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xlsx" ContentType="application/vnd.openxmlformats-officedocument.spreadsheetml.sheet"/>
  <Default Extension="rels" ContentType="application/vnd.openxmlformats-package.relationships+xml"/>
  <Default Extension="png" ContentType="image/png"/>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DCFBB6" w14:textId="77777777" w:rsidR="00F35CC0" w:rsidRPr="00B73C7E" w:rsidRDefault="00F35CC0" w:rsidP="00F35CC0">
      <w:pPr>
        <w:spacing w:line="480" w:lineRule="auto"/>
        <w:jc w:val="center"/>
        <w:rPr>
          <w:sz w:val="28"/>
          <w:szCs w:val="28"/>
        </w:rPr>
      </w:pPr>
      <w:r w:rsidRPr="00B73C7E">
        <w:rPr>
          <w:sz w:val="28"/>
          <w:szCs w:val="28"/>
        </w:rPr>
        <w:t>NORTHWESTERN UNIVERSITY</w:t>
      </w:r>
    </w:p>
    <w:p w14:paraId="5B230646" w14:textId="77777777" w:rsidR="0081637A" w:rsidRPr="00B73C7E" w:rsidRDefault="0081637A" w:rsidP="0081637A">
      <w:pPr>
        <w:rPr>
          <w:sz w:val="28"/>
          <w:szCs w:val="28"/>
          <w:lang w:eastAsia="zh-CN"/>
        </w:rPr>
      </w:pPr>
    </w:p>
    <w:p w14:paraId="69B4A2CA" w14:textId="77777777" w:rsidR="0081637A" w:rsidRPr="00B73C7E" w:rsidRDefault="0081637A" w:rsidP="0081637A">
      <w:pPr>
        <w:rPr>
          <w:sz w:val="28"/>
          <w:szCs w:val="28"/>
          <w:lang w:eastAsia="zh-CN"/>
        </w:rPr>
      </w:pPr>
    </w:p>
    <w:p w14:paraId="192B961B" w14:textId="641DAF76" w:rsidR="0081637A" w:rsidRPr="00B73C7E" w:rsidRDefault="00455F29" w:rsidP="00F35CC0">
      <w:pPr>
        <w:jc w:val="center"/>
        <w:rPr>
          <w:sz w:val="28"/>
          <w:szCs w:val="28"/>
          <w:lang w:eastAsia="zh-CN"/>
        </w:rPr>
      </w:pPr>
      <w:bookmarkStart w:id="0" w:name="_GoBack"/>
      <w:r>
        <w:rPr>
          <w:sz w:val="28"/>
          <w:szCs w:val="28"/>
          <w:lang w:eastAsia="zh-CN"/>
        </w:rPr>
        <w:t>Development of a N</w:t>
      </w:r>
      <w:r w:rsidR="0081637A" w:rsidRPr="00B73C7E">
        <w:rPr>
          <w:sz w:val="28"/>
          <w:szCs w:val="28"/>
          <w:lang w:eastAsia="zh-CN"/>
        </w:rPr>
        <w:t>ew Scalable Projection Micro-Stereolit</w:t>
      </w:r>
      <w:r>
        <w:rPr>
          <w:sz w:val="28"/>
          <w:szCs w:val="28"/>
          <w:lang w:eastAsia="zh-CN"/>
        </w:rPr>
        <w:t>hography System towards Direct Digital Manufacturing of Functional D</w:t>
      </w:r>
      <w:r w:rsidR="0081637A" w:rsidRPr="00B73C7E">
        <w:rPr>
          <w:sz w:val="28"/>
          <w:szCs w:val="28"/>
          <w:lang w:eastAsia="zh-CN"/>
        </w:rPr>
        <w:t>evices</w:t>
      </w:r>
    </w:p>
    <w:bookmarkEnd w:id="0"/>
    <w:p w14:paraId="21FA92F4" w14:textId="77777777" w:rsidR="0081637A" w:rsidRPr="00B73C7E" w:rsidRDefault="0081637A" w:rsidP="00F35CC0">
      <w:pPr>
        <w:jc w:val="center"/>
        <w:rPr>
          <w:sz w:val="28"/>
          <w:szCs w:val="28"/>
          <w:lang w:eastAsia="zh-CN"/>
        </w:rPr>
      </w:pPr>
    </w:p>
    <w:p w14:paraId="73D1BB90" w14:textId="77777777" w:rsidR="00F35CC0" w:rsidRPr="00B73C7E" w:rsidRDefault="00F35CC0" w:rsidP="00B73C7E">
      <w:pPr>
        <w:spacing w:line="480" w:lineRule="auto"/>
        <w:rPr>
          <w:sz w:val="28"/>
          <w:szCs w:val="28"/>
        </w:rPr>
      </w:pPr>
    </w:p>
    <w:p w14:paraId="50158324" w14:textId="4E36E90B" w:rsidR="00F35CC0" w:rsidRPr="00B73C7E" w:rsidRDefault="00C67A61" w:rsidP="00F35CC0">
      <w:pPr>
        <w:spacing w:line="480" w:lineRule="auto"/>
        <w:jc w:val="center"/>
        <w:rPr>
          <w:sz w:val="28"/>
          <w:szCs w:val="28"/>
          <w:lang w:eastAsia="zh-CN"/>
        </w:rPr>
      </w:pPr>
      <w:r w:rsidRPr="00B73C7E">
        <w:rPr>
          <w:sz w:val="28"/>
          <w:szCs w:val="28"/>
        </w:rPr>
        <w:t xml:space="preserve">A </w:t>
      </w:r>
      <w:r w:rsidR="00F35CC0" w:rsidRPr="00B73C7E">
        <w:rPr>
          <w:sz w:val="28"/>
          <w:szCs w:val="28"/>
        </w:rPr>
        <w:t>DISSERTATION</w:t>
      </w:r>
    </w:p>
    <w:p w14:paraId="6454D16B" w14:textId="77777777" w:rsidR="00F35CC0" w:rsidRPr="00B73C7E" w:rsidRDefault="00F35CC0" w:rsidP="00F35CC0">
      <w:pPr>
        <w:spacing w:line="480" w:lineRule="auto"/>
        <w:jc w:val="center"/>
        <w:rPr>
          <w:sz w:val="28"/>
          <w:szCs w:val="28"/>
        </w:rPr>
      </w:pPr>
    </w:p>
    <w:p w14:paraId="24F2F1CE" w14:textId="77777777" w:rsidR="00F35CC0" w:rsidRPr="00B73C7E" w:rsidRDefault="00F35CC0" w:rsidP="00F35CC0">
      <w:pPr>
        <w:jc w:val="center"/>
        <w:rPr>
          <w:sz w:val="28"/>
          <w:szCs w:val="28"/>
        </w:rPr>
      </w:pPr>
      <w:r w:rsidRPr="00B73C7E">
        <w:rPr>
          <w:sz w:val="28"/>
          <w:szCs w:val="28"/>
        </w:rPr>
        <w:t>SUBMITTED TO THE GRADUATE SCHOOL</w:t>
      </w:r>
    </w:p>
    <w:p w14:paraId="17332FF3" w14:textId="77777777" w:rsidR="00F35CC0" w:rsidRPr="00B73C7E" w:rsidRDefault="00F35CC0" w:rsidP="00F35CC0">
      <w:pPr>
        <w:jc w:val="center"/>
        <w:rPr>
          <w:sz w:val="28"/>
          <w:szCs w:val="28"/>
        </w:rPr>
      </w:pPr>
      <w:r w:rsidRPr="00B73C7E">
        <w:rPr>
          <w:sz w:val="28"/>
          <w:szCs w:val="28"/>
        </w:rPr>
        <w:t>IN PARTIAL FULFILLMENT OF THE REQUIREMENTS</w:t>
      </w:r>
    </w:p>
    <w:p w14:paraId="21C33507" w14:textId="53E823B0" w:rsidR="00F35CC0" w:rsidRPr="00B73C7E" w:rsidRDefault="00F35CC0" w:rsidP="00F35CC0">
      <w:pPr>
        <w:spacing w:line="480" w:lineRule="auto"/>
        <w:jc w:val="center"/>
        <w:rPr>
          <w:sz w:val="28"/>
          <w:szCs w:val="28"/>
        </w:rPr>
      </w:pPr>
    </w:p>
    <w:p w14:paraId="58D6066A" w14:textId="77777777" w:rsidR="00F35CC0" w:rsidRPr="00B73C7E" w:rsidRDefault="00F35CC0" w:rsidP="00F35CC0">
      <w:pPr>
        <w:spacing w:line="480" w:lineRule="auto"/>
        <w:jc w:val="center"/>
        <w:rPr>
          <w:sz w:val="28"/>
          <w:szCs w:val="28"/>
        </w:rPr>
      </w:pPr>
      <w:r w:rsidRPr="00B73C7E">
        <w:rPr>
          <w:sz w:val="28"/>
          <w:szCs w:val="28"/>
        </w:rPr>
        <w:t>for the degree</w:t>
      </w:r>
    </w:p>
    <w:p w14:paraId="25C0E52E" w14:textId="77777777" w:rsidR="00F35CC0" w:rsidRPr="00B73C7E" w:rsidRDefault="00F35CC0" w:rsidP="00F35CC0">
      <w:pPr>
        <w:spacing w:line="480" w:lineRule="auto"/>
        <w:jc w:val="center"/>
        <w:rPr>
          <w:sz w:val="28"/>
          <w:szCs w:val="28"/>
        </w:rPr>
      </w:pPr>
    </w:p>
    <w:p w14:paraId="7424D2ED" w14:textId="77777777" w:rsidR="00F35CC0" w:rsidRPr="00B73C7E" w:rsidRDefault="00F35CC0" w:rsidP="00F35CC0">
      <w:pPr>
        <w:spacing w:line="480" w:lineRule="auto"/>
        <w:jc w:val="center"/>
        <w:rPr>
          <w:sz w:val="28"/>
          <w:szCs w:val="28"/>
        </w:rPr>
      </w:pPr>
      <w:r w:rsidRPr="00B73C7E">
        <w:rPr>
          <w:sz w:val="28"/>
          <w:szCs w:val="28"/>
        </w:rPr>
        <w:t>DOCTOR OF PHILOSOPHY</w:t>
      </w:r>
    </w:p>
    <w:p w14:paraId="43BCB74C" w14:textId="77777777" w:rsidR="00F35CC0" w:rsidRPr="00B73C7E" w:rsidRDefault="00F35CC0" w:rsidP="00F35CC0">
      <w:pPr>
        <w:spacing w:line="480" w:lineRule="auto"/>
        <w:jc w:val="center"/>
        <w:rPr>
          <w:sz w:val="28"/>
          <w:szCs w:val="28"/>
        </w:rPr>
      </w:pPr>
    </w:p>
    <w:p w14:paraId="39D0B959" w14:textId="77777777" w:rsidR="00F35CC0" w:rsidRPr="00B73C7E" w:rsidRDefault="00F35CC0" w:rsidP="00F35CC0">
      <w:pPr>
        <w:spacing w:line="480" w:lineRule="auto"/>
        <w:jc w:val="center"/>
        <w:rPr>
          <w:sz w:val="28"/>
          <w:szCs w:val="28"/>
          <w:lang w:eastAsia="zh-CN"/>
        </w:rPr>
      </w:pPr>
      <w:r w:rsidRPr="00B73C7E">
        <w:rPr>
          <w:sz w:val="28"/>
          <w:szCs w:val="28"/>
        </w:rPr>
        <w:t xml:space="preserve">Field of </w:t>
      </w:r>
      <w:r w:rsidRPr="00B73C7E">
        <w:rPr>
          <w:sz w:val="28"/>
          <w:szCs w:val="28"/>
          <w:lang w:eastAsia="zh-CN"/>
        </w:rPr>
        <w:t>Mechanical Engineering</w:t>
      </w:r>
    </w:p>
    <w:p w14:paraId="176363E6" w14:textId="77777777" w:rsidR="00F35CC0" w:rsidRPr="00B73C7E" w:rsidRDefault="00F35CC0" w:rsidP="00F35CC0">
      <w:pPr>
        <w:spacing w:line="480" w:lineRule="auto"/>
        <w:jc w:val="center"/>
        <w:rPr>
          <w:sz w:val="28"/>
          <w:szCs w:val="28"/>
        </w:rPr>
      </w:pPr>
    </w:p>
    <w:p w14:paraId="5AFC3CDA" w14:textId="77777777" w:rsidR="00F35CC0" w:rsidRPr="00B73C7E" w:rsidRDefault="00F35CC0" w:rsidP="00F35CC0">
      <w:pPr>
        <w:spacing w:line="480" w:lineRule="auto"/>
        <w:jc w:val="center"/>
        <w:rPr>
          <w:sz w:val="28"/>
          <w:szCs w:val="28"/>
        </w:rPr>
      </w:pPr>
      <w:r w:rsidRPr="00B73C7E">
        <w:rPr>
          <w:sz w:val="28"/>
          <w:szCs w:val="28"/>
        </w:rPr>
        <w:t>by</w:t>
      </w:r>
    </w:p>
    <w:p w14:paraId="2D5B4204" w14:textId="71DA2448" w:rsidR="00F35CC0" w:rsidRPr="00B73C7E" w:rsidRDefault="00F35CC0" w:rsidP="00B73C7E">
      <w:pPr>
        <w:spacing w:line="480" w:lineRule="auto"/>
        <w:jc w:val="center"/>
        <w:rPr>
          <w:sz w:val="28"/>
          <w:szCs w:val="28"/>
          <w:lang w:eastAsia="zh-CN"/>
        </w:rPr>
      </w:pPr>
      <w:r w:rsidRPr="00B73C7E">
        <w:rPr>
          <w:sz w:val="28"/>
          <w:szCs w:val="28"/>
          <w:lang w:eastAsia="zh-CN"/>
        </w:rPr>
        <w:t>Evan Baker</w:t>
      </w:r>
    </w:p>
    <w:p w14:paraId="58AEDD4F" w14:textId="77777777" w:rsidR="00B73C7E" w:rsidRPr="00B73C7E" w:rsidRDefault="00B73C7E" w:rsidP="00B73C7E">
      <w:pPr>
        <w:spacing w:line="480" w:lineRule="auto"/>
        <w:jc w:val="center"/>
        <w:rPr>
          <w:sz w:val="28"/>
          <w:szCs w:val="28"/>
          <w:lang w:eastAsia="zh-CN"/>
        </w:rPr>
      </w:pPr>
    </w:p>
    <w:p w14:paraId="21004E59" w14:textId="77777777" w:rsidR="00F35CC0" w:rsidRPr="00B73C7E" w:rsidRDefault="00F35CC0" w:rsidP="00F35CC0">
      <w:pPr>
        <w:spacing w:line="480" w:lineRule="auto"/>
        <w:jc w:val="center"/>
        <w:rPr>
          <w:sz w:val="28"/>
          <w:szCs w:val="28"/>
        </w:rPr>
      </w:pPr>
      <w:r w:rsidRPr="00B73C7E">
        <w:rPr>
          <w:sz w:val="28"/>
          <w:szCs w:val="28"/>
        </w:rPr>
        <w:t>EVANSTON, ILLINOIS</w:t>
      </w:r>
    </w:p>
    <w:p w14:paraId="23CA7D55" w14:textId="77777777" w:rsidR="00F35CC0" w:rsidRPr="000B423A" w:rsidRDefault="00F35CC0" w:rsidP="00F35CC0">
      <w:pPr>
        <w:spacing w:line="480" w:lineRule="auto"/>
        <w:jc w:val="center"/>
        <w:rPr>
          <w:sz w:val="28"/>
          <w:szCs w:val="20"/>
          <w:lang w:eastAsia="zh-CN"/>
        </w:rPr>
      </w:pPr>
    </w:p>
    <w:p w14:paraId="2A36E6EB" w14:textId="228F64D9" w:rsidR="00F35CC0" w:rsidRPr="000B423A" w:rsidRDefault="00B73C7E" w:rsidP="00F35CC0">
      <w:pPr>
        <w:spacing w:line="480" w:lineRule="auto"/>
        <w:jc w:val="center"/>
        <w:rPr>
          <w:sz w:val="28"/>
          <w:szCs w:val="20"/>
          <w:lang w:eastAsia="zh-CN"/>
        </w:rPr>
      </w:pPr>
      <w:r>
        <w:rPr>
          <w:sz w:val="28"/>
          <w:szCs w:val="20"/>
          <w:lang w:eastAsia="zh-CN"/>
        </w:rPr>
        <w:t>December</w:t>
      </w:r>
      <w:r w:rsidR="00F35CC0" w:rsidRPr="000B423A">
        <w:rPr>
          <w:sz w:val="28"/>
          <w:szCs w:val="20"/>
        </w:rPr>
        <w:t xml:space="preserve"> 20</w:t>
      </w:r>
      <w:r>
        <w:rPr>
          <w:sz w:val="28"/>
          <w:szCs w:val="20"/>
          <w:lang w:eastAsia="zh-CN"/>
        </w:rPr>
        <w:t>15</w:t>
      </w:r>
    </w:p>
    <w:p w14:paraId="17459253" w14:textId="77777777" w:rsidR="008B3B62" w:rsidRPr="000B423A" w:rsidRDefault="008B3B62" w:rsidP="008B3B62">
      <w:pPr>
        <w:spacing w:line="480" w:lineRule="auto"/>
        <w:jc w:val="center"/>
        <w:rPr>
          <w:sz w:val="28"/>
          <w:szCs w:val="28"/>
          <w:lang w:eastAsia="zh-CN"/>
        </w:rPr>
      </w:pPr>
      <w:r w:rsidRPr="000B423A">
        <w:rPr>
          <w:sz w:val="28"/>
          <w:szCs w:val="28"/>
          <w:lang w:eastAsia="zh-CN"/>
        </w:rPr>
        <w:lastRenderedPageBreak/>
        <w:t>ABSTRACT</w:t>
      </w:r>
    </w:p>
    <w:p w14:paraId="0FF6BA75" w14:textId="493B2C72" w:rsidR="00FC10A0" w:rsidRDefault="004C47B6" w:rsidP="00FC10A0">
      <w:pPr>
        <w:jc w:val="center"/>
        <w:rPr>
          <w:ins w:id="1" w:author="Evan" w:date="2015-11-06T16:40:00Z"/>
          <w:sz w:val="28"/>
          <w:szCs w:val="20"/>
          <w:lang w:eastAsia="zh-CN"/>
        </w:rPr>
      </w:pPr>
      <w:r>
        <w:rPr>
          <w:sz w:val="28"/>
          <w:szCs w:val="20"/>
          <w:lang w:eastAsia="zh-CN"/>
        </w:rPr>
        <w:t>Direct 3D Printing of Functional Biomedical Devices and the Development of High-Speed Additive Manufacturing</w:t>
      </w:r>
      <w:r w:rsidR="00FC10A0" w:rsidRPr="000B423A">
        <w:rPr>
          <w:sz w:val="28"/>
          <w:szCs w:val="20"/>
          <w:lang w:eastAsia="zh-CN"/>
        </w:rPr>
        <w:t xml:space="preserve">. </w:t>
      </w:r>
    </w:p>
    <w:p w14:paraId="630B4288" w14:textId="7E24F285" w:rsidR="008B3B62" w:rsidRPr="000B423A" w:rsidRDefault="008B3B62" w:rsidP="004C47B6">
      <w:pPr>
        <w:rPr>
          <w:sz w:val="28"/>
          <w:szCs w:val="20"/>
          <w:lang w:eastAsia="zh-CN"/>
        </w:rPr>
      </w:pPr>
    </w:p>
    <w:p w14:paraId="42044714" w14:textId="77777777" w:rsidR="008B3B62" w:rsidRPr="000B423A" w:rsidRDefault="008B3B62" w:rsidP="008B3B62">
      <w:pPr>
        <w:spacing w:line="480" w:lineRule="auto"/>
        <w:jc w:val="center"/>
        <w:rPr>
          <w:lang w:eastAsia="zh-CN"/>
        </w:rPr>
      </w:pPr>
      <w:r w:rsidRPr="000B423A">
        <w:rPr>
          <w:lang w:eastAsia="zh-CN"/>
        </w:rPr>
        <w:t>Evan Baker</w:t>
      </w:r>
    </w:p>
    <w:p w14:paraId="5AFDF469" w14:textId="18B6F274" w:rsidR="008277D3" w:rsidRDefault="00640D49" w:rsidP="00ED128A">
      <w:pPr>
        <w:spacing w:line="480" w:lineRule="auto"/>
        <w:ind w:firstLine="720"/>
        <w:rPr>
          <w:b/>
        </w:rPr>
      </w:pPr>
      <w:r>
        <w:t>Additive Manufacturing (AM)</w:t>
      </w:r>
      <w:r w:rsidR="00627E5F" w:rsidRPr="000B423A">
        <w:t xml:space="preserve"> </w:t>
      </w:r>
      <w:r w:rsidR="00D51ACE">
        <w:t>is</w:t>
      </w:r>
      <w:r w:rsidR="00C47F0F" w:rsidRPr="000B423A">
        <w:t xml:space="preserve"> usher</w:t>
      </w:r>
      <w:r w:rsidR="00D51ACE">
        <w:t>ing</w:t>
      </w:r>
      <w:r w:rsidR="00C47F0F" w:rsidRPr="000B423A">
        <w:t xml:space="preserve"> in</w:t>
      </w:r>
      <w:r w:rsidR="00627E5F" w:rsidRPr="000B423A">
        <w:t xml:space="preserve"> a revolutionary change </w:t>
      </w:r>
      <w:r w:rsidR="00D51ACE">
        <w:t>of</w:t>
      </w:r>
      <w:r w:rsidR="00627E5F" w:rsidRPr="000B423A">
        <w:t xml:space="preserve"> worldwide manufacturing techniques.  </w:t>
      </w:r>
      <w:r>
        <w:t xml:space="preserve">Initially cost prohibitive, additively manufactured parts have declined in cost significantly over the past decade. Key innovations have reduced </w:t>
      </w:r>
      <w:r w:rsidR="0003147B">
        <w:t>machine</w:t>
      </w:r>
      <w:r>
        <w:t xml:space="preserve"> cost, increased </w:t>
      </w:r>
      <w:r w:rsidR="0003147B">
        <w:t>machining</w:t>
      </w:r>
      <w:r>
        <w:t xml:space="preserve"> speed</w:t>
      </w:r>
      <w:r w:rsidR="0003147B">
        <w:t xml:space="preserve">, and eased the design process of new parts. A revolutionary new printing technology is just around the corner with </w:t>
      </w:r>
      <w:hyperlink r:id="rId8" w:history="1">
        <w:r w:rsidR="0003147B" w:rsidRPr="008D091E">
          <w:rPr>
            <w:rStyle w:val="Hyperlink"/>
          </w:rPr>
          <w:t>Carbon3D</w:t>
        </w:r>
      </w:hyperlink>
      <w:r w:rsidR="008D091E">
        <w:t>’</w:t>
      </w:r>
      <w:r w:rsidR="0003147B">
        <w:t xml:space="preserve">s </w:t>
      </w:r>
      <w:r w:rsidR="008D091E">
        <w:t>continuous liquid interface production (</w:t>
      </w:r>
      <w:r w:rsidR="0003147B">
        <w:t>CLIP</w:t>
      </w:r>
      <w:r w:rsidR="008D091E">
        <w:t>)</w:t>
      </w:r>
      <w:r w:rsidR="0003147B">
        <w:t xml:space="preserve"> based technology</w:t>
      </w:r>
      <w:r w:rsidR="008D091E">
        <w:t xml:space="preserve"> which is</w:t>
      </w:r>
      <w:r w:rsidR="0003147B">
        <w:t xml:space="preserve"> able to increase part manufacturing speed by 50-100 times </w:t>
      </w:r>
      <w:r w:rsidR="008D091E">
        <w:t>and</w:t>
      </w:r>
      <w:r w:rsidR="0003147B">
        <w:t xml:space="preserve"> </w:t>
      </w:r>
      <w:r w:rsidR="00051BF3">
        <w:t>will</w:t>
      </w:r>
      <w:r w:rsidR="0003147B">
        <w:t xml:space="preserve"> enable another dramatic price reduction in part cost. </w:t>
      </w:r>
      <w:r>
        <w:t xml:space="preserve"> </w:t>
      </w:r>
      <w:r w:rsidR="00051BF3">
        <w:t>While</w:t>
      </w:r>
      <w:r w:rsidR="00D51ACE">
        <w:t xml:space="preserve"> </w:t>
      </w:r>
      <w:r w:rsidR="00051BF3">
        <w:t>additive manufacturing has</w:t>
      </w:r>
      <w:r w:rsidR="00D51ACE">
        <w:t xml:space="preserve"> shown promising potential</w:t>
      </w:r>
      <w:r w:rsidR="00EA0D68" w:rsidRPr="000B423A">
        <w:t>,</w:t>
      </w:r>
      <w:r w:rsidR="00627E5F" w:rsidRPr="000B423A">
        <w:t xml:space="preserve"> additive manufacturing is just beginning to have a significant impact on the types of parts designed and manufactured for industries worldwide.  </w:t>
      </w:r>
      <w:r w:rsidR="00D51ACE" w:rsidRPr="00F61975">
        <w:t>In industry</w:t>
      </w:r>
      <w:r w:rsidR="00991586">
        <w:t>,</w:t>
      </w:r>
      <w:r w:rsidR="00D51ACE" w:rsidRPr="00F61975">
        <w:t xml:space="preserve"> companies are beginning </w:t>
      </w:r>
      <w:r w:rsidR="00991586">
        <w:t>produce</w:t>
      </w:r>
      <w:r w:rsidR="00991586" w:rsidRPr="00F61975">
        <w:t xml:space="preserve"> </w:t>
      </w:r>
      <w:r w:rsidR="00D51ACE" w:rsidRPr="00F61975">
        <w:t>functional par</w:t>
      </w:r>
      <w:r w:rsidR="00F61975" w:rsidRPr="00F61975">
        <w:t>ts using additive manufacturing</w:t>
      </w:r>
      <w:r w:rsidR="00E86AB8">
        <w:t>. Examples include</w:t>
      </w:r>
      <w:r w:rsidR="0003147B">
        <w:t xml:space="preserve"> </w:t>
      </w:r>
      <w:hyperlink r:id="rId9" w:history="1">
        <w:r w:rsidR="0003147B" w:rsidRPr="0003147B">
          <w:rPr>
            <w:rStyle w:val="Hyperlink"/>
          </w:rPr>
          <w:t>3DME</w:t>
        </w:r>
      </w:hyperlink>
      <w:r w:rsidR="0003147B">
        <w:t xml:space="preserve"> </w:t>
      </w:r>
      <w:r w:rsidR="002C2516">
        <w:t>that</w:t>
      </w:r>
      <w:r w:rsidR="0003147B">
        <w:t xml:space="preserve"> </w:t>
      </w:r>
      <w:r w:rsidR="002C2516">
        <w:t xml:space="preserve">produces </w:t>
      </w:r>
      <w:r w:rsidR="0003147B">
        <w:t>action figure replicas of customers on-demand</w:t>
      </w:r>
      <w:ins w:id="2" w:author="Cheng Sun" w:date="2015-11-05T12:29:00Z">
        <w:r w:rsidR="00E86AB8">
          <w:t>,</w:t>
        </w:r>
      </w:ins>
      <w:r w:rsidR="0003147B">
        <w:t xml:space="preserve"> </w:t>
      </w:r>
      <w:hyperlink r:id="rId10" w:history="1">
        <w:r w:rsidR="0003147B" w:rsidRPr="008D091E">
          <w:rPr>
            <w:rStyle w:val="Hyperlink"/>
          </w:rPr>
          <w:t>Envisiontec</w:t>
        </w:r>
      </w:hyperlink>
      <w:r w:rsidR="0003147B">
        <w:t xml:space="preserve"> that produces the printers responsible for mass producing hearing aids, and dental implants and even </w:t>
      </w:r>
      <w:r w:rsidR="00051BF3">
        <w:t xml:space="preserve">custom </w:t>
      </w:r>
      <w:r w:rsidR="0003147B">
        <w:t>jewelry for hundreds of thousands of customers around the globe</w:t>
      </w:r>
      <w:r w:rsidR="00991586">
        <w:t>.</w:t>
      </w:r>
      <w:r w:rsidR="00991586" w:rsidRPr="00F61975">
        <w:t xml:space="preserve"> </w:t>
      </w:r>
      <w:r w:rsidR="00051BF3">
        <w:t>In addition to polymer based prints, a number of companies have been using additive manufacturing technologies for metal parts</w:t>
      </w:r>
      <w:r w:rsidR="00E50953">
        <w:t xml:space="preserve">, such as </w:t>
      </w:r>
      <w:hyperlink r:id="rId11" w:history="1">
        <w:r w:rsidR="00051BF3" w:rsidRPr="00051BF3">
          <w:rPr>
            <w:rStyle w:val="Hyperlink"/>
          </w:rPr>
          <w:t>Conformis Inc</w:t>
        </w:r>
      </w:hyperlink>
      <w:r w:rsidR="00051BF3">
        <w:t>. that produces total customized knee implants for knee replacement surgery</w:t>
      </w:r>
      <w:r w:rsidR="00DB71A6">
        <w:t>,</w:t>
      </w:r>
      <w:r w:rsidR="0012643E">
        <w:t xml:space="preserve"> and</w:t>
      </w:r>
      <w:r w:rsidR="00051BF3">
        <w:t xml:space="preserve"> </w:t>
      </w:r>
      <w:r w:rsidR="008D091E">
        <w:t>Boeing</w:t>
      </w:r>
      <w:r w:rsidR="008277D3">
        <w:t>,</w:t>
      </w:r>
      <w:r w:rsidR="008D091E">
        <w:t xml:space="preserve"> Lockheed Martin</w:t>
      </w:r>
      <w:r w:rsidR="008277D3">
        <w:t xml:space="preserve"> and SpaceX</w:t>
      </w:r>
      <w:r w:rsidR="008D091E">
        <w:t xml:space="preserve"> that are using selective laser sintering </w:t>
      </w:r>
      <w:r w:rsidR="008277D3">
        <w:t xml:space="preserve">(SLS) </w:t>
      </w:r>
      <w:r w:rsidR="008D091E">
        <w:t xml:space="preserve">technologies to produce </w:t>
      </w:r>
      <w:r w:rsidR="008277D3">
        <w:t>low weight parts for their airplanes and rockets that are impossible to manufacture with traditional subtractive techniques</w:t>
      </w:r>
      <w:r w:rsidR="00D51ACE" w:rsidRPr="00F61975">
        <w:t>.</w:t>
      </w:r>
      <w:r w:rsidR="00D51ACE" w:rsidRPr="00D51ACE">
        <w:rPr>
          <w:b/>
        </w:rPr>
        <w:t xml:space="preserve">  </w:t>
      </w:r>
    </w:p>
    <w:p w14:paraId="11E5A2E8" w14:textId="3D801AE4" w:rsidR="00627E5F" w:rsidRPr="000B423A" w:rsidRDefault="008277D3" w:rsidP="00ED128A">
      <w:pPr>
        <w:spacing w:line="480" w:lineRule="auto"/>
        <w:ind w:firstLine="720"/>
      </w:pPr>
      <w:r>
        <w:lastRenderedPageBreak/>
        <w:t>The major focus of this work are new polymer-based materials, devices and the development of a new CLIP based</w:t>
      </w:r>
      <w:r w:rsidR="008E22EF">
        <w:t xml:space="preserve"> </w:t>
      </w:r>
      <w:r w:rsidR="00A66FF1">
        <w:t xml:space="preserve">high-throughput </w:t>
      </w:r>
      <w:r w:rsidR="008E22EF">
        <w:t>projection</w:t>
      </w:r>
      <w:r>
        <w:t xml:space="preserve"> </w:t>
      </w:r>
      <w:r w:rsidR="00A66FF1">
        <w:t>micro</w:t>
      </w:r>
      <w:r>
        <w:t xml:space="preserve">stereolithography </w:t>
      </w:r>
      <w:r w:rsidR="00A66FF1">
        <w:t>system</w:t>
      </w:r>
      <w:r>
        <w:t xml:space="preserve">. </w:t>
      </w:r>
      <w:r w:rsidR="008E22EF">
        <w:t xml:space="preserve"> One of the main reason that our work focuses on projection </w:t>
      </w:r>
      <w:r w:rsidR="00A66FF1">
        <w:t>micro</w:t>
      </w:r>
      <w:r w:rsidR="008E22EF">
        <w:t xml:space="preserve">stereolithography are because our team believes this technology is uniquely qualified to solve some of the main inherent problems with AM parts.  The main problem with existing AM parts are the slow build times, inconsistent mechanical properties when compared with injection molded parts, and cost.  CLIP based projection </w:t>
      </w:r>
      <w:r w:rsidR="00A66FF1">
        <w:t>micro</w:t>
      </w:r>
      <w:r w:rsidR="008E22EF">
        <w:t xml:space="preserve">stereolithography provides a solution to each of those key issues and further details are presented later in the report. </w:t>
      </w:r>
    </w:p>
    <w:p w14:paraId="0C564EB9" w14:textId="769472FE" w:rsidR="004C7FFC" w:rsidRDefault="008E22EF" w:rsidP="00C47F0F">
      <w:pPr>
        <w:spacing w:line="480" w:lineRule="auto"/>
        <w:ind w:firstLine="720"/>
      </w:pPr>
      <w:r>
        <w:t xml:space="preserve">In addition to </w:t>
      </w:r>
      <w:r w:rsidR="00264187">
        <w:t xml:space="preserve">the previously mentioned </w:t>
      </w:r>
      <w:r>
        <w:t xml:space="preserve">manufacturing benefits, AM on projection </w:t>
      </w:r>
      <w:r w:rsidR="00A66FF1">
        <w:t>micro</w:t>
      </w:r>
      <w:r>
        <w:t xml:space="preserve">stereolithography enables </w:t>
      </w:r>
      <w:r w:rsidR="00667DC1">
        <w:t xml:space="preserve">design </w:t>
      </w:r>
      <w:r w:rsidR="00CD0128">
        <w:t xml:space="preserve">customization and fabrication of </w:t>
      </w:r>
      <w:r w:rsidR="00264187">
        <w:t xml:space="preserve">parts with a large variety of material properties, enabling </w:t>
      </w:r>
      <w:r w:rsidR="00CD0128">
        <w:t xml:space="preserve">functional micro-devices.  </w:t>
      </w:r>
      <w:r w:rsidR="00717A5A">
        <w:t xml:space="preserve">The first study of this </w:t>
      </w:r>
      <w:r w:rsidR="005E6F69">
        <w:t>the</w:t>
      </w:r>
      <w:r w:rsidR="005E6F69">
        <w:rPr>
          <w:lang w:eastAsia="zh-CN"/>
        </w:rPr>
        <w:t>sis</w:t>
      </w:r>
      <w:r w:rsidR="005E6F69">
        <w:t xml:space="preserve"> </w:t>
      </w:r>
      <w:r w:rsidR="00717A5A">
        <w:t>is</w:t>
      </w:r>
      <w:r w:rsidR="00CD0128">
        <w:t xml:space="preserve"> in the field of vibration energy harvesting where kinetic energy in the environment is converted into electricity to power actuators, sensors or recharge batteries.</w:t>
      </w:r>
    </w:p>
    <w:p w14:paraId="376C5D7A" w14:textId="6C480BC0" w:rsidR="00EA0D68" w:rsidRPr="000B423A" w:rsidRDefault="00EA0D68" w:rsidP="00C47F0F">
      <w:pPr>
        <w:spacing w:line="480" w:lineRule="auto"/>
        <w:ind w:firstLine="720"/>
      </w:pPr>
      <w:r w:rsidRPr="000B423A">
        <w:t xml:space="preserve">In this work I explore the capabilities of existing PuSL (Projection Micro-Stereolithography) </w:t>
      </w:r>
      <w:r w:rsidR="00C47F0F" w:rsidRPr="000B423A">
        <w:t>a</w:t>
      </w:r>
      <w:r w:rsidRPr="000B423A">
        <w:t>dditive manufacturing technologies.  I start with the design of functio</w:t>
      </w:r>
      <w:r w:rsidR="00C47F0F" w:rsidRPr="000B423A">
        <w:t>nal mechanical parts including s</w:t>
      </w:r>
      <w:r w:rsidRPr="000B423A">
        <w:t xml:space="preserve">prings and mechanical resonators.  I </w:t>
      </w:r>
      <w:r w:rsidR="00C47F0F" w:rsidRPr="000B423A">
        <w:t>continue</w:t>
      </w:r>
      <w:r w:rsidRPr="000B423A">
        <w:t xml:space="preserve"> on</w:t>
      </w:r>
      <w:r w:rsidR="00C47F0F" w:rsidRPr="000B423A">
        <w:t xml:space="preserve"> and work </w:t>
      </w:r>
      <w:r w:rsidR="0001123A" w:rsidRPr="000B423A">
        <w:t>with Tim Reissman</w:t>
      </w:r>
      <w:r w:rsidR="00C47F0F" w:rsidRPr="000B423A">
        <w:t xml:space="preserve"> to test those part</w:t>
      </w:r>
      <w:r w:rsidRPr="000B423A">
        <w:t>s</w:t>
      </w:r>
      <w:r w:rsidR="00C47F0F" w:rsidRPr="000B423A">
        <w:t>’</w:t>
      </w:r>
      <w:r w:rsidRPr="000B423A">
        <w:t xml:space="preserve"> mechanical properties and </w:t>
      </w:r>
      <w:r w:rsidR="0001123A" w:rsidRPr="000B423A">
        <w:t xml:space="preserve">explore </w:t>
      </w:r>
      <w:r w:rsidRPr="000B423A">
        <w:t>how changes in the photo-curing process ca</w:t>
      </w:r>
      <w:r w:rsidR="00C47F0F" w:rsidRPr="000B423A">
        <w:t xml:space="preserve">n impact the mechanical parts. </w:t>
      </w:r>
      <w:r w:rsidR="0001123A" w:rsidRPr="000B423A">
        <w:t xml:space="preserve">After </w:t>
      </w:r>
      <w:r w:rsidR="00C47F0F" w:rsidRPr="000B423A">
        <w:t>attaining</w:t>
      </w:r>
      <w:r w:rsidR="0001123A" w:rsidRPr="000B423A">
        <w:t xml:space="preserve"> a better understanding of the mechanical properties of the material</w:t>
      </w:r>
      <w:r w:rsidR="00C47F0F" w:rsidRPr="000B423A">
        <w:t>s, I began work with Katherine</w:t>
      </w:r>
      <w:r w:rsidR="0001123A" w:rsidRPr="000B423A">
        <w:t xml:space="preserve"> Rorscharch, Jaidong Deng </w:t>
      </w:r>
      <w:r w:rsidR="002B75BF">
        <w:t>and Prof. Wei Chen</w:t>
      </w:r>
      <w:r w:rsidR="00991586">
        <w:t xml:space="preserve"> </w:t>
      </w:r>
      <w:r w:rsidR="0001123A" w:rsidRPr="000B423A">
        <w:t xml:space="preserve">to develop a topology optimization model </w:t>
      </w:r>
      <w:r w:rsidR="00C47F0F" w:rsidRPr="000B423A">
        <w:t>and</w:t>
      </w:r>
      <w:r w:rsidR="0001123A" w:rsidRPr="000B423A">
        <w:t xml:space="preserve"> design an ‘optimal’ resonator for low frequenc</w:t>
      </w:r>
      <w:r w:rsidR="00C47F0F" w:rsidRPr="000B423A">
        <w:t>y vibration energy harvesting, one possible application for additive manufacturing that we’ve explored.</w:t>
      </w:r>
    </w:p>
    <w:p w14:paraId="35CB416A" w14:textId="643775D4" w:rsidR="0001123A" w:rsidRPr="000B423A" w:rsidRDefault="0001123A" w:rsidP="00210C1B">
      <w:pPr>
        <w:spacing w:line="480" w:lineRule="auto"/>
        <w:ind w:firstLine="720"/>
      </w:pPr>
      <w:r w:rsidRPr="000B423A">
        <w:lastRenderedPageBreak/>
        <w:t xml:space="preserve">After designing </w:t>
      </w:r>
      <w:r w:rsidR="00571892">
        <w:t>an</w:t>
      </w:r>
      <w:r w:rsidRPr="000B423A">
        <w:t xml:space="preserve"> optimal low-frequency resonator we decided to move onto developing new types of functional materials for our existing 3D printer.</w:t>
      </w:r>
      <w:r w:rsidR="00235F12">
        <w:t xml:space="preserve">  The reason we are interested in developing new functional materials is to broad</w:t>
      </w:r>
      <w:r w:rsidR="00571892">
        <w:t>en</w:t>
      </w:r>
      <w:r w:rsidR="00235F12">
        <w:t xml:space="preserve"> the types of micro-devices able to be manufactured using the PuSL process. </w:t>
      </w:r>
      <w:r w:rsidRPr="000B423A">
        <w:t xml:space="preserve">Specifically, our lab </w:t>
      </w:r>
      <w:r w:rsidR="00571892">
        <w:t>developed</w:t>
      </w:r>
      <w:r w:rsidRPr="000B423A">
        <w:t xml:space="preserve"> two new </w:t>
      </w:r>
      <w:r w:rsidR="00B44696" w:rsidRPr="000B423A">
        <w:t xml:space="preserve">multi-functional </w:t>
      </w:r>
      <w:r w:rsidRPr="000B423A">
        <w:t xml:space="preserve">materials </w:t>
      </w:r>
      <w:r w:rsidR="00C47F0F" w:rsidRPr="000B423A">
        <w:t>including a bio-compatible,</w:t>
      </w:r>
      <w:r w:rsidR="00B44696" w:rsidRPr="000B423A">
        <w:t xml:space="preserve"> bio-degradable material to be used for drug delivery and a second piezoelectric material that can be used for designing functional 3D printable piezoelectric devices such as vibration energy harvesters, vibrating </w:t>
      </w:r>
      <w:r w:rsidR="00235F12">
        <w:t xml:space="preserve">notification </w:t>
      </w:r>
      <w:r w:rsidR="00B44696" w:rsidRPr="000B423A">
        <w:t xml:space="preserve">systems, and actuators for micro-designed 3D printed parts.  </w:t>
      </w:r>
    </w:p>
    <w:p w14:paraId="3F96F0AE" w14:textId="1D32BED7" w:rsidR="0071143E" w:rsidRPr="000B423A" w:rsidRDefault="00B44696" w:rsidP="0071143E">
      <w:pPr>
        <w:spacing w:line="480" w:lineRule="auto"/>
        <w:ind w:firstLine="720"/>
      </w:pPr>
      <w:r w:rsidRPr="000B423A">
        <w:t xml:space="preserve">The culmination of this </w:t>
      </w:r>
      <w:r w:rsidR="00571892">
        <w:t>thesis</w:t>
      </w:r>
      <w:r w:rsidRPr="000B423A">
        <w:t xml:space="preserve"> </w:t>
      </w:r>
      <w:r w:rsidR="00571892">
        <w:t>is</w:t>
      </w:r>
      <w:r w:rsidRPr="000B423A">
        <w:t xml:space="preserve"> the design and </w:t>
      </w:r>
      <w:r w:rsidR="00A61B5E" w:rsidRPr="000B423A">
        <w:t>assembly</w:t>
      </w:r>
      <w:r w:rsidRPr="000B423A">
        <w:t xml:space="preserve"> of a new 3D printer </w:t>
      </w:r>
      <w:r w:rsidR="00571892">
        <w:t xml:space="preserve">based on continuous liquid interface production (CLIP) technologies </w:t>
      </w:r>
      <w:r w:rsidRPr="000B423A">
        <w:t>for the rapid prototyping lab here at Northwestern</w:t>
      </w:r>
      <w:r w:rsidR="00C47F0F" w:rsidRPr="000B423A">
        <w:t xml:space="preserve"> University</w:t>
      </w:r>
      <w:r w:rsidR="00034011">
        <w:t xml:space="preserve">. </w:t>
      </w:r>
      <w:r w:rsidRPr="000B423A">
        <w:t xml:space="preserve">This printer is to be based on projection-stereolithography fabrication techniques and will be the most capable </w:t>
      </w:r>
      <w:r w:rsidR="00A61B5E" w:rsidRPr="000B423A">
        <w:t>machine</w:t>
      </w:r>
      <w:r w:rsidRPr="000B423A">
        <w:t xml:space="preserve"> designed by our lab to-date.  </w:t>
      </w:r>
      <w:r w:rsidR="00A61B5E" w:rsidRPr="000B423A">
        <w:t xml:space="preserve">The </w:t>
      </w:r>
      <w:r w:rsidR="00571892">
        <w:t>CLIP</w:t>
      </w:r>
      <w:r w:rsidR="00A61B5E" w:rsidRPr="000B423A">
        <w:t xml:space="preserve"> PuSL 3D Printer</w:t>
      </w:r>
      <w:r w:rsidR="00571892">
        <w:t>, has the potential to print 50</w:t>
      </w:r>
      <w:r w:rsidR="00B563BE">
        <w:t>-100</w:t>
      </w:r>
      <w:r w:rsidR="00571892">
        <w:t xml:space="preserve"> times faster than our existing machine</w:t>
      </w:r>
      <w:r w:rsidR="00A61B5E" w:rsidRPr="000B423A">
        <w:t>. T</w:t>
      </w:r>
      <w:r w:rsidR="009C23D4" w:rsidRPr="000B423A">
        <w:t xml:space="preserve">he faster print time is enabled by an increased UV </w:t>
      </w:r>
      <w:r w:rsidR="00A61B5E" w:rsidRPr="000B423A">
        <w:t xml:space="preserve">lamp </w:t>
      </w:r>
      <w:r w:rsidR="009C23D4" w:rsidRPr="000B423A">
        <w:t xml:space="preserve">power intensity from </w:t>
      </w:r>
      <w:r w:rsidR="00A61B5E" w:rsidRPr="000B423A">
        <w:t>the previous</w:t>
      </w:r>
      <w:r w:rsidR="009C23D4" w:rsidRPr="000B423A">
        <w:t xml:space="preserve"> maximum of 1.4 W to a </w:t>
      </w:r>
      <w:r w:rsidR="00A61B5E" w:rsidRPr="000B423A">
        <w:t>new maximum of 50W. Also,</w:t>
      </w:r>
      <w:r w:rsidR="009C23D4" w:rsidRPr="000B423A">
        <w:t xml:space="preserve"> the inverted platform fabrication technique </w:t>
      </w:r>
      <w:r w:rsidR="00B563BE">
        <w:t xml:space="preserve">through an oxygen permeable membrane allows a total elimination of the 30 second </w:t>
      </w:r>
      <w:r w:rsidR="009C23D4" w:rsidRPr="000B423A">
        <w:t xml:space="preserve"> ‘dwell’ time</w:t>
      </w:r>
      <w:r w:rsidR="00B563BE">
        <w:t xml:space="preserve"> per layer.  The printer has </w:t>
      </w:r>
      <w:r w:rsidRPr="000B423A">
        <w:t>a fabrication area</w:t>
      </w:r>
      <w:r w:rsidR="00B563BE">
        <w:t xml:space="preserve"> that is over 100</w:t>
      </w:r>
      <w:r w:rsidR="00D403DD" w:rsidRPr="000B423A">
        <w:t xml:space="preserve"> times larger, increasing from a</w:t>
      </w:r>
      <w:r w:rsidRPr="000B423A">
        <w:t xml:space="preserve"> 0.7</w:t>
      </w:r>
      <w:r w:rsidR="00B563BE">
        <w:t>5c</w:t>
      </w:r>
      <w:r w:rsidR="00D403DD" w:rsidRPr="000B423A">
        <w:t xml:space="preserve">m by </w:t>
      </w:r>
      <w:r w:rsidRPr="000B423A">
        <w:t>1c</w:t>
      </w:r>
      <w:r w:rsidR="00B563BE">
        <w:t>m fabrication area to a 10</w:t>
      </w:r>
      <w:r w:rsidR="00D403DD" w:rsidRPr="000B423A">
        <w:t>cm</w:t>
      </w:r>
      <w:r w:rsidR="00B563BE">
        <w:t xml:space="preserve"> x 10cm</w:t>
      </w:r>
      <w:r w:rsidR="00D403DD" w:rsidRPr="000B423A">
        <w:t xml:space="preserve"> square </w:t>
      </w:r>
      <w:r w:rsidRPr="000B423A">
        <w:t>fabrication</w:t>
      </w:r>
      <w:r w:rsidR="00D403DD" w:rsidRPr="000B423A">
        <w:t xml:space="preserve"> area</w:t>
      </w:r>
      <w:r w:rsidRPr="000B423A">
        <w:t xml:space="preserve">.  </w:t>
      </w:r>
      <w:r w:rsidR="00D403DD" w:rsidRPr="000B423A">
        <w:t xml:space="preserve">The </w:t>
      </w:r>
      <w:r w:rsidR="00571892">
        <w:t>CLIP</w:t>
      </w:r>
      <w:r w:rsidR="00D403DD" w:rsidRPr="000B423A">
        <w:t xml:space="preserve"> PuSL 3D Printer</w:t>
      </w:r>
      <w:r w:rsidRPr="000B423A">
        <w:t xml:space="preserve"> will be compatible with multiple multi-functional materials including piezoelectric and bio-compatible materials</w:t>
      </w:r>
      <w:r w:rsidR="009C23D4" w:rsidRPr="000B423A">
        <w:t>, capable of being printed at e</w:t>
      </w:r>
      <w:r w:rsidR="00D403DD" w:rsidRPr="000B423A">
        <w:t>xtraor</w:t>
      </w:r>
      <w:r w:rsidR="00F0254A">
        <w:t>dinarily high resolutions. The</w:t>
      </w:r>
      <w:r w:rsidR="00D403DD" w:rsidRPr="000B423A">
        <w:t xml:space="preserve"> </w:t>
      </w:r>
      <w:r w:rsidR="00F7378F" w:rsidRPr="000B423A">
        <w:t xml:space="preserve">range of </w:t>
      </w:r>
      <w:r w:rsidR="00B865FC">
        <w:t xml:space="preserve">possible resolutions for the new printer are limited by the possible positions for the optics. The printer is designed in such a way that the central UV focusing lens can be moved over a 5cm distance to change the focusing resolution between 0.7x and 1.3x the 10um mirror size.  Even higher </w:t>
      </w:r>
      <w:r w:rsidR="00B865FC">
        <w:lastRenderedPageBreak/>
        <w:t>resolution is possible with the 10nm stepping x-y resolution of</w:t>
      </w:r>
      <w:r w:rsidR="009C23D4" w:rsidRPr="000B423A">
        <w:t xml:space="preserve"> the stepping platform</w:t>
      </w:r>
      <w:r w:rsidR="00917C5A" w:rsidRPr="000B423A">
        <w:t>.</w:t>
      </w:r>
      <w:r w:rsidR="009C23D4" w:rsidRPr="000B423A">
        <w:t xml:space="preserve"> </w:t>
      </w:r>
      <w:r w:rsidR="0071143E" w:rsidRPr="000B423A">
        <w:t>With these enhanced features</w:t>
      </w:r>
      <w:r w:rsidR="007D2649" w:rsidRPr="000B423A">
        <w:t>,</w:t>
      </w:r>
      <w:r w:rsidR="0071143E" w:rsidRPr="000B423A">
        <w:t xml:space="preserve"> the new projection system will enable Northwestern </w:t>
      </w:r>
      <w:r w:rsidR="007D2649" w:rsidRPr="000B423A">
        <w:t xml:space="preserve">University </w:t>
      </w:r>
      <w:r w:rsidR="0071143E" w:rsidRPr="000B423A">
        <w:t xml:space="preserve">students to design and fabricate higher resolution and more complicated devices than are currently possible with any of </w:t>
      </w:r>
      <w:r w:rsidR="00AF520D" w:rsidRPr="000B423A">
        <w:t>the school</w:t>
      </w:r>
      <w:r w:rsidR="0071143E" w:rsidRPr="000B423A">
        <w:t xml:space="preserve">’s existing rapid prototyping machines.  </w:t>
      </w:r>
      <w:r w:rsidR="00A63321" w:rsidRPr="000B423A">
        <w:t xml:space="preserve">The </w:t>
      </w:r>
      <w:r w:rsidR="00C62E55">
        <w:t>CLIP</w:t>
      </w:r>
      <w:r w:rsidR="00A63321" w:rsidRPr="000B423A">
        <w:t xml:space="preserve"> PuSL 3D Printer</w:t>
      </w:r>
      <w:r w:rsidR="0071143E" w:rsidRPr="000B423A">
        <w:t xml:space="preserve"> will also be built on an easy to understand, open-source platform to enable further improvement by future Northwestern graduate students </w:t>
      </w:r>
      <w:r w:rsidR="00A63321" w:rsidRPr="000B423A">
        <w:t>well into the future</w:t>
      </w:r>
      <w:r w:rsidR="0071143E" w:rsidRPr="000B423A">
        <w:t>.</w:t>
      </w:r>
    </w:p>
    <w:p w14:paraId="68A2D3D3" w14:textId="77777777" w:rsidR="0071143E" w:rsidRPr="000B423A" w:rsidRDefault="0071143E" w:rsidP="0071143E">
      <w:pPr>
        <w:spacing w:line="480" w:lineRule="auto"/>
        <w:ind w:firstLine="720"/>
      </w:pPr>
    </w:p>
    <w:p w14:paraId="64033003" w14:textId="4DEE77DD" w:rsidR="00627E5F" w:rsidRPr="000B423A" w:rsidRDefault="009C23D4" w:rsidP="0001123A">
      <w:pPr>
        <w:spacing w:line="480" w:lineRule="auto"/>
      </w:pPr>
      <w:r w:rsidRPr="000B423A">
        <w:rPr>
          <w:b/>
        </w:rPr>
        <w:t>Keywords:</w:t>
      </w:r>
      <w:r w:rsidR="00034011">
        <w:t xml:space="preserve"> </w:t>
      </w:r>
      <w:r w:rsidR="0071143E" w:rsidRPr="000B423A">
        <w:t>Additive Ma</w:t>
      </w:r>
      <w:r w:rsidR="00034011">
        <w:t>nufacturing,</w:t>
      </w:r>
      <w:r w:rsidR="007051E8">
        <w:t xml:space="preserve"> Continuous Liquid Interface Production, CLIP, PuSL, uSL,</w:t>
      </w:r>
      <w:r w:rsidR="00034011">
        <w:t xml:space="preserve"> Rapid Prototyping,</w:t>
      </w:r>
      <w:r w:rsidR="0071143E" w:rsidRPr="000B423A">
        <w:t xml:space="preserve"> Proje</w:t>
      </w:r>
      <w:r w:rsidR="007051E8">
        <w:t>ction Micro Stereolithography,</w:t>
      </w:r>
      <w:r w:rsidR="0071143E" w:rsidRPr="000B423A">
        <w:t xml:space="preserve"> electromagnetic, piezoelectric, vibration energy harvesting, kinetic energy ha</w:t>
      </w:r>
      <w:r w:rsidR="00034011">
        <w:t>rvesting, topology optimi</w:t>
      </w:r>
      <w:r w:rsidR="007A783F">
        <w:t>zation, biocompatible materials, bio-resorbable materials</w:t>
      </w:r>
    </w:p>
    <w:p w14:paraId="5035B8F0" w14:textId="77777777" w:rsidR="009C23D4" w:rsidRPr="000B423A" w:rsidRDefault="009C23D4" w:rsidP="0001123A">
      <w:pPr>
        <w:spacing w:line="480" w:lineRule="auto"/>
      </w:pPr>
    </w:p>
    <w:p w14:paraId="0FC9C047" w14:textId="77777777" w:rsidR="00C66D9B" w:rsidRPr="000B423A" w:rsidRDefault="00C66D9B" w:rsidP="008B3B62"/>
    <w:p w14:paraId="7AC201E9" w14:textId="77777777" w:rsidR="002838B6" w:rsidRDefault="002838B6">
      <w:pPr>
        <w:spacing w:after="160" w:line="259" w:lineRule="auto"/>
      </w:pPr>
      <w:r>
        <w:br w:type="page"/>
      </w:r>
    </w:p>
    <w:p w14:paraId="7FD04A04" w14:textId="77777777" w:rsidR="002838B6" w:rsidRPr="00DA6C38" w:rsidRDefault="002838B6" w:rsidP="002838B6">
      <w:pPr>
        <w:spacing w:line="480" w:lineRule="auto"/>
        <w:textAlignment w:val="baseline"/>
        <w:rPr>
          <w:rFonts w:ascii="Segoe UI" w:eastAsia="Times New Roman" w:hAnsi="Segoe UI" w:cs="Segoe UI"/>
          <w:sz w:val="26"/>
          <w:szCs w:val="26"/>
        </w:rPr>
      </w:pPr>
      <w:r w:rsidRPr="00DA6C38">
        <w:rPr>
          <w:rFonts w:eastAsia="Times New Roman"/>
          <w:b/>
          <w:bCs/>
          <w:sz w:val="26"/>
          <w:szCs w:val="26"/>
        </w:rPr>
        <w:lastRenderedPageBreak/>
        <w:t>Acknowledgments:</w:t>
      </w:r>
      <w:r w:rsidRPr="00DA6C38">
        <w:rPr>
          <w:rFonts w:eastAsia="Times New Roman"/>
          <w:sz w:val="26"/>
          <w:szCs w:val="26"/>
        </w:rPr>
        <w:t> </w:t>
      </w:r>
    </w:p>
    <w:p w14:paraId="74B47DC0" w14:textId="77777777" w:rsidR="002838B6" w:rsidRPr="00DA6C38" w:rsidRDefault="002838B6" w:rsidP="002838B6">
      <w:pPr>
        <w:spacing w:line="480" w:lineRule="auto"/>
        <w:ind w:firstLine="360"/>
        <w:textAlignment w:val="baseline"/>
        <w:rPr>
          <w:rFonts w:ascii="Segoe UI" w:eastAsia="Times New Roman" w:hAnsi="Segoe UI" w:cs="Segoe UI"/>
          <w:sz w:val="12"/>
          <w:szCs w:val="12"/>
        </w:rPr>
      </w:pPr>
      <w:r w:rsidRPr="00DA6C38">
        <w:rPr>
          <w:rFonts w:eastAsia="Times New Roman"/>
        </w:rPr>
        <w:t>First I would like to thank my family for encouraging me and supporting me through the long process of attaining my PhD. Jen, you put in many hours and late nights to edit my papers and talk through ideas and research, and made many sacrifices to make sure that our lives were running smoothly even in the most stressful periods of study at Northwestern.  I am so grateful. My parents were my research inspiration from a young age, and having an engineer and virologist in house for free consulting proved invaluable while growing up and as I completed this project. Thank you to my mom and dad, Michael and Susan, for your guidance and support. To my father-in-law, Pete, thank you for your support and friendship in the past decade and for sharing your mechanical expertise teaching me how to fix and manufacture anything I could ever dream of. You gave me hands-on skills that I never could have gained anywhere else and you are always a sounding board for my ideas and projects. Thank you to my sister and sister-in-law, Katherine and Kim, for visiting Northwestern and spending many dinners listening to talk about my research. To my grandparents, Howard, Sue, Ruth, and Lou, I am lucky to have all four of you in my life as mentors and examples of hard work, thank you for encouraging me in my academic career and for never missing a graduation. I could not have asked for a better support system at home as I completed this project.  </w:t>
      </w:r>
    </w:p>
    <w:p w14:paraId="4B492A28" w14:textId="77777777" w:rsidR="002838B6" w:rsidRPr="00DA6C38" w:rsidRDefault="002838B6" w:rsidP="002838B6">
      <w:pPr>
        <w:spacing w:line="480" w:lineRule="auto"/>
        <w:ind w:firstLine="360"/>
        <w:textAlignment w:val="baseline"/>
        <w:rPr>
          <w:rFonts w:eastAsia="Times New Roman"/>
          <w:color w:val="231F20"/>
        </w:rPr>
      </w:pPr>
      <w:r w:rsidRPr="00DA6C38">
        <w:rPr>
          <w:rFonts w:eastAsia="Times New Roman"/>
          <w:color w:val="231F20"/>
        </w:rPr>
        <w:t xml:space="preserve">I would also like to thank all of the graduate students and professors that helped make this research possible including my PI Professor Dr. Cheng Sun, and my co-advisors Dr. Wei Chen and Dr. Guillermo Ameer.  Dr. Sun, thank you for taking me on as an intern and having faith in my abilities to succeed as a PhD student here at Northwestern. Thank you for working so hard to secure funding for all your students’ projects, for taking into consideration my personal goals when assigning projects, giving me the opportunity to manage a team of summer interns each </w:t>
      </w:r>
      <w:r w:rsidRPr="00DA6C38">
        <w:rPr>
          <w:rFonts w:eastAsia="Times New Roman"/>
          <w:color w:val="231F20"/>
        </w:rPr>
        <w:lastRenderedPageBreak/>
        <w:t>year, and for your constant feedback and guidance with each step I took throughout this program. I graduate with more knowledge of our field and industry and practical skills than I could have every imagined and I thank you for that. Thanks to Dr. Wing Liu for attending countless weekly meetings and helping to advance my research with thoughtful advice and mentorship.  </w:t>
      </w:r>
    </w:p>
    <w:p w14:paraId="50E320AA" w14:textId="77777777" w:rsidR="002838B6" w:rsidRPr="00DA6C38" w:rsidRDefault="002838B6" w:rsidP="002838B6">
      <w:pPr>
        <w:spacing w:line="480" w:lineRule="auto"/>
        <w:ind w:firstLine="360"/>
        <w:textAlignment w:val="baseline"/>
        <w:rPr>
          <w:rFonts w:eastAsia="Times New Roman"/>
          <w:color w:val="231F20"/>
        </w:rPr>
      </w:pPr>
      <w:r w:rsidRPr="00DA6C38">
        <w:rPr>
          <w:rFonts w:eastAsia="Times New Roman"/>
          <w:color w:val="231F20"/>
        </w:rPr>
        <w:t xml:space="preserve">As I found passions outside the lab and connected my research to real-world problems and entrepreneurial ventures, I thank Dr. Chris Malaisrie, a cardio-thorasic surgeon who I worked with in NUVention Medical. Thank you for taking time out of your incredibly busy schedule to mentor me and letting me join surgeries with you. Our relationship is one I know I’ll value for a long time. Thank you to Dr. Scott Resinick, a vascular surgeon at Northwestern Medical Hospital, for giving us advice on how to sheath stents and providing us with stent samples. I greatly appreciate you taking the time to personally show me how stents are delivered. Dr. Robert Van Lith, thank you for believing in the stent project and working so hard with us to synthesize the material and run mechanical biodegradability and biocompatibility testing. Your expertise has strengthened the narrative of this project to optimize its impact and I can’t wait to see the final publication. Dr. Jian Yang, thanks for taking the lead on the patent work for what turned out to be one of the most fascinating parts of my NU career. </w:t>
      </w:r>
    </w:p>
    <w:p w14:paraId="3468F552" w14:textId="77777777" w:rsidR="002838B6" w:rsidRPr="00DA6C38" w:rsidRDefault="002838B6" w:rsidP="002838B6">
      <w:pPr>
        <w:spacing w:line="480" w:lineRule="auto"/>
        <w:ind w:firstLine="360"/>
        <w:textAlignment w:val="baseline"/>
        <w:rPr>
          <w:rFonts w:ascii="Segoe UI" w:eastAsia="Times New Roman" w:hAnsi="Segoe UI" w:cs="Segoe UI"/>
          <w:sz w:val="12"/>
          <w:szCs w:val="12"/>
        </w:rPr>
      </w:pPr>
      <w:r w:rsidRPr="00DA6C38">
        <w:rPr>
          <w:rFonts w:eastAsia="Times New Roman"/>
          <w:color w:val="231F20"/>
        </w:rPr>
        <w:t xml:space="preserve">Thank you to Dr. Wei Chen’s graduate students Katherine Rorschach and Jiandong Deng for helping to solve the topology optimization problem. Also, thank you to Ying Li from Dr. Wing Liu’s lab for his theory involving the bandgap vibration energy harvester design.  I would like to thank Dr. Fan Zhou for his patience with me as he taught me everything he knew about the projection micro-stereolithography fabrication process, and for helping me rise in the ranks from intern to graduate student. Fan, Chen Wang, Zhen Zhang, Biqin Dong and Xiangfan Chen were </w:t>
      </w:r>
      <w:r w:rsidRPr="00DA6C38">
        <w:rPr>
          <w:rFonts w:eastAsia="Times New Roman"/>
          <w:color w:val="231F20"/>
        </w:rPr>
        <w:lastRenderedPageBreak/>
        <w:t>the best crew to work with each day and I am so grateful for their friendship. Thank you to Dr. Tim Reissman for working so closely with me the first two years at Northwestern University on vibration energy harvesting. With his 5+ years of experience in the field he was able to get me up to speed on state of the art performance requirements of vibration energy harvesting designs and point out many of the best works in the literature. This was invaluable for completing this research and project in a timely manner.</w:t>
      </w:r>
      <w:r w:rsidRPr="00DA6C38">
        <w:rPr>
          <w:rFonts w:eastAsia="Times New Roman"/>
        </w:rPr>
        <w:t xml:space="preserve"> A final thank you to our lab’s most recent addition Henry Ware – I am astounded at what you’ve accomplished so far in working on our printer design and stent design, simulations, and printing. I know you have great things ahead and it’s been an honor to work alongside you my final year. </w:t>
      </w:r>
    </w:p>
    <w:p w14:paraId="39982348" w14:textId="77777777" w:rsidR="002838B6" w:rsidRPr="00DA6C38" w:rsidRDefault="002838B6" w:rsidP="002838B6">
      <w:pPr>
        <w:spacing w:line="480" w:lineRule="auto"/>
        <w:ind w:firstLine="360"/>
        <w:textAlignment w:val="baseline"/>
        <w:rPr>
          <w:rFonts w:ascii="Segoe UI" w:eastAsia="Times New Roman" w:hAnsi="Segoe UI" w:cs="Segoe UI"/>
          <w:sz w:val="12"/>
          <w:szCs w:val="12"/>
        </w:rPr>
      </w:pPr>
      <w:r w:rsidRPr="00DA6C38">
        <w:rPr>
          <w:rFonts w:eastAsia="Times New Roman"/>
          <w:color w:val="231F20"/>
        </w:rPr>
        <w:t xml:space="preserve">In addition to all of these great professors, doctors, graduate students and post-docs I would like to send a shout out to all of the fantastic interns I had the opportunity to manage throughout this PhD journey.  First of all, thanks to my first intern Beau Becker for helping with the RF sensing project. I’ll always remember your enthusiasm and our work picking out the network analyzer.  Thanks also to Noah Shaw, who helped greatly to obtain our first conference publication in the RF sensing field. Jahan Alam for helping to design the diatom light trapping experiment and for learning how to keep those buggers alive.  Steven Schleibaum for your mastery of Solid-Works including designs of Wave Springs and Halbach Arrays and changing the dimensions of the helical springs whenever needed.  Brian Sorich for your hours spent in the machine shop designing and building the test stand used in the vibration energy harvesting project and the PuSL plexi-glass chamber. Both of those additions have been invaluable and are part of the final design.  Thanks also, Brian, for the collection of the Slam Stick vibration data and for traveling around Evanston to find the best sources.  In Brian’s second summer with us, he learned PuSL fabrication and assisted in </w:t>
      </w:r>
      <w:r w:rsidRPr="00DA6C38">
        <w:rPr>
          <w:rFonts w:eastAsia="Times New Roman"/>
          <w:color w:val="231F20"/>
        </w:rPr>
        <w:lastRenderedPageBreak/>
        <w:t>the manufacture of the topology-optimized designs. Brian also took the UV measurements of the PuSL system and oxygen sensor, and collected data involving the curing depth of our PuSL system. Last but not least, thanks to Robert Mills for your work on the RF sensing project -- your initiative was fantastic and you were always able to figure out the next step with only minor guidance required.  Great job figuring out the PVDF coating for the ring resonators and the new antenna setup, and learning SolidWorks to design parts for the RF and vibration experiments.</w:t>
      </w:r>
      <w:r w:rsidRPr="00DA6C38">
        <w:rPr>
          <w:rFonts w:eastAsia="Times New Roman"/>
        </w:rPr>
        <w:t> </w:t>
      </w:r>
    </w:p>
    <w:p w14:paraId="1C8E487E" w14:textId="77777777" w:rsidR="002838B6" w:rsidRPr="00DA6C38" w:rsidRDefault="002838B6" w:rsidP="002838B6">
      <w:pPr>
        <w:spacing w:line="480" w:lineRule="auto"/>
        <w:ind w:firstLine="720"/>
        <w:textAlignment w:val="baseline"/>
        <w:rPr>
          <w:rFonts w:ascii="Segoe UI" w:eastAsia="Times New Roman" w:hAnsi="Segoe UI" w:cs="Segoe UI"/>
          <w:sz w:val="12"/>
          <w:szCs w:val="12"/>
        </w:rPr>
      </w:pPr>
      <w:r w:rsidRPr="00DA6C38">
        <w:rPr>
          <w:rFonts w:eastAsia="Times New Roman"/>
        </w:rPr>
        <w:t>Lastly I would like to thank my funding sources for making it possible to do this research. They include partial support from the National Science Foundation under grants CMMI-1130948, CMMI-0955195, and CMMI-0751621. Additional support comes from the Intelligence Community Postdoctoral Fellowship Program and </w:t>
      </w:r>
      <w:r w:rsidRPr="00DA6C38">
        <w:rPr>
          <w:rFonts w:eastAsia="Times New Roman"/>
          <w:color w:val="231F20"/>
        </w:rPr>
        <w:t>a booster award from the Initiative for Sustainability and Energy at Northwestern (ISEN). This work made use of Central Facilities supported by the MRSERC program of the National Science Foundation (DMR-0520513) at the Northwestern University Materials Research Science and Engineering Center.</w:t>
      </w:r>
    </w:p>
    <w:p w14:paraId="070CAE24" w14:textId="5246A202" w:rsidR="00C66D9B" w:rsidRPr="000B423A" w:rsidRDefault="00C66D9B">
      <w:pPr>
        <w:spacing w:after="160" w:line="259" w:lineRule="auto"/>
      </w:pPr>
      <w:r w:rsidRPr="000B423A">
        <w:br w:type="page"/>
      </w:r>
    </w:p>
    <w:sdt>
      <w:sdtPr>
        <w:rPr>
          <w:rFonts w:eastAsiaTheme="minorEastAsia" w:cs="Times New Roman"/>
          <w:b/>
          <w:bCs/>
          <w:szCs w:val="24"/>
        </w:rPr>
        <w:id w:val="150561807"/>
        <w:docPartObj>
          <w:docPartGallery w:val="Table of Contents"/>
          <w:docPartUnique/>
        </w:docPartObj>
      </w:sdtPr>
      <w:sdtEndPr>
        <w:rPr>
          <w:rFonts w:eastAsia="SimSun"/>
          <w:b w:val="0"/>
          <w:bCs w:val="0"/>
        </w:rPr>
      </w:sdtEndPr>
      <w:sdtContent>
        <w:p w14:paraId="0C815BF9" w14:textId="77777777" w:rsidR="00C66D9B" w:rsidRPr="000B423A" w:rsidRDefault="00C66D9B" w:rsidP="00C66D9B">
          <w:pPr>
            <w:pStyle w:val="TOCHeading"/>
            <w:spacing w:line="240" w:lineRule="auto"/>
            <w:rPr>
              <w:rFonts w:cs="Times New Roman"/>
              <w:lang w:eastAsia="zh-CN"/>
            </w:rPr>
          </w:pPr>
          <w:r w:rsidRPr="000B423A">
            <w:rPr>
              <w:rFonts w:cs="Times New Roman"/>
              <w:b/>
              <w:bCs/>
              <w:sz w:val="28"/>
              <w:szCs w:val="28"/>
            </w:rPr>
            <w:t>C</w:t>
          </w:r>
          <w:r w:rsidRPr="000B423A">
            <w:rPr>
              <w:rFonts w:cs="Times New Roman"/>
              <w:b/>
              <w:bCs/>
              <w:sz w:val="28"/>
              <w:szCs w:val="28"/>
              <w:lang w:eastAsia="zh-CN"/>
            </w:rPr>
            <w:t>ONTENTS</w:t>
          </w:r>
        </w:p>
        <w:p w14:paraId="59B205C3" w14:textId="77777777" w:rsidR="00C66D9B" w:rsidRPr="000B423A" w:rsidRDefault="00C66D9B" w:rsidP="00C66D9B">
          <w:pPr>
            <w:rPr>
              <w:lang w:eastAsia="zh-CN"/>
            </w:rPr>
          </w:pPr>
        </w:p>
        <w:p w14:paraId="47515AC6" w14:textId="77777777" w:rsidR="00883C73" w:rsidRDefault="00C66D9B">
          <w:pPr>
            <w:pStyle w:val="TOC1"/>
            <w:tabs>
              <w:tab w:val="right" w:leader="dot" w:pos="9350"/>
            </w:tabs>
            <w:rPr>
              <w:rFonts w:cstheme="minorBidi"/>
              <w:noProof/>
            </w:rPr>
          </w:pPr>
          <w:r w:rsidRPr="000B423A">
            <w:rPr>
              <w:rFonts w:ascii="Times New Roman" w:hAnsi="Times New Roman"/>
              <w:szCs w:val="24"/>
            </w:rPr>
            <w:fldChar w:fldCharType="begin"/>
          </w:r>
          <w:r w:rsidRPr="000B423A">
            <w:rPr>
              <w:rFonts w:ascii="Times New Roman" w:hAnsi="Times New Roman"/>
              <w:szCs w:val="24"/>
            </w:rPr>
            <w:instrText xml:space="preserve"> TOC \o "1-3" \h \z \u </w:instrText>
          </w:r>
          <w:r w:rsidRPr="000B423A">
            <w:rPr>
              <w:rFonts w:ascii="Times New Roman" w:hAnsi="Times New Roman"/>
              <w:szCs w:val="24"/>
            </w:rPr>
            <w:fldChar w:fldCharType="separate"/>
          </w:r>
          <w:hyperlink w:anchor="_Toc437011551" w:history="1">
            <w:r w:rsidR="00883C73" w:rsidRPr="004C1305">
              <w:rPr>
                <w:rStyle w:val="Hyperlink"/>
                <w:b/>
                <w:bCs/>
                <w:caps/>
                <w:noProof/>
                <w:kern w:val="32"/>
                <w:lang w:eastAsia="zh-CN"/>
              </w:rPr>
              <w:t>LIST OF FIGURES</w:t>
            </w:r>
            <w:r w:rsidR="00883C73">
              <w:rPr>
                <w:noProof/>
                <w:webHidden/>
              </w:rPr>
              <w:tab/>
            </w:r>
            <w:r w:rsidR="00883C73">
              <w:rPr>
                <w:noProof/>
                <w:webHidden/>
              </w:rPr>
              <w:fldChar w:fldCharType="begin"/>
            </w:r>
            <w:r w:rsidR="00883C73">
              <w:rPr>
                <w:noProof/>
                <w:webHidden/>
              </w:rPr>
              <w:instrText xml:space="preserve"> PAGEREF _Toc437011551 \h </w:instrText>
            </w:r>
            <w:r w:rsidR="00883C73">
              <w:rPr>
                <w:noProof/>
                <w:webHidden/>
              </w:rPr>
            </w:r>
            <w:r w:rsidR="00883C73">
              <w:rPr>
                <w:noProof/>
                <w:webHidden/>
              </w:rPr>
              <w:fldChar w:fldCharType="separate"/>
            </w:r>
            <w:r w:rsidR="00F028A4">
              <w:rPr>
                <w:noProof/>
                <w:webHidden/>
              </w:rPr>
              <w:t>14</w:t>
            </w:r>
            <w:r w:rsidR="00883C73">
              <w:rPr>
                <w:noProof/>
                <w:webHidden/>
              </w:rPr>
              <w:fldChar w:fldCharType="end"/>
            </w:r>
          </w:hyperlink>
        </w:p>
        <w:p w14:paraId="171430F4" w14:textId="77777777" w:rsidR="00883C73" w:rsidRDefault="00A870AD">
          <w:pPr>
            <w:pStyle w:val="TOC1"/>
            <w:tabs>
              <w:tab w:val="right" w:leader="dot" w:pos="9350"/>
            </w:tabs>
            <w:rPr>
              <w:rFonts w:cstheme="minorBidi"/>
              <w:noProof/>
            </w:rPr>
          </w:pPr>
          <w:hyperlink w:anchor="_Toc437011552" w:history="1">
            <w:r w:rsidR="00883C73" w:rsidRPr="004C1305">
              <w:rPr>
                <w:rStyle w:val="Hyperlink"/>
                <w:b/>
                <w:bCs/>
                <w:caps/>
                <w:noProof/>
                <w:kern w:val="32"/>
                <w:lang w:eastAsia="zh-CN"/>
              </w:rPr>
              <w:t>Chapter 1: INTRODuCTION</w:t>
            </w:r>
            <w:r w:rsidR="00883C73">
              <w:rPr>
                <w:noProof/>
                <w:webHidden/>
              </w:rPr>
              <w:tab/>
            </w:r>
            <w:r w:rsidR="00883C73">
              <w:rPr>
                <w:noProof/>
                <w:webHidden/>
              </w:rPr>
              <w:fldChar w:fldCharType="begin"/>
            </w:r>
            <w:r w:rsidR="00883C73">
              <w:rPr>
                <w:noProof/>
                <w:webHidden/>
              </w:rPr>
              <w:instrText xml:space="preserve"> PAGEREF _Toc437011552 \h </w:instrText>
            </w:r>
            <w:r w:rsidR="00883C73">
              <w:rPr>
                <w:noProof/>
                <w:webHidden/>
              </w:rPr>
            </w:r>
            <w:r w:rsidR="00883C73">
              <w:rPr>
                <w:noProof/>
                <w:webHidden/>
              </w:rPr>
              <w:fldChar w:fldCharType="separate"/>
            </w:r>
            <w:r w:rsidR="00F028A4">
              <w:rPr>
                <w:noProof/>
                <w:webHidden/>
              </w:rPr>
              <w:t>17</w:t>
            </w:r>
            <w:r w:rsidR="00883C73">
              <w:rPr>
                <w:noProof/>
                <w:webHidden/>
              </w:rPr>
              <w:fldChar w:fldCharType="end"/>
            </w:r>
          </w:hyperlink>
        </w:p>
        <w:p w14:paraId="7CA6BE01" w14:textId="77777777" w:rsidR="00883C73" w:rsidRDefault="00A870AD">
          <w:pPr>
            <w:pStyle w:val="TOC2"/>
            <w:tabs>
              <w:tab w:val="right" w:leader="dot" w:pos="9350"/>
            </w:tabs>
            <w:rPr>
              <w:rFonts w:cstheme="minorBidi"/>
              <w:noProof/>
            </w:rPr>
          </w:pPr>
          <w:hyperlink w:anchor="_Toc437011553" w:history="1">
            <w:r w:rsidR="00883C73" w:rsidRPr="004C1305">
              <w:rPr>
                <w:rStyle w:val="Hyperlink"/>
                <w:rFonts w:ascii="Times New Roman" w:hAnsi="Times New Roman"/>
                <w:b/>
                <w:bCs/>
                <w:noProof/>
                <w:kern w:val="32"/>
                <w:lang w:eastAsia="zh-CN"/>
              </w:rPr>
              <w:t>1.1 History of Projection Micro-Stereolithography</w:t>
            </w:r>
            <w:r w:rsidR="00883C73">
              <w:rPr>
                <w:noProof/>
                <w:webHidden/>
              </w:rPr>
              <w:tab/>
            </w:r>
            <w:r w:rsidR="00883C73">
              <w:rPr>
                <w:noProof/>
                <w:webHidden/>
              </w:rPr>
              <w:fldChar w:fldCharType="begin"/>
            </w:r>
            <w:r w:rsidR="00883C73">
              <w:rPr>
                <w:noProof/>
                <w:webHidden/>
              </w:rPr>
              <w:instrText xml:space="preserve"> PAGEREF _Toc437011553 \h </w:instrText>
            </w:r>
            <w:r w:rsidR="00883C73">
              <w:rPr>
                <w:noProof/>
                <w:webHidden/>
              </w:rPr>
            </w:r>
            <w:r w:rsidR="00883C73">
              <w:rPr>
                <w:noProof/>
                <w:webHidden/>
              </w:rPr>
              <w:fldChar w:fldCharType="separate"/>
            </w:r>
            <w:r w:rsidR="00F028A4">
              <w:rPr>
                <w:noProof/>
                <w:webHidden/>
              </w:rPr>
              <w:t>18</w:t>
            </w:r>
            <w:r w:rsidR="00883C73">
              <w:rPr>
                <w:noProof/>
                <w:webHidden/>
              </w:rPr>
              <w:fldChar w:fldCharType="end"/>
            </w:r>
          </w:hyperlink>
        </w:p>
        <w:p w14:paraId="23D42380" w14:textId="77777777" w:rsidR="00883C73" w:rsidRDefault="00A870AD">
          <w:pPr>
            <w:pStyle w:val="TOC2"/>
            <w:tabs>
              <w:tab w:val="right" w:leader="dot" w:pos="9350"/>
            </w:tabs>
            <w:rPr>
              <w:rFonts w:cstheme="minorBidi"/>
              <w:noProof/>
            </w:rPr>
          </w:pPr>
          <w:hyperlink w:anchor="_Toc437011554" w:history="1">
            <w:r w:rsidR="00883C73" w:rsidRPr="004C1305">
              <w:rPr>
                <w:rStyle w:val="Hyperlink"/>
                <w:rFonts w:ascii="Times New Roman" w:hAnsi="Times New Roman"/>
                <w:b/>
                <w:bCs/>
                <w:noProof/>
                <w:kern w:val="32"/>
                <w:lang w:eastAsia="zh-CN"/>
              </w:rPr>
              <w:t>1.2 Survey of Vibration Energy Harvesting Landscape</w:t>
            </w:r>
            <w:r w:rsidR="00883C73">
              <w:rPr>
                <w:noProof/>
                <w:webHidden/>
              </w:rPr>
              <w:tab/>
            </w:r>
            <w:r w:rsidR="00883C73">
              <w:rPr>
                <w:noProof/>
                <w:webHidden/>
              </w:rPr>
              <w:fldChar w:fldCharType="begin"/>
            </w:r>
            <w:r w:rsidR="00883C73">
              <w:rPr>
                <w:noProof/>
                <w:webHidden/>
              </w:rPr>
              <w:instrText xml:space="preserve"> PAGEREF _Toc437011554 \h </w:instrText>
            </w:r>
            <w:r w:rsidR="00883C73">
              <w:rPr>
                <w:noProof/>
                <w:webHidden/>
              </w:rPr>
            </w:r>
            <w:r w:rsidR="00883C73">
              <w:rPr>
                <w:noProof/>
                <w:webHidden/>
              </w:rPr>
              <w:fldChar w:fldCharType="separate"/>
            </w:r>
            <w:r w:rsidR="00F028A4">
              <w:rPr>
                <w:noProof/>
                <w:webHidden/>
              </w:rPr>
              <w:t>18</w:t>
            </w:r>
            <w:r w:rsidR="00883C73">
              <w:rPr>
                <w:noProof/>
                <w:webHidden/>
              </w:rPr>
              <w:fldChar w:fldCharType="end"/>
            </w:r>
          </w:hyperlink>
        </w:p>
        <w:p w14:paraId="1C62B800" w14:textId="77777777" w:rsidR="00883C73" w:rsidRDefault="00A870AD">
          <w:pPr>
            <w:pStyle w:val="TOC2"/>
            <w:tabs>
              <w:tab w:val="right" w:leader="dot" w:pos="9350"/>
            </w:tabs>
            <w:rPr>
              <w:rFonts w:cstheme="minorBidi"/>
              <w:noProof/>
            </w:rPr>
          </w:pPr>
          <w:hyperlink w:anchor="_Toc437011555" w:history="1">
            <w:r w:rsidR="00883C73" w:rsidRPr="004C1305">
              <w:rPr>
                <w:rStyle w:val="Hyperlink"/>
                <w:rFonts w:ascii="Times New Roman" w:hAnsi="Times New Roman"/>
                <w:b/>
                <w:bCs/>
                <w:noProof/>
                <w:kern w:val="32"/>
                <w:lang w:eastAsia="zh-CN"/>
              </w:rPr>
              <w:t>1.3 Topology Optimization of PuSL-VEH designs</w:t>
            </w:r>
            <w:r w:rsidR="00883C73">
              <w:rPr>
                <w:noProof/>
                <w:webHidden/>
              </w:rPr>
              <w:tab/>
            </w:r>
            <w:r w:rsidR="00883C73">
              <w:rPr>
                <w:noProof/>
                <w:webHidden/>
              </w:rPr>
              <w:fldChar w:fldCharType="begin"/>
            </w:r>
            <w:r w:rsidR="00883C73">
              <w:rPr>
                <w:noProof/>
                <w:webHidden/>
              </w:rPr>
              <w:instrText xml:space="preserve"> PAGEREF _Toc437011555 \h </w:instrText>
            </w:r>
            <w:r w:rsidR="00883C73">
              <w:rPr>
                <w:noProof/>
                <w:webHidden/>
              </w:rPr>
            </w:r>
            <w:r w:rsidR="00883C73">
              <w:rPr>
                <w:noProof/>
                <w:webHidden/>
              </w:rPr>
              <w:fldChar w:fldCharType="separate"/>
            </w:r>
            <w:r w:rsidR="00F028A4">
              <w:rPr>
                <w:noProof/>
                <w:webHidden/>
              </w:rPr>
              <w:t>21</w:t>
            </w:r>
            <w:r w:rsidR="00883C73">
              <w:rPr>
                <w:noProof/>
                <w:webHidden/>
              </w:rPr>
              <w:fldChar w:fldCharType="end"/>
            </w:r>
          </w:hyperlink>
        </w:p>
        <w:p w14:paraId="12398AF4" w14:textId="77777777" w:rsidR="00883C73" w:rsidRDefault="00A870AD">
          <w:pPr>
            <w:pStyle w:val="TOC2"/>
            <w:tabs>
              <w:tab w:val="right" w:leader="dot" w:pos="9350"/>
            </w:tabs>
            <w:rPr>
              <w:rFonts w:cstheme="minorBidi"/>
              <w:noProof/>
            </w:rPr>
          </w:pPr>
          <w:hyperlink w:anchor="_Toc437011556" w:history="1">
            <w:r w:rsidR="00883C73" w:rsidRPr="004C1305">
              <w:rPr>
                <w:rStyle w:val="Hyperlink"/>
                <w:rFonts w:ascii="Times New Roman" w:hAnsi="Times New Roman"/>
                <w:b/>
                <w:bCs/>
                <w:noProof/>
                <w:kern w:val="32"/>
                <w:lang w:eastAsia="zh-CN"/>
              </w:rPr>
              <w:t>1.4  3D Printing Metamaterials to Simultaneously Dampen and Harvest Energy</w:t>
            </w:r>
            <w:r w:rsidR="00883C73">
              <w:rPr>
                <w:noProof/>
                <w:webHidden/>
              </w:rPr>
              <w:tab/>
            </w:r>
            <w:r w:rsidR="00883C73">
              <w:rPr>
                <w:noProof/>
                <w:webHidden/>
              </w:rPr>
              <w:fldChar w:fldCharType="begin"/>
            </w:r>
            <w:r w:rsidR="00883C73">
              <w:rPr>
                <w:noProof/>
                <w:webHidden/>
              </w:rPr>
              <w:instrText xml:space="preserve"> PAGEREF _Toc437011556 \h </w:instrText>
            </w:r>
            <w:r w:rsidR="00883C73">
              <w:rPr>
                <w:noProof/>
                <w:webHidden/>
              </w:rPr>
            </w:r>
            <w:r w:rsidR="00883C73">
              <w:rPr>
                <w:noProof/>
                <w:webHidden/>
              </w:rPr>
              <w:fldChar w:fldCharType="separate"/>
            </w:r>
            <w:r w:rsidR="00F028A4">
              <w:rPr>
                <w:noProof/>
                <w:webHidden/>
              </w:rPr>
              <w:t>22</w:t>
            </w:r>
            <w:r w:rsidR="00883C73">
              <w:rPr>
                <w:noProof/>
                <w:webHidden/>
              </w:rPr>
              <w:fldChar w:fldCharType="end"/>
            </w:r>
          </w:hyperlink>
        </w:p>
        <w:p w14:paraId="449479E6" w14:textId="77777777" w:rsidR="00883C73" w:rsidRDefault="00A870AD">
          <w:pPr>
            <w:pStyle w:val="TOC2"/>
            <w:tabs>
              <w:tab w:val="right" w:leader="dot" w:pos="9350"/>
            </w:tabs>
            <w:rPr>
              <w:rFonts w:cstheme="minorBidi"/>
              <w:noProof/>
            </w:rPr>
          </w:pPr>
          <w:hyperlink w:anchor="_Toc437011557" w:history="1">
            <w:r w:rsidR="00883C73" w:rsidRPr="004C1305">
              <w:rPr>
                <w:rStyle w:val="Hyperlink"/>
                <w:rFonts w:ascii="Times New Roman" w:hAnsi="Times New Roman"/>
                <w:b/>
                <w:bCs/>
                <w:noProof/>
                <w:kern w:val="32"/>
                <w:lang w:eastAsia="zh-CN"/>
              </w:rPr>
              <w:t>1.5 Developing a New Piezoelectric Additive Manufacturing Material for Sensors and Energy Harvesting</w:t>
            </w:r>
            <w:r w:rsidR="00883C73">
              <w:rPr>
                <w:noProof/>
                <w:webHidden/>
              </w:rPr>
              <w:tab/>
            </w:r>
            <w:r w:rsidR="00883C73">
              <w:rPr>
                <w:noProof/>
                <w:webHidden/>
              </w:rPr>
              <w:fldChar w:fldCharType="begin"/>
            </w:r>
            <w:r w:rsidR="00883C73">
              <w:rPr>
                <w:noProof/>
                <w:webHidden/>
              </w:rPr>
              <w:instrText xml:space="preserve"> PAGEREF _Toc437011557 \h </w:instrText>
            </w:r>
            <w:r w:rsidR="00883C73">
              <w:rPr>
                <w:noProof/>
                <w:webHidden/>
              </w:rPr>
            </w:r>
            <w:r w:rsidR="00883C73">
              <w:rPr>
                <w:noProof/>
                <w:webHidden/>
              </w:rPr>
              <w:fldChar w:fldCharType="separate"/>
            </w:r>
            <w:r w:rsidR="00F028A4">
              <w:rPr>
                <w:noProof/>
                <w:webHidden/>
              </w:rPr>
              <w:t>23</w:t>
            </w:r>
            <w:r w:rsidR="00883C73">
              <w:rPr>
                <w:noProof/>
                <w:webHidden/>
              </w:rPr>
              <w:fldChar w:fldCharType="end"/>
            </w:r>
          </w:hyperlink>
        </w:p>
        <w:p w14:paraId="0F153C6E" w14:textId="77777777" w:rsidR="00883C73" w:rsidRDefault="00A870AD">
          <w:pPr>
            <w:pStyle w:val="TOC2"/>
            <w:tabs>
              <w:tab w:val="right" w:leader="dot" w:pos="9350"/>
            </w:tabs>
            <w:rPr>
              <w:rFonts w:cstheme="minorBidi"/>
              <w:noProof/>
            </w:rPr>
          </w:pPr>
          <w:hyperlink w:anchor="_Toc437011558" w:history="1">
            <w:r w:rsidR="00883C73" w:rsidRPr="004C1305">
              <w:rPr>
                <w:rStyle w:val="Hyperlink"/>
                <w:rFonts w:ascii="Times New Roman" w:hAnsi="Times New Roman"/>
                <w:b/>
                <w:bCs/>
                <w:noProof/>
                <w:kern w:val="32"/>
                <w:lang w:eastAsia="zh-CN"/>
              </w:rPr>
              <w:t>1.6 The Unique Role of Piezoelectric Materials</w:t>
            </w:r>
            <w:r w:rsidR="00883C73">
              <w:rPr>
                <w:noProof/>
                <w:webHidden/>
              </w:rPr>
              <w:tab/>
            </w:r>
            <w:r w:rsidR="00883C73">
              <w:rPr>
                <w:noProof/>
                <w:webHidden/>
              </w:rPr>
              <w:fldChar w:fldCharType="begin"/>
            </w:r>
            <w:r w:rsidR="00883C73">
              <w:rPr>
                <w:noProof/>
                <w:webHidden/>
              </w:rPr>
              <w:instrText xml:space="preserve"> PAGEREF _Toc437011558 \h </w:instrText>
            </w:r>
            <w:r w:rsidR="00883C73">
              <w:rPr>
                <w:noProof/>
                <w:webHidden/>
              </w:rPr>
            </w:r>
            <w:r w:rsidR="00883C73">
              <w:rPr>
                <w:noProof/>
                <w:webHidden/>
              </w:rPr>
              <w:fldChar w:fldCharType="separate"/>
            </w:r>
            <w:r w:rsidR="00F028A4">
              <w:rPr>
                <w:noProof/>
                <w:webHidden/>
              </w:rPr>
              <w:t>24</w:t>
            </w:r>
            <w:r w:rsidR="00883C73">
              <w:rPr>
                <w:noProof/>
                <w:webHidden/>
              </w:rPr>
              <w:fldChar w:fldCharType="end"/>
            </w:r>
          </w:hyperlink>
        </w:p>
        <w:p w14:paraId="3CBC1390" w14:textId="77777777" w:rsidR="00883C73" w:rsidRDefault="00A870AD">
          <w:pPr>
            <w:pStyle w:val="TOC2"/>
            <w:tabs>
              <w:tab w:val="right" w:leader="dot" w:pos="9350"/>
            </w:tabs>
            <w:rPr>
              <w:rFonts w:cstheme="minorBidi"/>
              <w:noProof/>
            </w:rPr>
          </w:pPr>
          <w:hyperlink w:anchor="_Toc437011559" w:history="1">
            <w:r w:rsidR="00883C73" w:rsidRPr="004C1305">
              <w:rPr>
                <w:rStyle w:val="Hyperlink"/>
                <w:rFonts w:ascii="Times New Roman" w:hAnsi="Times New Roman"/>
                <w:b/>
                <w:bCs/>
                <w:noProof/>
                <w:kern w:val="32"/>
                <w:lang w:eastAsia="zh-CN"/>
              </w:rPr>
              <w:t>1.6 Novelty and Utility of B-ink Stent Designs</w:t>
            </w:r>
            <w:r w:rsidR="00883C73">
              <w:rPr>
                <w:noProof/>
                <w:webHidden/>
              </w:rPr>
              <w:tab/>
            </w:r>
            <w:r w:rsidR="00883C73">
              <w:rPr>
                <w:noProof/>
                <w:webHidden/>
              </w:rPr>
              <w:fldChar w:fldCharType="begin"/>
            </w:r>
            <w:r w:rsidR="00883C73">
              <w:rPr>
                <w:noProof/>
                <w:webHidden/>
              </w:rPr>
              <w:instrText xml:space="preserve"> PAGEREF _Toc437011559 \h </w:instrText>
            </w:r>
            <w:r w:rsidR="00883C73">
              <w:rPr>
                <w:noProof/>
                <w:webHidden/>
              </w:rPr>
            </w:r>
            <w:r w:rsidR="00883C73">
              <w:rPr>
                <w:noProof/>
                <w:webHidden/>
              </w:rPr>
              <w:fldChar w:fldCharType="separate"/>
            </w:r>
            <w:r w:rsidR="00F028A4">
              <w:rPr>
                <w:noProof/>
                <w:webHidden/>
              </w:rPr>
              <w:t>27</w:t>
            </w:r>
            <w:r w:rsidR="00883C73">
              <w:rPr>
                <w:noProof/>
                <w:webHidden/>
              </w:rPr>
              <w:fldChar w:fldCharType="end"/>
            </w:r>
          </w:hyperlink>
        </w:p>
        <w:p w14:paraId="16475FB8" w14:textId="77777777" w:rsidR="00883C73" w:rsidRDefault="00A870AD">
          <w:pPr>
            <w:pStyle w:val="TOC2"/>
            <w:tabs>
              <w:tab w:val="right" w:leader="dot" w:pos="9350"/>
            </w:tabs>
            <w:rPr>
              <w:rFonts w:cstheme="minorBidi"/>
              <w:noProof/>
            </w:rPr>
          </w:pPr>
          <w:hyperlink w:anchor="_Toc437011560" w:history="1">
            <w:r w:rsidR="00883C73" w:rsidRPr="004C1305">
              <w:rPr>
                <w:rStyle w:val="Hyperlink"/>
                <w:rFonts w:ascii="Times New Roman" w:hAnsi="Times New Roman"/>
                <w:b/>
                <w:bCs/>
                <w:noProof/>
                <w:kern w:val="32"/>
                <w:lang w:eastAsia="zh-CN"/>
              </w:rPr>
              <w:t>1.7 Design and Construction of a New Inverted Projection Stereo-lithography system.</w:t>
            </w:r>
            <w:r w:rsidR="00883C73">
              <w:rPr>
                <w:noProof/>
                <w:webHidden/>
              </w:rPr>
              <w:tab/>
            </w:r>
            <w:r w:rsidR="00883C73">
              <w:rPr>
                <w:noProof/>
                <w:webHidden/>
              </w:rPr>
              <w:fldChar w:fldCharType="begin"/>
            </w:r>
            <w:r w:rsidR="00883C73">
              <w:rPr>
                <w:noProof/>
                <w:webHidden/>
              </w:rPr>
              <w:instrText xml:space="preserve"> PAGEREF _Toc437011560 \h </w:instrText>
            </w:r>
            <w:r w:rsidR="00883C73">
              <w:rPr>
                <w:noProof/>
                <w:webHidden/>
              </w:rPr>
            </w:r>
            <w:r w:rsidR="00883C73">
              <w:rPr>
                <w:noProof/>
                <w:webHidden/>
              </w:rPr>
              <w:fldChar w:fldCharType="separate"/>
            </w:r>
            <w:r w:rsidR="00F028A4">
              <w:rPr>
                <w:noProof/>
                <w:webHidden/>
              </w:rPr>
              <w:t>30</w:t>
            </w:r>
            <w:r w:rsidR="00883C73">
              <w:rPr>
                <w:noProof/>
                <w:webHidden/>
              </w:rPr>
              <w:fldChar w:fldCharType="end"/>
            </w:r>
          </w:hyperlink>
        </w:p>
        <w:p w14:paraId="4B2FD89B" w14:textId="77777777" w:rsidR="00883C73" w:rsidRDefault="00A870AD">
          <w:pPr>
            <w:pStyle w:val="TOC1"/>
            <w:tabs>
              <w:tab w:val="right" w:leader="dot" w:pos="9350"/>
            </w:tabs>
            <w:rPr>
              <w:rFonts w:cstheme="minorBidi"/>
              <w:noProof/>
            </w:rPr>
          </w:pPr>
          <w:hyperlink w:anchor="_Toc437011561" w:history="1">
            <w:r w:rsidR="00883C73" w:rsidRPr="004C1305">
              <w:rPr>
                <w:rStyle w:val="Hyperlink"/>
                <w:b/>
                <w:bCs/>
                <w:caps/>
                <w:noProof/>
                <w:kern w:val="32"/>
                <w:lang w:eastAsia="zh-CN"/>
              </w:rPr>
              <w:t>chapter 2: projection micro-stereolithography system</w:t>
            </w:r>
            <w:r w:rsidR="00883C73">
              <w:rPr>
                <w:noProof/>
                <w:webHidden/>
              </w:rPr>
              <w:tab/>
            </w:r>
            <w:r w:rsidR="00883C73">
              <w:rPr>
                <w:noProof/>
                <w:webHidden/>
              </w:rPr>
              <w:fldChar w:fldCharType="begin"/>
            </w:r>
            <w:r w:rsidR="00883C73">
              <w:rPr>
                <w:noProof/>
                <w:webHidden/>
              </w:rPr>
              <w:instrText xml:space="preserve"> PAGEREF _Toc437011561 \h </w:instrText>
            </w:r>
            <w:r w:rsidR="00883C73">
              <w:rPr>
                <w:noProof/>
                <w:webHidden/>
              </w:rPr>
            </w:r>
            <w:r w:rsidR="00883C73">
              <w:rPr>
                <w:noProof/>
                <w:webHidden/>
              </w:rPr>
              <w:fldChar w:fldCharType="separate"/>
            </w:r>
            <w:r w:rsidR="00F028A4">
              <w:rPr>
                <w:noProof/>
                <w:webHidden/>
              </w:rPr>
              <w:t>31</w:t>
            </w:r>
            <w:r w:rsidR="00883C73">
              <w:rPr>
                <w:noProof/>
                <w:webHidden/>
              </w:rPr>
              <w:fldChar w:fldCharType="end"/>
            </w:r>
          </w:hyperlink>
        </w:p>
        <w:p w14:paraId="05958615" w14:textId="77777777" w:rsidR="00883C73" w:rsidRDefault="00A870AD">
          <w:pPr>
            <w:pStyle w:val="TOC2"/>
            <w:tabs>
              <w:tab w:val="right" w:leader="dot" w:pos="9350"/>
            </w:tabs>
            <w:rPr>
              <w:rFonts w:cstheme="minorBidi"/>
              <w:noProof/>
            </w:rPr>
          </w:pPr>
          <w:hyperlink w:anchor="_Toc437011562" w:history="1">
            <w:r w:rsidR="00883C73" w:rsidRPr="004C1305">
              <w:rPr>
                <w:rStyle w:val="Hyperlink"/>
                <w:rFonts w:ascii="Times New Roman" w:hAnsi="Times New Roman"/>
                <w:b/>
                <w:bCs/>
                <w:noProof/>
                <w:kern w:val="32"/>
                <w:lang w:eastAsia="zh-CN"/>
              </w:rPr>
              <w:t>2.1 Background</w:t>
            </w:r>
            <w:r w:rsidR="00883C73">
              <w:rPr>
                <w:noProof/>
                <w:webHidden/>
              </w:rPr>
              <w:tab/>
            </w:r>
            <w:r w:rsidR="00883C73">
              <w:rPr>
                <w:noProof/>
                <w:webHidden/>
              </w:rPr>
              <w:fldChar w:fldCharType="begin"/>
            </w:r>
            <w:r w:rsidR="00883C73">
              <w:rPr>
                <w:noProof/>
                <w:webHidden/>
              </w:rPr>
              <w:instrText xml:space="preserve"> PAGEREF _Toc437011562 \h </w:instrText>
            </w:r>
            <w:r w:rsidR="00883C73">
              <w:rPr>
                <w:noProof/>
                <w:webHidden/>
              </w:rPr>
            </w:r>
            <w:r w:rsidR="00883C73">
              <w:rPr>
                <w:noProof/>
                <w:webHidden/>
              </w:rPr>
              <w:fldChar w:fldCharType="separate"/>
            </w:r>
            <w:r w:rsidR="00F028A4">
              <w:rPr>
                <w:noProof/>
                <w:webHidden/>
              </w:rPr>
              <w:t>31</w:t>
            </w:r>
            <w:r w:rsidR="00883C73">
              <w:rPr>
                <w:noProof/>
                <w:webHidden/>
              </w:rPr>
              <w:fldChar w:fldCharType="end"/>
            </w:r>
          </w:hyperlink>
        </w:p>
        <w:p w14:paraId="544589F3" w14:textId="77777777" w:rsidR="00883C73" w:rsidRDefault="00A870AD">
          <w:pPr>
            <w:pStyle w:val="TOC2"/>
            <w:tabs>
              <w:tab w:val="right" w:leader="dot" w:pos="9350"/>
            </w:tabs>
            <w:rPr>
              <w:rFonts w:cstheme="minorBidi"/>
              <w:noProof/>
            </w:rPr>
          </w:pPr>
          <w:hyperlink w:anchor="_Toc437011563" w:history="1">
            <w:r w:rsidR="00883C73" w:rsidRPr="004C1305">
              <w:rPr>
                <w:rStyle w:val="Hyperlink"/>
                <w:rFonts w:ascii="Times New Roman" w:hAnsi="Times New Roman"/>
                <w:b/>
                <w:bCs/>
                <w:noProof/>
                <w:kern w:val="32"/>
                <w:lang w:eastAsia="zh-CN"/>
              </w:rPr>
              <w:t>2.2 Projection Micro-Stereolithography Technique</w:t>
            </w:r>
            <w:r w:rsidR="00883C73">
              <w:rPr>
                <w:noProof/>
                <w:webHidden/>
              </w:rPr>
              <w:tab/>
            </w:r>
            <w:r w:rsidR="00883C73">
              <w:rPr>
                <w:noProof/>
                <w:webHidden/>
              </w:rPr>
              <w:fldChar w:fldCharType="begin"/>
            </w:r>
            <w:r w:rsidR="00883C73">
              <w:rPr>
                <w:noProof/>
                <w:webHidden/>
              </w:rPr>
              <w:instrText xml:space="preserve"> PAGEREF _Toc437011563 \h </w:instrText>
            </w:r>
            <w:r w:rsidR="00883C73">
              <w:rPr>
                <w:noProof/>
                <w:webHidden/>
              </w:rPr>
            </w:r>
            <w:r w:rsidR="00883C73">
              <w:rPr>
                <w:noProof/>
                <w:webHidden/>
              </w:rPr>
              <w:fldChar w:fldCharType="separate"/>
            </w:r>
            <w:r w:rsidR="00F028A4">
              <w:rPr>
                <w:noProof/>
                <w:webHidden/>
              </w:rPr>
              <w:t>31</w:t>
            </w:r>
            <w:r w:rsidR="00883C73">
              <w:rPr>
                <w:noProof/>
                <w:webHidden/>
              </w:rPr>
              <w:fldChar w:fldCharType="end"/>
            </w:r>
          </w:hyperlink>
        </w:p>
        <w:p w14:paraId="0ACA2392" w14:textId="77777777" w:rsidR="00883C73" w:rsidRDefault="00A870AD">
          <w:pPr>
            <w:pStyle w:val="TOC2"/>
            <w:tabs>
              <w:tab w:val="right" w:leader="dot" w:pos="9350"/>
            </w:tabs>
            <w:rPr>
              <w:rFonts w:cstheme="minorBidi"/>
              <w:noProof/>
            </w:rPr>
          </w:pPr>
          <w:hyperlink w:anchor="_Toc437011564" w:history="1">
            <w:r w:rsidR="00883C73" w:rsidRPr="004C1305">
              <w:rPr>
                <w:rStyle w:val="Hyperlink"/>
                <w:rFonts w:ascii="Times New Roman" w:hAnsi="Times New Roman"/>
                <w:b/>
                <w:bCs/>
                <w:noProof/>
                <w:kern w:val="32"/>
                <w:lang w:eastAsia="zh-CN"/>
              </w:rPr>
              <w:t>2.2.1 Postcure Process</w:t>
            </w:r>
            <w:r w:rsidR="00883C73">
              <w:rPr>
                <w:noProof/>
                <w:webHidden/>
              </w:rPr>
              <w:tab/>
            </w:r>
            <w:r w:rsidR="00883C73">
              <w:rPr>
                <w:noProof/>
                <w:webHidden/>
              </w:rPr>
              <w:fldChar w:fldCharType="begin"/>
            </w:r>
            <w:r w:rsidR="00883C73">
              <w:rPr>
                <w:noProof/>
                <w:webHidden/>
              </w:rPr>
              <w:instrText xml:space="preserve"> PAGEREF _Toc437011564 \h </w:instrText>
            </w:r>
            <w:r w:rsidR="00883C73">
              <w:rPr>
                <w:noProof/>
                <w:webHidden/>
              </w:rPr>
            </w:r>
            <w:r w:rsidR="00883C73">
              <w:rPr>
                <w:noProof/>
                <w:webHidden/>
              </w:rPr>
              <w:fldChar w:fldCharType="separate"/>
            </w:r>
            <w:r w:rsidR="00F028A4">
              <w:rPr>
                <w:noProof/>
                <w:webHidden/>
              </w:rPr>
              <w:t>33</w:t>
            </w:r>
            <w:r w:rsidR="00883C73">
              <w:rPr>
                <w:noProof/>
                <w:webHidden/>
              </w:rPr>
              <w:fldChar w:fldCharType="end"/>
            </w:r>
          </w:hyperlink>
        </w:p>
        <w:p w14:paraId="07C347EC" w14:textId="77777777" w:rsidR="00883C73" w:rsidRDefault="00A870AD">
          <w:pPr>
            <w:pStyle w:val="TOC2"/>
            <w:tabs>
              <w:tab w:val="right" w:leader="dot" w:pos="9350"/>
            </w:tabs>
            <w:rPr>
              <w:rFonts w:cstheme="minorBidi"/>
              <w:noProof/>
            </w:rPr>
          </w:pPr>
          <w:hyperlink w:anchor="_Toc437011565" w:history="1">
            <w:r w:rsidR="00883C73" w:rsidRPr="004C1305">
              <w:rPr>
                <w:rStyle w:val="Hyperlink"/>
                <w:rFonts w:ascii="Times New Roman" w:hAnsi="Times New Roman"/>
                <w:b/>
                <w:bCs/>
                <w:noProof/>
                <w:kern w:val="32"/>
                <w:lang w:eastAsia="zh-CN"/>
              </w:rPr>
              <w:t>2.3 Optimizing the Projection Micro-Stereolithography System</w:t>
            </w:r>
            <w:r w:rsidR="00883C73">
              <w:rPr>
                <w:noProof/>
                <w:webHidden/>
              </w:rPr>
              <w:tab/>
            </w:r>
            <w:r w:rsidR="00883C73">
              <w:rPr>
                <w:noProof/>
                <w:webHidden/>
              </w:rPr>
              <w:fldChar w:fldCharType="begin"/>
            </w:r>
            <w:r w:rsidR="00883C73">
              <w:rPr>
                <w:noProof/>
                <w:webHidden/>
              </w:rPr>
              <w:instrText xml:space="preserve"> PAGEREF _Toc437011565 \h </w:instrText>
            </w:r>
            <w:r w:rsidR="00883C73">
              <w:rPr>
                <w:noProof/>
                <w:webHidden/>
              </w:rPr>
            </w:r>
            <w:r w:rsidR="00883C73">
              <w:rPr>
                <w:noProof/>
                <w:webHidden/>
              </w:rPr>
              <w:fldChar w:fldCharType="separate"/>
            </w:r>
            <w:r w:rsidR="00F028A4">
              <w:rPr>
                <w:noProof/>
                <w:webHidden/>
              </w:rPr>
              <w:t>34</w:t>
            </w:r>
            <w:r w:rsidR="00883C73">
              <w:rPr>
                <w:noProof/>
                <w:webHidden/>
              </w:rPr>
              <w:fldChar w:fldCharType="end"/>
            </w:r>
          </w:hyperlink>
        </w:p>
        <w:p w14:paraId="69AADED5" w14:textId="77777777" w:rsidR="00883C73" w:rsidRDefault="00A870AD">
          <w:pPr>
            <w:pStyle w:val="TOC2"/>
            <w:tabs>
              <w:tab w:val="right" w:leader="dot" w:pos="9350"/>
            </w:tabs>
            <w:rPr>
              <w:rFonts w:cstheme="minorBidi"/>
              <w:noProof/>
            </w:rPr>
          </w:pPr>
          <w:hyperlink w:anchor="_Toc437011566" w:history="1">
            <w:r w:rsidR="00883C73" w:rsidRPr="004C1305">
              <w:rPr>
                <w:rStyle w:val="Hyperlink"/>
                <w:rFonts w:ascii="Times New Roman" w:hAnsi="Times New Roman"/>
                <w:b/>
                <w:bCs/>
                <w:noProof/>
                <w:kern w:val="32"/>
                <w:lang w:eastAsia="zh-CN"/>
              </w:rPr>
              <w:t>2.3.1 Plexiglass Chamber &amp; Nitrogen Flow Meter</w:t>
            </w:r>
            <w:r w:rsidR="00883C73">
              <w:rPr>
                <w:noProof/>
                <w:webHidden/>
              </w:rPr>
              <w:tab/>
            </w:r>
            <w:r w:rsidR="00883C73">
              <w:rPr>
                <w:noProof/>
                <w:webHidden/>
              </w:rPr>
              <w:fldChar w:fldCharType="begin"/>
            </w:r>
            <w:r w:rsidR="00883C73">
              <w:rPr>
                <w:noProof/>
                <w:webHidden/>
              </w:rPr>
              <w:instrText xml:space="preserve"> PAGEREF _Toc437011566 \h </w:instrText>
            </w:r>
            <w:r w:rsidR="00883C73">
              <w:rPr>
                <w:noProof/>
                <w:webHidden/>
              </w:rPr>
            </w:r>
            <w:r w:rsidR="00883C73">
              <w:rPr>
                <w:noProof/>
                <w:webHidden/>
              </w:rPr>
              <w:fldChar w:fldCharType="separate"/>
            </w:r>
            <w:r w:rsidR="00F028A4">
              <w:rPr>
                <w:noProof/>
                <w:webHidden/>
              </w:rPr>
              <w:t>34</w:t>
            </w:r>
            <w:r w:rsidR="00883C73">
              <w:rPr>
                <w:noProof/>
                <w:webHidden/>
              </w:rPr>
              <w:fldChar w:fldCharType="end"/>
            </w:r>
          </w:hyperlink>
        </w:p>
        <w:p w14:paraId="5B3370C3" w14:textId="77777777" w:rsidR="00883C73" w:rsidRDefault="00A870AD">
          <w:pPr>
            <w:pStyle w:val="TOC2"/>
            <w:tabs>
              <w:tab w:val="right" w:leader="dot" w:pos="9350"/>
            </w:tabs>
            <w:rPr>
              <w:rFonts w:cstheme="minorBidi"/>
              <w:noProof/>
            </w:rPr>
          </w:pPr>
          <w:hyperlink w:anchor="_Toc437011567" w:history="1">
            <w:r w:rsidR="00883C73" w:rsidRPr="004C1305">
              <w:rPr>
                <w:rStyle w:val="Hyperlink"/>
                <w:rFonts w:ascii="Times New Roman" w:hAnsi="Times New Roman"/>
                <w:b/>
                <w:bCs/>
                <w:noProof/>
                <w:kern w:val="32"/>
                <w:lang w:eastAsia="zh-CN"/>
              </w:rPr>
              <w:t>2.3.2 Oxygen Sensor</w:t>
            </w:r>
            <w:r w:rsidR="00883C73">
              <w:rPr>
                <w:noProof/>
                <w:webHidden/>
              </w:rPr>
              <w:tab/>
            </w:r>
            <w:r w:rsidR="00883C73">
              <w:rPr>
                <w:noProof/>
                <w:webHidden/>
              </w:rPr>
              <w:fldChar w:fldCharType="begin"/>
            </w:r>
            <w:r w:rsidR="00883C73">
              <w:rPr>
                <w:noProof/>
                <w:webHidden/>
              </w:rPr>
              <w:instrText xml:space="preserve"> PAGEREF _Toc437011567 \h </w:instrText>
            </w:r>
            <w:r w:rsidR="00883C73">
              <w:rPr>
                <w:noProof/>
                <w:webHidden/>
              </w:rPr>
            </w:r>
            <w:r w:rsidR="00883C73">
              <w:rPr>
                <w:noProof/>
                <w:webHidden/>
              </w:rPr>
              <w:fldChar w:fldCharType="separate"/>
            </w:r>
            <w:r w:rsidR="00F028A4">
              <w:rPr>
                <w:noProof/>
                <w:webHidden/>
              </w:rPr>
              <w:t>35</w:t>
            </w:r>
            <w:r w:rsidR="00883C73">
              <w:rPr>
                <w:noProof/>
                <w:webHidden/>
              </w:rPr>
              <w:fldChar w:fldCharType="end"/>
            </w:r>
          </w:hyperlink>
        </w:p>
        <w:p w14:paraId="5F79CB72" w14:textId="77777777" w:rsidR="00883C73" w:rsidRDefault="00A870AD">
          <w:pPr>
            <w:pStyle w:val="TOC2"/>
            <w:tabs>
              <w:tab w:val="right" w:leader="dot" w:pos="9350"/>
            </w:tabs>
            <w:rPr>
              <w:rFonts w:cstheme="minorBidi"/>
              <w:noProof/>
            </w:rPr>
          </w:pPr>
          <w:hyperlink w:anchor="_Toc437011568" w:history="1">
            <w:r w:rsidR="00883C73" w:rsidRPr="004C1305">
              <w:rPr>
                <w:rStyle w:val="Hyperlink"/>
                <w:rFonts w:ascii="Times New Roman" w:hAnsi="Times New Roman"/>
                <w:b/>
                <w:bCs/>
                <w:noProof/>
                <w:kern w:val="32"/>
                <w:lang w:eastAsia="zh-CN"/>
              </w:rPr>
              <w:t>2.3.4 UV Intensity Measurements</w:t>
            </w:r>
            <w:r w:rsidR="00883C73">
              <w:rPr>
                <w:noProof/>
                <w:webHidden/>
              </w:rPr>
              <w:tab/>
            </w:r>
            <w:r w:rsidR="00883C73">
              <w:rPr>
                <w:noProof/>
                <w:webHidden/>
              </w:rPr>
              <w:fldChar w:fldCharType="begin"/>
            </w:r>
            <w:r w:rsidR="00883C73">
              <w:rPr>
                <w:noProof/>
                <w:webHidden/>
              </w:rPr>
              <w:instrText xml:space="preserve"> PAGEREF _Toc437011568 \h </w:instrText>
            </w:r>
            <w:r w:rsidR="00883C73">
              <w:rPr>
                <w:noProof/>
                <w:webHidden/>
              </w:rPr>
            </w:r>
            <w:r w:rsidR="00883C73">
              <w:rPr>
                <w:noProof/>
                <w:webHidden/>
              </w:rPr>
              <w:fldChar w:fldCharType="separate"/>
            </w:r>
            <w:r w:rsidR="00F028A4">
              <w:rPr>
                <w:noProof/>
                <w:webHidden/>
              </w:rPr>
              <w:t>35</w:t>
            </w:r>
            <w:r w:rsidR="00883C73">
              <w:rPr>
                <w:noProof/>
                <w:webHidden/>
              </w:rPr>
              <w:fldChar w:fldCharType="end"/>
            </w:r>
          </w:hyperlink>
        </w:p>
        <w:p w14:paraId="5E7EAFC0" w14:textId="77777777" w:rsidR="00883C73" w:rsidRDefault="00A870AD">
          <w:pPr>
            <w:pStyle w:val="TOC2"/>
            <w:tabs>
              <w:tab w:val="right" w:leader="dot" w:pos="9350"/>
            </w:tabs>
            <w:rPr>
              <w:rFonts w:cstheme="minorBidi"/>
              <w:noProof/>
            </w:rPr>
          </w:pPr>
          <w:hyperlink w:anchor="_Toc437011569" w:history="1">
            <w:r w:rsidR="00883C73" w:rsidRPr="004C1305">
              <w:rPr>
                <w:rStyle w:val="Hyperlink"/>
                <w:rFonts w:ascii="Times New Roman" w:hAnsi="Times New Roman"/>
                <w:b/>
                <w:bCs/>
                <w:noProof/>
                <w:kern w:val="32"/>
                <w:lang w:eastAsia="zh-CN"/>
              </w:rPr>
              <w:t>2.3.5 Cure Depth Analysis</w:t>
            </w:r>
            <w:r w:rsidR="00883C73">
              <w:rPr>
                <w:noProof/>
                <w:webHidden/>
              </w:rPr>
              <w:tab/>
            </w:r>
            <w:r w:rsidR="00883C73">
              <w:rPr>
                <w:noProof/>
                <w:webHidden/>
              </w:rPr>
              <w:fldChar w:fldCharType="begin"/>
            </w:r>
            <w:r w:rsidR="00883C73">
              <w:rPr>
                <w:noProof/>
                <w:webHidden/>
              </w:rPr>
              <w:instrText xml:space="preserve"> PAGEREF _Toc437011569 \h </w:instrText>
            </w:r>
            <w:r w:rsidR="00883C73">
              <w:rPr>
                <w:noProof/>
                <w:webHidden/>
              </w:rPr>
            </w:r>
            <w:r w:rsidR="00883C73">
              <w:rPr>
                <w:noProof/>
                <w:webHidden/>
              </w:rPr>
              <w:fldChar w:fldCharType="separate"/>
            </w:r>
            <w:r w:rsidR="00F028A4">
              <w:rPr>
                <w:noProof/>
                <w:webHidden/>
              </w:rPr>
              <w:t>36</w:t>
            </w:r>
            <w:r w:rsidR="00883C73">
              <w:rPr>
                <w:noProof/>
                <w:webHidden/>
              </w:rPr>
              <w:fldChar w:fldCharType="end"/>
            </w:r>
          </w:hyperlink>
        </w:p>
        <w:p w14:paraId="3D2942B3" w14:textId="77777777" w:rsidR="00883C73" w:rsidRDefault="00A870AD">
          <w:pPr>
            <w:pStyle w:val="TOC2"/>
            <w:tabs>
              <w:tab w:val="right" w:leader="dot" w:pos="9350"/>
            </w:tabs>
            <w:rPr>
              <w:rFonts w:cstheme="minorBidi"/>
              <w:noProof/>
            </w:rPr>
          </w:pPr>
          <w:hyperlink w:anchor="_Toc437011570" w:history="1">
            <w:r w:rsidR="00883C73" w:rsidRPr="004C1305">
              <w:rPr>
                <w:rStyle w:val="Hyperlink"/>
                <w:rFonts w:ascii="Times New Roman" w:hAnsi="Times New Roman"/>
                <w:b/>
                <w:bCs/>
                <w:noProof/>
                <w:kern w:val="32"/>
                <w:lang w:eastAsia="zh-CN"/>
              </w:rPr>
              <w:t>2.3.6 Software to Splice CAD into bitmap and .txt run files</w:t>
            </w:r>
            <w:r w:rsidR="00883C73">
              <w:rPr>
                <w:noProof/>
                <w:webHidden/>
              </w:rPr>
              <w:tab/>
            </w:r>
            <w:r w:rsidR="00883C73">
              <w:rPr>
                <w:noProof/>
                <w:webHidden/>
              </w:rPr>
              <w:fldChar w:fldCharType="begin"/>
            </w:r>
            <w:r w:rsidR="00883C73">
              <w:rPr>
                <w:noProof/>
                <w:webHidden/>
              </w:rPr>
              <w:instrText xml:space="preserve"> PAGEREF _Toc437011570 \h </w:instrText>
            </w:r>
            <w:r w:rsidR="00883C73">
              <w:rPr>
                <w:noProof/>
                <w:webHidden/>
              </w:rPr>
            </w:r>
            <w:r w:rsidR="00883C73">
              <w:rPr>
                <w:noProof/>
                <w:webHidden/>
              </w:rPr>
              <w:fldChar w:fldCharType="separate"/>
            </w:r>
            <w:r w:rsidR="00F028A4">
              <w:rPr>
                <w:noProof/>
                <w:webHidden/>
              </w:rPr>
              <w:t>37</w:t>
            </w:r>
            <w:r w:rsidR="00883C73">
              <w:rPr>
                <w:noProof/>
                <w:webHidden/>
              </w:rPr>
              <w:fldChar w:fldCharType="end"/>
            </w:r>
          </w:hyperlink>
        </w:p>
        <w:p w14:paraId="72F0A0B8" w14:textId="77777777" w:rsidR="00883C73" w:rsidRDefault="00A870AD">
          <w:pPr>
            <w:pStyle w:val="TOC1"/>
            <w:tabs>
              <w:tab w:val="right" w:leader="dot" w:pos="9350"/>
            </w:tabs>
            <w:rPr>
              <w:rFonts w:cstheme="minorBidi"/>
              <w:noProof/>
            </w:rPr>
          </w:pPr>
          <w:hyperlink w:anchor="_Toc437011571" w:history="1">
            <w:r w:rsidR="00883C73" w:rsidRPr="004C1305">
              <w:rPr>
                <w:rStyle w:val="Hyperlink"/>
                <w:b/>
                <w:bCs/>
                <w:caps/>
                <w:noProof/>
                <w:kern w:val="32"/>
                <w:lang w:eastAsia="zh-CN"/>
              </w:rPr>
              <w:t>chapter 3 PRELIMINARY EXPERIMENTAL DEMONSTRATION: ELECTROMAGNETIC VIBRATION ENERGY HARVESTING</w:t>
            </w:r>
            <w:r w:rsidR="00883C73">
              <w:rPr>
                <w:noProof/>
                <w:webHidden/>
              </w:rPr>
              <w:tab/>
            </w:r>
            <w:r w:rsidR="00883C73">
              <w:rPr>
                <w:noProof/>
                <w:webHidden/>
              </w:rPr>
              <w:fldChar w:fldCharType="begin"/>
            </w:r>
            <w:r w:rsidR="00883C73">
              <w:rPr>
                <w:noProof/>
                <w:webHidden/>
              </w:rPr>
              <w:instrText xml:space="preserve"> PAGEREF _Toc437011571 \h </w:instrText>
            </w:r>
            <w:r w:rsidR="00883C73">
              <w:rPr>
                <w:noProof/>
                <w:webHidden/>
              </w:rPr>
            </w:r>
            <w:r w:rsidR="00883C73">
              <w:rPr>
                <w:noProof/>
                <w:webHidden/>
              </w:rPr>
              <w:fldChar w:fldCharType="separate"/>
            </w:r>
            <w:r w:rsidR="00F028A4">
              <w:rPr>
                <w:noProof/>
                <w:webHidden/>
              </w:rPr>
              <w:t>43</w:t>
            </w:r>
            <w:r w:rsidR="00883C73">
              <w:rPr>
                <w:noProof/>
                <w:webHidden/>
              </w:rPr>
              <w:fldChar w:fldCharType="end"/>
            </w:r>
          </w:hyperlink>
        </w:p>
        <w:p w14:paraId="1452AEEE" w14:textId="77777777" w:rsidR="00883C73" w:rsidRDefault="00A870AD">
          <w:pPr>
            <w:pStyle w:val="TOC2"/>
            <w:tabs>
              <w:tab w:val="right" w:leader="dot" w:pos="9350"/>
            </w:tabs>
            <w:rPr>
              <w:rFonts w:cstheme="minorBidi"/>
              <w:noProof/>
            </w:rPr>
          </w:pPr>
          <w:hyperlink w:anchor="_Toc437011572" w:history="1">
            <w:r w:rsidR="00883C73" w:rsidRPr="004C1305">
              <w:rPr>
                <w:rStyle w:val="Hyperlink"/>
                <w:rFonts w:ascii="Times New Roman" w:hAnsi="Times New Roman"/>
                <w:b/>
                <w:bCs/>
                <w:noProof/>
                <w:kern w:val="32"/>
                <w:lang w:eastAsia="zh-CN"/>
              </w:rPr>
              <w:t>3.1 Background</w:t>
            </w:r>
            <w:r w:rsidR="00883C73">
              <w:rPr>
                <w:noProof/>
                <w:webHidden/>
              </w:rPr>
              <w:tab/>
            </w:r>
            <w:r w:rsidR="00883C73">
              <w:rPr>
                <w:noProof/>
                <w:webHidden/>
              </w:rPr>
              <w:fldChar w:fldCharType="begin"/>
            </w:r>
            <w:r w:rsidR="00883C73">
              <w:rPr>
                <w:noProof/>
                <w:webHidden/>
              </w:rPr>
              <w:instrText xml:space="preserve"> PAGEREF _Toc437011572 \h </w:instrText>
            </w:r>
            <w:r w:rsidR="00883C73">
              <w:rPr>
                <w:noProof/>
                <w:webHidden/>
              </w:rPr>
            </w:r>
            <w:r w:rsidR="00883C73">
              <w:rPr>
                <w:noProof/>
                <w:webHidden/>
              </w:rPr>
              <w:fldChar w:fldCharType="separate"/>
            </w:r>
            <w:r w:rsidR="00F028A4">
              <w:rPr>
                <w:noProof/>
                <w:webHidden/>
              </w:rPr>
              <w:t>43</w:t>
            </w:r>
            <w:r w:rsidR="00883C73">
              <w:rPr>
                <w:noProof/>
                <w:webHidden/>
              </w:rPr>
              <w:fldChar w:fldCharType="end"/>
            </w:r>
          </w:hyperlink>
        </w:p>
        <w:p w14:paraId="430D8C25" w14:textId="77777777" w:rsidR="00883C73" w:rsidRDefault="00A870AD">
          <w:pPr>
            <w:pStyle w:val="TOC2"/>
            <w:tabs>
              <w:tab w:val="right" w:leader="dot" w:pos="9350"/>
            </w:tabs>
            <w:rPr>
              <w:rFonts w:cstheme="minorBidi"/>
              <w:noProof/>
            </w:rPr>
          </w:pPr>
          <w:hyperlink w:anchor="_Toc437011573" w:history="1">
            <w:r w:rsidR="00883C73" w:rsidRPr="004C1305">
              <w:rPr>
                <w:rStyle w:val="Hyperlink"/>
                <w:rFonts w:ascii="Times New Roman" w:hAnsi="Times New Roman"/>
                <w:b/>
                <w:bCs/>
                <w:noProof/>
                <w:kern w:val="32"/>
                <w:lang w:eastAsia="zh-CN"/>
              </w:rPr>
              <w:t>3.2 Electromagnetic energy harvester design</w:t>
            </w:r>
            <w:r w:rsidR="00883C73">
              <w:rPr>
                <w:noProof/>
                <w:webHidden/>
              </w:rPr>
              <w:tab/>
            </w:r>
            <w:r w:rsidR="00883C73">
              <w:rPr>
                <w:noProof/>
                <w:webHidden/>
              </w:rPr>
              <w:fldChar w:fldCharType="begin"/>
            </w:r>
            <w:r w:rsidR="00883C73">
              <w:rPr>
                <w:noProof/>
                <w:webHidden/>
              </w:rPr>
              <w:instrText xml:space="preserve"> PAGEREF _Toc437011573 \h </w:instrText>
            </w:r>
            <w:r w:rsidR="00883C73">
              <w:rPr>
                <w:noProof/>
                <w:webHidden/>
              </w:rPr>
            </w:r>
            <w:r w:rsidR="00883C73">
              <w:rPr>
                <w:noProof/>
                <w:webHidden/>
              </w:rPr>
              <w:fldChar w:fldCharType="separate"/>
            </w:r>
            <w:r w:rsidR="00F028A4">
              <w:rPr>
                <w:noProof/>
                <w:webHidden/>
              </w:rPr>
              <w:t>45</w:t>
            </w:r>
            <w:r w:rsidR="00883C73">
              <w:rPr>
                <w:noProof/>
                <w:webHidden/>
              </w:rPr>
              <w:fldChar w:fldCharType="end"/>
            </w:r>
          </w:hyperlink>
        </w:p>
        <w:p w14:paraId="79C63D4E" w14:textId="77777777" w:rsidR="00883C73" w:rsidRDefault="00A870AD">
          <w:pPr>
            <w:pStyle w:val="TOC2"/>
            <w:tabs>
              <w:tab w:val="right" w:leader="dot" w:pos="9350"/>
            </w:tabs>
            <w:rPr>
              <w:rFonts w:cstheme="minorBidi"/>
              <w:noProof/>
            </w:rPr>
          </w:pPr>
          <w:hyperlink w:anchor="_Toc437011574" w:history="1">
            <w:r w:rsidR="00883C73" w:rsidRPr="004C1305">
              <w:rPr>
                <w:rStyle w:val="Hyperlink"/>
                <w:rFonts w:ascii="Times New Roman" w:hAnsi="Times New Roman"/>
                <w:b/>
                <w:bCs/>
                <w:noProof/>
                <w:kern w:val="32"/>
                <w:lang w:eastAsia="zh-CN"/>
              </w:rPr>
              <w:t>3.2.1 Helical Spring Constant</w:t>
            </w:r>
            <w:r w:rsidR="00883C73">
              <w:rPr>
                <w:noProof/>
                <w:webHidden/>
              </w:rPr>
              <w:tab/>
            </w:r>
            <w:r w:rsidR="00883C73">
              <w:rPr>
                <w:noProof/>
                <w:webHidden/>
              </w:rPr>
              <w:fldChar w:fldCharType="begin"/>
            </w:r>
            <w:r w:rsidR="00883C73">
              <w:rPr>
                <w:noProof/>
                <w:webHidden/>
              </w:rPr>
              <w:instrText xml:space="preserve"> PAGEREF _Toc437011574 \h </w:instrText>
            </w:r>
            <w:r w:rsidR="00883C73">
              <w:rPr>
                <w:noProof/>
                <w:webHidden/>
              </w:rPr>
            </w:r>
            <w:r w:rsidR="00883C73">
              <w:rPr>
                <w:noProof/>
                <w:webHidden/>
              </w:rPr>
              <w:fldChar w:fldCharType="separate"/>
            </w:r>
            <w:r w:rsidR="00F028A4">
              <w:rPr>
                <w:noProof/>
                <w:webHidden/>
              </w:rPr>
              <w:t>47</w:t>
            </w:r>
            <w:r w:rsidR="00883C73">
              <w:rPr>
                <w:noProof/>
                <w:webHidden/>
              </w:rPr>
              <w:fldChar w:fldCharType="end"/>
            </w:r>
          </w:hyperlink>
        </w:p>
        <w:p w14:paraId="452ADFAF" w14:textId="77777777" w:rsidR="00883C73" w:rsidRDefault="00A870AD">
          <w:pPr>
            <w:pStyle w:val="TOC2"/>
            <w:tabs>
              <w:tab w:val="right" w:leader="dot" w:pos="9350"/>
            </w:tabs>
            <w:rPr>
              <w:rFonts w:cstheme="minorBidi"/>
              <w:noProof/>
            </w:rPr>
          </w:pPr>
          <w:hyperlink w:anchor="_Toc437011575" w:history="1">
            <w:r w:rsidR="00883C73" w:rsidRPr="004C1305">
              <w:rPr>
                <w:rStyle w:val="Hyperlink"/>
                <w:rFonts w:ascii="Times New Roman" w:hAnsi="Times New Roman"/>
                <w:b/>
                <w:bCs/>
                <w:noProof/>
                <w:kern w:val="32"/>
                <w:lang w:eastAsia="zh-CN"/>
              </w:rPr>
              <w:t>3.2.2 Acceptable Load Mass</w:t>
            </w:r>
            <w:r w:rsidR="00883C73">
              <w:rPr>
                <w:noProof/>
                <w:webHidden/>
              </w:rPr>
              <w:tab/>
            </w:r>
            <w:r w:rsidR="00883C73">
              <w:rPr>
                <w:noProof/>
                <w:webHidden/>
              </w:rPr>
              <w:fldChar w:fldCharType="begin"/>
            </w:r>
            <w:r w:rsidR="00883C73">
              <w:rPr>
                <w:noProof/>
                <w:webHidden/>
              </w:rPr>
              <w:instrText xml:space="preserve"> PAGEREF _Toc437011575 \h </w:instrText>
            </w:r>
            <w:r w:rsidR="00883C73">
              <w:rPr>
                <w:noProof/>
                <w:webHidden/>
              </w:rPr>
            </w:r>
            <w:r w:rsidR="00883C73">
              <w:rPr>
                <w:noProof/>
                <w:webHidden/>
              </w:rPr>
              <w:fldChar w:fldCharType="separate"/>
            </w:r>
            <w:r w:rsidR="00F028A4">
              <w:rPr>
                <w:noProof/>
                <w:webHidden/>
              </w:rPr>
              <w:t>49</w:t>
            </w:r>
            <w:r w:rsidR="00883C73">
              <w:rPr>
                <w:noProof/>
                <w:webHidden/>
              </w:rPr>
              <w:fldChar w:fldCharType="end"/>
            </w:r>
          </w:hyperlink>
        </w:p>
        <w:p w14:paraId="18D40A47" w14:textId="77777777" w:rsidR="00883C73" w:rsidRDefault="00A870AD">
          <w:pPr>
            <w:pStyle w:val="TOC2"/>
            <w:tabs>
              <w:tab w:val="right" w:leader="dot" w:pos="9350"/>
            </w:tabs>
            <w:rPr>
              <w:rFonts w:cstheme="minorBidi"/>
              <w:noProof/>
            </w:rPr>
          </w:pPr>
          <w:hyperlink w:anchor="_Toc437011576" w:history="1">
            <w:r w:rsidR="00883C73" w:rsidRPr="004C1305">
              <w:rPr>
                <w:rStyle w:val="Hyperlink"/>
                <w:rFonts w:ascii="Times New Roman" w:hAnsi="Times New Roman"/>
                <w:b/>
                <w:bCs/>
                <w:noProof/>
                <w:kern w:val="32"/>
                <w:lang w:eastAsia="zh-CN"/>
              </w:rPr>
              <w:t>3.3 Tuning the mechanical properties with the PuSL system</w:t>
            </w:r>
            <w:r w:rsidR="00883C73">
              <w:rPr>
                <w:noProof/>
                <w:webHidden/>
              </w:rPr>
              <w:tab/>
            </w:r>
            <w:r w:rsidR="00883C73">
              <w:rPr>
                <w:noProof/>
                <w:webHidden/>
              </w:rPr>
              <w:fldChar w:fldCharType="begin"/>
            </w:r>
            <w:r w:rsidR="00883C73">
              <w:rPr>
                <w:noProof/>
                <w:webHidden/>
              </w:rPr>
              <w:instrText xml:space="preserve"> PAGEREF _Toc437011576 \h </w:instrText>
            </w:r>
            <w:r w:rsidR="00883C73">
              <w:rPr>
                <w:noProof/>
                <w:webHidden/>
              </w:rPr>
            </w:r>
            <w:r w:rsidR="00883C73">
              <w:rPr>
                <w:noProof/>
                <w:webHidden/>
              </w:rPr>
              <w:fldChar w:fldCharType="separate"/>
            </w:r>
            <w:r w:rsidR="00F028A4">
              <w:rPr>
                <w:noProof/>
                <w:webHidden/>
              </w:rPr>
              <w:t>50</w:t>
            </w:r>
            <w:r w:rsidR="00883C73">
              <w:rPr>
                <w:noProof/>
                <w:webHidden/>
              </w:rPr>
              <w:fldChar w:fldCharType="end"/>
            </w:r>
          </w:hyperlink>
        </w:p>
        <w:p w14:paraId="199B0722" w14:textId="77777777" w:rsidR="00883C73" w:rsidRDefault="00A870AD">
          <w:pPr>
            <w:pStyle w:val="TOC2"/>
            <w:tabs>
              <w:tab w:val="right" w:leader="dot" w:pos="9350"/>
            </w:tabs>
            <w:rPr>
              <w:rFonts w:cstheme="minorBidi"/>
              <w:noProof/>
            </w:rPr>
          </w:pPr>
          <w:hyperlink w:anchor="_Toc437011577" w:history="1">
            <w:r w:rsidR="00883C73" w:rsidRPr="004C1305">
              <w:rPr>
                <w:rStyle w:val="Hyperlink"/>
                <w:rFonts w:ascii="Times New Roman" w:hAnsi="Times New Roman"/>
                <w:b/>
                <w:bCs/>
                <w:noProof/>
                <w:kern w:val="32"/>
                <w:lang w:eastAsia="zh-CN"/>
              </w:rPr>
              <w:t>3.4 VEH Experimental Characterization Setup</w:t>
            </w:r>
            <w:r w:rsidR="00883C73">
              <w:rPr>
                <w:noProof/>
                <w:webHidden/>
              </w:rPr>
              <w:tab/>
            </w:r>
            <w:r w:rsidR="00883C73">
              <w:rPr>
                <w:noProof/>
                <w:webHidden/>
              </w:rPr>
              <w:fldChar w:fldCharType="begin"/>
            </w:r>
            <w:r w:rsidR="00883C73">
              <w:rPr>
                <w:noProof/>
                <w:webHidden/>
              </w:rPr>
              <w:instrText xml:space="preserve"> PAGEREF _Toc437011577 \h </w:instrText>
            </w:r>
            <w:r w:rsidR="00883C73">
              <w:rPr>
                <w:noProof/>
                <w:webHidden/>
              </w:rPr>
            </w:r>
            <w:r w:rsidR="00883C73">
              <w:rPr>
                <w:noProof/>
                <w:webHidden/>
              </w:rPr>
              <w:fldChar w:fldCharType="separate"/>
            </w:r>
            <w:r w:rsidR="00F028A4">
              <w:rPr>
                <w:noProof/>
                <w:webHidden/>
              </w:rPr>
              <w:t>50</w:t>
            </w:r>
            <w:r w:rsidR="00883C73">
              <w:rPr>
                <w:noProof/>
                <w:webHidden/>
              </w:rPr>
              <w:fldChar w:fldCharType="end"/>
            </w:r>
          </w:hyperlink>
        </w:p>
        <w:p w14:paraId="6B6D65D0" w14:textId="77777777" w:rsidR="00883C73" w:rsidRDefault="00A870AD">
          <w:pPr>
            <w:pStyle w:val="TOC2"/>
            <w:tabs>
              <w:tab w:val="right" w:leader="dot" w:pos="9350"/>
            </w:tabs>
            <w:rPr>
              <w:rFonts w:cstheme="minorBidi"/>
              <w:noProof/>
            </w:rPr>
          </w:pPr>
          <w:hyperlink w:anchor="_Toc437011578" w:history="1">
            <w:r w:rsidR="00883C73" w:rsidRPr="004C1305">
              <w:rPr>
                <w:rStyle w:val="Hyperlink"/>
                <w:rFonts w:ascii="Times New Roman" w:hAnsi="Times New Roman"/>
                <w:b/>
                <w:bCs/>
                <w:noProof/>
                <w:kern w:val="32"/>
                <w:lang w:eastAsia="zh-CN"/>
              </w:rPr>
              <w:t>3.4.1 Setting up the constant acceleration loop and control theory</w:t>
            </w:r>
            <w:r w:rsidR="00883C73">
              <w:rPr>
                <w:noProof/>
                <w:webHidden/>
              </w:rPr>
              <w:tab/>
            </w:r>
            <w:r w:rsidR="00883C73">
              <w:rPr>
                <w:noProof/>
                <w:webHidden/>
              </w:rPr>
              <w:fldChar w:fldCharType="begin"/>
            </w:r>
            <w:r w:rsidR="00883C73">
              <w:rPr>
                <w:noProof/>
                <w:webHidden/>
              </w:rPr>
              <w:instrText xml:space="preserve"> PAGEREF _Toc437011578 \h </w:instrText>
            </w:r>
            <w:r w:rsidR="00883C73">
              <w:rPr>
                <w:noProof/>
                <w:webHidden/>
              </w:rPr>
            </w:r>
            <w:r w:rsidR="00883C73">
              <w:rPr>
                <w:noProof/>
                <w:webHidden/>
              </w:rPr>
              <w:fldChar w:fldCharType="separate"/>
            </w:r>
            <w:r w:rsidR="00F028A4">
              <w:rPr>
                <w:noProof/>
                <w:webHidden/>
              </w:rPr>
              <w:t>52</w:t>
            </w:r>
            <w:r w:rsidR="00883C73">
              <w:rPr>
                <w:noProof/>
                <w:webHidden/>
              </w:rPr>
              <w:fldChar w:fldCharType="end"/>
            </w:r>
          </w:hyperlink>
        </w:p>
        <w:p w14:paraId="5EE7BAD2" w14:textId="77777777" w:rsidR="00883C73" w:rsidRDefault="00A870AD">
          <w:pPr>
            <w:pStyle w:val="TOC2"/>
            <w:tabs>
              <w:tab w:val="right" w:leader="dot" w:pos="9350"/>
            </w:tabs>
            <w:rPr>
              <w:rFonts w:cstheme="minorBidi"/>
              <w:noProof/>
            </w:rPr>
          </w:pPr>
          <w:hyperlink w:anchor="_Toc437011579" w:history="1">
            <w:r w:rsidR="00883C73" w:rsidRPr="004C1305">
              <w:rPr>
                <w:rStyle w:val="Hyperlink"/>
                <w:rFonts w:ascii="Times New Roman" w:hAnsi="Times New Roman"/>
                <w:b/>
                <w:bCs/>
                <w:noProof/>
                <w:kern w:val="32"/>
                <w:lang w:eastAsia="zh-CN"/>
              </w:rPr>
              <w:t>3.5 Results and Discussion</w:t>
            </w:r>
            <w:r w:rsidR="00883C73">
              <w:rPr>
                <w:noProof/>
                <w:webHidden/>
              </w:rPr>
              <w:tab/>
            </w:r>
            <w:r w:rsidR="00883C73">
              <w:rPr>
                <w:noProof/>
                <w:webHidden/>
              </w:rPr>
              <w:fldChar w:fldCharType="begin"/>
            </w:r>
            <w:r w:rsidR="00883C73">
              <w:rPr>
                <w:noProof/>
                <w:webHidden/>
              </w:rPr>
              <w:instrText xml:space="preserve"> PAGEREF _Toc437011579 \h </w:instrText>
            </w:r>
            <w:r w:rsidR="00883C73">
              <w:rPr>
                <w:noProof/>
                <w:webHidden/>
              </w:rPr>
            </w:r>
            <w:r w:rsidR="00883C73">
              <w:rPr>
                <w:noProof/>
                <w:webHidden/>
              </w:rPr>
              <w:fldChar w:fldCharType="separate"/>
            </w:r>
            <w:r w:rsidR="00F028A4">
              <w:rPr>
                <w:noProof/>
                <w:webHidden/>
              </w:rPr>
              <w:t>53</w:t>
            </w:r>
            <w:r w:rsidR="00883C73">
              <w:rPr>
                <w:noProof/>
                <w:webHidden/>
              </w:rPr>
              <w:fldChar w:fldCharType="end"/>
            </w:r>
          </w:hyperlink>
        </w:p>
        <w:p w14:paraId="7AF6F775" w14:textId="77777777" w:rsidR="00883C73" w:rsidRDefault="00A870AD">
          <w:pPr>
            <w:pStyle w:val="TOC2"/>
            <w:tabs>
              <w:tab w:val="right" w:leader="dot" w:pos="9350"/>
            </w:tabs>
            <w:rPr>
              <w:rFonts w:cstheme="minorBidi"/>
              <w:noProof/>
            </w:rPr>
          </w:pPr>
          <w:hyperlink w:anchor="_Toc437011580" w:history="1">
            <w:r w:rsidR="00883C73" w:rsidRPr="004C1305">
              <w:rPr>
                <w:rStyle w:val="Hyperlink"/>
                <w:rFonts w:ascii="Times New Roman" w:hAnsi="Times New Roman"/>
                <w:b/>
                <w:bCs/>
                <w:noProof/>
                <w:kern w:val="32"/>
                <w:lang w:eastAsia="zh-CN"/>
              </w:rPr>
              <w:t>3.6 Conclusion</w:t>
            </w:r>
            <w:r w:rsidR="00883C73">
              <w:rPr>
                <w:noProof/>
                <w:webHidden/>
              </w:rPr>
              <w:tab/>
            </w:r>
            <w:r w:rsidR="00883C73">
              <w:rPr>
                <w:noProof/>
                <w:webHidden/>
              </w:rPr>
              <w:fldChar w:fldCharType="begin"/>
            </w:r>
            <w:r w:rsidR="00883C73">
              <w:rPr>
                <w:noProof/>
                <w:webHidden/>
              </w:rPr>
              <w:instrText xml:space="preserve"> PAGEREF _Toc437011580 \h </w:instrText>
            </w:r>
            <w:r w:rsidR="00883C73">
              <w:rPr>
                <w:noProof/>
                <w:webHidden/>
              </w:rPr>
            </w:r>
            <w:r w:rsidR="00883C73">
              <w:rPr>
                <w:noProof/>
                <w:webHidden/>
              </w:rPr>
              <w:fldChar w:fldCharType="separate"/>
            </w:r>
            <w:r w:rsidR="00F028A4">
              <w:rPr>
                <w:noProof/>
                <w:webHidden/>
              </w:rPr>
              <w:t>54</w:t>
            </w:r>
            <w:r w:rsidR="00883C73">
              <w:rPr>
                <w:noProof/>
                <w:webHidden/>
              </w:rPr>
              <w:fldChar w:fldCharType="end"/>
            </w:r>
          </w:hyperlink>
        </w:p>
        <w:p w14:paraId="6F80364B" w14:textId="77777777" w:rsidR="00883C73" w:rsidRDefault="00A870AD">
          <w:pPr>
            <w:pStyle w:val="TOC1"/>
            <w:tabs>
              <w:tab w:val="right" w:leader="dot" w:pos="9350"/>
            </w:tabs>
            <w:rPr>
              <w:rFonts w:cstheme="minorBidi"/>
              <w:noProof/>
            </w:rPr>
          </w:pPr>
          <w:hyperlink w:anchor="_Toc437011581" w:history="1">
            <w:r w:rsidR="00883C73" w:rsidRPr="004C1305">
              <w:rPr>
                <w:rStyle w:val="Hyperlink"/>
                <w:b/>
                <w:bCs/>
                <w:caps/>
                <w:noProof/>
                <w:kern w:val="32"/>
                <w:lang w:eastAsia="zh-CN"/>
              </w:rPr>
              <w:t>chapter 4 Experimental fabrication &amp; testing of topology optimized designs</w:t>
            </w:r>
            <w:r w:rsidR="00883C73">
              <w:rPr>
                <w:noProof/>
                <w:webHidden/>
              </w:rPr>
              <w:tab/>
            </w:r>
            <w:r w:rsidR="00883C73">
              <w:rPr>
                <w:noProof/>
                <w:webHidden/>
              </w:rPr>
              <w:fldChar w:fldCharType="begin"/>
            </w:r>
            <w:r w:rsidR="00883C73">
              <w:rPr>
                <w:noProof/>
                <w:webHidden/>
              </w:rPr>
              <w:instrText xml:space="preserve"> PAGEREF _Toc437011581 \h </w:instrText>
            </w:r>
            <w:r w:rsidR="00883C73">
              <w:rPr>
                <w:noProof/>
                <w:webHidden/>
              </w:rPr>
            </w:r>
            <w:r w:rsidR="00883C73">
              <w:rPr>
                <w:noProof/>
                <w:webHidden/>
              </w:rPr>
              <w:fldChar w:fldCharType="separate"/>
            </w:r>
            <w:r w:rsidR="00F028A4">
              <w:rPr>
                <w:noProof/>
                <w:webHidden/>
              </w:rPr>
              <w:t>56</w:t>
            </w:r>
            <w:r w:rsidR="00883C73">
              <w:rPr>
                <w:noProof/>
                <w:webHidden/>
              </w:rPr>
              <w:fldChar w:fldCharType="end"/>
            </w:r>
          </w:hyperlink>
        </w:p>
        <w:p w14:paraId="24AFBF94" w14:textId="77777777" w:rsidR="00883C73" w:rsidRDefault="00A870AD">
          <w:pPr>
            <w:pStyle w:val="TOC2"/>
            <w:tabs>
              <w:tab w:val="right" w:leader="dot" w:pos="9350"/>
            </w:tabs>
            <w:rPr>
              <w:rFonts w:cstheme="minorBidi"/>
              <w:noProof/>
            </w:rPr>
          </w:pPr>
          <w:hyperlink w:anchor="_Toc437011582" w:history="1">
            <w:r w:rsidR="00883C73" w:rsidRPr="004C1305">
              <w:rPr>
                <w:rStyle w:val="Hyperlink"/>
                <w:rFonts w:ascii="Times New Roman" w:hAnsi="Times New Roman"/>
                <w:b/>
                <w:bCs/>
                <w:noProof/>
                <w:kern w:val="32"/>
                <w:lang w:eastAsia="zh-CN"/>
              </w:rPr>
              <w:t>4.1 Background</w:t>
            </w:r>
            <w:r w:rsidR="00883C73">
              <w:rPr>
                <w:noProof/>
                <w:webHidden/>
              </w:rPr>
              <w:tab/>
            </w:r>
            <w:r w:rsidR="00883C73">
              <w:rPr>
                <w:noProof/>
                <w:webHidden/>
              </w:rPr>
              <w:fldChar w:fldCharType="begin"/>
            </w:r>
            <w:r w:rsidR="00883C73">
              <w:rPr>
                <w:noProof/>
                <w:webHidden/>
              </w:rPr>
              <w:instrText xml:space="preserve"> PAGEREF _Toc437011582 \h </w:instrText>
            </w:r>
            <w:r w:rsidR="00883C73">
              <w:rPr>
                <w:noProof/>
                <w:webHidden/>
              </w:rPr>
            </w:r>
            <w:r w:rsidR="00883C73">
              <w:rPr>
                <w:noProof/>
                <w:webHidden/>
              </w:rPr>
              <w:fldChar w:fldCharType="separate"/>
            </w:r>
            <w:r w:rsidR="00F028A4">
              <w:rPr>
                <w:noProof/>
                <w:webHidden/>
              </w:rPr>
              <w:t>56</w:t>
            </w:r>
            <w:r w:rsidR="00883C73">
              <w:rPr>
                <w:noProof/>
                <w:webHidden/>
              </w:rPr>
              <w:fldChar w:fldCharType="end"/>
            </w:r>
          </w:hyperlink>
        </w:p>
        <w:p w14:paraId="05554CA3" w14:textId="77777777" w:rsidR="00883C73" w:rsidRDefault="00A870AD">
          <w:pPr>
            <w:pStyle w:val="TOC2"/>
            <w:tabs>
              <w:tab w:val="right" w:leader="dot" w:pos="9350"/>
            </w:tabs>
            <w:rPr>
              <w:rFonts w:cstheme="minorBidi"/>
              <w:noProof/>
            </w:rPr>
          </w:pPr>
          <w:hyperlink w:anchor="_Toc437011583" w:history="1">
            <w:r w:rsidR="00883C73" w:rsidRPr="004C1305">
              <w:rPr>
                <w:rStyle w:val="Hyperlink"/>
                <w:rFonts w:ascii="Times New Roman" w:hAnsi="Times New Roman"/>
                <w:b/>
                <w:bCs/>
                <w:noProof/>
                <w:kern w:val="32"/>
                <w:lang w:eastAsia="zh-CN"/>
              </w:rPr>
              <w:t>4.2 Topology Optimized Electromagnetic Energy Harvester Design</w:t>
            </w:r>
            <w:r w:rsidR="00883C73">
              <w:rPr>
                <w:noProof/>
                <w:webHidden/>
              </w:rPr>
              <w:tab/>
            </w:r>
            <w:r w:rsidR="00883C73">
              <w:rPr>
                <w:noProof/>
                <w:webHidden/>
              </w:rPr>
              <w:fldChar w:fldCharType="begin"/>
            </w:r>
            <w:r w:rsidR="00883C73">
              <w:rPr>
                <w:noProof/>
                <w:webHidden/>
              </w:rPr>
              <w:instrText xml:space="preserve"> PAGEREF _Toc437011583 \h </w:instrText>
            </w:r>
            <w:r w:rsidR="00883C73">
              <w:rPr>
                <w:noProof/>
                <w:webHidden/>
              </w:rPr>
            </w:r>
            <w:r w:rsidR="00883C73">
              <w:rPr>
                <w:noProof/>
                <w:webHidden/>
              </w:rPr>
              <w:fldChar w:fldCharType="separate"/>
            </w:r>
            <w:r w:rsidR="00F028A4">
              <w:rPr>
                <w:noProof/>
                <w:webHidden/>
              </w:rPr>
              <w:t>56</w:t>
            </w:r>
            <w:r w:rsidR="00883C73">
              <w:rPr>
                <w:noProof/>
                <w:webHidden/>
              </w:rPr>
              <w:fldChar w:fldCharType="end"/>
            </w:r>
          </w:hyperlink>
        </w:p>
        <w:p w14:paraId="3469C1B6" w14:textId="77777777" w:rsidR="00883C73" w:rsidRDefault="00A870AD">
          <w:pPr>
            <w:pStyle w:val="TOC2"/>
            <w:tabs>
              <w:tab w:val="right" w:leader="dot" w:pos="9350"/>
            </w:tabs>
            <w:rPr>
              <w:rFonts w:cstheme="minorBidi"/>
              <w:noProof/>
            </w:rPr>
          </w:pPr>
          <w:hyperlink w:anchor="_Toc437011584" w:history="1">
            <w:r w:rsidR="00883C73" w:rsidRPr="004C1305">
              <w:rPr>
                <w:rStyle w:val="Hyperlink"/>
                <w:rFonts w:ascii="Times New Roman" w:hAnsi="Times New Roman"/>
                <w:b/>
                <w:bCs/>
                <w:noProof/>
                <w:kern w:val="32"/>
                <w:lang w:eastAsia="zh-CN"/>
              </w:rPr>
              <w:t>4.2.2 Adjoint Sensitivity Calculation</w:t>
            </w:r>
            <w:r w:rsidR="00883C73">
              <w:rPr>
                <w:noProof/>
                <w:webHidden/>
              </w:rPr>
              <w:tab/>
            </w:r>
            <w:r w:rsidR="00883C73">
              <w:rPr>
                <w:noProof/>
                <w:webHidden/>
              </w:rPr>
              <w:fldChar w:fldCharType="begin"/>
            </w:r>
            <w:r w:rsidR="00883C73">
              <w:rPr>
                <w:noProof/>
                <w:webHidden/>
              </w:rPr>
              <w:instrText xml:space="preserve"> PAGEREF _Toc437011584 \h </w:instrText>
            </w:r>
            <w:r w:rsidR="00883C73">
              <w:rPr>
                <w:noProof/>
                <w:webHidden/>
              </w:rPr>
            </w:r>
            <w:r w:rsidR="00883C73">
              <w:rPr>
                <w:noProof/>
                <w:webHidden/>
              </w:rPr>
              <w:fldChar w:fldCharType="separate"/>
            </w:r>
            <w:r w:rsidR="00F028A4">
              <w:rPr>
                <w:noProof/>
                <w:webHidden/>
              </w:rPr>
              <w:t>58</w:t>
            </w:r>
            <w:r w:rsidR="00883C73">
              <w:rPr>
                <w:noProof/>
                <w:webHidden/>
              </w:rPr>
              <w:fldChar w:fldCharType="end"/>
            </w:r>
          </w:hyperlink>
        </w:p>
        <w:p w14:paraId="58393B4E" w14:textId="77777777" w:rsidR="00883C73" w:rsidRDefault="00A870AD">
          <w:pPr>
            <w:pStyle w:val="TOC2"/>
            <w:tabs>
              <w:tab w:val="right" w:leader="dot" w:pos="9350"/>
            </w:tabs>
            <w:rPr>
              <w:rFonts w:cstheme="minorBidi"/>
              <w:noProof/>
            </w:rPr>
          </w:pPr>
          <w:hyperlink w:anchor="_Toc437011585" w:history="1">
            <w:r w:rsidR="00883C73" w:rsidRPr="004C1305">
              <w:rPr>
                <w:rStyle w:val="Hyperlink"/>
                <w:rFonts w:ascii="Times New Roman" w:hAnsi="Times New Roman"/>
                <w:b/>
                <w:bCs/>
                <w:noProof/>
                <w:kern w:val="32"/>
                <w:lang w:eastAsia="zh-CN"/>
              </w:rPr>
              <w:t>4.2.3 Optimization Flow Chart</w:t>
            </w:r>
            <w:r w:rsidR="00883C73">
              <w:rPr>
                <w:noProof/>
                <w:webHidden/>
              </w:rPr>
              <w:tab/>
            </w:r>
            <w:r w:rsidR="00883C73">
              <w:rPr>
                <w:noProof/>
                <w:webHidden/>
              </w:rPr>
              <w:fldChar w:fldCharType="begin"/>
            </w:r>
            <w:r w:rsidR="00883C73">
              <w:rPr>
                <w:noProof/>
                <w:webHidden/>
              </w:rPr>
              <w:instrText xml:space="preserve"> PAGEREF _Toc437011585 \h </w:instrText>
            </w:r>
            <w:r w:rsidR="00883C73">
              <w:rPr>
                <w:noProof/>
                <w:webHidden/>
              </w:rPr>
            </w:r>
            <w:r w:rsidR="00883C73">
              <w:rPr>
                <w:noProof/>
                <w:webHidden/>
              </w:rPr>
              <w:fldChar w:fldCharType="separate"/>
            </w:r>
            <w:r w:rsidR="00F028A4">
              <w:rPr>
                <w:noProof/>
                <w:webHidden/>
              </w:rPr>
              <w:t>58</w:t>
            </w:r>
            <w:r w:rsidR="00883C73">
              <w:rPr>
                <w:noProof/>
                <w:webHidden/>
              </w:rPr>
              <w:fldChar w:fldCharType="end"/>
            </w:r>
          </w:hyperlink>
        </w:p>
        <w:p w14:paraId="26A51786" w14:textId="77777777" w:rsidR="00883C73" w:rsidRDefault="00A870AD">
          <w:pPr>
            <w:pStyle w:val="TOC2"/>
            <w:tabs>
              <w:tab w:val="right" w:leader="dot" w:pos="9350"/>
            </w:tabs>
            <w:rPr>
              <w:rFonts w:cstheme="minorBidi"/>
              <w:noProof/>
            </w:rPr>
          </w:pPr>
          <w:hyperlink w:anchor="_Toc437011586" w:history="1">
            <w:r w:rsidR="00883C73" w:rsidRPr="004C1305">
              <w:rPr>
                <w:rStyle w:val="Hyperlink"/>
                <w:rFonts w:ascii="Times New Roman" w:hAnsi="Times New Roman"/>
                <w:b/>
                <w:bCs/>
                <w:noProof/>
                <w:kern w:val="32"/>
                <w:lang w:eastAsia="zh-CN"/>
              </w:rPr>
              <w:t>4.3 Optimization Results (Simp &amp; Level Set Methods)</w:t>
            </w:r>
            <w:r w:rsidR="00883C73">
              <w:rPr>
                <w:noProof/>
                <w:webHidden/>
              </w:rPr>
              <w:tab/>
            </w:r>
            <w:r w:rsidR="00883C73">
              <w:rPr>
                <w:noProof/>
                <w:webHidden/>
              </w:rPr>
              <w:fldChar w:fldCharType="begin"/>
            </w:r>
            <w:r w:rsidR="00883C73">
              <w:rPr>
                <w:noProof/>
                <w:webHidden/>
              </w:rPr>
              <w:instrText xml:space="preserve"> PAGEREF _Toc437011586 \h </w:instrText>
            </w:r>
            <w:r w:rsidR="00883C73">
              <w:rPr>
                <w:noProof/>
                <w:webHidden/>
              </w:rPr>
            </w:r>
            <w:r w:rsidR="00883C73">
              <w:rPr>
                <w:noProof/>
                <w:webHidden/>
              </w:rPr>
              <w:fldChar w:fldCharType="separate"/>
            </w:r>
            <w:r w:rsidR="00F028A4">
              <w:rPr>
                <w:noProof/>
                <w:webHidden/>
              </w:rPr>
              <w:t>59</w:t>
            </w:r>
            <w:r w:rsidR="00883C73">
              <w:rPr>
                <w:noProof/>
                <w:webHidden/>
              </w:rPr>
              <w:fldChar w:fldCharType="end"/>
            </w:r>
          </w:hyperlink>
        </w:p>
        <w:p w14:paraId="268430A5" w14:textId="77777777" w:rsidR="00883C73" w:rsidRDefault="00A870AD">
          <w:pPr>
            <w:pStyle w:val="TOC2"/>
            <w:tabs>
              <w:tab w:val="right" w:leader="dot" w:pos="9350"/>
            </w:tabs>
            <w:rPr>
              <w:rFonts w:cstheme="minorBidi"/>
              <w:noProof/>
            </w:rPr>
          </w:pPr>
          <w:hyperlink w:anchor="_Toc437011587" w:history="1">
            <w:r w:rsidR="00883C73" w:rsidRPr="004C1305">
              <w:rPr>
                <w:rStyle w:val="Hyperlink"/>
                <w:rFonts w:ascii="Times New Roman" w:hAnsi="Times New Roman"/>
                <w:b/>
                <w:bCs/>
                <w:noProof/>
                <w:kern w:val="32"/>
                <w:lang w:eastAsia="zh-CN"/>
              </w:rPr>
              <w:t>4.4 Fabrication</w:t>
            </w:r>
            <w:r w:rsidR="00883C73">
              <w:rPr>
                <w:noProof/>
                <w:webHidden/>
              </w:rPr>
              <w:tab/>
            </w:r>
            <w:r w:rsidR="00883C73">
              <w:rPr>
                <w:noProof/>
                <w:webHidden/>
              </w:rPr>
              <w:fldChar w:fldCharType="begin"/>
            </w:r>
            <w:r w:rsidR="00883C73">
              <w:rPr>
                <w:noProof/>
                <w:webHidden/>
              </w:rPr>
              <w:instrText xml:space="preserve"> PAGEREF _Toc437011587 \h </w:instrText>
            </w:r>
            <w:r w:rsidR="00883C73">
              <w:rPr>
                <w:noProof/>
                <w:webHidden/>
              </w:rPr>
            </w:r>
            <w:r w:rsidR="00883C73">
              <w:rPr>
                <w:noProof/>
                <w:webHidden/>
              </w:rPr>
              <w:fldChar w:fldCharType="separate"/>
            </w:r>
            <w:r w:rsidR="00F028A4">
              <w:rPr>
                <w:noProof/>
                <w:webHidden/>
              </w:rPr>
              <w:t>59</w:t>
            </w:r>
            <w:r w:rsidR="00883C73">
              <w:rPr>
                <w:noProof/>
                <w:webHidden/>
              </w:rPr>
              <w:fldChar w:fldCharType="end"/>
            </w:r>
          </w:hyperlink>
        </w:p>
        <w:p w14:paraId="384AEFED" w14:textId="77777777" w:rsidR="00883C73" w:rsidRDefault="00A870AD">
          <w:pPr>
            <w:pStyle w:val="TOC2"/>
            <w:tabs>
              <w:tab w:val="right" w:leader="dot" w:pos="9350"/>
            </w:tabs>
            <w:rPr>
              <w:rFonts w:cstheme="minorBidi"/>
              <w:noProof/>
            </w:rPr>
          </w:pPr>
          <w:hyperlink w:anchor="_Toc437011588" w:history="1">
            <w:r w:rsidR="00883C73" w:rsidRPr="004C1305">
              <w:rPr>
                <w:rStyle w:val="Hyperlink"/>
                <w:rFonts w:ascii="Times New Roman" w:hAnsi="Times New Roman"/>
                <w:b/>
                <w:bCs/>
                <w:noProof/>
                <w:kern w:val="32"/>
                <w:lang w:eastAsia="zh-CN"/>
              </w:rPr>
              <w:t>4.5 Testing</w:t>
            </w:r>
            <w:r w:rsidR="00883C73">
              <w:rPr>
                <w:noProof/>
                <w:webHidden/>
              </w:rPr>
              <w:tab/>
            </w:r>
            <w:r w:rsidR="00883C73">
              <w:rPr>
                <w:noProof/>
                <w:webHidden/>
              </w:rPr>
              <w:fldChar w:fldCharType="begin"/>
            </w:r>
            <w:r w:rsidR="00883C73">
              <w:rPr>
                <w:noProof/>
                <w:webHidden/>
              </w:rPr>
              <w:instrText xml:space="preserve"> PAGEREF _Toc437011588 \h </w:instrText>
            </w:r>
            <w:r w:rsidR="00883C73">
              <w:rPr>
                <w:noProof/>
                <w:webHidden/>
              </w:rPr>
            </w:r>
            <w:r w:rsidR="00883C73">
              <w:rPr>
                <w:noProof/>
                <w:webHidden/>
              </w:rPr>
              <w:fldChar w:fldCharType="separate"/>
            </w:r>
            <w:r w:rsidR="00F028A4">
              <w:rPr>
                <w:noProof/>
                <w:webHidden/>
              </w:rPr>
              <w:t>60</w:t>
            </w:r>
            <w:r w:rsidR="00883C73">
              <w:rPr>
                <w:noProof/>
                <w:webHidden/>
              </w:rPr>
              <w:fldChar w:fldCharType="end"/>
            </w:r>
          </w:hyperlink>
        </w:p>
        <w:p w14:paraId="2DE3239A" w14:textId="77777777" w:rsidR="00883C73" w:rsidRDefault="00A870AD">
          <w:pPr>
            <w:pStyle w:val="TOC2"/>
            <w:tabs>
              <w:tab w:val="right" w:leader="dot" w:pos="9350"/>
            </w:tabs>
            <w:rPr>
              <w:rFonts w:cstheme="minorBidi"/>
              <w:noProof/>
            </w:rPr>
          </w:pPr>
          <w:hyperlink w:anchor="_Toc437011589" w:history="1">
            <w:r w:rsidR="00883C73" w:rsidRPr="004C1305">
              <w:rPr>
                <w:rStyle w:val="Hyperlink"/>
                <w:rFonts w:ascii="Times New Roman" w:hAnsi="Times New Roman"/>
                <w:b/>
                <w:bCs/>
                <w:noProof/>
                <w:kern w:val="32"/>
                <w:lang w:eastAsia="zh-CN"/>
              </w:rPr>
              <w:t>4.4 Conclusion</w:t>
            </w:r>
            <w:r w:rsidR="00883C73">
              <w:rPr>
                <w:noProof/>
                <w:webHidden/>
              </w:rPr>
              <w:tab/>
            </w:r>
            <w:r w:rsidR="00883C73">
              <w:rPr>
                <w:noProof/>
                <w:webHidden/>
              </w:rPr>
              <w:fldChar w:fldCharType="begin"/>
            </w:r>
            <w:r w:rsidR="00883C73">
              <w:rPr>
                <w:noProof/>
                <w:webHidden/>
              </w:rPr>
              <w:instrText xml:space="preserve"> PAGEREF _Toc437011589 \h </w:instrText>
            </w:r>
            <w:r w:rsidR="00883C73">
              <w:rPr>
                <w:noProof/>
                <w:webHidden/>
              </w:rPr>
            </w:r>
            <w:r w:rsidR="00883C73">
              <w:rPr>
                <w:noProof/>
                <w:webHidden/>
              </w:rPr>
              <w:fldChar w:fldCharType="separate"/>
            </w:r>
            <w:r w:rsidR="00F028A4">
              <w:rPr>
                <w:noProof/>
                <w:webHidden/>
              </w:rPr>
              <w:t>63</w:t>
            </w:r>
            <w:r w:rsidR="00883C73">
              <w:rPr>
                <w:noProof/>
                <w:webHidden/>
              </w:rPr>
              <w:fldChar w:fldCharType="end"/>
            </w:r>
          </w:hyperlink>
        </w:p>
        <w:p w14:paraId="7DD98FE0" w14:textId="77777777" w:rsidR="00883C73" w:rsidRDefault="00A870AD">
          <w:pPr>
            <w:pStyle w:val="TOC1"/>
            <w:tabs>
              <w:tab w:val="right" w:leader="dot" w:pos="9350"/>
            </w:tabs>
            <w:rPr>
              <w:rFonts w:cstheme="minorBidi"/>
              <w:noProof/>
            </w:rPr>
          </w:pPr>
          <w:hyperlink w:anchor="_Toc437011590" w:history="1">
            <w:r w:rsidR="00883C73" w:rsidRPr="004C1305">
              <w:rPr>
                <w:rStyle w:val="Hyperlink"/>
                <w:b/>
                <w:bCs/>
                <w:caps/>
                <w:noProof/>
                <w:kern w:val="32"/>
                <w:lang w:eastAsia="zh-CN"/>
              </w:rPr>
              <w:t>CHAPTER 5: Metamaterials for Simultaneous vibration isolation and energy harvesting</w:t>
            </w:r>
            <w:r w:rsidR="00883C73">
              <w:rPr>
                <w:noProof/>
                <w:webHidden/>
              </w:rPr>
              <w:tab/>
            </w:r>
            <w:r w:rsidR="00883C73">
              <w:rPr>
                <w:noProof/>
                <w:webHidden/>
              </w:rPr>
              <w:fldChar w:fldCharType="begin"/>
            </w:r>
            <w:r w:rsidR="00883C73">
              <w:rPr>
                <w:noProof/>
                <w:webHidden/>
              </w:rPr>
              <w:instrText xml:space="preserve"> PAGEREF _Toc437011590 \h </w:instrText>
            </w:r>
            <w:r w:rsidR="00883C73">
              <w:rPr>
                <w:noProof/>
                <w:webHidden/>
              </w:rPr>
            </w:r>
            <w:r w:rsidR="00883C73">
              <w:rPr>
                <w:noProof/>
                <w:webHidden/>
              </w:rPr>
              <w:fldChar w:fldCharType="separate"/>
            </w:r>
            <w:r w:rsidR="00F028A4">
              <w:rPr>
                <w:noProof/>
                <w:webHidden/>
              </w:rPr>
              <w:t>64</w:t>
            </w:r>
            <w:r w:rsidR="00883C73">
              <w:rPr>
                <w:noProof/>
                <w:webHidden/>
              </w:rPr>
              <w:fldChar w:fldCharType="end"/>
            </w:r>
          </w:hyperlink>
        </w:p>
        <w:p w14:paraId="1E7188C7" w14:textId="77777777" w:rsidR="00883C73" w:rsidRDefault="00A870AD">
          <w:pPr>
            <w:pStyle w:val="TOC2"/>
            <w:tabs>
              <w:tab w:val="right" w:leader="dot" w:pos="9350"/>
            </w:tabs>
            <w:rPr>
              <w:rFonts w:cstheme="minorBidi"/>
              <w:noProof/>
            </w:rPr>
          </w:pPr>
          <w:hyperlink w:anchor="_Toc437011591" w:history="1">
            <w:r w:rsidR="00883C73" w:rsidRPr="004C1305">
              <w:rPr>
                <w:rStyle w:val="Hyperlink"/>
                <w:rFonts w:ascii="Times New Roman" w:hAnsi="Times New Roman"/>
                <w:b/>
                <w:bCs/>
                <w:noProof/>
                <w:kern w:val="32"/>
                <w:lang w:eastAsia="zh-CN"/>
              </w:rPr>
              <w:t>5. Material development for Piezoelectric Designs</w:t>
            </w:r>
            <w:r w:rsidR="00883C73">
              <w:rPr>
                <w:noProof/>
                <w:webHidden/>
              </w:rPr>
              <w:tab/>
            </w:r>
            <w:r w:rsidR="00883C73">
              <w:rPr>
                <w:noProof/>
                <w:webHidden/>
              </w:rPr>
              <w:fldChar w:fldCharType="begin"/>
            </w:r>
            <w:r w:rsidR="00883C73">
              <w:rPr>
                <w:noProof/>
                <w:webHidden/>
              </w:rPr>
              <w:instrText xml:space="preserve"> PAGEREF _Toc437011591 \h </w:instrText>
            </w:r>
            <w:r w:rsidR="00883C73">
              <w:rPr>
                <w:noProof/>
                <w:webHidden/>
              </w:rPr>
            </w:r>
            <w:r w:rsidR="00883C73">
              <w:rPr>
                <w:noProof/>
                <w:webHidden/>
              </w:rPr>
              <w:fldChar w:fldCharType="separate"/>
            </w:r>
            <w:r w:rsidR="00F028A4">
              <w:rPr>
                <w:noProof/>
                <w:webHidden/>
              </w:rPr>
              <w:t>64</w:t>
            </w:r>
            <w:r w:rsidR="00883C73">
              <w:rPr>
                <w:noProof/>
                <w:webHidden/>
              </w:rPr>
              <w:fldChar w:fldCharType="end"/>
            </w:r>
          </w:hyperlink>
        </w:p>
        <w:p w14:paraId="0498EC46" w14:textId="77777777" w:rsidR="00883C73" w:rsidRDefault="00A870AD">
          <w:pPr>
            <w:pStyle w:val="TOC2"/>
            <w:tabs>
              <w:tab w:val="right" w:leader="dot" w:pos="9350"/>
            </w:tabs>
            <w:rPr>
              <w:rFonts w:cstheme="minorBidi"/>
              <w:noProof/>
            </w:rPr>
          </w:pPr>
          <w:hyperlink w:anchor="_Toc437011592" w:history="1">
            <w:r w:rsidR="00883C73" w:rsidRPr="004C1305">
              <w:rPr>
                <w:rStyle w:val="Hyperlink"/>
                <w:rFonts w:ascii="Times New Roman" w:hAnsi="Times New Roman"/>
                <w:b/>
                <w:bCs/>
                <w:noProof/>
                <w:kern w:val="32"/>
                <w:lang w:eastAsia="zh-CN"/>
              </w:rPr>
              <w:t>5.1 Background</w:t>
            </w:r>
            <w:r w:rsidR="00883C73">
              <w:rPr>
                <w:noProof/>
                <w:webHidden/>
              </w:rPr>
              <w:tab/>
            </w:r>
            <w:r w:rsidR="00883C73">
              <w:rPr>
                <w:noProof/>
                <w:webHidden/>
              </w:rPr>
              <w:fldChar w:fldCharType="begin"/>
            </w:r>
            <w:r w:rsidR="00883C73">
              <w:rPr>
                <w:noProof/>
                <w:webHidden/>
              </w:rPr>
              <w:instrText xml:space="preserve"> PAGEREF _Toc437011592 \h </w:instrText>
            </w:r>
            <w:r w:rsidR="00883C73">
              <w:rPr>
                <w:noProof/>
                <w:webHidden/>
              </w:rPr>
            </w:r>
            <w:r w:rsidR="00883C73">
              <w:rPr>
                <w:noProof/>
                <w:webHidden/>
              </w:rPr>
              <w:fldChar w:fldCharType="separate"/>
            </w:r>
            <w:r w:rsidR="00F028A4">
              <w:rPr>
                <w:noProof/>
                <w:webHidden/>
              </w:rPr>
              <w:t>64</w:t>
            </w:r>
            <w:r w:rsidR="00883C73">
              <w:rPr>
                <w:noProof/>
                <w:webHidden/>
              </w:rPr>
              <w:fldChar w:fldCharType="end"/>
            </w:r>
          </w:hyperlink>
        </w:p>
        <w:p w14:paraId="79ACF2D2" w14:textId="77777777" w:rsidR="00883C73" w:rsidRDefault="00A870AD">
          <w:pPr>
            <w:pStyle w:val="TOC2"/>
            <w:tabs>
              <w:tab w:val="right" w:leader="dot" w:pos="9350"/>
            </w:tabs>
            <w:rPr>
              <w:rFonts w:cstheme="minorBidi"/>
              <w:noProof/>
            </w:rPr>
          </w:pPr>
          <w:hyperlink w:anchor="_Toc437011593" w:history="1">
            <w:r w:rsidR="00883C73" w:rsidRPr="004C1305">
              <w:rPr>
                <w:rStyle w:val="Hyperlink"/>
                <w:rFonts w:ascii="Times New Roman" w:hAnsi="Times New Roman"/>
                <w:b/>
                <w:bCs/>
                <w:noProof/>
                <w:kern w:val="32"/>
                <w:lang w:eastAsia="zh-CN"/>
              </w:rPr>
              <w:t>5.2 Theory</w:t>
            </w:r>
            <w:r w:rsidR="00883C73">
              <w:rPr>
                <w:noProof/>
                <w:webHidden/>
              </w:rPr>
              <w:tab/>
            </w:r>
            <w:r w:rsidR="00883C73">
              <w:rPr>
                <w:noProof/>
                <w:webHidden/>
              </w:rPr>
              <w:fldChar w:fldCharType="begin"/>
            </w:r>
            <w:r w:rsidR="00883C73">
              <w:rPr>
                <w:noProof/>
                <w:webHidden/>
              </w:rPr>
              <w:instrText xml:space="preserve"> PAGEREF _Toc437011593 \h </w:instrText>
            </w:r>
            <w:r w:rsidR="00883C73">
              <w:rPr>
                <w:noProof/>
                <w:webHidden/>
              </w:rPr>
            </w:r>
            <w:r w:rsidR="00883C73">
              <w:rPr>
                <w:noProof/>
                <w:webHidden/>
              </w:rPr>
              <w:fldChar w:fldCharType="separate"/>
            </w:r>
            <w:r w:rsidR="00F028A4">
              <w:rPr>
                <w:noProof/>
                <w:webHidden/>
              </w:rPr>
              <w:t>65</w:t>
            </w:r>
            <w:r w:rsidR="00883C73">
              <w:rPr>
                <w:noProof/>
                <w:webHidden/>
              </w:rPr>
              <w:fldChar w:fldCharType="end"/>
            </w:r>
          </w:hyperlink>
        </w:p>
        <w:p w14:paraId="7AEC67BC" w14:textId="77777777" w:rsidR="00883C73" w:rsidRDefault="00A870AD">
          <w:pPr>
            <w:pStyle w:val="TOC2"/>
            <w:tabs>
              <w:tab w:val="right" w:leader="dot" w:pos="9350"/>
            </w:tabs>
            <w:rPr>
              <w:rFonts w:cstheme="minorBidi"/>
              <w:noProof/>
            </w:rPr>
          </w:pPr>
          <w:hyperlink w:anchor="_Toc437011594" w:history="1">
            <w:r w:rsidR="00883C73" w:rsidRPr="004C1305">
              <w:rPr>
                <w:rStyle w:val="Hyperlink"/>
                <w:rFonts w:ascii="Times New Roman" w:hAnsi="Times New Roman"/>
                <w:b/>
                <w:bCs/>
                <w:noProof/>
                <w:kern w:val="32"/>
                <w:lang w:eastAsia="zh-CN"/>
              </w:rPr>
              <w:t>5.3 Finite Element Analysis</w:t>
            </w:r>
            <w:r w:rsidR="00883C73">
              <w:rPr>
                <w:noProof/>
                <w:webHidden/>
              </w:rPr>
              <w:tab/>
            </w:r>
            <w:r w:rsidR="00883C73">
              <w:rPr>
                <w:noProof/>
                <w:webHidden/>
              </w:rPr>
              <w:fldChar w:fldCharType="begin"/>
            </w:r>
            <w:r w:rsidR="00883C73">
              <w:rPr>
                <w:noProof/>
                <w:webHidden/>
              </w:rPr>
              <w:instrText xml:space="preserve"> PAGEREF _Toc437011594 \h </w:instrText>
            </w:r>
            <w:r w:rsidR="00883C73">
              <w:rPr>
                <w:noProof/>
                <w:webHidden/>
              </w:rPr>
            </w:r>
            <w:r w:rsidR="00883C73">
              <w:rPr>
                <w:noProof/>
                <w:webHidden/>
              </w:rPr>
              <w:fldChar w:fldCharType="separate"/>
            </w:r>
            <w:r w:rsidR="00F028A4">
              <w:rPr>
                <w:noProof/>
                <w:webHidden/>
              </w:rPr>
              <w:t>66</w:t>
            </w:r>
            <w:r w:rsidR="00883C73">
              <w:rPr>
                <w:noProof/>
                <w:webHidden/>
              </w:rPr>
              <w:fldChar w:fldCharType="end"/>
            </w:r>
          </w:hyperlink>
        </w:p>
        <w:p w14:paraId="5A548477" w14:textId="77777777" w:rsidR="00883C73" w:rsidRDefault="00A870AD">
          <w:pPr>
            <w:pStyle w:val="TOC2"/>
            <w:tabs>
              <w:tab w:val="right" w:leader="dot" w:pos="9350"/>
            </w:tabs>
            <w:rPr>
              <w:rFonts w:cstheme="minorBidi"/>
              <w:noProof/>
            </w:rPr>
          </w:pPr>
          <w:hyperlink w:anchor="_Toc437011595" w:history="1">
            <w:r w:rsidR="00883C73" w:rsidRPr="004C1305">
              <w:rPr>
                <w:rStyle w:val="Hyperlink"/>
                <w:rFonts w:ascii="Times New Roman" w:hAnsi="Times New Roman"/>
                <w:b/>
                <w:bCs/>
                <w:noProof/>
                <w:kern w:val="32"/>
                <w:lang w:eastAsia="zh-CN"/>
              </w:rPr>
              <w:t>5.4 Experimental Design</w:t>
            </w:r>
            <w:r w:rsidR="00883C73">
              <w:rPr>
                <w:noProof/>
                <w:webHidden/>
              </w:rPr>
              <w:tab/>
            </w:r>
            <w:r w:rsidR="00883C73">
              <w:rPr>
                <w:noProof/>
                <w:webHidden/>
              </w:rPr>
              <w:fldChar w:fldCharType="begin"/>
            </w:r>
            <w:r w:rsidR="00883C73">
              <w:rPr>
                <w:noProof/>
                <w:webHidden/>
              </w:rPr>
              <w:instrText xml:space="preserve"> PAGEREF _Toc437011595 \h </w:instrText>
            </w:r>
            <w:r w:rsidR="00883C73">
              <w:rPr>
                <w:noProof/>
                <w:webHidden/>
              </w:rPr>
            </w:r>
            <w:r w:rsidR="00883C73">
              <w:rPr>
                <w:noProof/>
                <w:webHidden/>
              </w:rPr>
              <w:fldChar w:fldCharType="separate"/>
            </w:r>
            <w:r w:rsidR="00F028A4">
              <w:rPr>
                <w:noProof/>
                <w:webHidden/>
              </w:rPr>
              <w:t>70</w:t>
            </w:r>
            <w:r w:rsidR="00883C73">
              <w:rPr>
                <w:noProof/>
                <w:webHidden/>
              </w:rPr>
              <w:fldChar w:fldCharType="end"/>
            </w:r>
          </w:hyperlink>
        </w:p>
        <w:p w14:paraId="776ABC18" w14:textId="77777777" w:rsidR="00883C73" w:rsidRDefault="00A870AD">
          <w:pPr>
            <w:pStyle w:val="TOC2"/>
            <w:tabs>
              <w:tab w:val="right" w:leader="dot" w:pos="9350"/>
            </w:tabs>
            <w:rPr>
              <w:rFonts w:cstheme="minorBidi"/>
              <w:noProof/>
            </w:rPr>
          </w:pPr>
          <w:hyperlink w:anchor="_Toc437011596" w:history="1">
            <w:r w:rsidR="00883C73" w:rsidRPr="004C1305">
              <w:rPr>
                <w:rStyle w:val="Hyperlink"/>
                <w:rFonts w:ascii="Times New Roman" w:hAnsi="Times New Roman"/>
                <w:b/>
                <w:bCs/>
                <w:noProof/>
                <w:kern w:val="32"/>
                <w:lang w:eastAsia="zh-CN"/>
              </w:rPr>
              <w:t>5.5 Results and Discussion</w:t>
            </w:r>
            <w:r w:rsidR="00883C73">
              <w:rPr>
                <w:noProof/>
                <w:webHidden/>
              </w:rPr>
              <w:tab/>
            </w:r>
            <w:r w:rsidR="00883C73">
              <w:rPr>
                <w:noProof/>
                <w:webHidden/>
              </w:rPr>
              <w:fldChar w:fldCharType="begin"/>
            </w:r>
            <w:r w:rsidR="00883C73">
              <w:rPr>
                <w:noProof/>
                <w:webHidden/>
              </w:rPr>
              <w:instrText xml:space="preserve"> PAGEREF _Toc437011596 \h </w:instrText>
            </w:r>
            <w:r w:rsidR="00883C73">
              <w:rPr>
                <w:noProof/>
                <w:webHidden/>
              </w:rPr>
            </w:r>
            <w:r w:rsidR="00883C73">
              <w:rPr>
                <w:noProof/>
                <w:webHidden/>
              </w:rPr>
              <w:fldChar w:fldCharType="separate"/>
            </w:r>
            <w:r w:rsidR="00F028A4">
              <w:rPr>
                <w:noProof/>
                <w:webHidden/>
              </w:rPr>
              <w:t>73</w:t>
            </w:r>
            <w:r w:rsidR="00883C73">
              <w:rPr>
                <w:noProof/>
                <w:webHidden/>
              </w:rPr>
              <w:fldChar w:fldCharType="end"/>
            </w:r>
          </w:hyperlink>
        </w:p>
        <w:p w14:paraId="54BED004" w14:textId="77777777" w:rsidR="00883C73" w:rsidRDefault="00A870AD">
          <w:pPr>
            <w:pStyle w:val="TOC2"/>
            <w:tabs>
              <w:tab w:val="right" w:leader="dot" w:pos="9350"/>
            </w:tabs>
            <w:rPr>
              <w:rFonts w:cstheme="minorBidi"/>
              <w:noProof/>
            </w:rPr>
          </w:pPr>
          <w:hyperlink w:anchor="_Toc437011597" w:history="1">
            <w:r w:rsidR="00883C73" w:rsidRPr="004C1305">
              <w:rPr>
                <w:rStyle w:val="Hyperlink"/>
                <w:rFonts w:ascii="Times New Roman" w:hAnsi="Times New Roman"/>
                <w:b/>
                <w:bCs/>
                <w:noProof/>
                <w:kern w:val="32"/>
                <w:lang w:eastAsia="zh-CN"/>
              </w:rPr>
              <w:t>5.7 Conclusion</w:t>
            </w:r>
            <w:r w:rsidR="00883C73">
              <w:rPr>
                <w:noProof/>
                <w:webHidden/>
              </w:rPr>
              <w:tab/>
            </w:r>
            <w:r w:rsidR="00883C73">
              <w:rPr>
                <w:noProof/>
                <w:webHidden/>
              </w:rPr>
              <w:fldChar w:fldCharType="begin"/>
            </w:r>
            <w:r w:rsidR="00883C73">
              <w:rPr>
                <w:noProof/>
                <w:webHidden/>
              </w:rPr>
              <w:instrText xml:space="preserve"> PAGEREF _Toc437011597 \h </w:instrText>
            </w:r>
            <w:r w:rsidR="00883C73">
              <w:rPr>
                <w:noProof/>
                <w:webHidden/>
              </w:rPr>
            </w:r>
            <w:r w:rsidR="00883C73">
              <w:rPr>
                <w:noProof/>
                <w:webHidden/>
              </w:rPr>
              <w:fldChar w:fldCharType="separate"/>
            </w:r>
            <w:r w:rsidR="00F028A4">
              <w:rPr>
                <w:noProof/>
                <w:webHidden/>
              </w:rPr>
              <w:t>75</w:t>
            </w:r>
            <w:r w:rsidR="00883C73">
              <w:rPr>
                <w:noProof/>
                <w:webHidden/>
              </w:rPr>
              <w:fldChar w:fldCharType="end"/>
            </w:r>
          </w:hyperlink>
        </w:p>
        <w:p w14:paraId="373F077D" w14:textId="77777777" w:rsidR="00883C73" w:rsidRDefault="00A870AD">
          <w:pPr>
            <w:pStyle w:val="TOC1"/>
            <w:tabs>
              <w:tab w:val="right" w:leader="dot" w:pos="9350"/>
            </w:tabs>
            <w:rPr>
              <w:rFonts w:cstheme="minorBidi"/>
              <w:noProof/>
            </w:rPr>
          </w:pPr>
          <w:hyperlink w:anchor="_Toc437011598" w:history="1">
            <w:r w:rsidR="00883C73" w:rsidRPr="004C1305">
              <w:rPr>
                <w:rStyle w:val="Hyperlink"/>
                <w:b/>
                <w:bCs/>
                <w:caps/>
                <w:noProof/>
                <w:kern w:val="32"/>
                <w:lang w:eastAsia="zh-CN"/>
              </w:rPr>
              <w:t>CHAPTER 6: PROPOSED RESEARCH Material development of bio-compatible and piezoeletric resins &amp; new pusl printer design.</w:t>
            </w:r>
            <w:r w:rsidR="00883C73">
              <w:rPr>
                <w:noProof/>
                <w:webHidden/>
              </w:rPr>
              <w:tab/>
            </w:r>
            <w:r w:rsidR="00883C73">
              <w:rPr>
                <w:noProof/>
                <w:webHidden/>
              </w:rPr>
              <w:fldChar w:fldCharType="begin"/>
            </w:r>
            <w:r w:rsidR="00883C73">
              <w:rPr>
                <w:noProof/>
                <w:webHidden/>
              </w:rPr>
              <w:instrText xml:space="preserve"> PAGEREF _Toc437011598 \h </w:instrText>
            </w:r>
            <w:r w:rsidR="00883C73">
              <w:rPr>
                <w:noProof/>
                <w:webHidden/>
              </w:rPr>
            </w:r>
            <w:r w:rsidR="00883C73">
              <w:rPr>
                <w:noProof/>
                <w:webHidden/>
              </w:rPr>
              <w:fldChar w:fldCharType="separate"/>
            </w:r>
            <w:r w:rsidR="00F028A4">
              <w:rPr>
                <w:noProof/>
                <w:webHidden/>
              </w:rPr>
              <w:t>76</w:t>
            </w:r>
            <w:r w:rsidR="00883C73">
              <w:rPr>
                <w:noProof/>
                <w:webHidden/>
              </w:rPr>
              <w:fldChar w:fldCharType="end"/>
            </w:r>
          </w:hyperlink>
        </w:p>
        <w:p w14:paraId="080F1EAE" w14:textId="77777777" w:rsidR="00883C73" w:rsidRDefault="00A870AD">
          <w:pPr>
            <w:pStyle w:val="TOC2"/>
            <w:tabs>
              <w:tab w:val="right" w:leader="dot" w:pos="9350"/>
            </w:tabs>
            <w:rPr>
              <w:rFonts w:cstheme="minorBidi"/>
              <w:noProof/>
            </w:rPr>
          </w:pPr>
          <w:hyperlink w:anchor="_Toc437011599" w:history="1">
            <w:r w:rsidR="00883C73" w:rsidRPr="004C1305">
              <w:rPr>
                <w:rStyle w:val="Hyperlink"/>
                <w:rFonts w:ascii="Times New Roman" w:hAnsi="Times New Roman"/>
                <w:b/>
                <w:bCs/>
                <w:noProof/>
                <w:kern w:val="32"/>
                <w:lang w:eastAsia="zh-CN"/>
              </w:rPr>
              <w:t>6. Material development for Piezoelectric Designs</w:t>
            </w:r>
            <w:r w:rsidR="00883C73">
              <w:rPr>
                <w:noProof/>
                <w:webHidden/>
              </w:rPr>
              <w:tab/>
            </w:r>
            <w:r w:rsidR="00883C73">
              <w:rPr>
                <w:noProof/>
                <w:webHidden/>
              </w:rPr>
              <w:fldChar w:fldCharType="begin"/>
            </w:r>
            <w:r w:rsidR="00883C73">
              <w:rPr>
                <w:noProof/>
                <w:webHidden/>
              </w:rPr>
              <w:instrText xml:space="preserve"> PAGEREF _Toc437011599 \h </w:instrText>
            </w:r>
            <w:r w:rsidR="00883C73">
              <w:rPr>
                <w:noProof/>
                <w:webHidden/>
              </w:rPr>
            </w:r>
            <w:r w:rsidR="00883C73">
              <w:rPr>
                <w:noProof/>
                <w:webHidden/>
              </w:rPr>
              <w:fldChar w:fldCharType="separate"/>
            </w:r>
            <w:r w:rsidR="00F028A4">
              <w:rPr>
                <w:noProof/>
                <w:webHidden/>
              </w:rPr>
              <w:t>76</w:t>
            </w:r>
            <w:r w:rsidR="00883C73">
              <w:rPr>
                <w:noProof/>
                <w:webHidden/>
              </w:rPr>
              <w:fldChar w:fldCharType="end"/>
            </w:r>
          </w:hyperlink>
        </w:p>
        <w:p w14:paraId="4718ABA3" w14:textId="77777777" w:rsidR="00883C73" w:rsidRDefault="00A870AD">
          <w:pPr>
            <w:pStyle w:val="TOC2"/>
            <w:tabs>
              <w:tab w:val="right" w:leader="dot" w:pos="9350"/>
            </w:tabs>
            <w:rPr>
              <w:rFonts w:cstheme="minorBidi"/>
              <w:noProof/>
            </w:rPr>
          </w:pPr>
          <w:hyperlink w:anchor="_Toc437011600" w:history="1">
            <w:r w:rsidR="00883C73" w:rsidRPr="004C1305">
              <w:rPr>
                <w:rStyle w:val="Hyperlink"/>
                <w:rFonts w:ascii="Times New Roman" w:hAnsi="Times New Roman"/>
                <w:b/>
                <w:bCs/>
                <w:noProof/>
                <w:kern w:val="32"/>
                <w:lang w:eastAsia="zh-CN"/>
              </w:rPr>
              <w:t>6.1 Background</w:t>
            </w:r>
            <w:r w:rsidR="00883C73">
              <w:rPr>
                <w:noProof/>
                <w:webHidden/>
              </w:rPr>
              <w:tab/>
            </w:r>
            <w:r w:rsidR="00883C73">
              <w:rPr>
                <w:noProof/>
                <w:webHidden/>
              </w:rPr>
              <w:fldChar w:fldCharType="begin"/>
            </w:r>
            <w:r w:rsidR="00883C73">
              <w:rPr>
                <w:noProof/>
                <w:webHidden/>
              </w:rPr>
              <w:instrText xml:space="preserve"> PAGEREF _Toc437011600 \h </w:instrText>
            </w:r>
            <w:r w:rsidR="00883C73">
              <w:rPr>
                <w:noProof/>
                <w:webHidden/>
              </w:rPr>
            </w:r>
            <w:r w:rsidR="00883C73">
              <w:rPr>
                <w:noProof/>
                <w:webHidden/>
              </w:rPr>
              <w:fldChar w:fldCharType="separate"/>
            </w:r>
            <w:r w:rsidR="00F028A4">
              <w:rPr>
                <w:noProof/>
                <w:webHidden/>
              </w:rPr>
              <w:t>76</w:t>
            </w:r>
            <w:r w:rsidR="00883C73">
              <w:rPr>
                <w:noProof/>
                <w:webHidden/>
              </w:rPr>
              <w:fldChar w:fldCharType="end"/>
            </w:r>
          </w:hyperlink>
        </w:p>
        <w:p w14:paraId="187D6F6C" w14:textId="77777777" w:rsidR="00883C73" w:rsidRDefault="00A870AD">
          <w:pPr>
            <w:pStyle w:val="TOC2"/>
            <w:tabs>
              <w:tab w:val="right" w:leader="dot" w:pos="9350"/>
            </w:tabs>
            <w:rPr>
              <w:rFonts w:cstheme="minorBidi"/>
              <w:noProof/>
            </w:rPr>
          </w:pPr>
          <w:hyperlink w:anchor="_Toc437011601" w:history="1">
            <w:r w:rsidR="00883C73" w:rsidRPr="004C1305">
              <w:rPr>
                <w:rStyle w:val="Hyperlink"/>
                <w:rFonts w:ascii="Times New Roman" w:hAnsi="Times New Roman"/>
                <w:b/>
                <w:bCs/>
                <w:noProof/>
                <w:kern w:val="32"/>
                <w:lang w:eastAsia="zh-CN"/>
              </w:rPr>
              <w:t>6.2 Introduction to the need for piezoelectric materials</w:t>
            </w:r>
            <w:r w:rsidR="00883C73">
              <w:rPr>
                <w:noProof/>
                <w:webHidden/>
              </w:rPr>
              <w:tab/>
            </w:r>
            <w:r w:rsidR="00883C73">
              <w:rPr>
                <w:noProof/>
                <w:webHidden/>
              </w:rPr>
              <w:fldChar w:fldCharType="begin"/>
            </w:r>
            <w:r w:rsidR="00883C73">
              <w:rPr>
                <w:noProof/>
                <w:webHidden/>
              </w:rPr>
              <w:instrText xml:space="preserve"> PAGEREF _Toc437011601 \h </w:instrText>
            </w:r>
            <w:r w:rsidR="00883C73">
              <w:rPr>
                <w:noProof/>
                <w:webHidden/>
              </w:rPr>
            </w:r>
            <w:r w:rsidR="00883C73">
              <w:rPr>
                <w:noProof/>
                <w:webHidden/>
              </w:rPr>
              <w:fldChar w:fldCharType="separate"/>
            </w:r>
            <w:r w:rsidR="00F028A4">
              <w:rPr>
                <w:noProof/>
                <w:webHidden/>
              </w:rPr>
              <w:t>77</w:t>
            </w:r>
            <w:r w:rsidR="00883C73">
              <w:rPr>
                <w:noProof/>
                <w:webHidden/>
              </w:rPr>
              <w:fldChar w:fldCharType="end"/>
            </w:r>
          </w:hyperlink>
        </w:p>
        <w:p w14:paraId="1F284898" w14:textId="77777777" w:rsidR="00883C73" w:rsidRDefault="00A870AD">
          <w:pPr>
            <w:pStyle w:val="TOC2"/>
            <w:tabs>
              <w:tab w:val="right" w:leader="dot" w:pos="9350"/>
            </w:tabs>
            <w:rPr>
              <w:rFonts w:cstheme="minorBidi"/>
              <w:noProof/>
            </w:rPr>
          </w:pPr>
          <w:hyperlink w:anchor="_Toc437011602" w:history="1">
            <w:r w:rsidR="00883C73" w:rsidRPr="004C1305">
              <w:rPr>
                <w:rStyle w:val="Hyperlink"/>
                <w:rFonts w:ascii="Times New Roman" w:hAnsi="Times New Roman"/>
                <w:b/>
                <w:bCs/>
                <w:noProof/>
                <w:kern w:val="32"/>
                <w:lang w:eastAsia="zh-CN"/>
              </w:rPr>
              <w:t>6.3 Piezoelectric Material Theory</w:t>
            </w:r>
            <w:r w:rsidR="00883C73">
              <w:rPr>
                <w:noProof/>
                <w:webHidden/>
              </w:rPr>
              <w:tab/>
            </w:r>
            <w:r w:rsidR="00883C73">
              <w:rPr>
                <w:noProof/>
                <w:webHidden/>
              </w:rPr>
              <w:fldChar w:fldCharType="begin"/>
            </w:r>
            <w:r w:rsidR="00883C73">
              <w:rPr>
                <w:noProof/>
                <w:webHidden/>
              </w:rPr>
              <w:instrText xml:space="preserve"> PAGEREF _Toc437011602 \h </w:instrText>
            </w:r>
            <w:r w:rsidR="00883C73">
              <w:rPr>
                <w:noProof/>
                <w:webHidden/>
              </w:rPr>
            </w:r>
            <w:r w:rsidR="00883C73">
              <w:rPr>
                <w:noProof/>
                <w:webHidden/>
              </w:rPr>
              <w:fldChar w:fldCharType="separate"/>
            </w:r>
            <w:r w:rsidR="00F028A4">
              <w:rPr>
                <w:noProof/>
                <w:webHidden/>
              </w:rPr>
              <w:t>80</w:t>
            </w:r>
            <w:r w:rsidR="00883C73">
              <w:rPr>
                <w:noProof/>
                <w:webHidden/>
              </w:rPr>
              <w:fldChar w:fldCharType="end"/>
            </w:r>
          </w:hyperlink>
        </w:p>
        <w:p w14:paraId="6775B832" w14:textId="77777777" w:rsidR="00883C73" w:rsidRDefault="00A870AD">
          <w:pPr>
            <w:pStyle w:val="TOC2"/>
            <w:tabs>
              <w:tab w:val="right" w:leader="dot" w:pos="9350"/>
            </w:tabs>
            <w:rPr>
              <w:rFonts w:cstheme="minorBidi"/>
              <w:noProof/>
            </w:rPr>
          </w:pPr>
          <w:hyperlink w:anchor="_Toc437011603" w:history="1">
            <w:r w:rsidR="00883C73" w:rsidRPr="004C1305">
              <w:rPr>
                <w:rStyle w:val="Hyperlink"/>
                <w:rFonts w:ascii="Times New Roman" w:hAnsi="Times New Roman"/>
                <w:b/>
                <w:bCs/>
                <w:noProof/>
                <w:kern w:val="32"/>
                <w:lang w:eastAsia="zh-CN"/>
              </w:rPr>
              <w:t>6.3.1 PVDF Theory</w:t>
            </w:r>
            <w:r w:rsidR="00883C73">
              <w:rPr>
                <w:noProof/>
                <w:webHidden/>
              </w:rPr>
              <w:tab/>
            </w:r>
            <w:r w:rsidR="00883C73">
              <w:rPr>
                <w:noProof/>
                <w:webHidden/>
              </w:rPr>
              <w:fldChar w:fldCharType="begin"/>
            </w:r>
            <w:r w:rsidR="00883C73">
              <w:rPr>
                <w:noProof/>
                <w:webHidden/>
              </w:rPr>
              <w:instrText xml:space="preserve"> PAGEREF _Toc437011603 \h </w:instrText>
            </w:r>
            <w:r w:rsidR="00883C73">
              <w:rPr>
                <w:noProof/>
                <w:webHidden/>
              </w:rPr>
            </w:r>
            <w:r w:rsidR="00883C73">
              <w:rPr>
                <w:noProof/>
                <w:webHidden/>
              </w:rPr>
              <w:fldChar w:fldCharType="separate"/>
            </w:r>
            <w:r w:rsidR="00F028A4">
              <w:rPr>
                <w:noProof/>
                <w:webHidden/>
              </w:rPr>
              <w:t>80</w:t>
            </w:r>
            <w:r w:rsidR="00883C73">
              <w:rPr>
                <w:noProof/>
                <w:webHidden/>
              </w:rPr>
              <w:fldChar w:fldCharType="end"/>
            </w:r>
          </w:hyperlink>
        </w:p>
        <w:p w14:paraId="2A285339" w14:textId="77777777" w:rsidR="00883C73" w:rsidRDefault="00A870AD">
          <w:pPr>
            <w:pStyle w:val="TOC2"/>
            <w:tabs>
              <w:tab w:val="right" w:leader="dot" w:pos="9350"/>
            </w:tabs>
            <w:rPr>
              <w:rFonts w:cstheme="minorBidi"/>
              <w:noProof/>
            </w:rPr>
          </w:pPr>
          <w:hyperlink w:anchor="_Toc437011604" w:history="1">
            <w:r w:rsidR="00883C73" w:rsidRPr="004C1305">
              <w:rPr>
                <w:rStyle w:val="Hyperlink"/>
                <w:rFonts w:ascii="Times New Roman" w:hAnsi="Times New Roman"/>
                <w:b/>
                <w:bCs/>
                <w:noProof/>
                <w:kern w:val="32"/>
                <w:lang w:eastAsia="zh-CN"/>
              </w:rPr>
              <w:t>6.3.2 Temperature vs. Polling PVDF Theory</w:t>
            </w:r>
            <w:r w:rsidR="00883C73">
              <w:rPr>
                <w:noProof/>
                <w:webHidden/>
              </w:rPr>
              <w:tab/>
            </w:r>
            <w:r w:rsidR="00883C73">
              <w:rPr>
                <w:noProof/>
                <w:webHidden/>
              </w:rPr>
              <w:fldChar w:fldCharType="begin"/>
            </w:r>
            <w:r w:rsidR="00883C73">
              <w:rPr>
                <w:noProof/>
                <w:webHidden/>
              </w:rPr>
              <w:instrText xml:space="preserve"> PAGEREF _Toc437011604 \h </w:instrText>
            </w:r>
            <w:r w:rsidR="00883C73">
              <w:rPr>
                <w:noProof/>
                <w:webHidden/>
              </w:rPr>
            </w:r>
            <w:r w:rsidR="00883C73">
              <w:rPr>
                <w:noProof/>
                <w:webHidden/>
              </w:rPr>
              <w:fldChar w:fldCharType="separate"/>
            </w:r>
            <w:r w:rsidR="00F028A4">
              <w:rPr>
                <w:noProof/>
                <w:webHidden/>
              </w:rPr>
              <w:t>81</w:t>
            </w:r>
            <w:r w:rsidR="00883C73">
              <w:rPr>
                <w:noProof/>
                <w:webHidden/>
              </w:rPr>
              <w:fldChar w:fldCharType="end"/>
            </w:r>
          </w:hyperlink>
        </w:p>
        <w:p w14:paraId="680D6B40" w14:textId="77777777" w:rsidR="00883C73" w:rsidRDefault="00A870AD">
          <w:pPr>
            <w:pStyle w:val="TOC2"/>
            <w:tabs>
              <w:tab w:val="right" w:leader="dot" w:pos="9350"/>
            </w:tabs>
            <w:rPr>
              <w:rFonts w:cstheme="minorBidi"/>
              <w:noProof/>
            </w:rPr>
          </w:pPr>
          <w:hyperlink w:anchor="_Toc437011605" w:history="1">
            <w:r w:rsidR="00883C73" w:rsidRPr="004C1305">
              <w:rPr>
                <w:rStyle w:val="Hyperlink"/>
                <w:rFonts w:ascii="Times New Roman" w:hAnsi="Times New Roman"/>
                <w:b/>
                <w:bCs/>
                <w:noProof/>
                <w:kern w:val="32"/>
                <w:lang w:eastAsia="zh-CN"/>
              </w:rPr>
              <w:t>6.3.2 Mechanical Strain vs. Polling PVDF Theory</w:t>
            </w:r>
            <w:r w:rsidR="00883C73">
              <w:rPr>
                <w:noProof/>
                <w:webHidden/>
              </w:rPr>
              <w:tab/>
            </w:r>
            <w:r w:rsidR="00883C73">
              <w:rPr>
                <w:noProof/>
                <w:webHidden/>
              </w:rPr>
              <w:fldChar w:fldCharType="begin"/>
            </w:r>
            <w:r w:rsidR="00883C73">
              <w:rPr>
                <w:noProof/>
                <w:webHidden/>
              </w:rPr>
              <w:instrText xml:space="preserve"> PAGEREF _Toc437011605 \h </w:instrText>
            </w:r>
            <w:r w:rsidR="00883C73">
              <w:rPr>
                <w:noProof/>
                <w:webHidden/>
              </w:rPr>
            </w:r>
            <w:r w:rsidR="00883C73">
              <w:rPr>
                <w:noProof/>
                <w:webHidden/>
              </w:rPr>
              <w:fldChar w:fldCharType="separate"/>
            </w:r>
            <w:r w:rsidR="00F028A4">
              <w:rPr>
                <w:noProof/>
                <w:webHidden/>
              </w:rPr>
              <w:t>82</w:t>
            </w:r>
            <w:r w:rsidR="00883C73">
              <w:rPr>
                <w:noProof/>
                <w:webHidden/>
              </w:rPr>
              <w:fldChar w:fldCharType="end"/>
            </w:r>
          </w:hyperlink>
        </w:p>
        <w:p w14:paraId="65D86345" w14:textId="77777777" w:rsidR="00883C73" w:rsidRDefault="00A870AD">
          <w:pPr>
            <w:pStyle w:val="TOC2"/>
            <w:tabs>
              <w:tab w:val="right" w:leader="dot" w:pos="9350"/>
            </w:tabs>
            <w:rPr>
              <w:rFonts w:cstheme="minorBidi"/>
              <w:noProof/>
            </w:rPr>
          </w:pPr>
          <w:hyperlink w:anchor="_Toc437011606" w:history="1">
            <w:r w:rsidR="00883C73" w:rsidRPr="004C1305">
              <w:rPr>
                <w:rStyle w:val="Hyperlink"/>
                <w:rFonts w:ascii="Times New Roman" w:hAnsi="Times New Roman"/>
                <w:b/>
                <w:bCs/>
                <w:noProof/>
                <w:kern w:val="32"/>
                <w:lang w:eastAsia="zh-CN"/>
              </w:rPr>
              <w:t>6.4 Experimental Fabrication</w:t>
            </w:r>
            <w:r w:rsidR="00883C73">
              <w:rPr>
                <w:noProof/>
                <w:webHidden/>
              </w:rPr>
              <w:tab/>
            </w:r>
            <w:r w:rsidR="00883C73">
              <w:rPr>
                <w:noProof/>
                <w:webHidden/>
              </w:rPr>
              <w:fldChar w:fldCharType="begin"/>
            </w:r>
            <w:r w:rsidR="00883C73">
              <w:rPr>
                <w:noProof/>
                <w:webHidden/>
              </w:rPr>
              <w:instrText xml:space="preserve"> PAGEREF _Toc437011606 \h </w:instrText>
            </w:r>
            <w:r w:rsidR="00883C73">
              <w:rPr>
                <w:noProof/>
                <w:webHidden/>
              </w:rPr>
            </w:r>
            <w:r w:rsidR="00883C73">
              <w:rPr>
                <w:noProof/>
                <w:webHidden/>
              </w:rPr>
              <w:fldChar w:fldCharType="separate"/>
            </w:r>
            <w:r w:rsidR="00F028A4">
              <w:rPr>
                <w:noProof/>
                <w:webHidden/>
              </w:rPr>
              <w:t>82</w:t>
            </w:r>
            <w:r w:rsidR="00883C73">
              <w:rPr>
                <w:noProof/>
                <w:webHidden/>
              </w:rPr>
              <w:fldChar w:fldCharType="end"/>
            </w:r>
          </w:hyperlink>
        </w:p>
        <w:p w14:paraId="396532EC" w14:textId="77777777" w:rsidR="00883C73" w:rsidRDefault="00A870AD">
          <w:pPr>
            <w:pStyle w:val="TOC2"/>
            <w:tabs>
              <w:tab w:val="right" w:leader="dot" w:pos="9350"/>
            </w:tabs>
            <w:rPr>
              <w:rFonts w:cstheme="minorBidi"/>
              <w:noProof/>
            </w:rPr>
          </w:pPr>
          <w:hyperlink w:anchor="_Toc437011607" w:history="1">
            <w:r w:rsidR="00883C73" w:rsidRPr="004C1305">
              <w:rPr>
                <w:rStyle w:val="Hyperlink"/>
                <w:rFonts w:ascii="Times New Roman" w:hAnsi="Times New Roman"/>
                <w:b/>
                <w:bCs/>
                <w:noProof/>
                <w:kern w:val="32"/>
                <w:lang w:eastAsia="zh-CN"/>
              </w:rPr>
              <w:t>6.4.1 Experimental Fabrication</w:t>
            </w:r>
            <w:r w:rsidR="00883C73">
              <w:rPr>
                <w:noProof/>
                <w:webHidden/>
              </w:rPr>
              <w:tab/>
            </w:r>
            <w:r w:rsidR="00883C73">
              <w:rPr>
                <w:noProof/>
                <w:webHidden/>
              </w:rPr>
              <w:fldChar w:fldCharType="begin"/>
            </w:r>
            <w:r w:rsidR="00883C73">
              <w:rPr>
                <w:noProof/>
                <w:webHidden/>
              </w:rPr>
              <w:instrText xml:space="preserve"> PAGEREF _Toc437011607 \h </w:instrText>
            </w:r>
            <w:r w:rsidR="00883C73">
              <w:rPr>
                <w:noProof/>
                <w:webHidden/>
              </w:rPr>
            </w:r>
            <w:r w:rsidR="00883C73">
              <w:rPr>
                <w:noProof/>
                <w:webHidden/>
              </w:rPr>
              <w:fldChar w:fldCharType="separate"/>
            </w:r>
            <w:r w:rsidR="00F028A4">
              <w:rPr>
                <w:noProof/>
                <w:webHidden/>
              </w:rPr>
              <w:t>82</w:t>
            </w:r>
            <w:r w:rsidR="00883C73">
              <w:rPr>
                <w:noProof/>
                <w:webHidden/>
              </w:rPr>
              <w:fldChar w:fldCharType="end"/>
            </w:r>
          </w:hyperlink>
        </w:p>
        <w:p w14:paraId="7A5F4DF0" w14:textId="77777777" w:rsidR="00883C73" w:rsidRDefault="00A870AD">
          <w:pPr>
            <w:pStyle w:val="TOC2"/>
            <w:tabs>
              <w:tab w:val="right" w:leader="dot" w:pos="9350"/>
            </w:tabs>
            <w:rPr>
              <w:rFonts w:cstheme="minorBidi"/>
              <w:noProof/>
            </w:rPr>
          </w:pPr>
          <w:hyperlink w:anchor="_Toc437011608" w:history="1">
            <w:r w:rsidR="00883C73" w:rsidRPr="004C1305">
              <w:rPr>
                <w:rStyle w:val="Hyperlink"/>
                <w:rFonts w:ascii="Times New Roman" w:hAnsi="Times New Roman"/>
                <w:b/>
                <w:bCs/>
                <w:noProof/>
                <w:kern w:val="32"/>
                <w:lang w:eastAsia="zh-CN"/>
              </w:rPr>
              <w:t>6.4.2 Fabrication of V-Ink Sensors</w:t>
            </w:r>
            <w:r w:rsidR="00883C73">
              <w:rPr>
                <w:noProof/>
                <w:webHidden/>
              </w:rPr>
              <w:tab/>
            </w:r>
            <w:r w:rsidR="00883C73">
              <w:rPr>
                <w:noProof/>
                <w:webHidden/>
              </w:rPr>
              <w:fldChar w:fldCharType="begin"/>
            </w:r>
            <w:r w:rsidR="00883C73">
              <w:rPr>
                <w:noProof/>
                <w:webHidden/>
              </w:rPr>
              <w:instrText xml:space="preserve"> PAGEREF _Toc437011608 \h </w:instrText>
            </w:r>
            <w:r w:rsidR="00883C73">
              <w:rPr>
                <w:noProof/>
                <w:webHidden/>
              </w:rPr>
            </w:r>
            <w:r w:rsidR="00883C73">
              <w:rPr>
                <w:noProof/>
                <w:webHidden/>
              </w:rPr>
              <w:fldChar w:fldCharType="separate"/>
            </w:r>
            <w:r w:rsidR="00F028A4">
              <w:rPr>
                <w:noProof/>
                <w:webHidden/>
              </w:rPr>
              <w:t>84</w:t>
            </w:r>
            <w:r w:rsidR="00883C73">
              <w:rPr>
                <w:noProof/>
                <w:webHidden/>
              </w:rPr>
              <w:fldChar w:fldCharType="end"/>
            </w:r>
          </w:hyperlink>
        </w:p>
        <w:p w14:paraId="353DF7F5" w14:textId="77777777" w:rsidR="00883C73" w:rsidRDefault="00A870AD">
          <w:pPr>
            <w:pStyle w:val="TOC2"/>
            <w:tabs>
              <w:tab w:val="right" w:leader="dot" w:pos="9350"/>
            </w:tabs>
            <w:rPr>
              <w:rFonts w:cstheme="minorBidi"/>
              <w:noProof/>
            </w:rPr>
          </w:pPr>
          <w:hyperlink w:anchor="_Toc437011609" w:history="1">
            <w:r w:rsidR="00883C73" w:rsidRPr="004C1305">
              <w:rPr>
                <w:rStyle w:val="Hyperlink"/>
                <w:rFonts w:ascii="Times New Roman" w:hAnsi="Times New Roman"/>
                <w:b/>
                <w:bCs/>
                <w:noProof/>
                <w:kern w:val="32"/>
                <w:lang w:eastAsia="zh-CN"/>
              </w:rPr>
              <w:t>6.5 Experimental</w:t>
            </w:r>
            <w:r w:rsidR="00883C73">
              <w:rPr>
                <w:noProof/>
                <w:webHidden/>
              </w:rPr>
              <w:tab/>
            </w:r>
            <w:r w:rsidR="00883C73">
              <w:rPr>
                <w:noProof/>
                <w:webHidden/>
              </w:rPr>
              <w:fldChar w:fldCharType="begin"/>
            </w:r>
            <w:r w:rsidR="00883C73">
              <w:rPr>
                <w:noProof/>
                <w:webHidden/>
              </w:rPr>
              <w:instrText xml:space="preserve"> PAGEREF _Toc437011609 \h </w:instrText>
            </w:r>
            <w:r w:rsidR="00883C73">
              <w:rPr>
                <w:noProof/>
                <w:webHidden/>
              </w:rPr>
            </w:r>
            <w:r w:rsidR="00883C73">
              <w:rPr>
                <w:noProof/>
                <w:webHidden/>
              </w:rPr>
              <w:fldChar w:fldCharType="separate"/>
            </w:r>
            <w:r w:rsidR="00F028A4">
              <w:rPr>
                <w:noProof/>
                <w:webHidden/>
              </w:rPr>
              <w:t>84</w:t>
            </w:r>
            <w:r w:rsidR="00883C73">
              <w:rPr>
                <w:noProof/>
                <w:webHidden/>
              </w:rPr>
              <w:fldChar w:fldCharType="end"/>
            </w:r>
          </w:hyperlink>
        </w:p>
        <w:p w14:paraId="255E50F1" w14:textId="77777777" w:rsidR="00883C73" w:rsidRDefault="00A870AD">
          <w:pPr>
            <w:pStyle w:val="TOC2"/>
            <w:tabs>
              <w:tab w:val="right" w:leader="dot" w:pos="9350"/>
            </w:tabs>
            <w:rPr>
              <w:rFonts w:cstheme="minorBidi"/>
              <w:noProof/>
            </w:rPr>
          </w:pPr>
          <w:hyperlink w:anchor="_Toc437011610" w:history="1">
            <w:r w:rsidR="00883C73" w:rsidRPr="004C1305">
              <w:rPr>
                <w:rStyle w:val="Hyperlink"/>
                <w:rFonts w:ascii="Times New Roman" w:hAnsi="Times New Roman"/>
                <w:b/>
                <w:bCs/>
                <w:noProof/>
                <w:kern w:val="32"/>
                <w:lang w:eastAsia="zh-CN"/>
              </w:rPr>
              <w:t>6.5.1 Experimental Design</w:t>
            </w:r>
            <w:r w:rsidR="00883C73">
              <w:rPr>
                <w:noProof/>
                <w:webHidden/>
              </w:rPr>
              <w:tab/>
            </w:r>
            <w:r w:rsidR="00883C73">
              <w:rPr>
                <w:noProof/>
                <w:webHidden/>
              </w:rPr>
              <w:fldChar w:fldCharType="begin"/>
            </w:r>
            <w:r w:rsidR="00883C73">
              <w:rPr>
                <w:noProof/>
                <w:webHidden/>
              </w:rPr>
              <w:instrText xml:space="preserve"> PAGEREF _Toc437011610 \h </w:instrText>
            </w:r>
            <w:r w:rsidR="00883C73">
              <w:rPr>
                <w:noProof/>
                <w:webHidden/>
              </w:rPr>
            </w:r>
            <w:r w:rsidR="00883C73">
              <w:rPr>
                <w:noProof/>
                <w:webHidden/>
              </w:rPr>
              <w:fldChar w:fldCharType="separate"/>
            </w:r>
            <w:r w:rsidR="00F028A4">
              <w:rPr>
                <w:noProof/>
                <w:webHidden/>
              </w:rPr>
              <w:t>84</w:t>
            </w:r>
            <w:r w:rsidR="00883C73">
              <w:rPr>
                <w:noProof/>
                <w:webHidden/>
              </w:rPr>
              <w:fldChar w:fldCharType="end"/>
            </w:r>
          </w:hyperlink>
        </w:p>
        <w:p w14:paraId="2E53E659" w14:textId="77777777" w:rsidR="00883C73" w:rsidRDefault="00A870AD">
          <w:pPr>
            <w:pStyle w:val="TOC2"/>
            <w:tabs>
              <w:tab w:val="right" w:leader="dot" w:pos="9350"/>
            </w:tabs>
            <w:rPr>
              <w:rFonts w:cstheme="minorBidi"/>
              <w:noProof/>
            </w:rPr>
          </w:pPr>
          <w:hyperlink w:anchor="_Toc437011611" w:history="1">
            <w:r w:rsidR="00883C73" w:rsidRPr="004C1305">
              <w:rPr>
                <w:rStyle w:val="Hyperlink"/>
                <w:rFonts w:ascii="Times New Roman" w:hAnsi="Times New Roman"/>
                <w:b/>
                <w:bCs/>
                <w:noProof/>
                <w:kern w:val="32"/>
                <w:lang w:eastAsia="zh-CN"/>
              </w:rPr>
              <w:t>6.5.2 Varying PVDF Material Concentration</w:t>
            </w:r>
            <w:r w:rsidR="00883C73">
              <w:rPr>
                <w:noProof/>
                <w:webHidden/>
              </w:rPr>
              <w:tab/>
            </w:r>
            <w:r w:rsidR="00883C73">
              <w:rPr>
                <w:noProof/>
                <w:webHidden/>
              </w:rPr>
              <w:fldChar w:fldCharType="begin"/>
            </w:r>
            <w:r w:rsidR="00883C73">
              <w:rPr>
                <w:noProof/>
                <w:webHidden/>
              </w:rPr>
              <w:instrText xml:space="preserve"> PAGEREF _Toc437011611 \h </w:instrText>
            </w:r>
            <w:r w:rsidR="00883C73">
              <w:rPr>
                <w:noProof/>
                <w:webHidden/>
              </w:rPr>
            </w:r>
            <w:r w:rsidR="00883C73">
              <w:rPr>
                <w:noProof/>
                <w:webHidden/>
              </w:rPr>
              <w:fldChar w:fldCharType="separate"/>
            </w:r>
            <w:r w:rsidR="00F028A4">
              <w:rPr>
                <w:noProof/>
                <w:webHidden/>
              </w:rPr>
              <w:t>85</w:t>
            </w:r>
            <w:r w:rsidR="00883C73">
              <w:rPr>
                <w:noProof/>
                <w:webHidden/>
              </w:rPr>
              <w:fldChar w:fldCharType="end"/>
            </w:r>
          </w:hyperlink>
        </w:p>
        <w:p w14:paraId="63B8B208" w14:textId="77777777" w:rsidR="00883C73" w:rsidRDefault="00A870AD">
          <w:pPr>
            <w:pStyle w:val="TOC2"/>
            <w:tabs>
              <w:tab w:val="right" w:leader="dot" w:pos="9350"/>
            </w:tabs>
            <w:rPr>
              <w:rFonts w:cstheme="minorBidi"/>
              <w:noProof/>
            </w:rPr>
          </w:pPr>
          <w:hyperlink w:anchor="_Toc437011612" w:history="1">
            <w:r w:rsidR="00883C73" w:rsidRPr="004C1305">
              <w:rPr>
                <w:rStyle w:val="Hyperlink"/>
                <w:rFonts w:ascii="Times New Roman" w:hAnsi="Times New Roman"/>
                <w:b/>
                <w:bCs/>
                <w:noProof/>
                <w:kern w:val="32"/>
                <w:lang w:eastAsia="zh-CN"/>
              </w:rPr>
              <w:t>6.5.3 Varying the Poling Electric Field</w:t>
            </w:r>
            <w:r w:rsidR="00883C73">
              <w:rPr>
                <w:noProof/>
                <w:webHidden/>
              </w:rPr>
              <w:tab/>
            </w:r>
            <w:r w:rsidR="00883C73">
              <w:rPr>
                <w:noProof/>
                <w:webHidden/>
              </w:rPr>
              <w:fldChar w:fldCharType="begin"/>
            </w:r>
            <w:r w:rsidR="00883C73">
              <w:rPr>
                <w:noProof/>
                <w:webHidden/>
              </w:rPr>
              <w:instrText xml:space="preserve"> PAGEREF _Toc437011612 \h </w:instrText>
            </w:r>
            <w:r w:rsidR="00883C73">
              <w:rPr>
                <w:noProof/>
                <w:webHidden/>
              </w:rPr>
            </w:r>
            <w:r w:rsidR="00883C73">
              <w:rPr>
                <w:noProof/>
                <w:webHidden/>
              </w:rPr>
              <w:fldChar w:fldCharType="separate"/>
            </w:r>
            <w:r w:rsidR="00F028A4">
              <w:rPr>
                <w:noProof/>
                <w:webHidden/>
              </w:rPr>
              <w:t>86</w:t>
            </w:r>
            <w:r w:rsidR="00883C73">
              <w:rPr>
                <w:noProof/>
                <w:webHidden/>
              </w:rPr>
              <w:fldChar w:fldCharType="end"/>
            </w:r>
          </w:hyperlink>
        </w:p>
        <w:p w14:paraId="3F92C49B" w14:textId="77777777" w:rsidR="00883C73" w:rsidRDefault="00A870AD">
          <w:pPr>
            <w:pStyle w:val="TOC2"/>
            <w:tabs>
              <w:tab w:val="right" w:leader="dot" w:pos="9350"/>
            </w:tabs>
            <w:rPr>
              <w:rFonts w:cstheme="minorBidi"/>
              <w:noProof/>
            </w:rPr>
          </w:pPr>
          <w:hyperlink w:anchor="_Toc437011613" w:history="1">
            <w:r w:rsidR="00883C73" w:rsidRPr="004C1305">
              <w:rPr>
                <w:rStyle w:val="Hyperlink"/>
                <w:rFonts w:ascii="Times New Roman" w:hAnsi="Times New Roman"/>
                <w:b/>
                <w:bCs/>
                <w:noProof/>
                <w:kern w:val="32"/>
                <w:lang w:eastAsia="zh-CN"/>
              </w:rPr>
              <w:t>6.5.4 Viscosity vs. % Concentration of PVDF</w:t>
            </w:r>
            <w:r w:rsidR="00883C73">
              <w:rPr>
                <w:noProof/>
                <w:webHidden/>
              </w:rPr>
              <w:tab/>
            </w:r>
            <w:r w:rsidR="00883C73">
              <w:rPr>
                <w:noProof/>
                <w:webHidden/>
              </w:rPr>
              <w:fldChar w:fldCharType="begin"/>
            </w:r>
            <w:r w:rsidR="00883C73">
              <w:rPr>
                <w:noProof/>
                <w:webHidden/>
              </w:rPr>
              <w:instrText xml:space="preserve"> PAGEREF _Toc437011613 \h </w:instrText>
            </w:r>
            <w:r w:rsidR="00883C73">
              <w:rPr>
                <w:noProof/>
                <w:webHidden/>
              </w:rPr>
            </w:r>
            <w:r w:rsidR="00883C73">
              <w:rPr>
                <w:noProof/>
                <w:webHidden/>
              </w:rPr>
              <w:fldChar w:fldCharType="separate"/>
            </w:r>
            <w:r w:rsidR="00F028A4">
              <w:rPr>
                <w:noProof/>
                <w:webHidden/>
              </w:rPr>
              <w:t>87</w:t>
            </w:r>
            <w:r w:rsidR="00883C73">
              <w:rPr>
                <w:noProof/>
                <w:webHidden/>
              </w:rPr>
              <w:fldChar w:fldCharType="end"/>
            </w:r>
          </w:hyperlink>
        </w:p>
        <w:p w14:paraId="7C8D5721" w14:textId="77777777" w:rsidR="00883C73" w:rsidRDefault="00A870AD">
          <w:pPr>
            <w:pStyle w:val="TOC2"/>
            <w:tabs>
              <w:tab w:val="right" w:leader="dot" w:pos="9350"/>
            </w:tabs>
            <w:rPr>
              <w:rFonts w:cstheme="minorBidi"/>
              <w:noProof/>
            </w:rPr>
          </w:pPr>
          <w:hyperlink w:anchor="_Toc437011614" w:history="1">
            <w:r w:rsidR="00883C73" w:rsidRPr="004C1305">
              <w:rPr>
                <w:rStyle w:val="Hyperlink"/>
                <w:rFonts w:ascii="Times New Roman" w:hAnsi="Times New Roman"/>
                <w:b/>
                <w:bCs/>
                <w:noProof/>
                <w:kern w:val="32"/>
                <w:lang w:eastAsia="zh-CN"/>
              </w:rPr>
              <w:t>6.5.5 Experimental Verification of Suspension</w:t>
            </w:r>
            <w:r w:rsidR="00883C73">
              <w:rPr>
                <w:noProof/>
                <w:webHidden/>
              </w:rPr>
              <w:tab/>
            </w:r>
            <w:r w:rsidR="00883C73">
              <w:rPr>
                <w:noProof/>
                <w:webHidden/>
              </w:rPr>
              <w:fldChar w:fldCharType="begin"/>
            </w:r>
            <w:r w:rsidR="00883C73">
              <w:rPr>
                <w:noProof/>
                <w:webHidden/>
              </w:rPr>
              <w:instrText xml:space="preserve"> PAGEREF _Toc437011614 \h </w:instrText>
            </w:r>
            <w:r w:rsidR="00883C73">
              <w:rPr>
                <w:noProof/>
                <w:webHidden/>
              </w:rPr>
            </w:r>
            <w:r w:rsidR="00883C73">
              <w:rPr>
                <w:noProof/>
                <w:webHidden/>
              </w:rPr>
              <w:fldChar w:fldCharType="separate"/>
            </w:r>
            <w:r w:rsidR="00F028A4">
              <w:rPr>
                <w:noProof/>
                <w:webHidden/>
              </w:rPr>
              <w:t>88</w:t>
            </w:r>
            <w:r w:rsidR="00883C73">
              <w:rPr>
                <w:noProof/>
                <w:webHidden/>
              </w:rPr>
              <w:fldChar w:fldCharType="end"/>
            </w:r>
          </w:hyperlink>
        </w:p>
        <w:p w14:paraId="5554919C" w14:textId="77777777" w:rsidR="00883C73" w:rsidRDefault="00A870AD">
          <w:pPr>
            <w:pStyle w:val="TOC2"/>
            <w:tabs>
              <w:tab w:val="right" w:leader="dot" w:pos="9350"/>
            </w:tabs>
            <w:rPr>
              <w:rFonts w:cstheme="minorBidi"/>
              <w:noProof/>
            </w:rPr>
          </w:pPr>
          <w:hyperlink w:anchor="_Toc437011615" w:history="1">
            <w:r w:rsidR="00883C73" w:rsidRPr="004C1305">
              <w:rPr>
                <w:rStyle w:val="Hyperlink"/>
                <w:rFonts w:ascii="Times New Roman" w:hAnsi="Times New Roman"/>
                <w:b/>
                <w:bCs/>
                <w:noProof/>
                <w:kern w:val="32"/>
                <w:lang w:eastAsia="zh-CN"/>
              </w:rPr>
              <w:t>6.5.6 Experimental Demonstration of High Resolution: St. Basil’s Cathedral</w:t>
            </w:r>
            <w:r w:rsidR="00883C73">
              <w:rPr>
                <w:noProof/>
                <w:webHidden/>
              </w:rPr>
              <w:tab/>
            </w:r>
            <w:r w:rsidR="00883C73">
              <w:rPr>
                <w:noProof/>
                <w:webHidden/>
              </w:rPr>
              <w:fldChar w:fldCharType="begin"/>
            </w:r>
            <w:r w:rsidR="00883C73">
              <w:rPr>
                <w:noProof/>
                <w:webHidden/>
              </w:rPr>
              <w:instrText xml:space="preserve"> PAGEREF _Toc437011615 \h </w:instrText>
            </w:r>
            <w:r w:rsidR="00883C73">
              <w:rPr>
                <w:noProof/>
                <w:webHidden/>
              </w:rPr>
            </w:r>
            <w:r w:rsidR="00883C73">
              <w:rPr>
                <w:noProof/>
                <w:webHidden/>
              </w:rPr>
              <w:fldChar w:fldCharType="separate"/>
            </w:r>
            <w:r w:rsidR="00F028A4">
              <w:rPr>
                <w:noProof/>
                <w:webHidden/>
              </w:rPr>
              <w:t>91</w:t>
            </w:r>
            <w:r w:rsidR="00883C73">
              <w:rPr>
                <w:noProof/>
                <w:webHidden/>
              </w:rPr>
              <w:fldChar w:fldCharType="end"/>
            </w:r>
          </w:hyperlink>
        </w:p>
        <w:p w14:paraId="2862FAD8" w14:textId="77777777" w:rsidR="00883C73" w:rsidRDefault="00A870AD">
          <w:pPr>
            <w:pStyle w:val="TOC2"/>
            <w:tabs>
              <w:tab w:val="right" w:leader="dot" w:pos="9350"/>
            </w:tabs>
            <w:rPr>
              <w:rFonts w:cstheme="minorBidi"/>
              <w:noProof/>
            </w:rPr>
          </w:pPr>
          <w:hyperlink w:anchor="_Toc437011616" w:history="1">
            <w:r w:rsidR="00883C73" w:rsidRPr="004C1305">
              <w:rPr>
                <w:rStyle w:val="Hyperlink"/>
                <w:rFonts w:ascii="Times New Roman" w:hAnsi="Times New Roman"/>
                <w:b/>
                <w:bCs/>
                <w:noProof/>
                <w:kern w:val="32"/>
                <w:lang w:eastAsia="zh-CN"/>
              </w:rPr>
              <w:t>6.6 Recommended Next Steps in Piezoelectric Material Development</w:t>
            </w:r>
            <w:r w:rsidR="00883C73">
              <w:rPr>
                <w:noProof/>
                <w:webHidden/>
              </w:rPr>
              <w:tab/>
            </w:r>
            <w:r w:rsidR="00883C73">
              <w:rPr>
                <w:noProof/>
                <w:webHidden/>
              </w:rPr>
              <w:fldChar w:fldCharType="begin"/>
            </w:r>
            <w:r w:rsidR="00883C73">
              <w:rPr>
                <w:noProof/>
                <w:webHidden/>
              </w:rPr>
              <w:instrText xml:space="preserve"> PAGEREF _Toc437011616 \h </w:instrText>
            </w:r>
            <w:r w:rsidR="00883C73">
              <w:rPr>
                <w:noProof/>
                <w:webHidden/>
              </w:rPr>
            </w:r>
            <w:r w:rsidR="00883C73">
              <w:rPr>
                <w:noProof/>
                <w:webHidden/>
              </w:rPr>
              <w:fldChar w:fldCharType="separate"/>
            </w:r>
            <w:r w:rsidR="00F028A4">
              <w:rPr>
                <w:noProof/>
                <w:webHidden/>
              </w:rPr>
              <w:t>92</w:t>
            </w:r>
            <w:r w:rsidR="00883C73">
              <w:rPr>
                <w:noProof/>
                <w:webHidden/>
              </w:rPr>
              <w:fldChar w:fldCharType="end"/>
            </w:r>
          </w:hyperlink>
        </w:p>
        <w:p w14:paraId="783DFCE4" w14:textId="77777777" w:rsidR="00883C73" w:rsidRDefault="00A870AD">
          <w:pPr>
            <w:pStyle w:val="TOC2"/>
            <w:tabs>
              <w:tab w:val="right" w:leader="dot" w:pos="9350"/>
            </w:tabs>
            <w:rPr>
              <w:rFonts w:cstheme="minorBidi"/>
              <w:noProof/>
            </w:rPr>
          </w:pPr>
          <w:hyperlink w:anchor="_Toc437011617" w:history="1">
            <w:r w:rsidR="00883C73" w:rsidRPr="004C1305">
              <w:rPr>
                <w:rStyle w:val="Hyperlink"/>
                <w:rFonts w:ascii="Times New Roman" w:hAnsi="Times New Roman"/>
                <w:b/>
                <w:bCs/>
                <w:noProof/>
                <w:kern w:val="32"/>
                <w:lang w:eastAsia="zh-CN"/>
              </w:rPr>
              <w:t>6.7 Summary of New Piezoelectric 3D Printable Polymer Results</w:t>
            </w:r>
            <w:r w:rsidR="00883C73">
              <w:rPr>
                <w:noProof/>
                <w:webHidden/>
              </w:rPr>
              <w:tab/>
            </w:r>
            <w:r w:rsidR="00883C73">
              <w:rPr>
                <w:noProof/>
                <w:webHidden/>
              </w:rPr>
              <w:fldChar w:fldCharType="begin"/>
            </w:r>
            <w:r w:rsidR="00883C73">
              <w:rPr>
                <w:noProof/>
                <w:webHidden/>
              </w:rPr>
              <w:instrText xml:space="preserve"> PAGEREF _Toc437011617 \h </w:instrText>
            </w:r>
            <w:r w:rsidR="00883C73">
              <w:rPr>
                <w:noProof/>
                <w:webHidden/>
              </w:rPr>
            </w:r>
            <w:r w:rsidR="00883C73">
              <w:rPr>
                <w:noProof/>
                <w:webHidden/>
              </w:rPr>
              <w:fldChar w:fldCharType="separate"/>
            </w:r>
            <w:r w:rsidR="00F028A4">
              <w:rPr>
                <w:noProof/>
                <w:webHidden/>
              </w:rPr>
              <w:t>93</w:t>
            </w:r>
            <w:r w:rsidR="00883C73">
              <w:rPr>
                <w:noProof/>
                <w:webHidden/>
              </w:rPr>
              <w:fldChar w:fldCharType="end"/>
            </w:r>
          </w:hyperlink>
        </w:p>
        <w:p w14:paraId="7D1BC184" w14:textId="77777777" w:rsidR="00883C73" w:rsidRDefault="00A870AD">
          <w:pPr>
            <w:pStyle w:val="TOC1"/>
            <w:tabs>
              <w:tab w:val="right" w:leader="dot" w:pos="9350"/>
            </w:tabs>
            <w:rPr>
              <w:rFonts w:cstheme="minorBidi"/>
              <w:noProof/>
            </w:rPr>
          </w:pPr>
          <w:hyperlink w:anchor="_Toc437011618" w:history="1">
            <w:r w:rsidR="00883C73" w:rsidRPr="004C1305">
              <w:rPr>
                <w:rStyle w:val="Hyperlink"/>
                <w:b/>
                <w:bCs/>
                <w:caps/>
                <w:noProof/>
                <w:kern w:val="32"/>
                <w:lang w:eastAsia="zh-CN"/>
              </w:rPr>
              <w:t>CHAPTER 7: Material development of bio-compatible resins &amp; STENT DEVICES</w:t>
            </w:r>
            <w:r w:rsidR="00883C73">
              <w:rPr>
                <w:noProof/>
                <w:webHidden/>
              </w:rPr>
              <w:tab/>
            </w:r>
            <w:r w:rsidR="00883C73">
              <w:rPr>
                <w:noProof/>
                <w:webHidden/>
              </w:rPr>
              <w:fldChar w:fldCharType="begin"/>
            </w:r>
            <w:r w:rsidR="00883C73">
              <w:rPr>
                <w:noProof/>
                <w:webHidden/>
              </w:rPr>
              <w:instrText xml:space="preserve"> PAGEREF _Toc437011618 \h </w:instrText>
            </w:r>
            <w:r w:rsidR="00883C73">
              <w:rPr>
                <w:noProof/>
                <w:webHidden/>
              </w:rPr>
            </w:r>
            <w:r w:rsidR="00883C73">
              <w:rPr>
                <w:noProof/>
                <w:webHidden/>
              </w:rPr>
              <w:fldChar w:fldCharType="separate"/>
            </w:r>
            <w:r w:rsidR="00F028A4">
              <w:rPr>
                <w:noProof/>
                <w:webHidden/>
              </w:rPr>
              <w:t>93</w:t>
            </w:r>
            <w:r w:rsidR="00883C73">
              <w:rPr>
                <w:noProof/>
                <w:webHidden/>
              </w:rPr>
              <w:fldChar w:fldCharType="end"/>
            </w:r>
          </w:hyperlink>
        </w:p>
        <w:p w14:paraId="2CDBED8D" w14:textId="77777777" w:rsidR="00883C73" w:rsidRDefault="00A870AD">
          <w:pPr>
            <w:pStyle w:val="TOC2"/>
            <w:tabs>
              <w:tab w:val="right" w:leader="dot" w:pos="9350"/>
            </w:tabs>
            <w:rPr>
              <w:rFonts w:cstheme="minorBidi"/>
              <w:noProof/>
            </w:rPr>
          </w:pPr>
          <w:hyperlink w:anchor="_Toc437011619" w:history="1">
            <w:r w:rsidR="00883C73" w:rsidRPr="004C1305">
              <w:rPr>
                <w:rStyle w:val="Hyperlink"/>
                <w:rFonts w:ascii="Times New Roman" w:hAnsi="Times New Roman"/>
                <w:b/>
                <w:bCs/>
                <w:noProof/>
                <w:kern w:val="32"/>
                <w:lang w:eastAsia="zh-CN"/>
              </w:rPr>
              <w:t>7.1 Novelty and Utility of B-ink Stent Designs</w:t>
            </w:r>
            <w:r w:rsidR="00883C73">
              <w:rPr>
                <w:noProof/>
                <w:webHidden/>
              </w:rPr>
              <w:tab/>
            </w:r>
            <w:r w:rsidR="00883C73">
              <w:rPr>
                <w:noProof/>
                <w:webHidden/>
              </w:rPr>
              <w:fldChar w:fldCharType="begin"/>
            </w:r>
            <w:r w:rsidR="00883C73">
              <w:rPr>
                <w:noProof/>
                <w:webHidden/>
              </w:rPr>
              <w:instrText xml:space="preserve"> PAGEREF _Toc437011619 \h </w:instrText>
            </w:r>
            <w:r w:rsidR="00883C73">
              <w:rPr>
                <w:noProof/>
                <w:webHidden/>
              </w:rPr>
            </w:r>
            <w:r w:rsidR="00883C73">
              <w:rPr>
                <w:noProof/>
                <w:webHidden/>
              </w:rPr>
              <w:fldChar w:fldCharType="separate"/>
            </w:r>
            <w:r w:rsidR="00F028A4">
              <w:rPr>
                <w:noProof/>
                <w:webHidden/>
              </w:rPr>
              <w:t>93</w:t>
            </w:r>
            <w:r w:rsidR="00883C73">
              <w:rPr>
                <w:noProof/>
                <w:webHidden/>
              </w:rPr>
              <w:fldChar w:fldCharType="end"/>
            </w:r>
          </w:hyperlink>
        </w:p>
        <w:p w14:paraId="0C34F2CC" w14:textId="77777777" w:rsidR="00883C73" w:rsidRDefault="00A870AD">
          <w:pPr>
            <w:pStyle w:val="TOC2"/>
            <w:tabs>
              <w:tab w:val="right" w:leader="dot" w:pos="9350"/>
            </w:tabs>
            <w:rPr>
              <w:rFonts w:cstheme="minorBidi"/>
              <w:noProof/>
            </w:rPr>
          </w:pPr>
          <w:hyperlink w:anchor="_Toc437011620" w:history="1">
            <w:r w:rsidR="00883C73" w:rsidRPr="004C1305">
              <w:rPr>
                <w:rStyle w:val="Hyperlink"/>
                <w:rFonts w:ascii="Times New Roman" w:hAnsi="Times New Roman"/>
                <w:b/>
                <w:bCs/>
                <w:noProof/>
                <w:kern w:val="32"/>
                <w:lang w:eastAsia="zh-CN"/>
              </w:rPr>
              <w:t>7.2 Background</w:t>
            </w:r>
            <w:r w:rsidR="00883C73">
              <w:rPr>
                <w:noProof/>
                <w:webHidden/>
              </w:rPr>
              <w:tab/>
            </w:r>
            <w:r w:rsidR="00883C73">
              <w:rPr>
                <w:noProof/>
                <w:webHidden/>
              </w:rPr>
              <w:fldChar w:fldCharType="begin"/>
            </w:r>
            <w:r w:rsidR="00883C73">
              <w:rPr>
                <w:noProof/>
                <w:webHidden/>
              </w:rPr>
              <w:instrText xml:space="preserve"> PAGEREF _Toc437011620 \h </w:instrText>
            </w:r>
            <w:r w:rsidR="00883C73">
              <w:rPr>
                <w:noProof/>
                <w:webHidden/>
              </w:rPr>
            </w:r>
            <w:r w:rsidR="00883C73">
              <w:rPr>
                <w:noProof/>
                <w:webHidden/>
              </w:rPr>
              <w:fldChar w:fldCharType="separate"/>
            </w:r>
            <w:r w:rsidR="00F028A4">
              <w:rPr>
                <w:noProof/>
                <w:webHidden/>
              </w:rPr>
              <w:t>94</w:t>
            </w:r>
            <w:r w:rsidR="00883C73">
              <w:rPr>
                <w:noProof/>
                <w:webHidden/>
              </w:rPr>
              <w:fldChar w:fldCharType="end"/>
            </w:r>
          </w:hyperlink>
        </w:p>
        <w:p w14:paraId="665334E7" w14:textId="77777777" w:rsidR="00883C73" w:rsidRDefault="00A870AD">
          <w:pPr>
            <w:pStyle w:val="TOC2"/>
            <w:tabs>
              <w:tab w:val="right" w:leader="dot" w:pos="9350"/>
            </w:tabs>
            <w:rPr>
              <w:rFonts w:cstheme="minorBidi"/>
              <w:noProof/>
            </w:rPr>
          </w:pPr>
          <w:hyperlink w:anchor="_Toc437011621" w:history="1">
            <w:r w:rsidR="00883C73" w:rsidRPr="004C1305">
              <w:rPr>
                <w:rStyle w:val="Hyperlink"/>
                <w:rFonts w:ascii="Times New Roman" w:hAnsi="Times New Roman"/>
                <w:b/>
                <w:bCs/>
                <w:noProof/>
                <w:kern w:val="32"/>
                <w:lang w:eastAsia="zh-CN"/>
              </w:rPr>
              <w:t>7.3 Methods</w:t>
            </w:r>
            <w:r w:rsidR="00883C73">
              <w:rPr>
                <w:noProof/>
                <w:webHidden/>
              </w:rPr>
              <w:tab/>
            </w:r>
            <w:r w:rsidR="00883C73">
              <w:rPr>
                <w:noProof/>
                <w:webHidden/>
              </w:rPr>
              <w:fldChar w:fldCharType="begin"/>
            </w:r>
            <w:r w:rsidR="00883C73">
              <w:rPr>
                <w:noProof/>
                <w:webHidden/>
              </w:rPr>
              <w:instrText xml:space="preserve"> PAGEREF _Toc437011621 \h </w:instrText>
            </w:r>
            <w:r w:rsidR="00883C73">
              <w:rPr>
                <w:noProof/>
                <w:webHidden/>
              </w:rPr>
            </w:r>
            <w:r w:rsidR="00883C73">
              <w:rPr>
                <w:noProof/>
                <w:webHidden/>
              </w:rPr>
              <w:fldChar w:fldCharType="separate"/>
            </w:r>
            <w:r w:rsidR="00F028A4">
              <w:rPr>
                <w:noProof/>
                <w:webHidden/>
              </w:rPr>
              <w:t>96</w:t>
            </w:r>
            <w:r w:rsidR="00883C73">
              <w:rPr>
                <w:noProof/>
                <w:webHidden/>
              </w:rPr>
              <w:fldChar w:fldCharType="end"/>
            </w:r>
          </w:hyperlink>
        </w:p>
        <w:p w14:paraId="212175FC" w14:textId="77777777" w:rsidR="00883C73" w:rsidRDefault="00A870AD">
          <w:pPr>
            <w:pStyle w:val="TOC2"/>
            <w:tabs>
              <w:tab w:val="right" w:leader="dot" w:pos="9350"/>
            </w:tabs>
            <w:rPr>
              <w:rFonts w:cstheme="minorBidi"/>
              <w:noProof/>
            </w:rPr>
          </w:pPr>
          <w:hyperlink w:anchor="_Toc437011622" w:history="1">
            <w:r w:rsidR="00883C73" w:rsidRPr="004C1305">
              <w:rPr>
                <w:rStyle w:val="Hyperlink"/>
                <w:rFonts w:ascii="Times New Roman" w:hAnsi="Times New Roman"/>
                <w:b/>
                <w:bCs/>
                <w:noProof/>
                <w:kern w:val="32"/>
                <w:lang w:eastAsia="zh-CN"/>
              </w:rPr>
              <w:t>7.3.1 Polymer Synthesis and characterization</w:t>
            </w:r>
            <w:r w:rsidR="00883C73">
              <w:rPr>
                <w:noProof/>
                <w:webHidden/>
              </w:rPr>
              <w:tab/>
            </w:r>
            <w:r w:rsidR="00883C73">
              <w:rPr>
                <w:noProof/>
                <w:webHidden/>
              </w:rPr>
              <w:fldChar w:fldCharType="begin"/>
            </w:r>
            <w:r w:rsidR="00883C73">
              <w:rPr>
                <w:noProof/>
                <w:webHidden/>
              </w:rPr>
              <w:instrText xml:space="preserve"> PAGEREF _Toc437011622 \h </w:instrText>
            </w:r>
            <w:r w:rsidR="00883C73">
              <w:rPr>
                <w:noProof/>
                <w:webHidden/>
              </w:rPr>
            </w:r>
            <w:r w:rsidR="00883C73">
              <w:rPr>
                <w:noProof/>
                <w:webHidden/>
              </w:rPr>
              <w:fldChar w:fldCharType="separate"/>
            </w:r>
            <w:r w:rsidR="00F028A4">
              <w:rPr>
                <w:noProof/>
                <w:webHidden/>
              </w:rPr>
              <w:t>96</w:t>
            </w:r>
            <w:r w:rsidR="00883C73">
              <w:rPr>
                <w:noProof/>
                <w:webHidden/>
              </w:rPr>
              <w:fldChar w:fldCharType="end"/>
            </w:r>
          </w:hyperlink>
        </w:p>
        <w:p w14:paraId="1BB805E3" w14:textId="77777777" w:rsidR="00883C73" w:rsidRDefault="00A870AD">
          <w:pPr>
            <w:pStyle w:val="TOC2"/>
            <w:tabs>
              <w:tab w:val="right" w:leader="dot" w:pos="9350"/>
            </w:tabs>
            <w:rPr>
              <w:rFonts w:cstheme="minorBidi"/>
              <w:noProof/>
            </w:rPr>
          </w:pPr>
          <w:hyperlink w:anchor="_Toc437011623" w:history="1">
            <w:r w:rsidR="00883C73" w:rsidRPr="004C1305">
              <w:rPr>
                <w:rStyle w:val="Hyperlink"/>
                <w:rFonts w:ascii="Times New Roman" w:hAnsi="Times New Roman"/>
                <w:b/>
                <w:bCs/>
                <w:noProof/>
                <w:kern w:val="32"/>
                <w:lang w:eastAsia="zh-CN"/>
              </w:rPr>
              <w:t>7.3.2 Biomaterial ink formulation and rheological characterization</w:t>
            </w:r>
            <w:r w:rsidR="00883C73">
              <w:rPr>
                <w:noProof/>
                <w:webHidden/>
              </w:rPr>
              <w:tab/>
            </w:r>
            <w:r w:rsidR="00883C73">
              <w:rPr>
                <w:noProof/>
                <w:webHidden/>
              </w:rPr>
              <w:fldChar w:fldCharType="begin"/>
            </w:r>
            <w:r w:rsidR="00883C73">
              <w:rPr>
                <w:noProof/>
                <w:webHidden/>
              </w:rPr>
              <w:instrText xml:space="preserve"> PAGEREF _Toc437011623 \h </w:instrText>
            </w:r>
            <w:r w:rsidR="00883C73">
              <w:rPr>
                <w:noProof/>
                <w:webHidden/>
              </w:rPr>
            </w:r>
            <w:r w:rsidR="00883C73">
              <w:rPr>
                <w:noProof/>
                <w:webHidden/>
              </w:rPr>
              <w:fldChar w:fldCharType="separate"/>
            </w:r>
            <w:r w:rsidR="00F028A4">
              <w:rPr>
                <w:noProof/>
                <w:webHidden/>
              </w:rPr>
              <w:t>97</w:t>
            </w:r>
            <w:r w:rsidR="00883C73">
              <w:rPr>
                <w:noProof/>
                <w:webHidden/>
              </w:rPr>
              <w:fldChar w:fldCharType="end"/>
            </w:r>
          </w:hyperlink>
        </w:p>
        <w:p w14:paraId="7DC697EC" w14:textId="77777777" w:rsidR="00883C73" w:rsidRDefault="00A870AD">
          <w:pPr>
            <w:pStyle w:val="TOC2"/>
            <w:tabs>
              <w:tab w:val="right" w:leader="dot" w:pos="9350"/>
            </w:tabs>
            <w:rPr>
              <w:rFonts w:cstheme="minorBidi"/>
              <w:noProof/>
            </w:rPr>
          </w:pPr>
          <w:hyperlink w:anchor="_Toc437011624" w:history="1">
            <w:r w:rsidR="00883C73" w:rsidRPr="004C1305">
              <w:rPr>
                <w:rStyle w:val="Hyperlink"/>
                <w:rFonts w:ascii="Times New Roman" w:hAnsi="Times New Roman"/>
                <w:b/>
                <w:bCs/>
                <w:noProof/>
                <w:kern w:val="32"/>
                <w:lang w:eastAsia="zh-CN"/>
              </w:rPr>
              <w:t>7.3.3 Projection microstereolithography printer design and fabrication</w:t>
            </w:r>
            <w:r w:rsidR="00883C73">
              <w:rPr>
                <w:noProof/>
                <w:webHidden/>
              </w:rPr>
              <w:tab/>
            </w:r>
            <w:r w:rsidR="00883C73">
              <w:rPr>
                <w:noProof/>
                <w:webHidden/>
              </w:rPr>
              <w:fldChar w:fldCharType="begin"/>
            </w:r>
            <w:r w:rsidR="00883C73">
              <w:rPr>
                <w:noProof/>
                <w:webHidden/>
              </w:rPr>
              <w:instrText xml:space="preserve"> PAGEREF _Toc437011624 \h </w:instrText>
            </w:r>
            <w:r w:rsidR="00883C73">
              <w:rPr>
                <w:noProof/>
                <w:webHidden/>
              </w:rPr>
            </w:r>
            <w:r w:rsidR="00883C73">
              <w:rPr>
                <w:noProof/>
                <w:webHidden/>
              </w:rPr>
              <w:fldChar w:fldCharType="separate"/>
            </w:r>
            <w:r w:rsidR="00F028A4">
              <w:rPr>
                <w:noProof/>
                <w:webHidden/>
              </w:rPr>
              <w:t>98</w:t>
            </w:r>
            <w:r w:rsidR="00883C73">
              <w:rPr>
                <w:noProof/>
                <w:webHidden/>
              </w:rPr>
              <w:fldChar w:fldCharType="end"/>
            </w:r>
          </w:hyperlink>
        </w:p>
        <w:p w14:paraId="46BF3D5B" w14:textId="77777777" w:rsidR="00883C73" w:rsidRDefault="00A870AD">
          <w:pPr>
            <w:pStyle w:val="TOC2"/>
            <w:tabs>
              <w:tab w:val="right" w:leader="dot" w:pos="9350"/>
            </w:tabs>
            <w:rPr>
              <w:rFonts w:cstheme="minorBidi"/>
              <w:noProof/>
            </w:rPr>
          </w:pPr>
          <w:hyperlink w:anchor="_Toc437011625" w:history="1">
            <w:r w:rsidR="00883C73" w:rsidRPr="004C1305">
              <w:rPr>
                <w:rStyle w:val="Hyperlink"/>
                <w:rFonts w:ascii="Times New Roman" w:hAnsi="Times New Roman"/>
                <w:b/>
                <w:bCs/>
                <w:noProof/>
                <w:kern w:val="32"/>
                <w:lang w:eastAsia="zh-CN"/>
              </w:rPr>
              <w:t>7.3.4 Stent Design</w:t>
            </w:r>
            <w:r w:rsidR="00883C73">
              <w:rPr>
                <w:noProof/>
                <w:webHidden/>
              </w:rPr>
              <w:tab/>
            </w:r>
            <w:r w:rsidR="00883C73">
              <w:rPr>
                <w:noProof/>
                <w:webHidden/>
              </w:rPr>
              <w:fldChar w:fldCharType="begin"/>
            </w:r>
            <w:r w:rsidR="00883C73">
              <w:rPr>
                <w:noProof/>
                <w:webHidden/>
              </w:rPr>
              <w:instrText xml:space="preserve"> PAGEREF _Toc437011625 \h </w:instrText>
            </w:r>
            <w:r w:rsidR="00883C73">
              <w:rPr>
                <w:noProof/>
                <w:webHidden/>
              </w:rPr>
            </w:r>
            <w:r w:rsidR="00883C73">
              <w:rPr>
                <w:noProof/>
                <w:webHidden/>
              </w:rPr>
              <w:fldChar w:fldCharType="separate"/>
            </w:r>
            <w:r w:rsidR="00F028A4">
              <w:rPr>
                <w:noProof/>
                <w:webHidden/>
              </w:rPr>
              <w:t>100</w:t>
            </w:r>
            <w:r w:rsidR="00883C73">
              <w:rPr>
                <w:noProof/>
                <w:webHidden/>
              </w:rPr>
              <w:fldChar w:fldCharType="end"/>
            </w:r>
          </w:hyperlink>
        </w:p>
        <w:p w14:paraId="31A1B93B" w14:textId="77777777" w:rsidR="00883C73" w:rsidRDefault="00A870AD">
          <w:pPr>
            <w:pStyle w:val="TOC2"/>
            <w:tabs>
              <w:tab w:val="right" w:leader="dot" w:pos="9350"/>
            </w:tabs>
            <w:rPr>
              <w:rFonts w:cstheme="minorBidi"/>
              <w:noProof/>
            </w:rPr>
          </w:pPr>
          <w:hyperlink w:anchor="_Toc437011626" w:history="1">
            <w:r w:rsidR="00883C73" w:rsidRPr="004C1305">
              <w:rPr>
                <w:rStyle w:val="Hyperlink"/>
                <w:rFonts w:ascii="Times New Roman" w:hAnsi="Times New Roman"/>
                <w:b/>
                <w:bCs/>
                <w:noProof/>
                <w:kern w:val="32"/>
                <w:lang w:eastAsia="zh-CN"/>
              </w:rPr>
              <w:t>7.3.5 Morphological assessment of the stents</w:t>
            </w:r>
            <w:r w:rsidR="00883C73">
              <w:rPr>
                <w:noProof/>
                <w:webHidden/>
              </w:rPr>
              <w:tab/>
            </w:r>
            <w:r w:rsidR="00883C73">
              <w:rPr>
                <w:noProof/>
                <w:webHidden/>
              </w:rPr>
              <w:fldChar w:fldCharType="begin"/>
            </w:r>
            <w:r w:rsidR="00883C73">
              <w:rPr>
                <w:noProof/>
                <w:webHidden/>
              </w:rPr>
              <w:instrText xml:space="preserve"> PAGEREF _Toc437011626 \h </w:instrText>
            </w:r>
            <w:r w:rsidR="00883C73">
              <w:rPr>
                <w:noProof/>
                <w:webHidden/>
              </w:rPr>
            </w:r>
            <w:r w:rsidR="00883C73">
              <w:rPr>
                <w:noProof/>
                <w:webHidden/>
              </w:rPr>
              <w:fldChar w:fldCharType="separate"/>
            </w:r>
            <w:r w:rsidR="00F028A4">
              <w:rPr>
                <w:noProof/>
                <w:webHidden/>
              </w:rPr>
              <w:t>101</w:t>
            </w:r>
            <w:r w:rsidR="00883C73">
              <w:rPr>
                <w:noProof/>
                <w:webHidden/>
              </w:rPr>
              <w:fldChar w:fldCharType="end"/>
            </w:r>
          </w:hyperlink>
        </w:p>
        <w:p w14:paraId="244BD8DD" w14:textId="77777777" w:rsidR="00883C73" w:rsidRDefault="00A870AD">
          <w:pPr>
            <w:pStyle w:val="TOC2"/>
            <w:tabs>
              <w:tab w:val="right" w:leader="dot" w:pos="9350"/>
            </w:tabs>
            <w:rPr>
              <w:rFonts w:cstheme="minorBidi"/>
              <w:noProof/>
            </w:rPr>
          </w:pPr>
          <w:hyperlink w:anchor="_Toc437011627" w:history="1">
            <w:r w:rsidR="00883C73" w:rsidRPr="004C1305">
              <w:rPr>
                <w:rStyle w:val="Hyperlink"/>
                <w:rFonts w:ascii="Times New Roman" w:hAnsi="Times New Roman"/>
                <w:b/>
                <w:bCs/>
                <w:noProof/>
                <w:kern w:val="32"/>
                <w:lang w:eastAsia="zh-CN"/>
              </w:rPr>
              <w:t>7.3.6 Mechanical Testing</w:t>
            </w:r>
            <w:r w:rsidR="00883C73">
              <w:rPr>
                <w:noProof/>
                <w:webHidden/>
              </w:rPr>
              <w:tab/>
            </w:r>
            <w:r w:rsidR="00883C73">
              <w:rPr>
                <w:noProof/>
                <w:webHidden/>
              </w:rPr>
              <w:fldChar w:fldCharType="begin"/>
            </w:r>
            <w:r w:rsidR="00883C73">
              <w:rPr>
                <w:noProof/>
                <w:webHidden/>
              </w:rPr>
              <w:instrText xml:space="preserve"> PAGEREF _Toc437011627 \h </w:instrText>
            </w:r>
            <w:r w:rsidR="00883C73">
              <w:rPr>
                <w:noProof/>
                <w:webHidden/>
              </w:rPr>
            </w:r>
            <w:r w:rsidR="00883C73">
              <w:rPr>
                <w:noProof/>
                <w:webHidden/>
              </w:rPr>
              <w:fldChar w:fldCharType="separate"/>
            </w:r>
            <w:r w:rsidR="00F028A4">
              <w:rPr>
                <w:noProof/>
                <w:webHidden/>
              </w:rPr>
              <w:t>101</w:t>
            </w:r>
            <w:r w:rsidR="00883C73">
              <w:rPr>
                <w:noProof/>
                <w:webHidden/>
              </w:rPr>
              <w:fldChar w:fldCharType="end"/>
            </w:r>
          </w:hyperlink>
        </w:p>
        <w:p w14:paraId="0CCB5441" w14:textId="77777777" w:rsidR="00883C73" w:rsidRDefault="00A870AD">
          <w:pPr>
            <w:pStyle w:val="TOC2"/>
            <w:tabs>
              <w:tab w:val="right" w:leader="dot" w:pos="9350"/>
            </w:tabs>
            <w:rPr>
              <w:rFonts w:cstheme="minorBidi"/>
              <w:noProof/>
            </w:rPr>
          </w:pPr>
          <w:hyperlink w:anchor="_Toc437011628" w:history="1">
            <w:r w:rsidR="00883C73" w:rsidRPr="004C1305">
              <w:rPr>
                <w:rStyle w:val="Hyperlink"/>
                <w:rFonts w:ascii="Times New Roman" w:hAnsi="Times New Roman"/>
                <w:b/>
                <w:bCs/>
                <w:noProof/>
                <w:kern w:val="32"/>
                <w:lang w:eastAsia="zh-CN"/>
              </w:rPr>
              <w:t>7.3.7 Numerical Simulation</w:t>
            </w:r>
            <w:r w:rsidR="00883C73">
              <w:rPr>
                <w:noProof/>
                <w:webHidden/>
              </w:rPr>
              <w:tab/>
            </w:r>
            <w:r w:rsidR="00883C73">
              <w:rPr>
                <w:noProof/>
                <w:webHidden/>
              </w:rPr>
              <w:fldChar w:fldCharType="begin"/>
            </w:r>
            <w:r w:rsidR="00883C73">
              <w:rPr>
                <w:noProof/>
                <w:webHidden/>
              </w:rPr>
              <w:instrText xml:space="preserve"> PAGEREF _Toc437011628 \h </w:instrText>
            </w:r>
            <w:r w:rsidR="00883C73">
              <w:rPr>
                <w:noProof/>
                <w:webHidden/>
              </w:rPr>
            </w:r>
            <w:r w:rsidR="00883C73">
              <w:rPr>
                <w:noProof/>
                <w:webHidden/>
              </w:rPr>
              <w:fldChar w:fldCharType="separate"/>
            </w:r>
            <w:r w:rsidR="00F028A4">
              <w:rPr>
                <w:noProof/>
                <w:webHidden/>
              </w:rPr>
              <w:t>101</w:t>
            </w:r>
            <w:r w:rsidR="00883C73">
              <w:rPr>
                <w:noProof/>
                <w:webHidden/>
              </w:rPr>
              <w:fldChar w:fldCharType="end"/>
            </w:r>
          </w:hyperlink>
        </w:p>
        <w:p w14:paraId="6F6BFD67" w14:textId="77777777" w:rsidR="00883C73" w:rsidRDefault="00A870AD">
          <w:pPr>
            <w:pStyle w:val="TOC2"/>
            <w:tabs>
              <w:tab w:val="right" w:leader="dot" w:pos="9350"/>
            </w:tabs>
            <w:rPr>
              <w:rFonts w:cstheme="minorBidi"/>
              <w:noProof/>
            </w:rPr>
          </w:pPr>
          <w:hyperlink w:anchor="_Toc437011629" w:history="1">
            <w:r w:rsidR="00883C73" w:rsidRPr="004C1305">
              <w:rPr>
                <w:rStyle w:val="Hyperlink"/>
                <w:rFonts w:ascii="Times New Roman" w:hAnsi="Times New Roman"/>
                <w:b/>
                <w:bCs/>
                <w:noProof/>
                <w:kern w:val="32"/>
                <w:lang w:eastAsia="zh-CN"/>
              </w:rPr>
              <w:t>7.4 Results and Discussion</w:t>
            </w:r>
            <w:r w:rsidR="00883C73">
              <w:rPr>
                <w:noProof/>
                <w:webHidden/>
              </w:rPr>
              <w:tab/>
            </w:r>
            <w:r w:rsidR="00883C73">
              <w:rPr>
                <w:noProof/>
                <w:webHidden/>
              </w:rPr>
              <w:fldChar w:fldCharType="begin"/>
            </w:r>
            <w:r w:rsidR="00883C73">
              <w:rPr>
                <w:noProof/>
                <w:webHidden/>
              </w:rPr>
              <w:instrText xml:space="preserve"> PAGEREF _Toc437011629 \h </w:instrText>
            </w:r>
            <w:r w:rsidR="00883C73">
              <w:rPr>
                <w:noProof/>
                <w:webHidden/>
              </w:rPr>
            </w:r>
            <w:r w:rsidR="00883C73">
              <w:rPr>
                <w:noProof/>
                <w:webHidden/>
              </w:rPr>
              <w:fldChar w:fldCharType="separate"/>
            </w:r>
            <w:r w:rsidR="00F028A4">
              <w:rPr>
                <w:noProof/>
                <w:webHidden/>
              </w:rPr>
              <w:t>102</w:t>
            </w:r>
            <w:r w:rsidR="00883C73">
              <w:rPr>
                <w:noProof/>
                <w:webHidden/>
              </w:rPr>
              <w:fldChar w:fldCharType="end"/>
            </w:r>
          </w:hyperlink>
        </w:p>
        <w:p w14:paraId="1CE556AD" w14:textId="77777777" w:rsidR="00883C73" w:rsidRDefault="00A870AD">
          <w:pPr>
            <w:pStyle w:val="TOC2"/>
            <w:tabs>
              <w:tab w:val="right" w:leader="dot" w:pos="9350"/>
            </w:tabs>
            <w:rPr>
              <w:rFonts w:cstheme="minorBidi"/>
              <w:noProof/>
            </w:rPr>
          </w:pPr>
          <w:hyperlink w:anchor="_Toc437011630" w:history="1">
            <w:r w:rsidR="00883C73" w:rsidRPr="004C1305">
              <w:rPr>
                <w:rStyle w:val="Hyperlink"/>
                <w:rFonts w:ascii="Times New Roman" w:hAnsi="Times New Roman"/>
                <w:b/>
                <w:bCs/>
                <w:noProof/>
                <w:kern w:val="32"/>
                <w:lang w:eastAsia="zh-CN"/>
              </w:rPr>
              <w:t>7.4.1 Polymer synthesis and characterization</w:t>
            </w:r>
            <w:r w:rsidR="00883C73">
              <w:rPr>
                <w:noProof/>
                <w:webHidden/>
              </w:rPr>
              <w:tab/>
            </w:r>
            <w:r w:rsidR="00883C73">
              <w:rPr>
                <w:noProof/>
                <w:webHidden/>
              </w:rPr>
              <w:fldChar w:fldCharType="begin"/>
            </w:r>
            <w:r w:rsidR="00883C73">
              <w:rPr>
                <w:noProof/>
                <w:webHidden/>
              </w:rPr>
              <w:instrText xml:space="preserve"> PAGEREF _Toc437011630 \h </w:instrText>
            </w:r>
            <w:r w:rsidR="00883C73">
              <w:rPr>
                <w:noProof/>
                <w:webHidden/>
              </w:rPr>
            </w:r>
            <w:r w:rsidR="00883C73">
              <w:rPr>
                <w:noProof/>
                <w:webHidden/>
              </w:rPr>
              <w:fldChar w:fldCharType="separate"/>
            </w:r>
            <w:r w:rsidR="00F028A4">
              <w:rPr>
                <w:noProof/>
                <w:webHidden/>
              </w:rPr>
              <w:t>102</w:t>
            </w:r>
            <w:r w:rsidR="00883C73">
              <w:rPr>
                <w:noProof/>
                <w:webHidden/>
              </w:rPr>
              <w:fldChar w:fldCharType="end"/>
            </w:r>
          </w:hyperlink>
        </w:p>
        <w:p w14:paraId="253AE0DF" w14:textId="77777777" w:rsidR="00883C73" w:rsidRDefault="00A870AD">
          <w:pPr>
            <w:pStyle w:val="TOC2"/>
            <w:tabs>
              <w:tab w:val="right" w:leader="dot" w:pos="9350"/>
            </w:tabs>
            <w:rPr>
              <w:rFonts w:cstheme="minorBidi"/>
              <w:noProof/>
            </w:rPr>
          </w:pPr>
          <w:hyperlink w:anchor="_Toc437011631" w:history="1">
            <w:r w:rsidR="00883C73" w:rsidRPr="004C1305">
              <w:rPr>
                <w:rStyle w:val="Hyperlink"/>
                <w:rFonts w:ascii="Times New Roman" w:hAnsi="Times New Roman"/>
                <w:b/>
                <w:bCs/>
                <w:noProof/>
                <w:kern w:val="32"/>
                <w:lang w:eastAsia="zh-CN"/>
              </w:rPr>
              <w:t>7.4.2 Biomaterial ink formulation and rheological characterization</w:t>
            </w:r>
            <w:r w:rsidR="00883C73">
              <w:rPr>
                <w:noProof/>
                <w:webHidden/>
              </w:rPr>
              <w:tab/>
            </w:r>
            <w:r w:rsidR="00883C73">
              <w:rPr>
                <w:noProof/>
                <w:webHidden/>
              </w:rPr>
              <w:fldChar w:fldCharType="begin"/>
            </w:r>
            <w:r w:rsidR="00883C73">
              <w:rPr>
                <w:noProof/>
                <w:webHidden/>
              </w:rPr>
              <w:instrText xml:space="preserve"> PAGEREF _Toc437011631 \h </w:instrText>
            </w:r>
            <w:r w:rsidR="00883C73">
              <w:rPr>
                <w:noProof/>
                <w:webHidden/>
              </w:rPr>
            </w:r>
            <w:r w:rsidR="00883C73">
              <w:rPr>
                <w:noProof/>
                <w:webHidden/>
              </w:rPr>
              <w:fldChar w:fldCharType="separate"/>
            </w:r>
            <w:r w:rsidR="00F028A4">
              <w:rPr>
                <w:noProof/>
                <w:webHidden/>
              </w:rPr>
              <w:t>103</w:t>
            </w:r>
            <w:r w:rsidR="00883C73">
              <w:rPr>
                <w:noProof/>
                <w:webHidden/>
              </w:rPr>
              <w:fldChar w:fldCharType="end"/>
            </w:r>
          </w:hyperlink>
        </w:p>
        <w:p w14:paraId="5ED1A36D" w14:textId="77777777" w:rsidR="00883C73" w:rsidRDefault="00A870AD">
          <w:pPr>
            <w:pStyle w:val="TOC2"/>
            <w:tabs>
              <w:tab w:val="right" w:leader="dot" w:pos="9350"/>
            </w:tabs>
            <w:rPr>
              <w:rFonts w:cstheme="minorBidi"/>
              <w:noProof/>
            </w:rPr>
          </w:pPr>
          <w:hyperlink w:anchor="_Toc437011632" w:history="1">
            <w:r w:rsidR="00883C73" w:rsidRPr="004C1305">
              <w:rPr>
                <w:rStyle w:val="Hyperlink"/>
                <w:rFonts w:ascii="Times New Roman" w:hAnsi="Times New Roman"/>
                <w:b/>
                <w:bCs/>
                <w:noProof/>
                <w:kern w:val="32"/>
                <w:lang w:eastAsia="zh-CN"/>
              </w:rPr>
              <w:t>7.4.3 Projection microstereolithgoraphy printer design and fabrication</w:t>
            </w:r>
            <w:r w:rsidR="00883C73">
              <w:rPr>
                <w:noProof/>
                <w:webHidden/>
              </w:rPr>
              <w:tab/>
            </w:r>
            <w:r w:rsidR="00883C73">
              <w:rPr>
                <w:noProof/>
                <w:webHidden/>
              </w:rPr>
              <w:fldChar w:fldCharType="begin"/>
            </w:r>
            <w:r w:rsidR="00883C73">
              <w:rPr>
                <w:noProof/>
                <w:webHidden/>
              </w:rPr>
              <w:instrText xml:space="preserve"> PAGEREF _Toc437011632 \h </w:instrText>
            </w:r>
            <w:r w:rsidR="00883C73">
              <w:rPr>
                <w:noProof/>
                <w:webHidden/>
              </w:rPr>
            </w:r>
            <w:r w:rsidR="00883C73">
              <w:rPr>
                <w:noProof/>
                <w:webHidden/>
              </w:rPr>
              <w:fldChar w:fldCharType="separate"/>
            </w:r>
            <w:r w:rsidR="00F028A4">
              <w:rPr>
                <w:noProof/>
                <w:webHidden/>
              </w:rPr>
              <w:t>105</w:t>
            </w:r>
            <w:r w:rsidR="00883C73">
              <w:rPr>
                <w:noProof/>
                <w:webHidden/>
              </w:rPr>
              <w:fldChar w:fldCharType="end"/>
            </w:r>
          </w:hyperlink>
        </w:p>
        <w:p w14:paraId="2B777353" w14:textId="77777777" w:rsidR="00883C73" w:rsidRDefault="00A870AD">
          <w:pPr>
            <w:pStyle w:val="TOC2"/>
            <w:tabs>
              <w:tab w:val="right" w:leader="dot" w:pos="9350"/>
            </w:tabs>
            <w:rPr>
              <w:rFonts w:cstheme="minorBidi"/>
              <w:noProof/>
            </w:rPr>
          </w:pPr>
          <w:hyperlink w:anchor="_Toc437011633" w:history="1">
            <w:r w:rsidR="00883C73" w:rsidRPr="004C1305">
              <w:rPr>
                <w:rStyle w:val="Hyperlink"/>
                <w:rFonts w:ascii="Times New Roman" w:hAnsi="Times New Roman"/>
                <w:b/>
                <w:bCs/>
                <w:noProof/>
                <w:kern w:val="32"/>
                <w:lang w:eastAsia="zh-CN"/>
              </w:rPr>
              <w:t>7.4.4 Morphological Assessment of the Stents</w:t>
            </w:r>
            <w:r w:rsidR="00883C73">
              <w:rPr>
                <w:noProof/>
                <w:webHidden/>
              </w:rPr>
              <w:tab/>
            </w:r>
            <w:r w:rsidR="00883C73">
              <w:rPr>
                <w:noProof/>
                <w:webHidden/>
              </w:rPr>
              <w:fldChar w:fldCharType="begin"/>
            </w:r>
            <w:r w:rsidR="00883C73">
              <w:rPr>
                <w:noProof/>
                <w:webHidden/>
              </w:rPr>
              <w:instrText xml:space="preserve"> PAGEREF _Toc437011633 \h </w:instrText>
            </w:r>
            <w:r w:rsidR="00883C73">
              <w:rPr>
                <w:noProof/>
                <w:webHidden/>
              </w:rPr>
            </w:r>
            <w:r w:rsidR="00883C73">
              <w:rPr>
                <w:noProof/>
                <w:webHidden/>
              </w:rPr>
              <w:fldChar w:fldCharType="separate"/>
            </w:r>
            <w:r w:rsidR="00F028A4">
              <w:rPr>
                <w:noProof/>
                <w:webHidden/>
              </w:rPr>
              <w:t>105</w:t>
            </w:r>
            <w:r w:rsidR="00883C73">
              <w:rPr>
                <w:noProof/>
                <w:webHidden/>
              </w:rPr>
              <w:fldChar w:fldCharType="end"/>
            </w:r>
          </w:hyperlink>
        </w:p>
        <w:p w14:paraId="2090121E" w14:textId="77777777" w:rsidR="00883C73" w:rsidRDefault="00A870AD">
          <w:pPr>
            <w:pStyle w:val="TOC2"/>
            <w:tabs>
              <w:tab w:val="right" w:leader="dot" w:pos="9350"/>
            </w:tabs>
            <w:rPr>
              <w:rFonts w:cstheme="minorBidi"/>
              <w:noProof/>
            </w:rPr>
          </w:pPr>
          <w:hyperlink w:anchor="_Toc437011634" w:history="1">
            <w:r w:rsidR="00883C73" w:rsidRPr="004C1305">
              <w:rPr>
                <w:rStyle w:val="Hyperlink"/>
                <w:rFonts w:ascii="Times New Roman" w:hAnsi="Times New Roman"/>
                <w:b/>
                <w:bCs/>
                <w:noProof/>
                <w:kern w:val="32"/>
                <w:lang w:eastAsia="zh-CN"/>
              </w:rPr>
              <w:t>7.4.5 Mechanical Testing</w:t>
            </w:r>
            <w:r w:rsidR="00883C73">
              <w:rPr>
                <w:noProof/>
                <w:webHidden/>
              </w:rPr>
              <w:tab/>
            </w:r>
            <w:r w:rsidR="00883C73">
              <w:rPr>
                <w:noProof/>
                <w:webHidden/>
              </w:rPr>
              <w:fldChar w:fldCharType="begin"/>
            </w:r>
            <w:r w:rsidR="00883C73">
              <w:rPr>
                <w:noProof/>
                <w:webHidden/>
              </w:rPr>
              <w:instrText xml:space="preserve"> PAGEREF _Toc437011634 \h </w:instrText>
            </w:r>
            <w:r w:rsidR="00883C73">
              <w:rPr>
                <w:noProof/>
                <w:webHidden/>
              </w:rPr>
            </w:r>
            <w:r w:rsidR="00883C73">
              <w:rPr>
                <w:noProof/>
                <w:webHidden/>
              </w:rPr>
              <w:fldChar w:fldCharType="separate"/>
            </w:r>
            <w:r w:rsidR="00F028A4">
              <w:rPr>
                <w:noProof/>
                <w:webHidden/>
              </w:rPr>
              <w:t>107</w:t>
            </w:r>
            <w:r w:rsidR="00883C73">
              <w:rPr>
                <w:noProof/>
                <w:webHidden/>
              </w:rPr>
              <w:fldChar w:fldCharType="end"/>
            </w:r>
          </w:hyperlink>
        </w:p>
        <w:p w14:paraId="5213D001" w14:textId="77777777" w:rsidR="00883C73" w:rsidRDefault="00A870AD">
          <w:pPr>
            <w:pStyle w:val="TOC2"/>
            <w:tabs>
              <w:tab w:val="right" w:leader="dot" w:pos="9350"/>
            </w:tabs>
            <w:rPr>
              <w:rFonts w:cstheme="minorBidi"/>
              <w:noProof/>
            </w:rPr>
          </w:pPr>
          <w:hyperlink w:anchor="_Toc437011635" w:history="1">
            <w:r w:rsidR="00883C73" w:rsidRPr="004C1305">
              <w:rPr>
                <w:rStyle w:val="Hyperlink"/>
                <w:rFonts w:ascii="Times New Roman" w:hAnsi="Times New Roman"/>
                <w:b/>
                <w:bCs/>
                <w:noProof/>
                <w:kern w:val="32"/>
                <w:lang w:eastAsia="zh-CN"/>
              </w:rPr>
              <w:t>7.4.6 Numerical simulation of the stent design</w:t>
            </w:r>
            <w:r w:rsidR="00883C73">
              <w:rPr>
                <w:noProof/>
                <w:webHidden/>
              </w:rPr>
              <w:tab/>
            </w:r>
            <w:r w:rsidR="00883C73">
              <w:rPr>
                <w:noProof/>
                <w:webHidden/>
              </w:rPr>
              <w:fldChar w:fldCharType="begin"/>
            </w:r>
            <w:r w:rsidR="00883C73">
              <w:rPr>
                <w:noProof/>
                <w:webHidden/>
              </w:rPr>
              <w:instrText xml:space="preserve"> PAGEREF _Toc437011635 \h </w:instrText>
            </w:r>
            <w:r w:rsidR="00883C73">
              <w:rPr>
                <w:noProof/>
                <w:webHidden/>
              </w:rPr>
            </w:r>
            <w:r w:rsidR="00883C73">
              <w:rPr>
                <w:noProof/>
                <w:webHidden/>
              </w:rPr>
              <w:fldChar w:fldCharType="separate"/>
            </w:r>
            <w:r w:rsidR="00F028A4">
              <w:rPr>
                <w:noProof/>
                <w:webHidden/>
              </w:rPr>
              <w:t>108</w:t>
            </w:r>
            <w:r w:rsidR="00883C73">
              <w:rPr>
                <w:noProof/>
                <w:webHidden/>
              </w:rPr>
              <w:fldChar w:fldCharType="end"/>
            </w:r>
          </w:hyperlink>
        </w:p>
        <w:p w14:paraId="5D1F9EA9" w14:textId="77777777" w:rsidR="00883C73" w:rsidRDefault="00A870AD">
          <w:pPr>
            <w:pStyle w:val="TOC2"/>
            <w:tabs>
              <w:tab w:val="right" w:leader="dot" w:pos="9350"/>
            </w:tabs>
            <w:rPr>
              <w:rFonts w:cstheme="minorBidi"/>
              <w:noProof/>
            </w:rPr>
          </w:pPr>
          <w:hyperlink w:anchor="_Toc437011636" w:history="1">
            <w:r w:rsidR="00883C73" w:rsidRPr="004C1305">
              <w:rPr>
                <w:rStyle w:val="Hyperlink"/>
                <w:rFonts w:ascii="Times New Roman" w:hAnsi="Times New Roman"/>
                <w:b/>
                <w:bCs/>
                <w:noProof/>
                <w:kern w:val="32"/>
                <w:lang w:eastAsia="zh-CN"/>
              </w:rPr>
              <w:t>7.5 Conclusion</w:t>
            </w:r>
            <w:r w:rsidR="00883C73">
              <w:rPr>
                <w:noProof/>
                <w:webHidden/>
              </w:rPr>
              <w:tab/>
            </w:r>
            <w:r w:rsidR="00883C73">
              <w:rPr>
                <w:noProof/>
                <w:webHidden/>
              </w:rPr>
              <w:fldChar w:fldCharType="begin"/>
            </w:r>
            <w:r w:rsidR="00883C73">
              <w:rPr>
                <w:noProof/>
                <w:webHidden/>
              </w:rPr>
              <w:instrText xml:space="preserve"> PAGEREF _Toc437011636 \h </w:instrText>
            </w:r>
            <w:r w:rsidR="00883C73">
              <w:rPr>
                <w:noProof/>
                <w:webHidden/>
              </w:rPr>
            </w:r>
            <w:r w:rsidR="00883C73">
              <w:rPr>
                <w:noProof/>
                <w:webHidden/>
              </w:rPr>
              <w:fldChar w:fldCharType="separate"/>
            </w:r>
            <w:r w:rsidR="00F028A4">
              <w:rPr>
                <w:noProof/>
                <w:webHidden/>
              </w:rPr>
              <w:t>111</w:t>
            </w:r>
            <w:r w:rsidR="00883C73">
              <w:rPr>
                <w:noProof/>
                <w:webHidden/>
              </w:rPr>
              <w:fldChar w:fldCharType="end"/>
            </w:r>
          </w:hyperlink>
        </w:p>
        <w:p w14:paraId="2116B39B" w14:textId="77777777" w:rsidR="00883C73" w:rsidRDefault="00A870AD">
          <w:pPr>
            <w:pStyle w:val="TOC2"/>
            <w:tabs>
              <w:tab w:val="right" w:leader="dot" w:pos="9350"/>
            </w:tabs>
            <w:rPr>
              <w:rFonts w:cstheme="minorBidi"/>
              <w:noProof/>
            </w:rPr>
          </w:pPr>
          <w:hyperlink w:anchor="_Toc437011637" w:history="1">
            <w:r w:rsidR="00883C73" w:rsidRPr="004C1305">
              <w:rPr>
                <w:rStyle w:val="Hyperlink"/>
                <w:rFonts w:ascii="Times New Roman" w:hAnsi="Times New Roman"/>
                <w:b/>
                <w:bCs/>
                <w:noProof/>
                <w:kern w:val="32"/>
                <w:lang w:eastAsia="zh-CN"/>
              </w:rPr>
              <w:t>7.6 Claims</w:t>
            </w:r>
            <w:r w:rsidR="00883C73">
              <w:rPr>
                <w:noProof/>
                <w:webHidden/>
              </w:rPr>
              <w:tab/>
            </w:r>
            <w:r w:rsidR="00883C73">
              <w:rPr>
                <w:noProof/>
                <w:webHidden/>
              </w:rPr>
              <w:fldChar w:fldCharType="begin"/>
            </w:r>
            <w:r w:rsidR="00883C73">
              <w:rPr>
                <w:noProof/>
                <w:webHidden/>
              </w:rPr>
              <w:instrText xml:space="preserve"> PAGEREF _Toc437011637 \h </w:instrText>
            </w:r>
            <w:r w:rsidR="00883C73">
              <w:rPr>
                <w:noProof/>
                <w:webHidden/>
              </w:rPr>
            </w:r>
            <w:r w:rsidR="00883C73">
              <w:rPr>
                <w:noProof/>
                <w:webHidden/>
              </w:rPr>
              <w:fldChar w:fldCharType="separate"/>
            </w:r>
            <w:r w:rsidR="00F028A4">
              <w:rPr>
                <w:noProof/>
                <w:webHidden/>
              </w:rPr>
              <w:t>111</w:t>
            </w:r>
            <w:r w:rsidR="00883C73">
              <w:rPr>
                <w:noProof/>
                <w:webHidden/>
              </w:rPr>
              <w:fldChar w:fldCharType="end"/>
            </w:r>
          </w:hyperlink>
        </w:p>
        <w:p w14:paraId="7EF4FE99" w14:textId="77777777" w:rsidR="00883C73" w:rsidRDefault="00A870AD">
          <w:pPr>
            <w:pStyle w:val="TOC2"/>
            <w:tabs>
              <w:tab w:val="right" w:leader="dot" w:pos="9350"/>
            </w:tabs>
            <w:rPr>
              <w:rFonts w:cstheme="minorBidi"/>
              <w:noProof/>
            </w:rPr>
          </w:pPr>
          <w:hyperlink w:anchor="_Toc437011638" w:history="1">
            <w:r w:rsidR="00883C73" w:rsidRPr="004C1305">
              <w:rPr>
                <w:rStyle w:val="Hyperlink"/>
                <w:rFonts w:ascii="Times New Roman" w:hAnsi="Times New Roman"/>
                <w:b/>
                <w:bCs/>
                <w:noProof/>
                <w:kern w:val="32"/>
                <w:lang w:eastAsia="zh-CN"/>
              </w:rPr>
              <w:t>7.7 B-Ink Viscosity Testing</w:t>
            </w:r>
            <w:r w:rsidR="00883C73">
              <w:rPr>
                <w:noProof/>
                <w:webHidden/>
              </w:rPr>
              <w:tab/>
            </w:r>
            <w:r w:rsidR="00883C73">
              <w:rPr>
                <w:noProof/>
                <w:webHidden/>
              </w:rPr>
              <w:fldChar w:fldCharType="begin"/>
            </w:r>
            <w:r w:rsidR="00883C73">
              <w:rPr>
                <w:noProof/>
                <w:webHidden/>
              </w:rPr>
              <w:instrText xml:space="preserve"> PAGEREF _Toc437011638 \h </w:instrText>
            </w:r>
            <w:r w:rsidR="00883C73">
              <w:rPr>
                <w:noProof/>
                <w:webHidden/>
              </w:rPr>
            </w:r>
            <w:r w:rsidR="00883C73">
              <w:rPr>
                <w:noProof/>
                <w:webHidden/>
              </w:rPr>
              <w:fldChar w:fldCharType="separate"/>
            </w:r>
            <w:r w:rsidR="00F028A4">
              <w:rPr>
                <w:noProof/>
                <w:webHidden/>
              </w:rPr>
              <w:t>112</w:t>
            </w:r>
            <w:r w:rsidR="00883C73">
              <w:rPr>
                <w:noProof/>
                <w:webHidden/>
              </w:rPr>
              <w:fldChar w:fldCharType="end"/>
            </w:r>
          </w:hyperlink>
        </w:p>
        <w:p w14:paraId="17D823C1" w14:textId="77777777" w:rsidR="00883C73" w:rsidRDefault="00A870AD">
          <w:pPr>
            <w:pStyle w:val="TOC2"/>
            <w:tabs>
              <w:tab w:val="right" w:leader="dot" w:pos="9350"/>
            </w:tabs>
            <w:rPr>
              <w:rFonts w:cstheme="minorBidi"/>
              <w:noProof/>
            </w:rPr>
          </w:pPr>
          <w:hyperlink w:anchor="_Toc437011639" w:history="1">
            <w:r w:rsidR="00883C73" w:rsidRPr="004C1305">
              <w:rPr>
                <w:rStyle w:val="Hyperlink"/>
                <w:rFonts w:ascii="Times New Roman" w:hAnsi="Times New Roman"/>
                <w:b/>
                <w:bCs/>
                <w:noProof/>
                <w:kern w:val="32"/>
                <w:lang w:eastAsia="zh-CN"/>
              </w:rPr>
              <w:t>7.8 New Design inspired by commercially available stents.</w:t>
            </w:r>
            <w:r w:rsidR="00883C73">
              <w:rPr>
                <w:noProof/>
                <w:webHidden/>
              </w:rPr>
              <w:tab/>
            </w:r>
            <w:r w:rsidR="00883C73">
              <w:rPr>
                <w:noProof/>
                <w:webHidden/>
              </w:rPr>
              <w:fldChar w:fldCharType="begin"/>
            </w:r>
            <w:r w:rsidR="00883C73">
              <w:rPr>
                <w:noProof/>
                <w:webHidden/>
              </w:rPr>
              <w:instrText xml:space="preserve"> PAGEREF _Toc437011639 \h </w:instrText>
            </w:r>
            <w:r w:rsidR="00883C73">
              <w:rPr>
                <w:noProof/>
                <w:webHidden/>
              </w:rPr>
            </w:r>
            <w:r w:rsidR="00883C73">
              <w:rPr>
                <w:noProof/>
                <w:webHidden/>
              </w:rPr>
              <w:fldChar w:fldCharType="separate"/>
            </w:r>
            <w:r w:rsidR="00F028A4">
              <w:rPr>
                <w:noProof/>
                <w:webHidden/>
              </w:rPr>
              <w:t>113</w:t>
            </w:r>
            <w:r w:rsidR="00883C73">
              <w:rPr>
                <w:noProof/>
                <w:webHidden/>
              </w:rPr>
              <w:fldChar w:fldCharType="end"/>
            </w:r>
          </w:hyperlink>
        </w:p>
        <w:p w14:paraId="59E05371" w14:textId="77777777" w:rsidR="00883C73" w:rsidRDefault="00A870AD">
          <w:pPr>
            <w:pStyle w:val="TOC2"/>
            <w:tabs>
              <w:tab w:val="right" w:leader="dot" w:pos="9350"/>
            </w:tabs>
            <w:rPr>
              <w:rFonts w:cstheme="minorBidi"/>
              <w:noProof/>
            </w:rPr>
          </w:pPr>
          <w:hyperlink w:anchor="_Toc437011640" w:history="1">
            <w:r w:rsidR="00883C73" w:rsidRPr="004C1305">
              <w:rPr>
                <w:rStyle w:val="Hyperlink"/>
                <w:rFonts w:ascii="Times New Roman" w:hAnsi="Times New Roman"/>
                <w:b/>
                <w:bCs/>
                <w:noProof/>
                <w:kern w:val="32"/>
                <w:lang w:eastAsia="zh-CN"/>
              </w:rPr>
              <w:t>7.9 Preliminary Stent Compression Testing</w:t>
            </w:r>
            <w:r w:rsidR="00883C73">
              <w:rPr>
                <w:noProof/>
                <w:webHidden/>
              </w:rPr>
              <w:tab/>
            </w:r>
            <w:r w:rsidR="00883C73">
              <w:rPr>
                <w:noProof/>
                <w:webHidden/>
              </w:rPr>
              <w:fldChar w:fldCharType="begin"/>
            </w:r>
            <w:r w:rsidR="00883C73">
              <w:rPr>
                <w:noProof/>
                <w:webHidden/>
              </w:rPr>
              <w:instrText xml:space="preserve"> PAGEREF _Toc437011640 \h </w:instrText>
            </w:r>
            <w:r w:rsidR="00883C73">
              <w:rPr>
                <w:noProof/>
                <w:webHidden/>
              </w:rPr>
            </w:r>
            <w:r w:rsidR="00883C73">
              <w:rPr>
                <w:noProof/>
                <w:webHidden/>
              </w:rPr>
              <w:fldChar w:fldCharType="separate"/>
            </w:r>
            <w:r w:rsidR="00F028A4">
              <w:rPr>
                <w:noProof/>
                <w:webHidden/>
              </w:rPr>
              <w:t>115</w:t>
            </w:r>
            <w:r w:rsidR="00883C73">
              <w:rPr>
                <w:noProof/>
                <w:webHidden/>
              </w:rPr>
              <w:fldChar w:fldCharType="end"/>
            </w:r>
          </w:hyperlink>
        </w:p>
        <w:p w14:paraId="0DEDF5F6" w14:textId="77777777" w:rsidR="00883C73" w:rsidRDefault="00A870AD">
          <w:pPr>
            <w:pStyle w:val="TOC2"/>
            <w:tabs>
              <w:tab w:val="right" w:leader="dot" w:pos="9350"/>
            </w:tabs>
            <w:rPr>
              <w:rFonts w:cstheme="minorBidi"/>
              <w:noProof/>
            </w:rPr>
          </w:pPr>
          <w:hyperlink w:anchor="_Toc437011641" w:history="1">
            <w:r w:rsidR="00883C73" w:rsidRPr="004C1305">
              <w:rPr>
                <w:rStyle w:val="Hyperlink"/>
                <w:rFonts w:ascii="Times New Roman" w:hAnsi="Times New Roman"/>
                <w:b/>
                <w:bCs/>
                <w:noProof/>
                <w:kern w:val="32"/>
                <w:lang w:eastAsia="zh-CN"/>
              </w:rPr>
              <w:t>7.9 Preliminary Stent Compression Testing</w:t>
            </w:r>
            <w:r w:rsidR="00883C73">
              <w:rPr>
                <w:noProof/>
                <w:webHidden/>
              </w:rPr>
              <w:tab/>
            </w:r>
            <w:r w:rsidR="00883C73">
              <w:rPr>
                <w:noProof/>
                <w:webHidden/>
              </w:rPr>
              <w:fldChar w:fldCharType="begin"/>
            </w:r>
            <w:r w:rsidR="00883C73">
              <w:rPr>
                <w:noProof/>
                <w:webHidden/>
              </w:rPr>
              <w:instrText xml:space="preserve"> PAGEREF _Toc437011641 \h </w:instrText>
            </w:r>
            <w:r w:rsidR="00883C73">
              <w:rPr>
                <w:noProof/>
                <w:webHidden/>
              </w:rPr>
            </w:r>
            <w:r w:rsidR="00883C73">
              <w:rPr>
                <w:noProof/>
                <w:webHidden/>
              </w:rPr>
              <w:fldChar w:fldCharType="separate"/>
            </w:r>
            <w:r w:rsidR="00F028A4">
              <w:rPr>
                <w:noProof/>
                <w:webHidden/>
              </w:rPr>
              <w:t>116</w:t>
            </w:r>
            <w:r w:rsidR="00883C73">
              <w:rPr>
                <w:noProof/>
                <w:webHidden/>
              </w:rPr>
              <w:fldChar w:fldCharType="end"/>
            </w:r>
          </w:hyperlink>
        </w:p>
        <w:p w14:paraId="7D01A505" w14:textId="77777777" w:rsidR="00883C73" w:rsidRDefault="00A870AD">
          <w:pPr>
            <w:pStyle w:val="TOC1"/>
            <w:tabs>
              <w:tab w:val="right" w:leader="dot" w:pos="9350"/>
            </w:tabs>
            <w:rPr>
              <w:rFonts w:cstheme="minorBidi"/>
              <w:noProof/>
            </w:rPr>
          </w:pPr>
          <w:hyperlink w:anchor="_Toc437011642" w:history="1">
            <w:r w:rsidR="00883C73" w:rsidRPr="004C1305">
              <w:rPr>
                <w:rStyle w:val="Hyperlink"/>
                <w:b/>
                <w:bCs/>
                <w:caps/>
                <w:noProof/>
                <w:kern w:val="32"/>
                <w:lang w:eastAsia="zh-CN"/>
              </w:rPr>
              <w:t>CHAPTER 8: new pusl printer design</w:t>
            </w:r>
            <w:r w:rsidR="00883C73">
              <w:rPr>
                <w:noProof/>
                <w:webHidden/>
              </w:rPr>
              <w:tab/>
            </w:r>
            <w:r w:rsidR="00883C73">
              <w:rPr>
                <w:noProof/>
                <w:webHidden/>
              </w:rPr>
              <w:fldChar w:fldCharType="begin"/>
            </w:r>
            <w:r w:rsidR="00883C73">
              <w:rPr>
                <w:noProof/>
                <w:webHidden/>
              </w:rPr>
              <w:instrText xml:space="preserve"> PAGEREF _Toc437011642 \h </w:instrText>
            </w:r>
            <w:r w:rsidR="00883C73">
              <w:rPr>
                <w:noProof/>
                <w:webHidden/>
              </w:rPr>
            </w:r>
            <w:r w:rsidR="00883C73">
              <w:rPr>
                <w:noProof/>
                <w:webHidden/>
              </w:rPr>
              <w:fldChar w:fldCharType="separate"/>
            </w:r>
            <w:r w:rsidR="00F028A4">
              <w:rPr>
                <w:noProof/>
                <w:webHidden/>
              </w:rPr>
              <w:t>117</w:t>
            </w:r>
            <w:r w:rsidR="00883C73">
              <w:rPr>
                <w:noProof/>
                <w:webHidden/>
              </w:rPr>
              <w:fldChar w:fldCharType="end"/>
            </w:r>
          </w:hyperlink>
        </w:p>
        <w:p w14:paraId="4324BC09" w14:textId="77777777" w:rsidR="00883C73" w:rsidRDefault="00A870AD">
          <w:pPr>
            <w:pStyle w:val="TOC2"/>
            <w:tabs>
              <w:tab w:val="right" w:leader="dot" w:pos="9350"/>
            </w:tabs>
            <w:rPr>
              <w:rFonts w:cstheme="minorBidi"/>
              <w:noProof/>
            </w:rPr>
          </w:pPr>
          <w:hyperlink w:anchor="_Toc437011643" w:history="1">
            <w:r w:rsidR="00883C73" w:rsidRPr="004C1305">
              <w:rPr>
                <w:rStyle w:val="Hyperlink"/>
                <w:rFonts w:ascii="Times New Roman" w:hAnsi="Times New Roman"/>
                <w:b/>
                <w:bCs/>
                <w:noProof/>
                <w:kern w:val="32"/>
                <w:lang w:eastAsia="zh-CN"/>
              </w:rPr>
              <w:t>8.1 Design and Construction of a New Inverted Projection Stereo-lithography system.</w:t>
            </w:r>
            <w:r w:rsidR="00883C73">
              <w:rPr>
                <w:noProof/>
                <w:webHidden/>
              </w:rPr>
              <w:tab/>
            </w:r>
            <w:r w:rsidR="00883C73">
              <w:rPr>
                <w:noProof/>
                <w:webHidden/>
              </w:rPr>
              <w:fldChar w:fldCharType="begin"/>
            </w:r>
            <w:r w:rsidR="00883C73">
              <w:rPr>
                <w:noProof/>
                <w:webHidden/>
              </w:rPr>
              <w:instrText xml:space="preserve"> PAGEREF _Toc437011643 \h </w:instrText>
            </w:r>
            <w:r w:rsidR="00883C73">
              <w:rPr>
                <w:noProof/>
                <w:webHidden/>
              </w:rPr>
            </w:r>
            <w:r w:rsidR="00883C73">
              <w:rPr>
                <w:noProof/>
                <w:webHidden/>
              </w:rPr>
              <w:fldChar w:fldCharType="separate"/>
            </w:r>
            <w:r w:rsidR="00F028A4">
              <w:rPr>
                <w:noProof/>
                <w:webHidden/>
              </w:rPr>
              <w:t>117</w:t>
            </w:r>
            <w:r w:rsidR="00883C73">
              <w:rPr>
                <w:noProof/>
                <w:webHidden/>
              </w:rPr>
              <w:fldChar w:fldCharType="end"/>
            </w:r>
          </w:hyperlink>
        </w:p>
        <w:p w14:paraId="734E6B79" w14:textId="77777777" w:rsidR="00883C73" w:rsidRDefault="00A870AD">
          <w:pPr>
            <w:pStyle w:val="TOC2"/>
            <w:tabs>
              <w:tab w:val="right" w:leader="dot" w:pos="9350"/>
            </w:tabs>
            <w:rPr>
              <w:rFonts w:cstheme="minorBidi"/>
              <w:noProof/>
            </w:rPr>
          </w:pPr>
          <w:hyperlink w:anchor="_Toc437011644" w:history="1">
            <w:r w:rsidR="00883C73" w:rsidRPr="004C1305">
              <w:rPr>
                <w:rStyle w:val="Hyperlink"/>
                <w:rFonts w:ascii="Times New Roman" w:hAnsi="Times New Roman"/>
                <w:b/>
                <w:bCs/>
                <w:noProof/>
                <w:kern w:val="32"/>
                <w:lang w:eastAsia="zh-CN"/>
              </w:rPr>
              <w:t>8.2 Similarities and Differences between the ‘New’ and ‘Existing’ PuSL Systems.</w:t>
            </w:r>
            <w:r w:rsidR="00883C73">
              <w:rPr>
                <w:noProof/>
                <w:webHidden/>
              </w:rPr>
              <w:tab/>
            </w:r>
            <w:r w:rsidR="00883C73">
              <w:rPr>
                <w:noProof/>
                <w:webHidden/>
              </w:rPr>
              <w:fldChar w:fldCharType="begin"/>
            </w:r>
            <w:r w:rsidR="00883C73">
              <w:rPr>
                <w:noProof/>
                <w:webHidden/>
              </w:rPr>
              <w:instrText xml:space="preserve"> PAGEREF _Toc437011644 \h </w:instrText>
            </w:r>
            <w:r w:rsidR="00883C73">
              <w:rPr>
                <w:noProof/>
                <w:webHidden/>
              </w:rPr>
            </w:r>
            <w:r w:rsidR="00883C73">
              <w:rPr>
                <w:noProof/>
                <w:webHidden/>
              </w:rPr>
              <w:fldChar w:fldCharType="separate"/>
            </w:r>
            <w:r w:rsidR="00F028A4">
              <w:rPr>
                <w:noProof/>
                <w:webHidden/>
              </w:rPr>
              <w:t>118</w:t>
            </w:r>
            <w:r w:rsidR="00883C73">
              <w:rPr>
                <w:noProof/>
                <w:webHidden/>
              </w:rPr>
              <w:fldChar w:fldCharType="end"/>
            </w:r>
          </w:hyperlink>
        </w:p>
        <w:p w14:paraId="227E08BB" w14:textId="77777777" w:rsidR="00883C73" w:rsidRDefault="00A870AD">
          <w:pPr>
            <w:pStyle w:val="TOC2"/>
            <w:tabs>
              <w:tab w:val="right" w:leader="dot" w:pos="9350"/>
            </w:tabs>
            <w:rPr>
              <w:rFonts w:cstheme="minorBidi"/>
              <w:noProof/>
            </w:rPr>
          </w:pPr>
          <w:hyperlink w:anchor="_Toc437011645" w:history="1">
            <w:r w:rsidR="00883C73" w:rsidRPr="004C1305">
              <w:rPr>
                <w:rStyle w:val="Hyperlink"/>
                <w:rFonts w:ascii="Times New Roman" w:hAnsi="Times New Roman"/>
                <w:b/>
                <w:bCs/>
                <w:noProof/>
                <w:kern w:val="32"/>
                <w:lang w:eastAsia="zh-CN"/>
              </w:rPr>
              <w:t>8.3 Component Selection for the new PuSL System</w:t>
            </w:r>
            <w:r w:rsidR="00883C73">
              <w:rPr>
                <w:noProof/>
                <w:webHidden/>
              </w:rPr>
              <w:tab/>
            </w:r>
            <w:r w:rsidR="00883C73">
              <w:rPr>
                <w:noProof/>
                <w:webHidden/>
              </w:rPr>
              <w:fldChar w:fldCharType="begin"/>
            </w:r>
            <w:r w:rsidR="00883C73">
              <w:rPr>
                <w:noProof/>
                <w:webHidden/>
              </w:rPr>
              <w:instrText xml:space="preserve"> PAGEREF _Toc437011645 \h </w:instrText>
            </w:r>
            <w:r w:rsidR="00883C73">
              <w:rPr>
                <w:noProof/>
                <w:webHidden/>
              </w:rPr>
            </w:r>
            <w:r w:rsidR="00883C73">
              <w:rPr>
                <w:noProof/>
                <w:webHidden/>
              </w:rPr>
              <w:fldChar w:fldCharType="separate"/>
            </w:r>
            <w:r w:rsidR="00F028A4">
              <w:rPr>
                <w:noProof/>
                <w:webHidden/>
              </w:rPr>
              <w:t>121</w:t>
            </w:r>
            <w:r w:rsidR="00883C73">
              <w:rPr>
                <w:noProof/>
                <w:webHidden/>
              </w:rPr>
              <w:fldChar w:fldCharType="end"/>
            </w:r>
          </w:hyperlink>
        </w:p>
        <w:p w14:paraId="5821A681" w14:textId="77777777" w:rsidR="00883C73" w:rsidRDefault="00A870AD">
          <w:pPr>
            <w:pStyle w:val="TOC2"/>
            <w:tabs>
              <w:tab w:val="right" w:leader="dot" w:pos="9350"/>
            </w:tabs>
            <w:rPr>
              <w:rFonts w:cstheme="minorBidi"/>
              <w:noProof/>
            </w:rPr>
          </w:pPr>
          <w:hyperlink w:anchor="_Toc437011646" w:history="1">
            <w:r w:rsidR="00883C73" w:rsidRPr="004C1305">
              <w:rPr>
                <w:rStyle w:val="Hyperlink"/>
                <w:rFonts w:ascii="Times New Roman" w:hAnsi="Times New Roman"/>
                <w:b/>
                <w:bCs/>
                <w:noProof/>
                <w:kern w:val="32"/>
                <w:lang w:eastAsia="zh-CN"/>
              </w:rPr>
              <w:t>8.3.1 Selecting the Dynamic Mask</w:t>
            </w:r>
            <w:r w:rsidR="00883C73">
              <w:rPr>
                <w:noProof/>
                <w:webHidden/>
              </w:rPr>
              <w:tab/>
            </w:r>
            <w:r w:rsidR="00883C73">
              <w:rPr>
                <w:noProof/>
                <w:webHidden/>
              </w:rPr>
              <w:fldChar w:fldCharType="begin"/>
            </w:r>
            <w:r w:rsidR="00883C73">
              <w:rPr>
                <w:noProof/>
                <w:webHidden/>
              </w:rPr>
              <w:instrText xml:space="preserve"> PAGEREF _Toc437011646 \h </w:instrText>
            </w:r>
            <w:r w:rsidR="00883C73">
              <w:rPr>
                <w:noProof/>
                <w:webHidden/>
              </w:rPr>
            </w:r>
            <w:r w:rsidR="00883C73">
              <w:rPr>
                <w:noProof/>
                <w:webHidden/>
              </w:rPr>
              <w:fldChar w:fldCharType="separate"/>
            </w:r>
            <w:r w:rsidR="00F028A4">
              <w:rPr>
                <w:noProof/>
                <w:webHidden/>
              </w:rPr>
              <w:t>122</w:t>
            </w:r>
            <w:r w:rsidR="00883C73">
              <w:rPr>
                <w:noProof/>
                <w:webHidden/>
              </w:rPr>
              <w:fldChar w:fldCharType="end"/>
            </w:r>
          </w:hyperlink>
        </w:p>
        <w:p w14:paraId="1DFD8206" w14:textId="77777777" w:rsidR="00883C73" w:rsidRDefault="00A870AD">
          <w:pPr>
            <w:pStyle w:val="TOC2"/>
            <w:tabs>
              <w:tab w:val="right" w:leader="dot" w:pos="9350"/>
            </w:tabs>
            <w:rPr>
              <w:rFonts w:cstheme="minorBidi"/>
              <w:noProof/>
            </w:rPr>
          </w:pPr>
          <w:hyperlink w:anchor="_Toc437011647" w:history="1">
            <w:r w:rsidR="00883C73" w:rsidRPr="004C1305">
              <w:rPr>
                <w:rStyle w:val="Hyperlink"/>
                <w:rFonts w:ascii="Times New Roman" w:hAnsi="Times New Roman"/>
                <w:b/>
                <w:bCs/>
                <w:noProof/>
                <w:kern w:val="32"/>
                <w:lang w:eastAsia="zh-CN"/>
              </w:rPr>
              <w:t>8.3.2 Selecting the UV Lens</w:t>
            </w:r>
            <w:r w:rsidR="00883C73">
              <w:rPr>
                <w:noProof/>
                <w:webHidden/>
              </w:rPr>
              <w:tab/>
            </w:r>
            <w:r w:rsidR="00883C73">
              <w:rPr>
                <w:noProof/>
                <w:webHidden/>
              </w:rPr>
              <w:fldChar w:fldCharType="begin"/>
            </w:r>
            <w:r w:rsidR="00883C73">
              <w:rPr>
                <w:noProof/>
                <w:webHidden/>
              </w:rPr>
              <w:instrText xml:space="preserve"> PAGEREF _Toc437011647 \h </w:instrText>
            </w:r>
            <w:r w:rsidR="00883C73">
              <w:rPr>
                <w:noProof/>
                <w:webHidden/>
              </w:rPr>
            </w:r>
            <w:r w:rsidR="00883C73">
              <w:rPr>
                <w:noProof/>
                <w:webHidden/>
              </w:rPr>
              <w:fldChar w:fldCharType="separate"/>
            </w:r>
            <w:r w:rsidR="00F028A4">
              <w:rPr>
                <w:noProof/>
                <w:webHidden/>
              </w:rPr>
              <w:t>122</w:t>
            </w:r>
            <w:r w:rsidR="00883C73">
              <w:rPr>
                <w:noProof/>
                <w:webHidden/>
              </w:rPr>
              <w:fldChar w:fldCharType="end"/>
            </w:r>
          </w:hyperlink>
        </w:p>
        <w:p w14:paraId="2171EDE2" w14:textId="77777777" w:rsidR="00883C73" w:rsidRDefault="00A870AD">
          <w:pPr>
            <w:pStyle w:val="TOC2"/>
            <w:tabs>
              <w:tab w:val="right" w:leader="dot" w:pos="9350"/>
            </w:tabs>
            <w:rPr>
              <w:rFonts w:cstheme="minorBidi"/>
              <w:noProof/>
            </w:rPr>
          </w:pPr>
          <w:hyperlink w:anchor="_Toc437011648" w:history="1">
            <w:r w:rsidR="00883C73" w:rsidRPr="004C1305">
              <w:rPr>
                <w:rStyle w:val="Hyperlink"/>
                <w:rFonts w:ascii="Times New Roman" w:hAnsi="Times New Roman"/>
                <w:b/>
                <w:bCs/>
                <w:noProof/>
                <w:kern w:val="32"/>
                <w:lang w:eastAsia="zh-CN"/>
              </w:rPr>
              <w:t>8.3.3 Selecting the Motorized Stages</w:t>
            </w:r>
            <w:r w:rsidR="00883C73">
              <w:rPr>
                <w:noProof/>
                <w:webHidden/>
              </w:rPr>
              <w:tab/>
            </w:r>
            <w:r w:rsidR="00883C73">
              <w:rPr>
                <w:noProof/>
                <w:webHidden/>
              </w:rPr>
              <w:fldChar w:fldCharType="begin"/>
            </w:r>
            <w:r w:rsidR="00883C73">
              <w:rPr>
                <w:noProof/>
                <w:webHidden/>
              </w:rPr>
              <w:instrText xml:space="preserve"> PAGEREF _Toc437011648 \h </w:instrText>
            </w:r>
            <w:r w:rsidR="00883C73">
              <w:rPr>
                <w:noProof/>
                <w:webHidden/>
              </w:rPr>
            </w:r>
            <w:r w:rsidR="00883C73">
              <w:rPr>
                <w:noProof/>
                <w:webHidden/>
              </w:rPr>
              <w:fldChar w:fldCharType="separate"/>
            </w:r>
            <w:r w:rsidR="00F028A4">
              <w:rPr>
                <w:noProof/>
                <w:webHidden/>
              </w:rPr>
              <w:t>122</w:t>
            </w:r>
            <w:r w:rsidR="00883C73">
              <w:rPr>
                <w:noProof/>
                <w:webHidden/>
              </w:rPr>
              <w:fldChar w:fldCharType="end"/>
            </w:r>
          </w:hyperlink>
        </w:p>
        <w:p w14:paraId="2ABFB871" w14:textId="77777777" w:rsidR="00883C73" w:rsidRDefault="00A870AD">
          <w:pPr>
            <w:pStyle w:val="TOC2"/>
            <w:tabs>
              <w:tab w:val="right" w:leader="dot" w:pos="9350"/>
            </w:tabs>
            <w:rPr>
              <w:rFonts w:cstheme="minorBidi"/>
              <w:noProof/>
            </w:rPr>
          </w:pPr>
          <w:hyperlink w:anchor="_Toc437011649" w:history="1">
            <w:r w:rsidR="00883C73" w:rsidRPr="004C1305">
              <w:rPr>
                <w:rStyle w:val="Hyperlink"/>
                <w:rFonts w:ascii="Times New Roman" w:hAnsi="Times New Roman"/>
                <w:b/>
                <w:bCs/>
                <w:noProof/>
                <w:kern w:val="32"/>
                <w:lang w:eastAsia="zh-CN"/>
              </w:rPr>
              <w:t>8.3.4 Selecting the Oxygen Permeable Transparent Thin Film</w:t>
            </w:r>
            <w:r w:rsidR="00883C73">
              <w:rPr>
                <w:noProof/>
                <w:webHidden/>
              </w:rPr>
              <w:tab/>
            </w:r>
            <w:r w:rsidR="00883C73">
              <w:rPr>
                <w:noProof/>
                <w:webHidden/>
              </w:rPr>
              <w:fldChar w:fldCharType="begin"/>
            </w:r>
            <w:r w:rsidR="00883C73">
              <w:rPr>
                <w:noProof/>
                <w:webHidden/>
              </w:rPr>
              <w:instrText xml:space="preserve"> PAGEREF _Toc437011649 \h </w:instrText>
            </w:r>
            <w:r w:rsidR="00883C73">
              <w:rPr>
                <w:noProof/>
                <w:webHidden/>
              </w:rPr>
            </w:r>
            <w:r w:rsidR="00883C73">
              <w:rPr>
                <w:noProof/>
                <w:webHidden/>
              </w:rPr>
              <w:fldChar w:fldCharType="separate"/>
            </w:r>
            <w:r w:rsidR="00F028A4">
              <w:rPr>
                <w:noProof/>
                <w:webHidden/>
              </w:rPr>
              <w:t>123</w:t>
            </w:r>
            <w:r w:rsidR="00883C73">
              <w:rPr>
                <w:noProof/>
                <w:webHidden/>
              </w:rPr>
              <w:fldChar w:fldCharType="end"/>
            </w:r>
          </w:hyperlink>
        </w:p>
        <w:p w14:paraId="18138984" w14:textId="77777777" w:rsidR="00883C73" w:rsidRDefault="00A870AD">
          <w:pPr>
            <w:pStyle w:val="TOC2"/>
            <w:tabs>
              <w:tab w:val="right" w:leader="dot" w:pos="9350"/>
            </w:tabs>
            <w:rPr>
              <w:rFonts w:cstheme="minorBidi"/>
              <w:noProof/>
            </w:rPr>
          </w:pPr>
          <w:hyperlink w:anchor="_Toc437011650" w:history="1">
            <w:r w:rsidR="00883C73" w:rsidRPr="004C1305">
              <w:rPr>
                <w:rStyle w:val="Hyperlink"/>
                <w:rFonts w:ascii="Times New Roman" w:hAnsi="Times New Roman"/>
                <w:b/>
                <w:bCs/>
                <w:noProof/>
                <w:kern w:val="32"/>
                <w:lang w:eastAsia="zh-CN"/>
              </w:rPr>
              <w:t>8.3.5 Selecting UV Mirror</w:t>
            </w:r>
            <w:r w:rsidR="00883C73">
              <w:rPr>
                <w:noProof/>
                <w:webHidden/>
              </w:rPr>
              <w:tab/>
            </w:r>
            <w:r w:rsidR="00883C73">
              <w:rPr>
                <w:noProof/>
                <w:webHidden/>
              </w:rPr>
              <w:fldChar w:fldCharType="begin"/>
            </w:r>
            <w:r w:rsidR="00883C73">
              <w:rPr>
                <w:noProof/>
                <w:webHidden/>
              </w:rPr>
              <w:instrText xml:space="preserve"> PAGEREF _Toc437011650 \h </w:instrText>
            </w:r>
            <w:r w:rsidR="00883C73">
              <w:rPr>
                <w:noProof/>
                <w:webHidden/>
              </w:rPr>
            </w:r>
            <w:r w:rsidR="00883C73">
              <w:rPr>
                <w:noProof/>
                <w:webHidden/>
              </w:rPr>
              <w:fldChar w:fldCharType="separate"/>
            </w:r>
            <w:r w:rsidR="00F028A4">
              <w:rPr>
                <w:noProof/>
                <w:webHidden/>
              </w:rPr>
              <w:t>123</w:t>
            </w:r>
            <w:r w:rsidR="00883C73">
              <w:rPr>
                <w:noProof/>
                <w:webHidden/>
              </w:rPr>
              <w:fldChar w:fldCharType="end"/>
            </w:r>
          </w:hyperlink>
        </w:p>
        <w:p w14:paraId="408F44DA" w14:textId="77777777" w:rsidR="00883C73" w:rsidRDefault="00A870AD">
          <w:pPr>
            <w:pStyle w:val="TOC2"/>
            <w:tabs>
              <w:tab w:val="right" w:leader="dot" w:pos="9350"/>
            </w:tabs>
            <w:rPr>
              <w:rFonts w:cstheme="minorBidi"/>
              <w:noProof/>
            </w:rPr>
          </w:pPr>
          <w:hyperlink w:anchor="_Toc437011651" w:history="1">
            <w:r w:rsidR="00883C73" w:rsidRPr="004C1305">
              <w:rPr>
                <w:rStyle w:val="Hyperlink"/>
                <w:rFonts w:ascii="Times New Roman" w:hAnsi="Times New Roman"/>
                <w:b/>
                <w:bCs/>
                <w:noProof/>
                <w:kern w:val="32"/>
                <w:lang w:eastAsia="zh-CN"/>
              </w:rPr>
              <w:t>8.3.5 Selecting a Beamsplitter</w:t>
            </w:r>
            <w:r w:rsidR="00883C73">
              <w:rPr>
                <w:noProof/>
                <w:webHidden/>
              </w:rPr>
              <w:tab/>
            </w:r>
            <w:r w:rsidR="00883C73">
              <w:rPr>
                <w:noProof/>
                <w:webHidden/>
              </w:rPr>
              <w:fldChar w:fldCharType="begin"/>
            </w:r>
            <w:r w:rsidR="00883C73">
              <w:rPr>
                <w:noProof/>
                <w:webHidden/>
              </w:rPr>
              <w:instrText xml:space="preserve"> PAGEREF _Toc437011651 \h </w:instrText>
            </w:r>
            <w:r w:rsidR="00883C73">
              <w:rPr>
                <w:noProof/>
                <w:webHidden/>
              </w:rPr>
            </w:r>
            <w:r w:rsidR="00883C73">
              <w:rPr>
                <w:noProof/>
                <w:webHidden/>
              </w:rPr>
              <w:fldChar w:fldCharType="separate"/>
            </w:r>
            <w:r w:rsidR="00F028A4">
              <w:rPr>
                <w:noProof/>
                <w:webHidden/>
              </w:rPr>
              <w:t>124</w:t>
            </w:r>
            <w:r w:rsidR="00883C73">
              <w:rPr>
                <w:noProof/>
                <w:webHidden/>
              </w:rPr>
              <w:fldChar w:fldCharType="end"/>
            </w:r>
          </w:hyperlink>
        </w:p>
        <w:p w14:paraId="53512600" w14:textId="77777777" w:rsidR="00883C73" w:rsidRDefault="00A870AD">
          <w:pPr>
            <w:pStyle w:val="TOC2"/>
            <w:tabs>
              <w:tab w:val="right" w:leader="dot" w:pos="9350"/>
            </w:tabs>
            <w:rPr>
              <w:rFonts w:cstheme="minorBidi"/>
              <w:noProof/>
            </w:rPr>
          </w:pPr>
          <w:hyperlink w:anchor="_Toc437011652" w:history="1">
            <w:r w:rsidR="00883C73" w:rsidRPr="004C1305">
              <w:rPr>
                <w:rStyle w:val="Hyperlink"/>
                <w:rFonts w:ascii="Times New Roman" w:hAnsi="Times New Roman"/>
                <w:b/>
                <w:bCs/>
                <w:noProof/>
                <w:kern w:val="32"/>
                <w:lang w:eastAsia="zh-CN"/>
              </w:rPr>
              <w:t>8.3.6 UV Collimating Parabolic Mirror.</w:t>
            </w:r>
            <w:r w:rsidR="00883C73">
              <w:rPr>
                <w:noProof/>
                <w:webHidden/>
              </w:rPr>
              <w:tab/>
            </w:r>
            <w:r w:rsidR="00883C73">
              <w:rPr>
                <w:noProof/>
                <w:webHidden/>
              </w:rPr>
              <w:fldChar w:fldCharType="begin"/>
            </w:r>
            <w:r w:rsidR="00883C73">
              <w:rPr>
                <w:noProof/>
                <w:webHidden/>
              </w:rPr>
              <w:instrText xml:space="preserve"> PAGEREF _Toc437011652 \h </w:instrText>
            </w:r>
            <w:r w:rsidR="00883C73">
              <w:rPr>
                <w:noProof/>
                <w:webHidden/>
              </w:rPr>
            </w:r>
            <w:r w:rsidR="00883C73">
              <w:rPr>
                <w:noProof/>
                <w:webHidden/>
              </w:rPr>
              <w:fldChar w:fldCharType="separate"/>
            </w:r>
            <w:r w:rsidR="00F028A4">
              <w:rPr>
                <w:noProof/>
                <w:webHidden/>
              </w:rPr>
              <w:t>125</w:t>
            </w:r>
            <w:r w:rsidR="00883C73">
              <w:rPr>
                <w:noProof/>
                <w:webHidden/>
              </w:rPr>
              <w:fldChar w:fldCharType="end"/>
            </w:r>
          </w:hyperlink>
        </w:p>
        <w:p w14:paraId="6B2BC0CA" w14:textId="77777777" w:rsidR="00883C73" w:rsidRDefault="00A870AD">
          <w:pPr>
            <w:pStyle w:val="TOC2"/>
            <w:tabs>
              <w:tab w:val="right" w:leader="dot" w:pos="9350"/>
            </w:tabs>
            <w:rPr>
              <w:rFonts w:cstheme="minorBidi"/>
              <w:noProof/>
            </w:rPr>
          </w:pPr>
          <w:hyperlink w:anchor="_Toc437011653" w:history="1">
            <w:r w:rsidR="00883C73" w:rsidRPr="004C1305">
              <w:rPr>
                <w:rStyle w:val="Hyperlink"/>
                <w:rFonts w:ascii="Times New Roman" w:hAnsi="Times New Roman"/>
                <w:b/>
                <w:bCs/>
                <w:noProof/>
                <w:kern w:val="32"/>
                <w:lang w:eastAsia="zh-CN"/>
              </w:rPr>
              <w:t>8.3.7 Optimizing UV LED Power with a parallel combining lens.</w:t>
            </w:r>
            <w:r w:rsidR="00883C73">
              <w:rPr>
                <w:noProof/>
                <w:webHidden/>
              </w:rPr>
              <w:tab/>
            </w:r>
            <w:r w:rsidR="00883C73">
              <w:rPr>
                <w:noProof/>
                <w:webHidden/>
              </w:rPr>
              <w:fldChar w:fldCharType="begin"/>
            </w:r>
            <w:r w:rsidR="00883C73">
              <w:rPr>
                <w:noProof/>
                <w:webHidden/>
              </w:rPr>
              <w:instrText xml:space="preserve"> PAGEREF _Toc437011653 \h </w:instrText>
            </w:r>
            <w:r w:rsidR="00883C73">
              <w:rPr>
                <w:noProof/>
                <w:webHidden/>
              </w:rPr>
            </w:r>
            <w:r w:rsidR="00883C73">
              <w:rPr>
                <w:noProof/>
                <w:webHidden/>
              </w:rPr>
              <w:fldChar w:fldCharType="separate"/>
            </w:r>
            <w:r w:rsidR="00F028A4">
              <w:rPr>
                <w:noProof/>
                <w:webHidden/>
              </w:rPr>
              <w:t>125</w:t>
            </w:r>
            <w:r w:rsidR="00883C73">
              <w:rPr>
                <w:noProof/>
                <w:webHidden/>
              </w:rPr>
              <w:fldChar w:fldCharType="end"/>
            </w:r>
          </w:hyperlink>
        </w:p>
        <w:p w14:paraId="088FE9B7" w14:textId="77777777" w:rsidR="00883C73" w:rsidRDefault="00A870AD">
          <w:pPr>
            <w:pStyle w:val="TOC2"/>
            <w:tabs>
              <w:tab w:val="right" w:leader="dot" w:pos="9350"/>
            </w:tabs>
            <w:rPr>
              <w:rFonts w:cstheme="minorBidi"/>
              <w:noProof/>
            </w:rPr>
          </w:pPr>
          <w:hyperlink w:anchor="_Toc437011654" w:history="1">
            <w:r w:rsidR="00883C73" w:rsidRPr="004C1305">
              <w:rPr>
                <w:rStyle w:val="Hyperlink"/>
                <w:rFonts w:ascii="Times New Roman" w:hAnsi="Times New Roman"/>
                <w:b/>
                <w:bCs/>
                <w:noProof/>
                <w:kern w:val="32"/>
                <w:lang w:eastAsia="zh-CN"/>
              </w:rPr>
              <w:t>8.4 Software for the New PuSL System.</w:t>
            </w:r>
            <w:r w:rsidR="00883C73">
              <w:rPr>
                <w:noProof/>
                <w:webHidden/>
              </w:rPr>
              <w:tab/>
            </w:r>
            <w:r w:rsidR="00883C73">
              <w:rPr>
                <w:noProof/>
                <w:webHidden/>
              </w:rPr>
              <w:fldChar w:fldCharType="begin"/>
            </w:r>
            <w:r w:rsidR="00883C73">
              <w:rPr>
                <w:noProof/>
                <w:webHidden/>
              </w:rPr>
              <w:instrText xml:space="preserve"> PAGEREF _Toc437011654 \h </w:instrText>
            </w:r>
            <w:r w:rsidR="00883C73">
              <w:rPr>
                <w:noProof/>
                <w:webHidden/>
              </w:rPr>
            </w:r>
            <w:r w:rsidR="00883C73">
              <w:rPr>
                <w:noProof/>
                <w:webHidden/>
              </w:rPr>
              <w:fldChar w:fldCharType="separate"/>
            </w:r>
            <w:r w:rsidR="00F028A4">
              <w:rPr>
                <w:noProof/>
                <w:webHidden/>
              </w:rPr>
              <w:t>127</w:t>
            </w:r>
            <w:r w:rsidR="00883C73">
              <w:rPr>
                <w:noProof/>
                <w:webHidden/>
              </w:rPr>
              <w:fldChar w:fldCharType="end"/>
            </w:r>
          </w:hyperlink>
        </w:p>
        <w:p w14:paraId="1405CD5A" w14:textId="77777777" w:rsidR="00883C73" w:rsidRDefault="00A870AD">
          <w:pPr>
            <w:pStyle w:val="TOC2"/>
            <w:tabs>
              <w:tab w:val="right" w:leader="dot" w:pos="9350"/>
            </w:tabs>
            <w:rPr>
              <w:rFonts w:cstheme="minorBidi"/>
              <w:noProof/>
            </w:rPr>
          </w:pPr>
          <w:hyperlink w:anchor="_Toc437011655" w:history="1">
            <w:r w:rsidR="00883C73" w:rsidRPr="004C1305">
              <w:rPr>
                <w:rStyle w:val="Hyperlink"/>
                <w:rFonts w:ascii="Times New Roman" w:hAnsi="Times New Roman"/>
                <w:b/>
                <w:bCs/>
                <w:noProof/>
                <w:kern w:val="32"/>
                <w:lang w:eastAsia="zh-CN"/>
              </w:rPr>
              <w:t>8.4.1 LabVIEW Software Graphical User Interface. Focusing/Alignment</w:t>
            </w:r>
            <w:r w:rsidR="00883C73">
              <w:rPr>
                <w:noProof/>
                <w:webHidden/>
              </w:rPr>
              <w:tab/>
            </w:r>
            <w:r w:rsidR="00883C73">
              <w:rPr>
                <w:noProof/>
                <w:webHidden/>
              </w:rPr>
              <w:fldChar w:fldCharType="begin"/>
            </w:r>
            <w:r w:rsidR="00883C73">
              <w:rPr>
                <w:noProof/>
                <w:webHidden/>
              </w:rPr>
              <w:instrText xml:space="preserve"> PAGEREF _Toc437011655 \h </w:instrText>
            </w:r>
            <w:r w:rsidR="00883C73">
              <w:rPr>
                <w:noProof/>
                <w:webHidden/>
              </w:rPr>
            </w:r>
            <w:r w:rsidR="00883C73">
              <w:rPr>
                <w:noProof/>
                <w:webHidden/>
              </w:rPr>
              <w:fldChar w:fldCharType="separate"/>
            </w:r>
            <w:r w:rsidR="00F028A4">
              <w:rPr>
                <w:noProof/>
                <w:webHidden/>
              </w:rPr>
              <w:t>127</w:t>
            </w:r>
            <w:r w:rsidR="00883C73">
              <w:rPr>
                <w:noProof/>
                <w:webHidden/>
              </w:rPr>
              <w:fldChar w:fldCharType="end"/>
            </w:r>
          </w:hyperlink>
        </w:p>
        <w:p w14:paraId="3DA3AE31" w14:textId="77777777" w:rsidR="00883C73" w:rsidRDefault="00A870AD">
          <w:pPr>
            <w:pStyle w:val="TOC2"/>
            <w:tabs>
              <w:tab w:val="right" w:leader="dot" w:pos="9350"/>
            </w:tabs>
            <w:rPr>
              <w:rFonts w:cstheme="minorBidi"/>
              <w:noProof/>
            </w:rPr>
          </w:pPr>
          <w:hyperlink w:anchor="_Toc437011656" w:history="1">
            <w:r w:rsidR="00883C73" w:rsidRPr="004C1305">
              <w:rPr>
                <w:rStyle w:val="Hyperlink"/>
                <w:rFonts w:ascii="Times New Roman" w:hAnsi="Times New Roman"/>
                <w:b/>
                <w:bCs/>
                <w:noProof/>
                <w:kern w:val="32"/>
                <w:lang w:eastAsia="zh-CN"/>
              </w:rPr>
              <w:t>8.4.2 LabVIEW Software Graphical User Interface. Fabrication</w:t>
            </w:r>
            <w:r w:rsidR="00883C73">
              <w:rPr>
                <w:noProof/>
                <w:webHidden/>
              </w:rPr>
              <w:tab/>
            </w:r>
            <w:r w:rsidR="00883C73">
              <w:rPr>
                <w:noProof/>
                <w:webHidden/>
              </w:rPr>
              <w:fldChar w:fldCharType="begin"/>
            </w:r>
            <w:r w:rsidR="00883C73">
              <w:rPr>
                <w:noProof/>
                <w:webHidden/>
              </w:rPr>
              <w:instrText xml:space="preserve"> PAGEREF _Toc437011656 \h </w:instrText>
            </w:r>
            <w:r w:rsidR="00883C73">
              <w:rPr>
                <w:noProof/>
                <w:webHidden/>
              </w:rPr>
            </w:r>
            <w:r w:rsidR="00883C73">
              <w:rPr>
                <w:noProof/>
                <w:webHidden/>
              </w:rPr>
              <w:fldChar w:fldCharType="separate"/>
            </w:r>
            <w:r w:rsidR="00F028A4">
              <w:rPr>
                <w:noProof/>
                <w:webHidden/>
              </w:rPr>
              <w:t>131</w:t>
            </w:r>
            <w:r w:rsidR="00883C73">
              <w:rPr>
                <w:noProof/>
                <w:webHidden/>
              </w:rPr>
              <w:fldChar w:fldCharType="end"/>
            </w:r>
          </w:hyperlink>
        </w:p>
        <w:p w14:paraId="4B5E65FE" w14:textId="77777777" w:rsidR="00883C73" w:rsidRDefault="00A870AD">
          <w:pPr>
            <w:pStyle w:val="TOC2"/>
            <w:tabs>
              <w:tab w:val="right" w:leader="dot" w:pos="9350"/>
            </w:tabs>
            <w:rPr>
              <w:rFonts w:cstheme="minorBidi"/>
              <w:noProof/>
            </w:rPr>
          </w:pPr>
          <w:hyperlink w:anchor="_Toc437011657" w:history="1">
            <w:r w:rsidR="00883C73" w:rsidRPr="004C1305">
              <w:rPr>
                <w:rStyle w:val="Hyperlink"/>
                <w:rFonts w:ascii="Times New Roman" w:hAnsi="Times New Roman"/>
                <w:b/>
                <w:bCs/>
                <w:noProof/>
                <w:kern w:val="32"/>
                <w:lang w:eastAsia="zh-CN"/>
              </w:rPr>
              <w:t>8.5 Alignment Process.</w:t>
            </w:r>
            <w:r w:rsidR="00883C73">
              <w:rPr>
                <w:noProof/>
                <w:webHidden/>
              </w:rPr>
              <w:tab/>
            </w:r>
            <w:r w:rsidR="00883C73">
              <w:rPr>
                <w:noProof/>
                <w:webHidden/>
              </w:rPr>
              <w:fldChar w:fldCharType="begin"/>
            </w:r>
            <w:r w:rsidR="00883C73">
              <w:rPr>
                <w:noProof/>
                <w:webHidden/>
              </w:rPr>
              <w:instrText xml:space="preserve"> PAGEREF _Toc437011657 \h </w:instrText>
            </w:r>
            <w:r w:rsidR="00883C73">
              <w:rPr>
                <w:noProof/>
                <w:webHidden/>
              </w:rPr>
            </w:r>
            <w:r w:rsidR="00883C73">
              <w:rPr>
                <w:noProof/>
                <w:webHidden/>
              </w:rPr>
              <w:fldChar w:fldCharType="separate"/>
            </w:r>
            <w:r w:rsidR="00F028A4">
              <w:rPr>
                <w:noProof/>
                <w:webHidden/>
              </w:rPr>
              <w:t>133</w:t>
            </w:r>
            <w:r w:rsidR="00883C73">
              <w:rPr>
                <w:noProof/>
                <w:webHidden/>
              </w:rPr>
              <w:fldChar w:fldCharType="end"/>
            </w:r>
          </w:hyperlink>
        </w:p>
        <w:p w14:paraId="7F7B9317" w14:textId="77777777" w:rsidR="00883C73" w:rsidRDefault="00A870AD">
          <w:pPr>
            <w:pStyle w:val="TOC2"/>
            <w:tabs>
              <w:tab w:val="right" w:leader="dot" w:pos="9350"/>
            </w:tabs>
            <w:rPr>
              <w:rFonts w:cstheme="minorBidi"/>
              <w:noProof/>
            </w:rPr>
          </w:pPr>
          <w:hyperlink w:anchor="_Toc437011658" w:history="1">
            <w:r w:rsidR="00883C73" w:rsidRPr="004C1305">
              <w:rPr>
                <w:rStyle w:val="Hyperlink"/>
                <w:rFonts w:ascii="Times New Roman" w:hAnsi="Times New Roman"/>
                <w:b/>
                <w:bCs/>
                <w:noProof/>
                <w:kern w:val="32"/>
                <w:lang w:eastAsia="zh-CN"/>
              </w:rPr>
              <w:t>8.6 Summary of the Expected Impact of CLIP Technology</w:t>
            </w:r>
            <w:r w:rsidR="00883C73">
              <w:rPr>
                <w:noProof/>
                <w:webHidden/>
              </w:rPr>
              <w:tab/>
            </w:r>
            <w:r w:rsidR="00883C73">
              <w:rPr>
                <w:noProof/>
                <w:webHidden/>
              </w:rPr>
              <w:fldChar w:fldCharType="begin"/>
            </w:r>
            <w:r w:rsidR="00883C73">
              <w:rPr>
                <w:noProof/>
                <w:webHidden/>
              </w:rPr>
              <w:instrText xml:space="preserve"> PAGEREF _Toc437011658 \h </w:instrText>
            </w:r>
            <w:r w:rsidR="00883C73">
              <w:rPr>
                <w:noProof/>
                <w:webHidden/>
              </w:rPr>
            </w:r>
            <w:r w:rsidR="00883C73">
              <w:rPr>
                <w:noProof/>
                <w:webHidden/>
              </w:rPr>
              <w:fldChar w:fldCharType="separate"/>
            </w:r>
            <w:r w:rsidR="00F028A4">
              <w:rPr>
                <w:noProof/>
                <w:webHidden/>
              </w:rPr>
              <w:t>140</w:t>
            </w:r>
            <w:r w:rsidR="00883C73">
              <w:rPr>
                <w:noProof/>
                <w:webHidden/>
              </w:rPr>
              <w:fldChar w:fldCharType="end"/>
            </w:r>
          </w:hyperlink>
        </w:p>
        <w:p w14:paraId="42C6E70C" w14:textId="77777777" w:rsidR="00883C73" w:rsidRDefault="00A870AD">
          <w:pPr>
            <w:pStyle w:val="TOC2"/>
            <w:tabs>
              <w:tab w:val="right" w:leader="dot" w:pos="9350"/>
            </w:tabs>
            <w:rPr>
              <w:rFonts w:cstheme="minorBidi"/>
              <w:noProof/>
            </w:rPr>
          </w:pPr>
          <w:hyperlink w:anchor="_Toc437011659" w:history="1">
            <w:r w:rsidR="00883C73" w:rsidRPr="004C1305">
              <w:rPr>
                <w:rStyle w:val="Hyperlink"/>
                <w:rFonts w:ascii="Times New Roman" w:hAnsi="Times New Roman"/>
                <w:b/>
                <w:bCs/>
                <w:noProof/>
                <w:kern w:val="32"/>
                <w:lang w:eastAsia="zh-CN"/>
              </w:rPr>
              <w:t>8.7 Recommended Additions to the PuSL System.</w:t>
            </w:r>
            <w:r w:rsidR="00883C73">
              <w:rPr>
                <w:noProof/>
                <w:webHidden/>
              </w:rPr>
              <w:tab/>
            </w:r>
            <w:r w:rsidR="00883C73">
              <w:rPr>
                <w:noProof/>
                <w:webHidden/>
              </w:rPr>
              <w:fldChar w:fldCharType="begin"/>
            </w:r>
            <w:r w:rsidR="00883C73">
              <w:rPr>
                <w:noProof/>
                <w:webHidden/>
              </w:rPr>
              <w:instrText xml:space="preserve"> PAGEREF _Toc437011659 \h </w:instrText>
            </w:r>
            <w:r w:rsidR="00883C73">
              <w:rPr>
                <w:noProof/>
                <w:webHidden/>
              </w:rPr>
            </w:r>
            <w:r w:rsidR="00883C73">
              <w:rPr>
                <w:noProof/>
                <w:webHidden/>
              </w:rPr>
              <w:fldChar w:fldCharType="separate"/>
            </w:r>
            <w:r w:rsidR="00F028A4">
              <w:rPr>
                <w:noProof/>
                <w:webHidden/>
              </w:rPr>
              <w:t>142</w:t>
            </w:r>
            <w:r w:rsidR="00883C73">
              <w:rPr>
                <w:noProof/>
                <w:webHidden/>
              </w:rPr>
              <w:fldChar w:fldCharType="end"/>
            </w:r>
          </w:hyperlink>
        </w:p>
        <w:p w14:paraId="639A7D6A" w14:textId="77777777" w:rsidR="00883C73" w:rsidRDefault="00A870AD">
          <w:pPr>
            <w:pStyle w:val="TOC2"/>
            <w:tabs>
              <w:tab w:val="right" w:leader="dot" w:pos="9350"/>
            </w:tabs>
            <w:rPr>
              <w:rFonts w:cstheme="minorBidi"/>
              <w:noProof/>
            </w:rPr>
          </w:pPr>
          <w:hyperlink w:anchor="_Toc437011660" w:history="1">
            <w:r w:rsidR="00883C73" w:rsidRPr="004C1305">
              <w:rPr>
                <w:rStyle w:val="Hyperlink"/>
                <w:rFonts w:ascii="Times New Roman" w:hAnsi="Times New Roman"/>
                <w:b/>
                <w:bCs/>
                <w:noProof/>
                <w:kern w:val="32"/>
                <w:lang w:eastAsia="zh-CN"/>
              </w:rPr>
              <w:t>8.7.1. Pitch/Yaw Control Behind Dynamic Mask</w:t>
            </w:r>
            <w:r w:rsidR="00883C73">
              <w:rPr>
                <w:noProof/>
                <w:webHidden/>
              </w:rPr>
              <w:tab/>
            </w:r>
            <w:r w:rsidR="00883C73">
              <w:rPr>
                <w:noProof/>
                <w:webHidden/>
              </w:rPr>
              <w:fldChar w:fldCharType="begin"/>
            </w:r>
            <w:r w:rsidR="00883C73">
              <w:rPr>
                <w:noProof/>
                <w:webHidden/>
              </w:rPr>
              <w:instrText xml:space="preserve"> PAGEREF _Toc437011660 \h </w:instrText>
            </w:r>
            <w:r w:rsidR="00883C73">
              <w:rPr>
                <w:noProof/>
                <w:webHidden/>
              </w:rPr>
            </w:r>
            <w:r w:rsidR="00883C73">
              <w:rPr>
                <w:noProof/>
                <w:webHidden/>
              </w:rPr>
              <w:fldChar w:fldCharType="separate"/>
            </w:r>
            <w:r w:rsidR="00F028A4">
              <w:rPr>
                <w:noProof/>
                <w:webHidden/>
              </w:rPr>
              <w:t>142</w:t>
            </w:r>
            <w:r w:rsidR="00883C73">
              <w:rPr>
                <w:noProof/>
                <w:webHidden/>
              </w:rPr>
              <w:fldChar w:fldCharType="end"/>
            </w:r>
          </w:hyperlink>
        </w:p>
        <w:p w14:paraId="38CA4558" w14:textId="77777777" w:rsidR="00883C73" w:rsidRDefault="00A870AD">
          <w:pPr>
            <w:pStyle w:val="TOC2"/>
            <w:tabs>
              <w:tab w:val="right" w:leader="dot" w:pos="9350"/>
            </w:tabs>
            <w:rPr>
              <w:rFonts w:cstheme="minorBidi"/>
              <w:noProof/>
            </w:rPr>
          </w:pPr>
          <w:hyperlink w:anchor="_Toc437011661" w:history="1">
            <w:r w:rsidR="00883C73" w:rsidRPr="004C1305">
              <w:rPr>
                <w:rStyle w:val="Hyperlink"/>
                <w:rFonts w:ascii="Times New Roman" w:hAnsi="Times New Roman"/>
                <w:b/>
                <w:bCs/>
                <w:noProof/>
                <w:kern w:val="32"/>
                <w:lang w:eastAsia="zh-CN"/>
              </w:rPr>
              <w:t>8.7.2. A new Heat-Sink</w:t>
            </w:r>
            <w:r w:rsidR="00883C73">
              <w:rPr>
                <w:noProof/>
                <w:webHidden/>
              </w:rPr>
              <w:tab/>
            </w:r>
            <w:r w:rsidR="00883C73">
              <w:rPr>
                <w:noProof/>
                <w:webHidden/>
              </w:rPr>
              <w:fldChar w:fldCharType="begin"/>
            </w:r>
            <w:r w:rsidR="00883C73">
              <w:rPr>
                <w:noProof/>
                <w:webHidden/>
              </w:rPr>
              <w:instrText xml:space="preserve"> PAGEREF _Toc437011661 \h </w:instrText>
            </w:r>
            <w:r w:rsidR="00883C73">
              <w:rPr>
                <w:noProof/>
                <w:webHidden/>
              </w:rPr>
            </w:r>
            <w:r w:rsidR="00883C73">
              <w:rPr>
                <w:noProof/>
                <w:webHidden/>
              </w:rPr>
              <w:fldChar w:fldCharType="separate"/>
            </w:r>
            <w:r w:rsidR="00F028A4">
              <w:rPr>
                <w:noProof/>
                <w:webHidden/>
              </w:rPr>
              <w:t>142</w:t>
            </w:r>
            <w:r w:rsidR="00883C73">
              <w:rPr>
                <w:noProof/>
                <w:webHidden/>
              </w:rPr>
              <w:fldChar w:fldCharType="end"/>
            </w:r>
          </w:hyperlink>
        </w:p>
        <w:p w14:paraId="42D301C8" w14:textId="77777777" w:rsidR="00883C73" w:rsidRDefault="00A870AD">
          <w:pPr>
            <w:pStyle w:val="TOC2"/>
            <w:tabs>
              <w:tab w:val="right" w:leader="dot" w:pos="9350"/>
            </w:tabs>
            <w:rPr>
              <w:rFonts w:cstheme="minorBidi"/>
              <w:noProof/>
            </w:rPr>
          </w:pPr>
          <w:hyperlink w:anchor="_Toc437011662" w:history="1">
            <w:r w:rsidR="00883C73" w:rsidRPr="004C1305">
              <w:rPr>
                <w:rStyle w:val="Hyperlink"/>
                <w:rFonts w:ascii="Times New Roman" w:hAnsi="Times New Roman"/>
                <w:b/>
                <w:bCs/>
                <w:noProof/>
                <w:kern w:val="32"/>
                <w:lang w:eastAsia="zh-CN"/>
              </w:rPr>
              <w:t>8.7.3. A Physically Smaller Light Gate, Optimized for 365nm UV.</w:t>
            </w:r>
            <w:r w:rsidR="00883C73">
              <w:rPr>
                <w:noProof/>
                <w:webHidden/>
              </w:rPr>
              <w:tab/>
            </w:r>
            <w:r w:rsidR="00883C73">
              <w:rPr>
                <w:noProof/>
                <w:webHidden/>
              </w:rPr>
              <w:fldChar w:fldCharType="begin"/>
            </w:r>
            <w:r w:rsidR="00883C73">
              <w:rPr>
                <w:noProof/>
                <w:webHidden/>
              </w:rPr>
              <w:instrText xml:space="preserve"> PAGEREF _Toc437011662 \h </w:instrText>
            </w:r>
            <w:r w:rsidR="00883C73">
              <w:rPr>
                <w:noProof/>
                <w:webHidden/>
              </w:rPr>
            </w:r>
            <w:r w:rsidR="00883C73">
              <w:rPr>
                <w:noProof/>
                <w:webHidden/>
              </w:rPr>
              <w:fldChar w:fldCharType="separate"/>
            </w:r>
            <w:r w:rsidR="00F028A4">
              <w:rPr>
                <w:noProof/>
                <w:webHidden/>
              </w:rPr>
              <w:t>142</w:t>
            </w:r>
            <w:r w:rsidR="00883C73">
              <w:rPr>
                <w:noProof/>
                <w:webHidden/>
              </w:rPr>
              <w:fldChar w:fldCharType="end"/>
            </w:r>
          </w:hyperlink>
        </w:p>
        <w:p w14:paraId="33F83411" w14:textId="77777777" w:rsidR="00883C73" w:rsidRDefault="00A870AD">
          <w:pPr>
            <w:pStyle w:val="TOC2"/>
            <w:tabs>
              <w:tab w:val="right" w:leader="dot" w:pos="9350"/>
            </w:tabs>
            <w:rPr>
              <w:rFonts w:cstheme="minorBidi"/>
              <w:noProof/>
            </w:rPr>
          </w:pPr>
          <w:hyperlink w:anchor="_Toc437011663" w:history="1">
            <w:r w:rsidR="00883C73" w:rsidRPr="004C1305">
              <w:rPr>
                <w:rStyle w:val="Hyperlink"/>
                <w:rFonts w:ascii="Times New Roman" w:hAnsi="Times New Roman"/>
                <w:b/>
                <w:bCs/>
                <w:noProof/>
                <w:kern w:val="32"/>
                <w:lang w:eastAsia="zh-CN"/>
              </w:rPr>
              <w:t>8.7.4. An Upgraded Circuit Board from Vialux that is compatible with 8-bit grey-scale images.  Potentially even a 4k dynamic mask if that becomes available.</w:t>
            </w:r>
            <w:r w:rsidR="00883C73">
              <w:rPr>
                <w:noProof/>
                <w:webHidden/>
              </w:rPr>
              <w:tab/>
            </w:r>
            <w:r w:rsidR="00883C73">
              <w:rPr>
                <w:noProof/>
                <w:webHidden/>
              </w:rPr>
              <w:fldChar w:fldCharType="begin"/>
            </w:r>
            <w:r w:rsidR="00883C73">
              <w:rPr>
                <w:noProof/>
                <w:webHidden/>
              </w:rPr>
              <w:instrText xml:space="preserve"> PAGEREF _Toc437011663 \h </w:instrText>
            </w:r>
            <w:r w:rsidR="00883C73">
              <w:rPr>
                <w:noProof/>
                <w:webHidden/>
              </w:rPr>
            </w:r>
            <w:r w:rsidR="00883C73">
              <w:rPr>
                <w:noProof/>
                <w:webHidden/>
              </w:rPr>
              <w:fldChar w:fldCharType="separate"/>
            </w:r>
            <w:r w:rsidR="00F028A4">
              <w:rPr>
                <w:noProof/>
                <w:webHidden/>
              </w:rPr>
              <w:t>142</w:t>
            </w:r>
            <w:r w:rsidR="00883C73">
              <w:rPr>
                <w:noProof/>
                <w:webHidden/>
              </w:rPr>
              <w:fldChar w:fldCharType="end"/>
            </w:r>
          </w:hyperlink>
        </w:p>
        <w:p w14:paraId="53F244EB" w14:textId="77777777" w:rsidR="00883C73" w:rsidRDefault="00A870AD">
          <w:pPr>
            <w:pStyle w:val="TOC2"/>
            <w:tabs>
              <w:tab w:val="right" w:leader="dot" w:pos="9350"/>
            </w:tabs>
            <w:rPr>
              <w:rFonts w:cstheme="minorBidi"/>
              <w:noProof/>
            </w:rPr>
          </w:pPr>
          <w:hyperlink w:anchor="_Toc437011664" w:history="1">
            <w:r w:rsidR="00883C73" w:rsidRPr="004C1305">
              <w:rPr>
                <w:rStyle w:val="Hyperlink"/>
                <w:rFonts w:ascii="Times New Roman" w:hAnsi="Times New Roman"/>
                <w:b/>
                <w:bCs/>
                <w:noProof/>
                <w:kern w:val="32"/>
                <w:lang w:eastAsia="zh-CN"/>
              </w:rPr>
              <w:t>8.7.5. Collimating Lenses (50mm, 60mm, 70mm, 80mm).</w:t>
            </w:r>
            <w:r w:rsidR="00883C73">
              <w:rPr>
                <w:noProof/>
                <w:webHidden/>
              </w:rPr>
              <w:tab/>
            </w:r>
            <w:r w:rsidR="00883C73">
              <w:rPr>
                <w:noProof/>
                <w:webHidden/>
              </w:rPr>
              <w:fldChar w:fldCharType="begin"/>
            </w:r>
            <w:r w:rsidR="00883C73">
              <w:rPr>
                <w:noProof/>
                <w:webHidden/>
              </w:rPr>
              <w:instrText xml:space="preserve"> PAGEREF _Toc437011664 \h </w:instrText>
            </w:r>
            <w:r w:rsidR="00883C73">
              <w:rPr>
                <w:noProof/>
                <w:webHidden/>
              </w:rPr>
            </w:r>
            <w:r w:rsidR="00883C73">
              <w:rPr>
                <w:noProof/>
                <w:webHidden/>
              </w:rPr>
              <w:fldChar w:fldCharType="separate"/>
            </w:r>
            <w:r w:rsidR="00F028A4">
              <w:rPr>
                <w:noProof/>
                <w:webHidden/>
              </w:rPr>
              <w:t>143</w:t>
            </w:r>
            <w:r w:rsidR="00883C73">
              <w:rPr>
                <w:noProof/>
                <w:webHidden/>
              </w:rPr>
              <w:fldChar w:fldCharType="end"/>
            </w:r>
          </w:hyperlink>
        </w:p>
        <w:p w14:paraId="104AD5EC" w14:textId="77777777" w:rsidR="00883C73" w:rsidRDefault="00A870AD">
          <w:pPr>
            <w:pStyle w:val="TOC1"/>
            <w:tabs>
              <w:tab w:val="right" w:leader="dot" w:pos="9350"/>
            </w:tabs>
            <w:rPr>
              <w:rFonts w:cstheme="minorBidi"/>
              <w:noProof/>
            </w:rPr>
          </w:pPr>
          <w:hyperlink w:anchor="_Toc437011665" w:history="1">
            <w:r w:rsidR="00883C73" w:rsidRPr="004C1305">
              <w:rPr>
                <w:rStyle w:val="Hyperlink"/>
                <w:b/>
                <w:bCs/>
                <w:caps/>
                <w:noProof/>
                <w:kern w:val="32"/>
                <w:lang w:eastAsia="zh-CN"/>
              </w:rPr>
              <w:t>references:</w:t>
            </w:r>
            <w:r w:rsidR="00883C73">
              <w:rPr>
                <w:noProof/>
                <w:webHidden/>
              </w:rPr>
              <w:tab/>
            </w:r>
            <w:r w:rsidR="00883C73">
              <w:rPr>
                <w:noProof/>
                <w:webHidden/>
              </w:rPr>
              <w:fldChar w:fldCharType="begin"/>
            </w:r>
            <w:r w:rsidR="00883C73">
              <w:rPr>
                <w:noProof/>
                <w:webHidden/>
              </w:rPr>
              <w:instrText xml:space="preserve"> PAGEREF _Toc437011665 \h </w:instrText>
            </w:r>
            <w:r w:rsidR="00883C73">
              <w:rPr>
                <w:noProof/>
                <w:webHidden/>
              </w:rPr>
            </w:r>
            <w:r w:rsidR="00883C73">
              <w:rPr>
                <w:noProof/>
                <w:webHidden/>
              </w:rPr>
              <w:fldChar w:fldCharType="separate"/>
            </w:r>
            <w:r w:rsidR="00F028A4">
              <w:rPr>
                <w:noProof/>
                <w:webHidden/>
              </w:rPr>
              <w:t>144</w:t>
            </w:r>
            <w:r w:rsidR="00883C73">
              <w:rPr>
                <w:noProof/>
                <w:webHidden/>
              </w:rPr>
              <w:fldChar w:fldCharType="end"/>
            </w:r>
          </w:hyperlink>
        </w:p>
        <w:p w14:paraId="21FD7D74" w14:textId="77777777" w:rsidR="00883C73" w:rsidRDefault="00A870AD">
          <w:pPr>
            <w:pStyle w:val="TOC1"/>
            <w:tabs>
              <w:tab w:val="right" w:leader="dot" w:pos="9350"/>
            </w:tabs>
            <w:rPr>
              <w:rFonts w:cstheme="minorBidi"/>
              <w:noProof/>
            </w:rPr>
          </w:pPr>
          <w:hyperlink w:anchor="_Toc437011666" w:history="1">
            <w:r w:rsidR="00883C73" w:rsidRPr="004C1305">
              <w:rPr>
                <w:rStyle w:val="Hyperlink"/>
                <w:b/>
                <w:bCs/>
                <w:caps/>
                <w:noProof/>
                <w:kern w:val="32"/>
                <w:lang w:eastAsia="zh-CN"/>
              </w:rPr>
              <w:t>ANNEX A:</w:t>
            </w:r>
            <w:r w:rsidR="00883C73">
              <w:rPr>
                <w:noProof/>
                <w:webHidden/>
              </w:rPr>
              <w:tab/>
            </w:r>
            <w:r w:rsidR="00883C73">
              <w:rPr>
                <w:noProof/>
                <w:webHidden/>
              </w:rPr>
              <w:fldChar w:fldCharType="begin"/>
            </w:r>
            <w:r w:rsidR="00883C73">
              <w:rPr>
                <w:noProof/>
                <w:webHidden/>
              </w:rPr>
              <w:instrText xml:space="preserve"> PAGEREF _Toc437011666 \h </w:instrText>
            </w:r>
            <w:r w:rsidR="00883C73">
              <w:rPr>
                <w:noProof/>
                <w:webHidden/>
              </w:rPr>
            </w:r>
            <w:r w:rsidR="00883C73">
              <w:rPr>
                <w:noProof/>
                <w:webHidden/>
              </w:rPr>
              <w:fldChar w:fldCharType="separate"/>
            </w:r>
            <w:r w:rsidR="00F028A4">
              <w:rPr>
                <w:noProof/>
                <w:webHidden/>
              </w:rPr>
              <w:t>149</w:t>
            </w:r>
            <w:r w:rsidR="00883C73">
              <w:rPr>
                <w:noProof/>
                <w:webHidden/>
              </w:rPr>
              <w:fldChar w:fldCharType="end"/>
            </w:r>
          </w:hyperlink>
        </w:p>
        <w:p w14:paraId="14C27FE5" w14:textId="77777777" w:rsidR="00883C73" w:rsidRDefault="00A870AD">
          <w:pPr>
            <w:pStyle w:val="TOC1"/>
            <w:tabs>
              <w:tab w:val="right" w:leader="dot" w:pos="9350"/>
            </w:tabs>
            <w:rPr>
              <w:rFonts w:cstheme="minorBidi"/>
              <w:noProof/>
            </w:rPr>
          </w:pPr>
          <w:hyperlink w:anchor="_Toc437011667" w:history="1">
            <w:r w:rsidR="00883C73" w:rsidRPr="004C1305">
              <w:rPr>
                <w:rStyle w:val="Hyperlink"/>
                <w:b/>
                <w:bCs/>
                <w:caps/>
                <w:noProof/>
                <w:kern w:val="32"/>
                <w:lang w:eastAsia="zh-CN"/>
              </w:rPr>
              <w:t>ANNEX B:</w:t>
            </w:r>
            <w:r w:rsidR="00883C73">
              <w:rPr>
                <w:noProof/>
                <w:webHidden/>
              </w:rPr>
              <w:tab/>
            </w:r>
            <w:r w:rsidR="00883C73">
              <w:rPr>
                <w:noProof/>
                <w:webHidden/>
              </w:rPr>
              <w:fldChar w:fldCharType="begin"/>
            </w:r>
            <w:r w:rsidR="00883C73">
              <w:rPr>
                <w:noProof/>
                <w:webHidden/>
              </w:rPr>
              <w:instrText xml:space="preserve"> PAGEREF _Toc437011667 \h </w:instrText>
            </w:r>
            <w:r w:rsidR="00883C73">
              <w:rPr>
                <w:noProof/>
                <w:webHidden/>
              </w:rPr>
            </w:r>
            <w:r w:rsidR="00883C73">
              <w:rPr>
                <w:noProof/>
                <w:webHidden/>
              </w:rPr>
              <w:fldChar w:fldCharType="separate"/>
            </w:r>
            <w:r w:rsidR="00F028A4">
              <w:rPr>
                <w:noProof/>
                <w:webHidden/>
              </w:rPr>
              <w:t>150</w:t>
            </w:r>
            <w:r w:rsidR="00883C73">
              <w:rPr>
                <w:noProof/>
                <w:webHidden/>
              </w:rPr>
              <w:fldChar w:fldCharType="end"/>
            </w:r>
          </w:hyperlink>
        </w:p>
        <w:p w14:paraId="04B122E0" w14:textId="77777777" w:rsidR="00883C73" w:rsidRDefault="00A870AD">
          <w:pPr>
            <w:pStyle w:val="TOC1"/>
            <w:tabs>
              <w:tab w:val="right" w:leader="dot" w:pos="9350"/>
            </w:tabs>
            <w:rPr>
              <w:rFonts w:cstheme="minorBidi"/>
              <w:noProof/>
            </w:rPr>
          </w:pPr>
          <w:hyperlink w:anchor="_Toc437011668" w:history="1">
            <w:r w:rsidR="00883C73" w:rsidRPr="004C1305">
              <w:rPr>
                <w:rStyle w:val="Hyperlink"/>
                <w:b/>
                <w:bCs/>
                <w:caps/>
                <w:noProof/>
                <w:kern w:val="32"/>
                <w:lang w:eastAsia="zh-CN"/>
              </w:rPr>
              <w:t>ANNEX C:</w:t>
            </w:r>
            <w:r w:rsidR="00883C73">
              <w:rPr>
                <w:noProof/>
                <w:webHidden/>
              </w:rPr>
              <w:tab/>
            </w:r>
            <w:r w:rsidR="00883C73">
              <w:rPr>
                <w:noProof/>
                <w:webHidden/>
              </w:rPr>
              <w:fldChar w:fldCharType="begin"/>
            </w:r>
            <w:r w:rsidR="00883C73">
              <w:rPr>
                <w:noProof/>
                <w:webHidden/>
              </w:rPr>
              <w:instrText xml:space="preserve"> PAGEREF _Toc437011668 \h </w:instrText>
            </w:r>
            <w:r w:rsidR="00883C73">
              <w:rPr>
                <w:noProof/>
                <w:webHidden/>
              </w:rPr>
            </w:r>
            <w:r w:rsidR="00883C73">
              <w:rPr>
                <w:noProof/>
                <w:webHidden/>
              </w:rPr>
              <w:fldChar w:fldCharType="separate"/>
            </w:r>
            <w:r w:rsidR="00F028A4">
              <w:rPr>
                <w:noProof/>
                <w:webHidden/>
              </w:rPr>
              <w:t>151</w:t>
            </w:r>
            <w:r w:rsidR="00883C73">
              <w:rPr>
                <w:noProof/>
                <w:webHidden/>
              </w:rPr>
              <w:fldChar w:fldCharType="end"/>
            </w:r>
          </w:hyperlink>
        </w:p>
        <w:p w14:paraId="1A93A513" w14:textId="77777777" w:rsidR="00883C73" w:rsidRDefault="00A870AD">
          <w:pPr>
            <w:pStyle w:val="TOC1"/>
            <w:tabs>
              <w:tab w:val="right" w:leader="dot" w:pos="9350"/>
            </w:tabs>
            <w:rPr>
              <w:rFonts w:cstheme="minorBidi"/>
              <w:noProof/>
            </w:rPr>
          </w:pPr>
          <w:hyperlink w:anchor="_Toc437011669" w:history="1">
            <w:r w:rsidR="00883C73" w:rsidRPr="004C1305">
              <w:rPr>
                <w:rStyle w:val="Hyperlink"/>
                <w:b/>
                <w:bCs/>
                <w:caps/>
                <w:noProof/>
                <w:kern w:val="32"/>
                <w:lang w:eastAsia="zh-CN"/>
              </w:rPr>
              <w:t>ANNEX D:</w:t>
            </w:r>
            <w:r w:rsidR="00883C73">
              <w:rPr>
                <w:noProof/>
                <w:webHidden/>
              </w:rPr>
              <w:tab/>
            </w:r>
            <w:r w:rsidR="00883C73">
              <w:rPr>
                <w:noProof/>
                <w:webHidden/>
              </w:rPr>
              <w:fldChar w:fldCharType="begin"/>
            </w:r>
            <w:r w:rsidR="00883C73">
              <w:rPr>
                <w:noProof/>
                <w:webHidden/>
              </w:rPr>
              <w:instrText xml:space="preserve"> PAGEREF _Toc437011669 \h </w:instrText>
            </w:r>
            <w:r w:rsidR="00883C73">
              <w:rPr>
                <w:noProof/>
                <w:webHidden/>
              </w:rPr>
            </w:r>
            <w:r w:rsidR="00883C73">
              <w:rPr>
                <w:noProof/>
                <w:webHidden/>
              </w:rPr>
              <w:fldChar w:fldCharType="separate"/>
            </w:r>
            <w:r w:rsidR="00F028A4">
              <w:rPr>
                <w:noProof/>
                <w:webHidden/>
              </w:rPr>
              <w:t>155</w:t>
            </w:r>
            <w:r w:rsidR="00883C73">
              <w:rPr>
                <w:noProof/>
                <w:webHidden/>
              </w:rPr>
              <w:fldChar w:fldCharType="end"/>
            </w:r>
          </w:hyperlink>
        </w:p>
        <w:p w14:paraId="1D48C7D7" w14:textId="77777777" w:rsidR="00C66D9B" w:rsidRPr="000B423A" w:rsidRDefault="00C66D9B" w:rsidP="00C66D9B">
          <w:r w:rsidRPr="000B423A">
            <w:fldChar w:fldCharType="end"/>
          </w:r>
        </w:p>
      </w:sdtContent>
    </w:sdt>
    <w:p w14:paraId="16D107E1" w14:textId="77777777" w:rsidR="00126AF6" w:rsidRDefault="00126AF6">
      <w:pPr>
        <w:spacing w:after="160" w:line="259" w:lineRule="auto"/>
        <w:rPr>
          <w:rFonts w:eastAsiaTheme="majorEastAsia"/>
          <w:b/>
          <w:bCs/>
          <w:caps/>
          <w:kern w:val="32"/>
          <w:sz w:val="28"/>
          <w:szCs w:val="28"/>
          <w:lang w:eastAsia="zh-CN"/>
        </w:rPr>
      </w:pPr>
      <w:bookmarkStart w:id="3" w:name="_Toc437011551"/>
      <w:r>
        <w:rPr>
          <w:b/>
          <w:bCs/>
          <w:caps/>
          <w:kern w:val="32"/>
          <w:sz w:val="28"/>
          <w:szCs w:val="28"/>
          <w:lang w:eastAsia="zh-CN"/>
        </w:rPr>
        <w:br w:type="page"/>
      </w:r>
    </w:p>
    <w:p w14:paraId="5BBE31C0" w14:textId="1162CFF8" w:rsidR="00C66D9B" w:rsidRPr="000B423A" w:rsidRDefault="0020645B" w:rsidP="0020645B">
      <w:pPr>
        <w:pStyle w:val="Heading1"/>
        <w:spacing w:line="480" w:lineRule="auto"/>
        <w:rPr>
          <w:rFonts w:cs="Times New Roman"/>
          <w:b/>
          <w:bCs/>
          <w:caps/>
          <w:kern w:val="32"/>
          <w:sz w:val="28"/>
          <w:szCs w:val="28"/>
          <w:lang w:eastAsia="zh-CN"/>
        </w:rPr>
      </w:pPr>
      <w:r w:rsidRPr="000B423A">
        <w:rPr>
          <w:rFonts w:cs="Times New Roman"/>
          <w:b/>
          <w:bCs/>
          <w:caps/>
          <w:kern w:val="32"/>
          <w:sz w:val="28"/>
          <w:szCs w:val="28"/>
          <w:lang w:eastAsia="zh-CN"/>
        </w:rPr>
        <w:lastRenderedPageBreak/>
        <w:t>LIST OF FIGURES</w:t>
      </w:r>
      <w:bookmarkEnd w:id="3"/>
    </w:p>
    <w:p w14:paraId="42B38BB7" w14:textId="77777777" w:rsidR="00866763" w:rsidRDefault="00AD073B">
      <w:pPr>
        <w:pStyle w:val="TableofFigures"/>
        <w:tabs>
          <w:tab w:val="right" w:leader="dot" w:pos="9350"/>
        </w:tabs>
        <w:rPr>
          <w:rFonts w:asciiTheme="minorHAnsi" w:hAnsiTheme="minorHAnsi" w:cstheme="minorBidi"/>
          <w:noProof/>
          <w:lang w:eastAsia="ja-JP"/>
        </w:rPr>
      </w:pPr>
      <w:r w:rsidRPr="000B423A">
        <w:rPr>
          <w:lang w:eastAsia="zh-CN"/>
        </w:rPr>
        <w:fldChar w:fldCharType="begin"/>
      </w:r>
      <w:r w:rsidRPr="000B423A">
        <w:rPr>
          <w:lang w:eastAsia="zh-CN"/>
        </w:rPr>
        <w:instrText xml:space="preserve"> TOC \c "Figure" </w:instrText>
      </w:r>
      <w:r w:rsidRPr="000B423A">
        <w:rPr>
          <w:lang w:eastAsia="zh-CN"/>
        </w:rPr>
        <w:fldChar w:fldCharType="separate"/>
      </w:r>
      <w:r w:rsidR="00866763" w:rsidRPr="00DC0C39">
        <w:rPr>
          <w:noProof/>
        </w:rPr>
        <w:t>Figure 2. Nitrogen chamber for the PuSL system &amp; Flow Meter/Regulator</w:t>
      </w:r>
      <w:r w:rsidR="00866763">
        <w:rPr>
          <w:noProof/>
        </w:rPr>
        <w:tab/>
      </w:r>
      <w:r w:rsidR="00866763">
        <w:rPr>
          <w:noProof/>
        </w:rPr>
        <w:fldChar w:fldCharType="begin"/>
      </w:r>
      <w:r w:rsidR="00866763">
        <w:rPr>
          <w:noProof/>
        </w:rPr>
        <w:instrText xml:space="preserve"> PAGEREF _Toc308026234 \h </w:instrText>
      </w:r>
      <w:r w:rsidR="00866763">
        <w:rPr>
          <w:noProof/>
        </w:rPr>
      </w:r>
      <w:r w:rsidR="00866763">
        <w:rPr>
          <w:noProof/>
        </w:rPr>
        <w:fldChar w:fldCharType="separate"/>
      </w:r>
      <w:r w:rsidR="00F028A4">
        <w:rPr>
          <w:noProof/>
        </w:rPr>
        <w:t>34</w:t>
      </w:r>
      <w:r w:rsidR="00866763">
        <w:rPr>
          <w:noProof/>
        </w:rPr>
        <w:fldChar w:fldCharType="end"/>
      </w:r>
    </w:p>
    <w:p w14:paraId="7D03BEB9"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3. UV Intensity vs. Current Input &amp; UV Intensity vs. Projector Grayscale.</w:t>
      </w:r>
      <w:r>
        <w:rPr>
          <w:noProof/>
        </w:rPr>
        <w:tab/>
      </w:r>
      <w:r>
        <w:rPr>
          <w:noProof/>
        </w:rPr>
        <w:fldChar w:fldCharType="begin"/>
      </w:r>
      <w:r>
        <w:rPr>
          <w:noProof/>
        </w:rPr>
        <w:instrText xml:space="preserve"> PAGEREF _Toc308026235 \h </w:instrText>
      </w:r>
      <w:r>
        <w:rPr>
          <w:noProof/>
        </w:rPr>
      </w:r>
      <w:r>
        <w:rPr>
          <w:noProof/>
        </w:rPr>
        <w:fldChar w:fldCharType="separate"/>
      </w:r>
      <w:r w:rsidR="00F028A4">
        <w:rPr>
          <w:noProof/>
        </w:rPr>
        <w:t>36</w:t>
      </w:r>
      <w:r>
        <w:rPr>
          <w:noProof/>
        </w:rPr>
        <w:fldChar w:fldCharType="end"/>
      </w:r>
    </w:p>
    <w:p w14:paraId="13B8B7D8"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 Cure Depth vs. Exposure time &amp; Grayscale</w:t>
      </w:r>
      <w:r>
        <w:rPr>
          <w:noProof/>
        </w:rPr>
        <w:tab/>
      </w:r>
      <w:r>
        <w:rPr>
          <w:noProof/>
        </w:rPr>
        <w:fldChar w:fldCharType="begin"/>
      </w:r>
      <w:r>
        <w:rPr>
          <w:noProof/>
        </w:rPr>
        <w:instrText xml:space="preserve"> PAGEREF _Toc308026236 \h </w:instrText>
      </w:r>
      <w:r>
        <w:rPr>
          <w:noProof/>
        </w:rPr>
      </w:r>
      <w:r>
        <w:rPr>
          <w:noProof/>
        </w:rPr>
        <w:fldChar w:fldCharType="separate"/>
      </w:r>
      <w:r w:rsidR="00F028A4">
        <w:rPr>
          <w:noProof/>
        </w:rPr>
        <w:t>36</w:t>
      </w:r>
      <w:r>
        <w:rPr>
          <w:noProof/>
        </w:rPr>
        <w:fldChar w:fldCharType="end"/>
      </w:r>
    </w:p>
    <w:p w14:paraId="30719E08"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5. Cure Depth vs. Exposure time for varying gray-scale values. Cure Depth vs. Gray Scale at 0.4A current input and 16 seconds of exposure.</w:t>
      </w:r>
      <w:r>
        <w:rPr>
          <w:noProof/>
        </w:rPr>
        <w:tab/>
      </w:r>
      <w:r>
        <w:rPr>
          <w:noProof/>
        </w:rPr>
        <w:fldChar w:fldCharType="begin"/>
      </w:r>
      <w:r>
        <w:rPr>
          <w:noProof/>
        </w:rPr>
        <w:instrText xml:space="preserve"> PAGEREF _Toc308026237 \h </w:instrText>
      </w:r>
      <w:r>
        <w:rPr>
          <w:noProof/>
        </w:rPr>
      </w:r>
      <w:r>
        <w:rPr>
          <w:noProof/>
        </w:rPr>
        <w:fldChar w:fldCharType="separate"/>
      </w:r>
      <w:r w:rsidR="00F028A4">
        <w:rPr>
          <w:noProof/>
        </w:rPr>
        <w:t>37</w:t>
      </w:r>
      <w:r>
        <w:rPr>
          <w:noProof/>
        </w:rPr>
        <w:fldChar w:fldCharType="end"/>
      </w:r>
    </w:p>
    <w:p w14:paraId="11C8541A"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6 New software designed to reduce print time for new designs from days to minutes. ‘Left’shows the process flow for the ‘old way’ of designing and splicing files. And ‘right’ shows the capabilities of the new all-in-one splicing program.</w:t>
      </w:r>
      <w:r>
        <w:rPr>
          <w:noProof/>
        </w:rPr>
        <w:tab/>
      </w:r>
      <w:r>
        <w:rPr>
          <w:noProof/>
        </w:rPr>
        <w:fldChar w:fldCharType="begin"/>
      </w:r>
      <w:r>
        <w:rPr>
          <w:noProof/>
        </w:rPr>
        <w:instrText xml:space="preserve"> PAGEREF _Toc308026238 \h </w:instrText>
      </w:r>
      <w:r>
        <w:rPr>
          <w:noProof/>
        </w:rPr>
      </w:r>
      <w:r>
        <w:rPr>
          <w:noProof/>
        </w:rPr>
        <w:fldChar w:fldCharType="separate"/>
      </w:r>
      <w:r w:rsidR="00F028A4">
        <w:rPr>
          <w:noProof/>
        </w:rPr>
        <w:t>38</w:t>
      </w:r>
      <w:r>
        <w:rPr>
          <w:noProof/>
        </w:rPr>
        <w:fldChar w:fldCharType="end"/>
      </w:r>
    </w:p>
    <w:p w14:paraId="4D4F2FF4"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7  Graphical User Interface for the PuSL Splicing Program.</w:t>
      </w:r>
      <w:r>
        <w:rPr>
          <w:noProof/>
        </w:rPr>
        <w:tab/>
      </w:r>
      <w:r>
        <w:rPr>
          <w:noProof/>
        </w:rPr>
        <w:fldChar w:fldCharType="begin"/>
      </w:r>
      <w:r>
        <w:rPr>
          <w:noProof/>
        </w:rPr>
        <w:instrText xml:space="preserve"> PAGEREF _Toc308026239 \h </w:instrText>
      </w:r>
      <w:r>
        <w:rPr>
          <w:noProof/>
        </w:rPr>
      </w:r>
      <w:r>
        <w:rPr>
          <w:noProof/>
        </w:rPr>
        <w:fldChar w:fldCharType="separate"/>
      </w:r>
      <w:r w:rsidR="00F028A4">
        <w:rPr>
          <w:noProof/>
        </w:rPr>
        <w:t>41</w:t>
      </w:r>
      <w:r>
        <w:rPr>
          <w:noProof/>
        </w:rPr>
        <w:fldChar w:fldCharType="end"/>
      </w:r>
    </w:p>
    <w:p w14:paraId="71EF7A8E"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8 Location for access to modifying the .fig file.</w:t>
      </w:r>
      <w:r>
        <w:rPr>
          <w:noProof/>
        </w:rPr>
        <w:tab/>
      </w:r>
      <w:r>
        <w:rPr>
          <w:noProof/>
        </w:rPr>
        <w:fldChar w:fldCharType="begin"/>
      </w:r>
      <w:r>
        <w:rPr>
          <w:noProof/>
        </w:rPr>
        <w:instrText xml:space="preserve"> PAGEREF _Toc308026240 \h </w:instrText>
      </w:r>
      <w:r>
        <w:rPr>
          <w:noProof/>
        </w:rPr>
      </w:r>
      <w:r>
        <w:rPr>
          <w:noProof/>
        </w:rPr>
        <w:fldChar w:fldCharType="separate"/>
      </w:r>
      <w:r w:rsidR="00F028A4">
        <w:rPr>
          <w:noProof/>
        </w:rPr>
        <w:t>41</w:t>
      </w:r>
      <w:r>
        <w:rPr>
          <w:noProof/>
        </w:rPr>
        <w:fldChar w:fldCharType="end"/>
      </w:r>
    </w:p>
    <w:p w14:paraId="0B3D8E67"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9. Impacts of CAD Splicing program on research productivity. (left) depicts devices designed between 2010-2013 and (right) depicts devices developed utilizing CAD design software and the new CAD splicing software for PuSL.</w:t>
      </w:r>
      <w:r>
        <w:rPr>
          <w:noProof/>
        </w:rPr>
        <w:tab/>
      </w:r>
      <w:r>
        <w:rPr>
          <w:noProof/>
        </w:rPr>
        <w:fldChar w:fldCharType="begin"/>
      </w:r>
      <w:r>
        <w:rPr>
          <w:noProof/>
        </w:rPr>
        <w:instrText xml:space="preserve"> PAGEREF _Toc308026241 \h </w:instrText>
      </w:r>
      <w:r>
        <w:rPr>
          <w:noProof/>
        </w:rPr>
      </w:r>
      <w:r>
        <w:rPr>
          <w:noProof/>
        </w:rPr>
        <w:fldChar w:fldCharType="separate"/>
      </w:r>
      <w:r w:rsidR="00F028A4">
        <w:rPr>
          <w:noProof/>
        </w:rPr>
        <w:t>42</w:t>
      </w:r>
      <w:r>
        <w:rPr>
          <w:noProof/>
        </w:rPr>
        <w:fldChar w:fldCharType="end"/>
      </w:r>
    </w:p>
    <w:p w14:paraId="538CBFC9" w14:textId="77777777" w:rsidR="00866763" w:rsidRDefault="00866763">
      <w:pPr>
        <w:pStyle w:val="TableofFigures"/>
        <w:tabs>
          <w:tab w:val="right" w:leader="dot" w:pos="9350"/>
        </w:tabs>
        <w:rPr>
          <w:rFonts w:asciiTheme="minorHAnsi" w:hAnsiTheme="minorHAnsi" w:cstheme="minorBidi"/>
          <w:noProof/>
          <w:lang w:eastAsia="ja-JP"/>
        </w:rPr>
      </w:pPr>
      <w:r w:rsidRPr="00DC0C39">
        <w:rPr>
          <w:noProof/>
        </w:rPr>
        <w:t>Figure 11. (a) A 3D CAD of the polymeric soft wpring structure. (b) Design geometry of an individual coil. (c) SEM image of coil array fabricated using PμSL method. Inset shows the top view of the individual coil</w:t>
      </w:r>
      <w:r>
        <w:rPr>
          <w:noProof/>
        </w:rPr>
        <w:tab/>
      </w:r>
      <w:r>
        <w:rPr>
          <w:noProof/>
        </w:rPr>
        <w:fldChar w:fldCharType="begin"/>
      </w:r>
      <w:r>
        <w:rPr>
          <w:noProof/>
        </w:rPr>
        <w:instrText xml:space="preserve"> PAGEREF _Toc308026242 \h </w:instrText>
      </w:r>
      <w:r>
        <w:rPr>
          <w:noProof/>
        </w:rPr>
      </w:r>
      <w:r>
        <w:rPr>
          <w:noProof/>
        </w:rPr>
        <w:fldChar w:fldCharType="separate"/>
      </w:r>
      <w:r w:rsidR="00F028A4">
        <w:rPr>
          <w:noProof/>
        </w:rPr>
        <w:t>48</w:t>
      </w:r>
      <w:r>
        <w:rPr>
          <w:noProof/>
        </w:rPr>
        <w:fldChar w:fldCharType="end"/>
      </w:r>
    </w:p>
    <w:p w14:paraId="59A66EF7" w14:textId="77777777" w:rsidR="00866763" w:rsidRDefault="00866763">
      <w:pPr>
        <w:pStyle w:val="TableofFigures"/>
        <w:tabs>
          <w:tab w:val="right" w:leader="dot" w:pos="9350"/>
        </w:tabs>
        <w:rPr>
          <w:rFonts w:asciiTheme="minorHAnsi" w:hAnsiTheme="minorHAnsi" w:cstheme="minorBidi"/>
          <w:noProof/>
          <w:lang w:eastAsia="ja-JP"/>
        </w:rPr>
      </w:pPr>
      <w:r w:rsidRPr="00DC0C39">
        <w:rPr>
          <w:noProof/>
        </w:rPr>
        <w:t>Figure 13 Power vs. frequency for 1-3 minutes of post-exposure.  Resonant frequency shifts 53.5-80.5 Hz and power output increases from 55.4 to 119.6 μW (when excited at a constant acceleration of 6.06 ±0.06 ms</w:t>
      </w:r>
      <w:r w:rsidRPr="00DC0C39">
        <w:rPr>
          <w:noProof/>
          <w:vertAlign w:val="superscript"/>
        </w:rPr>
        <w:t>-2</w:t>
      </w:r>
      <w:r w:rsidRPr="00DC0C39">
        <w:rPr>
          <w:noProof/>
        </w:rPr>
        <w:t>) Figure 14. Voltage vs. frequency for 1-3 minutes of post-exposure, resonant frequency shifts 53.5-80.5 Hz and power output increases from 55.4 to 119.6 μW (when excited at a constant acceleration of 6.06±0.06 ms</w:t>
      </w:r>
      <w:r w:rsidRPr="00DC0C39">
        <w:rPr>
          <w:noProof/>
          <w:vertAlign w:val="superscript"/>
        </w:rPr>
        <w:t>-2</w:t>
      </w:r>
      <w:r w:rsidRPr="00DC0C39">
        <w:rPr>
          <w:noProof/>
        </w:rPr>
        <w:t>)</w:t>
      </w:r>
      <w:r>
        <w:rPr>
          <w:noProof/>
        </w:rPr>
        <w:tab/>
      </w:r>
      <w:r>
        <w:rPr>
          <w:noProof/>
        </w:rPr>
        <w:fldChar w:fldCharType="begin"/>
      </w:r>
      <w:r>
        <w:rPr>
          <w:noProof/>
        </w:rPr>
        <w:instrText xml:space="preserve"> PAGEREF _Toc308026243 \h </w:instrText>
      </w:r>
      <w:r>
        <w:rPr>
          <w:noProof/>
        </w:rPr>
      </w:r>
      <w:r>
        <w:rPr>
          <w:noProof/>
        </w:rPr>
        <w:fldChar w:fldCharType="separate"/>
      </w:r>
      <w:r w:rsidR="00F028A4">
        <w:rPr>
          <w:noProof/>
        </w:rPr>
        <w:t>54</w:t>
      </w:r>
      <w:r>
        <w:rPr>
          <w:noProof/>
        </w:rPr>
        <w:fldChar w:fldCharType="end"/>
      </w:r>
    </w:p>
    <w:p w14:paraId="60FBD79D" w14:textId="77777777" w:rsidR="00866763" w:rsidRDefault="00866763">
      <w:pPr>
        <w:pStyle w:val="TableofFigures"/>
        <w:tabs>
          <w:tab w:val="right" w:leader="dot" w:pos="9350"/>
        </w:tabs>
        <w:rPr>
          <w:rFonts w:asciiTheme="minorHAnsi" w:hAnsiTheme="minorHAnsi" w:cstheme="minorBidi"/>
          <w:noProof/>
          <w:lang w:eastAsia="ja-JP"/>
        </w:rPr>
      </w:pPr>
      <w:r w:rsidRPr="00DC0C39">
        <w:rPr>
          <w:noProof/>
        </w:rPr>
        <w:t>Figure 15. Parasitic damping coefficient [kg/s] vs. postcure time [min] for four spring structures cured at 1, 1.5, 2 and 3 minutes with a 1.184g load mass. Figure 16. Elastic Modulus [MPa] vs. Postcure Time[Min] for four spring structures cured at 1, 1.5, 2 and 3 minutes with a 1.184g load mass.</w:t>
      </w:r>
      <w:r>
        <w:rPr>
          <w:noProof/>
        </w:rPr>
        <w:tab/>
      </w:r>
      <w:r>
        <w:rPr>
          <w:noProof/>
        </w:rPr>
        <w:fldChar w:fldCharType="begin"/>
      </w:r>
      <w:r>
        <w:rPr>
          <w:noProof/>
        </w:rPr>
        <w:instrText xml:space="preserve"> PAGEREF _Toc308026244 \h </w:instrText>
      </w:r>
      <w:r>
        <w:rPr>
          <w:noProof/>
        </w:rPr>
      </w:r>
      <w:r>
        <w:rPr>
          <w:noProof/>
        </w:rPr>
        <w:fldChar w:fldCharType="separate"/>
      </w:r>
      <w:r w:rsidR="00F028A4">
        <w:rPr>
          <w:noProof/>
        </w:rPr>
        <w:t>54</w:t>
      </w:r>
      <w:r>
        <w:rPr>
          <w:noProof/>
        </w:rPr>
        <w:fldChar w:fldCharType="end"/>
      </w:r>
    </w:p>
    <w:p w14:paraId="388B92BA" w14:textId="77777777" w:rsidR="00866763" w:rsidRDefault="00866763">
      <w:pPr>
        <w:pStyle w:val="TableofFigures"/>
        <w:tabs>
          <w:tab w:val="right" w:leader="dot" w:pos="9350"/>
        </w:tabs>
        <w:rPr>
          <w:rFonts w:asciiTheme="minorHAnsi" w:hAnsiTheme="minorHAnsi" w:cstheme="minorBidi"/>
          <w:noProof/>
          <w:lang w:eastAsia="ja-JP"/>
        </w:rPr>
      </w:pPr>
      <w:r w:rsidRPr="00DC0C39">
        <w:rPr>
          <w:noProof/>
        </w:rPr>
        <w:t>Figure 18. Resonator Optimization Load Cases</w:t>
      </w:r>
      <w:r>
        <w:rPr>
          <w:noProof/>
        </w:rPr>
        <w:tab/>
      </w:r>
      <w:r>
        <w:rPr>
          <w:noProof/>
        </w:rPr>
        <w:fldChar w:fldCharType="begin"/>
      </w:r>
      <w:r>
        <w:rPr>
          <w:noProof/>
        </w:rPr>
        <w:instrText xml:space="preserve"> PAGEREF _Toc308026245 \h </w:instrText>
      </w:r>
      <w:r>
        <w:rPr>
          <w:noProof/>
        </w:rPr>
      </w:r>
      <w:r>
        <w:rPr>
          <w:noProof/>
        </w:rPr>
        <w:fldChar w:fldCharType="separate"/>
      </w:r>
      <w:r w:rsidR="00F028A4">
        <w:rPr>
          <w:noProof/>
        </w:rPr>
        <w:t>57</w:t>
      </w:r>
      <w:r>
        <w:rPr>
          <w:noProof/>
        </w:rPr>
        <w:fldChar w:fldCharType="end"/>
      </w:r>
    </w:p>
    <w:p w14:paraId="5D88CA9A"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19. SIMP and Level Set Method Optimization Process</w:t>
      </w:r>
      <w:r>
        <w:rPr>
          <w:noProof/>
        </w:rPr>
        <w:tab/>
      </w:r>
      <w:r>
        <w:rPr>
          <w:noProof/>
        </w:rPr>
        <w:fldChar w:fldCharType="begin"/>
      </w:r>
      <w:r>
        <w:rPr>
          <w:noProof/>
        </w:rPr>
        <w:instrText xml:space="preserve"> PAGEREF _Toc308026246 \h </w:instrText>
      </w:r>
      <w:r>
        <w:rPr>
          <w:noProof/>
        </w:rPr>
      </w:r>
      <w:r>
        <w:rPr>
          <w:noProof/>
        </w:rPr>
        <w:fldChar w:fldCharType="separate"/>
      </w:r>
      <w:r w:rsidR="00F028A4">
        <w:rPr>
          <w:noProof/>
        </w:rPr>
        <w:t>59</w:t>
      </w:r>
      <w:r>
        <w:rPr>
          <w:noProof/>
        </w:rPr>
        <w:fldChar w:fldCharType="end"/>
      </w:r>
    </w:p>
    <w:p w14:paraId="63D15866"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23. Image description of the piezoelectric effect and pyroelectric effect for PVDF polymer films. (27)</w:t>
      </w:r>
      <w:r>
        <w:rPr>
          <w:noProof/>
        </w:rPr>
        <w:tab/>
      </w:r>
      <w:r>
        <w:rPr>
          <w:noProof/>
        </w:rPr>
        <w:fldChar w:fldCharType="begin"/>
      </w:r>
      <w:r>
        <w:rPr>
          <w:noProof/>
        </w:rPr>
        <w:instrText xml:space="preserve"> PAGEREF _Toc308026247 \h </w:instrText>
      </w:r>
      <w:r>
        <w:rPr>
          <w:noProof/>
        </w:rPr>
      </w:r>
      <w:r>
        <w:rPr>
          <w:noProof/>
        </w:rPr>
        <w:fldChar w:fldCharType="separate"/>
      </w:r>
      <w:r w:rsidR="00F028A4">
        <w:rPr>
          <w:noProof/>
        </w:rPr>
        <w:t>81</w:t>
      </w:r>
      <w:r>
        <w:rPr>
          <w:noProof/>
        </w:rPr>
        <w:fldChar w:fldCharType="end"/>
      </w:r>
    </w:p>
    <w:p w14:paraId="713934D1"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24. PuSL System Flow Diagram.</w:t>
      </w:r>
      <w:r>
        <w:rPr>
          <w:noProof/>
        </w:rPr>
        <w:tab/>
      </w:r>
      <w:r>
        <w:rPr>
          <w:noProof/>
        </w:rPr>
        <w:fldChar w:fldCharType="begin"/>
      </w:r>
      <w:r>
        <w:rPr>
          <w:noProof/>
        </w:rPr>
        <w:instrText xml:space="preserve"> PAGEREF _Toc308026248 \h </w:instrText>
      </w:r>
      <w:r>
        <w:rPr>
          <w:noProof/>
        </w:rPr>
      </w:r>
      <w:r>
        <w:rPr>
          <w:noProof/>
        </w:rPr>
        <w:fldChar w:fldCharType="separate"/>
      </w:r>
      <w:r w:rsidR="00F028A4">
        <w:rPr>
          <w:noProof/>
        </w:rPr>
        <w:t>83</w:t>
      </w:r>
      <w:r>
        <w:rPr>
          <w:noProof/>
        </w:rPr>
        <w:fldChar w:fldCharType="end"/>
      </w:r>
    </w:p>
    <w:p w14:paraId="3AAC281E"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25. Sensor &amp; Experimental Design.  a) depicts a side view of the fabricated sensor including the one example 900um thick sample with 148um thick conductive layer  b) represents a top view of the fabricated sensor and c) depicts the force application and data collection setup.</w:t>
      </w:r>
      <w:r>
        <w:rPr>
          <w:noProof/>
        </w:rPr>
        <w:tab/>
      </w:r>
      <w:r>
        <w:rPr>
          <w:noProof/>
        </w:rPr>
        <w:fldChar w:fldCharType="begin"/>
      </w:r>
      <w:r>
        <w:rPr>
          <w:noProof/>
        </w:rPr>
        <w:instrText xml:space="preserve"> PAGEREF _Toc308026249 \h </w:instrText>
      </w:r>
      <w:r>
        <w:rPr>
          <w:noProof/>
        </w:rPr>
      </w:r>
      <w:r>
        <w:rPr>
          <w:noProof/>
        </w:rPr>
        <w:fldChar w:fldCharType="separate"/>
      </w:r>
      <w:r w:rsidR="00F028A4">
        <w:rPr>
          <w:noProof/>
        </w:rPr>
        <w:t>85</w:t>
      </w:r>
      <w:r>
        <w:rPr>
          <w:noProof/>
        </w:rPr>
        <w:fldChar w:fldCharType="end"/>
      </w:r>
    </w:p>
    <w:p w14:paraId="798BD9D7"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26. Voltage output versus Force for 15 to 35% PVDF concentration materials(figure a), and measured g33 for 15 to 35% PVDF (figure b)</w:t>
      </w:r>
      <w:r>
        <w:rPr>
          <w:noProof/>
        </w:rPr>
        <w:tab/>
      </w:r>
      <w:r>
        <w:rPr>
          <w:noProof/>
        </w:rPr>
        <w:fldChar w:fldCharType="begin"/>
      </w:r>
      <w:r>
        <w:rPr>
          <w:noProof/>
        </w:rPr>
        <w:instrText xml:space="preserve"> PAGEREF _Toc308026250 \h </w:instrText>
      </w:r>
      <w:r>
        <w:rPr>
          <w:noProof/>
        </w:rPr>
      </w:r>
      <w:r>
        <w:rPr>
          <w:noProof/>
        </w:rPr>
        <w:fldChar w:fldCharType="separate"/>
      </w:r>
      <w:r w:rsidR="00F028A4">
        <w:rPr>
          <w:noProof/>
        </w:rPr>
        <w:t>85</w:t>
      </w:r>
      <w:r>
        <w:rPr>
          <w:noProof/>
        </w:rPr>
        <w:fldChar w:fldCharType="end"/>
      </w:r>
    </w:p>
    <w:p w14:paraId="0531103C"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27. Force Applied N for materials subjected to various polling voltages (figure a) and Measured g33 vs. Polling Electric Field Voltages for 30% PVDF and for Pure PVDF(figure b).</w:t>
      </w:r>
      <w:r>
        <w:rPr>
          <w:noProof/>
        </w:rPr>
        <w:tab/>
      </w:r>
      <w:r>
        <w:rPr>
          <w:noProof/>
        </w:rPr>
        <w:fldChar w:fldCharType="begin"/>
      </w:r>
      <w:r>
        <w:rPr>
          <w:noProof/>
        </w:rPr>
        <w:instrText xml:space="preserve"> PAGEREF _Toc308026251 \h </w:instrText>
      </w:r>
      <w:r>
        <w:rPr>
          <w:noProof/>
        </w:rPr>
      </w:r>
      <w:r>
        <w:rPr>
          <w:noProof/>
        </w:rPr>
        <w:fldChar w:fldCharType="separate"/>
      </w:r>
      <w:r w:rsidR="00F028A4">
        <w:rPr>
          <w:noProof/>
        </w:rPr>
        <w:t>87</w:t>
      </w:r>
      <w:r>
        <w:rPr>
          <w:noProof/>
        </w:rPr>
        <w:fldChar w:fldCharType="end"/>
      </w:r>
    </w:p>
    <w:p w14:paraId="46487C7A"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28. Complex viscosity for materials subjected to various angular frequency (figure a) and complex viscosity for various percentage of PVDF (figure b)</w:t>
      </w:r>
      <w:r>
        <w:rPr>
          <w:noProof/>
        </w:rPr>
        <w:tab/>
      </w:r>
      <w:r>
        <w:rPr>
          <w:noProof/>
        </w:rPr>
        <w:fldChar w:fldCharType="begin"/>
      </w:r>
      <w:r>
        <w:rPr>
          <w:noProof/>
        </w:rPr>
        <w:instrText xml:space="preserve"> PAGEREF _Toc308026252 \h </w:instrText>
      </w:r>
      <w:r>
        <w:rPr>
          <w:noProof/>
        </w:rPr>
      </w:r>
      <w:r>
        <w:rPr>
          <w:noProof/>
        </w:rPr>
        <w:fldChar w:fldCharType="separate"/>
      </w:r>
      <w:r w:rsidR="00F028A4">
        <w:rPr>
          <w:noProof/>
        </w:rPr>
        <w:t>88</w:t>
      </w:r>
      <w:r>
        <w:rPr>
          <w:noProof/>
        </w:rPr>
        <w:fldChar w:fldCharType="end"/>
      </w:r>
    </w:p>
    <w:p w14:paraId="65DC3460"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29. Complex viscosity for 40% PVDF over 32 minutes (figure a) and  Complex viscosity for 30% PVDF over 31 minutes (figure b)</w:t>
      </w:r>
      <w:r>
        <w:rPr>
          <w:noProof/>
        </w:rPr>
        <w:tab/>
      </w:r>
      <w:r>
        <w:rPr>
          <w:noProof/>
        </w:rPr>
        <w:fldChar w:fldCharType="begin"/>
      </w:r>
      <w:r>
        <w:rPr>
          <w:noProof/>
        </w:rPr>
        <w:instrText xml:space="preserve"> PAGEREF _Toc308026253 \h </w:instrText>
      </w:r>
      <w:r>
        <w:rPr>
          <w:noProof/>
        </w:rPr>
      </w:r>
      <w:r>
        <w:rPr>
          <w:noProof/>
        </w:rPr>
        <w:fldChar w:fldCharType="separate"/>
      </w:r>
      <w:r w:rsidR="00F028A4">
        <w:rPr>
          <w:noProof/>
        </w:rPr>
        <w:t>89</w:t>
      </w:r>
      <w:r>
        <w:rPr>
          <w:noProof/>
        </w:rPr>
        <w:fldChar w:fldCharType="end"/>
      </w:r>
    </w:p>
    <w:p w14:paraId="4BD241D5" w14:textId="77777777" w:rsidR="00866763" w:rsidRDefault="00866763">
      <w:pPr>
        <w:pStyle w:val="TableofFigures"/>
        <w:tabs>
          <w:tab w:val="right" w:leader="dot" w:pos="9350"/>
        </w:tabs>
        <w:rPr>
          <w:rFonts w:asciiTheme="minorHAnsi" w:hAnsiTheme="minorHAnsi" w:cstheme="minorBidi"/>
          <w:noProof/>
          <w:lang w:eastAsia="ja-JP"/>
        </w:rPr>
      </w:pPr>
      <w:r>
        <w:rPr>
          <w:noProof/>
        </w:rPr>
        <w:lastRenderedPageBreak/>
        <w:t>Figure 30. Optical Images of 60ml beaker mixtures of material.  Left beaker contains 15% PVDF V-Ink and the right beaker contains 15% PVDF V-Ink with 8 grams of added surfactant.  Even after 7 hours and 15 minutes, PVDF particles in the left beaker are still dispersed throughout the material.  Significant ‘settling’ of the material can be noticed by 60 minutes after the V-ink material is mixedremains quite stable between 2 and 7 hours when compared with the material with added surfactant (right).</w:t>
      </w:r>
      <w:r>
        <w:rPr>
          <w:noProof/>
        </w:rPr>
        <w:tab/>
      </w:r>
      <w:r>
        <w:rPr>
          <w:noProof/>
        </w:rPr>
        <w:fldChar w:fldCharType="begin"/>
      </w:r>
      <w:r>
        <w:rPr>
          <w:noProof/>
        </w:rPr>
        <w:instrText xml:space="preserve"> PAGEREF _Toc308026254 \h </w:instrText>
      </w:r>
      <w:r>
        <w:rPr>
          <w:noProof/>
        </w:rPr>
      </w:r>
      <w:r>
        <w:rPr>
          <w:noProof/>
        </w:rPr>
        <w:fldChar w:fldCharType="separate"/>
      </w:r>
      <w:r w:rsidR="00F028A4">
        <w:rPr>
          <w:noProof/>
        </w:rPr>
        <w:t>90</w:t>
      </w:r>
      <w:r>
        <w:rPr>
          <w:noProof/>
        </w:rPr>
        <w:fldChar w:fldCharType="end"/>
      </w:r>
    </w:p>
    <w:p w14:paraId="5C3464FD"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31. Scanning Electron Microscopy Images of St. Basil’s Cathedral.</w:t>
      </w:r>
      <w:r>
        <w:rPr>
          <w:noProof/>
        </w:rPr>
        <w:tab/>
      </w:r>
      <w:r>
        <w:rPr>
          <w:noProof/>
        </w:rPr>
        <w:fldChar w:fldCharType="begin"/>
      </w:r>
      <w:r>
        <w:rPr>
          <w:noProof/>
        </w:rPr>
        <w:instrText xml:space="preserve"> PAGEREF _Toc308026255 \h </w:instrText>
      </w:r>
      <w:r>
        <w:rPr>
          <w:noProof/>
        </w:rPr>
      </w:r>
      <w:r>
        <w:rPr>
          <w:noProof/>
        </w:rPr>
        <w:fldChar w:fldCharType="separate"/>
      </w:r>
      <w:r w:rsidR="00F028A4">
        <w:rPr>
          <w:noProof/>
        </w:rPr>
        <w:t>92</w:t>
      </w:r>
      <w:r>
        <w:rPr>
          <w:noProof/>
        </w:rPr>
        <w:fldChar w:fldCharType="end"/>
      </w:r>
    </w:p>
    <w:p w14:paraId="61132B3B"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32. Schematic of PuSL System and process flow</w:t>
      </w:r>
      <w:r>
        <w:rPr>
          <w:noProof/>
        </w:rPr>
        <w:tab/>
      </w:r>
      <w:r>
        <w:rPr>
          <w:noProof/>
        </w:rPr>
        <w:fldChar w:fldCharType="begin"/>
      </w:r>
      <w:r>
        <w:rPr>
          <w:noProof/>
        </w:rPr>
        <w:instrText xml:space="preserve"> PAGEREF _Toc308026256 \h </w:instrText>
      </w:r>
      <w:r>
        <w:rPr>
          <w:noProof/>
        </w:rPr>
      </w:r>
      <w:r>
        <w:rPr>
          <w:noProof/>
        </w:rPr>
        <w:fldChar w:fldCharType="separate"/>
      </w:r>
      <w:r w:rsidR="00F028A4">
        <w:rPr>
          <w:noProof/>
        </w:rPr>
        <w:t>99</w:t>
      </w:r>
      <w:r>
        <w:rPr>
          <w:noProof/>
        </w:rPr>
        <w:fldChar w:fldCharType="end"/>
      </w:r>
    </w:p>
    <w:p w14:paraId="376E50CC" w14:textId="77777777" w:rsidR="00866763" w:rsidRDefault="00866763">
      <w:pPr>
        <w:pStyle w:val="TableofFigures"/>
        <w:tabs>
          <w:tab w:val="right" w:leader="dot" w:pos="9350"/>
        </w:tabs>
        <w:rPr>
          <w:rFonts w:asciiTheme="minorHAnsi" w:hAnsiTheme="minorHAnsi" w:cstheme="minorBidi"/>
          <w:noProof/>
          <w:lang w:eastAsia="ja-JP"/>
        </w:rPr>
      </w:pPr>
      <w:r>
        <w:rPr>
          <w:noProof/>
        </w:rPr>
        <w:t xml:space="preserve">Figure 33. Chemical </w:t>
      </w:r>
      <w:r w:rsidRPr="00DC0C39">
        <w:rPr>
          <w:rFonts w:asciiTheme="minorHAnsi" w:hAnsi="Cambria" w:cstheme="minorBidi"/>
          <w:noProof/>
          <w:color w:val="000000" w:themeColor="text1"/>
          <w:kern w:val="24"/>
        </w:rPr>
        <w:t>structure and proton nuclear magnetic resonance spectrum of methacrylated poly(1,12-dodecanediol citrate) polymer (left); schematic showing the reaction due to exposure to UV (right).</w:t>
      </w:r>
      <w:r>
        <w:rPr>
          <w:noProof/>
        </w:rPr>
        <w:tab/>
      </w:r>
      <w:r>
        <w:rPr>
          <w:noProof/>
        </w:rPr>
        <w:fldChar w:fldCharType="begin"/>
      </w:r>
      <w:r>
        <w:rPr>
          <w:noProof/>
        </w:rPr>
        <w:instrText xml:space="preserve"> PAGEREF _Toc308026257 \h </w:instrText>
      </w:r>
      <w:r>
        <w:rPr>
          <w:noProof/>
        </w:rPr>
      </w:r>
      <w:r>
        <w:rPr>
          <w:noProof/>
        </w:rPr>
        <w:fldChar w:fldCharType="separate"/>
      </w:r>
      <w:r w:rsidR="00F028A4">
        <w:rPr>
          <w:noProof/>
        </w:rPr>
        <w:t>103</w:t>
      </w:r>
      <w:r>
        <w:rPr>
          <w:noProof/>
        </w:rPr>
        <w:fldChar w:fldCharType="end"/>
      </w:r>
    </w:p>
    <w:p w14:paraId="1E1E7E33"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34. (a) UV/Vis absorption spectra of Irgacure 819, Camphorqinone and 2-hydroxy-2-methylpropiophone (Homp) in ethanol; (b) UV/Vis absorption spectra of Camphorqinone at different concentrations; (c) Dynamic viscosities of mPDC polymer solutions with different amount of ethyl acetate; (d) Compression strength of in-situ mPDC stents of different thicknesses, the stent is 21.8 mm x 5.0 mm (length x outer diameter).</w:t>
      </w:r>
      <w:r>
        <w:rPr>
          <w:noProof/>
        </w:rPr>
        <w:tab/>
      </w:r>
      <w:r>
        <w:rPr>
          <w:noProof/>
        </w:rPr>
        <w:fldChar w:fldCharType="begin"/>
      </w:r>
      <w:r>
        <w:rPr>
          <w:noProof/>
        </w:rPr>
        <w:instrText xml:space="preserve"> PAGEREF _Toc308026258 \h </w:instrText>
      </w:r>
      <w:r>
        <w:rPr>
          <w:noProof/>
        </w:rPr>
      </w:r>
      <w:r>
        <w:rPr>
          <w:noProof/>
        </w:rPr>
        <w:fldChar w:fldCharType="separate"/>
      </w:r>
      <w:r w:rsidR="00F028A4">
        <w:rPr>
          <w:noProof/>
        </w:rPr>
        <w:t>104</w:t>
      </w:r>
      <w:r>
        <w:rPr>
          <w:noProof/>
        </w:rPr>
        <w:fldChar w:fldCharType="end"/>
      </w:r>
    </w:p>
    <w:p w14:paraId="12DC2713"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35. (a) Sketch and gross image of typical repeating stent element and full 3D CAD Design of the stent; (b &amp; c) Scanning electron microscopy images of a printed mPDC stent showing the 20um layers.</w:t>
      </w:r>
      <w:r>
        <w:rPr>
          <w:noProof/>
        </w:rPr>
        <w:tab/>
      </w:r>
      <w:r>
        <w:rPr>
          <w:noProof/>
        </w:rPr>
        <w:fldChar w:fldCharType="begin"/>
      </w:r>
      <w:r>
        <w:rPr>
          <w:noProof/>
        </w:rPr>
        <w:instrText xml:space="preserve"> PAGEREF _Toc308026259 \h </w:instrText>
      </w:r>
      <w:r>
        <w:rPr>
          <w:noProof/>
        </w:rPr>
      </w:r>
      <w:r>
        <w:rPr>
          <w:noProof/>
        </w:rPr>
        <w:fldChar w:fldCharType="separate"/>
      </w:r>
      <w:r w:rsidR="00F028A4">
        <w:rPr>
          <w:noProof/>
        </w:rPr>
        <w:t>106</w:t>
      </w:r>
      <w:r>
        <w:rPr>
          <w:noProof/>
        </w:rPr>
        <w:fldChar w:fldCharType="end"/>
      </w:r>
    </w:p>
    <w:p w14:paraId="22D3AE64"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36. (a &amp; c) low and high magnification of SEM images of a mesh mPDC-HDDA stent., CAD design shown in the top right corner; (b &amp; d) low and high magnification of SEM images of sinusoidal an mPDC-HDDA stent. CAD design shown in the top right corner.</w:t>
      </w:r>
      <w:r>
        <w:rPr>
          <w:noProof/>
        </w:rPr>
        <w:tab/>
      </w:r>
      <w:r>
        <w:rPr>
          <w:noProof/>
        </w:rPr>
        <w:fldChar w:fldCharType="begin"/>
      </w:r>
      <w:r>
        <w:rPr>
          <w:noProof/>
        </w:rPr>
        <w:instrText xml:space="preserve"> PAGEREF _Toc308026260 \h </w:instrText>
      </w:r>
      <w:r>
        <w:rPr>
          <w:noProof/>
        </w:rPr>
      </w:r>
      <w:r>
        <w:rPr>
          <w:noProof/>
        </w:rPr>
        <w:fldChar w:fldCharType="separate"/>
      </w:r>
      <w:r w:rsidR="00F028A4">
        <w:rPr>
          <w:noProof/>
        </w:rPr>
        <w:t>107</w:t>
      </w:r>
      <w:r>
        <w:rPr>
          <w:noProof/>
        </w:rPr>
        <w:fldChar w:fldCharType="end"/>
      </w:r>
    </w:p>
    <w:p w14:paraId="2DD5E56E"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37</w:t>
      </w:r>
      <w:r w:rsidRPr="00DC0C39">
        <w:rPr>
          <w:rFonts w:hAnsi="Cambria"/>
          <w:noProof/>
          <w:color w:val="000000" w:themeColor="text1"/>
          <w:kern w:val="24"/>
        </w:rPr>
        <w:t>. (a) Schematic view of 3-point bending experiment with a gap of 16 mm and compressive displacement of 3.2 mm for stent with 5 mm outer diameter; (b) compressive displacement and resilience of Nitinol ( 21.8 mm x 5.0 mm x 0.2 mm) and mPDC stent (21.8 mm x 5.0 mm x 0.5 mm, (length x outer diameter x thickness)); (c) Simulated maximum force-displacement curves for different thickness stents and force-thickness curve at onset of kinking in 3-point bending simulation;</w:t>
      </w:r>
      <w:r>
        <w:rPr>
          <w:noProof/>
        </w:rPr>
        <w:t xml:space="preserve"> </w:t>
      </w:r>
      <w:r w:rsidRPr="00DC0C39">
        <w:rPr>
          <w:rFonts w:hAnsi="Cambria"/>
          <w:noProof/>
          <w:color w:val="000000" w:themeColor="text1"/>
          <w:kern w:val="24"/>
        </w:rPr>
        <w:t>(d) Simulated loading and displacement field for 350um stent in 3-point bending simulation.</w:t>
      </w:r>
      <w:r>
        <w:rPr>
          <w:noProof/>
        </w:rPr>
        <w:tab/>
      </w:r>
      <w:r>
        <w:rPr>
          <w:noProof/>
        </w:rPr>
        <w:fldChar w:fldCharType="begin"/>
      </w:r>
      <w:r>
        <w:rPr>
          <w:noProof/>
        </w:rPr>
        <w:instrText xml:space="preserve"> PAGEREF _Toc308026261 \h </w:instrText>
      </w:r>
      <w:r>
        <w:rPr>
          <w:noProof/>
        </w:rPr>
      </w:r>
      <w:r>
        <w:rPr>
          <w:noProof/>
        </w:rPr>
        <w:fldChar w:fldCharType="separate"/>
      </w:r>
      <w:r w:rsidR="00F028A4">
        <w:rPr>
          <w:noProof/>
        </w:rPr>
        <w:t>109</w:t>
      </w:r>
      <w:r>
        <w:rPr>
          <w:noProof/>
        </w:rPr>
        <w:fldChar w:fldCharType="end"/>
      </w:r>
    </w:p>
    <w:p w14:paraId="01CF8229"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38. (a) Scaled Applied Force vs. Maximum Displacement profile of stents with 300um, 350um and 400um in thickness. (b) Compressive strength of Nitinol BMS (21.8 mm x 5.0 mm x 0.2 mm), HDDA and mPDC printed stents with 9.1 mm x 5.5 mm in length x outer diameter, the thickness of printed stent is 500um;. (c) Scaled Maximum Usable Applied Force vs. Stent Thickness curve. (d) Typical Displacement distribution for Parallel-Plate Compression simulation of stent with 400um in thickness.</w:t>
      </w:r>
      <w:r>
        <w:rPr>
          <w:noProof/>
        </w:rPr>
        <w:tab/>
      </w:r>
      <w:r>
        <w:rPr>
          <w:noProof/>
        </w:rPr>
        <w:fldChar w:fldCharType="begin"/>
      </w:r>
      <w:r>
        <w:rPr>
          <w:noProof/>
        </w:rPr>
        <w:instrText xml:space="preserve"> PAGEREF _Toc308026262 \h </w:instrText>
      </w:r>
      <w:r>
        <w:rPr>
          <w:noProof/>
        </w:rPr>
      </w:r>
      <w:r>
        <w:rPr>
          <w:noProof/>
        </w:rPr>
        <w:fldChar w:fldCharType="separate"/>
      </w:r>
      <w:r w:rsidR="00F028A4">
        <w:rPr>
          <w:noProof/>
        </w:rPr>
        <w:t>110</w:t>
      </w:r>
      <w:r>
        <w:rPr>
          <w:noProof/>
        </w:rPr>
        <w:fldChar w:fldCharType="end"/>
      </w:r>
    </w:p>
    <w:p w14:paraId="10C1002A"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39. (left) Pure B-Ink prior to adding solvent, UV absorber, or photoinitiator at various temperatures and (right) various potential 3D printing materials</w:t>
      </w:r>
      <w:r>
        <w:rPr>
          <w:noProof/>
        </w:rPr>
        <w:tab/>
      </w:r>
      <w:r>
        <w:rPr>
          <w:noProof/>
        </w:rPr>
        <w:fldChar w:fldCharType="begin"/>
      </w:r>
      <w:r>
        <w:rPr>
          <w:noProof/>
        </w:rPr>
        <w:instrText xml:space="preserve"> PAGEREF _Toc308026263 \h </w:instrText>
      </w:r>
      <w:r>
        <w:rPr>
          <w:noProof/>
        </w:rPr>
      </w:r>
      <w:r>
        <w:rPr>
          <w:noProof/>
        </w:rPr>
        <w:fldChar w:fldCharType="separate"/>
      </w:r>
      <w:r w:rsidR="00F028A4">
        <w:rPr>
          <w:noProof/>
        </w:rPr>
        <w:t>112</w:t>
      </w:r>
      <w:r>
        <w:rPr>
          <w:noProof/>
        </w:rPr>
        <w:fldChar w:fldCharType="end"/>
      </w:r>
    </w:p>
    <w:p w14:paraId="5730179C"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0 New stent design inspired by commercial designs.</w:t>
      </w:r>
      <w:r>
        <w:rPr>
          <w:noProof/>
        </w:rPr>
        <w:tab/>
      </w:r>
      <w:r>
        <w:rPr>
          <w:noProof/>
        </w:rPr>
        <w:fldChar w:fldCharType="begin"/>
      </w:r>
      <w:r>
        <w:rPr>
          <w:noProof/>
        </w:rPr>
        <w:instrText xml:space="preserve"> PAGEREF _Toc308026264 \h </w:instrText>
      </w:r>
      <w:r>
        <w:rPr>
          <w:noProof/>
        </w:rPr>
      </w:r>
      <w:r>
        <w:rPr>
          <w:noProof/>
        </w:rPr>
        <w:fldChar w:fldCharType="separate"/>
      </w:r>
      <w:r w:rsidR="00F028A4">
        <w:rPr>
          <w:noProof/>
        </w:rPr>
        <w:t>115</w:t>
      </w:r>
      <w:r>
        <w:rPr>
          <w:noProof/>
        </w:rPr>
        <w:fldChar w:fldCharType="end"/>
      </w:r>
    </w:p>
    <w:p w14:paraId="6B06B009"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1. Mechanical Compression Testing of 3mm stents (left) with a low energy post cure and (right) under a high intensity (100x) post-cure.</w:t>
      </w:r>
      <w:r>
        <w:rPr>
          <w:noProof/>
        </w:rPr>
        <w:tab/>
      </w:r>
      <w:r>
        <w:rPr>
          <w:noProof/>
        </w:rPr>
        <w:fldChar w:fldCharType="begin"/>
      </w:r>
      <w:r>
        <w:rPr>
          <w:noProof/>
        </w:rPr>
        <w:instrText xml:space="preserve"> PAGEREF _Toc308026265 \h </w:instrText>
      </w:r>
      <w:r>
        <w:rPr>
          <w:noProof/>
        </w:rPr>
      </w:r>
      <w:r>
        <w:rPr>
          <w:noProof/>
        </w:rPr>
        <w:fldChar w:fldCharType="separate"/>
      </w:r>
      <w:r w:rsidR="00F028A4">
        <w:rPr>
          <w:noProof/>
        </w:rPr>
        <w:t>116</w:t>
      </w:r>
      <w:r>
        <w:rPr>
          <w:noProof/>
        </w:rPr>
        <w:fldChar w:fldCharType="end"/>
      </w:r>
    </w:p>
    <w:p w14:paraId="7A9C267A"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2 Preliminary Stent Compression Testing.</w:t>
      </w:r>
      <w:r>
        <w:rPr>
          <w:noProof/>
        </w:rPr>
        <w:tab/>
      </w:r>
      <w:r>
        <w:rPr>
          <w:noProof/>
        </w:rPr>
        <w:fldChar w:fldCharType="begin"/>
      </w:r>
      <w:r>
        <w:rPr>
          <w:noProof/>
        </w:rPr>
        <w:instrText xml:space="preserve"> PAGEREF _Toc308026266 \h </w:instrText>
      </w:r>
      <w:r>
        <w:rPr>
          <w:noProof/>
        </w:rPr>
      </w:r>
      <w:r>
        <w:rPr>
          <w:noProof/>
        </w:rPr>
        <w:fldChar w:fldCharType="separate"/>
      </w:r>
      <w:r w:rsidR="00F028A4">
        <w:rPr>
          <w:noProof/>
        </w:rPr>
        <w:t>117</w:t>
      </w:r>
      <w:r>
        <w:rPr>
          <w:noProof/>
        </w:rPr>
        <w:fldChar w:fldCharType="end"/>
      </w:r>
    </w:p>
    <w:p w14:paraId="537D1506"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3 CAD of new projection System Design Side View</w:t>
      </w:r>
      <w:r>
        <w:rPr>
          <w:noProof/>
        </w:rPr>
        <w:tab/>
      </w:r>
      <w:r>
        <w:rPr>
          <w:noProof/>
        </w:rPr>
        <w:fldChar w:fldCharType="begin"/>
      </w:r>
      <w:r>
        <w:rPr>
          <w:noProof/>
        </w:rPr>
        <w:instrText xml:space="preserve"> PAGEREF _Toc308026267 \h </w:instrText>
      </w:r>
      <w:r>
        <w:rPr>
          <w:noProof/>
        </w:rPr>
      </w:r>
      <w:r>
        <w:rPr>
          <w:noProof/>
        </w:rPr>
        <w:fldChar w:fldCharType="separate"/>
      </w:r>
      <w:r w:rsidR="00F028A4">
        <w:rPr>
          <w:noProof/>
        </w:rPr>
        <w:t>118</w:t>
      </w:r>
      <w:r>
        <w:rPr>
          <w:noProof/>
        </w:rPr>
        <w:fldChar w:fldCharType="end"/>
      </w:r>
    </w:p>
    <w:p w14:paraId="009C6704"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4. Broadband reflection specrum for the BB2-E01-02’’ Broadband Dielectric Mirror.</w:t>
      </w:r>
      <w:r>
        <w:rPr>
          <w:noProof/>
        </w:rPr>
        <w:tab/>
      </w:r>
      <w:r>
        <w:rPr>
          <w:noProof/>
        </w:rPr>
        <w:fldChar w:fldCharType="begin"/>
      </w:r>
      <w:r>
        <w:rPr>
          <w:noProof/>
        </w:rPr>
        <w:instrText xml:space="preserve"> PAGEREF _Toc308026268 \h </w:instrText>
      </w:r>
      <w:r>
        <w:rPr>
          <w:noProof/>
        </w:rPr>
      </w:r>
      <w:r>
        <w:rPr>
          <w:noProof/>
        </w:rPr>
        <w:fldChar w:fldCharType="separate"/>
      </w:r>
      <w:r w:rsidR="00F028A4">
        <w:rPr>
          <w:noProof/>
        </w:rPr>
        <w:t>124</w:t>
      </w:r>
      <w:r>
        <w:rPr>
          <w:noProof/>
        </w:rPr>
        <w:fldChar w:fldCharType="end"/>
      </w:r>
    </w:p>
    <w:p w14:paraId="0B28C425"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5.  BP208 Pellicle Beamsplitter reflection and transmission curves.</w:t>
      </w:r>
      <w:r>
        <w:rPr>
          <w:noProof/>
        </w:rPr>
        <w:tab/>
      </w:r>
      <w:r>
        <w:rPr>
          <w:noProof/>
        </w:rPr>
        <w:fldChar w:fldCharType="begin"/>
      </w:r>
      <w:r>
        <w:rPr>
          <w:noProof/>
        </w:rPr>
        <w:instrText xml:space="preserve"> PAGEREF _Toc308026269 \h </w:instrText>
      </w:r>
      <w:r>
        <w:rPr>
          <w:noProof/>
        </w:rPr>
      </w:r>
      <w:r>
        <w:rPr>
          <w:noProof/>
        </w:rPr>
        <w:fldChar w:fldCharType="separate"/>
      </w:r>
      <w:r w:rsidR="00F028A4">
        <w:rPr>
          <w:noProof/>
        </w:rPr>
        <w:t>125</w:t>
      </w:r>
      <w:r>
        <w:rPr>
          <w:noProof/>
        </w:rPr>
        <w:fldChar w:fldCharType="end"/>
      </w:r>
    </w:p>
    <w:p w14:paraId="35F9820E"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6. MPD508762-90-F01 off-axis parabolic mirror</w:t>
      </w:r>
      <w:r>
        <w:rPr>
          <w:noProof/>
        </w:rPr>
        <w:tab/>
      </w:r>
      <w:r>
        <w:rPr>
          <w:noProof/>
        </w:rPr>
        <w:fldChar w:fldCharType="begin"/>
      </w:r>
      <w:r>
        <w:rPr>
          <w:noProof/>
        </w:rPr>
        <w:instrText xml:space="preserve"> PAGEREF _Toc308026270 \h </w:instrText>
      </w:r>
      <w:r>
        <w:rPr>
          <w:noProof/>
        </w:rPr>
      </w:r>
      <w:r>
        <w:rPr>
          <w:noProof/>
        </w:rPr>
        <w:fldChar w:fldCharType="separate"/>
      </w:r>
      <w:r w:rsidR="00F028A4">
        <w:rPr>
          <w:noProof/>
        </w:rPr>
        <w:t>125</w:t>
      </w:r>
      <w:r>
        <w:rPr>
          <w:noProof/>
        </w:rPr>
        <w:fldChar w:fldCharType="end"/>
      </w:r>
    </w:p>
    <w:p w14:paraId="3FFF246C" w14:textId="77777777" w:rsidR="00866763" w:rsidRDefault="00866763">
      <w:pPr>
        <w:pStyle w:val="TableofFigures"/>
        <w:tabs>
          <w:tab w:val="right" w:leader="dot" w:pos="9350"/>
        </w:tabs>
        <w:rPr>
          <w:rFonts w:asciiTheme="minorHAnsi" w:hAnsiTheme="minorHAnsi" w:cstheme="minorBidi"/>
          <w:noProof/>
          <w:lang w:eastAsia="ja-JP"/>
        </w:rPr>
      </w:pPr>
      <w:r>
        <w:rPr>
          <w:noProof/>
        </w:rPr>
        <w:lastRenderedPageBreak/>
        <w:t>Figure 47. In this figure ‘Focusing/Alignment’ is enabled, the button is highlighted green and the ‘Fabrication’ section is disabled.</w:t>
      </w:r>
      <w:r>
        <w:rPr>
          <w:noProof/>
        </w:rPr>
        <w:tab/>
      </w:r>
      <w:r>
        <w:rPr>
          <w:noProof/>
        </w:rPr>
        <w:fldChar w:fldCharType="begin"/>
      </w:r>
      <w:r>
        <w:rPr>
          <w:noProof/>
        </w:rPr>
        <w:instrText xml:space="preserve"> PAGEREF _Toc308026271 \h </w:instrText>
      </w:r>
      <w:r>
        <w:rPr>
          <w:noProof/>
        </w:rPr>
      </w:r>
      <w:r>
        <w:rPr>
          <w:noProof/>
        </w:rPr>
        <w:fldChar w:fldCharType="separate"/>
      </w:r>
      <w:r w:rsidR="00F028A4">
        <w:rPr>
          <w:noProof/>
        </w:rPr>
        <w:t>128</w:t>
      </w:r>
      <w:r>
        <w:rPr>
          <w:noProof/>
        </w:rPr>
        <w:fldChar w:fldCharType="end"/>
      </w:r>
    </w:p>
    <w:p w14:paraId="3A251069"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8. Toggle switches and their corresponding projected patterns on the dynamic mask. Black areas in the attached .jpg will be projected.</w:t>
      </w:r>
      <w:r>
        <w:rPr>
          <w:noProof/>
        </w:rPr>
        <w:tab/>
      </w:r>
      <w:r>
        <w:rPr>
          <w:noProof/>
        </w:rPr>
        <w:fldChar w:fldCharType="begin"/>
      </w:r>
      <w:r>
        <w:rPr>
          <w:noProof/>
        </w:rPr>
        <w:instrText xml:space="preserve"> PAGEREF _Toc308026272 \h </w:instrText>
      </w:r>
      <w:r>
        <w:rPr>
          <w:noProof/>
        </w:rPr>
      </w:r>
      <w:r>
        <w:rPr>
          <w:noProof/>
        </w:rPr>
        <w:fldChar w:fldCharType="separate"/>
      </w:r>
      <w:r w:rsidR="00F028A4">
        <w:rPr>
          <w:noProof/>
        </w:rPr>
        <w:t>128</w:t>
      </w:r>
      <w:r>
        <w:rPr>
          <w:noProof/>
        </w:rPr>
        <w:fldChar w:fldCharType="end"/>
      </w:r>
    </w:p>
    <w:p w14:paraId="3AF3696E"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49. Code for the ‘focusing image’ input.</w:t>
      </w:r>
      <w:r>
        <w:rPr>
          <w:noProof/>
        </w:rPr>
        <w:tab/>
      </w:r>
      <w:r>
        <w:rPr>
          <w:noProof/>
        </w:rPr>
        <w:fldChar w:fldCharType="begin"/>
      </w:r>
      <w:r>
        <w:rPr>
          <w:noProof/>
        </w:rPr>
        <w:instrText xml:space="preserve"> PAGEREF _Toc308026273 \h </w:instrText>
      </w:r>
      <w:r>
        <w:rPr>
          <w:noProof/>
        </w:rPr>
      </w:r>
      <w:r>
        <w:rPr>
          <w:noProof/>
        </w:rPr>
        <w:fldChar w:fldCharType="separate"/>
      </w:r>
      <w:r w:rsidR="00F028A4">
        <w:rPr>
          <w:noProof/>
        </w:rPr>
        <w:t>129</w:t>
      </w:r>
      <w:r>
        <w:rPr>
          <w:noProof/>
        </w:rPr>
        <w:fldChar w:fldCharType="end"/>
      </w:r>
    </w:p>
    <w:p w14:paraId="27208046"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50. Pressed Button enabling the UV light during Focusing/Alignment.</w:t>
      </w:r>
      <w:r>
        <w:rPr>
          <w:noProof/>
        </w:rPr>
        <w:tab/>
      </w:r>
      <w:r>
        <w:rPr>
          <w:noProof/>
        </w:rPr>
        <w:fldChar w:fldCharType="begin"/>
      </w:r>
      <w:r>
        <w:rPr>
          <w:noProof/>
        </w:rPr>
        <w:instrText xml:space="preserve"> PAGEREF _Toc308026274 \h </w:instrText>
      </w:r>
      <w:r>
        <w:rPr>
          <w:noProof/>
        </w:rPr>
      </w:r>
      <w:r>
        <w:rPr>
          <w:noProof/>
        </w:rPr>
        <w:fldChar w:fldCharType="separate"/>
      </w:r>
      <w:r w:rsidR="00F028A4">
        <w:rPr>
          <w:noProof/>
        </w:rPr>
        <w:t>129</w:t>
      </w:r>
      <w:r>
        <w:rPr>
          <w:noProof/>
        </w:rPr>
        <w:fldChar w:fldCharType="end"/>
      </w:r>
    </w:p>
    <w:p w14:paraId="24E5B2B5"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51. Alignment and Focusing Controls for various motorized stages.</w:t>
      </w:r>
      <w:r>
        <w:rPr>
          <w:noProof/>
        </w:rPr>
        <w:tab/>
      </w:r>
      <w:r>
        <w:rPr>
          <w:noProof/>
        </w:rPr>
        <w:fldChar w:fldCharType="begin"/>
      </w:r>
      <w:r>
        <w:rPr>
          <w:noProof/>
        </w:rPr>
        <w:instrText xml:space="preserve"> PAGEREF _Toc308026275 \h </w:instrText>
      </w:r>
      <w:r>
        <w:rPr>
          <w:noProof/>
        </w:rPr>
      </w:r>
      <w:r>
        <w:rPr>
          <w:noProof/>
        </w:rPr>
        <w:fldChar w:fldCharType="separate"/>
      </w:r>
      <w:r w:rsidR="00F028A4">
        <w:rPr>
          <w:noProof/>
        </w:rPr>
        <w:t>130</w:t>
      </w:r>
      <w:r>
        <w:rPr>
          <w:noProof/>
        </w:rPr>
        <w:fldChar w:fldCharType="end"/>
      </w:r>
    </w:p>
    <w:p w14:paraId="1B0582DA" w14:textId="77777777" w:rsidR="00866763" w:rsidRDefault="00866763">
      <w:pPr>
        <w:pStyle w:val="TableofFigures"/>
        <w:tabs>
          <w:tab w:val="right" w:leader="dot" w:pos="9350"/>
        </w:tabs>
        <w:rPr>
          <w:rFonts w:asciiTheme="minorHAnsi" w:hAnsiTheme="minorHAnsi" w:cstheme="minorBidi"/>
          <w:noProof/>
          <w:lang w:eastAsia="ja-JP"/>
        </w:rPr>
      </w:pPr>
      <w:r>
        <w:rPr>
          <w:noProof/>
        </w:rPr>
        <w:t>Figure 52.  45 degree UV Mirror (left) and rotational ball joint (right) for inverted platform.</w:t>
      </w:r>
      <w:r>
        <w:rPr>
          <w:noProof/>
        </w:rPr>
        <w:tab/>
      </w:r>
      <w:r>
        <w:rPr>
          <w:noProof/>
        </w:rPr>
        <w:fldChar w:fldCharType="begin"/>
      </w:r>
      <w:r>
        <w:rPr>
          <w:noProof/>
        </w:rPr>
        <w:instrText xml:space="preserve"> PAGEREF _Toc308026276 \h </w:instrText>
      </w:r>
      <w:r>
        <w:rPr>
          <w:noProof/>
        </w:rPr>
      </w:r>
      <w:r>
        <w:rPr>
          <w:noProof/>
        </w:rPr>
        <w:fldChar w:fldCharType="separate"/>
      </w:r>
      <w:r w:rsidR="00F028A4">
        <w:rPr>
          <w:noProof/>
        </w:rPr>
        <w:t>140</w:t>
      </w:r>
      <w:r>
        <w:rPr>
          <w:noProof/>
        </w:rPr>
        <w:fldChar w:fldCharType="end"/>
      </w:r>
    </w:p>
    <w:p w14:paraId="2A877C8D" w14:textId="77777777" w:rsidR="00C66D9B" w:rsidRPr="000B423A" w:rsidRDefault="00AD073B" w:rsidP="00C66D9B">
      <w:pPr>
        <w:rPr>
          <w:lang w:eastAsia="zh-CN"/>
        </w:rPr>
      </w:pPr>
      <w:r w:rsidRPr="000B423A">
        <w:rPr>
          <w:lang w:eastAsia="zh-CN"/>
        </w:rPr>
        <w:fldChar w:fldCharType="end"/>
      </w:r>
    </w:p>
    <w:p w14:paraId="2AC1F2FC" w14:textId="77777777" w:rsidR="00C66D9B" w:rsidRPr="000B423A" w:rsidRDefault="00C66D9B">
      <w:pPr>
        <w:spacing w:after="160" w:line="259" w:lineRule="auto"/>
      </w:pPr>
      <w:r w:rsidRPr="000B423A">
        <w:br w:type="page"/>
      </w:r>
    </w:p>
    <w:p w14:paraId="6D936524" w14:textId="77777777" w:rsidR="00C66D9B" w:rsidRPr="000B423A" w:rsidRDefault="00C66D9B" w:rsidP="008B3B62"/>
    <w:p w14:paraId="4A9C0DBD" w14:textId="402A0407" w:rsidR="00C66D9B" w:rsidRPr="000B423A" w:rsidRDefault="00C66D9B" w:rsidP="001A1E9F">
      <w:pPr>
        <w:pStyle w:val="Heading1"/>
        <w:spacing w:line="480" w:lineRule="auto"/>
        <w:rPr>
          <w:rFonts w:cs="Times New Roman"/>
          <w:b/>
          <w:bCs/>
          <w:caps/>
          <w:kern w:val="32"/>
          <w:sz w:val="28"/>
          <w:szCs w:val="28"/>
          <w:lang w:eastAsia="zh-CN"/>
        </w:rPr>
      </w:pPr>
      <w:bookmarkStart w:id="4" w:name="_Toc302476035"/>
      <w:bookmarkStart w:id="5" w:name="_Toc437011552"/>
      <w:r w:rsidRPr="000B423A">
        <w:rPr>
          <w:rFonts w:cs="Times New Roman"/>
          <w:b/>
          <w:bCs/>
          <w:caps/>
          <w:kern w:val="32"/>
          <w:sz w:val="28"/>
          <w:szCs w:val="28"/>
          <w:lang w:eastAsia="zh-CN"/>
        </w:rPr>
        <w:t>Chapter 1</w:t>
      </w:r>
      <w:r w:rsidR="003A3831" w:rsidRPr="000B423A">
        <w:rPr>
          <w:rFonts w:cs="Times New Roman"/>
          <w:b/>
          <w:bCs/>
          <w:caps/>
          <w:kern w:val="32"/>
          <w:sz w:val="28"/>
          <w:szCs w:val="28"/>
          <w:lang w:eastAsia="zh-CN"/>
        </w:rPr>
        <w:t xml:space="preserve">: </w:t>
      </w:r>
      <w:r w:rsidRPr="000B423A">
        <w:rPr>
          <w:rFonts w:cs="Times New Roman"/>
          <w:b/>
          <w:bCs/>
          <w:caps/>
          <w:kern w:val="32"/>
          <w:sz w:val="28"/>
          <w:szCs w:val="28"/>
          <w:lang w:eastAsia="zh-CN"/>
        </w:rPr>
        <w:t>INTRODuCTION</w:t>
      </w:r>
      <w:bookmarkEnd w:id="4"/>
      <w:bookmarkEnd w:id="5"/>
    </w:p>
    <w:p w14:paraId="2FFB74EB" w14:textId="77777777" w:rsidR="008F2398" w:rsidRDefault="001A1E9F" w:rsidP="008F2398">
      <w:pPr>
        <w:spacing w:line="480" w:lineRule="auto"/>
      </w:pPr>
      <w:r w:rsidRPr="000B423A">
        <w:rPr>
          <w:lang w:eastAsia="zh-CN"/>
        </w:rPr>
        <w:tab/>
      </w:r>
      <w:r w:rsidR="008F2398" w:rsidRPr="00D902EC">
        <w:t xml:space="preserve">Additive manufacturing </w:t>
      </w:r>
      <w:r w:rsidR="008F2398">
        <w:t xml:space="preserve">has been employed to great success in the past several decades for creating various objects and parts that are fundamentally impossible through traditional mechanisms such as molds and subtractive manufacturing techniques. There are several key types of technologies that are typically referred to as additive manufacturing: selective laser sintering, stereolithography, projection stereolithography, and fused deposition modeling. Selective laser sintering is a technology commonly used by Boeing, Lockheed Martin, and SpaceX that utilizes a high-powered laser to melt material (typically metal) in a powder bath. One major application is to manufacture low volume and low weight metal parts with strength to weight ratios not possible with traditional manufacturing techniques. Fused deposition modeling occurs when a plastic filament is extruded through a heated nozzle and a 3-dimensional structure is drawn on a heated platform. FDM is typically used to create prototypes for a variety of industries because of its relative speed and low material cost, but one drawback is its lower than ideal resolution. Stereolithography is a technology where a UV laser is used to cure material in a liquid resin bath. The path of the laser is guided by a galvanometer to enable extremely fast and precise placement of the focused laser beam, giving the product higher resolution than is possible with FDM. And finally, projection stereolithography has a UV LED source that is reflected off of a projector chip, and the pattern is projected into a liquid resin bath. Instead of curing one point as in stereolithography, you can cure an entire plane at the same time. This leads to vast improvements in speed compared to other additive manufacturing techniques. Continuous Liquid Interface Production (CLIP) takes this technology to a whole new level by placing a thin oxygen permeable membrane at the bottom of the resin bath. This membrane creates a dead zone where </w:t>
      </w:r>
      <w:r w:rsidR="008F2398">
        <w:lastRenderedPageBreak/>
        <w:t xml:space="preserve">no cured material will stick to the bottom of the resin bath and it enables continuous printing at speeds 50-100x faster than projection stereolithography. This thesis will focus on the latter technologies of both CLIP and projection stereolithography and their various potential applications to fields of energy harvesting and medicine. </w:t>
      </w:r>
    </w:p>
    <w:p w14:paraId="5CC12BEB" w14:textId="77777777" w:rsidR="008F2398" w:rsidRPr="000B423A" w:rsidRDefault="008F2398" w:rsidP="008F2398">
      <w:pPr>
        <w:pStyle w:val="Heading2"/>
        <w:spacing w:line="480" w:lineRule="auto"/>
        <w:rPr>
          <w:rFonts w:ascii="Times New Roman" w:hAnsi="Times New Roman" w:cs="Times New Roman"/>
          <w:b/>
          <w:bCs/>
          <w:color w:val="auto"/>
          <w:kern w:val="32"/>
          <w:szCs w:val="24"/>
          <w:lang w:eastAsia="zh-CN"/>
        </w:rPr>
      </w:pPr>
      <w:bookmarkStart w:id="6" w:name="_Toc437011553"/>
      <w:r>
        <w:rPr>
          <w:rFonts w:ascii="Times New Roman" w:hAnsi="Times New Roman" w:cs="Times New Roman"/>
          <w:b/>
          <w:bCs/>
          <w:color w:val="auto"/>
          <w:kern w:val="32"/>
          <w:szCs w:val="24"/>
          <w:lang w:eastAsia="zh-CN"/>
        </w:rPr>
        <w:t>1</w:t>
      </w:r>
      <w:r w:rsidRPr="000B423A">
        <w:rPr>
          <w:rFonts w:ascii="Times New Roman" w:hAnsi="Times New Roman" w:cs="Times New Roman"/>
          <w:b/>
          <w:bCs/>
          <w:color w:val="auto"/>
          <w:kern w:val="32"/>
          <w:szCs w:val="24"/>
          <w:lang w:eastAsia="zh-CN"/>
        </w:rPr>
        <w:t xml:space="preserve">.1 </w:t>
      </w:r>
      <w:r>
        <w:rPr>
          <w:rFonts w:ascii="Times New Roman" w:hAnsi="Times New Roman" w:cs="Times New Roman"/>
          <w:b/>
          <w:bCs/>
          <w:color w:val="auto"/>
          <w:kern w:val="32"/>
          <w:szCs w:val="24"/>
          <w:lang w:eastAsia="zh-CN"/>
        </w:rPr>
        <w:t>History of Projection Micro-Stereolithography</w:t>
      </w:r>
      <w:bookmarkEnd w:id="6"/>
    </w:p>
    <w:p w14:paraId="79BEBA52" w14:textId="4FA0B156" w:rsidR="008F2398" w:rsidRPr="000B423A" w:rsidRDefault="008F2398" w:rsidP="008F2398">
      <w:pPr>
        <w:spacing w:line="480" w:lineRule="auto"/>
      </w:pPr>
      <w:r w:rsidRPr="000B423A">
        <w:tab/>
        <w:t>Projection micro-stereolithography was first developed at U.C. Berkeley by Xiang Zhang who holds an original patent for the projection design</w:t>
      </w:r>
      <w:r>
        <w:t xml:space="preserve"> </w:t>
      </w:r>
      <w:r w:rsidRPr="000B423A">
        <w:fldChar w:fldCharType="begin"/>
      </w:r>
      <w:r w:rsidRPr="000B423A">
        <w:instrText xml:space="preserve"> ADDIN EN.CITE &lt;EndNote&gt;&lt;Cite&gt;&lt;Author&gt;Zhang&lt;/Author&gt;&lt;Year&gt;2006&lt;/Year&gt;&lt;RecNum&gt;55&lt;/RecNum&gt;&lt;DisplayText&gt;[1]&lt;/DisplayText&gt;&lt;record&gt;&lt;rec-number&gt;55&lt;/rec-number&gt;&lt;foreign-keys&gt;&lt;key app="EN" db-id="wtdrds05eee2pcepa2fv9tfgdfdafa2pw0ar"&gt;55&lt;/key&gt;&lt;/foreign-keys&gt;&lt;ref-type name="Generic"&gt;13&lt;/ref-type&gt;&lt;contributors&gt;&lt;authors&gt;&lt;author&gt;Zhang, Xiang&lt;/author&gt;&lt;/authors&gt;&lt;/contributors&gt;&lt;titles&gt;&lt;title&gt;Dynamic mask projection stereo micro lithography&lt;/title&gt;&lt;/titles&gt;&lt;dates&gt;&lt;year&gt;2006&lt;/year&gt;&lt;/dates&gt;&lt;publisher&gt;Google Patents&lt;/publisher&gt;&lt;urls&gt;&lt;/urls&gt;&lt;/record&gt;&lt;/Cite&gt;&lt;/EndNote&gt;</w:instrText>
      </w:r>
      <w:r w:rsidRPr="000B423A">
        <w:fldChar w:fldCharType="separate"/>
      </w:r>
      <w:r w:rsidRPr="000B423A">
        <w:rPr>
          <w:noProof/>
        </w:rPr>
        <w:t>[</w:t>
      </w:r>
      <w:hyperlink w:anchor="_ENREF_1" w:tooltip="Zhang, 2006 #55" w:history="1">
        <w:r w:rsidRPr="000B423A">
          <w:rPr>
            <w:noProof/>
          </w:rPr>
          <w:t>1</w:t>
        </w:r>
      </w:hyperlink>
      <w:r w:rsidRPr="000B423A">
        <w:rPr>
          <w:noProof/>
        </w:rPr>
        <w:t>]</w:t>
      </w:r>
      <w:r w:rsidRPr="000B423A">
        <w:fldChar w:fldCharType="end"/>
      </w:r>
      <w:r w:rsidRPr="000B423A">
        <w:t>. The purpose of this technology w</w:t>
      </w:r>
      <w:r>
        <w:t>as to greatly speed up the well-</w:t>
      </w:r>
      <w:r w:rsidRPr="000B423A">
        <w:t>known mic</w:t>
      </w:r>
      <w:r>
        <w:t xml:space="preserve">ro-stereolithography process. </w:t>
      </w:r>
      <w:r w:rsidRPr="000B423A">
        <w:t>In recent years</w:t>
      </w:r>
      <w:r>
        <w:t>,</w:t>
      </w:r>
      <w:r w:rsidRPr="000B423A">
        <w:t xml:space="preserve"> a number of companies have formed to take advantage of both the projection micro-stereolithography and the stereolithography process</w:t>
      </w:r>
      <w:r>
        <w:t>es</w:t>
      </w:r>
      <w:r w:rsidRPr="000B423A">
        <w:t>.  Some of those companies include Formlabs, EnvisionTec, Nanoscribe and Objet</w:t>
      </w:r>
      <w:r>
        <w:t>,</w:t>
      </w:r>
      <w:r w:rsidRPr="000B423A">
        <w:t xml:space="preserve"> which was </w:t>
      </w:r>
      <w:r>
        <w:t>purchased by Stratasys in 2012.</w:t>
      </w:r>
      <w:r w:rsidRPr="000B423A">
        <w:t xml:space="preserve"> Each of these companies utilize UV curable resin</w:t>
      </w:r>
      <w:r>
        <w:t>s</w:t>
      </w:r>
      <w:r w:rsidRPr="000B423A">
        <w:t xml:space="preserve"> in different ways to rapidly create macro, micro and nano-scale structures for a variety of industries.</w:t>
      </w:r>
      <w:r>
        <w:t xml:space="preserve"> We saw the potential for this technology to further reduce the size of vibration energy harvesting devices in use, so ultimately they could be used inside of portable electronic devices. </w:t>
      </w:r>
    </w:p>
    <w:p w14:paraId="24FEE7D5" w14:textId="77777777" w:rsidR="008F2398" w:rsidRPr="000B423A" w:rsidRDefault="008F2398" w:rsidP="008F2398">
      <w:pPr>
        <w:pStyle w:val="Heading2"/>
        <w:spacing w:line="480" w:lineRule="auto"/>
        <w:rPr>
          <w:rFonts w:ascii="Times New Roman" w:hAnsi="Times New Roman" w:cs="Times New Roman"/>
          <w:b/>
          <w:bCs/>
          <w:color w:val="auto"/>
          <w:kern w:val="32"/>
          <w:szCs w:val="24"/>
          <w:lang w:eastAsia="zh-CN"/>
        </w:rPr>
      </w:pPr>
      <w:bookmarkStart w:id="7" w:name="_Toc437011554"/>
      <w:r>
        <w:rPr>
          <w:rFonts w:ascii="Times New Roman" w:hAnsi="Times New Roman" w:cs="Times New Roman"/>
          <w:b/>
          <w:bCs/>
          <w:color w:val="auto"/>
          <w:kern w:val="32"/>
          <w:szCs w:val="24"/>
          <w:lang w:eastAsia="zh-CN"/>
        </w:rPr>
        <w:t>1.2</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Survey of Vibration Energy Harvesting Landscape</w:t>
      </w:r>
      <w:bookmarkEnd w:id="7"/>
      <w:r>
        <w:rPr>
          <w:rFonts w:ascii="Times New Roman" w:hAnsi="Times New Roman" w:cs="Times New Roman"/>
          <w:b/>
          <w:bCs/>
          <w:color w:val="auto"/>
          <w:kern w:val="32"/>
          <w:szCs w:val="24"/>
          <w:lang w:eastAsia="zh-CN"/>
        </w:rPr>
        <w:t xml:space="preserve"> </w:t>
      </w:r>
    </w:p>
    <w:p w14:paraId="62109C96" w14:textId="6536C74C" w:rsidR="008F2398" w:rsidRPr="000B423A" w:rsidRDefault="008F2398" w:rsidP="008F2398">
      <w:pPr>
        <w:spacing w:line="480" w:lineRule="auto"/>
        <w:ind w:firstLine="360"/>
      </w:pPr>
      <w:r w:rsidRPr="000B423A">
        <w:rPr>
          <w:color w:val="000000"/>
        </w:rPr>
        <w:t xml:space="preserve">The need for miniaturized, multifunctional electromechanical structures and material systems with the capability to harvest energy from the environment has grown significantly in recent years in response to the proliferation of portable electronic devices and wireless sensors </w:t>
      </w:r>
      <w:r w:rsidRPr="000B423A">
        <w:rPr>
          <w:color w:val="000000"/>
        </w:rPr>
        <w:fldChar w:fldCharType="begin">
          <w:fldData xml:space="preserve">PEVuZE5vdGU+PENpdGU+PEF1dGhvcj5NYXJpbjwvQXV0aG9yPjxZZWFyPjIwMDU8L1llYXI+PFJl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=
</w:fldData>
        </w:fldChar>
      </w:r>
      <w:r>
        <w:rPr>
          <w:color w:val="000000"/>
        </w:rPr>
        <w:instrText xml:space="preserve"> ADDIN EN.CITE </w:instrText>
      </w:r>
      <w:r>
        <w:rPr>
          <w:color w:val="000000"/>
        </w:rPr>
        <w:fldChar w:fldCharType="begin">
          <w:fldData xml:space="preserve">PEVuZE5vdGU+PENpdGU+PEF1dGhvcj5NYXJpbjwvQXV0aG9yPjxZZWFyPjIwMDU8L1llYXI+PFJl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=
</w:fldData>
        </w:fldChar>
      </w:r>
      <w:r>
        <w:rPr>
          <w:color w:val="000000"/>
        </w:rPr>
        <w:instrText xml:space="preserve"> ADDIN EN.CITE.DATA </w:instrText>
      </w:r>
      <w:r>
        <w:rPr>
          <w:color w:val="000000"/>
        </w:rPr>
      </w:r>
      <w:r>
        <w:rPr>
          <w:color w:val="000000"/>
        </w:rPr>
        <w:fldChar w:fldCharType="end"/>
      </w:r>
      <w:r w:rsidRPr="000B423A">
        <w:rPr>
          <w:color w:val="000000"/>
        </w:rPr>
      </w:r>
      <w:r w:rsidRPr="000B423A">
        <w:rPr>
          <w:color w:val="000000"/>
        </w:rPr>
        <w:fldChar w:fldCharType="separate"/>
      </w:r>
      <w:r>
        <w:rPr>
          <w:noProof/>
          <w:color w:val="000000"/>
        </w:rPr>
        <w:t>[</w:t>
      </w:r>
      <w:hyperlink w:anchor="_ENREF_2" w:tooltip="Marin, 2005 #1" w:history="1">
        <w:r>
          <w:rPr>
            <w:noProof/>
            <w:color w:val="000000"/>
          </w:rPr>
          <w:t>2-5</w:t>
        </w:r>
      </w:hyperlink>
      <w:r>
        <w:rPr>
          <w:noProof/>
          <w:color w:val="000000"/>
        </w:rPr>
        <w:t>]</w:t>
      </w:r>
      <w:r w:rsidRPr="000B423A">
        <w:rPr>
          <w:color w:val="000000"/>
        </w:rPr>
        <w:fldChar w:fldCharType="end"/>
      </w:r>
      <w:r w:rsidRPr="000B423A">
        <w:rPr>
          <w:color w:val="000000"/>
        </w:rPr>
        <w:t xml:space="preserve">. At the present time batteries are the primary power source for these portable devices. Unfortunately, batteries suffer from a limited lifetime requiring periodic recharging or  replacement  </w:t>
      </w:r>
      <w:r w:rsidRPr="000B423A">
        <w:rPr>
          <w:color w:val="000000"/>
        </w:rPr>
        <w:fldChar w:fldCharType="begin">
          <w:fldData xml:space="preserve">PEVuZE5vdGU+PENpdGUgRXhjbHVkZVllYXI9IjEiPjxBdXRob3I+QXJub2xkPC9BdXRob3I+PFll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</w:fldData>
        </w:fldChar>
      </w:r>
      <w:r>
        <w:rPr>
          <w:color w:val="000000"/>
        </w:rPr>
        <w:instrText xml:space="preserve"> ADDIN EN.CITE </w:instrText>
      </w:r>
      <w:r>
        <w:rPr>
          <w:color w:val="000000"/>
        </w:rPr>
        <w:fldChar w:fldCharType="begin">
          <w:fldData xml:space="preserve">PEVuZE5vdGU+PENpdGUgRXhjbHVkZVllYXI9IjEiPjxBdXRob3I+QXJub2xkPC9BdXRob3I+PFll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</w:fldData>
        </w:fldChar>
      </w:r>
      <w:r>
        <w:rPr>
          <w:color w:val="000000"/>
        </w:rPr>
        <w:instrText xml:space="preserve"> ADDIN EN.CITE.DATA </w:instrText>
      </w:r>
      <w:r>
        <w:rPr>
          <w:color w:val="000000"/>
        </w:rPr>
      </w:r>
      <w:r>
        <w:rPr>
          <w:color w:val="000000"/>
        </w:rPr>
        <w:fldChar w:fldCharType="end"/>
      </w:r>
      <w:r w:rsidRPr="000B423A">
        <w:rPr>
          <w:color w:val="000000"/>
        </w:rPr>
      </w:r>
      <w:r w:rsidRPr="000B423A">
        <w:rPr>
          <w:color w:val="000000"/>
        </w:rPr>
        <w:fldChar w:fldCharType="separate"/>
      </w:r>
      <w:r>
        <w:rPr>
          <w:noProof/>
          <w:color w:val="000000"/>
        </w:rPr>
        <w:t>[</w:t>
      </w:r>
      <w:hyperlink w:anchor="_ENREF_6" w:tooltip="Arnold, 2007 #5" w:history="1">
        <w:r>
          <w:rPr>
            <w:noProof/>
            <w:color w:val="000000"/>
          </w:rPr>
          <w:t>6</w:t>
        </w:r>
      </w:hyperlink>
      <w:r>
        <w:rPr>
          <w:noProof/>
          <w:color w:val="000000"/>
        </w:rPr>
        <w:t>]</w:t>
      </w:r>
      <w:r w:rsidRPr="000B423A">
        <w:rPr>
          <w:color w:val="000000"/>
        </w:rPr>
        <w:fldChar w:fldCharType="end"/>
      </w:r>
      <w:r w:rsidRPr="000B423A">
        <w:rPr>
          <w:color w:val="000000"/>
        </w:rPr>
        <w:t>. Thus, harvesting energy from the environment offers an autonomous means to recharge or directly power</w:t>
      </w:r>
      <w:r w:rsidRPr="000B423A">
        <w:rPr>
          <w:b/>
          <w:bCs/>
          <w:color w:val="000000"/>
        </w:rPr>
        <w:t xml:space="preserve"> </w:t>
      </w:r>
      <w:r w:rsidRPr="000B423A">
        <w:rPr>
          <w:color w:val="000000"/>
        </w:rPr>
        <w:t xml:space="preserve">conventionally battery-operated devices. In evaluating the available energy harvesting </w:t>
      </w:r>
      <w:r w:rsidRPr="000B423A">
        <w:rPr>
          <w:color w:val="000000"/>
        </w:rPr>
        <w:lastRenderedPageBreak/>
        <w:t xml:space="preserve">technologies, environmental vibration is an attractive energy source because of its abundance in nearly all environments, spanning a wide environmental frequency spectrum (~sub- 100 Hz) </w:t>
      </w:r>
      <w:r w:rsidRPr="000B423A">
        <w:rPr>
          <w:color w:val="000000"/>
        </w:rPr>
        <w:fldChar w:fldCharType="begin">
          <w:fldData xml:space="preserve">PEVuZE5vdGU+PENpdGUgRXhjbHVkZVllYXI9IjEiPjxBdXRob3I+QmVlYnk8L0F1dGhvcj48WWVh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=
</w:fldData>
        </w:fldChar>
      </w:r>
      <w:r>
        <w:rPr>
          <w:color w:val="000000"/>
        </w:rPr>
        <w:instrText xml:space="preserve"> ADDIN EN.CITE </w:instrText>
      </w:r>
      <w:r>
        <w:rPr>
          <w:color w:val="000000"/>
        </w:rPr>
        <w:fldChar w:fldCharType="begin">
          <w:fldData xml:space="preserve">PEVuZE5vdGU+PENpdGUgRXhjbHVkZVllYXI9IjEiPjxBdXRob3I+QmVlYnk8L0F1dGhvcj48WWVh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=
</w:fldData>
        </w:fldChar>
      </w:r>
      <w:r>
        <w:rPr>
          <w:color w:val="000000"/>
        </w:rPr>
        <w:instrText xml:space="preserve"> ADDIN EN.CITE.DATA </w:instrText>
      </w:r>
      <w:r>
        <w:rPr>
          <w:color w:val="000000"/>
        </w:rPr>
      </w:r>
      <w:r>
        <w:rPr>
          <w:color w:val="000000"/>
        </w:rPr>
        <w:fldChar w:fldCharType="end"/>
      </w:r>
      <w:r w:rsidRPr="000B423A">
        <w:rPr>
          <w:color w:val="000000"/>
        </w:rPr>
      </w:r>
      <w:r w:rsidRPr="000B423A">
        <w:rPr>
          <w:color w:val="000000"/>
        </w:rPr>
        <w:fldChar w:fldCharType="separate"/>
      </w:r>
      <w:r>
        <w:rPr>
          <w:noProof/>
          <w:color w:val="000000"/>
        </w:rPr>
        <w:t>[</w:t>
      </w:r>
      <w:hyperlink w:anchor="_ENREF_7" w:tooltip="Beeby, 2006 #6" w:history="1">
        <w:r>
          <w:rPr>
            <w:noProof/>
            <w:color w:val="000000"/>
          </w:rPr>
          <w:t>7</w:t>
        </w:r>
      </w:hyperlink>
      <w:r>
        <w:rPr>
          <w:noProof/>
          <w:color w:val="000000"/>
        </w:rPr>
        <w:t>]</w:t>
      </w:r>
      <w:r w:rsidRPr="000B423A">
        <w:rPr>
          <w:color w:val="000000"/>
        </w:rPr>
        <w:fldChar w:fldCharType="end"/>
      </w:r>
      <w:r w:rsidRPr="000B423A">
        <w:rPr>
          <w:color w:val="000000"/>
        </w:rPr>
        <w:t xml:space="preserve">. This has led to the research field known as vibration energy harvesting (VeH), which explores using different principles of transduction to convert available vibration energy into electricity </w:t>
      </w:r>
      <w:r w:rsidRPr="000B423A">
        <w:rPr>
          <w:color w:val="000000"/>
        </w:rPr>
        <w:fldChar w:fldCharType="begin">
          <w:fldData xml:space="preserve">PEVuZE5vdGU+PENpdGUgRXhjbHVkZVllYXI9IjEiPjxBdXRob3I+VW1lZGE8L0F1dGhvcj48WWVh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</w:fldData>
        </w:fldChar>
      </w:r>
      <w:r>
        <w:rPr>
          <w:color w:val="000000"/>
        </w:rPr>
        <w:instrText xml:space="preserve"> ADDIN EN.CITE </w:instrText>
      </w:r>
      <w:r>
        <w:rPr>
          <w:color w:val="000000"/>
        </w:rPr>
        <w:fldChar w:fldCharType="begin">
          <w:fldData xml:space="preserve">PEVuZE5vdGU+PENpdGUgRXhjbHVkZVllYXI9IjEiPjxBdXRob3I+VW1lZGE8L0F1dGhvcj48WWVh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</w:fldData>
        </w:fldChar>
      </w:r>
      <w:r>
        <w:rPr>
          <w:color w:val="000000"/>
        </w:rPr>
        <w:instrText xml:space="preserve"> ADDIN EN.CITE.DATA </w:instrText>
      </w:r>
      <w:r>
        <w:rPr>
          <w:color w:val="000000"/>
        </w:rPr>
      </w:r>
      <w:r>
        <w:rPr>
          <w:color w:val="000000"/>
        </w:rPr>
        <w:fldChar w:fldCharType="end"/>
      </w:r>
      <w:r w:rsidRPr="000B423A">
        <w:rPr>
          <w:color w:val="000000"/>
        </w:rPr>
      </w:r>
      <w:r w:rsidRPr="000B423A">
        <w:rPr>
          <w:color w:val="000000"/>
        </w:rPr>
        <w:fldChar w:fldCharType="separate"/>
      </w:r>
      <w:r>
        <w:rPr>
          <w:noProof/>
          <w:color w:val="000000"/>
        </w:rPr>
        <w:t>[</w:t>
      </w:r>
      <w:hyperlink w:anchor="_ENREF_8" w:tooltip="Umeda, 1996 #7" w:history="1">
        <w:r>
          <w:rPr>
            <w:noProof/>
            <w:color w:val="000000"/>
          </w:rPr>
          <w:t>8-12</w:t>
        </w:r>
      </w:hyperlink>
      <w:r>
        <w:rPr>
          <w:noProof/>
          <w:color w:val="000000"/>
        </w:rPr>
        <w:t>]</w:t>
      </w:r>
      <w:r w:rsidRPr="000B423A">
        <w:rPr>
          <w:color w:val="000000"/>
        </w:rPr>
        <w:fldChar w:fldCharType="end"/>
      </w:r>
      <w:r w:rsidRPr="000B423A">
        <w:rPr>
          <w:color w:val="000000"/>
        </w:rPr>
        <w:t>.</w:t>
      </w:r>
    </w:p>
    <w:p w14:paraId="325407E6" w14:textId="697EF9B3" w:rsidR="008F2398" w:rsidRPr="000B423A" w:rsidRDefault="008F2398" w:rsidP="008F2398">
      <w:pPr>
        <w:spacing w:line="480" w:lineRule="auto"/>
        <w:ind w:firstLine="360"/>
        <w:rPr>
          <w:color w:val="000000"/>
        </w:rPr>
      </w:pPr>
      <w:r w:rsidRPr="000B423A">
        <w:rPr>
          <w:color w:val="000000"/>
        </w:rPr>
        <w:t xml:space="preserve">In attempting to miniaturize VeH devices, a major issue with the mismatch between device resonant frequencies and the environmental vibration frequency spectrum has plagued development. This is due to many micro-fabrication techniques being limited to primarily two-dimensional (2D) topologies and to using materials with high elastic moduli, such as piezoceramics and silicon, for their spring components. Consequently, miniaturized devices have had high resonant frequencies, which optimally harvest energy only at the kilohertz frequency range and above </w:t>
      </w:r>
      <w:r w:rsidRPr="000B423A">
        <w:rPr>
          <w:color w:val="000000"/>
        </w:rPr>
        <w:fldChar w:fldCharType="begin">
          <w:fldData xml:space="preserve">PEVuZE5vdGU+PENpdGUgRXhjbHVkZVllYXI9IjEiPjxBdXRob3I+QXJub2xkPC9BdXRob3I+PFll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=
</w:fldData>
        </w:fldChar>
      </w:r>
      <w:r>
        <w:rPr>
          <w:color w:val="000000"/>
        </w:rPr>
        <w:instrText xml:space="preserve"> ADDIN EN.CITE </w:instrText>
      </w:r>
      <w:r>
        <w:rPr>
          <w:color w:val="000000"/>
        </w:rPr>
        <w:fldChar w:fldCharType="begin">
          <w:fldData xml:space="preserve">PEVuZE5vdGU+PENpdGUgRXhjbHVkZVllYXI9IjEiPjxBdXRob3I+QXJub2xkPC9BdXRob3I+PFll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=
</w:fldData>
        </w:fldChar>
      </w:r>
      <w:r>
        <w:rPr>
          <w:color w:val="000000"/>
        </w:rPr>
        <w:instrText xml:space="preserve"> ADDIN EN.CITE.DATA </w:instrText>
      </w:r>
      <w:r>
        <w:rPr>
          <w:color w:val="000000"/>
        </w:rPr>
      </w:r>
      <w:r>
        <w:rPr>
          <w:color w:val="000000"/>
        </w:rPr>
        <w:fldChar w:fldCharType="end"/>
      </w:r>
      <w:r w:rsidRPr="000B423A">
        <w:rPr>
          <w:color w:val="000000"/>
        </w:rPr>
      </w:r>
      <w:r w:rsidRPr="000B423A">
        <w:rPr>
          <w:color w:val="000000"/>
        </w:rPr>
        <w:fldChar w:fldCharType="separate"/>
      </w:r>
      <w:r>
        <w:rPr>
          <w:noProof/>
          <w:color w:val="000000"/>
        </w:rPr>
        <w:t>[</w:t>
      </w:r>
      <w:hyperlink w:anchor="_ENREF_6" w:tooltip="Arnold, 2007 #5" w:history="1">
        <w:r>
          <w:rPr>
            <w:noProof/>
            <w:color w:val="000000"/>
          </w:rPr>
          <w:t>6</w:t>
        </w:r>
      </w:hyperlink>
      <w:r>
        <w:rPr>
          <w:noProof/>
          <w:color w:val="000000"/>
        </w:rPr>
        <w:t xml:space="preserve">, </w:t>
      </w:r>
      <w:hyperlink w:anchor="_ENREF_13" w:tooltip="Kulkarni, 2006 #12" w:history="1">
        <w:r>
          <w:rPr>
            <w:noProof/>
            <w:color w:val="000000"/>
          </w:rPr>
          <w:t>13</w:t>
        </w:r>
      </w:hyperlink>
      <w:r>
        <w:rPr>
          <w:noProof/>
          <w:color w:val="000000"/>
        </w:rPr>
        <w:t>]</w:t>
      </w:r>
      <w:r w:rsidRPr="000B423A">
        <w:rPr>
          <w:color w:val="000000"/>
        </w:rPr>
        <w:fldChar w:fldCharType="end"/>
      </w:r>
      <w:r w:rsidRPr="000B423A">
        <w:rPr>
          <w:color w:val="000000"/>
        </w:rPr>
        <w:t xml:space="preserve">. Thus, to reduce the operation frequency range to the available energy range required proportionally scaling up the device dimensions or adding an excessive amount of mass </w:t>
      </w:r>
      <w:r w:rsidRPr="000B423A">
        <w:rPr>
          <w:color w:val="000000"/>
        </w:rPr>
        <w:fldChar w:fldCharType="begin">
          <w:fldData xml:space="preserve">PEVuZE5vdGU+PENpdGUgRXhjbHVkZVllYXI9IjEiPjxBdXRob3I+QmVlYnk8L0F1dGhvcj48WWVh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=
</w:fldData>
        </w:fldChar>
      </w:r>
      <w:r>
        <w:rPr>
          <w:color w:val="000000"/>
        </w:rPr>
        <w:instrText xml:space="preserve"> ADDIN EN.CITE </w:instrText>
      </w:r>
      <w:r>
        <w:rPr>
          <w:color w:val="000000"/>
        </w:rPr>
        <w:fldChar w:fldCharType="begin">
          <w:fldData xml:space="preserve">PEVuZE5vdGU+PENpdGUgRXhjbHVkZVllYXI9IjEiPjxBdXRob3I+QmVlYnk8L0F1dGhvcj48WWVh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=
</w:fldData>
        </w:fldChar>
      </w:r>
      <w:r>
        <w:rPr>
          <w:color w:val="000000"/>
        </w:rPr>
        <w:instrText xml:space="preserve"> ADDIN EN.CITE.DATA </w:instrText>
      </w:r>
      <w:r>
        <w:rPr>
          <w:color w:val="000000"/>
        </w:rPr>
      </w:r>
      <w:r>
        <w:rPr>
          <w:color w:val="000000"/>
        </w:rPr>
        <w:fldChar w:fldCharType="end"/>
      </w:r>
      <w:r w:rsidRPr="000B423A">
        <w:rPr>
          <w:color w:val="000000"/>
        </w:rPr>
      </w:r>
      <w:r w:rsidRPr="000B423A">
        <w:rPr>
          <w:color w:val="000000"/>
        </w:rPr>
        <w:fldChar w:fldCharType="separate"/>
      </w:r>
      <w:r>
        <w:rPr>
          <w:noProof/>
          <w:color w:val="000000"/>
        </w:rPr>
        <w:t>[</w:t>
      </w:r>
      <w:hyperlink w:anchor="_ENREF_7" w:tooltip="Beeby, 2006 #6" w:history="1">
        <w:r>
          <w:rPr>
            <w:noProof/>
            <w:color w:val="000000"/>
          </w:rPr>
          <w:t>7</w:t>
        </w:r>
      </w:hyperlink>
      <w:r>
        <w:rPr>
          <w:noProof/>
          <w:color w:val="000000"/>
        </w:rPr>
        <w:t>]</w:t>
      </w:r>
      <w:r w:rsidRPr="000B423A">
        <w:rPr>
          <w:color w:val="000000"/>
        </w:rPr>
        <w:fldChar w:fldCharType="end"/>
      </w:r>
      <w:r w:rsidRPr="000B423A">
        <w:rPr>
          <w:color w:val="000000"/>
        </w:rPr>
        <w:t xml:space="preserve">. </w:t>
      </w:r>
      <w:r w:rsidRPr="000B423A">
        <w:rPr>
          <w:color w:val="231F20"/>
        </w:rPr>
        <w:t>These options run counter to the motivation of using this technology as miniaturized power sources.</w:t>
      </w:r>
    </w:p>
    <w:p w14:paraId="5CBFE17D" w14:textId="2FD4E45A" w:rsidR="008F2398" w:rsidRPr="000B423A" w:rsidRDefault="008F2398" w:rsidP="008F2398">
      <w:pPr>
        <w:spacing w:line="480" w:lineRule="auto"/>
        <w:ind w:firstLine="360"/>
        <w:rPr>
          <w:color w:val="000000"/>
        </w:rPr>
      </w:pPr>
      <w:r w:rsidRPr="000B423A">
        <w:rPr>
          <w:color w:val="000000"/>
        </w:rPr>
        <w:t xml:space="preserve">However, in a recent work </w:t>
      </w:r>
      <w:r w:rsidRPr="000B423A">
        <w:rPr>
          <w:color w:val="000000"/>
        </w:rPr>
        <w:fldChar w:fldCharType="begin"/>
      </w:r>
      <w:r>
        <w:rPr>
          <w:color w:val="000000"/>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rPr>
          <w:color w:val="000000"/>
        </w:rPr>
        <w:fldChar w:fldCharType="separate"/>
      </w:r>
      <w:r>
        <w:rPr>
          <w:noProof/>
          <w:color w:val="000000"/>
        </w:rPr>
        <w:t>[</w:t>
      </w:r>
      <w:hyperlink w:anchor="_ENREF_14" w:tooltip="Evan Baker, 2012 #13" w:history="1">
        <w:r>
          <w:rPr>
            <w:noProof/>
            <w:color w:val="000000"/>
          </w:rPr>
          <w:t>14</w:t>
        </w:r>
      </w:hyperlink>
      <w:r>
        <w:rPr>
          <w:noProof/>
          <w:color w:val="000000"/>
        </w:rPr>
        <w:t>]</w:t>
      </w:r>
      <w:r w:rsidRPr="000B423A">
        <w:rPr>
          <w:color w:val="000000"/>
        </w:rPr>
        <w:fldChar w:fldCharType="end"/>
      </w:r>
      <w:r w:rsidRPr="000B423A">
        <w:rPr>
          <w:color w:val="000000"/>
        </w:rPr>
        <w:t xml:space="preserve"> we presented a photopolymer-based electromagnetic design which changed the way in which miniaturized VeH fabrication could be approached. The process, known as projection microstereolithography (PμSL) </w:t>
      </w:r>
      <w:r w:rsidRPr="000B423A">
        <w:rPr>
          <w:color w:val="000000"/>
        </w:rPr>
        <w:fldChar w:fldCharType="begin"/>
      </w:r>
      <w:r>
        <w:rPr>
          <w:color w:val="000000"/>
        </w:rPr>
        <w:instrText xml:space="preserve"> ADDIN EN.CITE &lt;EndNote&gt;&lt;Cite&gt;&lt;Author&gt;Sun&lt;/Author&gt;&lt;Year&gt;2005&lt;/Year&gt;&lt;RecNum&gt;14&lt;/RecNum&gt;&lt;DisplayText&gt;[15]&lt;/DisplayText&gt;&lt;record&gt;&lt;rec-number&gt;14&lt;/rec-number&gt;&lt;foreign-keys&gt;&lt;key app="EN" db-id="s5za29p0bpatzae0esa5zsxrzdzdd5frppf2"&gt;14&lt;/key&gt;&lt;key app="ENWeb" db-id="TrQGugrtqgYAACYHDGE"&gt;28&lt;/key&gt;&lt;/foreign-keys&gt;&lt;ref-type name="Journal Article"&gt;17&lt;/ref-type&gt;&lt;contributors&gt;&lt;authors&gt;&lt;author&gt;Sun, C.&lt;/author&gt;&lt;author&gt;Fang, N.&lt;/author&gt;&lt;author&gt;Wu, D. M.&lt;/author&gt;&lt;author&gt;Zhang, X.&lt;/author&gt;&lt;/authors&gt;&lt;/contributors&gt;&lt;auth-address&gt;Zhang, X&amp;#xD;Univ Calif Los Angeles, Dept Mech &amp;amp; Aerosp Engn, Los Angeles, CA 90095 USA&amp;#xD;Univ Calif Los Angeles, Dept Mech &amp;amp; Aerosp Engn, Los Angeles, CA 90095 USA&amp;#xD;Univ Calif Los Angeles, Dept Mech &amp;amp; Aerosp Engn, Los Angeles, CA 90095 USA&lt;/auth-address&gt;&lt;titles&gt;&lt;title&gt;Projection micro-stereolithography using digital micro-mirror dynamic mask&lt;/title&gt;&lt;secondary-title&gt;Sensors and Actuators a-Physical&lt;/secondary-title&gt;&lt;alt-title&gt;Sensor Actuat a-Phys&lt;/alt-title&gt;&lt;/titles&gt;&lt;periodical&gt;&lt;full-title&gt;Sensors and Actuators a-Physical&lt;/full-title&gt;&lt;abbr-1&gt;Sensor Actuat a-Phys&lt;/abbr-1&gt;&lt;/periodical&gt;&lt;alt-periodical&gt;&lt;full-title&gt;Sensors and Actuators a-Physical&lt;/full-title&gt;&lt;abbr-1&gt;Sensor Actuat a-Phys&lt;/abbr-1&gt;&lt;/alt-periodical&gt;&lt;pages&gt;113-120&lt;/pages&gt;&lt;volume&gt;121&lt;/volume&gt;&lt;number&gt;1&lt;/number&gt;&lt;keywords&gt;&lt;keyword&gt;three-dimensional microfabrication&lt;/keyword&gt;&lt;keyword&gt;projection micro-stereolithography&lt;/keyword&gt;&lt;keyword&gt;dynamic mask&lt;/keyword&gt;&lt;keyword&gt;polymer&lt;/keyword&gt;&lt;/keywords&gt;&lt;dates&gt;&lt;year&gt;2005&lt;/year&gt;&lt;pub-dates&gt;&lt;date&gt;May 31&lt;/date&gt;&lt;/pub-dates&gt;&lt;/dates&gt;&lt;isbn&gt;0924-4247&lt;/isbn&gt;&lt;accession-num&gt;ISI:000229627300016&lt;/accession-num&gt;&lt;urls&gt;&lt;related-urls&gt;&lt;url&gt;&amp;lt;Go to ISI&amp;gt;://000229627300016&lt;/url&gt;&lt;/related-urls&gt;&lt;/urls&gt;&lt;electronic-resource-num&gt;DOI 10.1016/j.sna.2004.12.011&lt;/electronic-resource-num&gt;&lt;language&gt;English&lt;/language&gt;&lt;/record&gt;&lt;/Cite&gt;&lt;/EndNote&gt;</w:instrText>
      </w:r>
      <w:r w:rsidRPr="000B423A">
        <w:rPr>
          <w:color w:val="000000"/>
        </w:rPr>
        <w:fldChar w:fldCharType="separate"/>
      </w:r>
      <w:r w:rsidRPr="000B423A">
        <w:rPr>
          <w:noProof/>
          <w:color w:val="000000"/>
        </w:rPr>
        <w:t>[</w:t>
      </w:r>
      <w:hyperlink w:anchor="_ENREF_15" w:tooltip="Sun, 2005 #14" w:history="1">
        <w:r w:rsidRPr="000B423A">
          <w:rPr>
            <w:noProof/>
            <w:color w:val="000000"/>
          </w:rPr>
          <w:t>15</w:t>
        </w:r>
      </w:hyperlink>
      <w:r w:rsidRPr="000B423A">
        <w:rPr>
          <w:noProof/>
          <w:color w:val="000000"/>
        </w:rPr>
        <w:t>]</w:t>
      </w:r>
      <w:r w:rsidRPr="000B423A">
        <w:rPr>
          <w:color w:val="000000"/>
        </w:rPr>
        <w:fldChar w:fldCharType="end"/>
      </w:r>
      <w:r w:rsidRPr="000B423A">
        <w:rPr>
          <w:color w:val="000000"/>
        </w:rPr>
        <w:t xml:space="preserve">, allowed for the fabrication of a compliant three-dimensional (3D) helical spring components made of a photopolymer mixture of </w:t>
      </w:r>
      <w:r w:rsidRPr="000B423A">
        <w:rPr>
          <w:color w:val="231F20"/>
        </w:rPr>
        <w:t xml:space="preserve">1,6-hexanediol diacrylate (HDDA, Sigma-Aldrich), 2% photoinitiator (Irgacure 819, Ciba), and 0.22% UV absorber (Sudan I, Sigma-Aldrich). The resultant structure had a </w:t>
      </w:r>
      <w:r w:rsidRPr="000B423A">
        <w:rPr>
          <w:color w:val="000000"/>
        </w:rPr>
        <w:t xml:space="preserve">significantly lower elastic modulus (530 MPa) when compared to metals and ceramics and was compact in </w:t>
      </w:r>
      <w:r w:rsidRPr="000B423A">
        <w:rPr>
          <w:color w:val="000000"/>
        </w:rPr>
        <w:lastRenderedPageBreak/>
        <w:t xml:space="preserve">design, with a maximum spring feature size of only 3.4 mm, and exhibited a low 61 Hz resonance, when combined with a load of 1.236-gram.  </w:t>
      </w:r>
    </w:p>
    <w:p w14:paraId="483A5792" w14:textId="77777777" w:rsidR="008F2398" w:rsidRPr="000B423A" w:rsidRDefault="008F2398" w:rsidP="008F2398">
      <w:pPr>
        <w:spacing w:line="480" w:lineRule="auto"/>
        <w:ind w:firstLine="360"/>
        <w:rPr>
          <w:color w:val="000000"/>
        </w:rPr>
      </w:pPr>
      <w:r w:rsidRPr="000B423A">
        <w:rPr>
          <w:color w:val="000000"/>
        </w:rPr>
        <w:t>While these results illustrated the capability of miniaturized device with sub- 100 Hz resonance, the electrical output was low with a maximum 143.6 mV at open-circuit and 2.114 μW under an optimal resistive load (when operating at resonance with an acceleration of 2.27 ± 0.1 ms</w:t>
      </w:r>
      <w:r w:rsidRPr="000B423A">
        <w:rPr>
          <w:color w:val="000000"/>
          <w:vertAlign w:val="superscript"/>
        </w:rPr>
        <w:t>-2</w:t>
      </w:r>
      <w:r w:rsidRPr="000B423A">
        <w:rPr>
          <w:color w:val="000000"/>
        </w:rPr>
        <w:t>). Investigating the cause of the electrical output issues, it was found that the mismatch of the structure's high parasitic (viscous) damping coefficien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0B423A">
        <w:rPr>
          <w:color w:val="000000"/>
        </w:rPr>
        <w:t>=0.0671 kgs</w:t>
      </w:r>
      <w:r w:rsidRPr="000B423A">
        <w:rPr>
          <w:color w:val="000000"/>
          <w:vertAlign w:val="superscript"/>
        </w:rPr>
        <w:t>-1</w:t>
      </w:r>
      <w:r w:rsidRPr="000B423A">
        <w:rPr>
          <w:color w:val="000000"/>
        </w:rPr>
        <w:t>) when compared to the low electrical damping coefficien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e</m:t>
            </m:r>
          </m:sub>
        </m:sSub>
      </m:oMath>
      <w:r w:rsidRPr="000B423A">
        <w:rPr>
          <w:color w:val="000000"/>
        </w:rPr>
        <w:t>=0.0139 kgs</w:t>
      </w:r>
      <w:r w:rsidRPr="000B423A">
        <w:rPr>
          <w:color w:val="000000"/>
          <w:vertAlign w:val="superscript"/>
        </w:rPr>
        <w:t>-1</w:t>
      </w:r>
      <w:r w:rsidRPr="000B423A">
        <w:rPr>
          <w:color w:val="000000"/>
        </w:rPr>
        <w:t>), caused sub-optimal performance (an optimized system would operate at resonance with equivalent damping coefficients). While it was noted that the electrical damping could be increased by decreasing the separation distance between the magnetic coil and the moving magnet load, the issue of the high c</w:t>
      </w:r>
      <w:r w:rsidRPr="000B423A">
        <w:rPr>
          <w:color w:val="000000"/>
          <w:vertAlign w:val="subscript"/>
        </w:rPr>
        <w:t>p</w:t>
      </w:r>
      <w:r w:rsidRPr="000B423A">
        <w:rPr>
          <w:color w:val="000000"/>
        </w:rPr>
        <w:t xml:space="preserve"> coefficient still raises issues on whether this photopolymer material is effectively a spring- or damper-like component.</w:t>
      </w:r>
    </w:p>
    <w:p w14:paraId="013E49BE" w14:textId="25D0349A" w:rsidR="008F2398" w:rsidRPr="000B423A" w:rsidRDefault="008F2398" w:rsidP="008F2398">
      <w:pPr>
        <w:spacing w:line="480" w:lineRule="auto"/>
        <w:ind w:firstLine="360"/>
        <w:rPr>
          <w:color w:val="231F20"/>
        </w:rPr>
      </w:pPr>
      <w:r w:rsidRPr="000B423A">
        <w:rPr>
          <w:color w:val="000000"/>
        </w:rPr>
        <w:t xml:space="preserve">To address this concern, and see if the parasitic damping coefficient could be manipulated, we investigated the same geometric spring as in our previous study </w:t>
      </w:r>
      <w:r w:rsidRPr="000B423A">
        <w:rPr>
          <w:color w:val="000000"/>
        </w:rPr>
        <w:fldChar w:fldCharType="begin"/>
      </w:r>
      <w:r>
        <w:rPr>
          <w:color w:val="000000"/>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rPr>
          <w:color w:val="000000"/>
        </w:rPr>
        <w:fldChar w:fldCharType="separate"/>
      </w:r>
      <w:r>
        <w:rPr>
          <w:noProof/>
          <w:color w:val="000000"/>
        </w:rPr>
        <w:t>[</w:t>
      </w:r>
      <w:hyperlink w:anchor="_ENREF_14" w:tooltip="Evan Baker, 2012 #13" w:history="1">
        <w:r>
          <w:rPr>
            <w:noProof/>
            <w:color w:val="000000"/>
          </w:rPr>
          <w:t>14</w:t>
        </w:r>
      </w:hyperlink>
      <w:r>
        <w:rPr>
          <w:noProof/>
          <w:color w:val="000000"/>
        </w:rPr>
        <w:t>]</w:t>
      </w:r>
      <w:r w:rsidRPr="000B423A">
        <w:rPr>
          <w:color w:val="000000"/>
        </w:rPr>
        <w:fldChar w:fldCharType="end"/>
      </w:r>
      <w:r w:rsidRPr="000B423A">
        <w:rPr>
          <w:color w:val="000000"/>
        </w:rPr>
        <w:t xml:space="preserve"> but with different ultraviolet (UV) postcure exposure times for each spring component. This approach was inspired by</w:t>
      </w:r>
      <w:r w:rsidRPr="000B423A">
        <w:rPr>
          <w:color w:val="231F20"/>
        </w:rPr>
        <w:t xml:space="preserve"> Manias et al. [</w:t>
      </w:r>
      <w:r w:rsidRPr="000B423A">
        <w:t>21</w:t>
      </w:r>
      <w:r w:rsidRPr="000B423A">
        <w:rPr>
          <w:color w:val="231F20"/>
        </w:rPr>
        <w:t>], who demonstrated the effective elastic modulus of a photopolymer could be tuned from 200–930MPa by simply adjusting the postcure time. Thus, by following the same approach, we sought to tune each geometrically equivalent structure (including the same load mass and structural material) to have different resonant frequencies, and potentially different intrinsic parasitic damping, by altering the postcure times. The result shows a method to improve the tuning capability and electrical performance of miniaturized, photopolymer-based VeH devices, especially at the sub- 100 Hz (naturally occurring) vibration frequencies.</w:t>
      </w:r>
    </w:p>
    <w:p w14:paraId="4D9FBF5C" w14:textId="77777777" w:rsidR="008F2398" w:rsidRPr="000B423A" w:rsidRDefault="008F2398" w:rsidP="008F2398">
      <w:pPr>
        <w:spacing w:line="480" w:lineRule="auto"/>
        <w:ind w:firstLine="360"/>
        <w:rPr>
          <w:bCs/>
          <w:color w:val="000000"/>
        </w:rPr>
      </w:pPr>
      <w:r>
        <w:rPr>
          <w:bCs/>
          <w:color w:val="000000"/>
        </w:rPr>
        <w:lastRenderedPageBreak/>
        <w:t>We will continue to give insight into our progress on the study of vibration energy harvesting and our use of projection microstereolithography to solve material and structural concerns later in this document.</w:t>
      </w:r>
      <w:r w:rsidRPr="000B423A">
        <w:rPr>
          <w:bCs/>
          <w:color w:val="000000"/>
        </w:rPr>
        <w:t xml:space="preserve"> A brief overview of the </w:t>
      </w:r>
      <w:r w:rsidRPr="000B423A">
        <w:rPr>
          <w:color w:val="000000"/>
        </w:rPr>
        <w:t>PμSL</w:t>
      </w:r>
      <w:r w:rsidRPr="000B423A" w:rsidDel="000366D3">
        <w:rPr>
          <w:bCs/>
          <w:color w:val="000000"/>
        </w:rPr>
        <w:t xml:space="preserve"> </w:t>
      </w:r>
      <w:r w:rsidRPr="000B423A">
        <w:rPr>
          <w:bCs/>
          <w:color w:val="000000"/>
        </w:rPr>
        <w:t>fabrication process is given along with the postcure process. Then, basic theory on electromagnetic VeH design is given, which emphasizes the importance of matching the resonance of the structure with the vibration frequency of the source, as well as matching the parasitic damping with the electrical damping for optimal performance. Afterwards, the experimental setup which simulates a harmonic vibration source is introduced, along with the results for the varying postcure exposure times. Lastly, we discuss the results with comparisons made to the literature.</w:t>
      </w:r>
    </w:p>
    <w:p w14:paraId="047D1540" w14:textId="77777777" w:rsidR="008F2398" w:rsidRPr="000B423A" w:rsidRDefault="008F2398" w:rsidP="008F2398">
      <w:pPr>
        <w:pStyle w:val="Heading2"/>
        <w:spacing w:line="480" w:lineRule="auto"/>
        <w:rPr>
          <w:rFonts w:ascii="Times New Roman" w:hAnsi="Times New Roman" w:cs="Times New Roman"/>
          <w:b/>
          <w:bCs/>
          <w:color w:val="auto"/>
          <w:kern w:val="32"/>
          <w:szCs w:val="24"/>
          <w:lang w:eastAsia="zh-CN"/>
        </w:rPr>
      </w:pPr>
      <w:bookmarkStart w:id="8" w:name="_Toc437011555"/>
      <w:r>
        <w:rPr>
          <w:rFonts w:ascii="Times New Roman" w:hAnsi="Times New Roman" w:cs="Times New Roman"/>
          <w:b/>
          <w:bCs/>
          <w:color w:val="auto"/>
          <w:kern w:val="32"/>
          <w:szCs w:val="24"/>
          <w:lang w:eastAsia="zh-CN"/>
        </w:rPr>
        <w:t>1.3 Topology Optimization of PuSL-VEH designs</w:t>
      </w:r>
      <w:bookmarkEnd w:id="8"/>
    </w:p>
    <w:p w14:paraId="4DA4FB9C" w14:textId="723F81E6" w:rsidR="008F2398" w:rsidRPr="00752704" w:rsidRDefault="00866763" w:rsidP="008F2398">
      <w:pPr>
        <w:spacing w:line="480" w:lineRule="auto"/>
        <w:ind w:firstLine="720"/>
      </w:pPr>
      <w:r w:rsidRPr="00752704">
        <w:rPr>
          <w:noProof/>
        </w:rPr>
        <mc:AlternateContent>
          <mc:Choice Requires="wps">
            <w:drawing>
              <wp:anchor distT="0" distB="0" distL="114300" distR="114300" simplePos="0" relativeHeight="251696128" behindDoc="0" locked="0" layoutInCell="1" allowOverlap="1" wp14:anchorId="00F8D20C" wp14:editId="332AD654">
                <wp:simplePos x="0" y="0"/>
                <wp:positionH relativeFrom="column">
                  <wp:posOffset>0</wp:posOffset>
                </wp:positionH>
                <wp:positionV relativeFrom="paragraph">
                  <wp:posOffset>1657350</wp:posOffset>
                </wp:positionV>
                <wp:extent cx="1714500" cy="1412240"/>
                <wp:effectExtent l="0" t="0" r="0" b="10160"/>
                <wp:wrapSquare wrapText="bothSides"/>
                <wp:docPr id="18" name="Text Box 18"/>
                <wp:cNvGraphicFramePr/>
                <a:graphic xmlns:a="http://schemas.openxmlformats.org/drawingml/2006/main">
                  <a:graphicData uri="http://schemas.microsoft.com/office/word/2010/wordprocessingShape">
                    <wps:wsp>
                      <wps:cNvSpPr txBox="1"/>
                      <wps:spPr>
                        <a:xfrm>
                          <a:off x="0" y="0"/>
                          <a:ext cx="1714500" cy="14122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778F09" w14:textId="77777777" w:rsidR="00A870AD" w:rsidRDefault="00A870AD" w:rsidP="008F2398">
                            <w:r w:rsidRPr="00D02394">
                              <w:rPr>
                                <w:bCs/>
                                <w:noProof/>
                                <w:sz w:val="22"/>
                                <w:szCs w:val="22"/>
                              </w:rPr>
                              <w:drawing>
                                <wp:inline distT="0" distB="0" distL="0" distR="0" wp14:anchorId="0C79F285" wp14:editId="3D599023">
                                  <wp:extent cx="1442811" cy="1219835"/>
                                  <wp:effectExtent l="0" t="0" r="5080" b="0"/>
                                  <wp:docPr id="215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a:srcRect b="11214"/>
                                          <a:stretch/>
                                        </pic:blipFill>
                                        <pic:spPr bwMode="auto">
                                          <a:xfrm>
                                            <a:off x="0" y="0"/>
                                            <a:ext cx="1442846" cy="1219865"/>
                                          </a:xfrm>
                                          <a:prstGeom prst="rect">
                                            <a:avLst/>
                                          </a:prstGeom>
                                          <a:ln>
                                            <a:noFill/>
                                          </a:ln>
                                          <a:extLst>
                                            <a:ext uri="{53640926-AAD7-44D8-BBD7-CCE9431645EC}">
                                              <a14:shadowObscured xmlns:a14="http://schemas.microsoft.com/office/drawing/2010/main"/>
                                            </a:ext>
                                          </a:extLst>
                                        </pic:spPr>
                                      </pic:pic>
                                    </a:graphicData>
                                  </a:graphic>
                                </wp:inline>
                              </w:drawing>
                            </w:r>
                          </w:p>
                          <w:p w14:paraId="675CEDE4" w14:textId="77777777" w:rsidR="00A870AD" w:rsidRDefault="00A870AD" w:rsidP="008F239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F8D20C" id="_x0000_t202" coordsize="21600,21600" o:spt="202" path="m0,0l0,21600,21600,21600,21600,0xe">
                <v:stroke joinstyle="miter"/>
                <v:path gradientshapeok="t" o:connecttype="rect"/>
              </v:shapetype>
              <v:shape id="Text_x0020_Box_x0020_18" o:spid="_x0000_s1026" type="#_x0000_t202" style="position:absolute;left:0;text-align:left;margin-left:0;margin-top:130.5pt;width:135pt;height:111.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" filled="f" stroked="f">
                <v:textbox>
                  <w:txbxContent>
                    <w:p w14:paraId="56778F09" w14:textId="77777777" w:rsidR="00A870AD" w:rsidRDefault="00A870AD" w:rsidP="008F2398">
                      <w:r w:rsidRPr="00D02394">
                        <w:rPr>
                          <w:bCs/>
                          <w:noProof/>
                          <w:sz w:val="22"/>
                          <w:szCs w:val="22"/>
                        </w:rPr>
                        <w:drawing>
                          <wp:inline distT="0" distB="0" distL="0" distR="0" wp14:anchorId="0C79F285" wp14:editId="3D599023">
                            <wp:extent cx="1442811" cy="1219835"/>
                            <wp:effectExtent l="0" t="0" r="5080" b="0"/>
                            <wp:docPr id="215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a:srcRect b="11214"/>
                                    <a:stretch/>
                                  </pic:blipFill>
                                  <pic:spPr bwMode="auto">
                                    <a:xfrm>
                                      <a:off x="0" y="0"/>
                                      <a:ext cx="1442846" cy="1219865"/>
                                    </a:xfrm>
                                    <a:prstGeom prst="rect">
                                      <a:avLst/>
                                    </a:prstGeom>
                                    <a:ln>
                                      <a:noFill/>
                                    </a:ln>
                                    <a:extLst>
                                      <a:ext uri="{53640926-AAD7-44D8-BBD7-CCE9431645EC}">
                                        <a14:shadowObscured xmlns:a14="http://schemas.microsoft.com/office/drawing/2010/main"/>
                                      </a:ext>
                                    </a:extLst>
                                  </pic:spPr>
                                </pic:pic>
                              </a:graphicData>
                            </a:graphic>
                          </wp:inline>
                        </w:drawing>
                      </w:r>
                    </w:p>
                    <w:p w14:paraId="675CEDE4" w14:textId="77777777" w:rsidR="00A870AD" w:rsidRDefault="00A870AD" w:rsidP="008F2398"/>
                  </w:txbxContent>
                </v:textbox>
                <w10:wrap type="square"/>
              </v:shape>
            </w:pict>
          </mc:Fallback>
        </mc:AlternateContent>
      </w:r>
      <w:r w:rsidR="008F2398" w:rsidRPr="00752704">
        <w:t xml:space="preserve">The energy harvester concept for which the structural optimization was performed is the same as in previous works in this thesis. The voltage is generated by the motion of a magnet in and out of a coil attached to circuitry for energy storage. The magnet’s motion is caused by environmental vibration in the vertical direction and can be maximized for the expected frequency spectrum by the design of the polymer structure, depicted as a spring in this figure. </w:t>
      </w:r>
      <w:r w:rsidR="008F2398">
        <w:t>In all, the</w:t>
      </w:r>
      <w:r w:rsidR="008F2398" w:rsidRPr="00752704">
        <w:t xml:space="preserve"> design was optimized for vibrations of a single frequency </w:t>
      </w:r>
      <m:oMath>
        <m:r>
          <w:rPr>
            <w:rFonts w:ascii="Cambria Math" w:hAnsi="Cambria Math"/>
          </w:rPr>
          <m:t>ω</m:t>
        </m:r>
      </m:oMath>
      <w:r w:rsidR="008F2398" w:rsidRPr="00752704">
        <w:t>.</w:t>
      </w:r>
    </w:p>
    <w:p w14:paraId="4D5574D3" w14:textId="1668C13E" w:rsidR="008F2398" w:rsidRPr="00752704" w:rsidRDefault="00866763" w:rsidP="008F2398">
      <w:pPr>
        <w:spacing w:line="480" w:lineRule="auto"/>
        <w:ind w:firstLine="720"/>
      </w:pPr>
      <w:r>
        <w:rPr>
          <w:noProof/>
        </w:rPr>
        <mc:AlternateContent>
          <mc:Choice Requires="wps">
            <w:drawing>
              <wp:anchor distT="0" distB="0" distL="114300" distR="114300" simplePos="0" relativeHeight="251698176" behindDoc="0" locked="0" layoutInCell="1" allowOverlap="1" wp14:anchorId="5F64906A" wp14:editId="4388F8E8">
                <wp:simplePos x="0" y="0"/>
                <wp:positionH relativeFrom="column">
                  <wp:posOffset>-1828800</wp:posOffset>
                </wp:positionH>
                <wp:positionV relativeFrom="paragraph">
                  <wp:posOffset>609600</wp:posOffset>
                </wp:positionV>
                <wp:extent cx="1714500" cy="350520"/>
                <wp:effectExtent l="0" t="0" r="12700" b="0"/>
                <wp:wrapSquare wrapText="bothSides"/>
                <wp:docPr id="21532" name="Text Box 21532"/>
                <wp:cNvGraphicFramePr/>
                <a:graphic xmlns:a="http://schemas.openxmlformats.org/drawingml/2006/main">
                  <a:graphicData uri="http://schemas.microsoft.com/office/word/2010/wordprocessingShape">
                    <wps:wsp>
                      <wps:cNvSpPr txBox="1"/>
                      <wps:spPr>
                        <a:xfrm>
                          <a:off x="0" y="0"/>
                          <a:ext cx="1714500" cy="3505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0D05EF9" w14:textId="77A47679" w:rsidR="00A870AD" w:rsidRPr="006B6682" w:rsidRDefault="00A870AD" w:rsidP="00866763">
                            <w:pPr>
                              <w:rPr>
                                <w:noProof/>
                              </w:rPr>
                            </w:pPr>
                            <w:r>
                              <w:t xml:space="preserve">Figure </w:t>
                            </w:r>
                            <w:fldSimple w:instr=" SEQ Figure \* ARABIC ">
                              <w:r>
                                <w:rPr>
                                  <w:noProof/>
                                </w:rPr>
                                <w:t>1</w:t>
                              </w:r>
                            </w:fldSimple>
                            <w:r>
                              <w:t>. Resonator Optimization Load C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4906A" id="Text_x0020_Box_x0020_21532" o:spid="_x0000_s1027" type="#_x0000_t202" style="position:absolute;left:0;text-align:left;margin-left:-2in;margin-top:48pt;width:135pt;height:27.6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" stroked="f">
                <v:textbox style="mso-fit-shape-to-text:t" inset="0,0,0,0">
                  <w:txbxContent>
                    <w:p w14:paraId="60D05EF9" w14:textId="77A47679" w:rsidR="00A870AD" w:rsidRPr="006B6682" w:rsidRDefault="00A870AD" w:rsidP="00866763">
                      <w:pPr>
                        <w:rPr>
                          <w:noProof/>
                        </w:rPr>
                      </w:pPr>
                      <w:r>
                        <w:t xml:space="preserve">Figure </w:t>
                      </w:r>
                      <w:fldSimple w:instr=" SEQ Figure \* ARABIC ">
                        <w:r>
                          <w:rPr>
                            <w:noProof/>
                          </w:rPr>
                          <w:t>1</w:t>
                        </w:r>
                      </w:fldSimple>
                      <w:r>
                        <w:t>. Resonator Optimization Load Cases</w:t>
                      </w:r>
                    </w:p>
                  </w:txbxContent>
                </v:textbox>
                <w10:wrap type="square"/>
              </v:shape>
            </w:pict>
          </mc:Fallback>
        </mc:AlternateContent>
      </w:r>
      <w:r w:rsidR="008F2398" w:rsidRPr="00752704">
        <w:t xml:space="preserve">The load cases as modeled in the optimization are shown </w:t>
      </w:r>
      <w:r w:rsidR="008F2398">
        <w:t>in</w:t>
      </w:r>
      <w:r w:rsidR="00FB1214">
        <w:t xml:space="preserve"> Figure 1. </w:t>
      </w:r>
      <w:r w:rsidR="008F2398" w:rsidRPr="00752704">
        <w:t>The first is a vertical oscillating force distributed across the top of the structure, representing the environmental vibration energy to be harvested. The second is a perpendicular static force at the top, representing non-useful forces in the environment.</w:t>
      </w:r>
      <w:r w:rsidR="008F2398">
        <w:t xml:space="preserve"> This topology optimization enabled the design of spring-like </w:t>
      </w:r>
      <w:r w:rsidR="008F2398">
        <w:lastRenderedPageBreak/>
        <w:t>structures with low frequency resonance, large displacement, and without the lateral motion that is generated by a traditional spring.</w:t>
      </w:r>
    </w:p>
    <w:p w14:paraId="626FA4BB" w14:textId="77777777" w:rsidR="008F2398" w:rsidRPr="000B423A" w:rsidRDefault="008F2398" w:rsidP="008F2398">
      <w:pPr>
        <w:pStyle w:val="Heading2"/>
        <w:spacing w:line="480" w:lineRule="auto"/>
        <w:rPr>
          <w:rFonts w:ascii="Times New Roman" w:hAnsi="Times New Roman" w:cs="Times New Roman"/>
          <w:b/>
          <w:bCs/>
          <w:color w:val="auto"/>
          <w:kern w:val="32"/>
          <w:szCs w:val="24"/>
          <w:lang w:eastAsia="zh-CN"/>
        </w:rPr>
      </w:pPr>
      <w:bookmarkStart w:id="9" w:name="_Toc437011556"/>
      <w:r>
        <w:rPr>
          <w:rFonts w:ascii="Times New Roman" w:hAnsi="Times New Roman" w:cs="Times New Roman"/>
          <w:b/>
          <w:bCs/>
          <w:color w:val="auto"/>
          <w:kern w:val="32"/>
          <w:szCs w:val="24"/>
          <w:lang w:eastAsia="zh-CN"/>
        </w:rPr>
        <w:t>1.4</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 xml:space="preserve"> 3D Printing Metamaterials to Simultaneously Dampen and Harvest Energy</w:t>
      </w:r>
      <w:bookmarkEnd w:id="9"/>
    </w:p>
    <w:p w14:paraId="700F9138" w14:textId="5E03297C" w:rsidR="008F2398" w:rsidRDefault="008F2398" w:rsidP="008F2398">
      <w:pPr>
        <w:spacing w:line="480" w:lineRule="auto"/>
        <w:ind w:firstLine="720"/>
      </w:pPr>
      <w:r>
        <w:t>Metamaterials are artificial materials engineered to have exceptional mechanical</w:t>
      </w:r>
      <w:r>
        <w:fldChar w:fldCharType="begin">
          <w:fldData xml:space="preserve">PEVuZE5vdGU+PENpdGU+PEF1dGhvcj5DaGVuZzwvQXV0aG9yPjxZZWFyPjIwMDg8L1llYXI+PFJl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</w:fldData>
        </w:fldChar>
      </w:r>
      <w:r>
        <w:instrText xml:space="preserve"> ADDIN EN.CITE </w:instrText>
      </w:r>
      <w:r>
        <w:fldChar w:fldCharType="begin">
          <w:fldData xml:space="preserve">PEVuZE5vdGU+PENpdGU+PEF1dGhvcj5DaGVuZzwvQXV0aG9yPjxZZWFyPjIwMDg8L1llYXI+PFJl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</w:fldData>
        </w:fldChar>
      </w:r>
      <w:r>
        <w:instrText xml:space="preserve"> ADDIN EN.CITE.DATA </w:instrText>
      </w:r>
      <w:r>
        <w:fldChar w:fldCharType="end"/>
      </w:r>
      <w:r>
        <w:fldChar w:fldCharType="separate"/>
      </w:r>
      <w:r>
        <w:rPr>
          <w:noProof/>
        </w:rPr>
        <w:t>[</w:t>
      </w:r>
      <w:hyperlink w:anchor="_ENREF_16" w:tooltip="Cheng, 2008 #3" w:history="1">
        <w:r>
          <w:rPr>
            <w:noProof/>
          </w:rPr>
          <w:t>16</w:t>
        </w:r>
      </w:hyperlink>
      <w:r>
        <w:rPr>
          <w:noProof/>
        </w:rPr>
        <w:t xml:space="preserve">, </w:t>
      </w:r>
      <w:hyperlink w:anchor="_ENREF_17" w:tooltip="Fang, 2006 #4" w:history="1">
        <w:r>
          <w:rPr>
            <w:noProof/>
          </w:rPr>
          <w:t>17</w:t>
        </w:r>
      </w:hyperlink>
      <w:r>
        <w:rPr>
          <w:noProof/>
        </w:rPr>
        <w:t>]</w:t>
      </w:r>
      <w:r>
        <w:fldChar w:fldCharType="end"/>
      </w:r>
      <w:r>
        <w:t>, optical</w:t>
      </w:r>
      <w:r>
        <w:fldChar w:fldCharType="begin">
          <w:fldData xml:space="preserve">PEVuZE5vdGU+PENpdGU+PEF1dGhvcj5GYW5nPC9BdXRob3I+PFllYXI+MjAwNTwvWWVhcj48UmVj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zNC01Mzc8L3BhZ2VzPjx2b2x1bWU+MzA4PC92b2x1bWU+PG51bWJlcj41NzIxPC9udW1i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</w:fldData>
        </w:fldChar>
      </w:r>
      <w:r>
        <w:instrText xml:space="preserve"> ADDIN EN.CITE </w:instrText>
      </w:r>
      <w:r>
        <w:fldChar w:fldCharType="begin">
          <w:fldData xml:space="preserve">PEVuZE5vdGU+PENpdGU+PEF1dGhvcj5GYW5nPC9BdXRob3I+PFllYXI+MjAwNTwvWWVhcj48UmVj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zNC01Mzc8L3BhZ2VzPjx2b2x1bWU+MzA4PC92b2x1bWU+PG51bWJlcj41NzIxPC9udW1i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</w:fldData>
        </w:fldChar>
      </w:r>
      <w:r>
        <w:instrText xml:space="preserve"> ADDIN EN.CITE.DATA </w:instrText>
      </w:r>
      <w:r>
        <w:fldChar w:fldCharType="end"/>
      </w:r>
      <w:r>
        <w:fldChar w:fldCharType="separate"/>
      </w:r>
      <w:r>
        <w:rPr>
          <w:noProof/>
        </w:rPr>
        <w:t>[</w:t>
      </w:r>
      <w:hyperlink w:anchor="_ENREF_18" w:tooltip="Fang, 2005 #1" w:history="1">
        <w:r>
          <w:rPr>
            <w:noProof/>
          </w:rPr>
          <w:t>18</w:t>
        </w:r>
      </w:hyperlink>
      <w:r>
        <w:rPr>
          <w:noProof/>
        </w:rPr>
        <w:t xml:space="preserve">, </w:t>
      </w:r>
      <w:hyperlink w:anchor="_ENREF_19" w:tooltip="Liu, 2007 #2" w:history="1">
        <w:r>
          <w:rPr>
            <w:noProof/>
          </w:rPr>
          <w:t>19</w:t>
        </w:r>
      </w:hyperlink>
      <w:r>
        <w:rPr>
          <w:noProof/>
        </w:rPr>
        <w:t>]</w:t>
      </w:r>
      <w:r>
        <w:fldChar w:fldCharType="end"/>
      </w:r>
      <w:r>
        <w:t>, thermal</w:t>
      </w:r>
      <w:r>
        <w:fldChar w:fldCharType="begin">
          <w:fldData xml:space="preserve">PEVuZE5vdGU+PENpdGU+PEF1dGhvcj5OYXJheWFuYTwvQXV0aG9yPjxZZWFyPjIwMTM8L1llYXI+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</w:fldData>
        </w:fldChar>
      </w:r>
      <w:r>
        <w:instrText xml:space="preserve"> ADDIN EN.CITE </w:instrText>
      </w:r>
      <w:r>
        <w:fldChar w:fldCharType="begin">
          <w:fldData xml:space="preserve">PEVuZE5vdGU+PENpdGU+PEF1dGhvcj5OYXJheWFuYTwvQXV0aG9yPjxZZWFyPjIwMTM8L1llYXI+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</w:fldData>
        </w:fldChar>
      </w:r>
      <w:r>
        <w:instrText xml:space="preserve"> ADDIN EN.CITE.DATA </w:instrText>
      </w:r>
      <w:r>
        <w:fldChar w:fldCharType="end"/>
      </w:r>
      <w:r>
        <w:fldChar w:fldCharType="separate"/>
      </w:r>
      <w:r>
        <w:rPr>
          <w:noProof/>
        </w:rPr>
        <w:t>[</w:t>
      </w:r>
      <w:hyperlink w:anchor="_ENREF_20" w:tooltip="Narayana, 2013 #5" w:history="1">
        <w:r>
          <w:rPr>
            <w:noProof/>
          </w:rPr>
          <w:t>20</w:t>
        </w:r>
      </w:hyperlink>
      <w:r>
        <w:rPr>
          <w:noProof/>
        </w:rPr>
        <w:t xml:space="preserve">, </w:t>
      </w:r>
      <w:hyperlink w:anchor="_ENREF_21" w:tooltip="Liu, 2011 #6" w:history="1">
        <w:r>
          <w:rPr>
            <w:noProof/>
          </w:rPr>
          <w:t>21</w:t>
        </w:r>
      </w:hyperlink>
      <w:r>
        <w:rPr>
          <w:noProof/>
        </w:rPr>
        <w:t>]</w:t>
      </w:r>
      <w:r>
        <w:fldChar w:fldCharType="end"/>
      </w:r>
      <w:r>
        <w:t xml:space="preserve"> or electromagnetic</w:t>
      </w:r>
      <w:r>
        <w:fldChar w:fldCharType="begin">
          <w:fldData xml:space="preserve">PEVuZE5vdGU+PENpdGU+PEF1dGhvcj5Nb3NlcjwvQXV0aG9yPjxZZWFyPjIwMDU8L1llYXI+PFJl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</w:fldData>
        </w:fldChar>
      </w:r>
      <w:r>
        <w:instrText xml:space="preserve"> ADDIN EN.CITE </w:instrText>
      </w:r>
      <w:r>
        <w:fldChar w:fldCharType="begin">
          <w:fldData xml:space="preserve">PEVuZE5vdGU+PENpdGU+PEF1dGhvcj5Nb3NlcjwvQXV0aG9yPjxZZWFyPjIwMDU8L1llYXI+PFJl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</w:fldData>
        </w:fldChar>
      </w:r>
      <w:r>
        <w:instrText xml:space="preserve"> ADDIN EN.CITE.DATA </w:instrText>
      </w:r>
      <w:r>
        <w:fldChar w:fldCharType="end"/>
      </w:r>
      <w:r>
        <w:fldChar w:fldCharType="separate"/>
      </w:r>
      <w:r>
        <w:rPr>
          <w:noProof/>
        </w:rPr>
        <w:t>[</w:t>
      </w:r>
      <w:hyperlink w:anchor="_ENREF_22" w:tooltip="Moser, 2005 #7" w:history="1">
        <w:r>
          <w:rPr>
            <w:noProof/>
          </w:rPr>
          <w:t>22</w:t>
        </w:r>
      </w:hyperlink>
      <w:r>
        <w:rPr>
          <w:noProof/>
        </w:rPr>
        <w:t xml:space="preserve">, </w:t>
      </w:r>
      <w:hyperlink w:anchor="_ENREF_23" w:tooltip="Smith, 2002 #8" w:history="1">
        <w:r>
          <w:rPr>
            <w:noProof/>
          </w:rPr>
          <w:t>23</w:t>
        </w:r>
      </w:hyperlink>
      <w:r>
        <w:rPr>
          <w:noProof/>
        </w:rPr>
        <w:t>]</w:t>
      </w:r>
      <w:r>
        <w:fldChar w:fldCharType="end"/>
      </w:r>
      <w:r>
        <w:t xml:space="preserve"> properties not found in nature. They are usually made by conventional materials, e.g. metals and plastics, and arranged into periodic patterns in the space to achieve these exceptional properties. For instance, Fang et al. have demonstrated one-dimensional ultrasonic metamaterials through using an array of </w:t>
      </w:r>
      <w:r w:rsidRPr="00E20EAD">
        <w:t>subwavelength Helmholtz resonators</w:t>
      </w:r>
      <w:r>
        <w:t xml:space="preserve"> with carefully designed </w:t>
      </w:r>
      <w:r w:rsidRPr="00F84E2D">
        <w:t>acoustic inductance and capacitance</w:t>
      </w:r>
      <w:r>
        <w:fldChar w:fldCharType="begin"/>
      </w:r>
      <w:r>
        <w:instrText xml:space="preserve"> ADDIN EN.CITE &lt;EndNote&gt;&lt;Cite&gt;&lt;Author&gt;Fang&lt;/Author&gt;&lt;Year&gt;2006&lt;/Year&gt;&lt;RecNum&gt;4&lt;/RecNum&gt;&lt;DisplayText&gt;[17]&lt;/DisplayText&gt;&lt;record&gt;&lt;rec-number&gt;4&lt;/rec-number&gt;&lt;foreign-keys&gt;&lt;key app="EN" db-id="dwspee5zc9w5siextzhpa0ajzwzf2ztatxf2"&gt;4&lt;/key&gt;&lt;/foreign-keys&gt;&lt;ref-type name="Journal Article"&gt;17&lt;/ref-type&gt;&lt;contributors&gt;&lt;authors&gt;&lt;author&gt;Fang, N.&lt;/author&gt;&lt;author&gt;Xi, D. J.&lt;/author&gt;&lt;author&gt;Xu, J. Y.&lt;/author&gt;&lt;author&gt;Ambati, M.&lt;/author&gt;&lt;author&gt;Srituravanich, W.&lt;/author&gt;&lt;author&gt;Sun, C.&lt;/author&gt;&lt;author&gt;Zhang, X.&lt;/author&gt;&lt;/authors&gt;&lt;/contributors&gt;&lt;auth-address&gt;Fang, N&amp;#xD;Univ Calif Berkeley, Nanoscale Sci &amp;amp; Engn Ctr, 5130 Etcheverry Hall, Berkeley, CA 94720 USA&amp;#xD;Univ Calif Berkeley, Nanoscale Sci &amp;amp; Engn Ctr, Berkeley, CA 94720 USA&lt;/auth-address&gt;&lt;titles&gt;&lt;title&gt;Ultrasonic metamaterials with negative modulus&lt;/title&gt;&lt;secondary-title&gt;Nature Materials&lt;/secondary-title&gt;&lt;alt-title&gt;Nat Mater&amp;#xD;Nat Mater&lt;/alt-title&gt;&lt;/titles&gt;&lt;periodical&gt;&lt;full-title&gt;Nature Materials&lt;/full-title&gt;&lt;abbr-1&gt;Nat Mater&lt;/abbr-1&gt;&lt;/periodical&gt;&lt;pages&gt;452-456&lt;/pages&gt;&lt;volume&gt;5&lt;/volume&gt;&lt;number&gt;6&lt;/number&gt;&lt;keywords&gt;&lt;keyword&gt;composite&lt;/keyword&gt;&lt;keyword&gt;dispersion&lt;/keyword&gt;&lt;keyword&gt;plasmons&lt;/keyword&gt;&lt;/keywords&gt;&lt;dates&gt;&lt;year&gt;2006&lt;/year&gt;&lt;pub-dates&gt;&lt;date&gt;Jun&lt;/date&gt;&lt;/pub-dates&gt;&lt;/dates&gt;&lt;isbn&gt;1476-1122&lt;/isbn&gt;&lt;accession-num&gt;ISI:000237968100016&lt;/accession-num&gt;&lt;urls&gt;&lt;related-urls&gt;&lt;url&gt;&amp;lt;Go to ISI&amp;gt;://000237968100016&lt;/url&gt;&lt;/related-urls&gt;&lt;/urls&gt;&lt;language&gt;English&lt;/language&gt;&lt;/record&gt;&lt;/Cite&gt;&lt;/EndNote&gt;</w:instrText>
      </w:r>
      <w:r>
        <w:fldChar w:fldCharType="separate"/>
      </w:r>
      <w:r>
        <w:rPr>
          <w:noProof/>
        </w:rPr>
        <w:t>[</w:t>
      </w:r>
      <w:hyperlink w:anchor="_ENREF_17" w:tooltip="Fang, 2006 #4" w:history="1">
        <w:r>
          <w:rPr>
            <w:noProof/>
          </w:rPr>
          <w:t>17</w:t>
        </w:r>
      </w:hyperlink>
      <w:r>
        <w:rPr>
          <w:noProof/>
        </w:rPr>
        <w:t>]</w:t>
      </w:r>
      <w:r>
        <w:fldChar w:fldCharType="end"/>
      </w:r>
      <w:r>
        <w:t xml:space="preserve">. Near the resonant frequency of the </w:t>
      </w:r>
      <w:r w:rsidRPr="00E20EAD">
        <w:t>Helmholtz resonator</w:t>
      </w:r>
      <w:r>
        <w:t>s, these metamaterials displayed effective negative dynamic modulus</w:t>
      </w:r>
      <w:r>
        <w:fldChar w:fldCharType="begin"/>
      </w:r>
      <w:r>
        <w:instrText xml:space="preserve"> ADDIN EN.CITE &lt;EndNote&gt;&lt;Cite&gt;&lt;Author&gt;Fang&lt;/Author&gt;&lt;Year&gt;2006&lt;/Year&gt;&lt;RecNum&gt;4&lt;/RecNum&gt;&lt;DisplayText&gt;[17]&lt;/DisplayText&gt;&lt;record&gt;&lt;rec-number&gt;4&lt;/rec-number&gt;&lt;foreign-keys&gt;&lt;key app="EN" db-id="dwspee5zc9w5siextzhpa0ajzwzf2ztatxf2"&gt;4&lt;/key&gt;&lt;/foreign-keys&gt;&lt;ref-type name="Journal Article"&gt;17&lt;/ref-type&gt;&lt;contributors&gt;&lt;authors&gt;&lt;author&gt;Fang, N.&lt;/author&gt;&lt;author&gt;Xi, D. J.&lt;/author&gt;&lt;author&gt;Xu, J. Y.&lt;/author&gt;&lt;author&gt;Ambati, M.&lt;/author&gt;&lt;author&gt;Srituravanich, W.&lt;/author&gt;&lt;author&gt;Sun, C.&lt;/author&gt;&lt;author&gt;Zhang, X.&lt;/author&gt;&lt;/authors&gt;&lt;/contributors&gt;&lt;auth-address&gt;Fang, N&amp;#xD;Univ Calif Berkeley, Nanoscale Sci &amp;amp; Engn Ctr, 5130 Etcheverry Hall, Berkeley, CA 94720 USA&amp;#xD;Univ Calif Berkeley, Nanoscale Sci &amp;amp; Engn Ctr, Berkeley, CA 94720 USA&lt;/auth-address&gt;&lt;titles&gt;&lt;title&gt;Ultrasonic metamaterials with negative modulus&lt;/title&gt;&lt;secondary-title&gt;Nature Materials&lt;/secondary-title&gt;&lt;alt-title&gt;Nat Mater&amp;#xD;Nat Mater&lt;/alt-title&gt;&lt;/titles&gt;&lt;periodical&gt;&lt;full-title&gt;Nature Materials&lt;/full-title&gt;&lt;abbr-1&gt;Nat Mater&lt;/abbr-1&gt;&lt;/periodical&gt;&lt;pages&gt;452-456&lt;/pages&gt;&lt;volume&gt;5&lt;/volume&gt;&lt;number&gt;6&lt;/number&gt;&lt;keywords&gt;&lt;keyword&gt;composite&lt;/keyword&gt;&lt;keyword&gt;dispersion&lt;/keyword&gt;&lt;keyword&gt;plasmons&lt;/keyword&gt;&lt;/keywords&gt;&lt;dates&gt;&lt;year&gt;2006&lt;/year&gt;&lt;pub-dates&gt;&lt;date&gt;Jun&lt;/date&gt;&lt;/pub-dates&gt;&lt;/dates&gt;&lt;isbn&gt;1476-1122&lt;/isbn&gt;&lt;accession-num&gt;ISI:000237968100016&lt;/accession-num&gt;&lt;urls&gt;&lt;related-urls&gt;&lt;url&gt;&amp;lt;Go to ISI&amp;gt;://000237968100016&lt;/url&gt;&lt;/related-urls&gt;&lt;/urls&gt;&lt;language&gt;English&lt;/language&gt;&lt;/record&gt;&lt;/Cite&gt;&lt;/EndNote&gt;</w:instrText>
      </w:r>
      <w:r>
        <w:fldChar w:fldCharType="separate"/>
      </w:r>
      <w:r>
        <w:rPr>
          <w:noProof/>
        </w:rPr>
        <w:t>[</w:t>
      </w:r>
      <w:hyperlink w:anchor="_ENREF_17" w:tooltip="Fang, 2006 #4" w:history="1">
        <w:r>
          <w:rPr>
            <w:noProof/>
          </w:rPr>
          <w:t>17</w:t>
        </w:r>
      </w:hyperlink>
      <w:r>
        <w:rPr>
          <w:noProof/>
        </w:rPr>
        <w:t>]</w:t>
      </w:r>
      <w:r>
        <w:fldChar w:fldCharType="end"/>
      </w:r>
      <w:r>
        <w:t xml:space="preserve">, which sounds </w:t>
      </w:r>
      <w:r w:rsidRPr="00B85AEE">
        <w:t xml:space="preserve">counterintuitive </w:t>
      </w:r>
      <w:r>
        <w:t>and has not been realized in nature. With the help of these unusual properties, e.g. effective negative dynamic modulus and density, many important applications, including negative refraction</w:t>
      </w:r>
      <w:r>
        <w:fldChar w:fldCharType="begin">
          <w:fldData xml:space="preserve">PEVuZE5vdGU+PENpdGU+PEF1dGhvcj5ZYW88L0F1dGhvcj48WWVhcj4yMDA4PC9ZZWFyPjxSZWNO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OTMw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</w:fldData>
        </w:fldChar>
      </w:r>
      <w:r>
        <w:instrText xml:space="preserve"> ADDIN EN.CITE </w:instrText>
      </w:r>
      <w:r>
        <w:fldChar w:fldCharType="begin">
          <w:fldData xml:space="preserve">PEVuZE5vdGU+PENpdGU+PEF1dGhvcj5ZYW88L0F1dGhvcj48WWVhcj4yMDA4PC9ZZWFyPjxSZWNO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OTMw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</w:fldData>
        </w:fldChar>
      </w:r>
      <w:r>
        <w:instrText xml:space="preserve"> ADDIN EN.CITE.DATA </w:instrText>
      </w:r>
      <w:r>
        <w:fldChar w:fldCharType="end"/>
      </w:r>
      <w:r>
        <w:fldChar w:fldCharType="separate"/>
      </w:r>
      <w:r>
        <w:rPr>
          <w:noProof/>
        </w:rPr>
        <w:t>[</w:t>
      </w:r>
      <w:hyperlink w:anchor="_ENREF_24" w:tooltip="Yao, 2008 #9" w:history="1">
        <w:r>
          <w:rPr>
            <w:noProof/>
          </w:rPr>
          <w:t>24</w:t>
        </w:r>
      </w:hyperlink>
      <w:r>
        <w:rPr>
          <w:noProof/>
        </w:rPr>
        <w:t xml:space="preserve">, </w:t>
      </w:r>
      <w:hyperlink w:anchor="_ENREF_25" w:tooltip="Pendry, 2000 #48" w:history="1">
        <w:r>
          <w:rPr>
            <w:noProof/>
          </w:rPr>
          <w:t>25</w:t>
        </w:r>
      </w:hyperlink>
      <w:r>
        <w:rPr>
          <w:noProof/>
        </w:rPr>
        <w:t>]</w:t>
      </w:r>
      <w:r>
        <w:fldChar w:fldCharType="end"/>
      </w:r>
      <w:r>
        <w:t>,</w:t>
      </w:r>
      <w:r w:rsidRPr="004F5EB7">
        <w:t xml:space="preserve"> </w:t>
      </w:r>
      <w:r>
        <w:t>cloaking</w:t>
      </w:r>
      <w:r>
        <w:fldChar w:fldCharType="begin">
          <w:fldData xml:space="preserve">PEVuZE5vdGU+PENpdGU+PEF1dGhvcj5aaGFuZzwvQXV0aG9yPjxZZWFyPjIwMDg8L1llYXI+PFJl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=
</w:fldData>
        </w:fldChar>
      </w:r>
      <w:r>
        <w:instrText xml:space="preserve"> ADDIN EN.CITE </w:instrText>
      </w:r>
      <w:r>
        <w:fldChar w:fldCharType="begin">
          <w:fldData xml:space="preserve">PEVuZE5vdGU+PENpdGU+PEF1dGhvcj5aaGFuZzwvQXV0aG9yPjxZZWFyPjIwMDg8L1llYXI+PFJl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=
</w:fldData>
        </w:fldChar>
      </w:r>
      <w:r>
        <w:instrText xml:space="preserve"> ADDIN EN.CITE.DATA </w:instrText>
      </w:r>
      <w:r>
        <w:fldChar w:fldCharType="end"/>
      </w:r>
      <w:r>
        <w:fldChar w:fldCharType="separate"/>
      </w:r>
      <w:r>
        <w:rPr>
          <w:noProof/>
        </w:rPr>
        <w:t>[</w:t>
      </w:r>
      <w:hyperlink w:anchor="_ENREF_26" w:tooltip="Zhang, 2008 #18" w:history="1">
        <w:r>
          <w:rPr>
            <w:noProof/>
          </w:rPr>
          <w:t>26-28</w:t>
        </w:r>
      </w:hyperlink>
      <w:r>
        <w:rPr>
          <w:noProof/>
        </w:rPr>
        <w:t>]</w:t>
      </w:r>
      <w:r>
        <w:fldChar w:fldCharType="end"/>
      </w:r>
      <w:r>
        <w:t xml:space="preserve"> and </w:t>
      </w:r>
      <w:r w:rsidRPr="00063F59">
        <w:t>superlensing</w:t>
      </w:r>
      <w:r>
        <w:t xml:space="preserve"> below the diffraction limit</w:t>
      </w:r>
      <w:r>
        <w:fldChar w:fldCharType="begin">
          <w:fldData xml:space="preserve">PEVuZE5vdGU+PENpdGU+PEF1dGhvcj5MaXU8L0F1dGhvcj48WWVhcj4yMDA1PC9ZZWFyPjxSZWNO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</w:fldData>
        </w:fldChar>
      </w:r>
      <w:r>
        <w:instrText xml:space="preserve"> ADDIN EN.CITE </w:instrText>
      </w:r>
      <w:r>
        <w:fldChar w:fldCharType="begin">
          <w:fldData xml:space="preserve">PEVuZE5vdGU+PENpdGU+PEF1dGhvcj5MaXU8L0F1dGhvcj48WWVhcj4yMDA1PC9ZZWFyPjxSZWNO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</w:fldData>
        </w:fldChar>
      </w:r>
      <w:r>
        <w:instrText xml:space="preserve"> ADDIN EN.CITE.DATA </w:instrText>
      </w:r>
      <w:r>
        <w:fldChar w:fldCharType="end"/>
      </w:r>
      <w:r>
        <w:fldChar w:fldCharType="separate"/>
      </w:r>
      <w:r>
        <w:rPr>
          <w:noProof/>
        </w:rPr>
        <w:t>[</w:t>
      </w:r>
      <w:hyperlink w:anchor="_ENREF_29" w:tooltip="Liu, 2005 #10" w:history="1">
        <w:r>
          <w:rPr>
            <w:noProof/>
          </w:rPr>
          <w:t>29-31</w:t>
        </w:r>
      </w:hyperlink>
      <w:r>
        <w:rPr>
          <w:noProof/>
        </w:rPr>
        <w:t>]</w:t>
      </w:r>
      <w:r>
        <w:fldChar w:fldCharType="end"/>
      </w:r>
      <w:r>
        <w:t>, could be achieved through these metamaterials. More interestingly, these unusually properties of metamaterials originate from their designed microstructures, not from the building materials. Thus, the shape, size, orientation and arrangement of internal microstructures determine the properties of metamaterials.</w:t>
      </w:r>
    </w:p>
    <w:p w14:paraId="2042F1C7" w14:textId="07845E0F" w:rsidR="008F2398" w:rsidRDefault="008F2398" w:rsidP="008F2398">
      <w:pPr>
        <w:spacing w:line="480" w:lineRule="auto"/>
        <w:ind w:firstLine="720"/>
      </w:pPr>
      <w:r>
        <w:t>The design of mechanical metamaterials has attracted the attention of many in recent years. For example, Wang et al. demonstrated that the bandgap of acoustic metamaterials can be controlled and tuned through the buckling of microstructures</w:t>
      </w:r>
      <w:r>
        <w:fldChar w:fldCharType="begin"/>
      </w:r>
      <w:r>
        <w:instrText xml:space="preserve"> ADDIN EN.CITE &lt;EndNote&gt;&lt;Cite&gt;&lt;Author&gt;Wang&lt;/Author&gt;&lt;Year&gt;2014&lt;/Year&gt;&lt;RecNum&gt;51&lt;/RecNum&gt;&lt;DisplayText&gt;[32]&lt;/DisplayText&gt;&lt;record&gt;&lt;rec-number&gt;51&lt;/rec-number&gt;&lt;foreign-keys&gt;&lt;key app="EN" db-id="dwspee5zc9w5siextzhpa0ajzwzf2ztatxf2"&gt;51&lt;/key&gt;&lt;/foreign-keys&gt;&lt;ref-type name="Journal Article"&gt;17&lt;/ref-type&gt;&lt;contributors&gt;&lt;authors&gt;&lt;author&gt;Wang, P.&lt;/author&gt;&lt;author&gt;Casadei, F.&lt;/author&gt;&lt;author&gt;Shan, S. C.&lt;/author&gt;&lt;author&gt;Weaver, J. C.&lt;/author&gt;&lt;author&gt;Bertoldi, K.&lt;/author&gt;&lt;/authors&gt;&lt;/contributors&gt;&lt;auth-address&gt;Bertoldi, K&amp;#xD;Harvard Univ, Sch Engn &amp;amp; Appl Sci, Cambridge, MA 02138 USA&amp;#xD;Harvard Univ, Sch Engn &amp;amp; Appl Sci, Cambridge, MA 02138 USA&amp;#xD;Harvard Univ, Sch Engn &amp;amp; Appl Sci, Cambridge, MA 02138 USA&amp;#xD;Harvard Univ, Wyss Inst Biol Inspired Engn, Cambridge, MA 02138 USA&amp;#xD;Harvard Univ, Kavli Inst, Cambridge, MA 02138 USA&lt;/auth-address&gt;&lt;titles&gt;&lt;title&gt;Harnessing Buckling to Design Tunable Locally Resonant Acoustic Metamaterial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014301&lt;/pages&gt;&lt;volume&gt;113&lt;/volume&gt;&lt;number&gt;1&lt;/number&gt;&lt;keywords&gt;&lt;keyword&gt;wave-guides&lt;/keyword&gt;&lt;keyword&gt;rubber&lt;/keyword&gt;&lt;/keywords&gt;&lt;dates&gt;&lt;year&gt;2014&lt;/year&gt;&lt;pub-dates&gt;&lt;date&gt;Jul 3&lt;/date&gt;&lt;/pub-dates&gt;&lt;/dates&gt;&lt;isbn&gt;0031-9007&lt;/isbn&gt;&lt;accession-num&gt;ISI:000338504000002&lt;/accession-num&gt;&lt;urls&gt;&lt;related-urls&gt;&lt;url&gt;&amp;lt;Go to ISI&amp;gt;://000338504000002&lt;/url&gt;&lt;/related-urls&gt;&lt;/urls&gt;&lt;electronic-resource-num&gt;Artn 014301&amp;#xD;Doi 10.1103/Physrevlett.113.014301&lt;/electronic-resource-num&gt;&lt;language&gt;English&lt;/language&gt;&lt;/record&gt;&lt;/Cite&gt;&lt;/EndNote&gt;</w:instrText>
      </w:r>
      <w:r>
        <w:fldChar w:fldCharType="separate"/>
      </w:r>
      <w:r>
        <w:rPr>
          <w:noProof/>
        </w:rPr>
        <w:t>[</w:t>
      </w:r>
      <w:hyperlink w:anchor="_ENREF_32" w:tooltip="Wang, 2014 #51" w:history="1">
        <w:r>
          <w:rPr>
            <w:noProof/>
          </w:rPr>
          <w:t>32</w:t>
        </w:r>
      </w:hyperlink>
      <w:r>
        <w:rPr>
          <w:noProof/>
        </w:rPr>
        <w:t>]</w:t>
      </w:r>
      <w:r>
        <w:fldChar w:fldCharType="end"/>
      </w:r>
      <w:r>
        <w:t xml:space="preserve">. Moreover, the buckling of microstructures is also found to be able to induce the </w:t>
      </w:r>
      <w:r w:rsidRPr="00E77729">
        <w:t>auxetic behavior</w:t>
      </w:r>
      <w:r>
        <w:t xml:space="preserve"> of 3D soft mechanical metamaterials, creating a new class of </w:t>
      </w:r>
      <w:r w:rsidRPr="009714C4">
        <w:t>new materials “Bucklicrystals”</w:t>
      </w:r>
      <w:r>
        <w:fldChar w:fldCharType="begin"/>
      </w:r>
      <w:r>
        <w:instrText xml:space="preserve"> ADDIN EN.CITE &lt;EndNote&gt;&lt;Cite&gt;&lt;Author&gt;Babaee&lt;/Author&gt;&lt;Year&gt;2013&lt;/Year&gt;&lt;RecNum&gt;52&lt;/RecNum&gt;&lt;DisplayText&gt;[33]&lt;/DisplayText&gt;&lt;record&gt;&lt;rec-number&gt;52&lt;/rec-number&gt;&lt;foreign-keys&gt;&lt;key app="EN" db-id="dwspee5zc9w5siextzhpa0ajzwzf2ztatxf2"&gt;52&lt;/key&gt;&lt;/foreign-keys&gt;&lt;ref-type name="Journal Article"&gt;17&lt;/ref-type&gt;&lt;contributors&gt;&lt;authors&gt;&lt;author&gt;Babaee, S.&lt;/author&gt;&lt;author&gt;Shim, J.&lt;/author&gt;&lt;author&gt;Weaver, J. C.&lt;/author&gt;&lt;author&gt;Chen, E. R.&lt;/author&gt;&lt;author&gt;Patel, N.&lt;/author&gt;&lt;author&gt;Bertoldi, K.&lt;/author&gt;&lt;/authors&gt;&lt;/contributors&gt;&lt;auth-address&gt;Bertoldi, K&amp;#xD;Harvard Univ, Sch Engn &amp;amp; Appl Sci, Cambridge, MA 02138 USA&amp;#xD;Harvard Univ, Sch Engn &amp;amp; Appl Sci, Cambridge, MA 02138 USA&amp;#xD;Harvard Univ, Sch Engn &amp;amp; Appl Sci, Cambridge, MA 02138 USA&amp;#xD;SUNY Buffalo, Dept Civil Struct &amp;amp; Environm Engn, Buffalo, NY 14260 USA&amp;#xD;Harvard Univ, Wyss Inst Biol Inspired Engn, Boston, MA 02115 USA&amp;#xD;Harvard Univ, Kavli Inst Bionano Sci &amp;amp; Technol, Cambridge, MA 02138 USA&lt;/auth-address&gt;&lt;titles&gt;&lt;title&gt;3D Soft Metamaterials with Negative Poisson&amp;apos;s Ratio&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5044-5049&lt;/pages&gt;&lt;volume&gt;25&lt;/volume&gt;&lt;number&gt;36&lt;/number&gt;&lt;keywords&gt;&lt;keyword&gt;metamaterial&lt;/keyword&gt;&lt;keyword&gt;instability&lt;/keyword&gt;&lt;keyword&gt;auxetic&lt;/keyword&gt;&lt;keyword&gt;large strain&lt;/keyword&gt;&lt;keyword&gt;shell&lt;/keyword&gt;&lt;keyword&gt;crystals&lt;/keyword&gt;&lt;keyword&gt;behavior&lt;/keyword&gt;&lt;/keywords&gt;&lt;dates&gt;&lt;year&gt;2013&lt;/year&gt;&lt;pub-dates&gt;&lt;date&gt;Sep&lt;/date&gt;&lt;/pub-dates&gt;&lt;/dates&gt;&lt;isbn&gt;0935-9648&lt;/isbn&gt;&lt;accession-num&gt;ISI:000327686700005&lt;/accession-num&gt;&lt;urls&gt;&lt;related-urls&gt;&lt;url&gt;&amp;lt;Go to ISI&amp;gt;://000327686700005&lt;/url&gt;&lt;/related-urls&gt;&lt;/urls&gt;&lt;electronic-resource-num&gt;DOI 10.1002/adma.201301986&lt;/electronic-resource-num&gt;&lt;language&gt;English&lt;/language&gt;&lt;/record&gt;&lt;/Cite&gt;&lt;/EndNote&gt;</w:instrText>
      </w:r>
      <w:r>
        <w:fldChar w:fldCharType="separate"/>
      </w:r>
      <w:r>
        <w:rPr>
          <w:noProof/>
        </w:rPr>
        <w:t>[</w:t>
      </w:r>
      <w:hyperlink w:anchor="_ENREF_33" w:tooltip="Babaee, 2013 #52" w:history="1">
        <w:r>
          <w:rPr>
            <w:noProof/>
          </w:rPr>
          <w:t>33</w:t>
        </w:r>
      </w:hyperlink>
      <w:r>
        <w:rPr>
          <w:noProof/>
        </w:rPr>
        <w:t>]</w:t>
      </w:r>
      <w:r>
        <w:fldChar w:fldCharType="end"/>
      </w:r>
      <w:r>
        <w:t xml:space="preserve">. Through direct lattice transformation, </w:t>
      </w:r>
      <w:r w:rsidRPr="001A432E">
        <w:t>Bückmann</w:t>
      </w:r>
      <w:r>
        <w:t xml:space="preserve"> et al. explored the mechanical cloaking behavior of 2D lattices</w:t>
      </w:r>
      <w:r>
        <w:fldChar w:fldCharType="begin"/>
      </w:r>
      <w:r>
        <w:instrText xml:space="preserve"> ADDIN EN.CITE &lt;EndNote&gt;&lt;Cite&gt;&lt;Author&gt;Buckmann&lt;/Author&gt;&lt;Year&gt;2015&lt;/Year&gt;&lt;RecNum&gt;53&lt;/RecNum&gt;&lt;DisplayText&gt;[34]&lt;/DisplayText&gt;&lt;record&gt;&lt;rec-number&gt;53&lt;/rec-number&gt;&lt;foreign-keys&gt;&lt;key app="EN" db-id="dwspee5zc9w5siextzhpa0ajzwzf2ztatxf2"&gt;53&lt;/key&gt;&lt;/foreign-keys&gt;&lt;ref-type name="Journal Article"&gt;17&lt;/ref-type&gt;&lt;contributors&gt;&lt;authors&gt;&lt;author&gt;Buckmann, T.&lt;/author&gt;&lt;author&gt;Kadic, M.&lt;/author&gt;&lt;author&gt;Schittny, R.&lt;/author&gt;&lt;author&gt;Wegener, M.&lt;/author&gt;&lt;/authors&gt;&lt;/contributors&gt;&lt;auth-address&gt;Buckmann, T&amp;#xD;Karlsruhe Inst Technol, Inst Appl Phys, D-76128 Karlsruhe, Germany&amp;#xD;Karlsruhe Inst Technol, Inst Appl Phys, D-76128 Karlsruhe, Germany&amp;#xD;Karlsruhe Inst Technol, Inst Appl Phys, D-76128 Karlsruhe, Germany&amp;#xD;Karlsruhe Inst Technol, Inst Nanotechnol, D-76128 Karlsruhe, Germany&lt;/auth-address&gt;&lt;titles&gt;&lt;title&gt;Mechanical cloak design by direct lattice transformation&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4930-4934&lt;/pages&gt;&lt;volume&gt;112&lt;/volume&gt;&lt;number&gt;16&lt;/number&gt;&lt;keywords&gt;&lt;keyword&gt;mechanical metamaterials&lt;/keyword&gt;&lt;keyword&gt;cloaking&lt;/keyword&gt;&lt;keyword&gt;coordinate transformations&lt;/keyword&gt;&lt;keyword&gt;direct lattice transformation&lt;/keyword&gt;&lt;keyword&gt;metamaterials&lt;/keyword&gt;&lt;keyword&gt;ultralight&lt;/keyword&gt;&lt;/keywords&gt;&lt;dates&gt;&lt;year&gt;2015&lt;/year&gt;&lt;pub-dates&gt;&lt;date&gt;Apr 21&lt;/date&gt;&lt;/pub-dates&gt;&lt;/dates&gt;&lt;isbn&gt;0027-8424&lt;/isbn&gt;&lt;accession-num&gt;ISI:000353239100041&lt;/accession-num&gt;&lt;urls&gt;&lt;related-urls&gt;&lt;url&gt;&amp;lt;Go to ISI&amp;gt;://000353239100041&lt;/url&gt;&lt;/related-urls&gt;&lt;/urls&gt;&lt;electronic-resource-num&gt;DOI 10.1073/pnas.1501240112&lt;/electronic-resource-num&gt;&lt;language&gt;English&lt;/language&gt;&lt;/record&gt;&lt;/Cite&gt;&lt;/EndNote&gt;</w:instrText>
      </w:r>
      <w:r>
        <w:fldChar w:fldCharType="separate"/>
      </w:r>
      <w:r>
        <w:rPr>
          <w:noProof/>
        </w:rPr>
        <w:t>[</w:t>
      </w:r>
      <w:hyperlink w:anchor="_ENREF_34" w:tooltip="Buckmann, 2015 #53" w:history="1">
        <w:r>
          <w:rPr>
            <w:noProof/>
          </w:rPr>
          <w:t>34</w:t>
        </w:r>
      </w:hyperlink>
      <w:r>
        <w:rPr>
          <w:noProof/>
        </w:rPr>
        <w:t>]</w:t>
      </w:r>
      <w:r>
        <w:fldChar w:fldCharType="end"/>
      </w:r>
      <w:r>
        <w:t xml:space="preserve">. </w:t>
      </w:r>
      <w:r>
        <w:lastRenderedPageBreak/>
        <w:t xml:space="preserve">They found that a 2D discrete lattice can be used to cloak a void with respect to static uniaxial compression, after the spatial coordinate transformation. All these works shed light on how microstructure design of mechanical metamaterials can be manipulated to enable a variety of applications. </w:t>
      </w:r>
    </w:p>
    <w:p w14:paraId="43423071" w14:textId="77777777" w:rsidR="008F2398" w:rsidRDefault="008F2398" w:rsidP="008F2398">
      <w:pPr>
        <w:spacing w:line="480" w:lineRule="auto"/>
        <w:ind w:firstLine="720"/>
      </w:pPr>
      <w:r>
        <w:t xml:space="preserve">In this thesis, we report a design of mechanical metamaterials for simultaneous vibration isolation and energy harvesting, through finite element analysis (FEA) and 3D printing-assisted experimental validation. Using a square </w:t>
      </w:r>
      <w:r w:rsidRPr="00CB44E9">
        <w:t xml:space="preserve">periodic </w:t>
      </w:r>
      <w:r>
        <w:t>lattice as the primary structure, we attach extra cantilevers (</w:t>
      </w:r>
      <w:r w:rsidRPr="00936F4F">
        <w:t>auxiliary structure</w:t>
      </w:r>
      <w:r>
        <w:t xml:space="preserve">) to the primary, which can oscillate at their natural frequency. Due to the local resonant behavior of the </w:t>
      </w:r>
      <w:r w:rsidRPr="00936F4F">
        <w:t>auxiliary structure</w:t>
      </w:r>
      <w:r>
        <w:t xml:space="preserve">, a complete band gap can be created in the natural frequency range of the </w:t>
      </w:r>
      <w:r w:rsidRPr="00936F4F">
        <w:t>auxiliary</w:t>
      </w:r>
      <w:r>
        <w:t xml:space="preserve">. The suppression of the vibrations is achieved through the transfer of kinetic energy into the </w:t>
      </w:r>
      <w:r w:rsidRPr="00936F4F">
        <w:t>auxiliary</w:t>
      </w:r>
      <w:r>
        <w:t xml:space="preserve"> in the band gap frequency range. By coating the </w:t>
      </w:r>
      <w:r w:rsidRPr="004D1188">
        <w:t>piezoelectric</w:t>
      </w:r>
      <w:r>
        <w:t xml:space="preserve"> thin film, p</w:t>
      </w:r>
      <w:r w:rsidRPr="007C1C71">
        <w:t>olyvinylidene fluoride</w:t>
      </w:r>
      <w:r>
        <w:t xml:space="preserve"> (PVDF), on the </w:t>
      </w:r>
      <w:r w:rsidRPr="00936F4F">
        <w:t>auxiliary</w:t>
      </w:r>
      <w:r>
        <w:t xml:space="preserve"> cantilever, the kinetic energy can be further converted into electric energy for powering other devices. In this way, </w:t>
      </w:r>
      <w:r>
        <w:rPr>
          <w:rFonts w:hint="eastAsia"/>
        </w:rPr>
        <w:t>t</w:t>
      </w:r>
      <w:r>
        <w:t xml:space="preserve">wo distinct functions, </w:t>
      </w:r>
      <w:r w:rsidRPr="006E4259">
        <w:t xml:space="preserve">vibration </w:t>
      </w:r>
      <w:r>
        <w:t>isolation and energy harvesting,</w:t>
      </w:r>
      <w:r w:rsidRPr="006E4259">
        <w:t xml:space="preserve"> are achieved simultaneously</w:t>
      </w:r>
      <w:r>
        <w:t xml:space="preserve"> through the designed mechanical metamaterials</w:t>
      </w:r>
      <w:r w:rsidRPr="006E4259">
        <w:t>, as byproducts of the same physical mechanism</w:t>
      </w:r>
      <w:r>
        <w:t xml:space="preserve">. </w:t>
      </w:r>
      <w:r w:rsidRPr="00963F06">
        <w:t xml:space="preserve">This </w:t>
      </w:r>
      <w:r>
        <w:t>study</w:t>
      </w:r>
      <w:r w:rsidRPr="00963F06">
        <w:t xml:space="preserve"> reveal</w:t>
      </w:r>
      <w:r>
        <w:t>s</w:t>
      </w:r>
      <w:r w:rsidRPr="00963F06">
        <w:t xml:space="preserve"> the energy harvesting mechanisms of microstructured </w:t>
      </w:r>
      <w:r>
        <w:t>mechanical</w:t>
      </w:r>
      <w:r w:rsidRPr="00963F06">
        <w:t xml:space="preserve"> metamaterials through a deep understanding of the interplay between phononic bandgaps and the mechanical-electrical coupling in the electroactive polymer materials.</w:t>
      </w:r>
    </w:p>
    <w:p w14:paraId="5D492E06" w14:textId="77777777" w:rsidR="008F2398" w:rsidRPr="000B423A" w:rsidRDefault="008F2398" w:rsidP="008F2398">
      <w:pPr>
        <w:pStyle w:val="Heading2"/>
        <w:spacing w:line="480" w:lineRule="auto"/>
        <w:rPr>
          <w:rFonts w:ascii="Times New Roman" w:hAnsi="Times New Roman" w:cs="Times New Roman"/>
          <w:b/>
          <w:bCs/>
          <w:color w:val="auto"/>
          <w:kern w:val="32"/>
          <w:szCs w:val="24"/>
          <w:lang w:eastAsia="zh-CN"/>
        </w:rPr>
      </w:pPr>
      <w:bookmarkStart w:id="10" w:name="_Toc437011557"/>
      <w:r>
        <w:rPr>
          <w:rFonts w:ascii="Times New Roman" w:hAnsi="Times New Roman" w:cs="Times New Roman"/>
          <w:b/>
          <w:bCs/>
          <w:color w:val="auto"/>
          <w:kern w:val="32"/>
          <w:szCs w:val="24"/>
          <w:lang w:eastAsia="zh-CN"/>
        </w:rPr>
        <w:t>1.5</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Developing a New Piezoelectric Additive Manufacturing Material for Sensors and Energy Harvesting</w:t>
      </w:r>
      <w:bookmarkEnd w:id="10"/>
    </w:p>
    <w:p w14:paraId="5B778740" w14:textId="77777777" w:rsidR="008F2398" w:rsidRPr="000B423A" w:rsidRDefault="008F2398" w:rsidP="008F2398">
      <w:pPr>
        <w:spacing w:line="480" w:lineRule="auto"/>
        <w:ind w:firstLine="720"/>
      </w:pPr>
      <w:r w:rsidRPr="000B423A">
        <w:t xml:space="preserve">In addition to developing bio-compatible materials for bio-medical implants and drug delivery, our group is interested in developing piezoelectric material to enable new types of </w:t>
      </w:r>
      <w:r w:rsidRPr="000B423A">
        <w:lastRenderedPageBreak/>
        <w:t>multi-functional devices from micro-actuators and vibration warning systems to micro piezoelectric energy harvesters capable of powering wireless sensor nodes.</w:t>
      </w:r>
    </w:p>
    <w:p w14:paraId="138C91BF" w14:textId="77777777" w:rsidR="008F2398" w:rsidRPr="000B423A" w:rsidRDefault="008F2398" w:rsidP="008F2398">
      <w:pPr>
        <w:spacing w:line="480" w:lineRule="auto"/>
        <w:ind w:firstLine="720"/>
      </w:pPr>
      <w:r w:rsidRPr="000B423A">
        <w:t xml:space="preserve">To enable the construction of these types of devices with additive manufacturing new types of piezoelectric resins and conductive resins must be developed.  This next section focuses on the development of a new piezoelectric resin for projection micro setereolithography systems.  This specific resin will be tested and developed on our exiting 3D printer and will be simultaneously used in the new inverted 3D projection system that we </w:t>
      </w:r>
      <w:r>
        <w:t>have constructed</w:t>
      </w:r>
      <w:r w:rsidRPr="000B423A">
        <w:t xml:space="preserve">.  In preliminary designs 30% PVDF by volume is mixed with 67.8% HDDA, 2% Irgacure 819 and 0.2% Sudan I to create this piezoelectric resin, however initial designs have proven difficult to pole and test, our group is currently exploring a number of solvents including (dimethyl acetamide, dimethyl formamide, and dimethyl sulfoxide) to dissolve PVDF material in HDDA this will reduce the viscosity of the material and enable a consistent mixture of materials.  </w:t>
      </w:r>
      <w:r>
        <w:t xml:space="preserve">After extensive testing, we have demonstrated a viable piezoelectric material with Diethyl Fumarate. </w:t>
      </w:r>
    </w:p>
    <w:p w14:paraId="12C00AA8" w14:textId="77777777" w:rsidR="008F2398" w:rsidRPr="000B423A" w:rsidRDefault="008F2398" w:rsidP="008F2398">
      <w:pPr>
        <w:pStyle w:val="Heading2"/>
        <w:spacing w:line="480" w:lineRule="auto"/>
        <w:rPr>
          <w:rFonts w:ascii="Times New Roman" w:hAnsi="Times New Roman" w:cs="Times New Roman"/>
          <w:b/>
          <w:bCs/>
          <w:color w:val="auto"/>
          <w:kern w:val="32"/>
          <w:szCs w:val="24"/>
          <w:lang w:eastAsia="zh-CN"/>
        </w:rPr>
      </w:pPr>
      <w:bookmarkStart w:id="11" w:name="_Toc437011558"/>
      <w:r>
        <w:rPr>
          <w:rFonts w:ascii="Times New Roman" w:hAnsi="Times New Roman" w:cs="Times New Roman"/>
          <w:b/>
          <w:bCs/>
          <w:color w:val="auto"/>
          <w:kern w:val="32"/>
          <w:szCs w:val="24"/>
          <w:lang w:eastAsia="zh-CN"/>
        </w:rPr>
        <w:t>1.6</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The Unique Role of Piezoelectric Materials</w:t>
      </w:r>
      <w:bookmarkEnd w:id="11"/>
    </w:p>
    <w:p w14:paraId="6C658055" w14:textId="77777777" w:rsidR="008F2398" w:rsidRPr="00FA4857" w:rsidRDefault="008F2398" w:rsidP="008F2398">
      <w:pPr>
        <w:pStyle w:val="NormalWeb"/>
        <w:spacing w:before="0" w:beforeAutospacing="0" w:after="0" w:afterAutospacing="0" w:line="480" w:lineRule="auto"/>
        <w:rPr>
          <w:rFonts w:eastAsiaTheme="minorHAnsi"/>
          <w:lang w:eastAsia="en-US"/>
        </w:rPr>
      </w:pPr>
      <w:r>
        <w:tab/>
      </w:r>
      <w:r w:rsidRPr="006F1E87">
        <w:rPr>
          <w:rFonts w:eastAsiaTheme="minorHAnsi"/>
          <w:color w:val="000000"/>
          <w:lang w:eastAsia="en-US"/>
        </w:rPr>
        <w:t>Piezoelectricity, also called the piezoelectric effect, is the ability of cert</w:t>
      </w:r>
      <w:r>
        <w:rPr>
          <w:rFonts w:eastAsiaTheme="minorHAnsi"/>
          <w:color w:val="000000"/>
          <w:lang w:eastAsia="en-US"/>
        </w:rPr>
        <w:t xml:space="preserve">ain materials to generate an alternating current (AC) </w:t>
      </w:r>
      <w:r w:rsidRPr="006F1E87">
        <w:rPr>
          <w:rFonts w:eastAsiaTheme="minorHAnsi"/>
          <w:color w:val="000000"/>
          <w:lang w:eastAsia="en-US"/>
        </w:rPr>
        <w:t>voltage when subjected to a mechanical stress or vibration, or to vibrate when subj</w:t>
      </w:r>
      <w:r>
        <w:rPr>
          <w:rFonts w:eastAsiaTheme="minorHAnsi"/>
          <w:color w:val="000000"/>
          <w:lang w:eastAsia="en-US"/>
        </w:rPr>
        <w:t>ected to an AC voltage, or both</w:t>
      </w:r>
      <w:r w:rsidRPr="006F1E87">
        <w:rPr>
          <w:rFonts w:eastAsiaTheme="minorHAnsi"/>
          <w:color w:val="000000"/>
          <w:lang w:eastAsia="en-US"/>
        </w:rPr>
        <w:t xml:space="preserve"> (1)</w:t>
      </w:r>
      <w:r>
        <w:rPr>
          <w:rFonts w:eastAsiaTheme="minorHAnsi"/>
          <w:color w:val="000000"/>
          <w:lang w:eastAsia="en-US"/>
        </w:rPr>
        <w:t xml:space="preserve">. </w:t>
      </w:r>
      <w:r w:rsidRPr="006F1E87">
        <w:rPr>
          <w:color w:val="000000"/>
        </w:rPr>
        <w:t xml:space="preserve">Piezoelectric materials are important because their properties enable a broad range of unique and useful devices.  One </w:t>
      </w:r>
      <w:r>
        <w:rPr>
          <w:color w:val="000000"/>
        </w:rPr>
        <w:t>such group of devices are</w:t>
      </w:r>
      <w:r w:rsidRPr="006F1E87">
        <w:rPr>
          <w:color w:val="000000"/>
        </w:rPr>
        <w:t xml:space="preserve"> piezoelectric transducers, such as intrusion detectors and alarms.  Piezoelectric</w:t>
      </w:r>
      <w:r>
        <w:rPr>
          <w:color w:val="000000"/>
        </w:rPr>
        <w:t xml:space="preserve"> devices are also employed at audio frequencies (AF) </w:t>
      </w:r>
      <w:r w:rsidRPr="006F1E87">
        <w:rPr>
          <w:color w:val="000000"/>
        </w:rPr>
        <w:t>as pickups, microphones, earphones, beepers, and buzzers. In wireless applications, piezoelectricity makes it possible to use crystals and ceramics as oscillators that generated pred</w:t>
      </w:r>
      <w:r>
        <w:rPr>
          <w:color w:val="000000"/>
        </w:rPr>
        <w:t>ictable and stable signals at radio frequencies (RF)</w:t>
      </w:r>
      <w:r w:rsidRPr="006F1E87">
        <w:rPr>
          <w:color w:val="000000"/>
        </w:rPr>
        <w:t xml:space="preserve"> (1).</w:t>
      </w:r>
    </w:p>
    <w:p w14:paraId="0CF92AA7" w14:textId="77777777" w:rsidR="008F2398" w:rsidRPr="006F1E87" w:rsidRDefault="008F2398" w:rsidP="008F2398">
      <w:pPr>
        <w:spacing w:line="480" w:lineRule="auto"/>
        <w:ind w:firstLine="720"/>
      </w:pPr>
      <w:r w:rsidRPr="006F1E87">
        <w:rPr>
          <w:color w:val="000000"/>
        </w:rPr>
        <w:lastRenderedPageBreak/>
        <w:t>Today the vast majority of piezoelectric films are rolled (18) or spin coated (16,17) onto a planar surface.  Although these coatings (especially rolling) are low cost and high volume, they limit a designer’s ability to use piezoelectric materials in new ways.  To simplify the production and prototyping of devices with piezoelect</w:t>
      </w:r>
      <w:r>
        <w:rPr>
          <w:color w:val="000000"/>
        </w:rPr>
        <w:t xml:space="preserve">ric and conductive components </w:t>
      </w:r>
      <w:r w:rsidRPr="006F1E87">
        <w:rPr>
          <w:color w:val="000000"/>
        </w:rPr>
        <w:t>our group has been pursuing new multi-functional materials for stereolithography printing technologies.  </w:t>
      </w:r>
    </w:p>
    <w:p w14:paraId="4DE60030" w14:textId="77777777" w:rsidR="008F2398" w:rsidRPr="006F1E87" w:rsidRDefault="008F2398" w:rsidP="008F2398">
      <w:pPr>
        <w:spacing w:line="480" w:lineRule="auto"/>
        <w:ind w:firstLine="720"/>
      </w:pPr>
      <w:r w:rsidRPr="006F1E87">
        <w:rPr>
          <w:color w:val="000000"/>
        </w:rPr>
        <w:t>Stereolithographic printing technologies cure liquid resin with a UV laser or a projected UV pattern.  Examples of commercial companies selling these printers include EnvisionTec(19), which sells micro stereolithography and projection stereolithography printers; Stratasys (20), which sells ink-jet printers based on a UV curable resin; and two new low cost entrants:  Formlabs (21), selling $3000 micro stereolithography printers and MakeX, selling a $2000 projectio</w:t>
      </w:r>
      <w:r>
        <w:rPr>
          <w:color w:val="000000"/>
        </w:rPr>
        <w:t>n stereolithography printer. A final example is Carbon3D, which is</w:t>
      </w:r>
      <w:r w:rsidRPr="006F1E87">
        <w:rPr>
          <w:color w:val="000000"/>
        </w:rPr>
        <w:t xml:space="preserve"> developing a printer based on projection techniques and CLIP technology and is able to print designs 25-100 times faster than all of the previously mentioned competing technologies. As the new low cost options begin to proliferate, the demand for multi-functional resin materials will continue to increase.  The piezoelectric material we are describing in this work could be modified easily to function on any of these existing commercial printing technologies. </w:t>
      </w:r>
    </w:p>
    <w:p w14:paraId="0BA22222" w14:textId="77777777" w:rsidR="008F2398" w:rsidRPr="006F1E87" w:rsidRDefault="008F2398" w:rsidP="008F2398">
      <w:pPr>
        <w:spacing w:line="480" w:lineRule="auto"/>
      </w:pPr>
      <w:r w:rsidRPr="006F1E87">
        <w:rPr>
          <w:color w:val="000000"/>
        </w:rPr>
        <w:tab/>
        <w:t xml:space="preserve">To address the gap in functional materials available, a number of groups have been exploring the possibility of additive manufacturing of piezoelectric materials. Notably Sun et. al (2,3) developed a piezoceramic able to 3D print detailed designs out of a piezoelectric material. However, the material was very brittle, required a post process step of baking at hundreds of degrees C which caused large internal stresses and would deform designs, addressing this issue was what inspired the </w:t>
      </w:r>
      <w:r>
        <w:rPr>
          <w:color w:val="000000"/>
        </w:rPr>
        <w:t>development of our polymer PVDF-</w:t>
      </w:r>
      <w:r w:rsidRPr="006F1E87">
        <w:rPr>
          <w:color w:val="000000"/>
        </w:rPr>
        <w:t xml:space="preserve">based piezoelectric material. </w:t>
      </w:r>
    </w:p>
    <w:p w14:paraId="66042D05" w14:textId="77777777" w:rsidR="008F2398" w:rsidRPr="006F1E87" w:rsidRDefault="008F2398" w:rsidP="008F2398">
      <w:pPr>
        <w:spacing w:line="480" w:lineRule="auto"/>
        <w:ind w:firstLine="720"/>
      </w:pPr>
      <w:r w:rsidRPr="006F1E87">
        <w:rPr>
          <w:color w:val="000000"/>
        </w:rPr>
        <w:lastRenderedPageBreak/>
        <w:t xml:space="preserve">In addition to piezoelectric materials other groups have developed conductive stereolithography materials.  In 2006, Sandoval et al. functionalized a stereolithography resin by integrating carbon nanotubes, enabling conductive properties of the material.  In 2014, a conductive transparent material using a polymer ionic liquid was developed and printed in high resolution on a projection micro stereolithography machine (23).In addition to conductive materials, Polymer Supermagnetic (13), magnette/thermoplastic material (14), Magnetic Nano-Composite Resins (10) have been developed. </w:t>
      </w:r>
    </w:p>
    <w:p w14:paraId="493FFB46" w14:textId="77777777" w:rsidR="008F2398" w:rsidRPr="006F1E87" w:rsidRDefault="008F2398" w:rsidP="008F2398">
      <w:pPr>
        <w:spacing w:line="480" w:lineRule="auto"/>
      </w:pPr>
      <w:r w:rsidRPr="006F1E87">
        <w:rPr>
          <w:color w:val="000000"/>
        </w:rPr>
        <w:tab/>
        <w:t>The material we have developed contains PVDF, a piezoelectric polymer which possesses 10 times the piezoelectric properties of a similarly sized quartz crystal (24).  Although PVDF was initially the obvious choice to mix into projection resins, past researchers have had extreme difficulty integrating PVDF into a functional piezoelectric resin. (26) After running our own experiments we found this difficulty was due to the extremely high viscosity of PVDF when mixed with most solvents, dealing with a quickly separating suspension and solvent evaporation problems.  We have addressed these issues by identif</w:t>
      </w:r>
      <w:r>
        <w:rPr>
          <w:color w:val="000000"/>
        </w:rPr>
        <w:t>ying the</w:t>
      </w:r>
      <w:r w:rsidRPr="006F1E87">
        <w:rPr>
          <w:color w:val="000000"/>
        </w:rPr>
        <w:t xml:space="preserve"> ‘gold standard’ solvent DEF (Diethyl Fumarate).  This solvent has an extremely low evaporation rate, an extremely low viscosity, completely dissolves PVDF in HDDA, along with Sudan I and Irgacure 819.  This solvent also holds the PVDF in suspension for up over 48 hours, (figure 8) enabling a large number of prints before the material needs to be re-mixed (sensors were printed mixing the resin every 2 hours).  By using this solvent in concentrations of 15-25% by mass we have been able to successfully print 15-25% by mass PVDF concentration imbed in 30-40% HDDA with 20-30% DEF. Not only can we print at resolutions approaching 7um with layer depths of 20um (Figure 9), this material maintains strong piezoelectric properties and we have measured g</w:t>
      </w:r>
      <w:r w:rsidRPr="006F1E87">
        <w:rPr>
          <w:color w:val="000000"/>
          <w:vertAlign w:val="subscript"/>
        </w:rPr>
        <w:t>33</w:t>
      </w:r>
      <w:r w:rsidRPr="006F1E87">
        <w:rPr>
          <w:color w:val="000000"/>
        </w:rPr>
        <w:t xml:space="preserve"> over 100 V*m/N*10^-3. </w:t>
      </w:r>
    </w:p>
    <w:p w14:paraId="369779D5" w14:textId="77777777" w:rsidR="008F2398" w:rsidRDefault="008F2398" w:rsidP="008F2398">
      <w:pPr>
        <w:spacing w:line="480" w:lineRule="auto"/>
        <w:rPr>
          <w:rFonts w:eastAsia="Times New Roman"/>
          <w:color w:val="000000"/>
        </w:rPr>
      </w:pPr>
      <w:r w:rsidRPr="006F1E87">
        <w:rPr>
          <w:rFonts w:eastAsia="Times New Roman"/>
          <w:color w:val="000000"/>
        </w:rPr>
        <w:lastRenderedPageBreak/>
        <w:tab/>
      </w:r>
      <w:r>
        <w:rPr>
          <w:rFonts w:eastAsia="Times New Roman"/>
          <w:color w:val="000000"/>
        </w:rPr>
        <w:t>Further in the thesis, we will show</w:t>
      </w:r>
      <w:r w:rsidRPr="006F1E87">
        <w:rPr>
          <w:rFonts w:eastAsia="Times New Roman"/>
          <w:color w:val="000000"/>
        </w:rPr>
        <w:t xml:space="preserve"> a theory section focusing on how piezoelectric mat</w:t>
      </w:r>
      <w:r>
        <w:rPr>
          <w:rFonts w:eastAsia="Times New Roman"/>
          <w:color w:val="000000"/>
        </w:rPr>
        <w:t>erials (specifically PVDF) work</w:t>
      </w:r>
      <w:r w:rsidRPr="006F1E87">
        <w:rPr>
          <w:rFonts w:eastAsia="Times New Roman"/>
          <w:color w:val="000000"/>
        </w:rPr>
        <w:t xml:space="preserve">, and how temperature can impact the PVDF polling results.  It is followed by an experimental fabrication section where the custom 3D printer we are using in our lab is explained in detail as well as the fabrication of each individual sensor.  The next section are the experimental results, including </w:t>
      </w:r>
      <w:r w:rsidRPr="006F1E87">
        <w:rPr>
          <w:color w:val="000000"/>
        </w:rPr>
        <w:t>g</w:t>
      </w:r>
      <w:r w:rsidRPr="006F1E87">
        <w:rPr>
          <w:color w:val="000000"/>
          <w:vertAlign w:val="subscript"/>
        </w:rPr>
        <w:t>33</w:t>
      </w:r>
      <w:r w:rsidRPr="006F1E87">
        <w:rPr>
          <w:rFonts w:eastAsia="Times New Roman"/>
          <w:color w:val="000000"/>
        </w:rPr>
        <w:t xml:space="preserve"> measurements of sensors with different concentrations of PVDF, poled at various temperatures, and the impacts of temperature and PVDF concentration on the material’s viscosity and printability. Those graphs are followed by a time-lapse of the suspension separation and a section demonstrating the high resolution capabilities with this material through a print of St. Basil’s Cathedral.  Lastly, the information is summarized in the conclusion where future methods to improve piezoelectric coefficients are also discussed. </w:t>
      </w:r>
      <w:r>
        <w:rPr>
          <w:rFonts w:eastAsia="Times New Roman"/>
          <w:color w:val="000000"/>
        </w:rPr>
        <w:t xml:space="preserve"> </w:t>
      </w:r>
    </w:p>
    <w:p w14:paraId="6C29AC34" w14:textId="77777777" w:rsidR="008F2398" w:rsidRDefault="008F2398" w:rsidP="008F2398">
      <w:pPr>
        <w:pStyle w:val="Heading2"/>
        <w:spacing w:line="480" w:lineRule="auto"/>
        <w:rPr>
          <w:rFonts w:ascii="Times New Roman" w:hAnsi="Times New Roman" w:cs="Times New Roman"/>
          <w:b/>
          <w:bCs/>
          <w:color w:val="auto"/>
          <w:kern w:val="32"/>
          <w:szCs w:val="24"/>
          <w:lang w:eastAsia="zh-CN"/>
        </w:rPr>
      </w:pPr>
      <w:bookmarkStart w:id="12" w:name="_Toc437011559"/>
      <w:r>
        <w:rPr>
          <w:rFonts w:ascii="Times New Roman" w:hAnsi="Times New Roman" w:cs="Times New Roman"/>
          <w:b/>
          <w:bCs/>
          <w:color w:val="auto"/>
          <w:kern w:val="32"/>
          <w:szCs w:val="24"/>
          <w:lang w:eastAsia="zh-CN"/>
        </w:rPr>
        <w:t>1.6 Novelty and Utility of B-ink Stent Designs</w:t>
      </w:r>
      <w:bookmarkEnd w:id="12"/>
    </w:p>
    <w:p w14:paraId="15C04034" w14:textId="66E6E719" w:rsidR="008F2398" w:rsidRPr="00664277" w:rsidRDefault="008F2398" w:rsidP="008F2398">
      <w:pPr>
        <w:spacing w:line="480" w:lineRule="auto"/>
        <w:ind w:firstLine="720"/>
        <w:jc w:val="both"/>
      </w:pPr>
      <w:r w:rsidRPr="00305FA1">
        <w:t xml:space="preserve">This </w:t>
      </w:r>
      <w:r w:rsidR="004C47B6">
        <w:t xml:space="preserve">thesis </w:t>
      </w:r>
      <w:r w:rsidRPr="00305FA1">
        <w:t xml:space="preserve">reports a method for rapid fabrication of endovascular stents using </w:t>
      </w:r>
      <w:r>
        <w:t xml:space="preserve">a </w:t>
      </w:r>
      <w:r w:rsidRPr="00305FA1">
        <w:t>biomaterial ink (BInk</w:t>
      </w:r>
      <w:r w:rsidRPr="00F51CA1">
        <w:rPr>
          <w:vertAlign w:val="superscript"/>
        </w:rPr>
        <w:t>TM</w:t>
      </w:r>
      <w:r w:rsidRPr="00305FA1">
        <w:t xml:space="preserve">) via 3D printing or additive manufacturing processes with micrometer accuracy. The method includes preparation and optimization of the BInk to be suitable for the 3D printing process, digital representation of stent design using Computer-aid design (CAD) modeling, optimize the stent mechanical properties using numerical simulation, fabrication processing parameters for device prototype and scalable manufacturing. BInk can be photopolymerized by ultraviolet or visible light at various wavelengths. Different stent structures such as sinusoidal formed wire, helical wrap or laser fused strut can be customized with patient-specific features in the CAD model and subsequently fabricated using the 3D printing system with high fidelity. By optimizing the stent geometry, polydiolcitrate solution composition, initiator concentration, and curing conditions, the mechanical properties of printed stents can be </w:t>
      </w:r>
      <w:r w:rsidRPr="00305FA1">
        <w:lastRenderedPageBreak/>
        <w:t>tailored to closely match with blood vessel or a bare metal stent. The kink-resist stent design can be obtained by incorporating the stent strut exhibiting near-zero or negative Poisson’s ratio. Finally, the use of biodegradable materials allows for the encapsulation and slow release of drugs from the bulk of the stent rather than a coating that is applied to the stent struts.</w:t>
      </w:r>
    </w:p>
    <w:p w14:paraId="0B6BC15E" w14:textId="32F0F48A" w:rsidR="008F2398" w:rsidRDefault="008F2398" w:rsidP="008F2398">
      <w:pPr>
        <w:autoSpaceDE w:val="0"/>
        <w:autoSpaceDN w:val="0"/>
        <w:adjustRightInd w:val="0"/>
        <w:spacing w:line="480" w:lineRule="auto"/>
        <w:ind w:firstLine="418"/>
        <w:jc w:val="both"/>
      </w:pPr>
      <w:r>
        <w:t xml:space="preserve">Percutaneous coronary intervention (PCI) is a commonly performed procedure in cardiovascular medicine </w:t>
      </w:r>
      <w:r>
        <w:fldChar w:fldCharType="begin">
          <w:fldData xml:space="preserve">PEVuZE5vdGU+PENpdGU+PEF1dGhvcj5HdW5kb2dhbjwvQXV0aG9yPjxZZWFyPjIwMTQ8L1llYXI+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=
</w:fldData>
        </w:fldChar>
      </w:r>
      <w:r>
        <w:instrText xml:space="preserve"> ADDIN EN.CITE </w:instrText>
      </w:r>
      <w:r>
        <w:fldChar w:fldCharType="begin">
          <w:fldData xml:space="preserve">PEVuZE5vdGU+PENpdGU+PEF1dGhvcj5HdW5kb2dhbjwvQXV0aG9yPjxZZWFyPjIwMTQ8L1llYXI+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=
</w:fldData>
        </w:fldChar>
      </w:r>
      <w:r>
        <w:instrText xml:space="preserve"> ADDIN EN.CITE.DATA </w:instrText>
      </w:r>
      <w:r>
        <w:fldChar w:fldCharType="end"/>
      </w:r>
      <w:r>
        <w:fldChar w:fldCharType="separate"/>
      </w:r>
      <w:r>
        <w:rPr>
          <w:noProof/>
        </w:rPr>
        <w:t>[</w:t>
      </w:r>
      <w:hyperlink w:anchor="_ENREF_35" w:tooltip="Gundogan, 2014 #4" w:history="1">
        <w:r>
          <w:rPr>
            <w:noProof/>
          </w:rPr>
          <w:t>35</w:t>
        </w:r>
      </w:hyperlink>
      <w:r>
        <w:rPr>
          <w:noProof/>
        </w:rPr>
        <w:t>]</w:t>
      </w:r>
      <w:r>
        <w:fldChar w:fldCharType="end"/>
      </w:r>
      <w:r>
        <w:t xml:space="preserve">. Since the implantation of the first bare metal stent (BMS) was reported in 1986 </w:t>
      </w:r>
      <w:r>
        <w:fldChar w:fldCharType="begin"/>
      </w:r>
      <w:r>
        <w:instrText xml:space="preserve"> ADDIN EN.CITE &lt;EndNote&gt;&lt;Cite&gt;&lt;Author&gt;Ulrich Sigwart&lt;/Author&gt;&lt;Year&gt;1987&lt;/Year&gt;&lt;RecNum&gt;12&lt;/RecNum&gt;&lt;DisplayText&gt;[36]&lt;/DisplayText&gt;&lt;record&gt;&lt;rec-number&gt;12&lt;/rec-number&gt;&lt;foreign-keys&gt;&lt;key app="EN" db-id="2pztas2zrff257efddnx92s5ep2w2st9x5dp" timestamp="1426190938"&gt;12&lt;/key&gt;&lt;/foreign-keys&gt;&lt;ref-type name="Journal Article"&gt;17&lt;/ref-type&gt;&lt;contributors&gt;&lt;authors&gt;&lt;author&gt;Ulrich Sigwart, M.D., Jacques Puel, M.D., Velimir Mirkovitch, M.D., Francis Joffre, M.D., and Lukas Kappenberger, M.D.&lt;/author&gt;&lt;/authors&gt;&lt;/contributors&gt;&lt;titles&gt;&lt;title&gt;Intravascular Stents to Prevent Occlusion and Re-Stenosis after Transluminal Angioplasty.&lt;/title&gt;&lt;secondary-title&gt;New England Journal of Medicine&lt;/secondary-title&gt;&lt;/titles&gt;&lt;periodical&gt;&lt;full-title&gt;New England Journal of Medicine&lt;/full-title&gt;&lt;/periodical&gt;&lt;pages&gt;6&lt;/pages&gt;&lt;volume&gt;316&lt;/volume&gt;&lt;section&gt;701&lt;/section&gt;&lt;dates&gt;&lt;year&gt;1987&lt;/year&gt;&lt;/dates&gt;&lt;urls&gt;&lt;/urls&gt;&lt;/record&gt;&lt;/Cite&gt;&lt;/EndNote&gt;</w:instrText>
      </w:r>
      <w:r>
        <w:fldChar w:fldCharType="separate"/>
      </w:r>
      <w:r>
        <w:rPr>
          <w:noProof/>
        </w:rPr>
        <w:t>[</w:t>
      </w:r>
      <w:hyperlink w:anchor="_ENREF_36" w:tooltip="Ulrich Sigwart, 1987 #12" w:history="1">
        <w:r>
          <w:rPr>
            <w:noProof/>
          </w:rPr>
          <w:t>36</w:t>
        </w:r>
      </w:hyperlink>
      <w:r>
        <w:rPr>
          <w:noProof/>
        </w:rPr>
        <w:t>]</w:t>
      </w:r>
      <w:r>
        <w:fldChar w:fldCharType="end"/>
      </w:r>
      <w:r>
        <w:t>, coronary artery stenting quickly established its role in angioplasty</w:t>
      </w:r>
      <w:r w:rsidRPr="00034261">
        <w:t xml:space="preserve"> </w:t>
      </w:r>
      <w:r>
        <w:fldChar w:fldCharType="begin"/>
      </w:r>
      <w:r>
        <w:instrText xml:space="preserve"> ADDIN EN.CITE &lt;EndNote&gt;&lt;Cite&gt;&lt;Author&gt;Serruys PW&lt;/Author&gt;&lt;Year&gt;2000&lt;/Year&gt;&lt;RecNum&gt;13&lt;/RecNum&gt;&lt;DisplayText&gt;[37]&lt;/DisplayText&gt;&lt;record&gt;&lt;rec-number&gt;13&lt;/rec-number&gt;&lt;foreign-keys&gt;&lt;key app="EN" db-id="2pztas2zrff257efddnx92s5ep2w2st9x5dp" timestamp="1426191701"&gt;13&lt;/key&gt;&lt;/foreign-keys&gt;&lt;ref-type name="Journal Article"&gt;17&lt;/ref-type&gt;&lt;contributors&gt;&lt;authors&gt;&lt;author&gt;Serruys PW, Kutryk MJ, Ong AT. &lt;/author&gt;&lt;/authors&gt;&lt;/contributors&gt;&lt;titles&gt;&lt;title&gt;Coronary-artery stents.&lt;/title&gt;&lt;secondary-title&gt;New England Journal of Medicine&lt;/secondary-title&gt;&lt;/titles&gt;&lt;periodical&gt;&lt;full-title&gt;New England Journal of Medicine&lt;/full-title&gt;&lt;/periodical&gt;&lt;pages&gt;13&lt;/pages&gt;&lt;volume&gt;354&lt;/volume&gt;&lt;section&gt;483&lt;/section&gt;&lt;dates&gt;&lt;year&gt;2000&lt;/year&gt;&lt;/dates&gt;&lt;urls&gt;&lt;/urls&gt;&lt;/record&gt;&lt;/Cite&gt;&lt;/EndNote&gt;</w:instrText>
      </w:r>
      <w:r>
        <w:fldChar w:fldCharType="separate"/>
      </w:r>
      <w:r>
        <w:rPr>
          <w:noProof/>
        </w:rPr>
        <w:t>[</w:t>
      </w:r>
      <w:hyperlink w:anchor="_ENREF_37" w:tooltip="Serruys PW, 2000 #13" w:history="1">
        <w:r>
          <w:rPr>
            <w:noProof/>
          </w:rPr>
          <w:t>37</w:t>
        </w:r>
      </w:hyperlink>
      <w:r>
        <w:rPr>
          <w:noProof/>
        </w:rPr>
        <w:t>]</w:t>
      </w:r>
      <w:r>
        <w:fldChar w:fldCharType="end"/>
      </w:r>
      <w:r>
        <w:t xml:space="preserve">. Although stenting improved the outcome of balloon angioplasty, in-stent restenosis due to neointimal hyperplasia remains a challenging problem in the treatment of vascular occlusions </w:t>
      </w:r>
      <w:r>
        <w:fldChar w:fldCharType="begin"/>
      </w:r>
      <w:r>
        <w:instrText xml:space="preserve"> ADDIN EN.CITE &lt;EndNote&gt;&lt;Cite&gt;&lt;Author&gt;Hermawan&lt;/Author&gt;&lt;Year&gt;2010&lt;/Year&gt;&lt;RecNum&gt;5&lt;/RecNum&gt;&lt;DisplayText&gt;[38]&lt;/DisplayText&gt;&lt;record&gt;&lt;rec-number&gt;5&lt;/rec-number&gt;&lt;foreign-keys&gt;&lt;key app="EN" db-id="2pztas2zrff257efddnx92s5ep2w2st9x5dp" timestamp="1398025116"&gt;5&lt;/key&gt;&lt;key app="ENWeb" db-id=""&gt;0&lt;/key&gt;&lt;/foreign-keys&gt;&lt;ref-type name="Journal Article"&gt;17&lt;/ref-type&gt;&lt;contributors&gt;&lt;authors&gt;&lt;author&gt;Hermawan, H.&lt;/author&gt;&lt;author&gt;Dube, D.&lt;/author&gt;&lt;author&gt;Mantovani, D.&lt;/author&gt;&lt;/authors&gt;&lt;/contributors&gt;&lt;auth-address&gt;Laboratory for Biomaterials and Bioengineering, Department of Mining, Metallurgical and Materials Engineering &amp;amp; University Hospital Research Center, Laval University, Pav Adrien-Pouliot, 1745-E, Laval University, 1065 Ave de la Medecine, Quebec City, QC, Canada.&lt;/auth-address&gt;&lt;titles&gt;&lt;title&gt;Developments in metallic biodegradable stents&lt;/title&gt;&lt;secondary-title&gt;Acta Biomater&lt;/secondary-title&gt;&lt;alt-title&gt;Acta biomaterialia&lt;/alt-title&gt;&lt;/titles&gt;&lt;periodical&gt;&lt;full-title&gt;Acta Biomater&lt;/full-title&gt;&lt;abbr-1&gt;Acta biomaterialia&lt;/abbr-1&gt;&lt;/periodical&gt;&lt;alt-periodical&gt;&lt;full-title&gt;Acta Biomater&lt;/full-title&gt;&lt;abbr-1&gt;Acta biomaterialia&lt;/abbr-1&gt;&lt;/alt-periodical&gt;&lt;pages&gt;1693-7&lt;/pages&gt;&lt;volume&gt;6&lt;/volume&gt;&lt;number&gt;5&lt;/number&gt;&lt;keywords&gt;&lt;keyword&gt;*Absorbable Implants&lt;/keyword&gt;&lt;keyword&gt;Alloys&lt;/keyword&gt;&lt;keyword&gt;Animals&lt;/keyword&gt;&lt;keyword&gt;Clinical Trials as Topic&lt;/keyword&gt;&lt;keyword&gt;Humans&lt;/keyword&gt;&lt;keyword&gt;Metals/*chemistry&lt;/keyword&gt;&lt;keyword&gt;Reproducibility of Results&lt;/keyword&gt;&lt;keyword&gt;*Stents&lt;/keyword&gt;&lt;/keywords&gt;&lt;dates&gt;&lt;year&gt;2010&lt;/year&gt;&lt;pub-dates&gt;&lt;date&gt;May&lt;/date&gt;&lt;/pub-dates&gt;&lt;/dates&gt;&lt;isbn&gt;1878-7568 (Electronic)&amp;#xD;1742-7061 (Linking)&lt;/isbn&gt;&lt;accession-num&gt;19815097&lt;/accession-num&gt;&lt;urls&gt;&lt;related-urls&gt;&lt;url&gt;http://www.ncbi.nlm.nih.gov/pubmed/19815097&lt;/url&gt;&lt;/related-urls&gt;&lt;/urls&gt;&lt;electronic-resource-num&gt;10.1016/j.actbio.2009.10.006&lt;/electronic-resource-num&gt;&lt;/record&gt;&lt;/Cite&gt;&lt;/EndNote&gt;</w:instrText>
      </w:r>
      <w:r>
        <w:fldChar w:fldCharType="separate"/>
      </w:r>
      <w:r>
        <w:rPr>
          <w:noProof/>
        </w:rPr>
        <w:t>[</w:t>
      </w:r>
      <w:hyperlink w:anchor="_ENREF_38" w:tooltip="Hermawan, 2010 #5" w:history="1">
        <w:r>
          <w:rPr>
            <w:noProof/>
          </w:rPr>
          <w:t>38</w:t>
        </w:r>
      </w:hyperlink>
      <w:r>
        <w:rPr>
          <w:noProof/>
        </w:rPr>
        <w:t>]</w:t>
      </w:r>
      <w:r>
        <w:fldChar w:fldCharType="end"/>
      </w:r>
      <w:r>
        <w:t xml:space="preserve">. Stents that elute </w:t>
      </w:r>
      <w:r w:rsidRPr="001D3714">
        <w:t xml:space="preserve">drugs such as paclitaxel </w:t>
      </w:r>
      <w:r w:rsidRPr="001D3714">
        <w:rPr>
          <w:rFonts w:hint="eastAsia"/>
        </w:rPr>
        <w:t>or</w:t>
      </w:r>
      <w:r w:rsidRPr="001D3714">
        <w:t xml:space="preserve"> sirolimus ha</w:t>
      </w:r>
      <w:r>
        <w:t>ve</w:t>
      </w:r>
      <w:r w:rsidRPr="001D3714">
        <w:t xml:space="preserve"> shown </w:t>
      </w:r>
      <w:r>
        <w:t>some improvement regarding the</w:t>
      </w:r>
      <w:r w:rsidRPr="001D3714">
        <w:t xml:space="preserve"> inhibition of neointimal hyperplasia</w:t>
      </w:r>
      <w:r>
        <w:t xml:space="preserve"> and a number of second-generation drug-eluting stents (DES) have received CE Mark for clinical use in Europe, or approved by the US Food and Drug Administration </w:t>
      </w:r>
      <w:r>
        <w:fldChar w:fldCharType="begin">
          <w:fldData xml:space="preserve">PEVuZE5vdGU+PENpdGU+PEF1dGhvcj5SZWdhciBFPC9BdXRob3I+PFllYXI+MjAwMTwvWWVhcj48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</w:fldData>
        </w:fldChar>
      </w:r>
      <w:r>
        <w:instrText xml:space="preserve"> ADDIN EN.CITE </w:instrText>
      </w:r>
      <w:r>
        <w:fldChar w:fldCharType="begin">
          <w:fldData xml:space="preserve">PEVuZE5vdGU+PENpdGU+PEF1dGhvcj5SZWdhciBFPC9BdXRob3I+PFllYXI+MjAwMTwvWWVhcj48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</w:fldData>
        </w:fldChar>
      </w:r>
      <w:r>
        <w:instrText xml:space="preserve"> ADDIN EN.CITE.DATA </w:instrText>
      </w:r>
      <w:r>
        <w:fldChar w:fldCharType="end"/>
      </w:r>
      <w:r>
        <w:fldChar w:fldCharType="separate"/>
      </w:r>
      <w:r>
        <w:rPr>
          <w:noProof/>
        </w:rPr>
        <w:t>[</w:t>
      </w:r>
      <w:hyperlink w:anchor="_ENREF_39" w:tooltip="Regar E, 2001 #14" w:history="1">
        <w:r>
          <w:rPr>
            <w:noProof/>
          </w:rPr>
          <w:t>39-41</w:t>
        </w:r>
      </w:hyperlink>
      <w:r>
        <w:rPr>
          <w:noProof/>
        </w:rPr>
        <w:t>]</w:t>
      </w:r>
      <w:r>
        <w:fldChar w:fldCharType="end"/>
      </w:r>
      <w:r>
        <w:t xml:space="preserve">. However,  DES have a relatively higher late-stent thrombosis rate than BMS </w:t>
      </w:r>
      <w:r>
        <w:fldChar w:fldCharType="begin"/>
      </w:r>
      <w:r>
        <w:instrText xml:space="preserve"> ADDIN EN.CITE &lt;EndNote&gt;&lt;Cite&gt;&lt;Author&gt;Kedia G&lt;/Author&gt;&lt;Year&gt;2007&lt;/Year&gt;&lt;RecNum&gt;17&lt;/RecNum&gt;&lt;DisplayText&gt;[42]&lt;/DisplayText&gt;&lt;record&gt;&lt;rec-number&gt;17&lt;/rec-number&gt;&lt;foreign-keys&gt;&lt;key app="EN" db-id="2pztas2zrff257efddnx92s5ep2w2st9x5dp" timestamp="1426196282"&gt;17&lt;/key&gt;&lt;/foreign-keys&gt;&lt;ref-type name="Journal Article"&gt;17&lt;/ref-type&gt;&lt;contributors&gt;&lt;authors&gt;&lt;author&gt;Kedia G, Lee MS.&lt;/author&gt;&lt;/authors&gt;&lt;/contributors&gt;&lt;titles&gt;&lt;title&gt;Stent thrombosis with drug-eluting stents: a re-examination of the evidence. &lt;/title&gt;&lt;secondary-title&gt;Catheter cardiovascular intervention&lt;/secondary-title&gt;&lt;/titles&gt;&lt;periodical&gt;&lt;full-title&gt;Catheter cardiovascular intervention&lt;/full-title&gt;&lt;/periodical&gt;&lt;pages&gt;8&lt;/pages&gt;&lt;volume&gt;69&lt;/volume&gt;&lt;section&gt;792&lt;/section&gt;&lt;dates&gt;&lt;year&gt;2007&lt;/year&gt;&lt;/dates&gt;&lt;urls&gt;&lt;/urls&gt;&lt;/record&gt;&lt;/Cite&gt;&lt;/EndNote&gt;</w:instrText>
      </w:r>
      <w:r>
        <w:fldChar w:fldCharType="separate"/>
      </w:r>
      <w:r>
        <w:rPr>
          <w:noProof/>
        </w:rPr>
        <w:t>[</w:t>
      </w:r>
      <w:hyperlink w:anchor="_ENREF_42" w:tooltip="Kedia G, 2007 #17" w:history="1">
        <w:r>
          <w:rPr>
            <w:noProof/>
          </w:rPr>
          <w:t>42</w:t>
        </w:r>
      </w:hyperlink>
      <w:r>
        <w:rPr>
          <w:noProof/>
        </w:rPr>
        <w:t>]</w:t>
      </w:r>
      <w:r>
        <w:fldChar w:fldCharType="end"/>
      </w:r>
      <w:r>
        <w:t xml:space="preserve">. Biodegradable stents (BDS), both metallic and polymeric, offer a promising alternative to conventional BMS and DES in providing temporary drug release for vessel patency, resisting late stent thrombosis due to uncovered struts, and potential reduction in the usage of antiplatelet drugs </w:t>
      </w:r>
      <w:r>
        <w:fldChar w:fldCharType="begin">
          <w:fldData xml:space="preserve">PEVuZE5vdGU+PENpdGU+PEF1dGhvcj5HYXJnIFM8L0F1dGhvcj48WWVhcj4yMDEwPC9ZZWFyPjxS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=
</w:fldData>
        </w:fldChar>
      </w:r>
      <w:r>
        <w:instrText xml:space="preserve"> ADDIN EN.CITE </w:instrText>
      </w:r>
      <w:r>
        <w:fldChar w:fldCharType="begin">
          <w:fldData xml:space="preserve">PEVuZE5vdGU+PENpdGU+PEF1dGhvcj5HYXJnIFM8L0F1dGhvcj48WWVhcj4yMDEwPC9ZZWFyPjxS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=
</w:fldData>
        </w:fldChar>
      </w:r>
      <w:r>
        <w:instrText xml:space="preserve"> ADDIN EN.CITE.DATA </w:instrText>
      </w:r>
      <w:r>
        <w:fldChar w:fldCharType="end"/>
      </w:r>
      <w:r>
        <w:fldChar w:fldCharType="separate"/>
      </w:r>
      <w:r>
        <w:rPr>
          <w:noProof/>
        </w:rPr>
        <w:t>[</w:t>
      </w:r>
      <w:hyperlink w:anchor="_ENREF_38" w:tooltip="Hermawan, 2010 #5" w:history="1">
        <w:r>
          <w:rPr>
            <w:noProof/>
          </w:rPr>
          <w:t>38</w:t>
        </w:r>
      </w:hyperlink>
      <w:r>
        <w:rPr>
          <w:noProof/>
        </w:rPr>
        <w:t xml:space="preserve">, </w:t>
      </w:r>
      <w:hyperlink w:anchor="_ENREF_43" w:tooltip="Garg S, 2010 #18" w:history="1">
        <w:r>
          <w:rPr>
            <w:noProof/>
          </w:rPr>
          <w:t>43</w:t>
        </w:r>
      </w:hyperlink>
      <w:r>
        <w:rPr>
          <w:noProof/>
        </w:rPr>
        <w:t>]</w:t>
      </w:r>
      <w:r>
        <w:fldChar w:fldCharType="end"/>
      </w:r>
      <w:r>
        <w:t xml:space="preserve">. Moreover, disappearance of BDS over time allows for eventual recurrence of natural vasomotion.  </w:t>
      </w:r>
    </w:p>
    <w:p w14:paraId="3FE5E8A6" w14:textId="1A70FCFF" w:rsidR="008F2398" w:rsidRDefault="008F2398" w:rsidP="008F2398">
      <w:pPr>
        <w:autoSpaceDE w:val="0"/>
        <w:autoSpaceDN w:val="0"/>
        <w:adjustRightInd w:val="0"/>
        <w:spacing w:line="480" w:lineRule="auto"/>
        <w:ind w:firstLine="418"/>
        <w:jc w:val="both"/>
      </w:pPr>
      <w:r>
        <w:t xml:space="preserve">Among natural and synthetic biodegradable polymers, chitosan </w:t>
      </w:r>
      <w:r>
        <w:fldChar w:fldCharType="begin"/>
      </w:r>
      <w:r>
        <w:instrText xml:space="preserve"> ADDIN EN.CITE &lt;EndNote&gt;&lt;Cite&gt;&lt;Author&gt;Mei-Chin Chen&lt;/Author&gt;&lt;Year&gt;2007&lt;/Year&gt;&lt;RecNum&gt;1&lt;/RecNum&gt;&lt;DisplayText&gt;[44]&lt;/DisplayText&gt;&lt;record&gt;&lt;rec-number&gt;1&lt;/rec-number&gt;&lt;foreign-keys&gt;&lt;key app="EN" db-id="2pztas2zrff257efddnx92s5ep2w2st9x5dp" timestamp="1398018908"&gt;1&lt;/key&gt;&lt;/foreign-keys&gt;&lt;ref-type name="Journal Article"&gt;17&lt;/ref-type&gt;&lt;contributors&gt;&lt;authors&gt;&lt;author&gt;Mei-Chin Chen, Hung-Wen Tsai, Yen Chang, Wei-Yun Lai, Fwu-Long Mi, Chin-Tang Liu, Hen-Sheng Wong, and Hsing-Wen Sung&lt;/author&gt;&lt;/authors&gt;&lt;/contributors&gt;&lt;titles&gt;&lt;title&gt;Rapidly self expandable polymeric stents with shape memory property&lt;/title&gt;&lt;secondary-title&gt;Biomacromolecules&lt;/secondary-title&gt;&lt;/titles&gt;&lt;periodical&gt;&lt;full-title&gt;Biomacromolecules&lt;/full-title&gt;&lt;/periodical&gt;&lt;pages&gt;7&lt;/pages&gt;&lt;volume&gt;8&lt;/volume&gt;&lt;section&gt;2774&lt;/section&gt;&lt;dates&gt;&lt;year&gt;2007&lt;/year&gt;&lt;/dates&gt;&lt;urls&gt;&lt;/urls&gt;&lt;/record&gt;&lt;/Cite&gt;&lt;/EndNote&gt;</w:instrText>
      </w:r>
      <w:r>
        <w:fldChar w:fldCharType="separate"/>
      </w:r>
      <w:r>
        <w:rPr>
          <w:noProof/>
        </w:rPr>
        <w:t>[</w:t>
      </w:r>
      <w:hyperlink w:anchor="_ENREF_44" w:tooltip="Mei-Chin Chen, 2007 #1" w:history="1">
        <w:r>
          <w:rPr>
            <w:noProof/>
          </w:rPr>
          <w:t>44</w:t>
        </w:r>
      </w:hyperlink>
      <w:r>
        <w:rPr>
          <w:noProof/>
        </w:rPr>
        <w:t>]</w:t>
      </w:r>
      <w:r>
        <w:fldChar w:fldCharType="end"/>
      </w:r>
      <w:r>
        <w:t xml:space="preserve">, poly(4-hydroxybutyrate) (PHB) </w:t>
      </w:r>
      <w:r>
        <w:fldChar w:fldCharType="begin">
          <w:fldData xml:space="preserve">PEVuZE5vdGU+PENpdGU+PEF1dGhvcj5HcmFib3c8L0F1dGhvcj48WWVhcj4yMDA3PC9ZZWFyPjxS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=
</w:fldData>
        </w:fldChar>
      </w:r>
      <w:r>
        <w:instrText xml:space="preserve"> ADDIN EN.CITE </w:instrText>
      </w:r>
      <w:r>
        <w:fldChar w:fldCharType="begin">
          <w:fldData xml:space="preserve">PEVuZE5vdGU+PENpdGU+PEF1dGhvcj5HcmFib3c8L0F1dGhvcj48WWVhcj4yMDA3PC9ZZWFyPjxS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=
</w:fldData>
        </w:fldChar>
      </w:r>
      <w:r>
        <w:instrText xml:space="preserve"> ADDIN EN.CITE.DATA </w:instrText>
      </w:r>
      <w:r>
        <w:fldChar w:fldCharType="end"/>
      </w:r>
      <w:r>
        <w:fldChar w:fldCharType="separate"/>
      </w:r>
      <w:r>
        <w:rPr>
          <w:noProof/>
        </w:rPr>
        <w:t>[</w:t>
      </w:r>
      <w:hyperlink w:anchor="_ENREF_45" w:tooltip="Grabow, 2007 #2" w:history="1">
        <w:r>
          <w:rPr>
            <w:noProof/>
          </w:rPr>
          <w:t>45</w:t>
        </w:r>
      </w:hyperlink>
      <w:r>
        <w:rPr>
          <w:noProof/>
        </w:rPr>
        <w:t>]</w:t>
      </w:r>
      <w:r>
        <w:fldChar w:fldCharType="end"/>
      </w:r>
      <w:r>
        <w:t>, poly(</w:t>
      </w:r>
      <w:r w:rsidRPr="00145F8B">
        <w:rPr>
          <w:rFonts w:ascii="Symbol" w:hAnsi="Symbol"/>
        </w:rPr>
        <w:t></w:t>
      </w:r>
      <w:r>
        <w:t>-caprolactone</w:t>
      </w:r>
      <w:r>
        <w:fldChar w:fldCharType="begin" w:fldLock="1"/>
      </w:r>
      <w:r>
        <w:instrText xml:space="preserve">ADDIN Mendeley Bibliography CSL_BIBLIOGRAPHY </w:instrText>
      </w:r>
      <w:r>
        <w:fldChar w:fldCharType="end"/>
      </w:r>
      <w:r>
        <w:t xml:space="preserve">) (PCL) </w:t>
      </w:r>
      <w:r>
        <w:fldChar w:fldCharType="begin"/>
      </w:r>
      <w:r>
        <w:instrText xml:space="preserve"> ADDIN EN.CITE &lt;EndNote&gt;&lt;Cite&gt;&lt;Author&gt;Shih-Jung Liu&lt;/Author&gt;&lt;Year&gt;2010&lt;/Year&gt;&lt;RecNum&gt;29&lt;/RecNum&gt;&lt;DisplayText&gt;[46]&lt;/DisplayText&gt;&lt;record&gt;&lt;rec-number&gt;29&lt;/rec-number&gt;&lt;foreign-keys&gt;&lt;key app="EN" db-id="2pztas2zrff257efddnx92s5ep2w2st9x5dp" timestamp="1426212107"&gt;29&lt;/key&gt;&lt;/foreign-keys&gt;&lt;ref-type name="Journal Article"&gt;17&lt;/ref-type&gt;&lt;contributors&gt;&lt;authors&gt;&lt;author&gt;Shih-Jung Liu, Fu-Jun Chiang, Chao-Ying Hsiao, Yi-Chuan Kau, Kuo-Sheng Liu&lt;/author&gt;&lt;/authors&gt;&lt;/contributors&gt;&lt;titles&gt;&lt;title&gt;Fabrication of Balloon-Expandable Self-Lock Drug-Eluting Polycaprolactone Stents Using Micro-Injection Molding and Spray Coating Techniques.&lt;/title&gt;&lt;secondary-title&gt;Annal of Biomedical Engineering&lt;/secondary-title&gt;&lt;/titles&gt;&lt;periodical&gt;&lt;full-title&gt;Annal of Biomedical Engineering&lt;/full-title&gt;&lt;/periodical&gt;&lt;pages&gt;9&lt;/pages&gt;&lt;volume&gt;38&lt;/volume&gt;&lt;number&gt;10&lt;/number&gt;&lt;section&gt;3185&lt;/section&gt;&lt;dates&gt;&lt;year&gt;2010&lt;/year&gt;&lt;/dates&gt;&lt;urls&gt;&lt;/urls&gt;&lt;/record&gt;&lt;/Cite&gt;&lt;/EndNote&gt;</w:instrText>
      </w:r>
      <w:r>
        <w:fldChar w:fldCharType="separate"/>
      </w:r>
      <w:r>
        <w:rPr>
          <w:noProof/>
        </w:rPr>
        <w:t>[</w:t>
      </w:r>
      <w:hyperlink w:anchor="_ENREF_46" w:tooltip="Shih-Jung Liu, 2010 #29" w:history="1">
        <w:r>
          <w:rPr>
            <w:noProof/>
          </w:rPr>
          <w:t>46</w:t>
        </w:r>
      </w:hyperlink>
      <w:r>
        <w:rPr>
          <w:noProof/>
        </w:rPr>
        <w:t>]</w:t>
      </w:r>
      <w:r>
        <w:fldChar w:fldCharType="end"/>
      </w:r>
      <w:r>
        <w:t xml:space="preserve">, poly(L-lactide) (PLLA) and poly(D,L-lactide) (PDLLA) </w:t>
      </w:r>
      <w:r>
        <w:fldChar w:fldCharType="begin">
          <w:fldData xml:space="preserve">PEVuZE5vdGU+PENpdGU+PEF1dGhvcj5Pcm1pc3RvbjwvQXV0aG9yPjxZZWFyPjIwMDk8L1llYXI+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</w:fldData>
        </w:fldChar>
      </w:r>
      <w:r>
        <w:instrText xml:space="preserve"> ADDIN EN.CITE </w:instrText>
      </w:r>
      <w:r>
        <w:fldChar w:fldCharType="begin">
          <w:fldData xml:space="preserve">PEVuZE5vdGU+PENpdGU+PEF1dGhvcj5Pcm1pc3RvbjwvQXV0aG9yPjxZZWFyPjIwMDk8L1llYXI+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</w:fldData>
        </w:fldChar>
      </w:r>
      <w:r>
        <w:instrText xml:space="preserve"> ADDIN EN.CITE.DATA </w:instrText>
      </w:r>
      <w:r>
        <w:fldChar w:fldCharType="end"/>
      </w:r>
      <w:r>
        <w:fldChar w:fldCharType="separate"/>
      </w:r>
      <w:r>
        <w:rPr>
          <w:noProof/>
        </w:rPr>
        <w:t>[</w:t>
      </w:r>
      <w:hyperlink w:anchor="_ENREF_47" w:tooltip="Ormiston, 2009 #27" w:history="1">
        <w:r>
          <w:rPr>
            <w:noProof/>
          </w:rPr>
          <w:t>47</w:t>
        </w:r>
      </w:hyperlink>
      <w:r>
        <w:rPr>
          <w:noProof/>
        </w:rPr>
        <w:t>]</w:t>
      </w:r>
      <w:r>
        <w:fldChar w:fldCharType="end"/>
      </w:r>
      <w:r>
        <w:t xml:space="preserve">, </w:t>
      </w:r>
      <w:r>
        <w:fldChar w:fldCharType="begin"/>
      </w:r>
      <w:r>
        <w:instrText xml:space="preserve"> ADDIN EN.CITE &lt;EndNote&gt;&lt;Cite&gt;&lt;Author&gt;Garg&lt;/Author&gt;&lt;Year&gt;2013&lt;/Year&gt;&lt;RecNum&gt;28&lt;/RecNum&gt;&lt;DisplayText&gt;[48]&lt;/DisplayText&gt;&lt;record&gt;&lt;rec-number&gt;28&lt;/rec-number&gt;&lt;foreign-keys&gt;&lt;key app="EN" db-id="2pztas2zrff257efddnx92s5ep2w2st9x5dp" timestamp="1426211838"&gt;28&lt;/key&gt;&lt;/foreign-keys&gt;&lt;ref-type name="Journal Article"&gt;17&lt;/ref-type&gt;&lt;contributors&gt;&lt;authors&gt;&lt;author&gt;Garg, Scot&lt;/author&gt;&lt;author&gt;Bourantas, Christos&lt;/author&gt;&lt;author&gt;Serruys, Patrick W&lt;/author&gt;&lt;/authors&gt;&lt;/contributors&gt;&lt;titles&gt;&lt;title&gt;New concepts in the design of drug-eluting coronary stents&lt;/title&gt;&lt;secondary-title&gt;Nat Rev Cardiol&lt;/secondary-title&gt;&lt;/titles&gt;&lt;periodical&gt;&lt;full-title&gt;Nat Rev Cardiol&lt;/full-title&gt;&lt;/periodical&gt;&lt;pages&gt;12&lt;/pages&gt;&lt;volume&gt;10&lt;/volume&gt;&lt;number&gt;5&lt;/number&gt;&lt;section&gt;248&lt;/section&gt;&lt;dates&gt;&lt;year&gt;2013&lt;/year&gt;&lt;/dates&gt;&lt;urls&gt;&lt;/urls&gt;&lt;/record&gt;&lt;/Cite&gt;&lt;/EndNote&gt;</w:instrText>
      </w:r>
      <w:r>
        <w:fldChar w:fldCharType="separate"/>
      </w:r>
      <w:r>
        <w:rPr>
          <w:noProof/>
        </w:rPr>
        <w:t>[</w:t>
      </w:r>
      <w:hyperlink w:anchor="_ENREF_48" w:tooltip="Garg, 2013 #28" w:history="1">
        <w:r>
          <w:rPr>
            <w:noProof/>
          </w:rPr>
          <w:t>48</w:t>
        </w:r>
      </w:hyperlink>
      <w:r>
        <w:rPr>
          <w:noProof/>
        </w:rPr>
        <w:t>]</w:t>
      </w:r>
      <w:r>
        <w:fldChar w:fldCharType="end"/>
      </w:r>
      <w:r>
        <w:t xml:space="preserve"> and its copolymers or composites </w:t>
      </w:r>
      <w:r>
        <w:fldChar w:fldCharType="begin">
          <w:fldData xml:space="preserve">PEVuZE5vdGU+PENpdGU+PEF1dGhvcj5ZYW5nPC9BdXRob3I+PFllYXI+MjAxMDwvWWVhcj48UmVj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</w:fldData>
        </w:fldChar>
      </w:r>
      <w:r>
        <w:instrText xml:space="preserve"> ADDIN EN.CITE </w:instrText>
      </w:r>
      <w:r>
        <w:fldChar w:fldCharType="begin">
          <w:fldData xml:space="preserve">PEVuZE5vdGU+PENpdGU+PEF1dGhvcj5ZYW5nPC9BdXRob3I+PFllYXI+MjAxMDwvWWVhcj48UmVj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</w:fldData>
        </w:fldChar>
      </w:r>
      <w:r>
        <w:instrText xml:space="preserve"> ADDIN EN.CITE.DATA </w:instrText>
      </w:r>
      <w:r>
        <w:fldChar w:fldCharType="end"/>
      </w:r>
      <w:r>
        <w:fldChar w:fldCharType="separate"/>
      </w:r>
      <w:r>
        <w:rPr>
          <w:noProof/>
        </w:rPr>
        <w:t>[</w:t>
      </w:r>
      <w:hyperlink w:anchor="_ENREF_49" w:tooltip="Yang, 2010 #71" w:history="1">
        <w:r>
          <w:rPr>
            <w:noProof/>
          </w:rPr>
          <w:t>49</w:t>
        </w:r>
      </w:hyperlink>
      <w:r>
        <w:rPr>
          <w:noProof/>
        </w:rPr>
        <w:t xml:space="preserve">, </w:t>
      </w:r>
      <w:hyperlink w:anchor="_ENREF_50" w:tooltip="Yang, 2010 #2" w:history="1">
        <w:r>
          <w:rPr>
            <w:noProof/>
          </w:rPr>
          <w:t>50</w:t>
        </w:r>
      </w:hyperlink>
      <w:r>
        <w:rPr>
          <w:noProof/>
        </w:rPr>
        <w:t>]</w:t>
      </w:r>
      <w:r>
        <w:fldChar w:fldCharType="end"/>
      </w:r>
      <w:r>
        <w:t xml:space="preserve"> have been extensively investigated for use in resorbable devices. In particular, a polylactide stent (Igaki Tamai or BVS) has been shown to degrade into metabolites such as lactic acid, CO</w:t>
      </w:r>
      <w:r w:rsidRPr="00EC7EDF">
        <w:rPr>
          <w:vertAlign w:val="subscript"/>
        </w:rPr>
        <w:t>2</w:t>
      </w:r>
      <w:r>
        <w:t xml:space="preserve"> and H</w:t>
      </w:r>
      <w:r w:rsidRPr="00EC7EDF">
        <w:rPr>
          <w:vertAlign w:val="subscript"/>
        </w:rPr>
        <w:t>2</w:t>
      </w:r>
      <w:r>
        <w:t xml:space="preserve">O in </w:t>
      </w:r>
      <w:r>
        <w:lastRenderedPageBreak/>
        <w:t xml:space="preserve">two years and to date appear to be safe when used in human coronary arteries </w:t>
      </w:r>
      <w:r>
        <w:fldChar w:fldCharType="begin">
          <w:fldData xml:space="preserve">PEVuZE5vdGU+PENpdGU+PEF1dGhvcj5Pcm1pc3RvbjwvQXV0aG9yPjxZZWFyPjIwMDk8L1llYXI+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</w:fldData>
        </w:fldChar>
      </w:r>
      <w:r>
        <w:instrText xml:space="preserve"> ADDIN EN.CITE </w:instrText>
      </w:r>
      <w:r>
        <w:fldChar w:fldCharType="begin">
          <w:fldData xml:space="preserve">PEVuZE5vdGU+PENpdGU+PEF1dGhvcj5Pcm1pc3RvbjwvQXV0aG9yPjxZZWFyPjIwMDk8L1llYXI+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</w:fldData>
        </w:fldChar>
      </w:r>
      <w:r>
        <w:instrText xml:space="preserve"> ADDIN EN.CITE.DATA </w:instrText>
      </w:r>
      <w:r>
        <w:fldChar w:fldCharType="end"/>
      </w:r>
      <w:r>
        <w:fldChar w:fldCharType="separate"/>
      </w:r>
      <w:r>
        <w:rPr>
          <w:noProof/>
        </w:rPr>
        <w:t>[</w:t>
      </w:r>
      <w:hyperlink w:anchor="_ENREF_47" w:tooltip="Ormiston, 2009 #27" w:history="1">
        <w:r>
          <w:rPr>
            <w:noProof/>
          </w:rPr>
          <w:t>47</w:t>
        </w:r>
      </w:hyperlink>
      <w:r>
        <w:rPr>
          <w:noProof/>
        </w:rPr>
        <w:t>]</w:t>
      </w:r>
      <w:r>
        <w:fldChar w:fldCharType="end"/>
      </w:r>
      <w:r>
        <w:t>. Relative to a BMS, the self-expandable PLLA stents require 8 min for full-expansion in an aqueous environment  due to the viscoelastic behavior of polymer 37</w:t>
      </w:r>
      <w:r w:rsidRPr="003B3030">
        <w:rPr>
          <w:vertAlign w:val="superscript"/>
        </w:rPr>
        <w:t>o</w:t>
      </w:r>
      <w:r>
        <w:t>C</w:t>
      </w:r>
      <w:r w:rsidDel="003F4AEB">
        <w:t xml:space="preserve"> </w:t>
      </w:r>
      <w:r>
        <w:fldChar w:fldCharType="begin"/>
      </w:r>
      <w:r>
        <w:instrText xml:space="preserve"> ADDIN EN.CITE &lt;EndNote&gt;&lt;Cite&gt;&lt;Author&gt;Subbu S Venkatraman&lt;/Author&gt;&lt;Year&gt;2006&lt;/Year&gt;&lt;RecNum&gt;30&lt;/RecNum&gt;&lt;DisplayText&gt;[51]&lt;/DisplayText&gt;&lt;record&gt;&lt;rec-number&gt;30&lt;/rec-number&gt;&lt;foreign-keys&gt;&lt;key app="EN" db-id="2pztas2zrff257efddnx92s5ep2w2st9x5dp" timestamp="1426215672"&gt;30&lt;/key&gt;&lt;/foreign-keys&gt;&lt;ref-type name="Journal Article"&gt;17&lt;/ref-type&gt;&lt;contributors&gt;&lt;authors&gt;&lt;author&gt;Subbu S Venkatraman, , Lay Poh Tan, Joe Ferry D Joso, Yin Chiang Freddy Boey, Xintong Wang.&lt;/author&gt;&lt;/authors&gt;&lt;/contributors&gt;&lt;titles&gt;&lt;title&gt;Biodegradable stents with elastic memory.&lt;/title&gt;&lt;secondary-title&gt;Biomaterials&lt;/secondary-title&gt;&lt;/titles&gt;&lt;periodical&gt;&lt;full-title&gt;Biomaterials&lt;/full-title&gt;&lt;abbr-1&gt;Biomaterials&lt;/abbr-1&gt;&lt;/periodical&gt;&lt;pages&gt;5&lt;/pages&gt;&lt;volume&gt;27&lt;/volume&gt;&lt;number&gt;32&lt;/number&gt;&lt;section&gt;1573&lt;/section&gt;&lt;dates&gt;&lt;year&gt;2006&lt;/year&gt;&lt;/dates&gt;&lt;urls&gt;&lt;/urls&gt;&lt;/record&gt;&lt;/Cite&gt;&lt;/EndNote&gt;</w:instrText>
      </w:r>
      <w:r>
        <w:fldChar w:fldCharType="separate"/>
      </w:r>
      <w:r>
        <w:rPr>
          <w:noProof/>
        </w:rPr>
        <w:t>[</w:t>
      </w:r>
      <w:hyperlink w:anchor="_ENREF_51" w:tooltip="Subbu S Venkatraman, 2006 #30" w:history="1">
        <w:r>
          <w:rPr>
            <w:noProof/>
          </w:rPr>
          <w:t>51</w:t>
        </w:r>
      </w:hyperlink>
      <w:r>
        <w:rPr>
          <w:noProof/>
        </w:rPr>
        <w:t>]</w:t>
      </w:r>
      <w:r>
        <w:fldChar w:fldCharType="end"/>
      </w:r>
      <w:r>
        <w:t xml:space="preserve">, which increases the risk of ischemia and myocardial infarction. Late shrinkage after degradation also remains a concern. It’s important to note that as with metal stents, there are manufacturing challenges for strut design, processing, and fabrication. </w:t>
      </w:r>
    </w:p>
    <w:p w14:paraId="721AF64D" w14:textId="088E54AB" w:rsidR="008F2398" w:rsidRPr="00664277" w:rsidRDefault="008F2398" w:rsidP="008F2398">
      <w:pPr>
        <w:spacing w:line="480" w:lineRule="auto"/>
        <w:ind w:firstLine="720"/>
      </w:pPr>
      <w:r>
        <w:t xml:space="preserve">Over the last decades, rapid prototyping techniques such as stereolithography, selective laser sintering, fused deposition modeling and others have been developed for high precision manufacturing of customized biomedical devices, greatly expanding in biomedical research and tissue engineering for a broad range of functional and structural materials such as hydrogels, polymers and ceramics </w:t>
      </w:r>
      <w:r>
        <w:fldChar w:fldCharType="begin"/>
      </w:r>
      <w:r>
        <w:instrText xml:space="preserve"> ADDIN EN.CITE &lt;EndNote&gt;&lt;Cite&gt;&lt;Author&gt;Umeda.&lt;/Author&gt;&lt;Year&gt;2011&lt;/Year&gt;&lt;RecNum&gt;48&lt;/RecNum&gt;&lt;DisplayText&gt;[52, 53]&lt;/DisplayText&gt;&lt;record&gt;&lt;rec-number&gt;48&lt;/rec-number&gt;&lt;foreign-keys&gt;&lt;key app="EN" db-id="dax0tzst0zw2tlett5pvdda6pz0s09asptdv" timestamp="1426221294"&gt;48&lt;/key&gt;&lt;key app="ENWeb" db-id=""&gt;0&lt;/key&gt;&lt;/foreign-keys&gt;&lt;ref-type name="Journal Article"&gt;17&lt;/ref-type&gt;&lt;contributors&gt;&lt;authors&gt;&lt;author&gt;Kentaro Iwami and Norihiro Umeda.&lt;/author&gt;&lt;/authors&gt;&lt;/contributors&gt;&lt;titles&gt;&lt;title&gt;Rapid prototyping in Biomedical Engineering , Advanced Applications of Rapid Prototyping Technology in Modern Engineering.&lt;/title&gt;&lt;/titles&gt;&lt;dates&gt;&lt;year&gt;2011&lt;/year&gt;&lt;/dates&gt;&lt;urls&gt;&lt;/urls&gt;&lt;/record&gt;&lt;/Cite&gt;&lt;Cite&gt;&lt;Author&gt;Rengier&lt;/Author&gt;&lt;Year&gt;2010&lt;/Year&gt;&lt;RecNum&gt;46&lt;/RecNum&gt;&lt;record&gt;&lt;rec-number&gt;46&lt;/rec-number&gt;&lt;foreign-keys&gt;&lt;key app="EN" db-id="dax0tzst0zw2tlett5pvdda6pz0s09asptdv" timestamp="1426218638"&gt;46&lt;/key&gt;&lt;/foreign-keys&gt;&lt;ref-type name="Journal Article"&gt;17&lt;/ref-type&gt;&lt;contributors&gt;&lt;authors&gt;&lt;author&gt;Rengier, F., A. Mehndiratta, H. Tengg-Kobligk, C. M. Zechmann, R. Unterhinninghofen, H.-&lt;/author&gt;&lt;author&gt;U. Kauczor, and F. L. Giesel.&lt;/author&gt;&lt;/authors&gt;&lt;/contributors&gt;&lt;titles&gt;&lt;title&gt;3D printing Based on Imaging Data: Review of Medical Applications. &lt;/title&gt;&lt;secondary-title&gt;International Journal of Computer Assisted Radiology and Surgery.&lt;/secondary-title&gt;&lt;/titles&gt;&lt;periodical&gt;&lt;full-title&gt;International Journal of Computer Assisted Radiology and Surgery.&lt;/full-title&gt;&lt;/periodical&gt;&lt;pages&gt;6&lt;/pages&gt;&lt;volume&gt;5&lt;/volume&gt;&lt;number&gt;4&lt;/number&gt;&lt;section&gt;335&lt;/section&gt;&lt;dates&gt;&lt;year&gt;2010&lt;/year&gt;&lt;/dates&gt;&lt;urls&gt;&lt;/urls&gt;&lt;/record&gt;&lt;/Cite&gt;&lt;/EndNote&gt;</w:instrText>
      </w:r>
      <w:r>
        <w:fldChar w:fldCharType="separate"/>
      </w:r>
      <w:r>
        <w:rPr>
          <w:noProof/>
        </w:rPr>
        <w:t>[</w:t>
      </w:r>
      <w:hyperlink w:anchor="_ENREF_52" w:tooltip="Umeda., 2011 #48" w:history="1">
        <w:r>
          <w:rPr>
            <w:noProof/>
          </w:rPr>
          <w:t>52</w:t>
        </w:r>
      </w:hyperlink>
      <w:r>
        <w:rPr>
          <w:noProof/>
        </w:rPr>
        <w:t xml:space="preserve">, </w:t>
      </w:r>
      <w:hyperlink w:anchor="_ENREF_53" w:tooltip="Rengier, 2010 #46" w:history="1">
        <w:r>
          <w:rPr>
            <w:noProof/>
          </w:rPr>
          <w:t>53</w:t>
        </w:r>
      </w:hyperlink>
      <w:r>
        <w:rPr>
          <w:noProof/>
        </w:rPr>
        <w:t>]</w:t>
      </w:r>
      <w:r>
        <w:fldChar w:fldCharType="end"/>
      </w:r>
      <w:r>
        <w:t>. Melgoza et.al.</w:t>
      </w:r>
      <w:r w:rsidRPr="00F53CA6">
        <w:t xml:space="preserve"> </w:t>
      </w:r>
      <w:r>
        <w:t xml:space="preserve">optimized the continuous tool path planning strategies for open sourced and commercial fused deposition machines (FDM), making a customized tracheal stent rapidly and affordably </w:t>
      </w:r>
      <w:r>
        <w:fldChar w:fldCharType="begin"/>
      </w:r>
      <w:r>
        <w:instrText xml:space="preserve"> ADDIN EN.CITE &lt;EndNote&gt;&lt;Cite&gt;&lt;Author&gt;Melgoza&lt;/Author&gt;&lt;Year&gt;2013&lt;/Year&gt;&lt;RecNum&gt;47&lt;/RecNum&gt;&lt;DisplayText&gt;[54]&lt;/DisplayText&gt;&lt;record&gt;&lt;rec-number&gt;47&lt;/rec-number&gt;&lt;foreign-keys&gt;&lt;key app="EN" db-id="dax0tzst0zw2tlett5pvdda6pz0s09asptdv" timestamp="1426219419"&gt;47&lt;/key&gt;&lt;/foreign-keys&gt;&lt;ref-type name="Journal Article"&gt;17&lt;/ref-type&gt;&lt;contributors&gt;&lt;authors&gt;&lt;author&gt;Melgoza, Evila L., Guillem Vallicrosa, Lidia Serenó, Joaquim Ciurana, and Ciro A. &lt;/author&gt;&lt;author&gt;Rodríguez.&lt;/author&gt;&lt;/authors&gt;&lt;/contributors&gt;&lt;titles&gt;&lt;title&gt;Rapid Tooling Using 3D Printing System for Manufacturing of Customized Tracheal Stent.&lt;/title&gt;&lt;secondary-title&gt;Rapid Prototyping Journal&lt;/secondary-title&gt;&lt;/titles&gt;&lt;periodical&gt;&lt;full-title&gt;Rapid Prototyping Journal&lt;/full-title&gt;&lt;/periodical&gt;&lt;pages&gt;10&lt;/pages&gt;&lt;volume&gt;20&lt;/volume&gt;&lt;number&gt;1&lt;/number&gt;&lt;section&gt;2&lt;/section&gt;&lt;dates&gt;&lt;year&gt;2013&lt;/year&gt;&lt;/dates&gt;&lt;urls&gt;&lt;/urls&gt;&lt;/record&gt;&lt;/Cite&gt;&lt;/EndNote&gt;</w:instrText>
      </w:r>
      <w:r>
        <w:fldChar w:fldCharType="separate"/>
      </w:r>
      <w:r>
        <w:rPr>
          <w:noProof/>
        </w:rPr>
        <w:t>[</w:t>
      </w:r>
      <w:hyperlink w:anchor="_ENREF_54" w:tooltip="Melgoza, 2013 #47" w:history="1">
        <w:r>
          <w:rPr>
            <w:noProof/>
          </w:rPr>
          <w:t>54</w:t>
        </w:r>
      </w:hyperlink>
      <w:r>
        <w:rPr>
          <w:noProof/>
        </w:rPr>
        <w:t>]</w:t>
      </w:r>
      <w:r>
        <w:fldChar w:fldCharType="end"/>
      </w:r>
      <w:r>
        <w:t xml:space="preserve">. In comparison to selective laser sintering and solid ground curing, stereolithography offered the best surface finish in the process of customized tracheobronchial stents, while selective ground curing had the best repeatability of length </w:t>
      </w:r>
      <w:r>
        <w:fldChar w:fldCharType="begin"/>
      </w:r>
      <w:r>
        <w:instrText xml:space="preserve"> ADDIN EN.CITE &lt;EndNote&gt;&lt;Cite&gt;&lt;Author&gt;Lim&lt;/Author&gt;&lt;Year&gt;2002&lt;/Year&gt;&lt;RecNum&gt;49&lt;/RecNum&gt;&lt;DisplayText&gt;[55]&lt;/DisplayText&gt;&lt;record&gt;&lt;rec-number&gt;49&lt;/rec-number&gt;&lt;foreign-keys&gt;&lt;key app="EN" db-id="dax0tzst0zw2tlett5pvdda6pz0s09asptdv" timestamp="1426223200"&gt;49&lt;/key&gt;&lt;/foreign-keys&gt;&lt;ref-type name="Journal Article"&gt;17&lt;/ref-type&gt;&lt;contributors&gt;&lt;authors&gt;&lt;author&gt;Lim, C. S., P. Eng, S. C. Lin, C. K. Chua, and Y. T. Lee.&lt;/author&gt;&lt;/authors&gt;&lt;/contributors&gt;&lt;titles&gt;&lt;title&gt;Rapid Prototyping and Tooling of Custom-made Tracheobronchial Stents.&lt;/title&gt;&lt;secondary-title&gt;The International Journal of Advanced Manufacturing Technology&lt;/secondary-title&gt;&lt;/titles&gt;&lt;periodical&gt;&lt;full-title&gt;The International Journal of Advanced Manufacturing Technology&lt;/full-title&gt;&lt;/periodical&gt;&lt;pages&gt;5&lt;/pages&gt;&lt;volume&gt;20&lt;/volume&gt;&lt;number&gt;1&lt;/number&gt;&lt;section&gt;44&lt;/section&gt;&lt;dates&gt;&lt;year&gt;2002&lt;/year&gt;&lt;/dates&gt;&lt;urls&gt;&lt;/urls&gt;&lt;/record&gt;&lt;/Cite&gt;&lt;/EndNote&gt;</w:instrText>
      </w:r>
      <w:r>
        <w:fldChar w:fldCharType="separate"/>
      </w:r>
      <w:r>
        <w:rPr>
          <w:noProof/>
        </w:rPr>
        <w:t>[</w:t>
      </w:r>
      <w:hyperlink w:anchor="_ENREF_55" w:tooltip="Lim, 2002 #49" w:history="1">
        <w:r>
          <w:rPr>
            <w:noProof/>
          </w:rPr>
          <w:t>55</w:t>
        </w:r>
      </w:hyperlink>
      <w:r>
        <w:rPr>
          <w:noProof/>
        </w:rPr>
        <w:t>]</w:t>
      </w:r>
      <w:r>
        <w:fldChar w:fldCharType="end"/>
      </w:r>
      <w:r>
        <w:t xml:space="preserve">. Unlike the above large-size stents, Park et.al. was able to extrude a bioabsorbable drug-coated stent with a 300um strut diameter using PCL polymer and a rapid prototyping technique </w:t>
      </w:r>
      <w:r>
        <w:fldChar w:fldCharType="begin"/>
      </w:r>
      <w:r>
        <w:instrText xml:space="preserve"> ADDIN EN.CITE &lt;EndNote&gt;&lt;Cite&gt;&lt;Author&gt;Park&lt;/Author&gt;&lt;Year&gt;2015&lt;/Year&gt;&lt;RecNum&gt;50&lt;/RecNum&gt;&lt;DisplayText&gt;[56]&lt;/DisplayText&gt;&lt;record&gt;&lt;rec-number&gt;50&lt;/rec-number&gt;&lt;foreign-keys&gt;&lt;key app="EN" db-id="dax0tzst0zw2tlett5pvdda6pz0s09asptdv" timestamp="1426224969"&gt;50&lt;/key&gt;&lt;/foreign-keys&gt;&lt;ref-type name="Journal Article"&gt;17&lt;/ref-type&gt;&lt;contributors&gt;&lt;authors&gt;&lt;author&gt;Park, Su A., Sang J. Lee, Kyung S. Lim, In H. Bae, Jun H. Lee, Wan D. Kim, Myung H. &lt;/author&gt;&lt;author&gt;Jeong, and Jun-Kyu Park.&lt;/author&gt;&lt;/authors&gt;&lt;/contributors&gt;&lt;titles&gt;&lt;title&gt;In vivo evaluation and characterization of a bioabsorbable drug-coated stent fabricated using a 3D-printing system.&lt;/title&gt;&lt;secondary-title&gt;Materials Letters&lt;/secondary-title&gt;&lt;/titles&gt;&lt;periodical&gt;&lt;full-title&gt;Materials Letters&lt;/full-title&gt;&lt;/periodical&gt;&lt;pages&gt;4&lt;/pages&gt;&lt;volume&gt;141&lt;/volume&gt;&lt;section&gt;355&lt;/section&gt;&lt;dates&gt;&lt;year&gt;2015&lt;/year&gt;&lt;/dates&gt;&lt;urls&gt;&lt;/urls&gt;&lt;/record&gt;&lt;/Cite&gt;&lt;/EndNote&gt;</w:instrText>
      </w:r>
      <w:r>
        <w:fldChar w:fldCharType="separate"/>
      </w:r>
      <w:r>
        <w:rPr>
          <w:noProof/>
        </w:rPr>
        <w:t>[</w:t>
      </w:r>
      <w:hyperlink w:anchor="_ENREF_56" w:tooltip="Park, 2015 #50" w:history="1">
        <w:r>
          <w:rPr>
            <w:noProof/>
          </w:rPr>
          <w:t>56</w:t>
        </w:r>
      </w:hyperlink>
      <w:r>
        <w:rPr>
          <w:noProof/>
        </w:rPr>
        <w:t>]</w:t>
      </w:r>
      <w:r>
        <w:fldChar w:fldCharType="end"/>
      </w:r>
      <w:r>
        <w:t xml:space="preserve">. These stents showed to be effective in reducing neointimal hyperplasia, inflammation and thrombosis formation. Sun et. al. disclosed a 3D micro-jetting free molding technique to fabricate slide or snap fastener biodegradable stents with polydioxanone (PDO) </w:t>
      </w:r>
      <w:r>
        <w:fldChar w:fldCharType="begin"/>
      </w:r>
      <w:r>
        <w:instrText xml:space="preserve"> ADDIN EN.CITE &lt;EndNote&gt;&lt;Cite&gt;&lt;Author&gt;Kun Sun&lt;/Author&gt;&lt;Year&gt;2013&lt;/Year&gt;&lt;RecNum&gt;52&lt;/RecNum&gt;&lt;DisplayText&gt;[57]&lt;/DisplayText&gt;&lt;record&gt;&lt;rec-number&gt;52&lt;/rec-number&gt;&lt;foreign-keys&gt;&lt;key app="EN" db-id="dax0tzst0zw2tlett5pvdda6pz0s09asptdv" timestamp="1427024324"&gt;52&lt;/key&gt;&lt;/foreign-keys&gt;&lt;ref-type name="Journal Article"&gt;17&lt;/ref-type&gt;&lt;contributors&gt;&lt;authors&gt;&lt;author&gt;Kun Sun, Kang Sun, Qimao Feng&lt;/author&gt;&lt;/authors&gt;&lt;/contributors&gt;&lt;titles&gt;&lt;title&gt;Slide fastener bioabsorbable stent and application thereof&lt;/title&gt;&lt;secondary-title&gt;US20130226277 A1&lt;/secondary-title&gt;&lt;/titles&gt;&lt;periodical&gt;&lt;full-title&gt;US20130226277 A1&lt;/full-title&gt;&lt;/periodical&gt;&lt;dates&gt;&lt;year&gt;2013&lt;/year&gt;&lt;/dates&gt;&lt;urls&gt;&lt;/urls&gt;&lt;/record&gt;&lt;/Cite&gt;&lt;/EndNote&gt;</w:instrText>
      </w:r>
      <w:r>
        <w:fldChar w:fldCharType="separate"/>
      </w:r>
      <w:r>
        <w:rPr>
          <w:noProof/>
        </w:rPr>
        <w:t>[</w:t>
      </w:r>
      <w:hyperlink w:anchor="_ENREF_57" w:tooltip="Kun Sun, 2013 #52" w:history="1">
        <w:r>
          <w:rPr>
            <w:noProof/>
          </w:rPr>
          <w:t>57</w:t>
        </w:r>
      </w:hyperlink>
      <w:r>
        <w:rPr>
          <w:noProof/>
        </w:rPr>
        <w:t>]</w:t>
      </w:r>
      <w:r>
        <w:fldChar w:fldCharType="end"/>
      </w:r>
      <w:r>
        <w:t>. Different from extrusion techniques in 3D printing, projection microstereolithography (P</w:t>
      </w:r>
      <w:r w:rsidRPr="00075BF3">
        <w:t>µ</w:t>
      </w:r>
      <w:r>
        <w:t>SL) offers a high precision and high resolution processing method with a digital micromirror device (DMD</w:t>
      </w:r>
      <w:r w:rsidRPr="006D2494">
        <w:rPr>
          <w:vertAlign w:val="superscript"/>
        </w:rPr>
        <w:t>TM</w:t>
      </w:r>
      <w:r>
        <w:t xml:space="preserve">, Texas Instruments) as a dynamic mask </w:t>
      </w:r>
      <w:r>
        <w:fldChar w:fldCharType="begin"/>
      </w:r>
      <w:r>
        <w:instrText xml:space="preserve"> ADDIN EN.CITE &lt;EndNote&gt;&lt;Cite&gt;&lt;Author&gt;Sun&lt;/Author&gt;&lt;Year&gt;2005&lt;/Year&gt;&lt;RecNum&gt;43&lt;/RecNum&gt;&lt;DisplayText&gt;[58, 59]&lt;/DisplayText&gt;&lt;record&gt;&lt;rec-number&gt;43&lt;/rec-number&gt;&lt;foreign-keys&gt;&lt;key app="EN" db-id="dax0tzst0zw2tlett5pvdda6pz0s09asptdv" timestamp="1426120756"&gt;43&lt;/key&gt;&lt;key app="ENWeb" db-id=""&gt;0&lt;/key&gt;&lt;/foreign-keys&gt;&lt;ref-type name="Journal Article"&gt;17&lt;/ref-type&gt;&lt;contributors&gt;&lt;authors&gt;&lt;author&gt;Sun, C.&lt;/author&gt;&lt;author&gt;Fang, N.&lt;/author&gt;&lt;author&gt;Wu, D. M.&lt;/author&gt;&lt;author&gt;Zhang, X.&lt;/author&gt;&lt;/authors&gt;&lt;/contributors&gt;&lt;titles&gt;&lt;title&gt;Projection micro-stereolithography using digital micro-mirror dynamic mask&lt;/title&gt;&lt;secondary-title&gt;Sensors and Actuators A: Physical&lt;/secondary-title&gt;&lt;/titles&gt;&lt;periodical&gt;&lt;full-title&gt;Sensors and Actuators A: Physical&lt;/full-title&gt;&lt;/periodical&gt;&lt;pages&gt;113-120&lt;/pages&gt;&lt;volume&gt;121&lt;/volume&gt;&lt;number&gt;1&lt;/number&gt;&lt;dates&gt;&lt;year&gt;2005&lt;/year&gt;&lt;/dates&gt;&lt;isbn&gt;09244247&lt;/isbn&gt;&lt;urls&gt;&lt;/urls&gt;&lt;electronic-resource-num&gt;10.1016/j.sna.2004.12.011&lt;/electronic-resource-num&gt;&lt;/record&gt;&lt;/Cite&gt;&lt;Cite&gt;&lt;Author&gt;Baker&lt;/Author&gt;&lt;Year&gt;2012&lt;/Year&gt;&lt;RecNum&gt;53&lt;/RecNum&gt;&lt;record&gt;&lt;rec-number&gt;53&lt;/rec-number&gt;&lt;foreign-keys&gt;&lt;key app="EN" db-id="dax0tzst0zw2tlett5pvdda6pz0s09asptdv" timestamp="1427144877"&gt;53&lt;/key&gt;&lt;key app="ENWeb" db-id=""&gt;0&lt;/key&gt;&lt;/foreign-keys&gt;&lt;ref-type name="Journal Article"&gt;17&lt;/ref-type&gt;&lt;contributors&gt;&lt;authors&gt;&lt;author&gt;Baker, Evan&lt;/author&gt;&lt;author&gt;Reissman, Timothy&lt;/author&gt;&lt;author&gt;Zhou, Fan&lt;/author&gt;&lt;author&gt;Wang, Chen&lt;/author&gt;&lt;author&gt;Lynch, Kevin&lt;/author&gt;&lt;author&gt;Sun, Cheng&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pages&gt;1-9&lt;/pages&gt;&lt;volume&gt;2012&lt;/volume&gt;&lt;dates&gt;&lt;year&gt;2012&lt;/year&gt;&lt;/dates&gt;&lt;isbn&gt;2090-3561&amp;#xD;2090-357X&lt;/isbn&gt;&lt;urls&gt;&lt;/urls&gt;&lt;electronic-resource-num&gt;10.1155/2012/741835&lt;/electronic-resource-num&gt;&lt;/record&gt;&lt;/Cite&gt;&lt;/EndNote&gt;</w:instrText>
      </w:r>
      <w:r>
        <w:fldChar w:fldCharType="separate"/>
      </w:r>
      <w:r>
        <w:rPr>
          <w:noProof/>
        </w:rPr>
        <w:t>[</w:t>
      </w:r>
      <w:hyperlink w:anchor="_ENREF_58" w:tooltip="Sun, 2005 #43" w:history="1">
        <w:r>
          <w:rPr>
            <w:noProof/>
          </w:rPr>
          <w:t>58</w:t>
        </w:r>
      </w:hyperlink>
      <w:r>
        <w:rPr>
          <w:noProof/>
        </w:rPr>
        <w:t xml:space="preserve">, </w:t>
      </w:r>
      <w:hyperlink w:anchor="_ENREF_59" w:tooltip="Baker, 2012 #53" w:history="1">
        <w:r>
          <w:rPr>
            <w:noProof/>
          </w:rPr>
          <w:t>59</w:t>
        </w:r>
      </w:hyperlink>
      <w:r>
        <w:rPr>
          <w:noProof/>
        </w:rPr>
        <w:t>]</w:t>
      </w:r>
      <w:r>
        <w:fldChar w:fldCharType="end"/>
      </w:r>
      <w:r>
        <w:t xml:space="preserve">. Using a photo-curable </w:t>
      </w:r>
      <w:r>
        <w:lastRenderedPageBreak/>
        <w:t xml:space="preserve">polymer, complex 3D microstructures can be created. The Ameer lab has developed a series of citrate-based polymers with a wide range of properties such as </w:t>
      </w:r>
      <w:r w:rsidRPr="00382845">
        <w:t xml:space="preserve">controllable elasticity, biodegradability, shape-memory and antioxidant properties </w:t>
      </w:r>
      <w:r w:rsidRPr="00382845">
        <w:fldChar w:fldCharType="begin">
          <w:fldData xml:space="preserve">PEVuZE5vdGU+PENpdGU+PEF1dGhvcj5ZYW5nPC9BdXRob3I+PFllYXI+MjAwNjwvWWVhcj48UmVj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</w:fldData>
        </w:fldChar>
      </w:r>
      <w:r>
        <w:instrText xml:space="preserve"> ADDIN EN.CITE </w:instrText>
      </w:r>
      <w:r>
        <w:fldChar w:fldCharType="begin">
          <w:fldData xml:space="preserve">PEVuZE5vdGU+PENpdGU+PEF1dGhvcj5ZYW5nPC9BdXRob3I+PFllYXI+MjAwNjwvWWVhcj48UmVj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</w:fldData>
        </w:fldChar>
      </w:r>
      <w:r>
        <w:instrText xml:space="preserve"> ADDIN EN.CITE.DATA </w:instrText>
      </w:r>
      <w:r>
        <w:fldChar w:fldCharType="end"/>
      </w:r>
      <w:r w:rsidRPr="00382845">
        <w:fldChar w:fldCharType="separate"/>
      </w:r>
      <w:r>
        <w:rPr>
          <w:noProof/>
        </w:rPr>
        <w:t>[</w:t>
      </w:r>
      <w:hyperlink w:anchor="_ENREF_60" w:tooltip="Yang, 2006 #113" w:history="1">
        <w:r>
          <w:rPr>
            <w:noProof/>
          </w:rPr>
          <w:t>60</w:t>
        </w:r>
      </w:hyperlink>
      <w:r>
        <w:rPr>
          <w:noProof/>
        </w:rPr>
        <w:t xml:space="preserve">, </w:t>
      </w:r>
      <w:hyperlink w:anchor="_ENREF_61" w:tooltip="Serrano, 2011 #102" w:history="1">
        <w:r>
          <w:rPr>
            <w:noProof/>
          </w:rPr>
          <w:t>61</w:t>
        </w:r>
      </w:hyperlink>
      <w:r>
        <w:rPr>
          <w:noProof/>
        </w:rPr>
        <w:t>]</w:t>
      </w:r>
      <w:r w:rsidRPr="00382845">
        <w:fldChar w:fldCharType="end"/>
      </w:r>
      <w:r w:rsidRPr="00382845">
        <w:t>. After methacrylation with glycidyl methacrylate, this polymer can be printed via projection stereolithography under the appropriate solvent and additive conditions. Here we show the feasibility to 3D print complex strut structures in a micron scale with the biodegradable polymer.</w:t>
      </w:r>
    </w:p>
    <w:p w14:paraId="0F67EB8D" w14:textId="77777777" w:rsidR="008F2398" w:rsidRPr="000B423A" w:rsidRDefault="008F2398" w:rsidP="008F2398">
      <w:pPr>
        <w:pStyle w:val="Heading2"/>
        <w:spacing w:line="480" w:lineRule="auto"/>
        <w:rPr>
          <w:rFonts w:ascii="Times New Roman" w:hAnsi="Times New Roman" w:cs="Times New Roman"/>
          <w:b/>
          <w:bCs/>
          <w:color w:val="auto"/>
          <w:kern w:val="32"/>
          <w:szCs w:val="24"/>
          <w:lang w:eastAsia="zh-CN"/>
        </w:rPr>
      </w:pPr>
      <w:bookmarkStart w:id="13" w:name="_Toc437011560"/>
      <w:r>
        <w:rPr>
          <w:rFonts w:ascii="Times New Roman" w:hAnsi="Times New Roman" w:cs="Times New Roman"/>
          <w:b/>
          <w:bCs/>
          <w:color w:val="auto"/>
          <w:kern w:val="32"/>
          <w:szCs w:val="24"/>
          <w:lang w:eastAsia="zh-CN"/>
        </w:rPr>
        <w:t>1.7</w:t>
      </w:r>
      <w:r w:rsidRPr="000B423A">
        <w:rPr>
          <w:rFonts w:ascii="Times New Roman" w:hAnsi="Times New Roman" w:cs="Times New Roman"/>
          <w:b/>
          <w:bCs/>
          <w:color w:val="auto"/>
          <w:kern w:val="32"/>
          <w:szCs w:val="24"/>
          <w:lang w:eastAsia="zh-CN"/>
        </w:rPr>
        <w:t xml:space="preserve"> De</w:t>
      </w:r>
      <w:r>
        <w:rPr>
          <w:rFonts w:ascii="Times New Roman" w:hAnsi="Times New Roman" w:cs="Times New Roman"/>
          <w:b/>
          <w:bCs/>
          <w:color w:val="auto"/>
          <w:kern w:val="32"/>
          <w:szCs w:val="24"/>
          <w:lang w:eastAsia="zh-CN"/>
        </w:rPr>
        <w:t>sign and Construction of a New I</w:t>
      </w:r>
      <w:r w:rsidRPr="000B423A">
        <w:rPr>
          <w:rFonts w:ascii="Times New Roman" w:hAnsi="Times New Roman" w:cs="Times New Roman"/>
          <w:b/>
          <w:bCs/>
          <w:color w:val="auto"/>
          <w:kern w:val="32"/>
          <w:szCs w:val="24"/>
          <w:lang w:eastAsia="zh-CN"/>
        </w:rPr>
        <w:t>nverted Projection Stereo-lithography system.</w:t>
      </w:r>
      <w:bookmarkEnd w:id="13"/>
    </w:p>
    <w:p w14:paraId="20C43234" w14:textId="77777777" w:rsidR="008F2398" w:rsidRDefault="008F2398" w:rsidP="008F2398">
      <w:pPr>
        <w:spacing w:line="480" w:lineRule="auto"/>
      </w:pPr>
      <w:r w:rsidRPr="000B423A">
        <w:tab/>
        <w:t>To further advance the field of rapid prototyping and design for micro-manufac</w:t>
      </w:r>
      <w:r>
        <w:t xml:space="preserve">tured parts, we have designed and constructed a </w:t>
      </w:r>
      <w:r w:rsidRPr="000B423A">
        <w:t>new rapid prototyping system for Northwes</w:t>
      </w:r>
      <w:r>
        <w:t xml:space="preserve">tern University’s rapid prototyping lab.  </w:t>
      </w:r>
      <w:r w:rsidRPr="00AA52EC">
        <w:t>With recent advances in inverted platform printing technologies, throughput for projection stereolithography machines has increased by an order of magnitude, with drastic reductions to wasted material power consumption, and improvement to the surface finish of completed parts.</w:t>
      </w:r>
      <w:r w:rsidRPr="000B423A">
        <w:t xml:space="preserve">  The </w:t>
      </w:r>
      <w:r>
        <w:t>final CAD design</w:t>
      </w:r>
      <w:r w:rsidRPr="000B423A">
        <w:t xml:space="preserve"> for this system is displayed in the figure below.</w:t>
      </w:r>
      <w:r>
        <w:t xml:space="preserve"> The rest of this thesis will discuss the sections outlined above, in addition to the specifications for creating a printer of this likeness, material recommendations, advantages of this specific technology and ultimately the incredible products that can be created using this technology that otherwise could not exist. </w:t>
      </w:r>
    </w:p>
    <w:p w14:paraId="21C6AE4A" w14:textId="77777777" w:rsidR="008F2398" w:rsidRPr="006F1E87" w:rsidRDefault="008F2398" w:rsidP="008F2398">
      <w:pPr>
        <w:spacing w:line="480" w:lineRule="auto"/>
        <w:rPr>
          <w:rFonts w:eastAsia="Times New Roman"/>
        </w:rPr>
      </w:pPr>
    </w:p>
    <w:p w14:paraId="5E19059A" w14:textId="77777777" w:rsidR="008F2398" w:rsidRDefault="008F2398" w:rsidP="008F2398"/>
    <w:p w14:paraId="0A10CEB8" w14:textId="549A7F6B" w:rsidR="00E403E4" w:rsidRPr="000B423A" w:rsidRDefault="00E403E4" w:rsidP="008F2398">
      <w:pPr>
        <w:spacing w:line="480" w:lineRule="auto"/>
        <w:rPr>
          <w:lang w:eastAsia="zh-CN"/>
        </w:rPr>
      </w:pPr>
    </w:p>
    <w:p w14:paraId="0D11E6C7" w14:textId="69F196A5" w:rsidR="00853C62" w:rsidRPr="000B423A" w:rsidRDefault="00853C62" w:rsidP="00A44D1D">
      <w:pPr>
        <w:pStyle w:val="Heading1"/>
        <w:spacing w:line="480" w:lineRule="auto"/>
        <w:rPr>
          <w:rFonts w:cs="Times New Roman"/>
          <w:b/>
          <w:bCs/>
          <w:caps/>
          <w:kern w:val="32"/>
          <w:sz w:val="28"/>
          <w:szCs w:val="28"/>
          <w:lang w:eastAsia="zh-CN"/>
        </w:rPr>
      </w:pPr>
      <w:bookmarkStart w:id="14" w:name="_Toc437011561"/>
      <w:r w:rsidRPr="000B423A">
        <w:rPr>
          <w:rFonts w:cs="Times New Roman"/>
          <w:b/>
          <w:bCs/>
          <w:caps/>
          <w:kern w:val="32"/>
          <w:sz w:val="28"/>
          <w:szCs w:val="28"/>
          <w:lang w:eastAsia="zh-CN"/>
        </w:rPr>
        <w:lastRenderedPageBreak/>
        <w:t>chapter 2</w:t>
      </w:r>
      <w:r w:rsidR="00AD7D29">
        <w:rPr>
          <w:rFonts w:cs="Times New Roman"/>
          <w:b/>
          <w:bCs/>
          <w:caps/>
          <w:kern w:val="32"/>
          <w:sz w:val="28"/>
          <w:szCs w:val="28"/>
          <w:lang w:eastAsia="zh-CN"/>
        </w:rPr>
        <w:t>:</w:t>
      </w:r>
      <w:r w:rsidRPr="000B423A">
        <w:rPr>
          <w:rFonts w:cs="Times New Roman"/>
          <w:b/>
          <w:bCs/>
          <w:caps/>
          <w:kern w:val="32"/>
          <w:sz w:val="28"/>
          <w:szCs w:val="28"/>
          <w:lang w:eastAsia="zh-CN"/>
        </w:rPr>
        <w:t xml:space="preserve"> projection micro-stereolithography system</w:t>
      </w:r>
      <w:bookmarkEnd w:id="14"/>
      <w:r w:rsidRPr="000B423A">
        <w:rPr>
          <w:rFonts w:cs="Times New Roman"/>
          <w:lang w:eastAsia="zh-CN"/>
        </w:rPr>
        <w:tab/>
      </w:r>
    </w:p>
    <w:p w14:paraId="02CF19EB" w14:textId="77777777" w:rsidR="004C78A5" w:rsidRPr="000B423A" w:rsidRDefault="004C78A5" w:rsidP="004C78A5">
      <w:pPr>
        <w:pStyle w:val="Heading2"/>
        <w:spacing w:line="480" w:lineRule="auto"/>
        <w:rPr>
          <w:rFonts w:ascii="Times New Roman" w:hAnsi="Times New Roman" w:cs="Times New Roman"/>
          <w:b/>
          <w:bCs/>
          <w:color w:val="auto"/>
          <w:kern w:val="32"/>
          <w:szCs w:val="24"/>
          <w:lang w:eastAsia="zh-CN"/>
        </w:rPr>
      </w:pPr>
      <w:bookmarkStart w:id="15" w:name="_Toc437011562"/>
      <w:r w:rsidRPr="000B423A">
        <w:rPr>
          <w:rFonts w:ascii="Times New Roman" w:hAnsi="Times New Roman" w:cs="Times New Roman"/>
          <w:b/>
          <w:bCs/>
          <w:color w:val="auto"/>
          <w:kern w:val="32"/>
          <w:szCs w:val="24"/>
          <w:lang w:eastAsia="zh-CN"/>
        </w:rPr>
        <w:t>2.1 Background</w:t>
      </w:r>
      <w:bookmarkEnd w:id="15"/>
    </w:p>
    <w:p w14:paraId="6E5A45BA" w14:textId="387DC5C1" w:rsidR="00942BA4" w:rsidRPr="000B423A" w:rsidRDefault="00210554" w:rsidP="00210554">
      <w:pPr>
        <w:spacing w:line="480" w:lineRule="auto"/>
      </w:pPr>
      <w:r w:rsidRPr="000B423A">
        <w:tab/>
        <w:t>Projection micro-stereolithography</w:t>
      </w:r>
      <w:r w:rsidR="00097D37" w:rsidRPr="000B423A">
        <w:t xml:space="preserve"> was first developed </w:t>
      </w:r>
      <w:r w:rsidRPr="000B423A">
        <w:t xml:space="preserve">at U.C. Berkeley by </w:t>
      </w:r>
      <w:r w:rsidR="00097D37" w:rsidRPr="000B423A">
        <w:t>Xiang Zhang who holds an original patent for the projection</w:t>
      </w:r>
      <w:r w:rsidR="00FC7AAD">
        <w:t xml:space="preserve"> </w:t>
      </w:r>
      <w:r w:rsidR="00097D37" w:rsidRPr="000B423A">
        <w:t>design</w:t>
      </w:r>
      <w:r w:rsidR="00735F86" w:rsidRPr="000B423A">
        <w:fldChar w:fldCharType="begin"/>
      </w:r>
      <w:r w:rsidR="00735F86" w:rsidRPr="000B423A">
        <w:instrText xml:space="preserve"> ADDIN EN.CITE &lt;EndNote&gt;&lt;Cite&gt;&lt;Author&gt;Zhang&lt;/Author&gt;&lt;Year&gt;2006&lt;/Year&gt;&lt;RecNum&gt;55&lt;/RecNum&gt;&lt;DisplayText&gt;[1]&lt;/DisplayText&gt;&lt;record&gt;&lt;rec-number&gt;55&lt;/rec-number&gt;&lt;foreign-keys&gt;&lt;key app="EN" db-id="wtdrds05eee2pcepa2fv9tfgdfdafa2pw0ar"&gt;55&lt;/key&gt;&lt;/foreign-keys&gt;&lt;ref-type name="Generic"&gt;13&lt;/ref-type&gt;&lt;contributors&gt;&lt;authors&gt;&lt;author&gt;Zhang, Xiang&lt;/author&gt;&lt;/authors&gt;&lt;/contributors&gt;&lt;titles&gt;&lt;title&gt;Dynamic mask projection stereo micro lithography&lt;/title&gt;&lt;/titles&gt;&lt;dates&gt;&lt;year&gt;2006&lt;/year&gt;&lt;/dates&gt;&lt;publisher&gt;Google Patents&lt;/publisher&gt;&lt;urls&gt;&lt;/urls&gt;&lt;/record&gt;&lt;/Cite&gt;&lt;/EndNote&gt;</w:instrText>
      </w:r>
      <w:r w:rsidR="00735F86" w:rsidRPr="000B423A">
        <w:fldChar w:fldCharType="separate"/>
      </w:r>
      <w:r w:rsidR="00735F86" w:rsidRPr="000B423A">
        <w:rPr>
          <w:noProof/>
        </w:rPr>
        <w:t>[</w:t>
      </w:r>
      <w:hyperlink w:anchor="_ENREF_1" w:tooltip="Zhang, 2006 #55" w:history="1">
        <w:r w:rsidR="008F2398" w:rsidRPr="000B423A">
          <w:rPr>
            <w:noProof/>
          </w:rPr>
          <w:t>1</w:t>
        </w:r>
      </w:hyperlink>
      <w:r w:rsidR="00735F86" w:rsidRPr="000B423A">
        <w:rPr>
          <w:noProof/>
        </w:rPr>
        <w:t>]</w:t>
      </w:r>
      <w:r w:rsidR="00735F86" w:rsidRPr="000B423A">
        <w:fldChar w:fldCharType="end"/>
      </w:r>
      <w:r w:rsidR="00735F86" w:rsidRPr="000B423A">
        <w:t xml:space="preserve">. </w:t>
      </w:r>
      <w:r w:rsidRPr="000B423A">
        <w:t>The purpose of this technology w</w:t>
      </w:r>
      <w:r w:rsidR="00662FA0">
        <w:t>as to greatly speed up the well-</w:t>
      </w:r>
      <w:r w:rsidRPr="000B423A">
        <w:t>known mic</w:t>
      </w:r>
      <w:r w:rsidR="00662FA0">
        <w:t xml:space="preserve">ro-stereolithography process. </w:t>
      </w:r>
      <w:r w:rsidRPr="000B423A">
        <w:t>In recent years</w:t>
      </w:r>
      <w:r w:rsidR="00662FA0">
        <w:t>,</w:t>
      </w:r>
      <w:r w:rsidRPr="000B423A">
        <w:t xml:space="preserve"> a number of companies have formed to take advantage of both projection micro-stereolithography and stereolithography process</w:t>
      </w:r>
      <w:r w:rsidR="00662FA0">
        <w:t>es</w:t>
      </w:r>
      <w:r w:rsidRPr="000B423A">
        <w:t xml:space="preserve">.  </w:t>
      </w:r>
      <w:r w:rsidR="00FC7AAD">
        <w:t>These</w:t>
      </w:r>
      <w:r w:rsidRPr="000B423A">
        <w:t xml:space="preserve"> companies include Formlabs, EnvisionTec,</w:t>
      </w:r>
      <w:r w:rsidR="009D3163" w:rsidRPr="000B423A">
        <w:t xml:space="preserve"> Nanoscribe</w:t>
      </w:r>
      <w:r w:rsidRPr="000B423A">
        <w:t xml:space="preserve"> and Objet</w:t>
      </w:r>
      <w:r w:rsidR="00662FA0">
        <w:t>,</w:t>
      </w:r>
      <w:r w:rsidRPr="000B423A">
        <w:t xml:space="preserve"> which was </w:t>
      </w:r>
      <w:r w:rsidR="00662FA0">
        <w:t>purchased by Stratasys in 2012.</w:t>
      </w:r>
      <w:r w:rsidR="009D3163" w:rsidRPr="000B423A">
        <w:t xml:space="preserve"> Each of these companies utilize UV curable resin</w:t>
      </w:r>
      <w:r w:rsidR="00662FA0">
        <w:t>s</w:t>
      </w:r>
      <w:r w:rsidR="009D3163" w:rsidRPr="000B423A">
        <w:t xml:space="preserve"> in different ways to rapidly create macro, micro and nano-scale structures for a variety of industries.</w:t>
      </w:r>
    </w:p>
    <w:p w14:paraId="5E21F3A2" w14:textId="77777777" w:rsidR="004C78A5" w:rsidRPr="000B423A" w:rsidRDefault="004C78A5" w:rsidP="004C78A5">
      <w:pPr>
        <w:pStyle w:val="Heading2"/>
        <w:spacing w:line="480" w:lineRule="auto"/>
        <w:rPr>
          <w:rFonts w:ascii="Times New Roman" w:hAnsi="Times New Roman" w:cs="Times New Roman"/>
          <w:b/>
          <w:bCs/>
          <w:color w:val="auto"/>
          <w:kern w:val="32"/>
          <w:szCs w:val="24"/>
          <w:lang w:eastAsia="zh-CN"/>
        </w:rPr>
      </w:pPr>
      <w:bookmarkStart w:id="16" w:name="_Toc437011563"/>
      <w:r w:rsidRPr="000B423A">
        <w:rPr>
          <w:rFonts w:ascii="Times New Roman" w:hAnsi="Times New Roman" w:cs="Times New Roman"/>
          <w:b/>
          <w:bCs/>
          <w:color w:val="auto"/>
          <w:kern w:val="32"/>
          <w:szCs w:val="24"/>
          <w:lang w:eastAsia="zh-CN"/>
        </w:rPr>
        <w:t>2.2 Projection Micro-Stereolithography Technique</w:t>
      </w:r>
      <w:bookmarkEnd w:id="16"/>
    </w:p>
    <w:p w14:paraId="34A48907" w14:textId="59242718" w:rsidR="009D3163" w:rsidRPr="000B423A" w:rsidRDefault="00D274A1" w:rsidP="00662FA0">
      <w:pPr>
        <w:spacing w:line="480" w:lineRule="auto"/>
        <w:ind w:firstLine="360"/>
        <w:rPr>
          <w:color w:val="000000"/>
        </w:rPr>
      </w:pPr>
      <w:r w:rsidRPr="000B423A">
        <w:rPr>
          <w:noProof/>
        </w:rPr>
        <mc:AlternateContent>
          <mc:Choice Requires="wps">
            <w:drawing>
              <wp:anchor distT="0" distB="0" distL="114300" distR="114300" simplePos="0" relativeHeight="251682816" behindDoc="0" locked="0" layoutInCell="1" allowOverlap="1" wp14:anchorId="4BB88636" wp14:editId="55A7EA02">
                <wp:simplePos x="0" y="0"/>
                <wp:positionH relativeFrom="column">
                  <wp:posOffset>-40005</wp:posOffset>
                </wp:positionH>
                <wp:positionV relativeFrom="paragraph">
                  <wp:posOffset>494030</wp:posOffset>
                </wp:positionV>
                <wp:extent cx="2857500" cy="3337560"/>
                <wp:effectExtent l="0" t="0" r="0" b="0"/>
                <wp:wrapSquare wrapText="bothSides"/>
                <wp:docPr id="21508" name="Text Box 21508"/>
                <wp:cNvGraphicFramePr/>
                <a:graphic xmlns:a="http://schemas.openxmlformats.org/drawingml/2006/main">
                  <a:graphicData uri="http://schemas.microsoft.com/office/word/2010/wordprocessingShape">
                    <wps:wsp>
                      <wps:cNvSpPr txBox="1"/>
                      <wps:spPr>
                        <a:xfrm>
                          <a:off x="0" y="0"/>
                          <a:ext cx="2857500" cy="33375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FBEC70" w14:textId="107448DF" w:rsidR="00A870AD" w:rsidRDefault="00A870AD">
                            <w:r>
                              <w:rPr>
                                <w:noProof/>
                                <w:color w:val="000000"/>
                                <w:sz w:val="22"/>
                              </w:rPr>
                              <w:drawing>
                                <wp:inline distT="0" distB="0" distL="0" distR="0" wp14:anchorId="581C47E9" wp14:editId="4FFF98A0">
                                  <wp:extent cx="2667000" cy="2860675"/>
                                  <wp:effectExtent l="0" t="0" r="0" b="9525"/>
                                  <wp:docPr id="21521" name="Picture 21521" descr="Macintosh HD:Users:evanbaker:Dropbox:2014-8-21 Topology Optimization:Images:PuSL Process Flow Final T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vanbaker:Dropbox:2014-8-21 Topology Optimization:Images:PuSL Process Flow Final TO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6987"/>
                                          <a:stretch/>
                                        </pic:blipFill>
                                        <pic:spPr bwMode="auto">
                                          <a:xfrm>
                                            <a:off x="0" y="0"/>
                                            <a:ext cx="2667383" cy="2861086"/>
                                          </a:xfrm>
                                          <a:prstGeom prst="rect">
                                            <a:avLst/>
                                          </a:prstGeom>
                                          <a:noFill/>
                                          <a:ln>
                                            <a:noFill/>
                                          </a:ln>
                                          <a:extLst>
                                            <a:ext uri="{53640926-AAD7-44D8-BBD7-CCE9431645EC}">
                                              <a14:shadowObscured xmlns:a14="http://schemas.microsoft.com/office/drawing/2010/main"/>
                                            </a:ext>
                                          </a:extLst>
                                        </pic:spPr>
                                      </pic:pic>
                                    </a:graphicData>
                                  </a:graphic>
                                </wp:inline>
                              </w:drawing>
                            </w:r>
                          </w:p>
                          <w:p w14:paraId="415A2BFB" w14:textId="77777777" w:rsidR="00A870AD" w:rsidRPr="009A6BAD" w:rsidRDefault="00A870AD" w:rsidP="00A44D1D">
                            <w:pPr>
                              <w:pStyle w:val="Caption"/>
                              <w:jc w:val="center"/>
                              <w:rPr>
                                <w:color w:val="000000"/>
                                <w:sz w:val="24"/>
                                <w:szCs w:val="24"/>
                              </w:rPr>
                            </w:pPr>
                            <w:bookmarkStart w:id="17" w:name="_Ref238806468"/>
                            <w:bookmarkStart w:id="18" w:name="_Toc432780437"/>
                            <w:bookmarkStart w:id="19" w:name="_Toc276732240"/>
                            <w:r w:rsidRPr="009A6BAD">
                              <w:rPr>
                                <w:color w:val="auto"/>
                                <w:sz w:val="24"/>
                                <w:szCs w:val="24"/>
                              </w:rPr>
                              <w:t xml:space="preserve">Figure </w:t>
                            </w:r>
                            <w:r w:rsidRPr="009A6BAD">
                              <w:rPr>
                                <w:color w:val="auto"/>
                                <w:sz w:val="24"/>
                                <w:szCs w:val="24"/>
                              </w:rPr>
                              <w:fldChar w:fldCharType="begin"/>
                            </w:r>
                            <w:r w:rsidRPr="009A6BAD">
                              <w:rPr>
                                <w:color w:val="auto"/>
                                <w:sz w:val="24"/>
                                <w:szCs w:val="24"/>
                              </w:rPr>
                              <w:instrText xml:space="preserve"> SEQ Figure \* ARABIC </w:instrText>
                            </w:r>
                            <w:r w:rsidRPr="009A6BAD">
                              <w:rPr>
                                <w:color w:val="auto"/>
                                <w:sz w:val="24"/>
                                <w:szCs w:val="24"/>
                              </w:rPr>
                              <w:fldChar w:fldCharType="separate"/>
                            </w:r>
                            <w:r>
                              <w:rPr>
                                <w:noProof/>
                                <w:color w:val="auto"/>
                                <w:sz w:val="24"/>
                                <w:szCs w:val="24"/>
                              </w:rPr>
                              <w:t>2</w:t>
                            </w:r>
                            <w:r w:rsidRPr="009A6BAD">
                              <w:rPr>
                                <w:color w:val="auto"/>
                                <w:sz w:val="24"/>
                                <w:szCs w:val="24"/>
                              </w:rPr>
                              <w:fldChar w:fldCharType="end"/>
                            </w:r>
                            <w:bookmarkEnd w:id="17"/>
                            <w:r w:rsidRPr="009A6BAD">
                              <w:rPr>
                                <w:color w:val="auto"/>
                                <w:sz w:val="24"/>
                                <w:szCs w:val="24"/>
                              </w:rPr>
                              <w:t>. Projection Microstereolithography Process Flow</w:t>
                            </w:r>
                            <w:bookmarkEnd w:id="18"/>
                            <w:r w:rsidRPr="009A6BAD">
                              <w:rPr>
                                <w:color w:val="auto"/>
                                <w:sz w:val="24"/>
                                <w:szCs w:val="24"/>
                              </w:rPr>
                              <w:t xml:space="preserve"> </w:t>
                            </w:r>
                            <w:bookmarkEnd w:id="19"/>
                          </w:p>
                          <w:p w14:paraId="5958DE6F" w14:textId="77777777" w:rsidR="00A870AD" w:rsidRDefault="00A870AD"/>
                          <w:p w14:paraId="426C72AF" w14:textId="77777777" w:rsidR="00A870AD" w:rsidRDefault="00A870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88636" id="Text_x0020_Box_x0020_21508" o:spid="_x0000_s1028" type="#_x0000_t202" style="position:absolute;left:0;text-align:left;margin-left:-3.15pt;margin-top:38.9pt;width:225pt;height:262.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" filled="f" stroked="f">
                <v:textbox>
                  <w:txbxContent>
                    <w:p w14:paraId="34FBEC70" w14:textId="107448DF" w:rsidR="00A870AD" w:rsidRDefault="00A870AD">
                      <w:r>
                        <w:rPr>
                          <w:noProof/>
                          <w:color w:val="000000"/>
                          <w:sz w:val="22"/>
                        </w:rPr>
                        <w:drawing>
                          <wp:inline distT="0" distB="0" distL="0" distR="0" wp14:anchorId="581C47E9" wp14:editId="4FFF98A0">
                            <wp:extent cx="2667000" cy="2860675"/>
                            <wp:effectExtent l="0" t="0" r="0" b="9525"/>
                            <wp:docPr id="21521" name="Picture 21521" descr="Macintosh HD:Users:evanbaker:Dropbox:2014-8-21 Topology Optimization:Images:PuSL Process Flow Final T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vanbaker:Dropbox:2014-8-21 Topology Optimization:Images:PuSL Process Flow Final TO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6987"/>
                                    <a:stretch/>
                                  </pic:blipFill>
                                  <pic:spPr bwMode="auto">
                                    <a:xfrm>
                                      <a:off x="0" y="0"/>
                                      <a:ext cx="2667383" cy="2861086"/>
                                    </a:xfrm>
                                    <a:prstGeom prst="rect">
                                      <a:avLst/>
                                    </a:prstGeom>
                                    <a:noFill/>
                                    <a:ln>
                                      <a:noFill/>
                                    </a:ln>
                                    <a:extLst>
                                      <a:ext uri="{53640926-AAD7-44D8-BBD7-CCE9431645EC}">
                                        <a14:shadowObscured xmlns:a14="http://schemas.microsoft.com/office/drawing/2010/main"/>
                                      </a:ext>
                                    </a:extLst>
                                  </pic:spPr>
                                </pic:pic>
                              </a:graphicData>
                            </a:graphic>
                          </wp:inline>
                        </w:drawing>
                      </w:r>
                    </w:p>
                    <w:p w14:paraId="415A2BFB" w14:textId="77777777" w:rsidR="00A870AD" w:rsidRPr="009A6BAD" w:rsidRDefault="00A870AD" w:rsidP="00A44D1D">
                      <w:pPr>
                        <w:pStyle w:val="Caption"/>
                        <w:jc w:val="center"/>
                        <w:rPr>
                          <w:color w:val="000000"/>
                          <w:sz w:val="24"/>
                          <w:szCs w:val="24"/>
                        </w:rPr>
                      </w:pPr>
                      <w:bookmarkStart w:id="20" w:name="_Ref238806468"/>
                      <w:bookmarkStart w:id="21" w:name="_Toc432780437"/>
                      <w:bookmarkStart w:id="22" w:name="_Toc276732240"/>
                      <w:r w:rsidRPr="009A6BAD">
                        <w:rPr>
                          <w:color w:val="auto"/>
                          <w:sz w:val="24"/>
                          <w:szCs w:val="24"/>
                        </w:rPr>
                        <w:t xml:space="preserve">Figure </w:t>
                      </w:r>
                      <w:r w:rsidRPr="009A6BAD">
                        <w:rPr>
                          <w:color w:val="auto"/>
                          <w:sz w:val="24"/>
                          <w:szCs w:val="24"/>
                        </w:rPr>
                        <w:fldChar w:fldCharType="begin"/>
                      </w:r>
                      <w:r w:rsidRPr="009A6BAD">
                        <w:rPr>
                          <w:color w:val="auto"/>
                          <w:sz w:val="24"/>
                          <w:szCs w:val="24"/>
                        </w:rPr>
                        <w:instrText xml:space="preserve"> SEQ Figure \* ARABIC </w:instrText>
                      </w:r>
                      <w:r w:rsidRPr="009A6BAD">
                        <w:rPr>
                          <w:color w:val="auto"/>
                          <w:sz w:val="24"/>
                          <w:szCs w:val="24"/>
                        </w:rPr>
                        <w:fldChar w:fldCharType="separate"/>
                      </w:r>
                      <w:r>
                        <w:rPr>
                          <w:noProof/>
                          <w:color w:val="auto"/>
                          <w:sz w:val="24"/>
                          <w:szCs w:val="24"/>
                        </w:rPr>
                        <w:t>2</w:t>
                      </w:r>
                      <w:r w:rsidRPr="009A6BAD">
                        <w:rPr>
                          <w:color w:val="auto"/>
                          <w:sz w:val="24"/>
                          <w:szCs w:val="24"/>
                        </w:rPr>
                        <w:fldChar w:fldCharType="end"/>
                      </w:r>
                      <w:bookmarkEnd w:id="20"/>
                      <w:r w:rsidRPr="009A6BAD">
                        <w:rPr>
                          <w:color w:val="auto"/>
                          <w:sz w:val="24"/>
                          <w:szCs w:val="24"/>
                        </w:rPr>
                        <w:t>. Projection Microstereolithography Process Flow</w:t>
                      </w:r>
                      <w:bookmarkEnd w:id="21"/>
                      <w:r w:rsidRPr="009A6BAD">
                        <w:rPr>
                          <w:color w:val="auto"/>
                          <w:sz w:val="24"/>
                          <w:szCs w:val="24"/>
                        </w:rPr>
                        <w:t xml:space="preserve"> </w:t>
                      </w:r>
                      <w:bookmarkEnd w:id="22"/>
                    </w:p>
                    <w:p w14:paraId="5958DE6F" w14:textId="77777777" w:rsidR="00A870AD" w:rsidRDefault="00A870AD"/>
                    <w:p w14:paraId="426C72AF" w14:textId="77777777" w:rsidR="00A870AD" w:rsidRDefault="00A870AD"/>
                  </w:txbxContent>
                </v:textbox>
                <w10:wrap type="square"/>
              </v:shape>
            </w:pict>
          </mc:Fallback>
        </mc:AlternateContent>
      </w:r>
      <w:r w:rsidR="009D3163" w:rsidRPr="000B423A">
        <w:rPr>
          <w:color w:val="000000"/>
        </w:rPr>
        <w:t>To exp</w:t>
      </w:r>
      <w:r w:rsidR="00662FA0">
        <w:rPr>
          <w:color w:val="000000"/>
        </w:rPr>
        <w:t>lain this fabrication process, PuSL</w:t>
      </w:r>
      <w:r w:rsidR="009D3163" w:rsidRPr="000B423A">
        <w:rPr>
          <w:color w:val="000000"/>
        </w:rPr>
        <w:t xml:space="preserve"> works by building microstructures from a photo-curable resin in a layer-by-layer fashion directly from a 3D CAD design.  This fabrication process has </w:t>
      </w:r>
      <w:r w:rsidR="00662FA0">
        <w:rPr>
          <w:color w:val="000000"/>
        </w:rPr>
        <w:t>enabled</w:t>
      </w:r>
      <w:r w:rsidR="009D3163" w:rsidRPr="000B423A">
        <w:rPr>
          <w:color w:val="000000"/>
        </w:rPr>
        <w:t xml:space="preserve"> a broad range of applications from tissue engineering scaffolds and micro-fluidic channels to the development of sensors and actuators for vibration energy harvesting.</w:t>
      </w:r>
    </w:p>
    <w:p w14:paraId="27299EE0" w14:textId="28A19028" w:rsidR="009D3163" w:rsidRPr="000B423A" w:rsidRDefault="009D3163" w:rsidP="000C172E">
      <w:pPr>
        <w:spacing w:line="480" w:lineRule="auto"/>
        <w:ind w:firstLine="360"/>
        <w:rPr>
          <w:color w:val="000000"/>
        </w:rPr>
      </w:pPr>
      <w:r w:rsidRPr="000B423A">
        <w:rPr>
          <w:color w:val="000000"/>
        </w:rPr>
        <w:t xml:space="preserve">The core of this technology rests in the </w:t>
      </w:r>
      <w:r w:rsidR="000C172E">
        <w:rPr>
          <w:color w:val="000000"/>
        </w:rPr>
        <w:t>use</w:t>
      </w:r>
      <w:r w:rsidRPr="000B423A">
        <w:rPr>
          <w:color w:val="000000"/>
        </w:rPr>
        <w:t xml:space="preserve"> of a spatial light modulator (SLM) as a dynamic </w:t>
      </w:r>
      <w:r w:rsidRPr="000B423A">
        <w:rPr>
          <w:color w:val="000000"/>
        </w:rPr>
        <w:lastRenderedPageBreak/>
        <w:t xml:space="preserve">mask.  It can be either a liquid crystal display (LCD) panel or a digital micro-mirror device (DMD) panel.  </w:t>
      </w:r>
      <w:r w:rsidR="000C172E">
        <w:rPr>
          <w:color w:val="000000"/>
        </w:rPr>
        <w:t>Instead of</w:t>
      </w:r>
      <w:r w:rsidRPr="000B423A">
        <w:rPr>
          <w:color w:val="000000"/>
        </w:rPr>
        <w:t xml:space="preserve"> fabricating 3D structures in the point-by-point scanning fashion of micro-stereolithography (μSL), PμSL uses a dynamic mask (in our setup</w:t>
      </w:r>
      <w:r w:rsidR="0041409B">
        <w:rPr>
          <w:color w:val="000000"/>
        </w:rPr>
        <w:t>,</w:t>
      </w:r>
      <w:r w:rsidRPr="000B423A">
        <w:rPr>
          <w:color w:val="000000"/>
        </w:rPr>
        <w:t xml:space="preserve"> a 1400 ×1050 pixel array) to fabricate an entire 2D pattern in a single exposure.  This allows for a drastic reduction in fabrication time compared with μSL systems.</w:t>
      </w:r>
    </w:p>
    <w:p w14:paraId="6996A058" w14:textId="6C0F3D66" w:rsidR="009D3163" w:rsidRPr="000B423A" w:rsidRDefault="00B66B85" w:rsidP="0041409B">
      <w:pPr>
        <w:spacing w:line="480" w:lineRule="auto"/>
        <w:ind w:firstLine="360"/>
        <w:rPr>
          <w:color w:val="000000"/>
        </w:rPr>
      </w:pPr>
      <w:r w:rsidRPr="000B423A">
        <w:fldChar w:fldCharType="begin"/>
      </w:r>
      <w:r w:rsidRPr="000B423A">
        <w:instrText xml:space="preserve"> REF _Ref238806468 \h </w:instrText>
      </w:r>
      <w:r w:rsidRPr="000B423A">
        <w:fldChar w:fldCharType="separate"/>
      </w:r>
      <w:r w:rsidR="00F028A4" w:rsidRPr="009A6BAD">
        <w:t xml:space="preserve">Figure </w:t>
      </w:r>
      <w:r w:rsidR="00F028A4">
        <w:rPr>
          <w:noProof/>
        </w:rPr>
        <w:t>2</w:t>
      </w:r>
      <w:r w:rsidRPr="000B423A">
        <w:fldChar w:fldCharType="end"/>
      </w:r>
      <w:r w:rsidR="009A6BAD" w:rsidRPr="000B423A">
        <w:t xml:space="preserve"> </w:t>
      </w:r>
      <w:r w:rsidR="009D3163" w:rsidRPr="000B423A">
        <w:t xml:space="preserve">was developed to demonstrate the complete process flow of this fabrication technique.  </w:t>
      </w:r>
      <w:r w:rsidR="009D3163" w:rsidRPr="000B423A">
        <w:rPr>
          <w:color w:val="000000"/>
        </w:rPr>
        <w:t>The process is compatible with various photopolymers. For the microfabrication in this paper</w:t>
      </w:r>
      <w:r w:rsidR="0041409B">
        <w:rPr>
          <w:color w:val="000000"/>
        </w:rPr>
        <w:t>,</w:t>
      </w:r>
      <w:r w:rsidR="009D3163" w:rsidRPr="000B423A">
        <w:rPr>
          <w:color w:val="000000"/>
        </w:rPr>
        <w:t xml:space="preserve"> t</w:t>
      </w:r>
      <w:r w:rsidR="009D3163" w:rsidRPr="000B423A">
        <w:t xml:space="preserve">he resin is mixed as a combination by mass of 97.78% </w:t>
      </w:r>
      <w:r w:rsidR="009D3163" w:rsidRPr="000B423A">
        <w:rPr>
          <w:color w:val="000000"/>
        </w:rPr>
        <w:t xml:space="preserve">1,6-Hexanediol Diacrylate (HDDA, Sigma-Aldrich) as the low viscosity monomer, 2% photoinitiator (Irgacure 819, Ciba), and 0.22% UV absorber (Sudan I, Sigma-Aldrich).  The UV absorber and light intensity concentration was finely tuned to obtain a curing depth of 20 μm.  This is the same resin concentration as used in our previous work as in </w:t>
      </w:r>
      <w:r w:rsidR="009D3163" w:rsidRPr="000B423A">
        <w:rPr>
          <w:color w:val="000000"/>
        </w:rPr>
        <w:fldChar w:fldCharType="begin"/>
      </w:r>
      <w:r w:rsidR="008F2398">
        <w:rPr>
          <w:color w:val="000000"/>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009D3163" w:rsidRPr="000B423A">
        <w:rPr>
          <w:color w:val="000000"/>
        </w:rPr>
        <w:fldChar w:fldCharType="separate"/>
      </w:r>
      <w:r w:rsidR="008F2398">
        <w:rPr>
          <w:noProof/>
          <w:color w:val="000000"/>
        </w:rPr>
        <w:t>[</w:t>
      </w:r>
      <w:hyperlink w:anchor="_ENREF_14" w:tooltip="Evan Baker, 2012 #13" w:history="1">
        <w:r w:rsidR="008F2398">
          <w:rPr>
            <w:noProof/>
            <w:color w:val="000000"/>
          </w:rPr>
          <w:t>14</w:t>
        </w:r>
      </w:hyperlink>
      <w:r w:rsidR="008F2398">
        <w:rPr>
          <w:noProof/>
          <w:color w:val="000000"/>
        </w:rPr>
        <w:t>]</w:t>
      </w:r>
      <w:r w:rsidR="009D3163" w:rsidRPr="000B423A">
        <w:rPr>
          <w:color w:val="000000"/>
        </w:rPr>
        <w:fldChar w:fldCharType="end"/>
      </w:r>
      <w:r w:rsidR="009D3163" w:rsidRPr="000B423A">
        <w:rPr>
          <w:color w:val="000000"/>
        </w:rPr>
        <w:t>.</w:t>
      </w:r>
    </w:p>
    <w:p w14:paraId="52923160" w14:textId="1D610495" w:rsidR="009D3163" w:rsidRPr="000B423A" w:rsidRDefault="009D3163" w:rsidP="000C172E">
      <w:pPr>
        <w:spacing w:line="480" w:lineRule="auto"/>
        <w:ind w:firstLine="360"/>
        <w:rPr>
          <w:color w:val="000000"/>
        </w:rPr>
      </w:pPr>
      <w:r w:rsidRPr="000B423A">
        <w:rPr>
          <w:color w:val="000000"/>
        </w:rPr>
        <w:t>The 3D microstructure (</w:t>
      </w:r>
      <w:r w:rsidR="00B66B85" w:rsidRPr="000B423A">
        <w:rPr>
          <w:color w:val="000000"/>
        </w:rPr>
        <w:fldChar w:fldCharType="begin"/>
      </w:r>
      <w:r w:rsidR="00B66B85" w:rsidRPr="000B423A">
        <w:rPr>
          <w:color w:val="000000"/>
        </w:rPr>
        <w:instrText xml:space="preserve"> REF _Ref238806468 \h </w:instrText>
      </w:r>
      <w:r w:rsidR="00B66B85" w:rsidRPr="000B423A">
        <w:rPr>
          <w:color w:val="000000"/>
        </w:rPr>
      </w:r>
      <w:r w:rsidR="00B66B85" w:rsidRPr="000B423A">
        <w:rPr>
          <w:color w:val="000000"/>
        </w:rPr>
        <w:fldChar w:fldCharType="separate"/>
      </w:r>
      <w:r w:rsidR="00F028A4" w:rsidRPr="009A6BAD">
        <w:t xml:space="preserve">Figure </w:t>
      </w:r>
      <w:r w:rsidR="00F028A4">
        <w:rPr>
          <w:noProof/>
        </w:rPr>
        <w:t>2</w:t>
      </w:r>
      <w:r w:rsidR="00B66B85" w:rsidRPr="000B423A">
        <w:rPr>
          <w:color w:val="000000"/>
        </w:rPr>
        <w:fldChar w:fldCharType="end"/>
      </w:r>
      <w:r w:rsidRPr="000B423A">
        <w:rPr>
          <w:color w:val="000000"/>
        </w:rPr>
        <w:t>.b) was developed on the CAD software Solidworks.  Previously VisCAM RP Demo was used to splice the CAD images into a series of bitmap images (</w:t>
      </w:r>
      <w:r w:rsidR="00B66B85" w:rsidRPr="000B423A">
        <w:rPr>
          <w:color w:val="000000"/>
        </w:rPr>
        <w:fldChar w:fldCharType="begin"/>
      </w:r>
      <w:r w:rsidR="00B66B85" w:rsidRPr="000B423A">
        <w:rPr>
          <w:color w:val="000000"/>
        </w:rPr>
        <w:instrText xml:space="preserve"> REF _Ref238806468 \h </w:instrText>
      </w:r>
      <w:r w:rsidR="00B66B85" w:rsidRPr="000B423A">
        <w:rPr>
          <w:color w:val="000000"/>
        </w:rPr>
      </w:r>
      <w:r w:rsidR="00B66B85" w:rsidRPr="000B423A">
        <w:rPr>
          <w:color w:val="000000"/>
        </w:rPr>
        <w:fldChar w:fldCharType="separate"/>
      </w:r>
      <w:r w:rsidR="00F028A4" w:rsidRPr="009A6BAD">
        <w:t xml:space="preserve">Figure </w:t>
      </w:r>
      <w:r w:rsidR="00F028A4">
        <w:rPr>
          <w:noProof/>
        </w:rPr>
        <w:t>2</w:t>
      </w:r>
      <w:r w:rsidR="00B66B85" w:rsidRPr="000B423A">
        <w:rPr>
          <w:color w:val="000000"/>
        </w:rPr>
        <w:fldChar w:fldCharType="end"/>
      </w:r>
      <w:r w:rsidRPr="000B423A">
        <w:rPr>
          <w:color w:val="000000"/>
        </w:rPr>
        <w:t xml:space="preserve">.c) however more recently a MATLAB code was developed to directly convert CAD .stl files into the necessary .bmp slices. </w:t>
      </w:r>
    </w:p>
    <w:p w14:paraId="4D7D0ECF" w14:textId="77777777" w:rsidR="009D3163" w:rsidRPr="000B423A" w:rsidRDefault="009D3163" w:rsidP="000C172E">
      <w:pPr>
        <w:spacing w:line="480" w:lineRule="auto"/>
        <w:ind w:firstLine="360"/>
        <w:rPr>
          <w:color w:val="000000"/>
        </w:rPr>
      </w:pPr>
      <w:r w:rsidRPr="000B423A">
        <w:rPr>
          <w:color w:val="000000"/>
        </w:rPr>
        <w:t>The silicon wafer is then aligned with the top of the liquid resin layer using a series of displacement sensors monitoring the wafer height and the liquid resin height.</w:t>
      </w:r>
    </w:p>
    <w:p w14:paraId="51ADFA5B" w14:textId="40B61154" w:rsidR="009D3163" w:rsidRPr="000B423A" w:rsidRDefault="009D3163" w:rsidP="009D3163">
      <w:pPr>
        <w:spacing w:line="480" w:lineRule="auto"/>
        <w:ind w:firstLine="360"/>
        <w:rPr>
          <w:color w:val="000000"/>
        </w:rPr>
      </w:pPr>
      <w:r w:rsidRPr="000B423A">
        <w:rPr>
          <w:color w:val="000000"/>
        </w:rPr>
        <w:t xml:space="preserve">The 160 liter PuSL chamber is then flooded with nitrogen gas at a rate of 20 liters </w:t>
      </w:r>
      <w:r w:rsidR="00B66B85" w:rsidRPr="000B423A">
        <w:rPr>
          <w:color w:val="000000"/>
        </w:rPr>
        <w:t>per minute for 40 minutes (</w:t>
      </w:r>
      <w:r w:rsidR="00B66B85" w:rsidRPr="000B423A">
        <w:rPr>
          <w:color w:val="000000"/>
        </w:rPr>
        <w:fldChar w:fldCharType="begin"/>
      </w:r>
      <w:r w:rsidR="00B66B85" w:rsidRPr="000B423A">
        <w:rPr>
          <w:color w:val="000000"/>
        </w:rPr>
        <w:instrText xml:space="preserve"> REF _Ref238806468 \h </w:instrText>
      </w:r>
      <w:r w:rsidR="00B66B85" w:rsidRPr="000B423A">
        <w:rPr>
          <w:color w:val="000000"/>
        </w:rPr>
      </w:r>
      <w:r w:rsidR="00B66B85" w:rsidRPr="000B423A">
        <w:rPr>
          <w:color w:val="000000"/>
        </w:rPr>
        <w:fldChar w:fldCharType="separate"/>
      </w:r>
      <w:r w:rsidR="00F028A4" w:rsidRPr="009A6BAD">
        <w:t xml:space="preserve">Figure </w:t>
      </w:r>
      <w:r w:rsidR="00F028A4">
        <w:rPr>
          <w:noProof/>
        </w:rPr>
        <w:t>2</w:t>
      </w:r>
      <w:r w:rsidR="00B66B85" w:rsidRPr="000B423A">
        <w:rPr>
          <w:color w:val="000000"/>
        </w:rPr>
        <w:fldChar w:fldCharType="end"/>
      </w:r>
      <w:r w:rsidRPr="000B423A">
        <w:rPr>
          <w:color w:val="000000"/>
        </w:rPr>
        <w:t>.e) to reduce the concentration of oxygen within the chamber and ensure optimal solidification and resolution of the photo-curable resin.</w:t>
      </w:r>
    </w:p>
    <w:p w14:paraId="1A6A6920" w14:textId="4501B1E1" w:rsidR="009D3163" w:rsidRPr="000B423A" w:rsidRDefault="009D3163" w:rsidP="009D3163">
      <w:pPr>
        <w:spacing w:line="480" w:lineRule="auto"/>
        <w:ind w:firstLine="360"/>
        <w:rPr>
          <w:color w:val="000000"/>
        </w:rPr>
      </w:pPr>
      <w:r w:rsidRPr="000B423A">
        <w:rPr>
          <w:color w:val="000000"/>
        </w:rPr>
        <w:t>After the oxygen concentration is sufficiently reduced in the chamber and the polymer resin is sufficiently enriched with nitrogen the laye</w:t>
      </w:r>
      <w:r w:rsidR="00B66B85" w:rsidRPr="000B423A">
        <w:rPr>
          <w:color w:val="000000"/>
        </w:rPr>
        <w:t>r building process begins (</w:t>
      </w:r>
      <w:r w:rsidR="00B66B85" w:rsidRPr="000B423A">
        <w:rPr>
          <w:color w:val="000000"/>
        </w:rPr>
        <w:fldChar w:fldCharType="begin"/>
      </w:r>
      <w:r w:rsidR="00B66B85" w:rsidRPr="000B423A">
        <w:rPr>
          <w:color w:val="000000"/>
        </w:rPr>
        <w:instrText xml:space="preserve"> REF _Ref238806468 \h </w:instrText>
      </w:r>
      <w:r w:rsidR="00B66B85" w:rsidRPr="000B423A">
        <w:rPr>
          <w:color w:val="000000"/>
        </w:rPr>
      </w:r>
      <w:r w:rsidR="00B66B85" w:rsidRPr="000B423A">
        <w:rPr>
          <w:color w:val="000000"/>
        </w:rPr>
        <w:fldChar w:fldCharType="separate"/>
      </w:r>
      <w:r w:rsidR="00F028A4" w:rsidRPr="009A6BAD">
        <w:t xml:space="preserve">Figure </w:t>
      </w:r>
      <w:r w:rsidR="00F028A4">
        <w:rPr>
          <w:noProof/>
        </w:rPr>
        <w:t>2</w:t>
      </w:r>
      <w:r w:rsidR="00B66B85" w:rsidRPr="000B423A">
        <w:rPr>
          <w:color w:val="000000"/>
        </w:rPr>
        <w:fldChar w:fldCharType="end"/>
      </w:r>
      <w:r w:rsidRPr="000B423A">
        <w:rPr>
          <w:color w:val="000000"/>
        </w:rPr>
        <w:t xml:space="preserve">.f).  In this </w:t>
      </w:r>
      <w:r w:rsidRPr="000B423A">
        <w:rPr>
          <w:color w:val="000000"/>
        </w:rPr>
        <w:lastRenderedPageBreak/>
        <w:t xml:space="preserve">process the first bitmap image is displayed on the LCD dynamic mask.  In Fig.1.f </w:t>
      </w:r>
      <w:r w:rsidRPr="000B423A">
        <w:rPr>
          <w:i/>
          <w:color w:val="000000"/>
        </w:rPr>
        <w:t>next</w:t>
      </w:r>
      <w:r w:rsidRPr="000B423A">
        <w:rPr>
          <w:color w:val="000000"/>
        </w:rPr>
        <w:t xml:space="preserve"> is placed in italics indicating that the next image is displayed in each iteration after the first.  The z-stage is dropped 600um into the liquid resin over about 2 seconds and then raised </w:t>
      </w:r>
      <w:r w:rsidR="00B66B85" w:rsidRPr="000B423A">
        <w:rPr>
          <w:color w:val="000000"/>
        </w:rPr>
        <w:t>580um also over 2 seconds (</w:t>
      </w:r>
      <w:r w:rsidR="00B66B85" w:rsidRPr="000B423A">
        <w:rPr>
          <w:color w:val="000000"/>
        </w:rPr>
        <w:fldChar w:fldCharType="begin"/>
      </w:r>
      <w:r w:rsidR="00B66B85" w:rsidRPr="000B423A">
        <w:rPr>
          <w:color w:val="000000"/>
        </w:rPr>
        <w:instrText xml:space="preserve"> REF _Ref238806468 \h </w:instrText>
      </w:r>
      <w:r w:rsidR="00B66B85" w:rsidRPr="000B423A">
        <w:rPr>
          <w:color w:val="000000"/>
        </w:rPr>
      </w:r>
      <w:r w:rsidR="00B66B85" w:rsidRPr="000B423A">
        <w:rPr>
          <w:color w:val="000000"/>
        </w:rPr>
        <w:fldChar w:fldCharType="separate"/>
      </w:r>
      <w:r w:rsidR="00F028A4" w:rsidRPr="009A6BAD">
        <w:t xml:space="preserve">Figure </w:t>
      </w:r>
      <w:r w:rsidR="00F028A4">
        <w:rPr>
          <w:noProof/>
        </w:rPr>
        <w:t>2</w:t>
      </w:r>
      <w:r w:rsidR="00B66B85" w:rsidRPr="000B423A">
        <w:rPr>
          <w:color w:val="000000"/>
        </w:rPr>
        <w:fldChar w:fldCharType="end"/>
      </w:r>
      <w:r w:rsidRPr="000B423A">
        <w:rPr>
          <w:color w:val="000000"/>
        </w:rPr>
        <w:t>.f).  The system then waits for 30 seconds for the 20um layer of resin directly above the wafer to settle. The UV lamp is then turned on for 16 seconds, reflects, off a beam splitting mirror, passes through a reduction lens and finally projects on the top surface of photo-curable polymer resin in high resolution, with each pixel corresponding to 7.1×7.1 μm</w:t>
      </w:r>
      <w:r w:rsidRPr="000B423A">
        <w:rPr>
          <w:color w:val="000000"/>
          <w:vertAlign w:val="superscript"/>
        </w:rPr>
        <w:t>2</w:t>
      </w:r>
      <w:r w:rsidRPr="000B423A">
        <w:rPr>
          <w:color w:val="000000"/>
        </w:rPr>
        <w:t>.</w:t>
      </w:r>
    </w:p>
    <w:p w14:paraId="51251345" w14:textId="01ADAB51" w:rsidR="00F86E5C" w:rsidRPr="000B423A" w:rsidRDefault="009D3163" w:rsidP="00A44D1D">
      <w:pPr>
        <w:spacing w:line="480" w:lineRule="auto"/>
        <w:ind w:firstLine="360"/>
        <w:rPr>
          <w:color w:val="000000"/>
        </w:rPr>
      </w:pPr>
      <w:r w:rsidRPr="000B423A">
        <w:rPr>
          <w:color w:val="000000"/>
        </w:rPr>
        <w:t xml:space="preserve">  This projected image is also reflected off the resin surface and captured by a CCD camera so each layer can be closely monitored for resolution.  This process then repeats for each bitmap layer in the fabrication.  The spring microstructure in this case contains 160 bitmap layers.  The micro-structure is then removed from the PμSL</w:t>
      </w:r>
      <w:r w:rsidR="00B66B85" w:rsidRPr="000B423A">
        <w:rPr>
          <w:color w:val="000000"/>
        </w:rPr>
        <w:t xml:space="preserve"> machine (</w:t>
      </w:r>
      <w:r w:rsidR="00B66B85" w:rsidRPr="000B423A">
        <w:rPr>
          <w:color w:val="000000"/>
        </w:rPr>
        <w:fldChar w:fldCharType="begin"/>
      </w:r>
      <w:r w:rsidR="00B66B85" w:rsidRPr="000B423A">
        <w:rPr>
          <w:color w:val="000000"/>
        </w:rPr>
        <w:instrText xml:space="preserve"> REF _Ref238806468 \h </w:instrText>
      </w:r>
      <w:r w:rsidR="00B66B85" w:rsidRPr="000B423A">
        <w:rPr>
          <w:color w:val="000000"/>
        </w:rPr>
      </w:r>
      <w:r w:rsidR="00B66B85" w:rsidRPr="000B423A">
        <w:rPr>
          <w:color w:val="000000"/>
        </w:rPr>
        <w:fldChar w:fldCharType="separate"/>
      </w:r>
      <w:r w:rsidR="00F028A4" w:rsidRPr="009A6BAD">
        <w:t xml:space="preserve">Figure </w:t>
      </w:r>
      <w:r w:rsidR="00F028A4">
        <w:rPr>
          <w:noProof/>
        </w:rPr>
        <w:t>2</w:t>
      </w:r>
      <w:r w:rsidR="00B66B85" w:rsidRPr="000B423A">
        <w:rPr>
          <w:color w:val="000000"/>
        </w:rPr>
        <w:fldChar w:fldCharType="end"/>
      </w:r>
      <w:r w:rsidRPr="000B423A">
        <w:rPr>
          <w:color w:val="000000"/>
        </w:rPr>
        <w:t>.g).  After the structure is removed, it is cleaned with IPA, Acetone and distilled water, placed in an aluminum box to prevent UV exposure from ambient light and let sit for 24-48 hours.</w:t>
      </w:r>
    </w:p>
    <w:p w14:paraId="2F6B1331" w14:textId="7E91E08B" w:rsidR="009D3163" w:rsidRPr="000B423A" w:rsidRDefault="009D3163" w:rsidP="00A44D1D">
      <w:pPr>
        <w:pStyle w:val="Heading2"/>
        <w:spacing w:line="480" w:lineRule="auto"/>
        <w:rPr>
          <w:rFonts w:ascii="Times New Roman" w:hAnsi="Times New Roman" w:cs="Times New Roman"/>
          <w:b/>
          <w:bCs/>
          <w:color w:val="auto"/>
          <w:kern w:val="32"/>
          <w:szCs w:val="24"/>
          <w:lang w:eastAsia="zh-CN"/>
        </w:rPr>
      </w:pPr>
      <w:bookmarkStart w:id="23" w:name="_Toc437011564"/>
      <w:r w:rsidRPr="000B423A">
        <w:rPr>
          <w:rFonts w:ascii="Times New Roman" w:hAnsi="Times New Roman" w:cs="Times New Roman"/>
          <w:b/>
          <w:bCs/>
          <w:color w:val="auto"/>
          <w:kern w:val="32"/>
          <w:szCs w:val="24"/>
          <w:lang w:eastAsia="zh-CN"/>
        </w:rPr>
        <w:t xml:space="preserve">2.2.1 </w:t>
      </w:r>
      <w:r w:rsidR="00F86E5C" w:rsidRPr="000B423A">
        <w:rPr>
          <w:rFonts w:ascii="Times New Roman" w:hAnsi="Times New Roman" w:cs="Times New Roman"/>
          <w:b/>
          <w:bCs/>
          <w:color w:val="auto"/>
          <w:kern w:val="32"/>
          <w:szCs w:val="24"/>
          <w:lang w:eastAsia="zh-CN"/>
        </w:rPr>
        <w:t>Postcure Process</w:t>
      </w:r>
      <w:bookmarkEnd w:id="23"/>
    </w:p>
    <w:p w14:paraId="578C6E96" w14:textId="078686AF" w:rsidR="004C78A5" w:rsidRPr="000B423A" w:rsidRDefault="009D3163" w:rsidP="000216B8">
      <w:pPr>
        <w:spacing w:line="480" w:lineRule="auto"/>
        <w:ind w:firstLine="720"/>
        <w:rPr>
          <w:sz w:val="22"/>
          <w:szCs w:val="22"/>
        </w:rPr>
      </w:pPr>
      <w:r w:rsidRPr="000B423A">
        <w:rPr>
          <w:color w:val="231F20"/>
        </w:rPr>
        <w:t xml:space="preserve">The postcure process </w:t>
      </w:r>
      <w:r w:rsidR="00B66B85" w:rsidRPr="000B423A">
        <w:rPr>
          <w:color w:val="231F20"/>
        </w:rPr>
        <w:t>(</w:t>
      </w:r>
      <w:r w:rsidR="00B66B85" w:rsidRPr="000B423A">
        <w:rPr>
          <w:color w:val="231F20"/>
        </w:rPr>
        <w:fldChar w:fldCharType="begin"/>
      </w:r>
      <w:r w:rsidR="00B66B85" w:rsidRPr="000B423A">
        <w:rPr>
          <w:color w:val="231F20"/>
        </w:rPr>
        <w:instrText xml:space="preserve"> REF _Ref238806468 \h </w:instrText>
      </w:r>
      <w:r w:rsidR="000216B8">
        <w:rPr>
          <w:color w:val="231F20"/>
        </w:rPr>
        <w:instrText xml:space="preserve"> \* MERGEFORMAT </w:instrText>
      </w:r>
      <w:r w:rsidR="00B66B85" w:rsidRPr="000B423A">
        <w:rPr>
          <w:color w:val="231F20"/>
        </w:rPr>
      </w:r>
      <w:r w:rsidR="00B66B85" w:rsidRPr="000B423A">
        <w:rPr>
          <w:color w:val="231F20"/>
        </w:rPr>
        <w:fldChar w:fldCharType="separate"/>
      </w:r>
      <w:r w:rsidR="00F028A4" w:rsidRPr="009A6BAD">
        <w:t xml:space="preserve">Figure </w:t>
      </w:r>
      <w:r w:rsidR="00F028A4">
        <w:rPr>
          <w:noProof/>
        </w:rPr>
        <w:t>2</w:t>
      </w:r>
      <w:r w:rsidR="00B66B85" w:rsidRPr="000B423A">
        <w:rPr>
          <w:color w:val="231F20"/>
        </w:rPr>
        <w:fldChar w:fldCharType="end"/>
      </w:r>
      <w:r w:rsidRPr="000B423A">
        <w:rPr>
          <w:color w:val="231F20"/>
        </w:rPr>
        <w:t>.h) occurs after the structure is removed from the nitrogen-enriched chamber, cleaned and the liquid polymer resin within the structure has not completely solidified. This stage is known as being close to the green (compliant) state. To further solidify or convert the photopolymer from the green to the bulk (rigid) state, the structure is exposed to UV light, this process is known as postcuring. For our study, w</w:t>
      </w:r>
      <w:r w:rsidRPr="000B423A">
        <w:t>e use the F300S floodlight exposure system to do the postcure. With this system, the UV curable polymer is exposed to a variety of UV intensities. In our case we found that varying the exposure between 0 and 150 Joules lead to the most drastic variation in Young’s Modulus.</w:t>
      </w:r>
    </w:p>
    <w:p w14:paraId="417B4E14" w14:textId="4EE99235" w:rsidR="004C78A5" w:rsidRPr="000B423A" w:rsidRDefault="004C78A5" w:rsidP="004C78A5">
      <w:pPr>
        <w:pStyle w:val="Heading2"/>
        <w:spacing w:line="480" w:lineRule="auto"/>
        <w:rPr>
          <w:rFonts w:ascii="Times New Roman" w:hAnsi="Times New Roman" w:cs="Times New Roman"/>
          <w:b/>
          <w:bCs/>
          <w:color w:val="auto"/>
          <w:kern w:val="32"/>
          <w:szCs w:val="24"/>
          <w:lang w:eastAsia="zh-CN"/>
        </w:rPr>
      </w:pPr>
      <w:bookmarkStart w:id="24" w:name="_Toc437011565"/>
      <w:r w:rsidRPr="000B423A">
        <w:rPr>
          <w:rFonts w:ascii="Times New Roman" w:hAnsi="Times New Roman" w:cs="Times New Roman"/>
          <w:b/>
          <w:bCs/>
          <w:color w:val="auto"/>
          <w:kern w:val="32"/>
          <w:szCs w:val="24"/>
          <w:lang w:eastAsia="zh-CN"/>
        </w:rPr>
        <w:lastRenderedPageBreak/>
        <w:t>2.3 Optimizing the Projection Micro-Stereolithography System</w:t>
      </w:r>
      <w:bookmarkEnd w:id="24"/>
    </w:p>
    <w:p w14:paraId="3598E90B" w14:textId="5562AB24" w:rsidR="00DD0B39" w:rsidRPr="000B423A" w:rsidRDefault="00DD0B39" w:rsidP="00DD0B39">
      <w:pPr>
        <w:spacing w:line="480" w:lineRule="auto"/>
      </w:pPr>
      <w:r w:rsidRPr="000B423A">
        <w:tab/>
        <w:t xml:space="preserve">After starting in Professor Cheng Sun’s lab in the summer of 2011, I had access to a projection-micro stereolithography machine.  This machine was not an ‘off-the shelf’ system but one that had been home built by Dr. Cheng Sun and his first graduate student Fan Zhou.  Once trained on the system there were a number of improvements I was interested in making to increase ease of use and access for myself </w:t>
      </w:r>
      <w:r w:rsidR="008A4332" w:rsidRPr="000B423A">
        <w:t>and</w:t>
      </w:r>
      <w:r w:rsidRPr="000B423A">
        <w:t xml:space="preserve"> to future graduate students and observers.  These improvements included:</w:t>
      </w:r>
    </w:p>
    <w:p w14:paraId="0E80F577" w14:textId="5939A183" w:rsidR="00DD0B39" w:rsidRPr="000B423A" w:rsidRDefault="00DD0B39" w:rsidP="00DD0B39">
      <w:pPr>
        <w:pStyle w:val="ListParagraph"/>
        <w:numPr>
          <w:ilvl w:val="0"/>
          <w:numId w:val="1"/>
        </w:numPr>
        <w:spacing w:line="480" w:lineRule="auto"/>
      </w:pPr>
      <w:r w:rsidRPr="000B423A">
        <w:t xml:space="preserve">Building a new </w:t>
      </w:r>
      <w:r w:rsidR="00C31230" w:rsidRPr="000B423A">
        <w:t>transparent</w:t>
      </w:r>
      <w:r w:rsidRPr="000B423A">
        <w:t xml:space="preserve"> plexiglass chamber to house the </w:t>
      </w:r>
      <w:r w:rsidR="00C31230" w:rsidRPr="000B423A">
        <w:t>PuSL System.</w:t>
      </w:r>
    </w:p>
    <w:p w14:paraId="3E39DC6E" w14:textId="4CCA3DFA" w:rsidR="00160A68" w:rsidRPr="000B423A" w:rsidRDefault="00160A68" w:rsidP="00DD0B39">
      <w:pPr>
        <w:pStyle w:val="ListParagraph"/>
        <w:numPr>
          <w:ilvl w:val="0"/>
          <w:numId w:val="1"/>
        </w:numPr>
        <w:spacing w:line="480" w:lineRule="auto"/>
      </w:pPr>
      <w:r w:rsidRPr="000B423A">
        <w:t>Installing a flow meter to monitor the rate of nitrogen flow into the chamber.</w:t>
      </w:r>
    </w:p>
    <w:p w14:paraId="63F7AF3D" w14:textId="4B37174C" w:rsidR="00DD0B39" w:rsidRPr="000B423A" w:rsidRDefault="008A4332" w:rsidP="00DD0B39">
      <w:pPr>
        <w:pStyle w:val="ListParagraph"/>
        <w:numPr>
          <w:ilvl w:val="0"/>
          <w:numId w:val="1"/>
        </w:numPr>
        <w:spacing w:line="480" w:lineRule="auto"/>
      </w:pPr>
      <w:r w:rsidRPr="000B423A">
        <w:t>Installing an oxygen sensor to determine N</w:t>
      </w:r>
      <w:r w:rsidRPr="000B423A">
        <w:rPr>
          <w:vertAlign w:val="subscript"/>
        </w:rPr>
        <w:t>2</w:t>
      </w:r>
      <w:r w:rsidRPr="000B423A">
        <w:t xml:space="preserve"> fill rate and</w:t>
      </w:r>
      <w:r w:rsidR="00DD0B39" w:rsidRPr="000B423A">
        <w:t xml:space="preserve"> reduce fabrication time.</w:t>
      </w:r>
    </w:p>
    <w:p w14:paraId="2B874BB9" w14:textId="1483FDA6" w:rsidR="00767667" w:rsidRPr="000B423A" w:rsidRDefault="00767667" w:rsidP="00DD0B39">
      <w:pPr>
        <w:pStyle w:val="ListParagraph"/>
        <w:numPr>
          <w:ilvl w:val="0"/>
          <w:numId w:val="1"/>
        </w:numPr>
        <w:spacing w:line="480" w:lineRule="auto"/>
      </w:pPr>
      <w:r w:rsidRPr="000B423A">
        <w:t>Measur</w:t>
      </w:r>
      <w:r w:rsidR="008A4332" w:rsidRPr="000B423A">
        <w:t>e</w:t>
      </w:r>
      <w:r w:rsidRPr="000B423A">
        <w:t xml:space="preserve"> the UV intensity of the </w:t>
      </w:r>
      <w:r w:rsidR="008A4332" w:rsidRPr="000B423A">
        <w:t>PuSL</w:t>
      </w:r>
      <w:r w:rsidRPr="000B423A">
        <w:t xml:space="preserve"> machine and post-cure machine</w:t>
      </w:r>
      <w:r w:rsidR="008A4332" w:rsidRPr="000B423A">
        <w:t>.</w:t>
      </w:r>
    </w:p>
    <w:p w14:paraId="0070B0EF" w14:textId="524D5936" w:rsidR="00767667" w:rsidRPr="000B423A" w:rsidRDefault="00767667" w:rsidP="00DD0B39">
      <w:pPr>
        <w:pStyle w:val="ListParagraph"/>
        <w:numPr>
          <w:ilvl w:val="0"/>
          <w:numId w:val="1"/>
        </w:numPr>
        <w:spacing w:line="480" w:lineRule="auto"/>
      </w:pPr>
      <w:r w:rsidRPr="000B423A">
        <w:t>Characterizing the curing depth of our machine for different input intensities</w:t>
      </w:r>
      <w:r w:rsidR="00890AFF">
        <w:t>.</w:t>
      </w:r>
    </w:p>
    <w:p w14:paraId="06DD80A1" w14:textId="587C515A" w:rsidR="00767667" w:rsidRDefault="00767667" w:rsidP="00DD0B39">
      <w:pPr>
        <w:pStyle w:val="ListParagraph"/>
        <w:numPr>
          <w:ilvl w:val="0"/>
          <w:numId w:val="1"/>
        </w:numPr>
        <w:spacing w:line="480" w:lineRule="auto"/>
      </w:pPr>
      <w:r w:rsidRPr="000B423A">
        <w:t>Characterizing the effect of using a variety of gray scales on our machine.</w:t>
      </w:r>
    </w:p>
    <w:p w14:paraId="709F44EE" w14:textId="68EFCB0B" w:rsidR="002F1930" w:rsidRPr="000B423A" w:rsidRDefault="002F1930" w:rsidP="00DD0B39">
      <w:pPr>
        <w:pStyle w:val="ListParagraph"/>
        <w:numPr>
          <w:ilvl w:val="0"/>
          <w:numId w:val="1"/>
        </w:numPr>
        <w:spacing w:line="480" w:lineRule="auto"/>
      </w:pPr>
      <w:r>
        <w:t>Developing software that can splice CAD designs</w:t>
      </w:r>
      <w:r w:rsidR="00890AFF">
        <w:t xml:space="preserve"> into the necessary bitmap and .txt files.</w:t>
      </w:r>
    </w:p>
    <w:p w14:paraId="1054F293" w14:textId="2BE6A652" w:rsidR="00767667" w:rsidRPr="000B423A" w:rsidRDefault="00767667" w:rsidP="00767667">
      <w:pPr>
        <w:pStyle w:val="Heading2"/>
        <w:spacing w:line="480" w:lineRule="auto"/>
        <w:rPr>
          <w:rFonts w:ascii="Times New Roman" w:hAnsi="Times New Roman" w:cs="Times New Roman"/>
          <w:b/>
          <w:bCs/>
          <w:color w:val="auto"/>
          <w:kern w:val="32"/>
          <w:szCs w:val="24"/>
          <w:lang w:eastAsia="zh-CN"/>
        </w:rPr>
      </w:pPr>
      <w:bookmarkStart w:id="25" w:name="_Toc437011566"/>
      <w:r w:rsidRPr="000B423A">
        <w:rPr>
          <w:rFonts w:ascii="Times New Roman" w:hAnsi="Times New Roman" w:cs="Times New Roman"/>
          <w:b/>
          <w:bCs/>
          <w:color w:val="auto"/>
          <w:kern w:val="32"/>
          <w:szCs w:val="24"/>
          <w:lang w:eastAsia="zh-CN"/>
        </w:rPr>
        <w:t>2.3.1 Plexiglass Chamber</w:t>
      </w:r>
      <w:r w:rsidR="00242B8B" w:rsidRPr="000B423A">
        <w:rPr>
          <w:rFonts w:ascii="Times New Roman" w:hAnsi="Times New Roman" w:cs="Times New Roman"/>
          <w:b/>
          <w:bCs/>
          <w:color w:val="auto"/>
          <w:kern w:val="32"/>
          <w:szCs w:val="24"/>
          <w:lang w:eastAsia="zh-CN"/>
        </w:rPr>
        <w:t xml:space="preserve"> &amp; Nitrogen Flow Meter</w:t>
      </w:r>
      <w:bookmarkEnd w:id="25"/>
    </w:p>
    <w:p w14:paraId="45A1A6D3" w14:textId="55398F27" w:rsidR="00DD0B39" w:rsidRPr="000B423A" w:rsidRDefault="008D1AB9" w:rsidP="00B66B85">
      <w:pPr>
        <w:spacing w:line="480" w:lineRule="auto"/>
        <w:ind w:firstLine="720"/>
      </w:pPr>
      <w:r w:rsidRPr="000B423A">
        <w:t>I designed a</w:t>
      </w:r>
      <w:r w:rsidR="007105BD" w:rsidRPr="000B423A">
        <w:t>nd helped construct along with i</w:t>
      </w:r>
      <w:r w:rsidRPr="000B423A">
        <w:t xml:space="preserve">nterns Noah Shaw, Jahan Alam and Brian Sorch a new plexiglass chamber for the PuSL Machine. The plexiglass chamber enables easier use and gives a more professional look for visiting scholars to the PuSL printer.  </w:t>
      </w:r>
    </w:p>
    <w:p w14:paraId="4817A8D3" w14:textId="48F19CBC" w:rsidR="009A6BAD" w:rsidRPr="000B423A" w:rsidRDefault="00ED51A7" w:rsidP="008D1AB9">
      <w:pPr>
        <w:spacing w:line="480" w:lineRule="auto"/>
      </w:pPr>
      <w:r w:rsidRPr="000B423A">
        <w:rPr>
          <w:rFonts w:eastAsia="Times New Roman"/>
          <w:noProof/>
        </w:rPr>
        <w:drawing>
          <wp:inline distT="0" distB="0" distL="0" distR="0" wp14:anchorId="7A4BF5EF" wp14:editId="1534FEEE">
            <wp:extent cx="1714500" cy="1263494"/>
            <wp:effectExtent l="0" t="0" r="0" b="6985"/>
            <wp:docPr id="2" name="Picture 2" descr="https://photos-4.dropbox.com/t/0/AABDFkOBNkKcSwF3RngDqNeqLjRHF43drFz0jD1mPv-42g/12/24542912/jpeg/32x32/3/1377115200/0/2/2012-07-12_12-25-08_7.jpg/jyjxMiabcG0RCvuCYAmjSH_wBGN2s9OfgvEHERuSj0w?size=1024x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photos-4.dropbox.com/t/0/AABDFkOBNkKcSwF3RngDqNeqLjRHF43drFz0jD1mPv-42g/12/24542912/jpeg/32x32/3/1377115200/0/2/2012-07-12_12-25-08_7.jpg/jyjxMiabcG0RCvuCYAmjSH_wBGN2s9OfgvEHERuSj0w?size=1024x768"/>
                    <pic:cNvPicPr>
                      <a:picLocks noChangeAspect="1" noChangeArrowheads="1"/>
                    </pic:cNvPicPr>
                  </pic:nvPicPr>
                  <pic:blipFill rotWithShape="1">
                    <a:blip r:embed="rId14">
                      <a:extLst>
                        <a:ext uri="{28A0092B-C50C-407E-A947-70E740481C1C}">
                          <a14:useLocalDpi xmlns:a14="http://schemas.microsoft.com/office/drawing/2010/main" val="0"/>
                        </a:ext>
                      </a:extLst>
                    </a:blip>
                    <a:srcRect r="23645"/>
                    <a:stretch/>
                  </pic:blipFill>
                  <pic:spPr bwMode="auto">
                    <a:xfrm>
                      <a:off x="0" y="0"/>
                      <a:ext cx="1716549" cy="1265004"/>
                    </a:xfrm>
                    <a:prstGeom prst="rect">
                      <a:avLst/>
                    </a:prstGeom>
                    <a:noFill/>
                    <a:ln>
                      <a:noFill/>
                    </a:ln>
                    <a:extLst>
                      <a:ext uri="{53640926-AAD7-44D8-BBD7-CCE9431645EC}">
                        <a14:shadowObscured xmlns:a14="http://schemas.microsoft.com/office/drawing/2010/main"/>
                      </a:ext>
                    </a:extLst>
                  </pic:spPr>
                </pic:pic>
              </a:graphicData>
            </a:graphic>
          </wp:inline>
        </w:drawing>
      </w:r>
      <w:r w:rsidRPr="000B423A">
        <w:t xml:space="preserve"> </w:t>
      </w:r>
      <w:r w:rsidRPr="000B423A">
        <w:rPr>
          <w:rFonts w:eastAsia="Times New Roman"/>
          <w:noProof/>
        </w:rPr>
        <w:drawing>
          <wp:inline distT="0" distB="0" distL="0" distR="0" wp14:anchorId="02D420B1" wp14:editId="3A636518">
            <wp:extent cx="1672119" cy="1254518"/>
            <wp:effectExtent l="0" t="0" r="4445" b="0"/>
            <wp:docPr id="11" name="Picture 4" descr="https://photos-4.dropbox.com/t/0/AAC-f3kkPuCI21gl4q2M2_dZPijpUMuzjgGOJeQ2aG8oaQ/12/24542912/jpeg/32x32/3/1377115200/0/2/DSCN1391.JPG/YEI9-DuIL065vt7UCnQYQqrxLxq7igRffpRj3M8bUr0?size=1024x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photos-4.dropbox.com/t/0/AAC-f3kkPuCI21gl4q2M2_dZPijpUMuzjgGOJeQ2aG8oaQ/12/24542912/jpeg/32x32/3/1377115200/0/2/DSCN1391.JPG/YEI9-DuIL065vt7UCnQYQqrxLxq7igRffpRj3M8bUr0?size=1024x76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72785" cy="1255018"/>
                    </a:xfrm>
                    <a:prstGeom prst="rect">
                      <a:avLst/>
                    </a:prstGeom>
                    <a:noFill/>
                    <a:ln>
                      <a:noFill/>
                    </a:ln>
                  </pic:spPr>
                </pic:pic>
              </a:graphicData>
            </a:graphic>
          </wp:inline>
        </w:drawing>
      </w:r>
      <w:r w:rsidR="00242B8B" w:rsidRPr="000B423A">
        <w:t xml:space="preserve"> </w:t>
      </w:r>
      <w:r w:rsidR="00242B8B" w:rsidRPr="000B423A">
        <w:rPr>
          <w:noProof/>
        </w:rPr>
        <w:drawing>
          <wp:inline distT="0" distB="0" distL="0" distR="0" wp14:anchorId="3F2E440D" wp14:editId="2F3EEE80">
            <wp:extent cx="1512343" cy="1209440"/>
            <wp:effectExtent l="0" t="0" r="12065" b="10160"/>
            <wp:docPr id="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14062" cy="1210815"/>
                    </a:xfrm>
                    <a:prstGeom prst="rect">
                      <a:avLst/>
                    </a:prstGeom>
                    <a:noFill/>
                    <a:ln>
                      <a:noFill/>
                    </a:ln>
                  </pic:spPr>
                </pic:pic>
              </a:graphicData>
            </a:graphic>
          </wp:inline>
        </w:drawing>
      </w:r>
      <w:r w:rsidR="00242B8B" w:rsidRPr="000B423A">
        <w:t xml:space="preserve"> </w:t>
      </w:r>
      <w:r w:rsidR="00242B8B" w:rsidRPr="000B423A">
        <w:rPr>
          <w:noProof/>
        </w:rPr>
        <w:drawing>
          <wp:inline distT="0" distB="0" distL="0" distR="0" wp14:anchorId="7816A1F3" wp14:editId="2370D61B">
            <wp:extent cx="897696" cy="1216995"/>
            <wp:effectExtent l="0" t="0" r="0" b="2540"/>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9075" cy="1218865"/>
                    </a:xfrm>
                    <a:prstGeom prst="rect">
                      <a:avLst/>
                    </a:prstGeom>
                    <a:noFill/>
                    <a:ln>
                      <a:noFill/>
                    </a:ln>
                  </pic:spPr>
                </pic:pic>
              </a:graphicData>
            </a:graphic>
          </wp:inline>
        </w:drawing>
      </w:r>
    </w:p>
    <w:p w14:paraId="5A613A05" w14:textId="6D036D06" w:rsidR="00242B8B" w:rsidRPr="000B423A" w:rsidRDefault="009A6BAD" w:rsidP="00242B8B">
      <w:pPr>
        <w:pStyle w:val="Caption"/>
        <w:jc w:val="center"/>
        <w:rPr>
          <w:color w:val="auto"/>
          <w:sz w:val="24"/>
          <w:szCs w:val="24"/>
        </w:rPr>
      </w:pPr>
      <w:bookmarkStart w:id="26" w:name="_Toc308026234"/>
      <w:r w:rsidRPr="000B423A">
        <w:rPr>
          <w:color w:val="auto"/>
          <w:sz w:val="24"/>
          <w:szCs w:val="24"/>
        </w:rPr>
        <w:t xml:space="preserve">Figure </w:t>
      </w:r>
      <w:r w:rsidRPr="000B423A">
        <w:rPr>
          <w:color w:val="auto"/>
          <w:sz w:val="24"/>
          <w:szCs w:val="24"/>
        </w:rPr>
        <w:fldChar w:fldCharType="begin"/>
      </w:r>
      <w:r w:rsidRPr="000B423A">
        <w:rPr>
          <w:color w:val="auto"/>
          <w:sz w:val="24"/>
          <w:szCs w:val="24"/>
        </w:rPr>
        <w:instrText xml:space="preserve"> SEQ Figure \* ARABIC </w:instrText>
      </w:r>
      <w:r w:rsidRPr="000B423A">
        <w:rPr>
          <w:color w:val="auto"/>
          <w:sz w:val="24"/>
          <w:szCs w:val="24"/>
        </w:rPr>
        <w:fldChar w:fldCharType="separate"/>
      </w:r>
      <w:r w:rsidR="00F028A4">
        <w:rPr>
          <w:noProof/>
          <w:color w:val="auto"/>
          <w:sz w:val="24"/>
          <w:szCs w:val="24"/>
        </w:rPr>
        <w:t>3</w:t>
      </w:r>
      <w:r w:rsidRPr="000B423A">
        <w:rPr>
          <w:color w:val="auto"/>
          <w:sz w:val="24"/>
          <w:szCs w:val="24"/>
        </w:rPr>
        <w:fldChar w:fldCharType="end"/>
      </w:r>
      <w:r w:rsidRPr="000B423A">
        <w:rPr>
          <w:color w:val="auto"/>
          <w:sz w:val="24"/>
          <w:szCs w:val="24"/>
        </w:rPr>
        <w:t xml:space="preserve">. </w:t>
      </w:r>
      <w:r w:rsidR="00F25B84" w:rsidRPr="000B423A">
        <w:rPr>
          <w:color w:val="auto"/>
          <w:sz w:val="24"/>
          <w:szCs w:val="24"/>
        </w:rPr>
        <w:t>Nitrogen</w:t>
      </w:r>
      <w:r w:rsidRPr="000B423A">
        <w:rPr>
          <w:color w:val="auto"/>
          <w:sz w:val="24"/>
          <w:szCs w:val="24"/>
        </w:rPr>
        <w:t xml:space="preserve"> chamber for the PuSL system</w:t>
      </w:r>
      <w:r w:rsidR="00242B8B" w:rsidRPr="000B423A">
        <w:rPr>
          <w:color w:val="auto"/>
          <w:sz w:val="24"/>
          <w:szCs w:val="24"/>
        </w:rPr>
        <w:t xml:space="preserve"> &amp; Flow Meter/Regulator</w:t>
      </w:r>
      <w:bookmarkEnd w:id="26"/>
    </w:p>
    <w:p w14:paraId="48EEC8CD" w14:textId="40F24077" w:rsidR="00DB3F82" w:rsidRPr="000B423A" w:rsidRDefault="00242B8B" w:rsidP="00242B8B">
      <w:pPr>
        <w:spacing w:line="480" w:lineRule="auto"/>
        <w:ind w:firstLine="720"/>
      </w:pPr>
      <w:r w:rsidRPr="000B423A">
        <w:lastRenderedPageBreak/>
        <w:t>A nitrogen flo</w:t>
      </w:r>
      <w:r w:rsidR="007105BD" w:rsidRPr="000B423A">
        <w:t>w meter was installed so that we</w:t>
      </w:r>
      <w:r w:rsidRPr="000B423A">
        <w:t xml:space="preserve"> could determine the cost-per print of this particular projection stereo</w:t>
      </w:r>
      <w:r w:rsidR="007105BD" w:rsidRPr="000B423A">
        <w:t>-</w:t>
      </w:r>
      <w:r w:rsidRPr="000B423A">
        <w:t>lithography system.  We were also interested in speeding up the printing time by minimizing the ‘nitrogen fill’ time and to do this it was critical to monitor the nitrogen flow.  We are working to minimize the flow rate to reduce cost/print and wasted N</w:t>
      </w:r>
      <w:r w:rsidRPr="000B423A">
        <w:rPr>
          <w:vertAlign w:val="subscript"/>
        </w:rPr>
        <w:t>2</w:t>
      </w:r>
      <w:r w:rsidRPr="000B423A">
        <w:t xml:space="preserve"> gas.</w:t>
      </w:r>
      <w:r w:rsidR="009A6BAD" w:rsidRPr="000B423A">
        <w:t xml:space="preserve">  </w:t>
      </w:r>
    </w:p>
    <w:p w14:paraId="1746F613" w14:textId="6CC13A75" w:rsidR="00954779" w:rsidRPr="000B423A" w:rsidRDefault="00242B8B" w:rsidP="00954779">
      <w:pPr>
        <w:pStyle w:val="Heading2"/>
        <w:spacing w:line="480" w:lineRule="auto"/>
        <w:rPr>
          <w:rFonts w:ascii="Times New Roman" w:hAnsi="Times New Roman" w:cs="Times New Roman"/>
          <w:b/>
          <w:bCs/>
          <w:color w:val="auto"/>
          <w:kern w:val="32"/>
          <w:szCs w:val="24"/>
          <w:lang w:eastAsia="zh-CN"/>
        </w:rPr>
      </w:pPr>
      <w:bookmarkStart w:id="27" w:name="_Toc437011567"/>
      <w:r w:rsidRPr="000B423A">
        <w:rPr>
          <w:rFonts w:ascii="Times New Roman" w:hAnsi="Times New Roman" w:cs="Times New Roman"/>
          <w:b/>
          <w:bCs/>
          <w:color w:val="auto"/>
          <w:kern w:val="32"/>
          <w:szCs w:val="24"/>
          <w:lang w:eastAsia="zh-CN"/>
        </w:rPr>
        <w:t>2.3.2</w:t>
      </w:r>
      <w:r w:rsidR="00954779" w:rsidRPr="000B423A">
        <w:rPr>
          <w:rFonts w:ascii="Times New Roman" w:hAnsi="Times New Roman" w:cs="Times New Roman"/>
          <w:b/>
          <w:bCs/>
          <w:color w:val="auto"/>
          <w:kern w:val="32"/>
          <w:szCs w:val="24"/>
          <w:lang w:eastAsia="zh-CN"/>
        </w:rPr>
        <w:t xml:space="preserve"> Oxygen Sensor</w:t>
      </w:r>
      <w:bookmarkEnd w:id="27"/>
    </w:p>
    <w:p w14:paraId="5AEB429C" w14:textId="2E92F5B6" w:rsidR="00EA7552" w:rsidRPr="000B423A" w:rsidRDefault="00C31230" w:rsidP="006E345D">
      <w:pPr>
        <w:spacing w:line="480" w:lineRule="auto"/>
      </w:pPr>
      <w:r w:rsidRPr="000B423A">
        <w:rPr>
          <w:noProof/>
        </w:rPr>
        <w:drawing>
          <wp:anchor distT="0" distB="0" distL="114300" distR="114300" simplePos="0" relativeHeight="251680768" behindDoc="0" locked="0" layoutInCell="1" allowOverlap="1" wp14:anchorId="3B902167" wp14:editId="56E9126B">
            <wp:simplePos x="0" y="0"/>
            <wp:positionH relativeFrom="column">
              <wp:posOffset>0</wp:posOffset>
            </wp:positionH>
            <wp:positionV relativeFrom="paragraph">
              <wp:posOffset>1082675</wp:posOffset>
            </wp:positionV>
            <wp:extent cx="2286000" cy="1767840"/>
            <wp:effectExtent l="0" t="0" r="25400" b="35560"/>
            <wp:wrapTight wrapText="bothSides">
              <wp:wrapPolygon edited="0">
                <wp:start x="0" y="0"/>
                <wp:lineTo x="0" y="21724"/>
                <wp:lineTo x="21600" y="21724"/>
                <wp:lineTo x="21600" y="0"/>
                <wp:lineTo x="0" y="0"/>
              </wp:wrapPolygon>
            </wp:wrapTight>
            <wp:docPr id="21506" name="Chart 215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1F381D" w:rsidRPr="000B423A">
        <w:tab/>
      </w:r>
      <w:r w:rsidR="00EA7552" w:rsidRPr="000B423A">
        <w:t>To further reduce the print time and improve the consistency of prints, an Oxygen sensor was installed to monitor O</w:t>
      </w:r>
      <w:r w:rsidR="00EA7552" w:rsidRPr="000B423A">
        <w:rPr>
          <w:vertAlign w:val="subscript"/>
        </w:rPr>
        <w:t>2</w:t>
      </w:r>
      <w:r w:rsidR="00EA7552" w:rsidRPr="000B423A">
        <w:t xml:space="preserve"> concentration in the chamber.  Oxygen inhibits the reaction between UV light and Irgacure 819 the photoinitiator so it is critical to understand the concentration of Oxygen in the system.</w:t>
      </w:r>
    </w:p>
    <w:p w14:paraId="20FAC045" w14:textId="5DA222D1" w:rsidR="006E345D" w:rsidRPr="000B423A" w:rsidRDefault="00EA7552" w:rsidP="00C31230">
      <w:pPr>
        <w:spacing w:line="480" w:lineRule="auto"/>
        <w:ind w:firstLine="720"/>
      </w:pPr>
      <w:r w:rsidRPr="000B423A">
        <w:t>Previously, the system required a 3 hour fill time for each print.  After the installation of the Oxygen sensor it was clear 40 minutes was sufficient time for the system to be purged of enough oxygen to print successfully.  The flow rate was determined to be 39870 mL/min.  Further work is being done to reduce this flow rate and thereby reduce the cost per print.</w:t>
      </w:r>
    </w:p>
    <w:p w14:paraId="3197E32F" w14:textId="7F654DD7" w:rsidR="00FA4129" w:rsidRPr="000B423A" w:rsidRDefault="009F5491" w:rsidP="00626D36">
      <w:pPr>
        <w:pStyle w:val="Heading2"/>
        <w:spacing w:line="480" w:lineRule="auto"/>
        <w:rPr>
          <w:rFonts w:ascii="Times New Roman" w:hAnsi="Times New Roman" w:cs="Times New Roman"/>
          <w:b/>
          <w:bCs/>
          <w:color w:val="auto"/>
          <w:kern w:val="32"/>
          <w:szCs w:val="24"/>
          <w:lang w:eastAsia="zh-CN"/>
        </w:rPr>
      </w:pPr>
      <w:bookmarkStart w:id="28" w:name="_Toc437011568"/>
      <w:r w:rsidRPr="000B423A">
        <w:rPr>
          <w:rFonts w:ascii="Times New Roman" w:hAnsi="Times New Roman" w:cs="Times New Roman"/>
          <w:b/>
          <w:bCs/>
          <w:color w:val="auto"/>
          <w:kern w:val="32"/>
          <w:szCs w:val="24"/>
          <w:lang w:eastAsia="zh-CN"/>
        </w:rPr>
        <w:t>2.3.4 UV Intensity Measurements</w:t>
      </w:r>
      <w:bookmarkEnd w:id="28"/>
    </w:p>
    <w:p w14:paraId="64A81404" w14:textId="693EE5F5" w:rsidR="009F5491" w:rsidRPr="000B423A" w:rsidRDefault="00FA4129" w:rsidP="00293B22">
      <w:pPr>
        <w:spacing w:line="480" w:lineRule="auto"/>
        <w:ind w:firstLine="720"/>
      </w:pPr>
      <w:r w:rsidRPr="000B423A">
        <w:t xml:space="preserve">We have completed </w:t>
      </w:r>
      <w:r w:rsidR="009F5491" w:rsidRPr="000B423A">
        <w:t>two separate analyses of</w:t>
      </w:r>
      <w:r w:rsidRPr="000B423A">
        <w:t xml:space="preserve"> UV intensity as a function of the current input into the UV lamp and as a function of the graysacle used</w:t>
      </w:r>
      <w:r w:rsidR="009F5491" w:rsidRPr="000B423A">
        <w:t>.  The first analysis was a comparison of UV intensity vs input current into the UV lamp</w:t>
      </w:r>
      <w:r w:rsidR="00293B22" w:rsidRPr="000B423A">
        <w:t xml:space="preserve"> at grayscale 255</w:t>
      </w:r>
      <w:r w:rsidR="006774D2" w:rsidRPr="000B423A">
        <w:t xml:space="preserve">. </w:t>
      </w:r>
      <w:r w:rsidR="00293B22" w:rsidRPr="000B423A">
        <w:t>One hundred samples of UV intensity are</w:t>
      </w:r>
      <w:r w:rsidR="009F5491" w:rsidRPr="000B423A">
        <w:t xml:space="preserve"> </w:t>
      </w:r>
      <w:r w:rsidR="00293B22" w:rsidRPr="000B423A">
        <w:t xml:space="preserve">collected and averaged and </w:t>
      </w:r>
      <w:r w:rsidR="009F5491" w:rsidRPr="000B423A">
        <w:t xml:space="preserve">at </w:t>
      </w:r>
      <w:r w:rsidR="00293B22" w:rsidRPr="000B423A">
        <w:t>each</w:t>
      </w:r>
      <w:r w:rsidR="009F5491" w:rsidRPr="000B423A">
        <w:t xml:space="preserve"> input current. </w:t>
      </w:r>
      <w:r w:rsidR="00293B22" w:rsidRPr="000B423A">
        <w:t>The plot of UV data shows that intensity of UV light increases linearly with input current into the UV bulb.  The slope of this line is 6.35*10</w:t>
      </w:r>
      <w:r w:rsidR="00293B22" w:rsidRPr="000B423A">
        <w:rPr>
          <w:vertAlign w:val="superscript"/>
        </w:rPr>
        <w:t>-5</w:t>
      </w:r>
      <w:r w:rsidR="00293B22" w:rsidRPr="000B423A">
        <w:t xml:space="preserve">.  </w:t>
      </w:r>
    </w:p>
    <w:p w14:paraId="79174459" w14:textId="6468BD08" w:rsidR="009F5491" w:rsidRPr="000B423A" w:rsidRDefault="009F5491" w:rsidP="007105BD">
      <w:pPr>
        <w:jc w:val="center"/>
      </w:pPr>
      <w:r w:rsidRPr="000B423A">
        <w:rPr>
          <w:noProof/>
        </w:rPr>
        <w:lastRenderedPageBreak/>
        <w:drawing>
          <wp:inline distT="0" distB="0" distL="0" distR="0" wp14:anchorId="3F5659B2" wp14:editId="44697301">
            <wp:extent cx="2174033" cy="1595535"/>
            <wp:effectExtent l="0" t="0" r="17145" b="24130"/>
            <wp:docPr id="21510" name="Chart 215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7105BD" w:rsidRPr="000B423A">
        <w:rPr>
          <w:noProof/>
        </w:rPr>
        <w:drawing>
          <wp:inline distT="0" distB="0" distL="0" distR="0" wp14:anchorId="28C8F511" wp14:editId="6D296CC6">
            <wp:extent cx="2857500" cy="1588770"/>
            <wp:effectExtent l="0" t="0" r="12700" b="36830"/>
            <wp:docPr id="21511" name="Chart 215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CEA0015" w14:textId="5DABCCC4" w:rsidR="007105BD" w:rsidRPr="000B423A" w:rsidRDefault="007105BD" w:rsidP="007105BD">
      <w:pPr>
        <w:jc w:val="center"/>
      </w:pPr>
      <w:bookmarkStart w:id="29" w:name="_Toc308026235"/>
      <w:r w:rsidRPr="000B423A">
        <w:t xml:space="preserve">Figure </w:t>
      </w:r>
      <w:fldSimple w:instr=" SEQ Figure \* ARABIC ">
        <w:r w:rsidR="00F028A4">
          <w:rPr>
            <w:noProof/>
          </w:rPr>
          <w:t>4</w:t>
        </w:r>
      </w:fldSimple>
      <w:r w:rsidRPr="000B423A">
        <w:t>. UV Intensity vs. Current Input &amp; UV Intensity vs. Projector Grayscale.</w:t>
      </w:r>
      <w:bookmarkEnd w:id="29"/>
    </w:p>
    <w:p w14:paraId="441C59FC" w14:textId="77777777" w:rsidR="004D6FDD" w:rsidRPr="000B423A" w:rsidRDefault="004D6FDD" w:rsidP="004D6FDD">
      <w:pPr>
        <w:spacing w:line="480" w:lineRule="auto"/>
        <w:ind w:firstLine="720"/>
      </w:pPr>
    </w:p>
    <w:p w14:paraId="7A820C07" w14:textId="659CE76E" w:rsidR="00FA4129" w:rsidRPr="000B423A" w:rsidRDefault="009F5491" w:rsidP="00293B22">
      <w:pPr>
        <w:spacing w:line="480" w:lineRule="auto"/>
        <w:ind w:firstLine="720"/>
      </w:pPr>
      <w:r w:rsidRPr="000B423A">
        <w:t>The second test conducted was a study of how input grayscale values into the projector changed the UV intensity</w:t>
      </w:r>
      <w:r w:rsidR="00293B22" w:rsidRPr="000B423A">
        <w:t xml:space="preserve"> for four different current values</w:t>
      </w:r>
      <w:r w:rsidRPr="000B423A">
        <w:t xml:space="preserve">.  </w:t>
      </w:r>
      <w:r w:rsidR="00293B22" w:rsidRPr="000B423A">
        <w:t>The relationship is non-linear.  These tests enable the user to identify a desired intensity input based on current and grayscale.</w:t>
      </w:r>
    </w:p>
    <w:p w14:paraId="526530D9" w14:textId="1B0EF6EB" w:rsidR="00FA4129" w:rsidRPr="000B423A" w:rsidRDefault="00FA4129" w:rsidP="00FA4129">
      <w:pPr>
        <w:pStyle w:val="Heading2"/>
        <w:spacing w:line="480" w:lineRule="auto"/>
        <w:rPr>
          <w:rFonts w:ascii="Times New Roman" w:hAnsi="Times New Roman" w:cs="Times New Roman"/>
          <w:b/>
          <w:bCs/>
          <w:color w:val="auto"/>
          <w:kern w:val="32"/>
          <w:szCs w:val="24"/>
          <w:lang w:eastAsia="zh-CN"/>
        </w:rPr>
      </w:pPr>
      <w:bookmarkStart w:id="30" w:name="_Toc437011569"/>
      <w:r w:rsidRPr="000B423A">
        <w:rPr>
          <w:rFonts w:ascii="Times New Roman" w:hAnsi="Times New Roman" w:cs="Times New Roman"/>
          <w:b/>
          <w:bCs/>
          <w:color w:val="auto"/>
          <w:kern w:val="32"/>
          <w:szCs w:val="24"/>
          <w:lang w:eastAsia="zh-CN"/>
        </w:rPr>
        <w:t>2.3.5 Cure Depth Analysis</w:t>
      </w:r>
      <w:bookmarkEnd w:id="30"/>
    </w:p>
    <w:p w14:paraId="0271E400" w14:textId="77777777" w:rsidR="00FA4129" w:rsidRPr="000B423A" w:rsidRDefault="00FA4129" w:rsidP="004456EA">
      <w:pPr>
        <w:spacing w:line="480" w:lineRule="auto"/>
      </w:pPr>
      <w:r w:rsidRPr="000B423A">
        <w:t>A wide range of printing tests were conducted in order to further understand how different variables affect the depth of curing for a single layer.  A tower structure was built with single layer exposures giving us the ability to measure the thickness of the single layer at various settings.  Here is a picture of the structure and measurements that were taken, where exposure time is varied.</w:t>
      </w:r>
    </w:p>
    <w:p w14:paraId="66447378" w14:textId="2A431072" w:rsidR="00FA4129" w:rsidRPr="000B423A" w:rsidRDefault="00FA4129" w:rsidP="000D3B59">
      <w:pPr>
        <w:rPr>
          <w:noProof/>
        </w:rPr>
      </w:pPr>
      <w:r w:rsidRPr="000B423A">
        <w:rPr>
          <w:noProof/>
        </w:rPr>
        <w:drawing>
          <wp:inline distT="0" distB="0" distL="0" distR="0" wp14:anchorId="7E65C7DB" wp14:editId="2B790FC3">
            <wp:extent cx="1257300" cy="1157899"/>
            <wp:effectExtent l="0" t="0" r="0" b="10795"/>
            <wp:docPr id="21520" name="Picture 21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m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69809" cy="1169419"/>
                    </a:xfrm>
                    <a:prstGeom prst="rect">
                      <a:avLst/>
                    </a:prstGeom>
                  </pic:spPr>
                </pic:pic>
              </a:graphicData>
            </a:graphic>
          </wp:inline>
        </w:drawing>
      </w:r>
      <w:r w:rsidR="000D3B59" w:rsidRPr="000B423A">
        <w:rPr>
          <w:noProof/>
        </w:rPr>
        <w:t xml:space="preserve"> </w:t>
      </w:r>
      <w:r w:rsidR="000D3B59" w:rsidRPr="000B423A">
        <w:rPr>
          <w:noProof/>
        </w:rPr>
        <w:drawing>
          <wp:inline distT="0" distB="0" distL="0" distR="0" wp14:anchorId="21B43323" wp14:editId="55DE5BF0">
            <wp:extent cx="2359742" cy="1522022"/>
            <wp:effectExtent l="0" t="0" r="27940" b="27940"/>
            <wp:docPr id="21522" name="Chart 215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0D3B59" w:rsidRPr="000B423A">
        <w:rPr>
          <w:noProof/>
        </w:rPr>
        <w:drawing>
          <wp:inline distT="0" distB="0" distL="0" distR="0" wp14:anchorId="34E20026" wp14:editId="4E7D0662">
            <wp:extent cx="2171700" cy="1560830"/>
            <wp:effectExtent l="0" t="0" r="12700" b="13970"/>
            <wp:docPr id="21523" name="Chart 215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790292D" w14:textId="1C9D3596" w:rsidR="00F30082" w:rsidRPr="000B423A" w:rsidRDefault="00F30082" w:rsidP="00F30082">
      <w:pPr>
        <w:jc w:val="center"/>
      </w:pPr>
      <w:bookmarkStart w:id="31" w:name="_Toc308026236"/>
      <w:r w:rsidRPr="000B423A">
        <w:t xml:space="preserve">Figure </w:t>
      </w:r>
      <w:fldSimple w:instr=" SEQ Figure \* ARABIC ">
        <w:r w:rsidR="00F028A4">
          <w:rPr>
            <w:noProof/>
          </w:rPr>
          <w:t>5</w:t>
        </w:r>
      </w:fldSimple>
      <w:r w:rsidRPr="000B423A">
        <w:t>. Cure Depth vs. Exposure time &amp; Grayscale</w:t>
      </w:r>
      <w:bookmarkEnd w:id="31"/>
    </w:p>
    <w:p w14:paraId="5E5E7A4A" w14:textId="77777777" w:rsidR="00F30082" w:rsidRPr="000B423A" w:rsidRDefault="00F30082" w:rsidP="000D3B59"/>
    <w:p w14:paraId="7DDFD675" w14:textId="77777777" w:rsidR="002D49AC" w:rsidRPr="000B423A" w:rsidRDefault="002D49AC" w:rsidP="00FA4129">
      <w:pPr>
        <w:jc w:val="center"/>
      </w:pPr>
    </w:p>
    <w:p w14:paraId="7CC7264A" w14:textId="448640E3" w:rsidR="004456EA" w:rsidRPr="000B423A" w:rsidRDefault="00FA4129" w:rsidP="00A44D1D">
      <w:pPr>
        <w:spacing w:line="480" w:lineRule="auto"/>
      </w:pPr>
      <w:r w:rsidRPr="000B423A">
        <w:lastRenderedPageBreak/>
        <w:t xml:space="preserve">These tests included 3 variables: input current to UV lamp, grayscale value, and exposure time for each layer.  The first set of plots show how cure depth varies with exposure time and grayscale while current is kept constant.  </w:t>
      </w:r>
    </w:p>
    <w:p w14:paraId="08839068" w14:textId="72DA0AEA" w:rsidR="00FA4129" w:rsidRPr="000B423A" w:rsidRDefault="00FA4129" w:rsidP="000216B8">
      <w:pPr>
        <w:spacing w:line="480" w:lineRule="auto"/>
        <w:ind w:firstLine="720"/>
      </w:pPr>
      <w:r w:rsidRPr="000B423A">
        <w:t>These tests yielded positive results showing a clear relationship between grayscale value and cure depth.  In current print settings the input current to the UV bulb is constant, so by using these plots and setting a given input current, one can control the curing depth more precisely and hopefully att</w:t>
      </w:r>
      <w:r w:rsidR="000216B8">
        <w:t xml:space="preserve">ain higher resolution prints. </w:t>
      </w:r>
      <w:r w:rsidRPr="000B423A">
        <w:t>Another analysis of this data shows another useful relationship possibly to be used in future printers.  The variables involved in each plot are exposure time and input current, while the separate plots are two different grayscales.</w:t>
      </w:r>
    </w:p>
    <w:p w14:paraId="6A41EE74" w14:textId="4E79F5D5" w:rsidR="00FA4129" w:rsidRPr="000B423A" w:rsidRDefault="00FA4129" w:rsidP="00960C52">
      <w:r w:rsidRPr="000B423A">
        <w:rPr>
          <w:noProof/>
        </w:rPr>
        <w:drawing>
          <wp:inline distT="0" distB="0" distL="0" distR="0" wp14:anchorId="3120D2A6" wp14:editId="6631CE92">
            <wp:extent cx="1943100" cy="1485900"/>
            <wp:effectExtent l="0" t="0" r="12700" b="12700"/>
            <wp:docPr id="21524" name="Chart 215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A44D1D" w:rsidRPr="000B423A">
        <w:t xml:space="preserve"> </w:t>
      </w:r>
      <w:r w:rsidRPr="000B423A">
        <w:rPr>
          <w:noProof/>
        </w:rPr>
        <w:drawing>
          <wp:inline distT="0" distB="0" distL="0" distR="0" wp14:anchorId="0CA4F774" wp14:editId="7505FA39">
            <wp:extent cx="1968910" cy="1485900"/>
            <wp:effectExtent l="0" t="0" r="12700" b="12700"/>
            <wp:docPr id="21525" name="Chart 215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A44D1D" w:rsidRPr="000B423A">
        <w:rPr>
          <w:noProof/>
        </w:rPr>
        <w:drawing>
          <wp:inline distT="0" distB="0" distL="0" distR="0" wp14:anchorId="4F7D16BD" wp14:editId="2BDE7B56">
            <wp:extent cx="1809750" cy="1469349"/>
            <wp:effectExtent l="0" t="0" r="19050" b="2984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1657C5" w14:textId="4C656E57" w:rsidR="00960C52" w:rsidRDefault="00960C52" w:rsidP="00960C52">
      <w:pPr>
        <w:jc w:val="center"/>
      </w:pPr>
      <w:bookmarkStart w:id="32" w:name="_Toc308026237"/>
      <w:r w:rsidRPr="000B423A">
        <w:t xml:space="preserve">Figure </w:t>
      </w:r>
      <w:fldSimple w:instr=" SEQ Figure \* ARABIC ">
        <w:r w:rsidR="00F028A4">
          <w:rPr>
            <w:noProof/>
          </w:rPr>
          <w:t>6</w:t>
        </w:r>
      </w:fldSimple>
      <w:r w:rsidRPr="000B423A">
        <w:t xml:space="preserve">. Cure Depth vs. Exposure time </w:t>
      </w:r>
      <w:r w:rsidR="00346216" w:rsidRPr="000B423A">
        <w:t>for varying gray-scale values. Cure Depth vs. Gray Scale at 0.4A current input and 16 seconds of exposure.</w:t>
      </w:r>
      <w:bookmarkEnd w:id="32"/>
    </w:p>
    <w:p w14:paraId="656E91B7" w14:textId="2D502082" w:rsidR="00890AFF" w:rsidRDefault="00890AFF" w:rsidP="00890AFF"/>
    <w:p w14:paraId="0D95A39B" w14:textId="52F353A3" w:rsidR="00890AFF" w:rsidRDefault="00890AFF" w:rsidP="00890AFF">
      <w:pPr>
        <w:pStyle w:val="Heading2"/>
        <w:spacing w:line="480" w:lineRule="auto"/>
        <w:rPr>
          <w:rFonts w:ascii="Times New Roman" w:hAnsi="Times New Roman" w:cs="Times New Roman"/>
          <w:b/>
          <w:bCs/>
          <w:color w:val="auto"/>
          <w:kern w:val="32"/>
          <w:szCs w:val="24"/>
          <w:lang w:eastAsia="zh-CN"/>
        </w:rPr>
      </w:pPr>
      <w:bookmarkStart w:id="33" w:name="_Toc437011570"/>
      <w:r>
        <w:rPr>
          <w:rFonts w:ascii="Times New Roman" w:hAnsi="Times New Roman" w:cs="Times New Roman"/>
          <w:b/>
          <w:bCs/>
          <w:color w:val="auto"/>
          <w:kern w:val="32"/>
          <w:szCs w:val="24"/>
          <w:lang w:eastAsia="zh-CN"/>
        </w:rPr>
        <w:t>2.3.6</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Software to Splice CAD into bitmap and .txt run files</w:t>
      </w:r>
      <w:bookmarkEnd w:id="33"/>
    </w:p>
    <w:p w14:paraId="65C51E10" w14:textId="09A3DA5E" w:rsidR="00890AFF" w:rsidRDefault="00890AFF" w:rsidP="000216B8">
      <w:pPr>
        <w:spacing w:line="480" w:lineRule="auto"/>
      </w:pPr>
      <w:r>
        <w:tab/>
        <w:t xml:space="preserve">One of the greatest drivers of research and innovation in design is ‘ease of use’ for all of the necessary tools.  If a process is too difficult, or takes too much time then that tool will not be heavily used by other researchers in the lab.  </w:t>
      </w:r>
    </w:p>
    <w:p w14:paraId="2C6AC230" w14:textId="0C3639C3" w:rsidR="00362702" w:rsidRDefault="00362702" w:rsidP="000216B8">
      <w:pPr>
        <w:spacing w:line="480" w:lineRule="auto"/>
      </w:pPr>
      <w:r>
        <w:tab/>
        <w:t xml:space="preserve">When I arrived at Northwestern University, we had </w:t>
      </w:r>
      <w:r w:rsidR="00F04396">
        <w:t>a state of the art</w:t>
      </w:r>
      <w:r>
        <w:t xml:space="preserve"> projection stereolithography machine that had already been built.  This machine was capable of 7um resolution and had already manufactured a handful of incredible devices including invisibility cloaks and Terahertz Optics and</w:t>
      </w:r>
      <w:r w:rsidR="00EA0094">
        <w:t>,</w:t>
      </w:r>
      <w:r>
        <w:t xml:space="preserve"> in my first year at Northwestern, micro springs.  However, to </w:t>
      </w:r>
      <w:r>
        <w:lastRenderedPageBreak/>
        <w:t xml:space="preserve">design and print objects on this printer, a custom MATLAB program had to be written that would generate all of the bitmap slices for each individual design.  </w:t>
      </w:r>
      <w:r w:rsidR="00EA0094">
        <w:t>T</w:t>
      </w:r>
      <w:r>
        <w:t xml:space="preserve">he MATLAB code required </w:t>
      </w:r>
      <w:r w:rsidR="00EA0094">
        <w:t>to print a single spring design</w:t>
      </w:r>
      <w:r>
        <w:t xml:space="preserve"> took me a few weeks to develop.  To drastically reduce the complexity of this process and enable a variety of designs, I wrote new software in MATLAB that can take any 3D designed .stl file as an input, voxelize that CAD design and incorporate each layer of voxels into their corresponding bitmap layers</w:t>
      </w:r>
      <w:r w:rsidR="00B44CC2">
        <w:t>, the first version of that software is attached in Appendix C</w:t>
      </w:r>
      <w:r>
        <w:t xml:space="preserve">.  This reduced the </w:t>
      </w:r>
      <w:r w:rsidR="001303C7">
        <w:t>time required to go from design to a new print from days to a matter of minutes (</w:t>
      </w:r>
      <w:r w:rsidR="00430683">
        <w:fldChar w:fldCharType="begin"/>
      </w:r>
      <w:r w:rsidR="00430683">
        <w:instrText xml:space="preserve"> REF _Ref433396454 \h </w:instrText>
      </w:r>
      <w:r w:rsidR="000216B8">
        <w:instrText xml:space="preserve"> \* MERGEFORMAT </w:instrText>
      </w:r>
      <w:r w:rsidR="00430683">
        <w:fldChar w:fldCharType="separate"/>
      </w:r>
      <w:r w:rsidR="00F028A4" w:rsidRPr="00430683">
        <w:t xml:space="preserve">Figure </w:t>
      </w:r>
      <w:r w:rsidR="00F028A4">
        <w:t>7</w:t>
      </w:r>
      <w:r w:rsidR="00430683">
        <w:fldChar w:fldCharType="end"/>
      </w:r>
      <w:r w:rsidR="001303C7">
        <w:t>).</w:t>
      </w:r>
    </w:p>
    <w:p w14:paraId="0B64BB2C" w14:textId="6777E461" w:rsidR="001303C7" w:rsidRDefault="00430683" w:rsidP="00430683">
      <w:pPr>
        <w:jc w:val="center"/>
      </w:pPr>
      <w:r w:rsidRPr="00430683">
        <w:rPr>
          <w:noProof/>
        </w:rPr>
        <w:drawing>
          <wp:inline distT="0" distB="0" distL="0" distR="0" wp14:anchorId="7D814E60" wp14:editId="483B77E3">
            <wp:extent cx="4051935" cy="2843281"/>
            <wp:effectExtent l="0" t="0" r="12065" b="1905"/>
            <wp:docPr id="21519" name="Picture 21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56170" cy="2846252"/>
                    </a:xfrm>
                    <a:prstGeom prst="rect">
                      <a:avLst/>
                    </a:prstGeom>
                  </pic:spPr>
                </pic:pic>
              </a:graphicData>
            </a:graphic>
          </wp:inline>
        </w:drawing>
      </w:r>
    </w:p>
    <w:p w14:paraId="2C730A18" w14:textId="300BF450" w:rsidR="00430683" w:rsidRPr="00430683" w:rsidRDefault="00430683" w:rsidP="00430683">
      <w:pPr>
        <w:jc w:val="center"/>
      </w:pPr>
      <w:bookmarkStart w:id="34" w:name="_Ref433396454"/>
      <w:bookmarkStart w:id="35" w:name="_Toc308026238"/>
      <w:r w:rsidRPr="00430683">
        <w:t xml:space="preserve">Figure </w:t>
      </w:r>
      <w:fldSimple w:instr=" SEQ Figure \* ARABIC ">
        <w:r w:rsidR="00F028A4">
          <w:rPr>
            <w:noProof/>
          </w:rPr>
          <w:t>7</w:t>
        </w:r>
      </w:fldSimple>
      <w:bookmarkEnd w:id="34"/>
      <w:r>
        <w:t xml:space="preserve"> </w:t>
      </w:r>
      <w:r w:rsidR="00F04396">
        <w:t>N</w:t>
      </w:r>
      <w:r>
        <w:t xml:space="preserve">ew software designed to reduce print time for new designs from days to minutes. </w:t>
      </w:r>
      <w:r w:rsidR="00F04396">
        <w:t>‘Left’</w:t>
      </w:r>
      <w:r>
        <w:t>shows the process flow for the ‘old way’ of designing and splicing files. And ‘right’ shows the capabilities of the new all-in-one splicing program.</w:t>
      </w:r>
      <w:bookmarkEnd w:id="35"/>
      <w:r>
        <w:t xml:space="preserve"> </w:t>
      </w:r>
    </w:p>
    <w:p w14:paraId="28A3CAA5" w14:textId="77777777" w:rsidR="00890AFF" w:rsidRDefault="00890AFF" w:rsidP="00890AFF"/>
    <w:p w14:paraId="13A435FF" w14:textId="655C335A" w:rsidR="00302817" w:rsidRDefault="001303C7" w:rsidP="000C451C">
      <w:pPr>
        <w:spacing w:line="480" w:lineRule="auto"/>
        <w:ind w:firstLine="720"/>
      </w:pPr>
      <w:r>
        <w:t>To further increase the ease of us</w:t>
      </w:r>
      <w:r w:rsidR="00F04396">
        <w:t>e of this MATLAB splicing program</w:t>
      </w:r>
      <w:r>
        <w:t xml:space="preserve">, I created a graphical user interface (GUI) easy for any user to understand.  That GUI is displayed in </w:t>
      </w:r>
      <w:r>
        <w:fldChar w:fldCharType="begin"/>
      </w:r>
      <w:r>
        <w:instrText xml:space="preserve"> REF _Ref433395022 \h </w:instrText>
      </w:r>
      <w:r w:rsidR="00F04396">
        <w:instrText xml:space="preserve"> \* MERGEFORMAT </w:instrText>
      </w:r>
      <w:r>
        <w:fldChar w:fldCharType="separate"/>
      </w:r>
      <w:r w:rsidR="00F028A4" w:rsidRPr="001303C7">
        <w:t xml:space="preserve">Figure </w:t>
      </w:r>
      <w:r w:rsidR="00F028A4">
        <w:t>8</w:t>
      </w:r>
      <w:r>
        <w:fldChar w:fldCharType="end"/>
      </w:r>
      <w:r>
        <w:t xml:space="preserve">.  </w:t>
      </w:r>
      <w:r w:rsidR="00F04396">
        <w:t>It is not yet it</w:t>
      </w:r>
      <w:r>
        <w:t>s own stand-alone program and still must be opened inside of MATLAB</w:t>
      </w:r>
      <w:r w:rsidR="00B44CC2">
        <w:t>, but it is much easier to use and has added features not available in the previous software</w:t>
      </w:r>
      <w:r>
        <w:t xml:space="preserve">.  To run the program, the user must </w:t>
      </w:r>
      <w:r w:rsidR="00F04396">
        <w:t>be</w:t>
      </w:r>
      <w:r>
        <w:t xml:space="preserve"> sure that the current working directory of MATLAB contains the file </w:t>
      </w:r>
      <w:r>
        <w:lastRenderedPageBreak/>
        <w:t>that they want to splice.  After the current working directory has been set, the user decides on a new file name where they want their new images to be stored</w:t>
      </w:r>
      <w:r w:rsidR="00F04396">
        <w:t>, and it</w:t>
      </w:r>
      <w:r>
        <w:t xml:space="preserve"> should be </w:t>
      </w:r>
      <w:r w:rsidR="00F04396">
        <w:t>typed</w:t>
      </w:r>
      <w:r>
        <w:t xml:space="preserve"> into the ‘New Folder/BMP Prefix’ text box.   </w:t>
      </w:r>
      <w:r w:rsidR="00F04396">
        <w:t>Then, the user selects</w:t>
      </w:r>
      <w:r>
        <w:t xml:space="preserve"> the .stl file that they want to splice.  They press the ‘Choose .stl file’ button which will bring up a file menu that the user can search through and select the file they want to splice – again this file must be in the current working directory of MATLAB.  After selecting the file, the user needs to know what orientation the file was designed in</w:t>
      </w:r>
      <w:r w:rsidR="00302817">
        <w:t xml:space="preserve">, usually files on </w:t>
      </w:r>
      <w:r w:rsidR="00F04396">
        <w:t>S</w:t>
      </w:r>
      <w:r w:rsidR="00302817">
        <w:t>olid</w:t>
      </w:r>
      <w:r w:rsidR="00F04396">
        <w:t>W</w:t>
      </w:r>
      <w:r w:rsidR="00302817">
        <w:t>orks are designed with the Y orientation being ‘up’, however if the file was downloaded from an online source like thingiverse.com then the orientation is typically set with Z being up.  This software can take in any file with X, Y or Z being oriented in the ‘up’ direction</w:t>
      </w:r>
      <w:r w:rsidR="00F04396">
        <w:t>, as long as the correct option is chosen by the user</w:t>
      </w:r>
      <w:r w:rsidR="00302817">
        <w:t>.  Once the orientation is set properly the user should set the layer thickness between 10um and 50um, the default recommended layer thickness is 20um, but it depends on the material composition and UV intensity</w:t>
      </w:r>
      <w:r w:rsidR="00B44CC2">
        <w:t xml:space="preserve"> and exposure time</w:t>
      </w:r>
      <w:r w:rsidR="00302817">
        <w:t xml:space="preserve">.  The user then sets the UV exposure per layer and if more than one design is being printed the user can set the ‘gap between multiple designs 60-100pixels’.  The user can then decide how many copies of the design that they want to print.  This software is </w:t>
      </w:r>
      <w:r w:rsidR="00F04396">
        <w:t>capable of</w:t>
      </w:r>
      <w:r w:rsidR="00302817">
        <w:t xml:space="preserve"> printing 1, 2, 3 or 4 copies of the same design at once.  The user also has the ability to ‘scale’ the original input design, this is a critical feature for a micro-printer as most designs available online are at much larger scales.  After typing the desired ‘scaled magnification’ quantity (0-100%) the user should press the ‘calculate stl dimensions’ button and it will automatically populate the X Length, Y Length and Z Length quantities so the user can decide if those quantities reflect the size that they would like to print their new structure. </w:t>
      </w:r>
    </w:p>
    <w:p w14:paraId="39E5D71E" w14:textId="7CC723AF" w:rsidR="00CC5C82" w:rsidRDefault="00430683" w:rsidP="000C451C">
      <w:pPr>
        <w:spacing w:line="480" w:lineRule="auto"/>
      </w:pPr>
      <w:r>
        <w:tab/>
        <w:t>In the ‘</w:t>
      </w:r>
      <w:r w:rsidR="000C451C">
        <w:t>O</w:t>
      </w:r>
      <w:r>
        <w:t xml:space="preserve">ptional’ section, the user can add a second .stl file that they would like to print.  Each of the features available for the second file are identical as the features available for the </w:t>
      </w:r>
      <w:r>
        <w:lastRenderedPageBreak/>
        <w:t>first file</w:t>
      </w:r>
      <w:r w:rsidR="000C451C">
        <w:t>, except for the layer thickness which has already been chosen for the first design and cannot be altered within the same print even for a second design</w:t>
      </w:r>
      <w:r>
        <w:t>. However, if ‘number of files’ is set to ‘Two’ the maximum ‘# of designs’ that can be set is 2.  In that case 2 designs of each file type will be printed distributed evenl</w:t>
      </w:r>
      <w:r w:rsidR="00F668EB">
        <w:t xml:space="preserve">y across the projection plane. </w:t>
      </w:r>
    </w:p>
    <w:p w14:paraId="1D2AEB79" w14:textId="4F26456F" w:rsidR="00B44CC2" w:rsidRDefault="00B44CC2" w:rsidP="000C451C">
      <w:pPr>
        <w:spacing w:line="480" w:lineRule="auto"/>
      </w:pPr>
      <w:r>
        <w:tab/>
        <w:t>The MATLAB program for this graphical user interface is attached in Appendix D. The key functionalities that the GUI has that are not available in original code from Appendix C are as follows:</w:t>
      </w:r>
    </w:p>
    <w:p w14:paraId="2BE9FC1B" w14:textId="77777777" w:rsidR="00B44CC2" w:rsidRDefault="00B44CC2" w:rsidP="00B44CC2">
      <w:pPr>
        <w:pStyle w:val="ListParagraph"/>
        <w:numPr>
          <w:ilvl w:val="0"/>
          <w:numId w:val="6"/>
        </w:numPr>
        <w:spacing w:line="480" w:lineRule="auto"/>
      </w:pPr>
      <w:r>
        <w:t xml:space="preserve">The code directly measures the bounding box (size) of the .stl file that you load. </w:t>
      </w:r>
    </w:p>
    <w:p w14:paraId="2DEE98C5" w14:textId="60CF51F8" w:rsidR="00B44CC2" w:rsidRDefault="00B44CC2" w:rsidP="00B44CC2">
      <w:pPr>
        <w:pStyle w:val="ListParagraph"/>
        <w:numPr>
          <w:ilvl w:val="0"/>
          <w:numId w:val="6"/>
        </w:numPr>
        <w:spacing w:line="480" w:lineRule="auto"/>
      </w:pPr>
      <w:r>
        <w:t>The new GUI can splice designs in any orientation, the old code only worked with Y-orientation files.</w:t>
      </w:r>
    </w:p>
    <w:p w14:paraId="35678E6A" w14:textId="3EECA6AA" w:rsidR="00B44CC2" w:rsidRDefault="00B44CC2" w:rsidP="00B44CC2">
      <w:pPr>
        <w:pStyle w:val="ListParagraph"/>
        <w:numPr>
          <w:ilvl w:val="0"/>
          <w:numId w:val="6"/>
        </w:numPr>
        <w:spacing w:line="480" w:lineRule="auto"/>
      </w:pPr>
      <w:r>
        <w:t xml:space="preserve">Each of the required inputs are much easier for the user to find, rather than looking through hundreds of line of code. </w:t>
      </w:r>
    </w:p>
    <w:p w14:paraId="6E6ED84C" w14:textId="0AA86334" w:rsidR="00B44CC2" w:rsidRDefault="00B44CC2" w:rsidP="00B44CC2">
      <w:pPr>
        <w:pStyle w:val="ListParagraph"/>
        <w:numPr>
          <w:ilvl w:val="0"/>
          <w:numId w:val="6"/>
        </w:numPr>
        <w:spacing w:line="480" w:lineRule="auto"/>
      </w:pPr>
      <w:r>
        <w:t>The user has the ability to scale their design by any desired magnification, this is possible as well with the old code, but you have to do the math to defin</w:t>
      </w:r>
      <w:r w:rsidR="004903C4">
        <w:t>e your proper bounding box size without distorting your original design file.</w:t>
      </w:r>
    </w:p>
    <w:p w14:paraId="4DF1C52E" w14:textId="6A3FD581" w:rsidR="00B44CC2" w:rsidRDefault="00B44CC2" w:rsidP="00B44CC2">
      <w:pPr>
        <w:pStyle w:val="ListParagraph"/>
        <w:spacing w:line="480" w:lineRule="auto"/>
        <w:ind w:left="1080"/>
      </w:pPr>
      <w:r>
        <w:t xml:space="preserve"> </w:t>
      </w:r>
    </w:p>
    <w:p w14:paraId="363E2C23" w14:textId="50740AF0" w:rsidR="00CC5C82" w:rsidRDefault="00CC5C82" w:rsidP="00890AFF"/>
    <w:p w14:paraId="12A40DE5" w14:textId="5A729116" w:rsidR="00EA2B5F" w:rsidRPr="00890AFF" w:rsidRDefault="00EA2B5F" w:rsidP="00890AFF">
      <w:r w:rsidRPr="00EA2B5F">
        <w:rPr>
          <w:noProof/>
        </w:rPr>
        <w:lastRenderedPageBreak/>
        <w:drawing>
          <wp:inline distT="0" distB="0" distL="0" distR="0" wp14:anchorId="7834E3E9" wp14:editId="7B56EAA1">
            <wp:extent cx="3937635" cy="354092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41784" cy="3544658"/>
                    </a:xfrm>
                    <a:prstGeom prst="rect">
                      <a:avLst/>
                    </a:prstGeom>
                  </pic:spPr>
                </pic:pic>
              </a:graphicData>
            </a:graphic>
          </wp:inline>
        </w:drawing>
      </w:r>
    </w:p>
    <w:p w14:paraId="542F1547" w14:textId="0C834E50" w:rsidR="00890AFF" w:rsidRPr="001303C7" w:rsidRDefault="001303C7" w:rsidP="001303C7">
      <w:bookmarkStart w:id="36" w:name="_Ref433395022"/>
      <w:bookmarkStart w:id="37" w:name="_Toc308026239"/>
      <w:r w:rsidRPr="001303C7">
        <w:t xml:space="preserve">Figure </w:t>
      </w:r>
      <w:fldSimple w:instr=" SEQ Figure \* ARABIC ">
        <w:r w:rsidR="00F028A4">
          <w:rPr>
            <w:noProof/>
          </w:rPr>
          <w:t>8</w:t>
        </w:r>
      </w:fldSimple>
      <w:bookmarkEnd w:id="36"/>
      <w:r w:rsidRPr="001303C7">
        <w:t xml:space="preserve">  Graphical User Interface for the PuSL Splicing Program.</w:t>
      </w:r>
      <w:bookmarkEnd w:id="37"/>
    </w:p>
    <w:p w14:paraId="09ACA594" w14:textId="77777777" w:rsidR="00890AFF" w:rsidRDefault="00890AFF" w:rsidP="00890AFF"/>
    <w:p w14:paraId="6E1F5C6F" w14:textId="75688F7F" w:rsidR="001B61D2" w:rsidRDefault="001B61D2" w:rsidP="0088417C">
      <w:pPr>
        <w:spacing w:line="480" w:lineRule="auto"/>
      </w:pPr>
      <w:r>
        <w:t xml:space="preserve">If you would like to edit the </w:t>
      </w:r>
      <w:r w:rsidR="0088417C">
        <w:t>M</w:t>
      </w:r>
      <w:r>
        <w:t>at</w:t>
      </w:r>
      <w:r w:rsidR="0088417C">
        <w:t>L</w:t>
      </w:r>
      <w:r>
        <w:t>ab graphical user interface, you can modify the look by first editing the .fig file.</w:t>
      </w:r>
      <w:r w:rsidR="004B481E">
        <w:t xml:space="preserve"> </w:t>
      </w:r>
    </w:p>
    <w:p w14:paraId="1B7DB547" w14:textId="77777777" w:rsidR="001B61D2" w:rsidRDefault="001B61D2" w:rsidP="00890AFF"/>
    <w:p w14:paraId="457A97D6" w14:textId="00A1E20A" w:rsidR="001B61D2" w:rsidRDefault="001B61D2" w:rsidP="00890AFF">
      <w:r w:rsidRPr="001B61D2">
        <w:rPr>
          <w:noProof/>
        </w:rPr>
        <w:drawing>
          <wp:inline distT="0" distB="0" distL="0" distR="0" wp14:anchorId="054C9512" wp14:editId="3571EA9D">
            <wp:extent cx="3251835" cy="257402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59904" cy="2580409"/>
                    </a:xfrm>
                    <a:prstGeom prst="rect">
                      <a:avLst/>
                    </a:prstGeom>
                  </pic:spPr>
                </pic:pic>
              </a:graphicData>
            </a:graphic>
          </wp:inline>
        </w:drawing>
      </w:r>
    </w:p>
    <w:p w14:paraId="6E424D71" w14:textId="36AA5118" w:rsidR="001B61D2" w:rsidRDefault="004B481E" w:rsidP="004B481E">
      <w:bookmarkStart w:id="38" w:name="_Toc308026240"/>
      <w:r w:rsidRPr="004B481E">
        <w:t xml:space="preserve">Figure </w:t>
      </w:r>
      <w:fldSimple w:instr=" SEQ Figure \* ARABIC ">
        <w:r w:rsidR="00F028A4">
          <w:rPr>
            <w:noProof/>
          </w:rPr>
          <w:t>9</w:t>
        </w:r>
      </w:fldSimple>
      <w:r>
        <w:t xml:space="preserve"> Location for access to modifying the .fig file.</w:t>
      </w:r>
      <w:bookmarkEnd w:id="38"/>
      <w:r>
        <w:t xml:space="preserve"> </w:t>
      </w:r>
    </w:p>
    <w:p w14:paraId="613B2FEC" w14:textId="77777777" w:rsidR="004B481E" w:rsidRDefault="004B481E" w:rsidP="004B481E"/>
    <w:p w14:paraId="2B5226DF" w14:textId="11BDEFDE" w:rsidR="004B481E" w:rsidRDefault="00175C18" w:rsidP="003F2B34">
      <w:pPr>
        <w:spacing w:line="480" w:lineRule="auto"/>
      </w:pPr>
      <w:r>
        <w:lastRenderedPageBreak/>
        <w:t>This software has</w:t>
      </w:r>
      <w:r w:rsidR="00B94FE7">
        <w:t xml:space="preserve"> enabled researchers to design, fabricate and test new devices faster than ever before. Although originally completed in 2010, in the first three years the printer was functional at Northwestern only two to three novel devices were developed, printed and published using this printer.  Since late 2013 when I completed the MATLAB splicing software</w:t>
      </w:r>
      <w:r w:rsidR="006F1842">
        <w:t>,</w:t>
      </w:r>
      <w:r w:rsidR="00B94FE7">
        <w:t xml:space="preserve"> a host of new </w:t>
      </w:r>
      <w:r w:rsidR="006F1842">
        <w:t xml:space="preserve">vascular </w:t>
      </w:r>
      <w:r w:rsidR="00B94FE7">
        <w:t>stent designs, intraocular lens designs,</w:t>
      </w:r>
      <w:r w:rsidR="006F1842">
        <w:t xml:space="preserve"> and</w:t>
      </w:r>
      <w:r w:rsidR="00B94FE7">
        <w:t xml:space="preserve"> intraocular lens haptics have been developed</w:t>
      </w:r>
      <w:r w:rsidR="006F1842">
        <w:t xml:space="preserve"> and printed as shown in </w:t>
      </w:r>
      <w:r w:rsidR="006F1842">
        <w:fldChar w:fldCharType="begin"/>
      </w:r>
      <w:r w:rsidR="006F1842">
        <w:instrText xml:space="preserve"> REF _Ref433839357 \h </w:instrText>
      </w:r>
      <w:r w:rsidR="003F2B34">
        <w:instrText xml:space="preserve"> \* MERGEFORMAT </w:instrText>
      </w:r>
      <w:r w:rsidR="006F1842">
        <w:fldChar w:fldCharType="separate"/>
      </w:r>
      <w:r w:rsidR="00F028A4" w:rsidRPr="006F1842">
        <w:t xml:space="preserve">Figure </w:t>
      </w:r>
      <w:r w:rsidR="00F028A4">
        <w:t>10</w:t>
      </w:r>
      <w:r w:rsidR="006F1842">
        <w:fldChar w:fldCharType="end"/>
      </w:r>
      <w:r w:rsidR="00B94FE7">
        <w:t xml:space="preserve">. </w:t>
      </w:r>
      <w:r w:rsidR="006F1842">
        <w:t xml:space="preserve">In addition to more designs being developed and printed, more complex designs are now easier to make than ever before. </w:t>
      </w:r>
      <w:r w:rsidR="003F2B34">
        <w:t xml:space="preserve">The capability to print new devices with ease has led our group to develop two new materials, a bio-degradable material for stents and a piezoelectric material for vibration energy harvesting devices and sensors. </w:t>
      </w:r>
    </w:p>
    <w:p w14:paraId="004DE286" w14:textId="77777777" w:rsidR="006F1842" w:rsidRDefault="006F1842" w:rsidP="004B481E"/>
    <w:p w14:paraId="46F7E8C0" w14:textId="03D8683D" w:rsidR="006F1842" w:rsidRDefault="006F1842" w:rsidP="004B481E">
      <w:r>
        <w:rPr>
          <w:noProof/>
        </w:rPr>
        <w:drawing>
          <wp:inline distT="0" distB="0" distL="0" distR="0" wp14:anchorId="202398F8" wp14:editId="729957EE">
            <wp:extent cx="5943600" cy="3312795"/>
            <wp:effectExtent l="0" t="0" r="0" b="1905"/>
            <wp:docPr id="21534" name="Picture 21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3312795"/>
                    </a:xfrm>
                    <a:prstGeom prst="rect">
                      <a:avLst/>
                    </a:prstGeom>
                  </pic:spPr>
                </pic:pic>
              </a:graphicData>
            </a:graphic>
          </wp:inline>
        </w:drawing>
      </w:r>
    </w:p>
    <w:p w14:paraId="7FCF303B" w14:textId="13C9D1EA" w:rsidR="006F1842" w:rsidRPr="006F1842" w:rsidRDefault="006F1842" w:rsidP="006F1842">
      <w:bookmarkStart w:id="39" w:name="_Ref433839357"/>
      <w:bookmarkStart w:id="40" w:name="_Toc308026241"/>
      <w:r w:rsidRPr="006F1842">
        <w:t xml:space="preserve">Figure </w:t>
      </w:r>
      <w:fldSimple w:instr=" SEQ Figure \* ARABIC ">
        <w:r w:rsidR="00F028A4">
          <w:rPr>
            <w:noProof/>
          </w:rPr>
          <w:t>10</w:t>
        </w:r>
      </w:fldSimple>
      <w:bookmarkEnd w:id="39"/>
      <w:r w:rsidRPr="006F1842">
        <w:t xml:space="preserve">. </w:t>
      </w:r>
      <w:r>
        <w:t>Impacts of CAD Splicing program on research productivity. (left) depicts devices designed between 2010-2013 and (right) depicts devices developed utilizing CAD design software and the new CAD splicing software for PuSL.</w:t>
      </w:r>
      <w:bookmarkEnd w:id="40"/>
      <w:r>
        <w:t xml:space="preserve"> </w:t>
      </w:r>
    </w:p>
    <w:p w14:paraId="326F2A16" w14:textId="77777777" w:rsidR="004C78A5" w:rsidRPr="000B423A" w:rsidRDefault="004C78A5" w:rsidP="004C78A5">
      <w:pPr>
        <w:pStyle w:val="Heading1"/>
        <w:spacing w:line="480" w:lineRule="auto"/>
        <w:rPr>
          <w:rFonts w:cs="Times New Roman"/>
          <w:b/>
          <w:bCs/>
          <w:caps/>
          <w:kern w:val="32"/>
          <w:sz w:val="28"/>
          <w:szCs w:val="28"/>
          <w:lang w:eastAsia="zh-CN"/>
        </w:rPr>
      </w:pPr>
      <w:bookmarkStart w:id="41" w:name="_Toc437011571"/>
      <w:r w:rsidRPr="000B423A">
        <w:rPr>
          <w:rFonts w:cs="Times New Roman"/>
          <w:b/>
          <w:bCs/>
          <w:caps/>
          <w:kern w:val="32"/>
          <w:sz w:val="28"/>
          <w:szCs w:val="28"/>
          <w:lang w:eastAsia="zh-CN"/>
        </w:rPr>
        <w:lastRenderedPageBreak/>
        <w:t>chapter 3 PRELIMINARY EXPERIMENTAL DEMONSTRATION: ELECTROMAGNETIC VIBRATION ENERGY HARVESTING</w:t>
      </w:r>
      <w:bookmarkEnd w:id="41"/>
    </w:p>
    <w:p w14:paraId="6DAE5925" w14:textId="77777777" w:rsidR="004C78A5" w:rsidRPr="000B423A" w:rsidRDefault="004C78A5" w:rsidP="004C78A5">
      <w:pPr>
        <w:pStyle w:val="Heading2"/>
        <w:spacing w:line="480" w:lineRule="auto"/>
        <w:rPr>
          <w:rFonts w:ascii="Times New Roman" w:hAnsi="Times New Roman" w:cs="Times New Roman"/>
          <w:b/>
          <w:bCs/>
          <w:color w:val="auto"/>
          <w:kern w:val="32"/>
          <w:szCs w:val="24"/>
          <w:lang w:eastAsia="zh-CN"/>
        </w:rPr>
      </w:pPr>
      <w:bookmarkStart w:id="42" w:name="_Toc437011572"/>
      <w:r w:rsidRPr="000B423A">
        <w:rPr>
          <w:rFonts w:ascii="Times New Roman" w:hAnsi="Times New Roman" w:cs="Times New Roman"/>
          <w:b/>
          <w:bCs/>
          <w:color w:val="auto"/>
          <w:kern w:val="32"/>
          <w:szCs w:val="24"/>
          <w:lang w:eastAsia="zh-CN"/>
        </w:rPr>
        <w:t>3.1 Background</w:t>
      </w:r>
      <w:bookmarkEnd w:id="42"/>
    </w:p>
    <w:p w14:paraId="031A8DA1" w14:textId="254D4F6C" w:rsidR="006D7371" w:rsidRPr="000B423A" w:rsidRDefault="006D7371" w:rsidP="0002106A">
      <w:pPr>
        <w:spacing w:line="480" w:lineRule="auto"/>
        <w:ind w:firstLine="360"/>
      </w:pPr>
      <w:r w:rsidRPr="000B423A">
        <w:rPr>
          <w:color w:val="000000"/>
        </w:rPr>
        <w:t xml:space="preserve">The need for miniaturized, multifunctional electromechanical structures and material systems with the capability to harvest energy from the environment has grown significantly in recent years in response to the proliferation of portable electronic devices and wireless sensors </w:t>
      </w:r>
      <w:r w:rsidRPr="000B423A">
        <w:rPr>
          <w:color w:val="000000"/>
        </w:rPr>
        <w:fldChar w:fldCharType="begin">
          <w:fldData xml:space="preserve">PEVuZE5vdGU+PENpdGU+PEF1dGhvcj5NYXJpbjwvQXV0aG9yPjxZZWFyPjIwMDU8L1llYXI+PFJl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=
</w:fldData>
        </w:fldChar>
      </w:r>
      <w:r w:rsidR="008F2398">
        <w:rPr>
          <w:color w:val="000000"/>
        </w:rPr>
        <w:instrText xml:space="preserve"> ADDIN EN.CITE </w:instrText>
      </w:r>
      <w:r w:rsidR="008F2398">
        <w:rPr>
          <w:color w:val="000000"/>
        </w:rPr>
        <w:fldChar w:fldCharType="begin">
          <w:fldData xml:space="preserve">PEVuZE5vdGU+PENpdGU+PEF1dGhvcj5NYXJpbjwvQXV0aG9yPjxZZWFyPjIwMDU8L1llYXI+PFJl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=
</w:fldData>
        </w:fldChar>
      </w:r>
      <w:r w:rsidR="008F2398">
        <w:rPr>
          <w:color w:val="000000"/>
        </w:rPr>
        <w:instrText xml:space="preserve"> ADDIN EN.CITE.DATA </w:instrText>
      </w:r>
      <w:r w:rsidR="008F2398">
        <w:rPr>
          <w:color w:val="000000"/>
        </w:rPr>
      </w:r>
      <w:r w:rsidR="008F2398">
        <w:rPr>
          <w:color w:val="000000"/>
        </w:rPr>
        <w:fldChar w:fldCharType="end"/>
      </w:r>
      <w:r w:rsidRPr="000B423A">
        <w:rPr>
          <w:color w:val="000000"/>
        </w:rPr>
      </w:r>
      <w:r w:rsidRPr="000B423A">
        <w:rPr>
          <w:color w:val="000000"/>
        </w:rPr>
        <w:fldChar w:fldCharType="separate"/>
      </w:r>
      <w:r w:rsidR="008F2398">
        <w:rPr>
          <w:noProof/>
          <w:color w:val="000000"/>
        </w:rPr>
        <w:t>[</w:t>
      </w:r>
      <w:hyperlink w:anchor="_ENREF_2" w:tooltip="Marin, 2005 #1" w:history="1">
        <w:r w:rsidR="008F2398">
          <w:rPr>
            <w:noProof/>
            <w:color w:val="000000"/>
          </w:rPr>
          <w:t>2-5</w:t>
        </w:r>
      </w:hyperlink>
      <w:r w:rsidR="008F2398">
        <w:rPr>
          <w:noProof/>
          <w:color w:val="000000"/>
        </w:rPr>
        <w:t>]</w:t>
      </w:r>
      <w:r w:rsidRPr="000B423A">
        <w:rPr>
          <w:color w:val="000000"/>
        </w:rPr>
        <w:fldChar w:fldCharType="end"/>
      </w:r>
      <w:r w:rsidRPr="000B423A">
        <w:rPr>
          <w:color w:val="000000"/>
        </w:rPr>
        <w:t xml:space="preserve">. At the present time batteries are the primary power source for these portable devices. Unfortunately, batteries suffer from a limited lifetime requiring periodic recharging or  replacement  </w:t>
      </w:r>
      <w:r w:rsidRPr="000B423A">
        <w:rPr>
          <w:color w:val="000000"/>
        </w:rPr>
        <w:fldChar w:fldCharType="begin">
          <w:fldData xml:space="preserve">PEVuZE5vdGU+PENpdGUgRXhjbHVkZVllYXI9IjEiPjxBdXRob3I+QXJub2xkPC9BdXRob3I+PFll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</w:fldData>
        </w:fldChar>
      </w:r>
      <w:r w:rsidR="008F2398">
        <w:rPr>
          <w:color w:val="000000"/>
        </w:rPr>
        <w:instrText xml:space="preserve"> ADDIN EN.CITE </w:instrText>
      </w:r>
      <w:r w:rsidR="008F2398">
        <w:rPr>
          <w:color w:val="000000"/>
        </w:rPr>
        <w:fldChar w:fldCharType="begin">
          <w:fldData xml:space="preserve">PEVuZE5vdGU+PENpdGUgRXhjbHVkZVllYXI9IjEiPjxBdXRob3I+QXJub2xkPC9BdXRob3I+PFll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</w:fldData>
        </w:fldChar>
      </w:r>
      <w:r w:rsidR="008F2398">
        <w:rPr>
          <w:color w:val="000000"/>
        </w:rPr>
        <w:instrText xml:space="preserve"> ADDIN EN.CITE.DATA </w:instrText>
      </w:r>
      <w:r w:rsidR="008F2398">
        <w:rPr>
          <w:color w:val="000000"/>
        </w:rPr>
      </w:r>
      <w:r w:rsidR="008F2398">
        <w:rPr>
          <w:color w:val="000000"/>
        </w:rPr>
        <w:fldChar w:fldCharType="end"/>
      </w:r>
      <w:r w:rsidRPr="000B423A">
        <w:rPr>
          <w:color w:val="000000"/>
        </w:rPr>
      </w:r>
      <w:r w:rsidRPr="000B423A">
        <w:rPr>
          <w:color w:val="000000"/>
        </w:rPr>
        <w:fldChar w:fldCharType="separate"/>
      </w:r>
      <w:r w:rsidR="008F2398">
        <w:rPr>
          <w:noProof/>
          <w:color w:val="000000"/>
        </w:rPr>
        <w:t>[</w:t>
      </w:r>
      <w:hyperlink w:anchor="_ENREF_6" w:tooltip="Arnold, 2007 #5" w:history="1">
        <w:r w:rsidR="008F2398">
          <w:rPr>
            <w:noProof/>
            <w:color w:val="000000"/>
          </w:rPr>
          <w:t>6</w:t>
        </w:r>
      </w:hyperlink>
      <w:r w:rsidR="008F2398">
        <w:rPr>
          <w:noProof/>
          <w:color w:val="000000"/>
        </w:rPr>
        <w:t>]</w:t>
      </w:r>
      <w:r w:rsidRPr="000B423A">
        <w:rPr>
          <w:color w:val="000000"/>
        </w:rPr>
        <w:fldChar w:fldCharType="end"/>
      </w:r>
      <w:r w:rsidRPr="000B423A">
        <w:rPr>
          <w:color w:val="000000"/>
        </w:rPr>
        <w:t>. Thus, harvesting energy from the environment offers an autonomous means to recharge or directly power</w:t>
      </w:r>
      <w:r w:rsidRPr="000B423A">
        <w:rPr>
          <w:b/>
          <w:bCs/>
          <w:color w:val="000000"/>
        </w:rPr>
        <w:t xml:space="preserve"> </w:t>
      </w:r>
      <w:r w:rsidRPr="000B423A">
        <w:rPr>
          <w:color w:val="000000"/>
        </w:rPr>
        <w:t xml:space="preserve">conventionally battery-operated devices. In evaluating the available energy harvesting technologies, environmental vibration is an attractive energy source because of its abundance in nearly all environments, spanning a wide environmental frequency spectrum (~sub- 100 Hz) </w:t>
      </w:r>
      <w:r w:rsidRPr="000B423A">
        <w:rPr>
          <w:color w:val="000000"/>
        </w:rPr>
        <w:fldChar w:fldCharType="begin">
          <w:fldData xml:space="preserve">PEVuZE5vdGU+PENpdGUgRXhjbHVkZVllYXI9IjEiPjxBdXRob3I+QmVlYnk8L0F1dGhvcj48WWVh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=
</w:fldData>
        </w:fldChar>
      </w:r>
      <w:r w:rsidR="008F2398">
        <w:rPr>
          <w:color w:val="000000"/>
        </w:rPr>
        <w:instrText xml:space="preserve"> ADDIN EN.CITE </w:instrText>
      </w:r>
      <w:r w:rsidR="008F2398">
        <w:rPr>
          <w:color w:val="000000"/>
        </w:rPr>
        <w:fldChar w:fldCharType="begin">
          <w:fldData xml:space="preserve">PEVuZE5vdGU+PENpdGUgRXhjbHVkZVllYXI9IjEiPjxBdXRob3I+QmVlYnk8L0F1dGhvcj48WWVh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=
</w:fldData>
        </w:fldChar>
      </w:r>
      <w:r w:rsidR="008F2398">
        <w:rPr>
          <w:color w:val="000000"/>
        </w:rPr>
        <w:instrText xml:space="preserve"> ADDIN EN.CITE.DATA </w:instrText>
      </w:r>
      <w:r w:rsidR="008F2398">
        <w:rPr>
          <w:color w:val="000000"/>
        </w:rPr>
      </w:r>
      <w:r w:rsidR="008F2398">
        <w:rPr>
          <w:color w:val="000000"/>
        </w:rPr>
        <w:fldChar w:fldCharType="end"/>
      </w:r>
      <w:r w:rsidRPr="000B423A">
        <w:rPr>
          <w:color w:val="000000"/>
        </w:rPr>
      </w:r>
      <w:r w:rsidRPr="000B423A">
        <w:rPr>
          <w:color w:val="000000"/>
        </w:rPr>
        <w:fldChar w:fldCharType="separate"/>
      </w:r>
      <w:r w:rsidR="008F2398">
        <w:rPr>
          <w:noProof/>
          <w:color w:val="000000"/>
        </w:rPr>
        <w:t>[</w:t>
      </w:r>
      <w:hyperlink w:anchor="_ENREF_7" w:tooltip="Beeby, 2006 #6" w:history="1">
        <w:r w:rsidR="008F2398">
          <w:rPr>
            <w:noProof/>
            <w:color w:val="000000"/>
          </w:rPr>
          <w:t>7</w:t>
        </w:r>
      </w:hyperlink>
      <w:r w:rsidR="008F2398">
        <w:rPr>
          <w:noProof/>
          <w:color w:val="000000"/>
        </w:rPr>
        <w:t>]</w:t>
      </w:r>
      <w:r w:rsidRPr="000B423A">
        <w:rPr>
          <w:color w:val="000000"/>
        </w:rPr>
        <w:fldChar w:fldCharType="end"/>
      </w:r>
      <w:r w:rsidRPr="000B423A">
        <w:rPr>
          <w:color w:val="000000"/>
        </w:rPr>
        <w:t xml:space="preserve">. This has led to the research field known as vibration energy harvesting (VeH), which explores using different principles of transduction to convert available vibration energy into electricity </w:t>
      </w:r>
      <w:r w:rsidRPr="000B423A">
        <w:rPr>
          <w:color w:val="000000"/>
        </w:rPr>
        <w:fldChar w:fldCharType="begin">
          <w:fldData xml:space="preserve">PEVuZE5vdGU+PENpdGUgRXhjbHVkZVllYXI9IjEiPjxBdXRob3I+VW1lZGE8L0F1dGhvcj48WWVh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</w:fldData>
        </w:fldChar>
      </w:r>
      <w:r w:rsidR="008F2398">
        <w:rPr>
          <w:color w:val="000000"/>
        </w:rPr>
        <w:instrText xml:space="preserve"> ADDIN EN.CITE </w:instrText>
      </w:r>
      <w:r w:rsidR="008F2398">
        <w:rPr>
          <w:color w:val="000000"/>
        </w:rPr>
        <w:fldChar w:fldCharType="begin">
          <w:fldData xml:space="preserve">PEVuZE5vdGU+PENpdGUgRXhjbHVkZVllYXI9IjEiPjxBdXRob3I+VW1lZGE8L0F1dGhvcj48WWVh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</w:fldData>
        </w:fldChar>
      </w:r>
      <w:r w:rsidR="008F2398">
        <w:rPr>
          <w:color w:val="000000"/>
        </w:rPr>
        <w:instrText xml:space="preserve"> ADDIN EN.CITE.DATA </w:instrText>
      </w:r>
      <w:r w:rsidR="008F2398">
        <w:rPr>
          <w:color w:val="000000"/>
        </w:rPr>
      </w:r>
      <w:r w:rsidR="008F2398">
        <w:rPr>
          <w:color w:val="000000"/>
        </w:rPr>
        <w:fldChar w:fldCharType="end"/>
      </w:r>
      <w:r w:rsidRPr="000B423A">
        <w:rPr>
          <w:color w:val="000000"/>
        </w:rPr>
      </w:r>
      <w:r w:rsidRPr="000B423A">
        <w:rPr>
          <w:color w:val="000000"/>
        </w:rPr>
        <w:fldChar w:fldCharType="separate"/>
      </w:r>
      <w:r w:rsidR="008F2398">
        <w:rPr>
          <w:noProof/>
          <w:color w:val="000000"/>
        </w:rPr>
        <w:t>[</w:t>
      </w:r>
      <w:hyperlink w:anchor="_ENREF_8" w:tooltip="Umeda, 1996 #7" w:history="1">
        <w:r w:rsidR="008F2398">
          <w:rPr>
            <w:noProof/>
            <w:color w:val="000000"/>
          </w:rPr>
          <w:t>8-12</w:t>
        </w:r>
      </w:hyperlink>
      <w:r w:rsidR="008F2398">
        <w:rPr>
          <w:noProof/>
          <w:color w:val="000000"/>
        </w:rPr>
        <w:t>]</w:t>
      </w:r>
      <w:r w:rsidRPr="000B423A">
        <w:rPr>
          <w:color w:val="000000"/>
        </w:rPr>
        <w:fldChar w:fldCharType="end"/>
      </w:r>
      <w:r w:rsidRPr="000B423A">
        <w:rPr>
          <w:color w:val="000000"/>
        </w:rPr>
        <w:t>.</w:t>
      </w:r>
    </w:p>
    <w:p w14:paraId="2CB801F3" w14:textId="6A323159" w:rsidR="006D7371" w:rsidRPr="000B423A" w:rsidRDefault="006D7371" w:rsidP="0002106A">
      <w:pPr>
        <w:spacing w:line="480" w:lineRule="auto"/>
        <w:ind w:firstLine="360"/>
        <w:rPr>
          <w:color w:val="000000"/>
        </w:rPr>
      </w:pPr>
      <w:r w:rsidRPr="000B423A">
        <w:rPr>
          <w:color w:val="000000"/>
        </w:rPr>
        <w:t xml:space="preserve">In attempting to miniaturize VeH devices, a major issue with the mismatch between device resonant frequencies and the environmental vibration frequency spectrum has plagued development. This is due to many micro-fabrication techniques being limited to primarily two-dimensional (2D) topologies and to using materials with high elastic moduli, such as piezoceramics and silicon, for their spring components. Consequently, miniaturized devices have had high resonant frequencies, which optimally harvest energy only at the kilohertz frequency range and above </w:t>
      </w:r>
      <w:r w:rsidRPr="000B423A">
        <w:rPr>
          <w:color w:val="000000"/>
        </w:rPr>
        <w:fldChar w:fldCharType="begin">
          <w:fldData xml:space="preserve">PEVuZE5vdGU+PENpdGUgRXhjbHVkZVllYXI9IjEiPjxBdXRob3I+QXJub2xkPC9BdXRob3I+PFll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=
</w:fldData>
        </w:fldChar>
      </w:r>
      <w:r w:rsidR="008F2398">
        <w:rPr>
          <w:color w:val="000000"/>
        </w:rPr>
        <w:instrText xml:space="preserve"> ADDIN EN.CITE </w:instrText>
      </w:r>
      <w:r w:rsidR="008F2398">
        <w:rPr>
          <w:color w:val="000000"/>
        </w:rPr>
        <w:fldChar w:fldCharType="begin">
          <w:fldData xml:space="preserve">PEVuZE5vdGU+PENpdGUgRXhjbHVkZVllYXI9IjEiPjxBdXRob3I+QXJub2xkPC9BdXRob3I+PFll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=
</w:fldData>
        </w:fldChar>
      </w:r>
      <w:r w:rsidR="008F2398">
        <w:rPr>
          <w:color w:val="000000"/>
        </w:rPr>
        <w:instrText xml:space="preserve"> ADDIN EN.CITE.DATA </w:instrText>
      </w:r>
      <w:r w:rsidR="008F2398">
        <w:rPr>
          <w:color w:val="000000"/>
        </w:rPr>
      </w:r>
      <w:r w:rsidR="008F2398">
        <w:rPr>
          <w:color w:val="000000"/>
        </w:rPr>
        <w:fldChar w:fldCharType="end"/>
      </w:r>
      <w:r w:rsidRPr="000B423A">
        <w:rPr>
          <w:color w:val="000000"/>
        </w:rPr>
      </w:r>
      <w:r w:rsidRPr="000B423A">
        <w:rPr>
          <w:color w:val="000000"/>
        </w:rPr>
        <w:fldChar w:fldCharType="separate"/>
      </w:r>
      <w:r w:rsidR="008F2398">
        <w:rPr>
          <w:noProof/>
          <w:color w:val="000000"/>
        </w:rPr>
        <w:t>[</w:t>
      </w:r>
      <w:hyperlink w:anchor="_ENREF_6" w:tooltip="Arnold, 2007 #5" w:history="1">
        <w:r w:rsidR="008F2398">
          <w:rPr>
            <w:noProof/>
            <w:color w:val="000000"/>
          </w:rPr>
          <w:t>6</w:t>
        </w:r>
      </w:hyperlink>
      <w:r w:rsidR="008F2398">
        <w:rPr>
          <w:noProof/>
          <w:color w:val="000000"/>
        </w:rPr>
        <w:t xml:space="preserve">, </w:t>
      </w:r>
      <w:hyperlink w:anchor="_ENREF_13" w:tooltip="Kulkarni, 2006 #12" w:history="1">
        <w:r w:rsidR="008F2398">
          <w:rPr>
            <w:noProof/>
            <w:color w:val="000000"/>
          </w:rPr>
          <w:t>13</w:t>
        </w:r>
      </w:hyperlink>
      <w:r w:rsidR="008F2398">
        <w:rPr>
          <w:noProof/>
          <w:color w:val="000000"/>
        </w:rPr>
        <w:t>]</w:t>
      </w:r>
      <w:r w:rsidRPr="000B423A">
        <w:rPr>
          <w:color w:val="000000"/>
        </w:rPr>
        <w:fldChar w:fldCharType="end"/>
      </w:r>
      <w:r w:rsidRPr="000B423A">
        <w:rPr>
          <w:color w:val="000000"/>
        </w:rPr>
        <w:t xml:space="preserve">. Thus, to reduce the operation frequency range to the available energy </w:t>
      </w:r>
      <w:r w:rsidRPr="000B423A">
        <w:rPr>
          <w:color w:val="000000"/>
        </w:rPr>
        <w:lastRenderedPageBreak/>
        <w:t xml:space="preserve">range required proportionally scaling up the device dimensions or adding an excessive amount of mass </w:t>
      </w:r>
      <w:r w:rsidRPr="000B423A">
        <w:rPr>
          <w:color w:val="000000"/>
        </w:rPr>
        <w:fldChar w:fldCharType="begin">
          <w:fldData xml:space="preserve">PEVuZE5vdGU+PENpdGUgRXhjbHVkZVllYXI9IjEiPjxBdXRob3I+QmVlYnk8L0F1dGhvcj48WWVh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=
</w:fldData>
        </w:fldChar>
      </w:r>
      <w:r w:rsidR="008F2398">
        <w:rPr>
          <w:color w:val="000000"/>
        </w:rPr>
        <w:instrText xml:space="preserve"> ADDIN EN.CITE </w:instrText>
      </w:r>
      <w:r w:rsidR="008F2398">
        <w:rPr>
          <w:color w:val="000000"/>
        </w:rPr>
        <w:fldChar w:fldCharType="begin">
          <w:fldData xml:space="preserve">PEVuZE5vdGU+PENpdGUgRXhjbHVkZVllYXI9IjEiPjxBdXRob3I+QmVlYnk8L0F1dGhvcj48WWVh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=
</w:fldData>
        </w:fldChar>
      </w:r>
      <w:r w:rsidR="008F2398">
        <w:rPr>
          <w:color w:val="000000"/>
        </w:rPr>
        <w:instrText xml:space="preserve"> ADDIN EN.CITE.DATA </w:instrText>
      </w:r>
      <w:r w:rsidR="008F2398">
        <w:rPr>
          <w:color w:val="000000"/>
        </w:rPr>
      </w:r>
      <w:r w:rsidR="008F2398">
        <w:rPr>
          <w:color w:val="000000"/>
        </w:rPr>
        <w:fldChar w:fldCharType="end"/>
      </w:r>
      <w:r w:rsidRPr="000B423A">
        <w:rPr>
          <w:color w:val="000000"/>
        </w:rPr>
      </w:r>
      <w:r w:rsidRPr="000B423A">
        <w:rPr>
          <w:color w:val="000000"/>
        </w:rPr>
        <w:fldChar w:fldCharType="separate"/>
      </w:r>
      <w:r w:rsidR="008F2398">
        <w:rPr>
          <w:noProof/>
          <w:color w:val="000000"/>
        </w:rPr>
        <w:t>[</w:t>
      </w:r>
      <w:hyperlink w:anchor="_ENREF_7" w:tooltip="Beeby, 2006 #6" w:history="1">
        <w:r w:rsidR="008F2398">
          <w:rPr>
            <w:noProof/>
            <w:color w:val="000000"/>
          </w:rPr>
          <w:t>7</w:t>
        </w:r>
      </w:hyperlink>
      <w:r w:rsidR="008F2398">
        <w:rPr>
          <w:noProof/>
          <w:color w:val="000000"/>
        </w:rPr>
        <w:t>]</w:t>
      </w:r>
      <w:r w:rsidRPr="000B423A">
        <w:rPr>
          <w:color w:val="000000"/>
        </w:rPr>
        <w:fldChar w:fldCharType="end"/>
      </w:r>
      <w:r w:rsidRPr="000B423A">
        <w:rPr>
          <w:color w:val="000000"/>
        </w:rPr>
        <w:t xml:space="preserve">. </w:t>
      </w:r>
      <w:r w:rsidRPr="000B423A">
        <w:rPr>
          <w:color w:val="231F20"/>
        </w:rPr>
        <w:t>These options run counter to the motivation of using this technology as miniaturized power sources.</w:t>
      </w:r>
    </w:p>
    <w:p w14:paraId="2A2FA46B" w14:textId="380E1328" w:rsidR="006D7371" w:rsidRPr="000B423A" w:rsidRDefault="006D7371" w:rsidP="0002106A">
      <w:pPr>
        <w:spacing w:line="480" w:lineRule="auto"/>
        <w:ind w:firstLine="360"/>
        <w:rPr>
          <w:color w:val="000000"/>
        </w:rPr>
      </w:pPr>
      <w:r w:rsidRPr="000B423A">
        <w:rPr>
          <w:color w:val="000000"/>
        </w:rPr>
        <w:t xml:space="preserve">However, in a recent work </w:t>
      </w:r>
      <w:r w:rsidRPr="000B423A">
        <w:rPr>
          <w:color w:val="000000"/>
        </w:rPr>
        <w:fldChar w:fldCharType="begin"/>
      </w:r>
      <w:r w:rsidR="008F2398">
        <w:rPr>
          <w:color w:val="000000"/>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rPr>
          <w:color w:val="000000"/>
        </w:rPr>
        <w:fldChar w:fldCharType="separate"/>
      </w:r>
      <w:r w:rsidR="008F2398">
        <w:rPr>
          <w:noProof/>
          <w:color w:val="000000"/>
        </w:rPr>
        <w:t>[</w:t>
      </w:r>
      <w:hyperlink w:anchor="_ENREF_14" w:tooltip="Evan Baker, 2012 #13" w:history="1">
        <w:r w:rsidR="008F2398">
          <w:rPr>
            <w:noProof/>
            <w:color w:val="000000"/>
          </w:rPr>
          <w:t>14</w:t>
        </w:r>
      </w:hyperlink>
      <w:r w:rsidR="008F2398">
        <w:rPr>
          <w:noProof/>
          <w:color w:val="000000"/>
        </w:rPr>
        <w:t>]</w:t>
      </w:r>
      <w:r w:rsidRPr="000B423A">
        <w:rPr>
          <w:color w:val="000000"/>
        </w:rPr>
        <w:fldChar w:fldCharType="end"/>
      </w:r>
      <w:r w:rsidRPr="000B423A">
        <w:rPr>
          <w:color w:val="000000"/>
        </w:rPr>
        <w:t xml:space="preserve"> we presented a photopolymer-based electromagnetic design which changed the way in which miniaturized VeH fabrication could be approached. The process, known as projection microstereolithography (PμSL) </w:t>
      </w:r>
      <w:r w:rsidRPr="000B423A">
        <w:rPr>
          <w:color w:val="000000"/>
        </w:rPr>
        <w:fldChar w:fldCharType="begin"/>
      </w:r>
      <w:r w:rsidR="008F2398">
        <w:rPr>
          <w:color w:val="000000"/>
        </w:rPr>
        <w:instrText xml:space="preserve"> ADDIN EN.CITE &lt;EndNote&gt;&lt;Cite&gt;&lt;Author&gt;Sun&lt;/Author&gt;&lt;Year&gt;2005&lt;/Year&gt;&lt;RecNum&gt;14&lt;/RecNum&gt;&lt;DisplayText&gt;[15]&lt;/DisplayText&gt;&lt;record&gt;&lt;rec-number&gt;14&lt;/rec-number&gt;&lt;foreign-keys&gt;&lt;key app="EN" db-id="s5za29p0bpatzae0esa5zsxrzdzdd5frppf2"&gt;14&lt;/key&gt;&lt;key app="ENWeb" db-id="TrQGugrtqgYAACYHDGE"&gt;28&lt;/key&gt;&lt;/foreign-keys&gt;&lt;ref-type name="Journal Article"&gt;17&lt;/ref-type&gt;&lt;contributors&gt;&lt;authors&gt;&lt;author&gt;Sun, C.&lt;/author&gt;&lt;author&gt;Fang, N.&lt;/author&gt;&lt;author&gt;Wu, D. M.&lt;/author&gt;&lt;author&gt;Zhang, X.&lt;/author&gt;&lt;/authors&gt;&lt;/contributors&gt;&lt;auth-address&gt;Zhang, X&amp;#xD;Univ Calif Los Angeles, Dept Mech &amp;amp; Aerosp Engn, Los Angeles, CA 90095 USA&amp;#xD;Univ Calif Los Angeles, Dept Mech &amp;amp; Aerosp Engn, Los Angeles, CA 90095 USA&amp;#xD;Univ Calif Los Angeles, Dept Mech &amp;amp; Aerosp Engn, Los Angeles, CA 90095 USA&lt;/auth-address&gt;&lt;titles&gt;&lt;title&gt;Projection micro-stereolithography using digital micro-mirror dynamic mask&lt;/title&gt;&lt;secondary-title&gt;Sensors and Actuators a-Physical&lt;/secondary-title&gt;&lt;alt-title&gt;Sensor Actuat a-Phys&lt;/alt-title&gt;&lt;/titles&gt;&lt;periodical&gt;&lt;full-title&gt;Sensors and Actuators a-Physical&lt;/full-title&gt;&lt;abbr-1&gt;Sensor Actuat a-Phys&lt;/abbr-1&gt;&lt;/periodical&gt;&lt;alt-periodical&gt;&lt;full-title&gt;Sensors and Actuators a-Physical&lt;/full-title&gt;&lt;abbr-1&gt;Sensor Actuat a-Phys&lt;/abbr-1&gt;&lt;/alt-periodical&gt;&lt;pages&gt;113-120&lt;/pages&gt;&lt;volume&gt;121&lt;/volume&gt;&lt;number&gt;1&lt;/number&gt;&lt;keywords&gt;&lt;keyword&gt;three-dimensional microfabrication&lt;/keyword&gt;&lt;keyword&gt;projection micro-stereolithography&lt;/keyword&gt;&lt;keyword&gt;dynamic mask&lt;/keyword&gt;&lt;keyword&gt;polymer&lt;/keyword&gt;&lt;/keywords&gt;&lt;dates&gt;&lt;year&gt;2005&lt;/year&gt;&lt;pub-dates&gt;&lt;date&gt;May 31&lt;/date&gt;&lt;/pub-dates&gt;&lt;/dates&gt;&lt;isbn&gt;0924-4247&lt;/isbn&gt;&lt;accession-num&gt;ISI:000229627300016&lt;/accession-num&gt;&lt;urls&gt;&lt;related-urls&gt;&lt;url&gt;&amp;lt;Go to ISI&amp;gt;://000229627300016&lt;/url&gt;&lt;/related-urls&gt;&lt;/urls&gt;&lt;electronic-resource-num&gt;DOI 10.1016/j.sna.2004.12.011&lt;/electronic-resource-num&gt;&lt;language&gt;English&lt;/language&gt;&lt;/record&gt;&lt;/Cite&gt;&lt;/EndNote&gt;</w:instrText>
      </w:r>
      <w:r w:rsidRPr="000B423A">
        <w:rPr>
          <w:color w:val="000000"/>
        </w:rPr>
        <w:fldChar w:fldCharType="separate"/>
      </w:r>
      <w:r w:rsidR="00735F86" w:rsidRPr="000B423A">
        <w:rPr>
          <w:noProof/>
          <w:color w:val="000000"/>
        </w:rPr>
        <w:t>[</w:t>
      </w:r>
      <w:hyperlink w:anchor="_ENREF_15" w:tooltip="Sun, 2005 #14" w:history="1">
        <w:r w:rsidR="008F2398" w:rsidRPr="000B423A">
          <w:rPr>
            <w:noProof/>
            <w:color w:val="000000"/>
          </w:rPr>
          <w:t>15</w:t>
        </w:r>
      </w:hyperlink>
      <w:r w:rsidR="00735F86" w:rsidRPr="000B423A">
        <w:rPr>
          <w:noProof/>
          <w:color w:val="000000"/>
        </w:rPr>
        <w:t>]</w:t>
      </w:r>
      <w:r w:rsidRPr="000B423A">
        <w:rPr>
          <w:color w:val="000000"/>
        </w:rPr>
        <w:fldChar w:fldCharType="end"/>
      </w:r>
      <w:r w:rsidRPr="000B423A">
        <w:rPr>
          <w:color w:val="000000"/>
        </w:rPr>
        <w:t xml:space="preserve">, allowed for the fabrication of a compliant three-dimensional (3D) helical spring components made of a photopolymer mixture of </w:t>
      </w:r>
      <w:r w:rsidRPr="000B423A">
        <w:rPr>
          <w:color w:val="231F20"/>
        </w:rPr>
        <w:t xml:space="preserve">1,6-hexanediol diacrylate (HDDA, Sigma-Aldrich), 2% photoinitiator (Irgacure 819, Ciba), and 0.22% UV absorber (Sudan I, Sigma-Aldrich). The resultant structure had a </w:t>
      </w:r>
      <w:r w:rsidRPr="000B423A">
        <w:rPr>
          <w:color w:val="000000"/>
        </w:rPr>
        <w:t xml:space="preserve">significantly lower elastic modulus (530 MPa) when compared to metals and ceramics and was compact in design, with a maximum spring feature size of only 3.4 mm, and exhibited a low 61 Hz resonance, when combined with a load of 1.236-gram.  </w:t>
      </w:r>
    </w:p>
    <w:p w14:paraId="00C35EE3" w14:textId="77777777" w:rsidR="006D7371" w:rsidRPr="000B423A" w:rsidRDefault="006D7371" w:rsidP="0002106A">
      <w:pPr>
        <w:spacing w:line="480" w:lineRule="auto"/>
        <w:ind w:firstLine="360"/>
        <w:rPr>
          <w:color w:val="000000"/>
        </w:rPr>
      </w:pPr>
      <w:r w:rsidRPr="000B423A">
        <w:rPr>
          <w:color w:val="000000"/>
        </w:rPr>
        <w:t>While these results illustrated the capability of miniaturized device with sub- 100 Hz resonance, the electrical output was low with a maximum 143.6 mV at open-circuit and 2.114 μW under an optimal resistive load (when operating at resonance with an acceleration of 2.27 ± 0.1 ms</w:t>
      </w:r>
      <w:r w:rsidRPr="000B423A">
        <w:rPr>
          <w:color w:val="000000"/>
          <w:vertAlign w:val="superscript"/>
        </w:rPr>
        <w:t>-2</w:t>
      </w:r>
      <w:r w:rsidRPr="000B423A">
        <w:rPr>
          <w:color w:val="000000"/>
        </w:rPr>
        <w:t>). Investigating the cause of the electrical output issues, it was found that the mismatch of the structure's high parasitic (viscous) damping coefficien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0B423A">
        <w:rPr>
          <w:color w:val="000000"/>
        </w:rPr>
        <w:t>=0.0671 kgs</w:t>
      </w:r>
      <w:r w:rsidRPr="000B423A">
        <w:rPr>
          <w:color w:val="000000"/>
          <w:vertAlign w:val="superscript"/>
        </w:rPr>
        <w:t>-1</w:t>
      </w:r>
      <w:r w:rsidRPr="000B423A">
        <w:rPr>
          <w:color w:val="000000"/>
        </w:rPr>
        <w:t>) when compared to the low electrical damping coefficien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e</m:t>
            </m:r>
          </m:sub>
        </m:sSub>
      </m:oMath>
      <w:r w:rsidRPr="000B423A">
        <w:rPr>
          <w:color w:val="000000"/>
        </w:rPr>
        <w:t>=0.0139 kgs</w:t>
      </w:r>
      <w:r w:rsidRPr="000B423A">
        <w:rPr>
          <w:color w:val="000000"/>
          <w:vertAlign w:val="superscript"/>
        </w:rPr>
        <w:t>-1</w:t>
      </w:r>
      <w:r w:rsidRPr="000B423A">
        <w:rPr>
          <w:color w:val="000000"/>
        </w:rPr>
        <w:t>), caused sub-optimal performance (an optimized system would operate at resonance with equivalent damping coefficients). While it was noted that the electrical damping could be increased by decreasing the separation distance between the magnetic coil and the moving magnet load, the issue of the high c</w:t>
      </w:r>
      <w:r w:rsidRPr="000B423A">
        <w:rPr>
          <w:color w:val="000000"/>
          <w:vertAlign w:val="subscript"/>
        </w:rPr>
        <w:t>p</w:t>
      </w:r>
      <w:r w:rsidRPr="000B423A">
        <w:rPr>
          <w:color w:val="000000"/>
        </w:rPr>
        <w:t xml:space="preserve"> coefficient still raises issues on whether this photopolymer material is effectively a spring- or damper-like component.</w:t>
      </w:r>
    </w:p>
    <w:p w14:paraId="621BDEEA" w14:textId="29DA20AD" w:rsidR="006D7371" w:rsidRPr="000B423A" w:rsidRDefault="006D7371" w:rsidP="0002106A">
      <w:pPr>
        <w:spacing w:line="480" w:lineRule="auto"/>
        <w:ind w:firstLine="360"/>
        <w:rPr>
          <w:color w:val="231F20"/>
        </w:rPr>
      </w:pPr>
      <w:r w:rsidRPr="000B423A">
        <w:rPr>
          <w:color w:val="000000"/>
        </w:rPr>
        <w:lastRenderedPageBreak/>
        <w:t xml:space="preserve">To address this concern, and see if the parasitic damping coefficient could be manipulated, we investigated the same geometric spring as in our previous study </w:t>
      </w:r>
      <w:r w:rsidRPr="000B423A">
        <w:rPr>
          <w:color w:val="000000"/>
        </w:rPr>
        <w:fldChar w:fldCharType="begin"/>
      </w:r>
      <w:r w:rsidR="008F2398">
        <w:rPr>
          <w:color w:val="000000"/>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rPr>
          <w:color w:val="000000"/>
        </w:rPr>
        <w:fldChar w:fldCharType="separate"/>
      </w:r>
      <w:r w:rsidR="008F2398">
        <w:rPr>
          <w:noProof/>
          <w:color w:val="000000"/>
        </w:rPr>
        <w:t>[</w:t>
      </w:r>
      <w:hyperlink w:anchor="_ENREF_14" w:tooltip="Evan Baker, 2012 #13" w:history="1">
        <w:r w:rsidR="008F2398">
          <w:rPr>
            <w:noProof/>
            <w:color w:val="000000"/>
          </w:rPr>
          <w:t>14</w:t>
        </w:r>
      </w:hyperlink>
      <w:r w:rsidR="008F2398">
        <w:rPr>
          <w:noProof/>
          <w:color w:val="000000"/>
        </w:rPr>
        <w:t>]</w:t>
      </w:r>
      <w:r w:rsidRPr="000B423A">
        <w:rPr>
          <w:color w:val="000000"/>
        </w:rPr>
        <w:fldChar w:fldCharType="end"/>
      </w:r>
      <w:r w:rsidRPr="000B423A">
        <w:rPr>
          <w:color w:val="000000"/>
        </w:rPr>
        <w:t xml:space="preserve"> but with different ultraviolet (UV) postcure exposure times for each spring component. This approach was inspired by</w:t>
      </w:r>
      <w:r w:rsidRPr="000B423A">
        <w:rPr>
          <w:color w:val="231F20"/>
        </w:rPr>
        <w:t xml:space="preserve"> Manias et al. [</w:t>
      </w:r>
      <w:r w:rsidRPr="000B423A">
        <w:t>21</w:t>
      </w:r>
      <w:r w:rsidRPr="000B423A">
        <w:rPr>
          <w:color w:val="231F20"/>
        </w:rPr>
        <w:t>], who demonstrated the effective elastic modulus of a photopolymer could be tuned from 200–930MPa by simply adjusting the postcure time. Thus, by following the same approach, we sought to tune each geometrically equivalent structure (including the same load mass and structural material) to have different resonant frequencies, and potentially different intrinsic parasitic damping, by altering the postcure times. The result shows a method to improve the tuning capability and electrical performance of miniaturized, photopolymer-based VeH devices, especially at the sub- 100 Hz (naturally occurring) vibration frequencies.</w:t>
      </w:r>
    </w:p>
    <w:p w14:paraId="5FC0D0E3" w14:textId="091C1C00" w:rsidR="006D7371" w:rsidRPr="000B423A" w:rsidRDefault="006D7371" w:rsidP="00286E7C">
      <w:pPr>
        <w:spacing w:line="480" w:lineRule="auto"/>
        <w:ind w:firstLine="360"/>
        <w:rPr>
          <w:bCs/>
          <w:color w:val="000000"/>
        </w:rPr>
      </w:pPr>
      <w:r w:rsidRPr="000B423A">
        <w:rPr>
          <w:bCs/>
          <w:color w:val="000000"/>
        </w:rPr>
        <w:t xml:space="preserve">The paper is organized as follows: A brief overview of the </w:t>
      </w:r>
      <w:r w:rsidRPr="000B423A">
        <w:rPr>
          <w:color w:val="000000"/>
        </w:rPr>
        <w:t>PμSL</w:t>
      </w:r>
      <w:r w:rsidRPr="000B423A" w:rsidDel="000366D3">
        <w:rPr>
          <w:bCs/>
          <w:color w:val="000000"/>
        </w:rPr>
        <w:t xml:space="preserve"> </w:t>
      </w:r>
      <w:r w:rsidRPr="000B423A">
        <w:rPr>
          <w:bCs/>
          <w:color w:val="000000"/>
        </w:rPr>
        <w:t>fabrication process is given along with the postcure process. Then, basic theory on electromagnetic VeH design is given, which emphasizes the importance of matching the resonance of the structure with the vibration frequency of the source, as well as matching the parasitic damping with the electrical damping for optimal performance. Afterwards, the experimental setup which simulates a harmonic vibration source is introduced, along with the results for the varying postcure exposure times. Lastly, we discuss the results with comparisons made to the literature.</w:t>
      </w:r>
    </w:p>
    <w:p w14:paraId="549EC166" w14:textId="77777777" w:rsidR="004C78A5" w:rsidRPr="000B423A" w:rsidRDefault="004C78A5" w:rsidP="004C78A5">
      <w:pPr>
        <w:pStyle w:val="Heading2"/>
        <w:spacing w:line="480" w:lineRule="auto"/>
        <w:rPr>
          <w:rFonts w:ascii="Times New Roman" w:hAnsi="Times New Roman" w:cs="Times New Roman"/>
          <w:b/>
          <w:bCs/>
          <w:color w:val="auto"/>
          <w:kern w:val="32"/>
          <w:szCs w:val="24"/>
          <w:lang w:eastAsia="zh-CN"/>
        </w:rPr>
      </w:pPr>
      <w:bookmarkStart w:id="43" w:name="_Toc437011573"/>
      <w:r w:rsidRPr="000B423A">
        <w:rPr>
          <w:rFonts w:ascii="Times New Roman" w:hAnsi="Times New Roman" w:cs="Times New Roman"/>
          <w:b/>
          <w:bCs/>
          <w:color w:val="auto"/>
          <w:kern w:val="32"/>
          <w:szCs w:val="24"/>
          <w:lang w:eastAsia="zh-CN"/>
        </w:rPr>
        <w:t>3.2 Electromagnetic energy harvester design</w:t>
      </w:r>
      <w:bookmarkEnd w:id="43"/>
    </w:p>
    <w:p w14:paraId="345C1384" w14:textId="0E5C028B" w:rsidR="006774D2" w:rsidRPr="000B423A" w:rsidRDefault="00F53BB5" w:rsidP="006774D2">
      <w:pPr>
        <w:spacing w:line="480" w:lineRule="auto"/>
        <w:ind w:firstLine="360"/>
        <w:rPr>
          <w:color w:val="000000"/>
        </w:rPr>
      </w:pPr>
      <w:r w:rsidRPr="000B423A">
        <w:tab/>
      </w:r>
      <w:r w:rsidRPr="000B423A">
        <w:rPr>
          <w:color w:val="000000"/>
        </w:rPr>
        <w:t xml:space="preserve">The response of an electromagnetic VeH to a vibration energy source can be approximated using the simple model of a damped spring-mass system, with a spring </w:t>
      </w:r>
      <m:oMath>
        <m:r>
          <w:rPr>
            <w:rFonts w:ascii="Cambria Math" w:hAnsi="Cambria Math"/>
            <w:color w:val="000000"/>
          </w:rPr>
          <m:t>k</m:t>
        </m:r>
      </m:oMath>
      <w:r w:rsidRPr="000B423A">
        <w:rPr>
          <w:color w:val="000000"/>
        </w:rPr>
        <w:t xml:space="preserve">, a mass </w:t>
      </w:r>
      <m:oMath>
        <m:r>
          <w:rPr>
            <w:rFonts w:ascii="Cambria Math" w:hAnsi="Cambria Math"/>
            <w:color w:val="000000"/>
          </w:rPr>
          <m:t>m</m:t>
        </m:r>
      </m:oMath>
      <w:r w:rsidRPr="000B423A">
        <w:rPr>
          <w:color w:val="000000"/>
        </w:rPr>
        <w:t xml:space="preserve">, a base-excitation force </w:t>
      </w:r>
      <m:oMath>
        <m:r>
          <w:rPr>
            <w:rFonts w:ascii="Cambria Math" w:hAnsi="Cambria Math"/>
            <w:color w:val="000000"/>
          </w:rPr>
          <m:t>F</m:t>
        </m:r>
        <m:d>
          <m:dPr>
            <m:ctrlPr>
              <w:rPr>
                <w:rFonts w:ascii="Cambria Math" w:hAnsi="Cambria Math"/>
                <w:i/>
                <w:color w:val="000000"/>
              </w:rPr>
            </m:ctrlPr>
          </m:dPr>
          <m:e>
            <m:r>
              <w:rPr>
                <w:rFonts w:ascii="Cambria Math" w:hAnsi="Cambria Math"/>
                <w:color w:val="000000"/>
              </w:rPr>
              <m:t>ω</m:t>
            </m:r>
          </m:e>
        </m:d>
      </m:oMath>
      <w:r w:rsidRPr="000B423A">
        <w:rPr>
          <w:color w:val="000000"/>
        </w:rPr>
        <w:t xml:space="preserve">, and two dashpots in parallel representing the parasitic damping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0B423A">
        <w:rPr>
          <w:color w:val="000000"/>
        </w:rPr>
        <w:t xml:space="preserve"> and the electrical damping (energy conversion)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e</m:t>
            </m:r>
          </m:sub>
        </m:sSub>
      </m:oMath>
      <w:r w:rsidRPr="000B423A">
        <w:rPr>
          <w:color w:val="000000"/>
        </w:rPr>
        <w:t xml:space="preserve">, see </w:t>
      </w:r>
      <w:r w:rsidR="00EC0558" w:rsidRPr="000B423A">
        <w:rPr>
          <w:color w:val="000000"/>
        </w:rPr>
        <w:fldChar w:fldCharType="begin"/>
      </w:r>
      <w:r w:rsidR="00EC0558" w:rsidRPr="000B423A">
        <w:rPr>
          <w:color w:val="000000"/>
        </w:rPr>
        <w:instrText xml:space="preserve"> REF _Ref238806844 \h </w:instrText>
      </w:r>
      <w:r w:rsidR="00EC0558" w:rsidRPr="000B423A">
        <w:rPr>
          <w:color w:val="000000"/>
        </w:rPr>
      </w:r>
      <w:r w:rsidR="00EC0558" w:rsidRPr="000B423A">
        <w:rPr>
          <w:color w:val="000000"/>
        </w:rPr>
        <w:fldChar w:fldCharType="separate"/>
      </w:r>
      <w:r w:rsidR="00F028A4" w:rsidRPr="006774D2">
        <w:t xml:space="preserve">Figure </w:t>
      </w:r>
      <w:r w:rsidR="00F028A4">
        <w:rPr>
          <w:noProof/>
        </w:rPr>
        <w:t>11</w:t>
      </w:r>
      <w:r w:rsidR="00EC0558" w:rsidRPr="000B423A">
        <w:rPr>
          <w:color w:val="000000"/>
        </w:rPr>
        <w:fldChar w:fldCharType="end"/>
      </w:r>
      <w:r w:rsidRPr="000B423A">
        <w:rPr>
          <w:color w:val="000000"/>
        </w:rPr>
        <w:t xml:space="preserve">. As was shown by the authors previously </w:t>
      </w:r>
      <w:r w:rsidRPr="000B423A">
        <w:rPr>
          <w:color w:val="000000"/>
        </w:rPr>
        <w:fldChar w:fldCharType="begin"/>
      </w:r>
      <w:r w:rsidR="008F2398">
        <w:rPr>
          <w:color w:val="000000"/>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rPr>
          <w:color w:val="000000"/>
        </w:rPr>
        <w:fldChar w:fldCharType="separate"/>
      </w:r>
      <w:r w:rsidR="008F2398">
        <w:rPr>
          <w:noProof/>
          <w:color w:val="000000"/>
        </w:rPr>
        <w:t>[</w:t>
      </w:r>
      <w:hyperlink w:anchor="_ENREF_14" w:tooltip="Evan Baker, 2012 #13" w:history="1">
        <w:r w:rsidR="008F2398">
          <w:rPr>
            <w:noProof/>
            <w:color w:val="000000"/>
          </w:rPr>
          <w:t>14</w:t>
        </w:r>
      </w:hyperlink>
      <w:r w:rsidR="008F2398">
        <w:rPr>
          <w:noProof/>
          <w:color w:val="000000"/>
        </w:rPr>
        <w:t>]</w:t>
      </w:r>
      <w:r w:rsidRPr="000B423A">
        <w:rPr>
          <w:color w:val="000000"/>
        </w:rPr>
        <w:fldChar w:fldCharType="end"/>
      </w:r>
      <w:r w:rsidRPr="000B423A">
        <w:rPr>
          <w:color w:val="000000"/>
        </w:rPr>
        <w:t xml:space="preserve">, if the effective damping is considered small, then the maximum power </w:t>
      </w:r>
      <w:r w:rsidRPr="000B423A">
        <w:rPr>
          <w:color w:val="000000"/>
        </w:rPr>
        <w:lastRenderedPageBreak/>
        <w:t xml:space="preserve">generation occurs when the frequency of the excitation force is near the undamped, natural frequency of the system model, i.e. </w:t>
      </w:r>
      <m:oMath>
        <m:r>
          <w:rPr>
            <w:rFonts w:ascii="Cambria Math" w:hAnsi="Cambria Math"/>
            <w:color w:val="000000"/>
            <w:sz w:val="18"/>
            <w:szCs w:val="18"/>
          </w:rPr>
          <m:t>ω=</m:t>
        </m:r>
        <m:sSub>
          <m:sSubPr>
            <m:ctrlPr>
              <w:rPr>
                <w:rFonts w:ascii="Cambria Math" w:hAnsi="Cambria Math"/>
                <w:i/>
                <w:color w:val="000000"/>
                <w:sz w:val="18"/>
                <w:szCs w:val="18"/>
              </w:rPr>
            </m:ctrlPr>
          </m:sSubPr>
          <m:e>
            <m:r>
              <w:rPr>
                <w:rFonts w:ascii="Cambria Math" w:hAnsi="Cambria Math"/>
                <w:color w:val="000000"/>
                <w:sz w:val="18"/>
                <w:szCs w:val="18"/>
              </w:rPr>
              <m:t>ω</m:t>
            </m:r>
          </m:e>
          <m:sub>
            <m:r>
              <w:rPr>
                <w:rFonts w:ascii="Cambria Math" w:hAnsi="Cambria Math"/>
                <w:color w:val="000000"/>
                <w:sz w:val="18"/>
                <w:szCs w:val="18"/>
              </w:rPr>
              <m:t>n</m:t>
            </m:r>
          </m:sub>
        </m:sSub>
        <m:r>
          <w:rPr>
            <w:rFonts w:ascii="Cambria Math" w:hAnsi="Cambria Math"/>
            <w:color w:val="000000"/>
            <w:sz w:val="18"/>
            <w:szCs w:val="18"/>
          </w:rPr>
          <m:t>=</m:t>
        </m:r>
        <m:rad>
          <m:radPr>
            <m:degHide m:val="1"/>
            <m:ctrlPr>
              <w:rPr>
                <w:rFonts w:ascii="Cambria Math" w:hAnsi="Cambria Math"/>
                <w:i/>
                <w:color w:val="000000"/>
                <w:sz w:val="18"/>
                <w:szCs w:val="18"/>
              </w:rPr>
            </m:ctrlPr>
          </m:radPr>
          <m:deg/>
          <m:e>
            <m:f>
              <m:fPr>
                <m:type m:val="lin"/>
                <m:ctrlPr>
                  <w:rPr>
                    <w:rFonts w:ascii="Cambria Math" w:hAnsi="Cambria Math"/>
                    <w:i/>
                    <w:color w:val="000000"/>
                    <w:sz w:val="18"/>
                    <w:szCs w:val="18"/>
                  </w:rPr>
                </m:ctrlPr>
              </m:fPr>
              <m:num>
                <m:r>
                  <w:rPr>
                    <w:rFonts w:ascii="Cambria Math" w:hAnsi="Cambria Math"/>
                    <w:color w:val="000000"/>
                    <w:sz w:val="18"/>
                    <w:szCs w:val="18"/>
                  </w:rPr>
                  <m:t>k</m:t>
                </m:r>
              </m:num>
              <m:den>
                <m:r>
                  <w:rPr>
                    <w:rFonts w:ascii="Cambria Math" w:hAnsi="Cambria Math"/>
                    <w:color w:val="000000"/>
                    <w:sz w:val="18"/>
                    <w:szCs w:val="18"/>
                  </w:rPr>
                  <m:t>m</m:t>
                </m:r>
              </m:den>
            </m:f>
          </m:e>
        </m:rad>
      </m:oMath>
      <w:r w:rsidRPr="000B423A">
        <w:rPr>
          <w:color w:val="000000"/>
        </w:rPr>
        <w:t xml:space="preserve">. Thus, to achieve maximum performance of a miniaturized, electromagnetic VeH device, which has an assumed small damping present, requires precise tuning of the design for the  ratio of the spring constant </w:t>
      </w:r>
      <m:oMath>
        <m:r>
          <w:rPr>
            <w:rFonts w:ascii="Cambria Math" w:hAnsi="Cambria Math"/>
            <w:color w:val="000000"/>
          </w:rPr>
          <m:t>k</m:t>
        </m:r>
      </m:oMath>
      <w:r w:rsidRPr="000B423A">
        <w:rPr>
          <w:color w:val="000000"/>
        </w:rPr>
        <w:t xml:space="preserve"> and mass </w:t>
      </w:r>
      <m:oMath>
        <m:r>
          <w:rPr>
            <w:rFonts w:ascii="Cambria Math" w:hAnsi="Cambria Math"/>
            <w:color w:val="000000"/>
          </w:rPr>
          <m:t>m</m:t>
        </m:r>
      </m:oMath>
      <w:r w:rsidRPr="000B423A">
        <w:rPr>
          <w:color w:val="000000"/>
        </w:rPr>
        <w:t xml:space="preserve"> to be near resonance.</w:t>
      </w:r>
    </w:p>
    <w:p w14:paraId="532F848D" w14:textId="27970AB9" w:rsidR="00F53BB5" w:rsidRPr="000B423A" w:rsidRDefault="00F53BB5" w:rsidP="006774D2">
      <w:pPr>
        <w:spacing w:line="480" w:lineRule="auto"/>
        <w:ind w:firstLine="360"/>
        <w:rPr>
          <w:color w:val="000000"/>
        </w:rPr>
      </w:pPr>
    </w:p>
    <w:p w14:paraId="60FCE671" w14:textId="688335A5" w:rsidR="00F53BB5" w:rsidRPr="000B423A" w:rsidRDefault="006774D2" w:rsidP="00881714">
      <w:pPr>
        <w:spacing w:line="480" w:lineRule="auto"/>
        <w:ind w:firstLine="360"/>
        <w:rPr>
          <w:color w:val="000000"/>
        </w:rPr>
      </w:pPr>
      <w:r w:rsidRPr="000B423A">
        <w:rPr>
          <w:noProof/>
          <w:color w:val="000000"/>
        </w:rPr>
        <mc:AlternateContent>
          <mc:Choice Requires="wps">
            <w:drawing>
              <wp:anchor distT="0" distB="0" distL="114300" distR="114300" simplePos="0" relativeHeight="251681792" behindDoc="0" locked="0" layoutInCell="1" allowOverlap="1" wp14:anchorId="551A4FD8" wp14:editId="6FE010D0">
                <wp:simplePos x="0" y="0"/>
                <wp:positionH relativeFrom="column">
                  <wp:posOffset>0</wp:posOffset>
                </wp:positionH>
                <wp:positionV relativeFrom="paragraph">
                  <wp:posOffset>457200</wp:posOffset>
                </wp:positionV>
                <wp:extent cx="2400300" cy="1828800"/>
                <wp:effectExtent l="0" t="0" r="0" b="0"/>
                <wp:wrapSquare wrapText="bothSides"/>
                <wp:docPr id="21507" name="Text Box 21507"/>
                <wp:cNvGraphicFramePr/>
                <a:graphic xmlns:a="http://schemas.openxmlformats.org/drawingml/2006/main">
                  <a:graphicData uri="http://schemas.microsoft.com/office/word/2010/wordprocessingShape">
                    <wps:wsp>
                      <wps:cNvSpPr txBox="1"/>
                      <wps:spPr>
                        <a:xfrm>
                          <a:off x="0" y="0"/>
                          <a:ext cx="2400300" cy="1828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ED9A91" w14:textId="7C1DE23C" w:rsidR="00A870AD" w:rsidRDefault="00A870AD" w:rsidP="006774D2">
                            <w:pPr>
                              <w:jc w:val="center"/>
                            </w:pPr>
                            <w:r>
                              <w:rPr>
                                <w:noProof/>
                                <w:color w:val="000000"/>
                              </w:rPr>
                              <w:drawing>
                                <wp:inline distT="0" distB="0" distL="0" distR="0" wp14:anchorId="217D1CA6" wp14:editId="4D6F4F38">
                                  <wp:extent cx="1091381" cy="1145991"/>
                                  <wp:effectExtent l="0" t="0" r="1270" b="0"/>
                                  <wp:docPr id="21526" name="Picture 21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1092191" cy="1146841"/>
                                          </a:xfrm>
                                          <a:prstGeom prst="rect">
                                            <a:avLst/>
                                          </a:prstGeom>
                                          <a:noFill/>
                                          <a:ln w="9525">
                                            <a:noFill/>
                                            <a:miter lim="800000"/>
                                            <a:headEnd/>
                                            <a:tailEnd/>
                                          </a:ln>
                                        </pic:spPr>
                                      </pic:pic>
                                    </a:graphicData>
                                  </a:graphic>
                                </wp:inline>
                              </w:drawing>
                            </w:r>
                          </w:p>
                          <w:p w14:paraId="04B08F3F" w14:textId="77777777" w:rsidR="00A870AD" w:rsidRPr="006774D2" w:rsidRDefault="00A870AD" w:rsidP="006774D2">
                            <w:pPr>
                              <w:pStyle w:val="Caption"/>
                              <w:jc w:val="center"/>
                              <w:rPr>
                                <w:color w:val="auto"/>
                                <w:sz w:val="24"/>
                                <w:szCs w:val="24"/>
                              </w:rPr>
                            </w:pPr>
                            <w:bookmarkStart w:id="44" w:name="_Ref238806844"/>
                            <w:bookmarkStart w:id="45" w:name="_Toc276732243"/>
                            <w:bookmarkStart w:id="46" w:name="_Toc432780442"/>
                            <w:r w:rsidRPr="006774D2">
                              <w:rPr>
                                <w:color w:val="auto"/>
                                <w:sz w:val="24"/>
                                <w:szCs w:val="24"/>
                              </w:rPr>
                              <w:t xml:space="preserve">Figure </w:t>
                            </w:r>
                            <w:r w:rsidRPr="006774D2">
                              <w:rPr>
                                <w:color w:val="auto"/>
                                <w:sz w:val="24"/>
                                <w:szCs w:val="24"/>
                              </w:rPr>
                              <w:fldChar w:fldCharType="begin"/>
                            </w:r>
                            <w:r w:rsidRPr="006774D2">
                              <w:rPr>
                                <w:color w:val="auto"/>
                                <w:sz w:val="24"/>
                                <w:szCs w:val="24"/>
                              </w:rPr>
                              <w:instrText xml:space="preserve"> SEQ Figure \* ARABIC </w:instrText>
                            </w:r>
                            <w:r w:rsidRPr="006774D2">
                              <w:rPr>
                                <w:color w:val="auto"/>
                                <w:sz w:val="24"/>
                                <w:szCs w:val="24"/>
                              </w:rPr>
                              <w:fldChar w:fldCharType="separate"/>
                            </w:r>
                            <w:r>
                              <w:rPr>
                                <w:noProof/>
                                <w:color w:val="auto"/>
                                <w:sz w:val="24"/>
                                <w:szCs w:val="24"/>
                              </w:rPr>
                              <w:t>11</w:t>
                            </w:r>
                            <w:r w:rsidRPr="006774D2">
                              <w:rPr>
                                <w:color w:val="auto"/>
                                <w:sz w:val="24"/>
                                <w:szCs w:val="24"/>
                              </w:rPr>
                              <w:fldChar w:fldCharType="end"/>
                            </w:r>
                            <w:bookmarkEnd w:id="44"/>
                            <w:r w:rsidRPr="006774D2">
                              <w:rPr>
                                <w:color w:val="auto"/>
                                <w:sz w:val="24"/>
                                <w:szCs w:val="24"/>
                              </w:rPr>
                              <w:t>. Schematic drawing of a damped, spring-mass system with a vibration source.</w:t>
                            </w:r>
                            <w:bookmarkEnd w:id="45"/>
                            <w:bookmarkEnd w:id="46"/>
                          </w:p>
                          <w:p w14:paraId="5599B48E" w14:textId="77777777" w:rsidR="00A870AD" w:rsidRDefault="00A870AD"/>
                          <w:p w14:paraId="6826A581" w14:textId="77777777" w:rsidR="00A870AD" w:rsidRDefault="00A870AD"/>
                          <w:p w14:paraId="18D4E9F8" w14:textId="77777777" w:rsidR="00A870AD" w:rsidRDefault="00A870AD"/>
                          <w:p w14:paraId="562FFE2E" w14:textId="77777777" w:rsidR="00A870AD" w:rsidRDefault="00A870AD"/>
                          <w:p w14:paraId="0A370740" w14:textId="77777777" w:rsidR="00A870AD" w:rsidRDefault="00A870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1A4FD8" id="Text_x0020_Box_x0020_21507" o:spid="_x0000_s1029" type="#_x0000_t202" style="position:absolute;left:0;text-align:left;margin-left:0;margin-top:36pt;width:189pt;height:2in;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" filled="f" stroked="f">
                <v:textbox>
                  <w:txbxContent>
                    <w:p w14:paraId="60ED9A91" w14:textId="7C1DE23C" w:rsidR="00A870AD" w:rsidRDefault="00A870AD" w:rsidP="006774D2">
                      <w:pPr>
                        <w:jc w:val="center"/>
                      </w:pPr>
                      <w:r>
                        <w:rPr>
                          <w:noProof/>
                          <w:color w:val="000000"/>
                        </w:rPr>
                        <w:drawing>
                          <wp:inline distT="0" distB="0" distL="0" distR="0" wp14:anchorId="217D1CA6" wp14:editId="4D6F4F38">
                            <wp:extent cx="1091381" cy="1145991"/>
                            <wp:effectExtent l="0" t="0" r="1270" b="0"/>
                            <wp:docPr id="21526" name="Picture 21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1092191" cy="1146841"/>
                                    </a:xfrm>
                                    <a:prstGeom prst="rect">
                                      <a:avLst/>
                                    </a:prstGeom>
                                    <a:noFill/>
                                    <a:ln w="9525">
                                      <a:noFill/>
                                      <a:miter lim="800000"/>
                                      <a:headEnd/>
                                      <a:tailEnd/>
                                    </a:ln>
                                  </pic:spPr>
                                </pic:pic>
                              </a:graphicData>
                            </a:graphic>
                          </wp:inline>
                        </w:drawing>
                      </w:r>
                    </w:p>
                    <w:p w14:paraId="04B08F3F" w14:textId="77777777" w:rsidR="00A870AD" w:rsidRPr="006774D2" w:rsidRDefault="00A870AD" w:rsidP="006774D2">
                      <w:pPr>
                        <w:pStyle w:val="Caption"/>
                        <w:jc w:val="center"/>
                        <w:rPr>
                          <w:color w:val="auto"/>
                          <w:sz w:val="24"/>
                          <w:szCs w:val="24"/>
                        </w:rPr>
                      </w:pPr>
                      <w:bookmarkStart w:id="47" w:name="_Ref238806844"/>
                      <w:bookmarkStart w:id="48" w:name="_Toc276732243"/>
                      <w:bookmarkStart w:id="49" w:name="_Toc432780442"/>
                      <w:r w:rsidRPr="006774D2">
                        <w:rPr>
                          <w:color w:val="auto"/>
                          <w:sz w:val="24"/>
                          <w:szCs w:val="24"/>
                        </w:rPr>
                        <w:t xml:space="preserve">Figure </w:t>
                      </w:r>
                      <w:r w:rsidRPr="006774D2">
                        <w:rPr>
                          <w:color w:val="auto"/>
                          <w:sz w:val="24"/>
                          <w:szCs w:val="24"/>
                        </w:rPr>
                        <w:fldChar w:fldCharType="begin"/>
                      </w:r>
                      <w:r w:rsidRPr="006774D2">
                        <w:rPr>
                          <w:color w:val="auto"/>
                          <w:sz w:val="24"/>
                          <w:szCs w:val="24"/>
                        </w:rPr>
                        <w:instrText xml:space="preserve"> SEQ Figure \* ARABIC </w:instrText>
                      </w:r>
                      <w:r w:rsidRPr="006774D2">
                        <w:rPr>
                          <w:color w:val="auto"/>
                          <w:sz w:val="24"/>
                          <w:szCs w:val="24"/>
                        </w:rPr>
                        <w:fldChar w:fldCharType="separate"/>
                      </w:r>
                      <w:r>
                        <w:rPr>
                          <w:noProof/>
                          <w:color w:val="auto"/>
                          <w:sz w:val="24"/>
                          <w:szCs w:val="24"/>
                        </w:rPr>
                        <w:t>11</w:t>
                      </w:r>
                      <w:r w:rsidRPr="006774D2">
                        <w:rPr>
                          <w:color w:val="auto"/>
                          <w:sz w:val="24"/>
                          <w:szCs w:val="24"/>
                        </w:rPr>
                        <w:fldChar w:fldCharType="end"/>
                      </w:r>
                      <w:bookmarkEnd w:id="47"/>
                      <w:r w:rsidRPr="006774D2">
                        <w:rPr>
                          <w:color w:val="auto"/>
                          <w:sz w:val="24"/>
                          <w:szCs w:val="24"/>
                        </w:rPr>
                        <w:t>. Schematic drawing of a damped, spring-mass system with a vibration source.</w:t>
                      </w:r>
                      <w:bookmarkEnd w:id="48"/>
                      <w:bookmarkEnd w:id="49"/>
                    </w:p>
                    <w:p w14:paraId="5599B48E" w14:textId="77777777" w:rsidR="00A870AD" w:rsidRDefault="00A870AD"/>
                    <w:p w14:paraId="6826A581" w14:textId="77777777" w:rsidR="00A870AD" w:rsidRDefault="00A870AD"/>
                    <w:p w14:paraId="18D4E9F8" w14:textId="77777777" w:rsidR="00A870AD" w:rsidRDefault="00A870AD"/>
                    <w:p w14:paraId="562FFE2E" w14:textId="77777777" w:rsidR="00A870AD" w:rsidRDefault="00A870AD"/>
                    <w:p w14:paraId="0A370740" w14:textId="77777777" w:rsidR="00A870AD" w:rsidRDefault="00A870AD"/>
                  </w:txbxContent>
                </v:textbox>
                <w10:wrap type="square"/>
              </v:shape>
            </w:pict>
          </mc:Fallback>
        </mc:AlternateContent>
      </w:r>
      <w:r w:rsidR="00F53BB5" w:rsidRPr="000B423A">
        <w:rPr>
          <w:color w:val="000000"/>
        </w:rPr>
        <w:t xml:space="preserve">With traditional silicon micromachining processes, geometries are limited to suspended 2D structures, which results in many designs fundamentally reducing to cantilever beam configurations in order to achieve low flexural rigidity. With such a configuration, the spring constants are proportional to a function of the maximum feature length, resulting in low resonance designs which are small in volume but large in a single direction. Additionally, for many engineering materials used in traditional micro-fabrication, the properties of elastic modulus and density are correlated along the diagonal line, as evidenced by the well-known Ashby chart. </w:t>
      </w:r>
    </w:p>
    <w:p w14:paraId="6121795B" w14:textId="32120AD9" w:rsidR="00F53BB5" w:rsidRPr="000B423A" w:rsidRDefault="00F53BB5" w:rsidP="00881714">
      <w:pPr>
        <w:spacing w:line="480" w:lineRule="auto"/>
        <w:ind w:firstLine="360"/>
        <w:rPr>
          <w:color w:val="000000"/>
        </w:rPr>
      </w:pPr>
      <w:r w:rsidRPr="000B423A">
        <w:rPr>
          <w:color w:val="000000"/>
        </w:rPr>
        <w:t xml:space="preserve">Thus, reducing the </w:t>
      </w:r>
      <m:oMath>
        <m:r>
          <w:rPr>
            <w:rFonts w:ascii="Cambria Math" w:hAnsi="Cambria Math"/>
            <w:color w:val="000000"/>
          </w:rPr>
          <m:t>k/m</m:t>
        </m:r>
      </m:oMath>
      <w:r w:rsidRPr="000B423A">
        <w:rPr>
          <w:color w:val="000000"/>
        </w:rPr>
        <w:t xml:space="preserve"> ratio requires an external mass which is proportional to the VeH’s elastic modulus. If that elastic modulus is high, a significantly large mass will be needed to lower the resonance, resulting in larger system dimensions. Therefore, to address the seeming contradictory requirement of low resonant frequency and device miniaturization, PμSL is exploited as a means to widen the design space via 3D microfabrication technology and to lower the elastic modulus using polymer-based structural materials. Within this work, we extend the design capabilities of this technology by tuning the postcure process to manipulate the polymer </w:t>
      </w:r>
      <w:r w:rsidRPr="000B423A">
        <w:rPr>
          <w:color w:val="000000"/>
        </w:rPr>
        <w:lastRenderedPageBreak/>
        <w:t xml:space="preserve">structure's material properties from values ranging from the green to the bulk state </w:t>
      </w:r>
      <w:r w:rsidRPr="000B423A">
        <w:rPr>
          <w:color w:val="000000"/>
        </w:rPr>
        <w:fldChar w:fldCharType="begin"/>
      </w:r>
      <w:r w:rsidR="008F2398">
        <w:rPr>
          <w:color w:val="000000"/>
        </w:rPr>
        <w:instrText xml:space="preserve"> ADDIN EN.CITE &lt;EndNote&gt;&lt;Cite&gt;&lt;Author&gt;Manias&lt;/Author&gt;&lt;Year&gt;2001&lt;/Year&gt;&lt;RecNum&gt;21&lt;/RecNum&gt;&lt;DisplayText&gt;[62]&lt;/DisplayText&gt;&lt;record&gt;&lt;rec-number&gt;21&lt;/rec-number&gt;&lt;foreign-keys&gt;&lt;key app="EN" db-id="s5za29p0bpatzae0esa5zsxrzdzdd5frppf2"&gt;21&lt;/key&gt;&lt;key app="ENWeb" db-id="TrQGugrtqgYAACYHDGE"&gt;23&lt;/key&gt;&lt;/foreign-keys&gt;&lt;ref-type name="Journal Article"&gt;17&lt;/ref-type&gt;&lt;contributors&gt;&lt;authors&gt;&lt;author&gt;Manias, E.&lt;/author&gt;&lt;author&gt;Chen, J.&lt;/author&gt;&lt;author&gt;Fang, N.&lt;/author&gt;&lt;author&gt;Zhang, X.&lt;/author&gt;&lt;/authors&gt;&lt;/contributors&gt;&lt;auth-address&gt;Manias, E&amp;#xD;Penn State Univ, University Pk, PA 16802 USA&amp;#xD;Penn State Univ, University Pk, PA 16802 USA&amp;#xD;Penn State Univ, University Pk, PA 16802 USA&amp;#xD;Univ Calif Los Angeles, Los Angeles, CA 90095 USA&lt;/auth-address&gt;&lt;titles&gt;&lt;title&gt;Polymeric micromechanical components with tunable stiffness&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pages&gt;1700-1702&lt;/pages&gt;&lt;volume&gt;79&lt;/volume&gt;&lt;number&gt;11&lt;/number&gt;&lt;keywords&gt;&lt;keyword&gt;atomic-force microscopy&lt;/keyword&gt;&lt;keyword&gt;elasticity&lt;/keyword&gt;&lt;keyword&gt;modulus&lt;/keyword&gt;&lt;/keywords&gt;&lt;dates&gt;&lt;year&gt;2001&lt;/year&gt;&lt;pub-dates&gt;&lt;date&gt;Sep 10&lt;/date&gt;&lt;/pub-dates&gt;&lt;/dates&gt;&lt;isbn&gt;0003-6951&lt;/isbn&gt;&lt;accession-num&gt;ISI:000170800700039&lt;/accession-num&gt;&lt;urls&gt;&lt;related-urls&gt;&lt;url&gt;&amp;lt;Go to ISI&amp;gt;://000170800700039&lt;/url&gt;&lt;/related-urls&gt;&lt;/urls&gt;&lt;language&gt;English&lt;/language&gt;&lt;/record&gt;&lt;/Cite&gt;&lt;/EndNote&gt;</w:instrText>
      </w:r>
      <w:r w:rsidRPr="000B423A">
        <w:rPr>
          <w:color w:val="000000"/>
        </w:rPr>
        <w:fldChar w:fldCharType="separate"/>
      </w:r>
      <w:r w:rsidR="008F2398">
        <w:rPr>
          <w:noProof/>
          <w:color w:val="000000"/>
        </w:rPr>
        <w:t>[</w:t>
      </w:r>
      <w:hyperlink w:anchor="_ENREF_62" w:tooltip="Manias, 2001 #21" w:history="1">
        <w:r w:rsidR="008F2398">
          <w:rPr>
            <w:noProof/>
            <w:color w:val="000000"/>
          </w:rPr>
          <w:t>62</w:t>
        </w:r>
      </w:hyperlink>
      <w:r w:rsidR="008F2398">
        <w:rPr>
          <w:noProof/>
          <w:color w:val="000000"/>
        </w:rPr>
        <w:t>]</w:t>
      </w:r>
      <w:r w:rsidRPr="000B423A">
        <w:rPr>
          <w:color w:val="000000"/>
        </w:rPr>
        <w:fldChar w:fldCharType="end"/>
      </w:r>
      <w:r w:rsidRPr="000B423A">
        <w:rPr>
          <w:color w:val="000000"/>
        </w:rPr>
        <w:t xml:space="preserve">, which allows designers a fine tuning capability for the desired spring stiffness. </w:t>
      </w:r>
    </w:p>
    <w:p w14:paraId="5C397F02" w14:textId="1A547E85" w:rsidR="00F53BB5" w:rsidRPr="000B423A" w:rsidRDefault="00F53BB5" w:rsidP="00881714">
      <w:pPr>
        <w:spacing w:line="480" w:lineRule="auto"/>
        <w:ind w:firstLine="360"/>
        <w:rPr>
          <w:color w:val="000000"/>
        </w:rPr>
      </w:pPr>
      <w:r w:rsidRPr="000B423A">
        <w:rPr>
          <w:color w:val="000000"/>
        </w:rPr>
        <w:t xml:space="preserve">Lastly, if the system is tuned properly to operate near resonance at the vibration source frequency, then for optimal performance the following must be true </w:t>
      </w:r>
      <w:r w:rsidRPr="000B423A">
        <w:rPr>
          <w:color w:val="000000"/>
        </w:rPr>
        <w:fldChar w:fldCharType="begin"/>
      </w:r>
      <w:r w:rsidR="008F2398">
        <w:rPr>
          <w:color w:val="000000"/>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rPr>
          <w:color w:val="000000"/>
        </w:rPr>
        <w:fldChar w:fldCharType="separate"/>
      </w:r>
      <w:r w:rsidR="008F2398">
        <w:rPr>
          <w:noProof/>
          <w:color w:val="000000"/>
        </w:rPr>
        <w:t>[</w:t>
      </w:r>
      <w:hyperlink w:anchor="_ENREF_14" w:tooltip="Evan Baker, 2012 #13" w:history="1">
        <w:r w:rsidR="008F2398">
          <w:rPr>
            <w:noProof/>
            <w:color w:val="000000"/>
          </w:rPr>
          <w:t>14</w:t>
        </w:r>
      </w:hyperlink>
      <w:r w:rsidR="008F2398">
        <w:rPr>
          <w:noProof/>
          <w:color w:val="000000"/>
        </w:rPr>
        <w:t>]</w:t>
      </w:r>
      <w:r w:rsidRPr="000B423A">
        <w:rPr>
          <w:color w:val="000000"/>
        </w:rPr>
        <w:fldChar w:fldCharType="end"/>
      </w:r>
    </w:p>
    <w:p w14:paraId="24CA5F99" w14:textId="77777777" w:rsidR="00F53BB5" w:rsidRPr="000B423A" w:rsidRDefault="00F53BB5" w:rsidP="00F53BB5">
      <w:pPr>
        <w:ind w:firstLine="360"/>
        <w:rPr>
          <w:color w:val="00000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6703"/>
        <w:gridCol w:w="1436"/>
      </w:tblGrid>
      <w:tr w:rsidR="00F53BB5" w:rsidRPr="000B423A" w14:paraId="3C6B22A4" w14:textId="77777777" w:rsidTr="00F53BB5">
        <w:tc>
          <w:tcPr>
            <w:tcW w:w="750" w:type="pct"/>
          </w:tcPr>
          <w:p w14:paraId="02C22B54" w14:textId="77777777" w:rsidR="00F53BB5" w:rsidRPr="000B423A" w:rsidRDefault="00F53BB5" w:rsidP="00F53BB5">
            <w:pPr>
              <w:rPr>
                <w:color w:val="000000"/>
                <w:szCs w:val="17"/>
              </w:rPr>
            </w:pPr>
          </w:p>
        </w:tc>
        <w:tc>
          <w:tcPr>
            <w:tcW w:w="3500" w:type="pct"/>
          </w:tcPr>
          <w:p w14:paraId="6E04F893" w14:textId="77777777" w:rsidR="00F53BB5" w:rsidRPr="000B423A" w:rsidRDefault="00A870AD" w:rsidP="00F53BB5">
            <w:pPr>
              <w:keepNext/>
              <w:jc w:val="center"/>
              <w:rPr>
                <w:color w:val="000000"/>
                <w:szCs w:val="17"/>
              </w:rPr>
            </w:pPr>
            <m:oMathPara>
              <m:oMath>
                <m:sSub>
                  <m:sSubPr>
                    <m:ctrlPr>
                      <w:rPr>
                        <w:rFonts w:ascii="Cambria Math" w:hAnsi="Cambria Math"/>
                        <w:i/>
                        <w:color w:val="000000"/>
                        <w:szCs w:val="17"/>
                      </w:rPr>
                    </m:ctrlPr>
                  </m:sSubPr>
                  <m:e>
                    <m:r>
                      <w:rPr>
                        <w:rFonts w:ascii="Cambria Math" w:hAnsi="Cambria Math"/>
                        <w:color w:val="000000"/>
                        <w:szCs w:val="17"/>
                      </w:rPr>
                      <m:t>P</m:t>
                    </m:r>
                  </m:e>
                  <m:sub>
                    <m:d>
                      <m:dPr>
                        <m:ctrlPr>
                          <w:rPr>
                            <w:rFonts w:ascii="Cambria Math" w:hAnsi="Cambria Math"/>
                            <w:i/>
                            <w:color w:val="000000"/>
                            <w:szCs w:val="17"/>
                          </w:rPr>
                        </m:ctrlPr>
                      </m:dPr>
                      <m:e>
                        <m:r>
                          <w:rPr>
                            <w:rFonts w:ascii="Cambria Math" w:hAnsi="Cambria Math"/>
                            <w:color w:val="000000"/>
                            <w:szCs w:val="17"/>
                          </w:rPr>
                          <m:t>ω=</m:t>
                        </m:r>
                        <m:rad>
                          <m:radPr>
                            <m:degHide m:val="1"/>
                            <m:ctrlPr>
                              <w:rPr>
                                <w:rFonts w:ascii="Cambria Math" w:hAnsi="Cambria Math"/>
                                <w:i/>
                                <w:color w:val="000000"/>
                                <w:szCs w:val="17"/>
                              </w:rPr>
                            </m:ctrlPr>
                          </m:radPr>
                          <m:deg/>
                          <m:e>
                            <m:f>
                              <m:fPr>
                                <m:type m:val="skw"/>
                                <m:ctrlPr>
                                  <w:rPr>
                                    <w:rFonts w:ascii="Cambria Math" w:hAnsi="Cambria Math"/>
                                    <w:i/>
                                    <w:color w:val="000000"/>
                                    <w:szCs w:val="17"/>
                                  </w:rPr>
                                </m:ctrlPr>
                              </m:fPr>
                              <m:num>
                                <m:r>
                                  <w:rPr>
                                    <w:rFonts w:ascii="Cambria Math" w:hAnsi="Cambria Math"/>
                                    <w:color w:val="000000"/>
                                    <w:szCs w:val="17"/>
                                  </w:rPr>
                                  <m:t>k</m:t>
                                </m:r>
                              </m:num>
                              <m:den>
                                <m:r>
                                  <w:rPr>
                                    <w:rFonts w:ascii="Cambria Math" w:hAnsi="Cambria Math"/>
                                    <w:color w:val="000000"/>
                                    <w:szCs w:val="17"/>
                                  </w:rPr>
                                  <m:t>m</m:t>
                                </m:r>
                              </m:den>
                            </m:f>
                          </m:e>
                        </m:rad>
                      </m:e>
                    </m:d>
                  </m:sub>
                </m:sSub>
                <m:r>
                  <w:rPr>
                    <w:rFonts w:ascii="Cambria Math" w:hAnsi="Cambria Math"/>
                    <w:color w:val="000000"/>
                    <w:szCs w:val="17"/>
                  </w:rPr>
                  <m:t>=fcn</m:t>
                </m:r>
                <m:d>
                  <m:dPr>
                    <m:ctrlPr>
                      <w:rPr>
                        <w:rFonts w:ascii="Cambria Math" w:hAnsi="Cambria Math"/>
                        <w:i/>
                        <w:color w:val="000000"/>
                        <w:szCs w:val="17"/>
                      </w:rPr>
                    </m:ctrlPr>
                  </m:dPr>
                  <m:e>
                    <m:f>
                      <m:fPr>
                        <m:ctrlPr>
                          <w:rPr>
                            <w:rFonts w:ascii="Cambria Math" w:hAnsi="Cambria Math"/>
                            <w:i/>
                            <w:color w:val="000000"/>
                            <w:szCs w:val="17"/>
                          </w:rPr>
                        </m:ctrlPr>
                      </m:fPr>
                      <m:num>
                        <m:r>
                          <w:rPr>
                            <w:rFonts w:ascii="Cambria Math" w:hAnsi="Cambria Math"/>
                            <w:color w:val="000000"/>
                            <w:szCs w:val="18"/>
                          </w:rPr>
                          <m:t>1</m:t>
                        </m:r>
                      </m:num>
                      <m:den>
                        <m:sSup>
                          <m:sSupPr>
                            <m:ctrlPr>
                              <w:rPr>
                                <w:rFonts w:ascii="Cambria Math" w:hAnsi="Cambria Math"/>
                                <w:i/>
                                <w:color w:val="000000"/>
                                <w:szCs w:val="17"/>
                              </w:rPr>
                            </m:ctrlPr>
                          </m:sSupPr>
                          <m:e>
                            <m:d>
                              <m:dPr>
                                <m:ctrlPr>
                                  <w:rPr>
                                    <w:rFonts w:ascii="Cambria Math" w:hAnsi="Cambria Math"/>
                                    <w:i/>
                                    <w:color w:val="000000"/>
                                    <w:szCs w:val="17"/>
                                  </w:rPr>
                                </m:ctrlPr>
                              </m:dPr>
                              <m:e>
                                <m:sSub>
                                  <m:sSubPr>
                                    <m:ctrlPr>
                                      <w:rPr>
                                        <w:rFonts w:ascii="Cambria Math" w:hAnsi="Cambria Math"/>
                                        <w:i/>
                                        <w:color w:val="000000"/>
                                        <w:szCs w:val="17"/>
                                      </w:rPr>
                                    </m:ctrlPr>
                                  </m:sSubPr>
                                  <m:e>
                                    <m:r>
                                      <w:rPr>
                                        <w:rFonts w:ascii="Cambria Math" w:hAnsi="Cambria Math"/>
                                        <w:color w:val="000000"/>
                                        <w:szCs w:val="17"/>
                                      </w:rPr>
                                      <m:t>c</m:t>
                                    </m:r>
                                  </m:e>
                                  <m:sub>
                                    <m:r>
                                      <w:rPr>
                                        <w:rFonts w:ascii="Cambria Math" w:hAnsi="Cambria Math"/>
                                        <w:color w:val="000000"/>
                                        <w:szCs w:val="17"/>
                                      </w:rPr>
                                      <m:t>p</m:t>
                                    </m:r>
                                  </m:sub>
                                </m:sSub>
                                <m:r>
                                  <w:rPr>
                                    <w:rFonts w:ascii="Cambria Math" w:hAnsi="Cambria Math"/>
                                    <w:color w:val="000000"/>
                                    <w:szCs w:val="17"/>
                                  </w:rPr>
                                  <m:t>+</m:t>
                                </m:r>
                                <m:sSub>
                                  <m:sSubPr>
                                    <m:ctrlPr>
                                      <w:rPr>
                                        <w:rFonts w:ascii="Cambria Math" w:hAnsi="Cambria Math"/>
                                        <w:i/>
                                        <w:color w:val="000000"/>
                                        <w:szCs w:val="17"/>
                                      </w:rPr>
                                    </m:ctrlPr>
                                  </m:sSubPr>
                                  <m:e>
                                    <m:r>
                                      <w:rPr>
                                        <w:rFonts w:ascii="Cambria Math" w:hAnsi="Cambria Math"/>
                                        <w:color w:val="000000"/>
                                        <w:szCs w:val="17"/>
                                      </w:rPr>
                                      <m:t>c</m:t>
                                    </m:r>
                                  </m:e>
                                  <m:sub>
                                    <m:r>
                                      <w:rPr>
                                        <w:rFonts w:ascii="Cambria Math" w:hAnsi="Cambria Math"/>
                                        <w:color w:val="000000"/>
                                        <w:szCs w:val="17"/>
                                      </w:rPr>
                                      <m:t>e</m:t>
                                    </m:r>
                                  </m:sub>
                                </m:sSub>
                              </m:e>
                            </m:d>
                          </m:e>
                          <m:sup>
                            <m:r>
                              <w:rPr>
                                <w:rFonts w:ascii="Cambria Math" w:hAnsi="Cambria Math"/>
                                <w:color w:val="000000"/>
                                <w:szCs w:val="17"/>
                              </w:rPr>
                              <m:t>2</m:t>
                            </m:r>
                          </m:sup>
                        </m:sSup>
                      </m:den>
                    </m:f>
                  </m:e>
                </m:d>
                <m:box>
                  <m:boxPr>
                    <m:opEmu m:val="1"/>
                    <m:ctrlPr>
                      <w:rPr>
                        <w:rFonts w:ascii="Cambria Math" w:hAnsi="Cambria Math"/>
                        <w:i/>
                        <w:color w:val="000000"/>
                        <w:szCs w:val="17"/>
                      </w:rPr>
                    </m:ctrlPr>
                  </m:boxPr>
                  <m:e>
                    <m:groupChr>
                      <m:groupChrPr>
                        <m:chr m:val="→"/>
                        <m:vertJc m:val="bot"/>
                        <m:ctrlPr>
                          <w:rPr>
                            <w:rFonts w:ascii="Cambria Math" w:hAnsi="Cambria Math"/>
                            <w:i/>
                            <w:color w:val="000000"/>
                            <w:szCs w:val="17"/>
                          </w:rPr>
                        </m:ctrlPr>
                      </m:groupChrPr>
                      <m:e>
                        <m:r>
                          <w:rPr>
                            <w:rFonts w:ascii="Cambria Math" w:hAnsi="Cambria Math"/>
                            <w:color w:val="000000"/>
                            <w:szCs w:val="17"/>
                          </w:rPr>
                          <m:t>yields</m:t>
                        </m:r>
                      </m:e>
                    </m:groupChr>
                    <m:sSub>
                      <m:sSubPr>
                        <m:ctrlPr>
                          <w:rPr>
                            <w:rFonts w:ascii="Cambria Math" w:hAnsi="Cambria Math"/>
                            <w:i/>
                            <w:color w:val="000000"/>
                            <w:szCs w:val="17"/>
                          </w:rPr>
                        </m:ctrlPr>
                      </m:sSubPr>
                      <m:e>
                        <m:r>
                          <w:rPr>
                            <w:rFonts w:ascii="Cambria Math" w:hAnsi="Cambria Math"/>
                            <w:color w:val="000000"/>
                            <w:szCs w:val="17"/>
                          </w:rPr>
                          <m:t>P</m:t>
                        </m:r>
                      </m:e>
                      <m:sub>
                        <m:r>
                          <w:rPr>
                            <w:rFonts w:ascii="Cambria Math" w:hAnsi="Cambria Math"/>
                            <w:color w:val="000000"/>
                            <w:szCs w:val="17"/>
                          </w:rPr>
                          <m:t>optimal</m:t>
                        </m:r>
                      </m:sub>
                    </m:sSub>
                    <m:r>
                      <w:rPr>
                        <w:rFonts w:ascii="Cambria Math" w:hAnsi="Cambria Math"/>
                        <w:color w:val="000000"/>
                        <w:szCs w:val="17"/>
                      </w:rPr>
                      <m:t xml:space="preserve">@ </m:t>
                    </m:r>
                    <m:sSub>
                      <m:sSubPr>
                        <m:ctrlPr>
                          <w:rPr>
                            <w:rFonts w:ascii="Cambria Math" w:hAnsi="Cambria Math"/>
                            <w:i/>
                            <w:color w:val="000000"/>
                            <w:szCs w:val="17"/>
                          </w:rPr>
                        </m:ctrlPr>
                      </m:sSubPr>
                      <m:e>
                        <m:r>
                          <w:rPr>
                            <w:rFonts w:ascii="Cambria Math" w:hAnsi="Cambria Math"/>
                            <w:color w:val="000000"/>
                            <w:szCs w:val="17"/>
                          </w:rPr>
                          <m:t>c</m:t>
                        </m:r>
                      </m:e>
                      <m:sub>
                        <m:r>
                          <w:rPr>
                            <w:rFonts w:ascii="Cambria Math" w:hAnsi="Cambria Math"/>
                            <w:color w:val="000000"/>
                            <w:szCs w:val="17"/>
                          </w:rPr>
                          <m:t>p</m:t>
                        </m:r>
                      </m:sub>
                    </m:sSub>
                    <m:r>
                      <w:rPr>
                        <w:rFonts w:ascii="Cambria Math" w:hAnsi="Cambria Math"/>
                        <w:color w:val="000000"/>
                        <w:szCs w:val="17"/>
                      </w:rPr>
                      <m:t>=</m:t>
                    </m:r>
                    <m:sSub>
                      <m:sSubPr>
                        <m:ctrlPr>
                          <w:rPr>
                            <w:rFonts w:ascii="Cambria Math" w:hAnsi="Cambria Math"/>
                            <w:i/>
                            <w:color w:val="000000"/>
                            <w:szCs w:val="17"/>
                          </w:rPr>
                        </m:ctrlPr>
                      </m:sSubPr>
                      <m:e>
                        <m:r>
                          <w:rPr>
                            <w:rFonts w:ascii="Cambria Math" w:hAnsi="Cambria Math"/>
                            <w:color w:val="000000"/>
                            <w:szCs w:val="17"/>
                          </w:rPr>
                          <m:t>c</m:t>
                        </m:r>
                      </m:e>
                      <m:sub>
                        <m:r>
                          <w:rPr>
                            <w:rFonts w:ascii="Cambria Math" w:hAnsi="Cambria Math"/>
                            <w:color w:val="000000"/>
                            <w:szCs w:val="17"/>
                          </w:rPr>
                          <m:t>e</m:t>
                        </m:r>
                      </m:sub>
                    </m:sSub>
                  </m:e>
                </m:box>
              </m:oMath>
            </m:oMathPara>
          </w:p>
        </w:tc>
        <w:tc>
          <w:tcPr>
            <w:tcW w:w="1667" w:type="pct"/>
            <w:vAlign w:val="center"/>
          </w:tcPr>
          <w:p w14:paraId="4FC10F0C" w14:textId="77777777" w:rsidR="00F53BB5" w:rsidRPr="000B423A" w:rsidRDefault="00F53BB5" w:rsidP="00F53BB5">
            <w:pPr>
              <w:jc w:val="right"/>
              <w:rPr>
                <w:color w:val="000000"/>
                <w:szCs w:val="17"/>
              </w:rPr>
            </w:pPr>
            <w:r w:rsidRPr="000B423A">
              <w:rPr>
                <w:color w:val="000000"/>
                <w:szCs w:val="17"/>
              </w:rPr>
              <w:t>(1)</w:t>
            </w:r>
          </w:p>
        </w:tc>
      </w:tr>
    </w:tbl>
    <w:p w14:paraId="751CBAE7" w14:textId="77777777" w:rsidR="00F53BB5" w:rsidRPr="000B423A" w:rsidRDefault="00F53BB5" w:rsidP="00F53BB5">
      <w:pPr>
        <w:ind w:firstLine="360"/>
        <w:rPr>
          <w:color w:val="000000"/>
        </w:rPr>
      </w:pPr>
    </w:p>
    <w:p w14:paraId="6A3B1B23" w14:textId="77777777" w:rsidR="00F53BB5" w:rsidRPr="000B423A" w:rsidRDefault="00F53BB5" w:rsidP="00881714">
      <w:pPr>
        <w:spacing w:line="480" w:lineRule="auto"/>
        <w:rPr>
          <w:color w:val="000000"/>
        </w:rPr>
      </w:pPr>
      <w:r w:rsidRPr="000B423A">
        <w:rPr>
          <w:color w:val="000000"/>
        </w:rPr>
        <w:t xml:space="preserve">So without knowing a priori what the damping coefficients are, we tune the spring-mass system to operate near the naturally occurring vibration frequencies (sub- 100 Hz) and observe if any postcure times manipulate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0B423A">
        <w:rPr>
          <w:color w:val="000000"/>
        </w:rPr>
        <w:t xml:space="preserve"> to approach near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e</m:t>
            </m:r>
          </m:sub>
        </m:sSub>
      </m:oMath>
      <w:r w:rsidRPr="000B423A">
        <w:rPr>
          <w:color w:val="000000"/>
        </w:rPr>
        <w:t>.</w:t>
      </w:r>
    </w:p>
    <w:p w14:paraId="788D0B37" w14:textId="77777777" w:rsidR="00F53BB5" w:rsidRPr="000B423A" w:rsidRDefault="00F53BB5" w:rsidP="00F53BB5">
      <w:pPr>
        <w:rPr>
          <w:color w:val="000000"/>
        </w:rPr>
      </w:pPr>
    </w:p>
    <w:p w14:paraId="55F446B3" w14:textId="5C38E5A8" w:rsidR="00F53BB5" w:rsidRPr="000B423A" w:rsidRDefault="00F53BB5" w:rsidP="00F53BB5">
      <w:pPr>
        <w:pStyle w:val="Heading2"/>
        <w:spacing w:line="480" w:lineRule="auto"/>
        <w:rPr>
          <w:rFonts w:ascii="Times New Roman" w:hAnsi="Times New Roman" w:cs="Times New Roman"/>
          <w:b/>
          <w:bCs/>
          <w:color w:val="auto"/>
          <w:kern w:val="32"/>
          <w:szCs w:val="24"/>
          <w:lang w:eastAsia="zh-CN"/>
        </w:rPr>
      </w:pPr>
      <w:bookmarkStart w:id="50" w:name="_Toc437011574"/>
      <w:r w:rsidRPr="000B423A">
        <w:rPr>
          <w:rFonts w:ascii="Times New Roman" w:hAnsi="Times New Roman" w:cs="Times New Roman"/>
          <w:b/>
          <w:bCs/>
          <w:color w:val="auto"/>
          <w:kern w:val="32"/>
          <w:szCs w:val="24"/>
          <w:lang w:eastAsia="zh-CN"/>
        </w:rPr>
        <w:t>3.2.1 Helical Spring Constant</w:t>
      </w:r>
      <w:bookmarkEnd w:id="50"/>
    </w:p>
    <w:p w14:paraId="69C991A1" w14:textId="49D76ECC" w:rsidR="00F53BB5" w:rsidRPr="000B423A" w:rsidRDefault="00F53BB5" w:rsidP="00881714">
      <w:pPr>
        <w:spacing w:line="480" w:lineRule="auto"/>
        <w:ind w:firstLine="360"/>
        <w:rPr>
          <w:color w:val="231F20"/>
        </w:rPr>
      </w:pPr>
      <w:r w:rsidRPr="000B423A">
        <w:rPr>
          <w:color w:val="231F20"/>
        </w:rPr>
        <w:t>Taking advantage of the 3D fabrication capability in P</w:t>
      </w:r>
      <w:r w:rsidRPr="000B423A">
        <w:rPr>
          <w:i/>
          <w:iCs/>
          <w:color w:val="231F20"/>
        </w:rPr>
        <w:t>μ</w:t>
      </w:r>
      <w:r w:rsidRPr="000B423A">
        <w:rPr>
          <w:color w:val="231F20"/>
        </w:rPr>
        <w:t xml:space="preserve">SL and the tunable material properties, an array of polymeric helical coils were designed to be the same as in our previous study </w:t>
      </w:r>
      <w:r w:rsidRPr="000B423A">
        <w:rPr>
          <w:color w:val="000000"/>
        </w:rPr>
        <w:fldChar w:fldCharType="begin"/>
      </w:r>
      <w:r w:rsidR="008F2398">
        <w:rPr>
          <w:color w:val="000000"/>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rPr>
          <w:color w:val="000000"/>
        </w:rPr>
        <w:fldChar w:fldCharType="separate"/>
      </w:r>
      <w:r w:rsidR="008F2398">
        <w:rPr>
          <w:noProof/>
          <w:color w:val="000000"/>
        </w:rPr>
        <w:t>[</w:t>
      </w:r>
      <w:hyperlink w:anchor="_ENREF_14" w:tooltip="Evan Baker, 2012 #13" w:history="1">
        <w:r w:rsidR="008F2398">
          <w:rPr>
            <w:noProof/>
            <w:color w:val="000000"/>
          </w:rPr>
          <w:t>14</w:t>
        </w:r>
      </w:hyperlink>
      <w:r w:rsidR="008F2398">
        <w:rPr>
          <w:noProof/>
          <w:color w:val="000000"/>
        </w:rPr>
        <w:t>]</w:t>
      </w:r>
      <w:r w:rsidRPr="000B423A">
        <w:rPr>
          <w:color w:val="000000"/>
        </w:rPr>
        <w:fldChar w:fldCharType="end"/>
      </w:r>
      <w:r w:rsidRPr="000B423A">
        <w:rPr>
          <w:color w:val="000000"/>
        </w:rPr>
        <w:t xml:space="preserve"> </w:t>
      </w:r>
      <w:r w:rsidRPr="000B423A">
        <w:rPr>
          <w:color w:val="231F20"/>
        </w:rPr>
        <w:t xml:space="preserve">so as to allow for comparison on the effect of the postcure process. The 3D CAD of the spring structure is shown in </w:t>
      </w:r>
      <w:r w:rsidR="00EC0558" w:rsidRPr="000B423A">
        <w:rPr>
          <w:color w:val="000000"/>
        </w:rPr>
        <w:fldChar w:fldCharType="begin"/>
      </w:r>
      <w:r w:rsidR="00EC0558" w:rsidRPr="000B423A">
        <w:rPr>
          <w:color w:val="231F20"/>
        </w:rPr>
        <w:instrText xml:space="preserve"> REF _Ref238806905 \h </w:instrText>
      </w:r>
      <w:r w:rsidR="00EC0558" w:rsidRPr="000B423A">
        <w:rPr>
          <w:color w:val="000000"/>
        </w:rPr>
      </w:r>
      <w:r w:rsidR="00EC0558" w:rsidRPr="000B423A">
        <w:rPr>
          <w:color w:val="000000"/>
        </w:rPr>
        <w:fldChar w:fldCharType="separate"/>
      </w:r>
      <w:r w:rsidR="00F028A4" w:rsidRPr="000B423A">
        <w:t xml:space="preserve">Figure </w:t>
      </w:r>
      <w:r w:rsidR="00F028A4">
        <w:rPr>
          <w:noProof/>
        </w:rPr>
        <w:t>12</w:t>
      </w:r>
      <w:r w:rsidR="00EC0558" w:rsidRPr="000B423A">
        <w:rPr>
          <w:color w:val="000000"/>
        </w:rPr>
        <w:fldChar w:fldCharType="end"/>
      </w:r>
      <w:r w:rsidR="00EC0558" w:rsidRPr="000B423A">
        <w:rPr>
          <w:color w:val="000000"/>
        </w:rPr>
        <w:t>(</w:t>
      </w:r>
      <w:r w:rsidRPr="000B423A">
        <w:rPr>
          <w:color w:val="000000"/>
        </w:rPr>
        <w:t>a</w:t>
      </w:r>
      <w:r w:rsidR="00EC0558" w:rsidRPr="000B423A">
        <w:rPr>
          <w:color w:val="231F20"/>
        </w:rPr>
        <w:t>)</w:t>
      </w:r>
      <w:r w:rsidRPr="000B423A">
        <w:rPr>
          <w:color w:val="231F20"/>
        </w:rPr>
        <w:t xml:space="preserve"> Coils are arranged in a symmetric two-by-two form. Below the spring structures, the flat substrate is fabricated using the same process. At the top of springs, a grid-like platform is formed to support the magnetic load mass needed for the electromagnetic VeH design. The complete structure is made of 170 layers, with each layer being 20 </w:t>
      </w:r>
      <w:r w:rsidRPr="000B423A">
        <w:rPr>
          <w:i/>
          <w:iCs/>
          <w:color w:val="231F20"/>
        </w:rPr>
        <w:t>μ</w:t>
      </w:r>
      <w:r w:rsidRPr="000B423A">
        <w:rPr>
          <w:color w:val="231F20"/>
        </w:rPr>
        <w:t xml:space="preserve">m thick, yielding a total structure height of 3.4 mm. The designed geometry of an individual helical coil is illustrated in </w:t>
      </w:r>
      <w:r w:rsidR="00EC0558" w:rsidRPr="000B423A">
        <w:rPr>
          <w:color w:val="000000"/>
        </w:rPr>
        <w:fldChar w:fldCharType="begin"/>
      </w:r>
      <w:r w:rsidR="00EC0558" w:rsidRPr="000B423A">
        <w:rPr>
          <w:color w:val="231F20"/>
        </w:rPr>
        <w:instrText xml:space="preserve"> REF _Ref238806905 \h </w:instrText>
      </w:r>
      <w:r w:rsidR="00EC0558" w:rsidRPr="000B423A">
        <w:rPr>
          <w:color w:val="000000"/>
        </w:rPr>
      </w:r>
      <w:r w:rsidR="00EC0558" w:rsidRPr="000B423A">
        <w:rPr>
          <w:color w:val="000000"/>
        </w:rPr>
        <w:fldChar w:fldCharType="separate"/>
      </w:r>
      <w:r w:rsidR="00F028A4" w:rsidRPr="000B423A">
        <w:t xml:space="preserve">Figure </w:t>
      </w:r>
      <w:r w:rsidR="00F028A4">
        <w:rPr>
          <w:noProof/>
        </w:rPr>
        <w:t>12</w:t>
      </w:r>
      <w:r w:rsidR="00EC0558" w:rsidRPr="000B423A">
        <w:rPr>
          <w:color w:val="000000"/>
        </w:rPr>
        <w:fldChar w:fldCharType="end"/>
      </w:r>
      <w:r w:rsidRPr="000B423A">
        <w:rPr>
          <w:color w:val="000000"/>
        </w:rPr>
        <w:t>(b)</w:t>
      </w:r>
      <w:r w:rsidRPr="000B423A">
        <w:rPr>
          <w:color w:val="231F20"/>
        </w:rPr>
        <w:t xml:space="preserve">. The coil diameter </w:t>
      </w:r>
      <w:r w:rsidRPr="000B423A">
        <w:rPr>
          <w:i/>
          <w:iCs/>
          <w:color w:val="231F20"/>
        </w:rPr>
        <w:t>D</w:t>
      </w:r>
      <w:r w:rsidRPr="000B423A">
        <w:rPr>
          <w:color w:val="231F20"/>
        </w:rPr>
        <w:t xml:space="preserve">, width </w:t>
      </w:r>
      <w:r w:rsidRPr="000B423A">
        <w:rPr>
          <w:i/>
          <w:iCs/>
          <w:color w:val="231F20"/>
        </w:rPr>
        <w:t>b</w:t>
      </w:r>
      <w:r w:rsidRPr="000B423A">
        <w:rPr>
          <w:color w:val="231F20"/>
        </w:rPr>
        <w:t xml:space="preserve">, and thickness </w:t>
      </w:r>
      <w:r w:rsidRPr="000B423A">
        <w:rPr>
          <w:i/>
          <w:iCs/>
          <w:color w:val="231F20"/>
        </w:rPr>
        <w:t xml:space="preserve">t </w:t>
      </w:r>
      <w:r w:rsidRPr="000B423A">
        <w:rPr>
          <w:color w:val="231F20"/>
        </w:rPr>
        <w:t xml:space="preserve">are 1040 </w:t>
      </w:r>
      <w:r w:rsidRPr="000B423A">
        <w:rPr>
          <w:i/>
          <w:iCs/>
          <w:color w:val="231F20"/>
        </w:rPr>
        <w:t>μ</w:t>
      </w:r>
      <w:r w:rsidRPr="000B423A">
        <w:rPr>
          <w:color w:val="231F20"/>
        </w:rPr>
        <w:t xml:space="preserve">m, 400 </w:t>
      </w:r>
      <w:r w:rsidRPr="000B423A">
        <w:rPr>
          <w:i/>
          <w:iCs/>
          <w:color w:val="231F20"/>
        </w:rPr>
        <w:t>μ</w:t>
      </w:r>
      <w:r w:rsidRPr="000B423A">
        <w:rPr>
          <w:color w:val="231F20"/>
        </w:rPr>
        <w:t xml:space="preserve">m, and 160 </w:t>
      </w:r>
      <w:r w:rsidRPr="000B423A">
        <w:rPr>
          <w:i/>
          <w:iCs/>
          <w:color w:val="231F20"/>
        </w:rPr>
        <w:t>μ</w:t>
      </w:r>
      <w:r w:rsidRPr="000B423A">
        <w:rPr>
          <w:color w:val="231F20"/>
        </w:rPr>
        <w:t xml:space="preserve">m, respectively. A scanning electron microscope (SEM) image of the fabricated coil array is shown in </w:t>
      </w:r>
      <w:r w:rsidR="00EC0558" w:rsidRPr="000B423A">
        <w:rPr>
          <w:color w:val="000000"/>
        </w:rPr>
        <w:fldChar w:fldCharType="begin"/>
      </w:r>
      <w:r w:rsidR="00EC0558" w:rsidRPr="000B423A">
        <w:rPr>
          <w:color w:val="231F20"/>
        </w:rPr>
        <w:instrText xml:space="preserve"> REF _Ref238806905 \h </w:instrText>
      </w:r>
      <w:r w:rsidR="00EC0558" w:rsidRPr="000B423A">
        <w:rPr>
          <w:color w:val="000000"/>
        </w:rPr>
      </w:r>
      <w:r w:rsidR="00EC0558" w:rsidRPr="000B423A">
        <w:rPr>
          <w:color w:val="000000"/>
        </w:rPr>
        <w:fldChar w:fldCharType="separate"/>
      </w:r>
      <w:r w:rsidR="00F028A4" w:rsidRPr="000B423A">
        <w:t xml:space="preserve">Figure </w:t>
      </w:r>
      <w:r w:rsidR="00F028A4">
        <w:rPr>
          <w:noProof/>
        </w:rPr>
        <w:t>12</w:t>
      </w:r>
      <w:r w:rsidR="00EC0558" w:rsidRPr="000B423A">
        <w:rPr>
          <w:color w:val="000000"/>
        </w:rPr>
        <w:fldChar w:fldCharType="end"/>
      </w:r>
      <w:r w:rsidRPr="000B423A">
        <w:rPr>
          <w:color w:val="000000"/>
        </w:rPr>
        <w:t>(c)</w:t>
      </w:r>
      <w:r w:rsidRPr="000B423A">
        <w:rPr>
          <w:color w:val="231F20"/>
        </w:rPr>
        <w:t xml:space="preserve">. The dimensions of the fabricated coil are measured as </w:t>
      </w:r>
      <w:r w:rsidRPr="000B423A">
        <w:rPr>
          <w:i/>
          <w:iCs/>
          <w:color w:val="231F20"/>
        </w:rPr>
        <w:t>D</w:t>
      </w:r>
      <w:r w:rsidRPr="000B423A">
        <w:rPr>
          <w:color w:val="231F20"/>
        </w:rPr>
        <w:t xml:space="preserve">=1010 </w:t>
      </w:r>
      <w:r w:rsidRPr="000B423A">
        <w:rPr>
          <w:i/>
          <w:iCs/>
          <w:color w:val="231F20"/>
        </w:rPr>
        <w:t>μ</w:t>
      </w:r>
      <w:r w:rsidRPr="000B423A">
        <w:rPr>
          <w:color w:val="231F20"/>
        </w:rPr>
        <w:t xml:space="preserve">m, </w:t>
      </w:r>
      <w:r w:rsidRPr="000B423A">
        <w:rPr>
          <w:i/>
          <w:iCs/>
          <w:color w:val="231F20"/>
        </w:rPr>
        <w:t>b</w:t>
      </w:r>
      <w:r w:rsidRPr="000B423A">
        <w:rPr>
          <w:color w:val="231F20"/>
        </w:rPr>
        <w:t xml:space="preserve">=372 </w:t>
      </w:r>
      <w:r w:rsidRPr="000B423A">
        <w:rPr>
          <w:i/>
          <w:iCs/>
          <w:color w:val="231F20"/>
        </w:rPr>
        <w:t>μ</w:t>
      </w:r>
      <w:r w:rsidRPr="000B423A">
        <w:rPr>
          <w:color w:val="231F20"/>
        </w:rPr>
        <w:t xml:space="preserve">m, and </w:t>
      </w:r>
      <w:r w:rsidRPr="000B423A">
        <w:rPr>
          <w:i/>
          <w:iCs/>
          <w:color w:val="231F20"/>
        </w:rPr>
        <w:t>t</w:t>
      </w:r>
      <w:r w:rsidRPr="000B423A">
        <w:rPr>
          <w:color w:val="231F20"/>
        </w:rPr>
        <w:t xml:space="preserve">=163.5 </w:t>
      </w:r>
      <w:r w:rsidRPr="000B423A">
        <w:rPr>
          <w:i/>
          <w:iCs/>
          <w:color w:val="231F20"/>
        </w:rPr>
        <w:t>μ</w:t>
      </w:r>
      <w:r w:rsidRPr="000B423A">
        <w:rPr>
          <w:color w:val="231F20"/>
        </w:rPr>
        <w:t xml:space="preserve">m. The dimensions are in good agreement </w:t>
      </w:r>
      <w:r w:rsidRPr="000B423A">
        <w:rPr>
          <w:color w:val="231F20"/>
        </w:rPr>
        <w:lastRenderedPageBreak/>
        <w:t>with the design parameters, demonstrating the accuracy in rapid fabrication of complex 3D geometry using the P</w:t>
      </w:r>
      <w:r w:rsidRPr="000B423A">
        <w:rPr>
          <w:i/>
          <w:iCs/>
          <w:color w:val="231F20"/>
        </w:rPr>
        <w:t>μ</w:t>
      </w:r>
      <w:r w:rsidRPr="000B423A">
        <w:rPr>
          <w:color w:val="231F20"/>
        </w:rPr>
        <w:t>SL technique.</w:t>
      </w:r>
    </w:p>
    <w:p w14:paraId="74E4C30C" w14:textId="77777777" w:rsidR="00F53BB5" w:rsidRPr="000B423A" w:rsidRDefault="00F53BB5" w:rsidP="00F53BB5">
      <w:pPr>
        <w:ind w:firstLine="360"/>
        <w:rPr>
          <w:color w:val="231F20"/>
        </w:rPr>
      </w:pPr>
    </w:p>
    <w:p w14:paraId="071BA357" w14:textId="77777777" w:rsidR="00F53BB5" w:rsidRPr="000B423A" w:rsidRDefault="00F53BB5" w:rsidP="00F53BB5">
      <w:pPr>
        <w:ind w:firstLine="360"/>
        <w:rPr>
          <w:color w:val="231F20"/>
        </w:rPr>
      </w:pPr>
    </w:p>
    <w:p w14:paraId="5AA398B6" w14:textId="77777777" w:rsidR="00AD073B" w:rsidRPr="000B423A" w:rsidRDefault="00F53BB5" w:rsidP="00AD073B">
      <w:pPr>
        <w:keepNext/>
      </w:pPr>
      <w:r w:rsidRPr="000B423A">
        <w:rPr>
          <w:noProof/>
          <w:color w:val="231F20"/>
        </w:rPr>
        <w:drawing>
          <wp:inline distT="0" distB="0" distL="0" distR="0" wp14:anchorId="1B0C85EA" wp14:editId="1D811380">
            <wp:extent cx="5791585" cy="21209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3513" cy="2121606"/>
                    </a:xfrm>
                    <a:prstGeom prst="rect">
                      <a:avLst/>
                    </a:prstGeom>
                    <a:noFill/>
                    <a:ln>
                      <a:noFill/>
                    </a:ln>
                  </pic:spPr>
                </pic:pic>
              </a:graphicData>
            </a:graphic>
          </wp:inline>
        </w:drawing>
      </w:r>
    </w:p>
    <w:p w14:paraId="32D14128" w14:textId="041737C5" w:rsidR="00F53BB5" w:rsidRPr="000B423A" w:rsidRDefault="00AD073B" w:rsidP="00AD073B">
      <w:pPr>
        <w:pStyle w:val="Caption"/>
        <w:rPr>
          <w:color w:val="auto"/>
          <w:sz w:val="24"/>
          <w:szCs w:val="24"/>
        </w:rPr>
      </w:pPr>
      <w:bookmarkStart w:id="51" w:name="_Ref238806905"/>
      <w:bookmarkStart w:id="52" w:name="_Toc308026242"/>
      <w:r w:rsidRPr="000B423A">
        <w:rPr>
          <w:color w:val="auto"/>
          <w:sz w:val="24"/>
          <w:szCs w:val="24"/>
        </w:rPr>
        <w:t xml:space="preserve">Figure </w:t>
      </w:r>
      <w:r w:rsidRPr="000B423A">
        <w:rPr>
          <w:color w:val="auto"/>
          <w:sz w:val="24"/>
          <w:szCs w:val="24"/>
        </w:rPr>
        <w:fldChar w:fldCharType="begin"/>
      </w:r>
      <w:r w:rsidRPr="000B423A">
        <w:rPr>
          <w:color w:val="auto"/>
          <w:sz w:val="24"/>
          <w:szCs w:val="24"/>
        </w:rPr>
        <w:instrText xml:space="preserve"> SEQ Figure \* ARABIC </w:instrText>
      </w:r>
      <w:r w:rsidRPr="000B423A">
        <w:rPr>
          <w:color w:val="auto"/>
          <w:sz w:val="24"/>
          <w:szCs w:val="24"/>
        </w:rPr>
        <w:fldChar w:fldCharType="separate"/>
      </w:r>
      <w:r w:rsidR="00F028A4">
        <w:rPr>
          <w:noProof/>
          <w:color w:val="auto"/>
          <w:sz w:val="24"/>
          <w:szCs w:val="24"/>
        </w:rPr>
        <w:t>12</w:t>
      </w:r>
      <w:r w:rsidRPr="000B423A">
        <w:rPr>
          <w:color w:val="auto"/>
          <w:sz w:val="24"/>
          <w:szCs w:val="24"/>
        </w:rPr>
        <w:fldChar w:fldCharType="end"/>
      </w:r>
      <w:bookmarkEnd w:id="51"/>
      <w:r w:rsidRPr="000B423A">
        <w:rPr>
          <w:color w:val="auto"/>
          <w:sz w:val="24"/>
          <w:szCs w:val="24"/>
        </w:rPr>
        <w:t>. (a) A 3D CAD of the polymeric soft wpring structure. (b) Design geometry of an individual coil. (c) SEM image of coil array fabricated using PμSL method. Inset shows the top view of the individual coil</w:t>
      </w:r>
      <w:bookmarkEnd w:id="52"/>
    </w:p>
    <w:p w14:paraId="20BD589A" w14:textId="77777777" w:rsidR="00F53BB5" w:rsidRPr="000B423A" w:rsidRDefault="00F53BB5" w:rsidP="00F53BB5">
      <w:pPr>
        <w:rPr>
          <w:color w:val="231F20"/>
        </w:rPr>
      </w:pPr>
    </w:p>
    <w:p w14:paraId="1AFCC0D9" w14:textId="77777777" w:rsidR="00F53BB5" w:rsidRPr="000B423A" w:rsidRDefault="00F53BB5" w:rsidP="00FD77B0">
      <w:pPr>
        <w:spacing w:line="480" w:lineRule="auto"/>
        <w:ind w:firstLine="360"/>
        <w:rPr>
          <w:color w:val="000000"/>
        </w:rPr>
      </w:pPr>
      <w:r w:rsidRPr="000B423A">
        <w:rPr>
          <w:color w:val="000000"/>
        </w:rPr>
        <w:t xml:space="preserve">With the helical spring dimensions defined, we apply the following to determine the spring constant </w:t>
      </w: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helix</m:t>
            </m:r>
          </m:sub>
        </m:sSub>
      </m:oMath>
      <w:r w:rsidRPr="000B423A">
        <w:rPr>
          <w:color w:val="000000"/>
        </w:rPr>
        <w:t xml:space="preserve"> for each rectangular cross-section helical coil within the structure</w:t>
      </w:r>
    </w:p>
    <w:p w14:paraId="6D7F0172" w14:textId="77777777" w:rsidR="00F53BB5" w:rsidRPr="000B423A" w:rsidRDefault="00F53BB5" w:rsidP="00F53BB5">
      <w:pPr>
        <w:rPr>
          <w:color w:val="00000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6703"/>
        <w:gridCol w:w="1436"/>
      </w:tblGrid>
      <w:tr w:rsidR="00F53BB5" w:rsidRPr="000B423A" w14:paraId="5CEB7336" w14:textId="77777777" w:rsidTr="00F53BB5">
        <w:tc>
          <w:tcPr>
            <w:tcW w:w="750" w:type="pct"/>
          </w:tcPr>
          <w:p w14:paraId="3C677098" w14:textId="77777777" w:rsidR="00F53BB5" w:rsidRPr="000B423A" w:rsidRDefault="00F53BB5" w:rsidP="00F53BB5">
            <w:pPr>
              <w:rPr>
                <w:color w:val="000000"/>
              </w:rPr>
            </w:pPr>
          </w:p>
        </w:tc>
        <w:tc>
          <w:tcPr>
            <w:tcW w:w="3500" w:type="pct"/>
          </w:tcPr>
          <w:p w14:paraId="67574C8F" w14:textId="77777777" w:rsidR="00F53BB5" w:rsidRPr="000B423A" w:rsidRDefault="00A870AD" w:rsidP="00F53BB5">
            <w:pPr>
              <w:keepNext/>
              <w:jc w:val="center"/>
              <w:rPr>
                <w:color w:val="000000"/>
              </w:rPr>
            </w:pPr>
            <m:oMathPara>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helix</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m:t>
                        </m:r>
                      </m:sub>
                    </m:sSub>
                    <m:r>
                      <w:rPr>
                        <w:rFonts w:ascii="Cambria Math" w:hAnsi="Cambria Math"/>
                        <w:color w:val="000000"/>
                      </w:rPr>
                      <m:t>Eb</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3</m:t>
                        </m:r>
                      </m:sup>
                    </m:sSup>
                  </m:num>
                  <m:den>
                    <m:r>
                      <w:rPr>
                        <w:rFonts w:ascii="Cambria Math" w:hAnsi="Cambria Math"/>
                        <w:color w:val="000000"/>
                      </w:rPr>
                      <m:t>2</m:t>
                    </m:r>
                    <m:d>
                      <m:dPr>
                        <m:ctrlPr>
                          <w:rPr>
                            <w:rFonts w:ascii="Cambria Math" w:hAnsi="Cambria Math"/>
                            <w:i/>
                            <w:color w:val="000000"/>
                          </w:rPr>
                        </m:ctrlPr>
                      </m:dPr>
                      <m:e>
                        <m:r>
                          <w:rPr>
                            <w:rFonts w:ascii="Cambria Math" w:hAnsi="Cambria Math"/>
                            <w:color w:val="000000"/>
                          </w:rPr>
                          <m:t>1+ν</m:t>
                        </m:r>
                      </m:e>
                    </m:d>
                    <m:r>
                      <w:rPr>
                        <w:rFonts w:ascii="Cambria Math" w:hAnsi="Cambria Math"/>
                        <w:color w:val="000000"/>
                      </w:rPr>
                      <m:t>n</m:t>
                    </m:r>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3</m:t>
                        </m:r>
                      </m:sup>
                    </m:sSup>
                  </m:den>
                </m:f>
              </m:oMath>
            </m:oMathPara>
          </w:p>
        </w:tc>
        <w:tc>
          <w:tcPr>
            <w:tcW w:w="1667" w:type="pct"/>
            <w:vAlign w:val="center"/>
          </w:tcPr>
          <w:p w14:paraId="1B2105E2" w14:textId="77777777" w:rsidR="00F53BB5" w:rsidRPr="000B423A" w:rsidRDefault="00F53BB5" w:rsidP="00F53BB5">
            <w:pPr>
              <w:jc w:val="right"/>
              <w:rPr>
                <w:color w:val="000000"/>
              </w:rPr>
            </w:pPr>
            <w:r w:rsidRPr="000B423A">
              <w:rPr>
                <w:color w:val="000000"/>
              </w:rPr>
              <w:t>(2)</w:t>
            </w:r>
          </w:p>
        </w:tc>
      </w:tr>
    </w:tbl>
    <w:p w14:paraId="4FAFBCBA" w14:textId="77777777" w:rsidR="00F53BB5" w:rsidRPr="000B423A" w:rsidRDefault="00F53BB5" w:rsidP="00F53BB5">
      <w:pPr>
        <w:ind w:firstLine="360"/>
      </w:pPr>
    </w:p>
    <w:p w14:paraId="23E80ACE" w14:textId="77777777" w:rsidR="00F53BB5" w:rsidRPr="000B423A" w:rsidRDefault="00F53BB5" w:rsidP="00FD77B0">
      <w:pPr>
        <w:spacing w:line="480" w:lineRule="auto"/>
        <w:rPr>
          <w:color w:val="000000"/>
        </w:rPr>
      </w:pPr>
      <w:r w:rsidRPr="000B423A">
        <w:t xml:space="preserve">where </w:t>
      </w:r>
      <m:oMath>
        <m:r>
          <w:rPr>
            <w:rFonts w:ascii="Cambria Math" w:hAnsi="Cambria Math"/>
            <w:color w:val="000000"/>
          </w:rPr>
          <m:t>n=2</m:t>
        </m:r>
      </m:oMath>
      <w:r w:rsidRPr="000B423A">
        <w:rPr>
          <w:color w:val="000000"/>
        </w:rPr>
        <w:t xml:space="preserve"> is the number of helical coil turns, </w:t>
      </w:r>
      <m:oMath>
        <m:r>
          <w:rPr>
            <w:rFonts w:ascii="Cambria Math" w:hAnsi="Cambria Math"/>
            <w:color w:val="000000"/>
          </w:rPr>
          <m:t>ν</m:t>
        </m:r>
      </m:oMath>
      <w:r w:rsidRPr="000B423A">
        <w:rPr>
          <w:color w:val="000000"/>
        </w:rPr>
        <w:t xml:space="preserve"> </w:t>
      </w:r>
      <w:r w:rsidRPr="000B423A">
        <w:t xml:space="preserve">is Poisson’s ratio and assumed equal to 0.4, </w:t>
      </w:r>
      <m:oMath>
        <m:r>
          <w:rPr>
            <w:rFonts w:ascii="Cambria Math" w:hAnsi="Cambria Math"/>
            <w:color w:val="000000"/>
          </w:rPr>
          <m:t>E</m:t>
        </m:r>
      </m:oMath>
      <w:r w:rsidRPr="000B423A">
        <w:rPr>
          <w:color w:val="000000"/>
        </w:rPr>
        <w:t xml:space="preserve"> is the elastic modulus determined by the postcure time,</w:t>
      </w:r>
      <w:r w:rsidRPr="000B423A">
        <w:t xml:space="preserve"> and </w:t>
      </w: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m:t>
            </m:r>
          </m:sub>
        </m:sSub>
      </m:oMath>
      <w:r w:rsidRPr="000B423A">
        <w:rPr>
          <w:color w:val="000000"/>
        </w:rPr>
        <w:t xml:space="preserve"> is the shape factor is approximated by the polynomial</w:t>
      </w:r>
    </w:p>
    <w:p w14:paraId="17F35582" w14:textId="77777777" w:rsidR="00F53BB5" w:rsidRPr="000B423A" w:rsidRDefault="00F53BB5" w:rsidP="00F53BB5">
      <w:pPr>
        <w:rPr>
          <w:color w:val="00000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6703"/>
        <w:gridCol w:w="1436"/>
      </w:tblGrid>
      <w:tr w:rsidR="00F53BB5" w:rsidRPr="000B423A" w14:paraId="3242E47A" w14:textId="77777777" w:rsidTr="00F53BB5">
        <w:tc>
          <w:tcPr>
            <w:tcW w:w="750" w:type="pct"/>
          </w:tcPr>
          <w:p w14:paraId="6D241971" w14:textId="77777777" w:rsidR="00F53BB5" w:rsidRPr="000B423A" w:rsidRDefault="00F53BB5" w:rsidP="00F53BB5">
            <w:pPr>
              <w:rPr>
                <w:color w:val="000000"/>
              </w:rPr>
            </w:pPr>
          </w:p>
        </w:tc>
        <w:tc>
          <w:tcPr>
            <w:tcW w:w="3500" w:type="pct"/>
          </w:tcPr>
          <w:p w14:paraId="1CF0ED41" w14:textId="77777777" w:rsidR="00F53BB5" w:rsidRPr="000B423A" w:rsidRDefault="00A870AD" w:rsidP="00F53BB5">
            <w:pPr>
              <w:keepNext/>
              <w:jc w:val="center"/>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m:t>
                  </m:r>
                </m:sub>
              </m:sSub>
              <m:r>
                <w:rPr>
                  <w:rFonts w:ascii="Cambria Math" w:hAnsi="Cambria Math"/>
                  <w:color w:val="000000"/>
                </w:rPr>
                <m:t>=-0.00014</m:t>
              </m:r>
              <m:sSup>
                <m:sSupPr>
                  <m:ctrlPr>
                    <w:rPr>
                      <w:rFonts w:ascii="Cambria Math" w:hAnsi="Cambria Math"/>
                      <w:i/>
                      <w:color w:val="000000"/>
                    </w:rPr>
                  </m:ctrlPr>
                </m:sSupPr>
                <m:e>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t</m:t>
                              </m:r>
                            </m:den>
                          </m:f>
                        </m:e>
                      </m:box>
                    </m:e>
                  </m:d>
                </m:e>
                <m:sup>
                  <m:r>
                    <w:rPr>
                      <w:rFonts w:ascii="Cambria Math" w:hAnsi="Cambria Math"/>
                      <w:color w:val="000000"/>
                    </w:rPr>
                    <m:t>4</m:t>
                  </m:r>
                </m:sup>
              </m:sSup>
              <m:r>
                <w:rPr>
                  <w:rFonts w:ascii="Cambria Math" w:hAnsi="Cambria Math"/>
                  <w:color w:val="000000"/>
                </w:rPr>
                <m:t>+0.00</m:t>
              </m:r>
            </m:oMath>
            <w:r w:rsidR="00F53BB5" w:rsidRPr="000B423A">
              <w:rPr>
                <w:color w:val="000000"/>
              </w:rPr>
              <w:t>42</w:t>
            </w:r>
            <m:oMath>
              <m:sSup>
                <m:sSupPr>
                  <m:ctrlPr>
                    <w:rPr>
                      <w:rFonts w:ascii="Cambria Math" w:hAnsi="Cambria Math"/>
                      <w:i/>
                      <w:color w:val="000000"/>
                    </w:rPr>
                  </m:ctrlPr>
                </m:sSupPr>
                <m:e>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t</m:t>
                              </m:r>
                            </m:den>
                          </m:f>
                        </m:e>
                      </m:box>
                    </m:e>
                  </m:d>
                </m:e>
                <m:sup>
                  <m:r>
                    <w:rPr>
                      <w:rFonts w:ascii="Cambria Math" w:hAnsi="Cambria Math"/>
                      <w:color w:val="000000"/>
                    </w:rPr>
                    <m:t>3</m:t>
                  </m:r>
                </m:sup>
              </m:sSup>
              <m:r>
                <w:rPr>
                  <w:rFonts w:ascii="Cambria Math" w:hAnsi="Cambria Math"/>
                  <w:color w:val="000000"/>
                </w:rPr>
                <m:t>-0.046</m:t>
              </m:r>
              <m:sSup>
                <m:sSupPr>
                  <m:ctrlPr>
                    <w:rPr>
                      <w:rFonts w:ascii="Cambria Math" w:hAnsi="Cambria Math"/>
                      <w:i/>
                      <w:color w:val="000000"/>
                    </w:rPr>
                  </m:ctrlPr>
                </m:sSupPr>
                <m:e>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t</m:t>
                              </m:r>
                            </m:den>
                          </m:f>
                        </m:e>
                      </m:box>
                    </m:e>
                  </m:d>
                </m:e>
                <m:sup>
                  <m:r>
                    <w:rPr>
                      <w:rFonts w:ascii="Cambria Math" w:hAnsi="Cambria Math"/>
                      <w:color w:val="000000"/>
                    </w:rPr>
                    <m:t>2</m:t>
                  </m:r>
                </m:sup>
              </m:sSup>
              <m:r>
                <w:rPr>
                  <w:rFonts w:ascii="Cambria Math" w:hAnsi="Cambria Math"/>
                  <w:color w:val="000000"/>
                </w:rPr>
                <m:t>+0.21</m:t>
              </m:r>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t</m:t>
                          </m:r>
                        </m:den>
                      </m:f>
                    </m:e>
                  </m:box>
                </m:e>
              </m:d>
              <m:r>
                <w:rPr>
                  <w:rFonts w:ascii="Cambria Math" w:hAnsi="Cambria Math"/>
                  <w:color w:val="000000"/>
                </w:rPr>
                <m:t>+0.012</m:t>
              </m:r>
            </m:oMath>
          </w:p>
        </w:tc>
        <w:tc>
          <w:tcPr>
            <w:tcW w:w="1667" w:type="pct"/>
            <w:vAlign w:val="center"/>
          </w:tcPr>
          <w:p w14:paraId="61CA8AFD" w14:textId="77777777" w:rsidR="00F53BB5" w:rsidRPr="000B423A" w:rsidRDefault="00F53BB5" w:rsidP="00F53BB5">
            <w:pPr>
              <w:jc w:val="right"/>
              <w:rPr>
                <w:color w:val="000000"/>
              </w:rPr>
            </w:pPr>
            <w:r w:rsidRPr="000B423A">
              <w:rPr>
                <w:color w:val="000000"/>
              </w:rPr>
              <w:t>(3)</w:t>
            </w:r>
          </w:p>
        </w:tc>
      </w:tr>
    </w:tbl>
    <w:p w14:paraId="4B43EA9F" w14:textId="77777777" w:rsidR="00F53BB5" w:rsidRPr="000B423A" w:rsidRDefault="00F53BB5" w:rsidP="00F53BB5"/>
    <w:p w14:paraId="078CA87C" w14:textId="64E192CA" w:rsidR="00F53BB5" w:rsidRPr="000B423A" w:rsidRDefault="00F53BB5" w:rsidP="00FD77B0">
      <w:pPr>
        <w:spacing w:line="480" w:lineRule="auto"/>
        <w:ind w:firstLine="360"/>
        <w:rPr>
          <w:color w:val="FF0000"/>
        </w:rPr>
      </w:pPr>
      <w:r w:rsidRPr="000B423A">
        <w:lastRenderedPageBreak/>
        <w:t xml:space="preserve">The complete spring structure consists of </w:t>
      </w:r>
      <m:oMath>
        <m:r>
          <w:rPr>
            <w:rFonts w:ascii="Cambria Math" w:hAnsi="Cambria Math"/>
            <w:color w:val="000000"/>
          </w:rPr>
          <m:t>N</m:t>
        </m:r>
      </m:oMath>
      <w:r w:rsidRPr="000B423A">
        <w:rPr>
          <w:color w:val="000000"/>
        </w:rPr>
        <w:t>=4</w:t>
      </w:r>
      <w:r w:rsidRPr="000B423A">
        <w:t xml:space="preserve"> helical springs in parallel, which yields a structural spring constant</w:t>
      </w:r>
      <m:oMath>
        <m:sSub>
          <m:sSubPr>
            <m:ctrlPr>
              <w:rPr>
                <w:rFonts w:ascii="Cambria Math" w:hAnsi="Cambria Math"/>
                <w:i/>
                <w:color w:val="000000"/>
              </w:rPr>
            </m:ctrlPr>
          </m:sSubPr>
          <m:e>
            <m:r>
              <w:rPr>
                <w:rFonts w:ascii="Cambria Math" w:hAnsi="Cambria Math"/>
                <w:color w:val="000000"/>
              </w:rPr>
              <m:t xml:space="preserve"> k=Nk</m:t>
            </m:r>
          </m:e>
          <m:sub>
            <m:r>
              <w:rPr>
                <w:rFonts w:ascii="Cambria Math" w:hAnsi="Cambria Math"/>
                <w:color w:val="000000"/>
              </w:rPr>
              <m:t>helix</m:t>
            </m:r>
          </m:sub>
        </m:sSub>
      </m:oMath>
      <w:r w:rsidRPr="000B423A">
        <w:t xml:space="preserve">. </w:t>
      </w:r>
      <w:r w:rsidRPr="000B423A">
        <w:rPr>
          <w:color w:val="000000"/>
        </w:rPr>
        <w:t xml:space="preserve">A CAD model displaying the helix geometry, as well as the complete structure, is shown in </w:t>
      </w:r>
      <w:r w:rsidR="00EC0558" w:rsidRPr="000B423A">
        <w:fldChar w:fldCharType="begin"/>
      </w:r>
      <w:r w:rsidR="00EC0558" w:rsidRPr="000B423A">
        <w:rPr>
          <w:color w:val="000000"/>
        </w:rPr>
        <w:instrText xml:space="preserve"> REF _Ref238806905 \h </w:instrText>
      </w:r>
      <w:r w:rsidR="00EC0558" w:rsidRPr="000B423A">
        <w:fldChar w:fldCharType="separate"/>
      </w:r>
      <w:r w:rsidR="00F028A4" w:rsidRPr="000B423A">
        <w:t xml:space="preserve">Figure </w:t>
      </w:r>
      <w:r w:rsidR="00F028A4">
        <w:rPr>
          <w:noProof/>
        </w:rPr>
        <w:t>12</w:t>
      </w:r>
      <w:r w:rsidR="00EC0558" w:rsidRPr="000B423A">
        <w:fldChar w:fldCharType="end"/>
      </w:r>
      <w:r w:rsidRPr="000B423A">
        <w:rPr>
          <w:color w:val="000000"/>
        </w:rPr>
        <w:t>.</w:t>
      </w:r>
      <w:r w:rsidRPr="000B423A">
        <w:rPr>
          <w:color w:val="FF0000"/>
        </w:rPr>
        <w:t xml:space="preserve">  </w:t>
      </w:r>
    </w:p>
    <w:p w14:paraId="3A2864E7" w14:textId="77777777" w:rsidR="00F53BB5" w:rsidRPr="000B423A" w:rsidRDefault="00F53BB5" w:rsidP="00F53BB5">
      <w:pPr>
        <w:ind w:firstLine="360"/>
        <w:rPr>
          <w:color w:val="FF0000"/>
        </w:rPr>
      </w:pPr>
    </w:p>
    <w:p w14:paraId="3AB3D32D" w14:textId="7AC61BB6" w:rsidR="00F53BB5" w:rsidRPr="000B423A" w:rsidRDefault="00F53BB5" w:rsidP="00F53BB5">
      <w:pPr>
        <w:pStyle w:val="Heading2"/>
        <w:spacing w:line="480" w:lineRule="auto"/>
        <w:rPr>
          <w:rFonts w:ascii="Times New Roman" w:hAnsi="Times New Roman" w:cs="Times New Roman"/>
          <w:b/>
          <w:bCs/>
          <w:color w:val="auto"/>
          <w:kern w:val="32"/>
          <w:szCs w:val="24"/>
          <w:lang w:eastAsia="zh-CN"/>
        </w:rPr>
      </w:pPr>
      <w:bookmarkStart w:id="53" w:name="_Toc437011575"/>
      <w:r w:rsidRPr="000B423A">
        <w:rPr>
          <w:rFonts w:ascii="Times New Roman" w:hAnsi="Times New Roman" w:cs="Times New Roman"/>
          <w:b/>
          <w:bCs/>
          <w:color w:val="auto"/>
          <w:kern w:val="32"/>
          <w:szCs w:val="24"/>
          <w:lang w:eastAsia="zh-CN"/>
        </w:rPr>
        <w:t>3.2.2 Acceptable Load Mass</w:t>
      </w:r>
      <w:bookmarkEnd w:id="53"/>
    </w:p>
    <w:p w14:paraId="1F66B55F" w14:textId="77777777" w:rsidR="00F53BB5" w:rsidRPr="000B423A" w:rsidRDefault="00F53BB5" w:rsidP="00FD77B0">
      <w:pPr>
        <w:spacing w:line="480" w:lineRule="auto"/>
        <w:ind w:firstLine="360"/>
        <w:rPr>
          <w:color w:val="000000"/>
        </w:rPr>
      </w:pPr>
      <w:r w:rsidRPr="000B423A">
        <w:t xml:space="preserve">With </w:t>
      </w:r>
      <w:r w:rsidRPr="000B423A">
        <w:rPr>
          <w:color w:val="000000"/>
        </w:rPr>
        <w:t xml:space="preserve">the structural spring constant a function of the postcure time (elastic modulus), the lower bound for the resonant frequency of the structure is determined based on the the </w:t>
      </w:r>
      <m:oMath>
        <m:r>
          <w:rPr>
            <w:rFonts w:ascii="Cambria Math" w:hAnsi="Cambria Math"/>
            <w:color w:val="000000"/>
          </w:rPr>
          <m:t>k/m</m:t>
        </m:r>
      </m:oMath>
      <w:r w:rsidRPr="000B423A">
        <w:rPr>
          <w:color w:val="000000"/>
        </w:rPr>
        <w:t xml:space="preserve"> ratio, which is constrained by the maximum mass </w:t>
      </w:r>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max</m:t>
            </m:r>
          </m:sub>
        </m:sSub>
      </m:oMath>
      <w:r w:rsidRPr="000B423A">
        <w:rPr>
          <w:color w:val="000000"/>
        </w:rPr>
        <w:t xml:space="preserve"> that can be applied under cyclical loading without exceeding its maximum stress </w:t>
      </w:r>
      <m:oMath>
        <m:sSub>
          <m:sSubPr>
            <m:ctrlPr>
              <w:rPr>
                <w:rFonts w:ascii="Cambria Math" w:hAnsi="Cambria Math"/>
                <w:i/>
                <w:color w:val="000000"/>
              </w:rPr>
            </m:ctrlPr>
          </m:sSubPr>
          <m:e>
            <m:r>
              <w:rPr>
                <w:rFonts w:ascii="Cambria Math" w:hAnsi="Cambria Math"/>
                <w:color w:val="000000"/>
              </w:rPr>
              <m:t>σ</m:t>
            </m:r>
          </m:e>
          <m:sub>
            <m:r>
              <w:rPr>
                <w:rFonts w:ascii="Cambria Math" w:hAnsi="Cambria Math"/>
                <w:color w:val="000000"/>
              </w:rPr>
              <m:t>max</m:t>
            </m:r>
          </m:sub>
        </m:sSub>
      </m:oMath>
      <w:r w:rsidRPr="000B423A">
        <w:rPr>
          <w:color w:val="000000"/>
        </w:rPr>
        <w:t xml:space="preserve"> of the helical coil array</w:t>
      </w:r>
      <w:r w:rsidRPr="000B423A">
        <w:t xml:space="preserve">. </w:t>
      </w:r>
      <w:r w:rsidRPr="000B423A">
        <w:rPr>
          <w:color w:val="000000"/>
        </w:rPr>
        <w:t>To calculate this lower bound, the combined stress, which is the combination of the torsional and transverse shear stresses, is used, which is defined as</w:t>
      </w:r>
    </w:p>
    <w:p w14:paraId="4248CA77" w14:textId="77777777" w:rsidR="00F53BB5" w:rsidRPr="000B423A" w:rsidRDefault="00F53BB5" w:rsidP="00F53BB5">
      <w:pPr>
        <w:rPr>
          <w:color w:val="00000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6703"/>
        <w:gridCol w:w="1436"/>
      </w:tblGrid>
      <w:tr w:rsidR="00F53BB5" w:rsidRPr="000B423A" w14:paraId="20A381A8" w14:textId="77777777" w:rsidTr="00F53BB5">
        <w:tc>
          <w:tcPr>
            <w:tcW w:w="750" w:type="pct"/>
          </w:tcPr>
          <w:p w14:paraId="7D8BFF9C" w14:textId="77777777" w:rsidR="00F53BB5" w:rsidRPr="000B423A" w:rsidRDefault="00F53BB5" w:rsidP="00F53BB5">
            <w:pPr>
              <w:rPr>
                <w:color w:val="000000"/>
              </w:rPr>
            </w:pPr>
          </w:p>
        </w:tc>
        <w:tc>
          <w:tcPr>
            <w:tcW w:w="3500" w:type="pct"/>
          </w:tcPr>
          <w:p w14:paraId="7ED9EF57" w14:textId="77777777" w:rsidR="00F53BB5" w:rsidRPr="000B423A" w:rsidRDefault="00A870AD" w:rsidP="00F53BB5">
            <w:pPr>
              <w:keepNext/>
              <w:jc w:val="center"/>
              <w:rPr>
                <w:color w:val="000000"/>
              </w:rPr>
            </w:pPr>
            <m:oMathPara>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max</m:t>
                    </m:r>
                  </m:sub>
                </m:sSub>
                <m:r>
                  <m:rPr>
                    <m:sty m:val="p"/>
                  </m:rPr>
                  <w:rPr>
                    <w:rFonts w:ascii="Cambria Math" w:hAnsi="Cambria Math"/>
                    <w:color w:val="000000"/>
                  </w:rPr>
                  <m:t xml:space="preserve"> </m:t>
                </m:r>
                <m:r>
                  <m:rPr>
                    <m:sty m:val="p"/>
                  </m:rPr>
                  <w:rPr>
                    <w:rFonts w:ascii="Cambria Math" w:hAnsi="Cambria Math"/>
                  </w:rPr>
                  <m:t xml:space="preserve"> </m:t>
                </m:r>
                <m:r>
                  <w:rPr>
                    <w:rFonts w:ascii="Cambria Math" w:hAnsi="Cambria Math"/>
                    <w:color w:val="000000"/>
                  </w:rPr>
                  <m:t>=0.4</m:t>
                </m:r>
                <m:f>
                  <m:fPr>
                    <m:ctrlPr>
                      <w:rPr>
                        <w:rFonts w:ascii="Cambria Math" w:hAnsi="Cambria Math"/>
                        <w:i/>
                        <w:color w:val="000000"/>
                      </w:rPr>
                    </m:ctrlPr>
                  </m:fPr>
                  <m:num>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σ</m:t>
                        </m:r>
                      </m:e>
                      <m:sub>
                        <m:r>
                          <w:rPr>
                            <w:rFonts w:ascii="Cambria Math" w:hAnsi="Cambria Math"/>
                            <w:color w:val="000000"/>
                          </w:rPr>
                          <m:t>max</m:t>
                        </m:r>
                      </m:sub>
                    </m:sSub>
                    <m:r>
                      <w:rPr>
                        <w:rFonts w:ascii="Cambria Math" w:hAnsi="Cambria Math"/>
                        <w:color w:val="000000"/>
                      </w:rPr>
                      <m:t>b</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w</m:t>
                        </m:r>
                      </m:sub>
                    </m:sSub>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l</m:t>
                        </m:r>
                      </m:sub>
                    </m:sSub>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ω</m:t>
                        </m:r>
                      </m:e>
                      <m:sup>
                        <m:r>
                          <w:rPr>
                            <w:rFonts w:ascii="Cambria Math" w:hAnsi="Cambria Math"/>
                            <w:color w:val="000000"/>
                          </w:rPr>
                          <m:t>2</m:t>
                        </m:r>
                      </m:sup>
                    </m:sSup>
                    <m:r>
                      <w:rPr>
                        <w:rFonts w:ascii="Cambria Math" w:hAnsi="Cambria Math"/>
                        <w:color w:val="000000"/>
                      </w:rPr>
                      <m:t>x</m:t>
                    </m:r>
                  </m:den>
                </m:f>
              </m:oMath>
            </m:oMathPara>
          </w:p>
        </w:tc>
        <w:tc>
          <w:tcPr>
            <w:tcW w:w="750" w:type="pct"/>
            <w:vAlign w:val="center"/>
          </w:tcPr>
          <w:p w14:paraId="09BFDD90" w14:textId="77777777" w:rsidR="00F53BB5" w:rsidRPr="000B423A" w:rsidRDefault="00F53BB5" w:rsidP="00F53BB5">
            <w:pPr>
              <w:jc w:val="right"/>
              <w:rPr>
                <w:color w:val="000000"/>
              </w:rPr>
            </w:pPr>
            <w:r w:rsidRPr="000B423A">
              <w:rPr>
                <w:color w:val="000000"/>
              </w:rPr>
              <w:t>(4)</w:t>
            </w:r>
          </w:p>
        </w:tc>
      </w:tr>
    </w:tbl>
    <w:p w14:paraId="3BB1C12E" w14:textId="77777777" w:rsidR="00F53BB5" w:rsidRPr="000B423A" w:rsidRDefault="00F53BB5" w:rsidP="00F53BB5">
      <w:pPr>
        <w:rPr>
          <w:color w:val="000000"/>
        </w:rPr>
      </w:pPr>
    </w:p>
    <w:p w14:paraId="2D4CCF90" w14:textId="77777777" w:rsidR="00F53BB5" w:rsidRPr="000B423A" w:rsidRDefault="00F53BB5" w:rsidP="00FD77B0">
      <w:pPr>
        <w:spacing w:line="480" w:lineRule="auto"/>
        <w:rPr>
          <w:color w:val="000000"/>
        </w:rPr>
      </w:pPr>
      <w:r w:rsidRPr="000B423A">
        <w:rPr>
          <w:color w:val="000000"/>
        </w:rPr>
        <w:t xml:space="preserve">where the coefficient 0.4 is used when applied to cyclical loading cases, </w:t>
      </w:r>
      <m:oMath>
        <m:sSub>
          <m:sSubPr>
            <m:ctrlPr>
              <w:rPr>
                <w:rFonts w:ascii="Cambria Math" w:hAnsi="Cambria Math"/>
                <w:i/>
                <w:color w:val="000000"/>
              </w:rPr>
            </m:ctrlPr>
          </m:sSubPr>
          <m:e>
            <m:r>
              <w:rPr>
                <w:rFonts w:ascii="Cambria Math" w:hAnsi="Cambria Math"/>
                <w:color w:val="000000"/>
              </w:rPr>
              <m:t>σ</m:t>
            </m:r>
          </m:e>
          <m:sub>
            <m:r>
              <w:rPr>
                <w:rFonts w:ascii="Cambria Math" w:hAnsi="Cambria Math"/>
                <w:color w:val="000000"/>
              </w:rPr>
              <m:t>max</m:t>
            </m:r>
          </m:sub>
        </m:sSub>
      </m:oMath>
      <w:r w:rsidRPr="000B423A">
        <w:rPr>
          <w:color w:val="000000"/>
        </w:rPr>
        <w:t xml:space="preserve"> is the maximum stress determined by the postcure time, </w:t>
      </w:r>
      <m:oMath>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ω</m:t>
            </m:r>
          </m:e>
          <m:sup>
            <m:r>
              <w:rPr>
                <w:rFonts w:ascii="Cambria Math" w:hAnsi="Cambria Math"/>
                <w:color w:val="000000"/>
              </w:rPr>
              <m:t>2</m:t>
            </m:r>
          </m:sup>
        </m:sSup>
        <m:r>
          <w:rPr>
            <w:rFonts w:ascii="Cambria Math" w:hAnsi="Cambria Math"/>
            <w:color w:val="000000"/>
          </w:rPr>
          <m:t>x</m:t>
        </m:r>
      </m:oMath>
      <w:r w:rsidRPr="000B423A">
        <w:rPr>
          <w:color w:val="000000"/>
        </w:rPr>
        <w:t xml:space="preserve"> is the vibration acceleration amplitude, </w:t>
      </w: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w</m:t>
            </m:r>
          </m:sub>
        </m:sSub>
      </m:oMath>
      <w:r w:rsidRPr="000B423A">
        <w:rPr>
          <w:color w:val="000000"/>
        </w:rPr>
        <w:t xml:space="preserve"> is the Wahl factor, and </w:t>
      </w: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1</m:t>
            </m:r>
          </m:sub>
        </m:sSub>
      </m:oMath>
      <w:r w:rsidRPr="000B423A">
        <w:rPr>
          <w:color w:val="000000"/>
        </w:rPr>
        <w:t xml:space="preserve"> is another shape factor (which the latter two are approximated by the polynomials)</w:t>
      </w:r>
    </w:p>
    <w:p w14:paraId="76C39695" w14:textId="77777777" w:rsidR="00F53BB5" w:rsidRPr="000B423A" w:rsidRDefault="00F53BB5" w:rsidP="00F53BB5">
      <w:pPr>
        <w:rPr>
          <w:color w:val="00000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6703"/>
        <w:gridCol w:w="1436"/>
      </w:tblGrid>
      <w:tr w:rsidR="00F53BB5" w:rsidRPr="000B423A" w14:paraId="73F15B66" w14:textId="77777777" w:rsidTr="00F53BB5">
        <w:tc>
          <w:tcPr>
            <w:tcW w:w="750" w:type="pct"/>
          </w:tcPr>
          <w:p w14:paraId="4874D913" w14:textId="77777777" w:rsidR="00F53BB5" w:rsidRPr="000B423A" w:rsidRDefault="00F53BB5" w:rsidP="00F53BB5">
            <w:pPr>
              <w:rPr>
                <w:color w:val="000000"/>
              </w:rPr>
            </w:pPr>
          </w:p>
        </w:tc>
        <w:tc>
          <w:tcPr>
            <w:tcW w:w="3500" w:type="pct"/>
          </w:tcPr>
          <w:p w14:paraId="45B88CFC" w14:textId="77777777" w:rsidR="00F53BB5" w:rsidRPr="000B423A" w:rsidRDefault="00A870AD" w:rsidP="00F53BB5">
            <w:pPr>
              <w:keepNext/>
              <w:jc w:val="center"/>
              <w:rPr>
                <w:color w:val="000000"/>
              </w:rPr>
            </w:pPr>
            <m:oMathPara>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w</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4</m:t>
                    </m:r>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t</m:t>
                                </m:r>
                              </m:den>
                            </m:f>
                          </m:e>
                        </m:box>
                      </m:e>
                    </m:d>
                    <m:r>
                      <w:rPr>
                        <w:rFonts w:ascii="Cambria Math" w:hAnsi="Cambria Math"/>
                        <w:color w:val="000000"/>
                      </w:rPr>
                      <m:t>-1</m:t>
                    </m:r>
                  </m:num>
                  <m:den>
                    <m:r>
                      <w:rPr>
                        <w:rFonts w:ascii="Cambria Math" w:hAnsi="Cambria Math"/>
                        <w:color w:val="000000"/>
                      </w:rPr>
                      <m:t>4</m:t>
                    </m:r>
                    <m:d>
                      <m:dPr>
                        <m:ctrlPr>
                          <w:rPr>
                            <w:rFonts w:ascii="Cambria Math" w:hAnsi="Cambria Math"/>
                            <w:i/>
                            <w:color w:val="000000"/>
                          </w:rPr>
                        </m:ctrlPr>
                      </m:dPr>
                      <m:e>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t</m:t>
                                    </m:r>
                                  </m:den>
                                </m:f>
                              </m:e>
                            </m:box>
                          </m:e>
                        </m:d>
                        <m:r>
                          <w:rPr>
                            <w:rFonts w:ascii="Cambria Math" w:hAnsi="Cambria Math"/>
                            <w:color w:val="000000"/>
                          </w:rPr>
                          <m:t>-1</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0.615</m:t>
                    </m:r>
                  </m:num>
                  <m:den>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t</m:t>
                                </m:r>
                              </m:den>
                            </m:f>
                          </m:e>
                        </m:box>
                      </m:e>
                    </m:d>
                  </m:den>
                </m:f>
              </m:oMath>
            </m:oMathPara>
          </w:p>
        </w:tc>
        <w:tc>
          <w:tcPr>
            <w:tcW w:w="1667" w:type="pct"/>
            <w:vAlign w:val="center"/>
          </w:tcPr>
          <w:p w14:paraId="54058CA4" w14:textId="77777777" w:rsidR="00F53BB5" w:rsidRPr="000B423A" w:rsidRDefault="00F53BB5" w:rsidP="00F53BB5">
            <w:pPr>
              <w:jc w:val="right"/>
              <w:rPr>
                <w:color w:val="000000"/>
              </w:rPr>
            </w:pPr>
            <w:r w:rsidRPr="000B423A">
              <w:rPr>
                <w:color w:val="000000"/>
              </w:rPr>
              <w:t>(5)</w:t>
            </w:r>
          </w:p>
        </w:tc>
      </w:tr>
    </w:tbl>
    <w:p w14:paraId="0D4C4082" w14:textId="77777777" w:rsidR="00F53BB5" w:rsidRPr="000B423A" w:rsidRDefault="00F53BB5" w:rsidP="00F53BB5">
      <w:pPr>
        <w:rPr>
          <w:color w:val="000000"/>
        </w:rPr>
      </w:pPr>
    </w:p>
    <w:p w14:paraId="415376CB" w14:textId="77777777" w:rsidR="00F53BB5" w:rsidRPr="000B423A" w:rsidRDefault="00F53BB5" w:rsidP="00F53BB5">
      <w:pPr>
        <w:rPr>
          <w:color w:val="00000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6703"/>
        <w:gridCol w:w="1436"/>
      </w:tblGrid>
      <w:tr w:rsidR="00F53BB5" w:rsidRPr="000B423A" w14:paraId="6356F780" w14:textId="77777777" w:rsidTr="00F53BB5">
        <w:tc>
          <w:tcPr>
            <w:tcW w:w="750" w:type="pct"/>
          </w:tcPr>
          <w:p w14:paraId="3A013319" w14:textId="77777777" w:rsidR="00F53BB5" w:rsidRPr="000B423A" w:rsidRDefault="00F53BB5" w:rsidP="00F53BB5">
            <w:pPr>
              <w:rPr>
                <w:color w:val="000000"/>
              </w:rPr>
            </w:pPr>
          </w:p>
        </w:tc>
        <w:tc>
          <w:tcPr>
            <w:tcW w:w="3500" w:type="pct"/>
          </w:tcPr>
          <w:p w14:paraId="5B120864" w14:textId="77777777" w:rsidR="00F53BB5" w:rsidRPr="000B423A" w:rsidRDefault="00A870AD" w:rsidP="00F53BB5">
            <w:pPr>
              <w:keepNext/>
              <w:jc w:val="center"/>
              <w:rPr>
                <w:color w:val="000000"/>
              </w:rPr>
            </w:pPr>
            <m:oMathPara>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1</m:t>
                    </m:r>
                  </m:sub>
                </m:sSub>
                <m:r>
                  <w:rPr>
                    <w:rFonts w:ascii="Cambria Math" w:hAnsi="Cambria Math"/>
                    <w:color w:val="000000"/>
                  </w:rPr>
                  <m:t>=0.00065</m:t>
                </m:r>
                <m:sSup>
                  <m:sSupPr>
                    <m:ctrlPr>
                      <w:rPr>
                        <w:rFonts w:ascii="Cambria Math" w:hAnsi="Cambria Math"/>
                        <w:i/>
                        <w:color w:val="000000"/>
                      </w:rPr>
                    </m:ctrlPr>
                  </m:sSupPr>
                  <m:e>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t</m:t>
                                </m:r>
                              </m:den>
                            </m:f>
                          </m:e>
                        </m:box>
                      </m:e>
                    </m:d>
                  </m:e>
                  <m:sup>
                    <m:r>
                      <w:rPr>
                        <w:rFonts w:ascii="Cambria Math" w:hAnsi="Cambria Math"/>
                        <w:color w:val="000000"/>
                      </w:rPr>
                      <m:t>4</m:t>
                    </m:r>
                  </m:sup>
                </m:sSup>
                <m:r>
                  <w:rPr>
                    <w:rFonts w:ascii="Cambria Math" w:hAnsi="Cambria Math"/>
                    <w:color w:val="000000"/>
                  </w:rPr>
                  <m:t>-0.017</m:t>
                </m:r>
                <m:sSup>
                  <m:sSupPr>
                    <m:ctrlPr>
                      <w:rPr>
                        <w:rFonts w:ascii="Cambria Math" w:hAnsi="Cambria Math"/>
                        <w:i/>
                        <w:color w:val="000000"/>
                      </w:rPr>
                    </m:ctrlPr>
                  </m:sSupPr>
                  <m:e>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t</m:t>
                                </m:r>
                              </m:den>
                            </m:f>
                          </m:e>
                        </m:box>
                      </m:e>
                    </m:d>
                  </m:e>
                  <m:sup>
                    <m:r>
                      <w:rPr>
                        <w:rFonts w:ascii="Cambria Math" w:hAnsi="Cambria Math"/>
                        <w:color w:val="000000"/>
                      </w:rPr>
                      <m:t>3</m:t>
                    </m:r>
                  </m:sup>
                </m:sSup>
                <m:r>
                  <w:rPr>
                    <w:rFonts w:ascii="Cambria Math" w:hAnsi="Cambria Math"/>
                    <w:color w:val="000000"/>
                  </w:rPr>
                  <m:t>+0.17</m:t>
                </m:r>
                <m:sSup>
                  <m:sSupPr>
                    <m:ctrlPr>
                      <w:rPr>
                        <w:rFonts w:ascii="Cambria Math" w:hAnsi="Cambria Math"/>
                        <w:i/>
                        <w:color w:val="000000"/>
                      </w:rPr>
                    </m:ctrlPr>
                  </m:sSupPr>
                  <m:e>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t</m:t>
                                </m:r>
                              </m:den>
                            </m:f>
                          </m:e>
                        </m:box>
                      </m:e>
                    </m:d>
                  </m:e>
                  <m:sup>
                    <m:r>
                      <w:rPr>
                        <w:rFonts w:ascii="Cambria Math" w:hAnsi="Cambria Math"/>
                        <w:color w:val="000000"/>
                      </w:rPr>
                      <m:t>2</m:t>
                    </m:r>
                  </m:sup>
                </m:sSup>
                <m:r>
                  <w:rPr>
                    <w:rFonts w:ascii="Cambria Math" w:hAnsi="Cambria Math"/>
                    <w:color w:val="000000"/>
                  </w:rPr>
                  <m:t>-0.74</m:t>
                </m:r>
                <m:d>
                  <m:dPr>
                    <m:ctrlPr>
                      <w:rPr>
                        <w:rFonts w:ascii="Cambria Math" w:hAnsi="Cambria Math"/>
                        <w:i/>
                        <w:color w:val="000000"/>
                      </w:rPr>
                    </m:ctrlPr>
                  </m:dPr>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t</m:t>
                            </m:r>
                          </m:den>
                        </m:f>
                      </m:e>
                    </m:box>
                  </m:e>
                </m:d>
                <m:r>
                  <w:rPr>
                    <w:rFonts w:ascii="Cambria Math" w:hAnsi="Cambria Math"/>
                    <w:color w:val="000000"/>
                  </w:rPr>
                  <m:t>+3</m:t>
                </m:r>
              </m:oMath>
            </m:oMathPara>
          </w:p>
        </w:tc>
        <w:tc>
          <w:tcPr>
            <w:tcW w:w="1667" w:type="pct"/>
            <w:vAlign w:val="center"/>
          </w:tcPr>
          <w:p w14:paraId="5DD8DB03" w14:textId="77777777" w:rsidR="00F53BB5" w:rsidRPr="000B423A" w:rsidRDefault="00F53BB5" w:rsidP="00F53BB5">
            <w:pPr>
              <w:jc w:val="right"/>
              <w:rPr>
                <w:color w:val="000000"/>
              </w:rPr>
            </w:pPr>
            <w:r w:rsidRPr="000B423A">
              <w:rPr>
                <w:color w:val="000000"/>
              </w:rPr>
              <w:t>(6)</w:t>
            </w:r>
          </w:p>
        </w:tc>
      </w:tr>
    </w:tbl>
    <w:p w14:paraId="1A61DB8B" w14:textId="77777777" w:rsidR="00F53BB5" w:rsidRPr="000B423A" w:rsidRDefault="00F53BB5" w:rsidP="00F53BB5">
      <w:pPr>
        <w:rPr>
          <w:color w:val="000000"/>
        </w:rPr>
      </w:pPr>
    </w:p>
    <w:p w14:paraId="37302882" w14:textId="77777777" w:rsidR="00F53BB5" w:rsidRPr="000B423A" w:rsidRDefault="00F53BB5" w:rsidP="00FD77B0">
      <w:pPr>
        <w:spacing w:line="480" w:lineRule="auto"/>
        <w:rPr>
          <w:color w:val="000000"/>
        </w:rPr>
      </w:pPr>
      <w:r w:rsidRPr="000B423A">
        <w:rPr>
          <w:color w:val="000000"/>
        </w:rPr>
        <w:lastRenderedPageBreak/>
        <w:t xml:space="preserve">Thus, the acceptable load mass that can be applied to the spring structure (assuming the mass of the spring is negligible) must be below </w:t>
      </w:r>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max</m:t>
            </m:r>
          </m:sub>
        </m:sSub>
      </m:oMath>
      <w:r w:rsidRPr="000B423A">
        <w:rPr>
          <w:color w:val="000000"/>
        </w:rPr>
        <w:t xml:space="preserve">, which is a function of both the postcure time (which effects </w:t>
      </w:r>
      <m:oMath>
        <m:sSub>
          <m:sSubPr>
            <m:ctrlPr>
              <w:rPr>
                <w:rFonts w:ascii="Cambria Math" w:hAnsi="Cambria Math"/>
                <w:i/>
                <w:color w:val="000000"/>
              </w:rPr>
            </m:ctrlPr>
          </m:sSubPr>
          <m:e>
            <m:r>
              <w:rPr>
                <w:rFonts w:ascii="Cambria Math" w:hAnsi="Cambria Math"/>
                <w:color w:val="000000"/>
              </w:rPr>
              <m:t>σ</m:t>
            </m:r>
          </m:e>
          <m:sub>
            <m:r>
              <w:rPr>
                <w:rFonts w:ascii="Cambria Math" w:hAnsi="Cambria Math"/>
                <w:color w:val="000000"/>
              </w:rPr>
              <m:t>max</m:t>
            </m:r>
          </m:sub>
        </m:sSub>
      </m:oMath>
      <w:r w:rsidRPr="000B423A">
        <w:rPr>
          <w:color w:val="000000"/>
        </w:rPr>
        <w:t>) and the acceleration level of the input vibration source (</w:t>
      </w:r>
      <m:oMath>
        <m:sSup>
          <m:sSupPr>
            <m:ctrlPr>
              <w:rPr>
                <w:rFonts w:ascii="Cambria Math" w:hAnsi="Cambria Math"/>
                <w:i/>
                <w:color w:val="000000"/>
              </w:rPr>
            </m:ctrlPr>
          </m:sSupPr>
          <m:e>
            <m:r>
              <w:rPr>
                <w:rFonts w:ascii="Cambria Math" w:hAnsi="Cambria Math"/>
                <w:color w:val="000000"/>
              </w:rPr>
              <m:t>ω</m:t>
            </m:r>
          </m:e>
          <m:sup>
            <m:r>
              <w:rPr>
                <w:rFonts w:ascii="Cambria Math" w:hAnsi="Cambria Math"/>
                <w:color w:val="000000"/>
              </w:rPr>
              <m:t>2</m:t>
            </m:r>
          </m:sup>
        </m:sSup>
        <m:r>
          <w:rPr>
            <w:rFonts w:ascii="Cambria Math" w:hAnsi="Cambria Math"/>
            <w:color w:val="000000"/>
          </w:rPr>
          <m:t>x</m:t>
        </m:r>
      </m:oMath>
      <w:r w:rsidRPr="000B423A">
        <w:rPr>
          <w:color w:val="000000"/>
        </w:rPr>
        <w:t xml:space="preserve">). </w:t>
      </w:r>
    </w:p>
    <w:p w14:paraId="612DDF2E" w14:textId="37D7D538" w:rsidR="00F53BB5" w:rsidRPr="000B423A" w:rsidRDefault="00F53BB5" w:rsidP="00F53BB5"/>
    <w:p w14:paraId="696E41B1" w14:textId="77777777" w:rsidR="004C78A5" w:rsidRPr="000B423A" w:rsidRDefault="004C78A5" w:rsidP="004C78A5">
      <w:pPr>
        <w:pStyle w:val="Heading2"/>
        <w:spacing w:line="480" w:lineRule="auto"/>
        <w:rPr>
          <w:rFonts w:ascii="Times New Roman" w:hAnsi="Times New Roman" w:cs="Times New Roman"/>
          <w:b/>
          <w:bCs/>
          <w:color w:val="auto"/>
          <w:kern w:val="32"/>
          <w:szCs w:val="24"/>
          <w:lang w:eastAsia="zh-CN"/>
        </w:rPr>
      </w:pPr>
      <w:bookmarkStart w:id="54" w:name="_Toc437011576"/>
      <w:r w:rsidRPr="000B423A">
        <w:rPr>
          <w:rFonts w:ascii="Times New Roman" w:hAnsi="Times New Roman" w:cs="Times New Roman"/>
          <w:b/>
          <w:bCs/>
          <w:color w:val="auto"/>
          <w:kern w:val="32"/>
          <w:szCs w:val="24"/>
          <w:lang w:eastAsia="zh-CN"/>
        </w:rPr>
        <w:t>3.3 Tuning the mechanical properties with the PuSL system</w:t>
      </w:r>
      <w:bookmarkEnd w:id="54"/>
    </w:p>
    <w:p w14:paraId="446076FC" w14:textId="77777777" w:rsidR="00213E0E" w:rsidRPr="000B423A" w:rsidRDefault="00213E0E" w:rsidP="00FD77B0">
      <w:pPr>
        <w:spacing w:line="480" w:lineRule="auto"/>
        <w:ind w:firstLine="360"/>
      </w:pPr>
      <w:r w:rsidRPr="000B423A">
        <w:rPr>
          <w:color w:val="000000"/>
        </w:rPr>
        <w:t xml:space="preserve">To reduce design complexity, the peak-to-peak (pk-pk) acceleration is assumed to be known and constant across all possible (sub- 100 Hz) resonant (vibration) frequencies. This simplifies </w:t>
      </w:r>
      <m:oMath>
        <m:r>
          <w:rPr>
            <w:rFonts w:ascii="Cambria Math" w:hAnsi="Cambria Math"/>
            <w:color w:val="000000"/>
          </w:rPr>
          <m:t>k</m:t>
        </m:r>
      </m:oMath>
      <w:r w:rsidRPr="000B423A">
        <w:rPr>
          <w:color w:val="000000"/>
        </w:rPr>
        <w:t xml:space="preserve"> and </w:t>
      </w:r>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max</m:t>
            </m:r>
          </m:sub>
        </m:sSub>
      </m:oMath>
      <w:r w:rsidRPr="000B423A">
        <w:rPr>
          <w:color w:val="000000"/>
        </w:rPr>
        <w:t xml:space="preserve"> to functions of only the postcure time. For </w:t>
      </w:r>
      <m:oMath>
        <m:sSub>
          <m:sSubPr>
            <m:ctrlPr>
              <w:rPr>
                <w:rFonts w:ascii="Cambria Math" w:hAnsi="Cambria Math"/>
                <w:i/>
                <w:color w:val="000000"/>
              </w:rPr>
            </m:ctrlPr>
          </m:sSubPr>
          <m:e>
            <m:r>
              <w:rPr>
                <w:rFonts w:ascii="Cambria Math" w:hAnsi="Cambria Math"/>
                <w:color w:val="000000"/>
              </w:rPr>
              <m:t>σ</m:t>
            </m:r>
          </m:e>
          <m:sub>
            <m:r>
              <w:rPr>
                <w:rFonts w:ascii="Cambria Math" w:hAnsi="Cambria Math"/>
                <w:color w:val="000000"/>
              </w:rPr>
              <m:t>max</m:t>
            </m:r>
          </m:sub>
        </m:sSub>
      </m:oMath>
      <w:r w:rsidRPr="000B423A">
        <w:rPr>
          <w:color w:val="000000"/>
        </w:rPr>
        <w:t xml:space="preserve"> values, which are with respect to each postcure time, approximations are made by performing a separate study using compression tests with the same photopolymer mixture (which yield stress-strain curves for a fixed strain rate), according to ASTM standards. Given that the chosen applied load mass is known to never violate the </w:t>
      </w:r>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max</m:t>
            </m:r>
          </m:sub>
        </m:sSub>
      </m:oMath>
      <w:r w:rsidRPr="000B423A">
        <w:rPr>
          <w:color w:val="000000"/>
        </w:rPr>
        <w:t xml:space="preserve"> upper bound (for all selected spring postcure times), each resonant frequency can then be tuned to be below 100 Hz.    </w:t>
      </w:r>
    </w:p>
    <w:p w14:paraId="43C17A7D" w14:textId="77777777" w:rsidR="00213E0E" w:rsidRPr="000B423A" w:rsidRDefault="00213E0E" w:rsidP="00FD77B0">
      <w:pPr>
        <w:spacing w:line="480" w:lineRule="auto"/>
        <w:ind w:firstLine="360"/>
        <w:rPr>
          <w:color w:val="231F20"/>
        </w:rPr>
      </w:pPr>
      <w:r w:rsidRPr="000B423A">
        <w:t>For the actual postcure process, the helical coils are placed at a distance of 5.0 inches from the quartz window with 1 to 3 minute exposure times. The UV dose applied is therefore expressed as the following: post-fabrication UV exposure [min @ 153mW/cm2] referring to the UVA exposure intensity at the location exposed.</w:t>
      </w:r>
      <w:r w:rsidRPr="000B423A">
        <w:rPr>
          <w:color w:val="231F20"/>
        </w:rPr>
        <w:t xml:space="preserve"> </w:t>
      </w:r>
    </w:p>
    <w:p w14:paraId="2B179FF6" w14:textId="77777777" w:rsidR="00213E0E" w:rsidRPr="000B423A" w:rsidRDefault="00213E0E" w:rsidP="00213E0E"/>
    <w:p w14:paraId="45DB02C2" w14:textId="77777777" w:rsidR="004C78A5" w:rsidRPr="000B423A" w:rsidRDefault="004C78A5" w:rsidP="004C78A5">
      <w:pPr>
        <w:pStyle w:val="Heading2"/>
        <w:spacing w:line="480" w:lineRule="auto"/>
        <w:rPr>
          <w:rFonts w:ascii="Times New Roman" w:hAnsi="Times New Roman" w:cs="Times New Roman"/>
          <w:b/>
          <w:bCs/>
          <w:color w:val="auto"/>
          <w:kern w:val="32"/>
          <w:szCs w:val="24"/>
          <w:lang w:eastAsia="zh-CN"/>
        </w:rPr>
      </w:pPr>
      <w:bookmarkStart w:id="55" w:name="_Toc437011577"/>
      <w:r w:rsidRPr="000B423A">
        <w:rPr>
          <w:rFonts w:ascii="Times New Roman" w:hAnsi="Times New Roman" w:cs="Times New Roman"/>
          <w:b/>
          <w:bCs/>
          <w:color w:val="auto"/>
          <w:kern w:val="32"/>
          <w:szCs w:val="24"/>
          <w:lang w:eastAsia="zh-CN"/>
        </w:rPr>
        <w:t>3.4 VEH Experimental Characterization Setup</w:t>
      </w:r>
      <w:bookmarkEnd w:id="55"/>
    </w:p>
    <w:p w14:paraId="08C966E7" w14:textId="47FA4F27" w:rsidR="00213E0E" w:rsidRPr="000B423A" w:rsidRDefault="00213E0E" w:rsidP="00FD77B0">
      <w:pPr>
        <w:spacing w:line="480" w:lineRule="auto"/>
        <w:ind w:firstLine="360"/>
        <w:rPr>
          <w:color w:val="231F20"/>
        </w:rPr>
      </w:pPr>
      <w:r w:rsidRPr="000B423A">
        <w:rPr>
          <w:color w:val="231F20"/>
        </w:rPr>
        <w:t xml:space="preserve">The experimental setup is designed to simulate environmental vibration sources, see </w:t>
      </w:r>
      <w:r w:rsidR="00EC0558" w:rsidRPr="000B423A">
        <w:rPr>
          <w:color w:val="000000"/>
        </w:rPr>
        <w:fldChar w:fldCharType="begin"/>
      </w:r>
      <w:r w:rsidR="00EC0558" w:rsidRPr="000B423A">
        <w:rPr>
          <w:color w:val="231F20"/>
        </w:rPr>
        <w:instrText xml:space="preserve"> REF _Ref238807158 \h </w:instrText>
      </w:r>
      <w:r w:rsidR="00EC0558" w:rsidRPr="000B423A">
        <w:rPr>
          <w:color w:val="000000"/>
        </w:rPr>
      </w:r>
      <w:r w:rsidR="00EC0558" w:rsidRPr="000B423A">
        <w:rPr>
          <w:color w:val="000000"/>
        </w:rPr>
        <w:fldChar w:fldCharType="separate"/>
      </w:r>
      <w:r w:rsidR="00F028A4" w:rsidRPr="00AD073B">
        <w:t xml:space="preserve">Figure </w:t>
      </w:r>
      <w:r w:rsidR="00F028A4">
        <w:rPr>
          <w:noProof/>
        </w:rPr>
        <w:t>13</w:t>
      </w:r>
      <w:r w:rsidR="00EC0558" w:rsidRPr="000B423A">
        <w:rPr>
          <w:color w:val="000000"/>
        </w:rPr>
        <w:fldChar w:fldCharType="end"/>
      </w:r>
      <w:r w:rsidRPr="000B423A">
        <w:rPr>
          <w:color w:val="231F20"/>
        </w:rPr>
        <w:t xml:space="preserve">. To represent the general waveform of the vibration, a control signal is selected and generated by a function generator (Agilent 33120A). The control signal is then amplified by a power amplifier (Bruel and Kjaer no. 2718) before entering into an electromagnetic shaker (LDS V203). The resulting shaker’s waveform and acceleration are monitored by a LabVIEW program </w:t>
      </w:r>
      <w:r w:rsidRPr="000B423A">
        <w:rPr>
          <w:color w:val="231F20"/>
        </w:rPr>
        <w:lastRenderedPageBreak/>
        <w:t>using a uniaxial accelerometer (PCB Piezotronics no. 333B50) mounted to the shaker drive output. An aluminum stand is used to position the VeH device sufficiently away from the magnetic field of the shaker, so as to not to cause magnetic interference. The base of the VeH device is fixed to the top of the aluminum stand using adhesive. The device itself consists of three main components: the spring structure, a 1.184-gram magnetic load, and a 790-turn coil (48 AWG magnet wire) with a resistance of 590 Ω. The magnetic load is comprised of three layers: a 0.296-gram tungsten mass sandwiched between two magnetically opposing 0.444-gram NdFeB (N50) rare earth magnets. Each of the layers are fixed in place with epoxy and then attached to the top of the spring structure using epoxy again. The magnetic coil is positioned at the midlayer of the magnet such that the motion of the magnet is within the midpoints of the two magnets. The voltage output of the device is measured across a resistive load and recorded with LabVIEW.</w:t>
      </w:r>
    </w:p>
    <w:p w14:paraId="22389952" w14:textId="134E22A9" w:rsidR="00213E0E" w:rsidRPr="000B423A" w:rsidRDefault="00213E0E" w:rsidP="00213E0E">
      <w:pPr>
        <w:ind w:firstLine="360"/>
        <w:rPr>
          <w:color w:val="231F20"/>
        </w:rPr>
      </w:pPr>
    </w:p>
    <w:p w14:paraId="2EA58669" w14:textId="32CAE787" w:rsidR="00213E0E" w:rsidRPr="000B423A" w:rsidRDefault="00AD073B" w:rsidP="00FD77B0">
      <w:pPr>
        <w:spacing w:line="480" w:lineRule="auto"/>
        <w:ind w:firstLine="360"/>
        <w:rPr>
          <w:color w:val="231F20"/>
        </w:rPr>
      </w:pPr>
      <w:r w:rsidRPr="000B423A">
        <w:rPr>
          <w:noProof/>
        </w:rPr>
        <w:lastRenderedPageBreak/>
        <mc:AlternateContent>
          <mc:Choice Requires="wps">
            <w:drawing>
              <wp:anchor distT="0" distB="0" distL="114300" distR="114300" simplePos="0" relativeHeight="251667456" behindDoc="0" locked="0" layoutInCell="1" allowOverlap="1" wp14:anchorId="1B134A9E" wp14:editId="4E22445F">
                <wp:simplePos x="0" y="0"/>
                <wp:positionH relativeFrom="column">
                  <wp:posOffset>155575</wp:posOffset>
                </wp:positionH>
                <wp:positionV relativeFrom="paragraph">
                  <wp:posOffset>2604770</wp:posOffset>
                </wp:positionV>
                <wp:extent cx="5788025" cy="652780"/>
                <wp:effectExtent l="0" t="0" r="0" b="0"/>
                <wp:wrapTight wrapText="bothSides">
                  <wp:wrapPolygon edited="0">
                    <wp:start x="0" y="0"/>
                    <wp:lineTo x="0" y="20571"/>
                    <wp:lineTo x="21517" y="20571"/>
                    <wp:lineTo x="21517" y="0"/>
                    <wp:lineTo x="0" y="0"/>
                  </wp:wrapPolygon>
                </wp:wrapTight>
                <wp:docPr id="21505" name="Text Box 21505"/>
                <wp:cNvGraphicFramePr/>
                <a:graphic xmlns:a="http://schemas.openxmlformats.org/drawingml/2006/main">
                  <a:graphicData uri="http://schemas.microsoft.com/office/word/2010/wordprocessingShape">
                    <wps:wsp>
                      <wps:cNvSpPr txBox="1"/>
                      <wps:spPr>
                        <a:xfrm>
                          <a:off x="0" y="0"/>
                          <a:ext cx="5788025" cy="65278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6E10B2" w14:textId="68BB666E" w:rsidR="00A870AD" w:rsidRPr="00AD073B" w:rsidRDefault="00A870AD" w:rsidP="00AD073B">
                            <w:pPr>
                              <w:pStyle w:val="Caption"/>
                              <w:rPr>
                                <w:noProof/>
                                <w:color w:val="auto"/>
                                <w:sz w:val="24"/>
                                <w:szCs w:val="24"/>
                              </w:rPr>
                            </w:pPr>
                            <w:bookmarkStart w:id="56" w:name="_Ref238807158"/>
                            <w:bookmarkStart w:id="57" w:name="_Toc432780444"/>
                            <w:r w:rsidRPr="00AD073B">
                              <w:rPr>
                                <w:color w:val="auto"/>
                                <w:sz w:val="24"/>
                                <w:szCs w:val="24"/>
                              </w:rPr>
                              <w:t xml:space="preserve">Figure </w:t>
                            </w:r>
                            <w:r w:rsidRPr="00AD073B">
                              <w:rPr>
                                <w:color w:val="auto"/>
                                <w:sz w:val="24"/>
                                <w:szCs w:val="24"/>
                              </w:rPr>
                              <w:fldChar w:fldCharType="begin"/>
                            </w:r>
                            <w:r w:rsidRPr="00AD073B">
                              <w:rPr>
                                <w:color w:val="auto"/>
                                <w:sz w:val="24"/>
                                <w:szCs w:val="24"/>
                              </w:rPr>
                              <w:instrText xml:space="preserve"> SEQ Figure \* ARABIC </w:instrText>
                            </w:r>
                            <w:r w:rsidRPr="00AD073B">
                              <w:rPr>
                                <w:color w:val="auto"/>
                                <w:sz w:val="24"/>
                                <w:szCs w:val="24"/>
                              </w:rPr>
                              <w:fldChar w:fldCharType="separate"/>
                            </w:r>
                            <w:r>
                              <w:rPr>
                                <w:noProof/>
                                <w:color w:val="auto"/>
                                <w:sz w:val="24"/>
                                <w:szCs w:val="24"/>
                              </w:rPr>
                              <w:t>13</w:t>
                            </w:r>
                            <w:r w:rsidRPr="00AD073B">
                              <w:rPr>
                                <w:color w:val="auto"/>
                                <w:sz w:val="24"/>
                                <w:szCs w:val="24"/>
                              </w:rPr>
                              <w:fldChar w:fldCharType="end"/>
                            </w:r>
                            <w:bookmarkEnd w:id="56"/>
                            <w:r>
                              <w:rPr>
                                <w:color w:val="auto"/>
                                <w:sz w:val="24"/>
                                <w:szCs w:val="24"/>
                              </w:rPr>
                              <w:t>.</w:t>
                            </w:r>
                            <w:r w:rsidRPr="00AD073B">
                              <w:rPr>
                                <w:color w:val="auto"/>
                                <w:sz w:val="24"/>
                                <w:szCs w:val="24"/>
                              </w:rPr>
                              <w:t xml:space="preserve"> (left) Experimental setup, (right) Neodymium-ion-boron rare earth magnet(s) on top of HDDA polymer 2x2 spring array structure (lower right: VeH with load mass, top right: with 1.184-gram load mass and inside 780 turn 48 awg magnet wire coil)</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34A9E" id="Text_x0020_Box_x0020_21505" o:spid="_x0000_s1030" type="#_x0000_t202" style="position:absolute;left:0;text-align:left;margin-left:12.25pt;margin-top:205.1pt;width:455.75pt;height:51.4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" stroked="f">
                <v:textbox style="mso-fit-shape-to-text:t" inset="0,0,0,0">
                  <w:txbxContent>
                    <w:p w14:paraId="556E10B2" w14:textId="68BB666E" w:rsidR="00A870AD" w:rsidRPr="00AD073B" w:rsidRDefault="00A870AD" w:rsidP="00AD073B">
                      <w:pPr>
                        <w:pStyle w:val="Caption"/>
                        <w:rPr>
                          <w:noProof/>
                          <w:color w:val="auto"/>
                          <w:sz w:val="24"/>
                          <w:szCs w:val="24"/>
                        </w:rPr>
                      </w:pPr>
                      <w:bookmarkStart w:id="58" w:name="_Ref238807158"/>
                      <w:bookmarkStart w:id="59" w:name="_Toc432780444"/>
                      <w:r w:rsidRPr="00AD073B">
                        <w:rPr>
                          <w:color w:val="auto"/>
                          <w:sz w:val="24"/>
                          <w:szCs w:val="24"/>
                        </w:rPr>
                        <w:t xml:space="preserve">Figure </w:t>
                      </w:r>
                      <w:r w:rsidRPr="00AD073B">
                        <w:rPr>
                          <w:color w:val="auto"/>
                          <w:sz w:val="24"/>
                          <w:szCs w:val="24"/>
                        </w:rPr>
                        <w:fldChar w:fldCharType="begin"/>
                      </w:r>
                      <w:r w:rsidRPr="00AD073B">
                        <w:rPr>
                          <w:color w:val="auto"/>
                          <w:sz w:val="24"/>
                          <w:szCs w:val="24"/>
                        </w:rPr>
                        <w:instrText xml:space="preserve"> SEQ Figure \* ARABIC </w:instrText>
                      </w:r>
                      <w:r w:rsidRPr="00AD073B">
                        <w:rPr>
                          <w:color w:val="auto"/>
                          <w:sz w:val="24"/>
                          <w:szCs w:val="24"/>
                        </w:rPr>
                        <w:fldChar w:fldCharType="separate"/>
                      </w:r>
                      <w:r>
                        <w:rPr>
                          <w:noProof/>
                          <w:color w:val="auto"/>
                          <w:sz w:val="24"/>
                          <w:szCs w:val="24"/>
                        </w:rPr>
                        <w:t>13</w:t>
                      </w:r>
                      <w:r w:rsidRPr="00AD073B">
                        <w:rPr>
                          <w:color w:val="auto"/>
                          <w:sz w:val="24"/>
                          <w:szCs w:val="24"/>
                        </w:rPr>
                        <w:fldChar w:fldCharType="end"/>
                      </w:r>
                      <w:bookmarkEnd w:id="58"/>
                      <w:r>
                        <w:rPr>
                          <w:color w:val="auto"/>
                          <w:sz w:val="24"/>
                          <w:szCs w:val="24"/>
                        </w:rPr>
                        <w:t>.</w:t>
                      </w:r>
                      <w:r w:rsidRPr="00AD073B">
                        <w:rPr>
                          <w:color w:val="auto"/>
                          <w:sz w:val="24"/>
                          <w:szCs w:val="24"/>
                        </w:rPr>
                        <w:t xml:space="preserve"> (left) Experimental setup, (right) Neodymium-ion-boron rare earth magnet(s) on top of HDDA polymer 2x2 spring array structure (lower right: VeH with load mass, top right: with 1.184-gram load mass and inside 780 turn 48 awg magnet wire coil)</w:t>
                      </w:r>
                      <w:bookmarkEnd w:id="59"/>
                    </w:p>
                  </w:txbxContent>
                </v:textbox>
                <w10:wrap type="tight"/>
              </v:shape>
            </w:pict>
          </mc:Fallback>
        </mc:AlternateContent>
      </w:r>
      <w:r w:rsidR="00213E0E" w:rsidRPr="000B423A">
        <w:rPr>
          <w:noProof/>
          <w:color w:val="231F20"/>
          <w:sz w:val="18"/>
        </w:rPr>
        <w:drawing>
          <wp:anchor distT="0" distB="0" distL="114300" distR="114300" simplePos="0" relativeHeight="251659264" behindDoc="1" locked="0" layoutInCell="1" allowOverlap="1" wp14:anchorId="1F2244BC" wp14:editId="626F75AE">
            <wp:simplePos x="0" y="0"/>
            <wp:positionH relativeFrom="column">
              <wp:posOffset>155575</wp:posOffset>
            </wp:positionH>
            <wp:positionV relativeFrom="paragraph">
              <wp:posOffset>39370</wp:posOffset>
            </wp:positionV>
            <wp:extent cx="5788025" cy="2508250"/>
            <wp:effectExtent l="0" t="0" r="3175" b="6350"/>
            <wp:wrapTight wrapText="bothSides">
              <wp:wrapPolygon edited="0">
                <wp:start x="0" y="0"/>
                <wp:lineTo x="0" y="21436"/>
                <wp:lineTo x="9100" y="21436"/>
                <wp:lineTo x="15166" y="21436"/>
                <wp:lineTo x="21517" y="21436"/>
                <wp:lineTo x="21517" y="0"/>
                <wp:lineTo x="0"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88025" cy="2508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13E0E" w:rsidRPr="000B423A">
        <w:rPr>
          <w:color w:val="231F20"/>
        </w:rPr>
        <w:t xml:space="preserve">Two separate vibration sweeps are performed to extract the electrical performance of the device as well as its parameter values. These sweeps represent the frequency response of a forced, harmonic vibration, with a sinusoidal input over a 40–110 Hz frequency sweep. The signal is controlled using a custom LabVIEW program with proportional gain feedback control to maintain a constant acceleration of 6.06 </w:t>
      </w:r>
      <w:r w:rsidR="00213E0E" w:rsidRPr="000B423A">
        <w:rPr>
          <w:rFonts w:eastAsia="LucidaNewMath-Symbol"/>
          <w:i/>
          <w:iCs/>
          <w:color w:val="231F20"/>
        </w:rPr>
        <w:t xml:space="preserve">± </w:t>
      </w:r>
      <w:r w:rsidR="00213E0E" w:rsidRPr="000B423A">
        <w:rPr>
          <w:color w:val="231F20"/>
        </w:rPr>
        <w:t>0</w:t>
      </w:r>
      <w:r w:rsidR="00213E0E" w:rsidRPr="000B423A">
        <w:rPr>
          <w:i/>
          <w:iCs/>
          <w:color w:val="231F20"/>
        </w:rPr>
        <w:t>.</w:t>
      </w:r>
      <w:r w:rsidR="00213E0E" w:rsidRPr="000B423A">
        <w:rPr>
          <w:color w:val="231F20"/>
        </w:rPr>
        <w:t>05m/s2, so as to decouple the test stand dynamics from the device dynamics. The voltage output across varying load resistances is then collected into the LabVIEW program at a sampling rate of 10 kHz for a duration of one second at each distinct frequency value. The peak-to-peak voltage of the largest signal within that 1-second time interval is logged for each corresponding frequency value. From these tests, the natural frequency, effective elastic modulus, damping coefficients, voltage output, and power output for our selected constant acceleration source are experimentally found.</w:t>
      </w:r>
    </w:p>
    <w:p w14:paraId="534E957B" w14:textId="77777777" w:rsidR="00213E0E" w:rsidRPr="000B423A" w:rsidRDefault="00213E0E" w:rsidP="00213E0E"/>
    <w:p w14:paraId="7E05B60C" w14:textId="77777777" w:rsidR="004C78A5" w:rsidRPr="000B423A" w:rsidRDefault="004C78A5" w:rsidP="004C78A5">
      <w:pPr>
        <w:pStyle w:val="Heading2"/>
        <w:spacing w:line="480" w:lineRule="auto"/>
        <w:rPr>
          <w:rFonts w:ascii="Times New Roman" w:hAnsi="Times New Roman" w:cs="Times New Roman"/>
          <w:b/>
          <w:bCs/>
          <w:color w:val="auto"/>
          <w:kern w:val="32"/>
          <w:szCs w:val="24"/>
          <w:lang w:eastAsia="zh-CN"/>
        </w:rPr>
      </w:pPr>
      <w:bookmarkStart w:id="60" w:name="_Toc437011578"/>
      <w:r w:rsidRPr="000B423A">
        <w:rPr>
          <w:rFonts w:ascii="Times New Roman" w:hAnsi="Times New Roman" w:cs="Times New Roman"/>
          <w:b/>
          <w:bCs/>
          <w:color w:val="auto"/>
          <w:kern w:val="32"/>
          <w:szCs w:val="24"/>
          <w:lang w:eastAsia="zh-CN"/>
        </w:rPr>
        <w:t>3.4.1 Setting up the constant acceleration loop and control theory</w:t>
      </w:r>
      <w:bookmarkEnd w:id="60"/>
    </w:p>
    <w:p w14:paraId="4D57F85C" w14:textId="23228F5C" w:rsidR="00AD073B" w:rsidRPr="000B423A" w:rsidRDefault="00AD073B" w:rsidP="00AD073B">
      <w:r w:rsidRPr="000B423A">
        <w:t>This portion will be discussed in the full proposal.</w:t>
      </w:r>
    </w:p>
    <w:p w14:paraId="1C50A8D1" w14:textId="77777777" w:rsidR="00AD073B" w:rsidRPr="000B423A" w:rsidRDefault="00AD073B" w:rsidP="00AD073B"/>
    <w:p w14:paraId="586276D3" w14:textId="08AB777D" w:rsidR="00213E0E" w:rsidRPr="000B423A" w:rsidRDefault="004C78A5" w:rsidP="00213E0E">
      <w:pPr>
        <w:pStyle w:val="Heading2"/>
        <w:spacing w:line="480" w:lineRule="auto"/>
        <w:rPr>
          <w:rFonts w:ascii="Times New Roman" w:hAnsi="Times New Roman" w:cs="Times New Roman"/>
          <w:b/>
          <w:bCs/>
          <w:color w:val="auto"/>
          <w:kern w:val="32"/>
          <w:szCs w:val="24"/>
          <w:lang w:eastAsia="zh-CN"/>
        </w:rPr>
      </w:pPr>
      <w:bookmarkStart w:id="61" w:name="_Toc437011579"/>
      <w:r w:rsidRPr="000B423A">
        <w:rPr>
          <w:rFonts w:ascii="Times New Roman" w:hAnsi="Times New Roman" w:cs="Times New Roman"/>
          <w:b/>
          <w:bCs/>
          <w:color w:val="auto"/>
          <w:kern w:val="32"/>
          <w:szCs w:val="24"/>
          <w:lang w:eastAsia="zh-CN"/>
        </w:rPr>
        <w:t>3.5 Results and Discussion</w:t>
      </w:r>
      <w:bookmarkEnd w:id="61"/>
    </w:p>
    <w:p w14:paraId="54756686" w14:textId="65D7B012" w:rsidR="00213E0E" w:rsidRPr="000B423A" w:rsidRDefault="00213E0E" w:rsidP="0041600E">
      <w:pPr>
        <w:spacing w:line="480" w:lineRule="auto"/>
        <w:rPr>
          <w:color w:val="231F20"/>
        </w:rPr>
      </w:pPr>
      <w:r w:rsidRPr="000B423A">
        <w:t xml:space="preserve">Using the setup described in the previous section, four structures were fabricated with a post cure of 60, 90, 120, and 180 seconds.  The acceleration of the shaker was set to a constant </w:t>
      </w:r>
      <w:r w:rsidRPr="000B423A">
        <w:rPr>
          <w:szCs w:val="18"/>
        </w:rPr>
        <w:t>6.06±0.06 ms</w:t>
      </w:r>
      <w:r w:rsidRPr="000B423A">
        <w:rPr>
          <w:szCs w:val="18"/>
          <w:vertAlign w:val="superscript"/>
        </w:rPr>
        <w:t>-2</w:t>
      </w:r>
      <w:r w:rsidRPr="000B423A">
        <w:t xml:space="preserve">, a frequency sweep from 40 Hz to 110 Hz was performed to determine the resonant frequency of the VEH device, as well as yield the voltage and power performance when analyzed using varying resistive loads, see </w:t>
      </w:r>
      <w:r w:rsidR="0041600E" w:rsidRPr="000B423A">
        <w:fldChar w:fldCharType="begin"/>
      </w:r>
      <w:r w:rsidR="0041600E" w:rsidRPr="000B423A">
        <w:instrText xml:space="preserve"> REF _Ref238807373 \h </w:instrText>
      </w:r>
      <w:r w:rsidR="0041600E" w:rsidRPr="000B423A">
        <w:fldChar w:fldCharType="separate"/>
      </w:r>
      <w:r w:rsidR="00F028A4" w:rsidRPr="000B423A">
        <w:t xml:space="preserve">Figure </w:t>
      </w:r>
      <w:r w:rsidR="00F028A4">
        <w:rPr>
          <w:noProof/>
        </w:rPr>
        <w:t>14</w:t>
      </w:r>
      <w:r w:rsidR="0041600E" w:rsidRPr="000B423A">
        <w:fldChar w:fldCharType="end"/>
      </w:r>
      <w:r w:rsidRPr="000B423A">
        <w:t xml:space="preserve"> and </w:t>
      </w:r>
      <w:r w:rsidR="0041600E" w:rsidRPr="000B423A">
        <w:fldChar w:fldCharType="begin"/>
      </w:r>
      <w:r w:rsidR="0041600E" w:rsidRPr="000B423A">
        <w:instrText xml:space="preserve"> REF _Ref238807382 \h </w:instrText>
      </w:r>
      <w:r w:rsidR="0041600E" w:rsidRPr="000B423A">
        <w:fldChar w:fldCharType="separate"/>
      </w:r>
      <w:r w:rsidR="00F028A4" w:rsidRPr="000B423A">
        <w:t xml:space="preserve"> Figure </w:t>
      </w:r>
      <w:r w:rsidR="00F028A4">
        <w:rPr>
          <w:noProof/>
        </w:rPr>
        <w:t>15</w:t>
      </w:r>
      <w:r w:rsidR="0041600E" w:rsidRPr="000B423A">
        <w:fldChar w:fldCharType="end"/>
      </w:r>
      <w:r w:rsidRPr="000B423A">
        <w:t xml:space="preserve">.  From the plots, it is observed that the resonant frequency, the location of the peak voltage and power varies from 53.5 Hz to 80.5 Hz as the post cure time is increased from 1 minute to 3 minutes. More importantly it is also clear that the mechanical damping is reduced significantly as at lower post cure times.  The mechanical damping values for each of these tests is shown in Annex A and compared to the damping for other structures throughout the literature.  We found that as the post cure time was increased from 1 minute to 3 minutes the mechanical damping increased from 0.0595 to 0.0986 </w:t>
      </w:r>
      <w:r w:rsidRPr="000B423A">
        <w:rPr>
          <w:szCs w:val="18"/>
        </w:rPr>
        <w:t>kgs</w:t>
      </w:r>
      <w:r w:rsidRPr="000B423A">
        <w:rPr>
          <w:szCs w:val="18"/>
          <w:vertAlign w:val="superscript"/>
        </w:rPr>
        <w:t>-1</w:t>
      </w:r>
      <w:r w:rsidRPr="000B423A">
        <w:rPr>
          <w:szCs w:val="18"/>
        </w:rPr>
        <w:t xml:space="preserve"> </w:t>
      </w:r>
      <w:r w:rsidR="0041600E" w:rsidRPr="000B423A">
        <w:rPr>
          <w:szCs w:val="18"/>
        </w:rPr>
        <w:t>(</w:t>
      </w:r>
      <w:r w:rsidR="0041600E" w:rsidRPr="000B423A">
        <w:rPr>
          <w:szCs w:val="18"/>
        </w:rPr>
        <w:fldChar w:fldCharType="begin"/>
      </w:r>
      <w:r w:rsidR="0041600E" w:rsidRPr="000B423A">
        <w:rPr>
          <w:szCs w:val="18"/>
        </w:rPr>
        <w:instrText xml:space="preserve"> REF _Ref238807474 \h </w:instrText>
      </w:r>
      <w:r w:rsidR="0041600E" w:rsidRPr="000B423A">
        <w:rPr>
          <w:szCs w:val="18"/>
        </w:rPr>
      </w:r>
      <w:r w:rsidR="0041600E" w:rsidRPr="000B423A">
        <w:rPr>
          <w:szCs w:val="18"/>
        </w:rPr>
        <w:fldChar w:fldCharType="separate"/>
      </w:r>
      <w:r w:rsidR="00F028A4" w:rsidRPr="000B423A">
        <w:t xml:space="preserve">Figure </w:t>
      </w:r>
      <w:r w:rsidR="00F028A4">
        <w:rPr>
          <w:noProof/>
        </w:rPr>
        <w:t>16</w:t>
      </w:r>
      <w:r w:rsidR="0041600E" w:rsidRPr="000B423A">
        <w:rPr>
          <w:szCs w:val="18"/>
        </w:rPr>
        <w:fldChar w:fldCharType="end"/>
      </w:r>
      <w:r w:rsidR="0041600E" w:rsidRPr="000B423A">
        <w:rPr>
          <w:szCs w:val="18"/>
        </w:rPr>
        <w:t xml:space="preserve">). </w:t>
      </w:r>
      <w:r w:rsidRPr="000B423A">
        <w:rPr>
          <w:szCs w:val="18"/>
        </w:rPr>
        <w:t>This variation in mechanical damping has proven extremely useful for simultaneously tuning/reducing the resonant frequency and maximizing the power output.  The Young’s modulus was experimentally determined to be 399, 445, 795 and 904MPa (</w:t>
      </w:r>
      <w:r w:rsidR="0041600E" w:rsidRPr="000B423A">
        <w:rPr>
          <w:szCs w:val="18"/>
        </w:rPr>
        <w:fldChar w:fldCharType="begin"/>
      </w:r>
      <w:r w:rsidR="0041600E" w:rsidRPr="000B423A">
        <w:rPr>
          <w:szCs w:val="18"/>
        </w:rPr>
        <w:instrText xml:space="preserve"> REF _Ref238807452 \h </w:instrText>
      </w:r>
      <w:r w:rsidR="0041600E" w:rsidRPr="000B423A">
        <w:rPr>
          <w:szCs w:val="18"/>
        </w:rPr>
      </w:r>
      <w:r w:rsidR="0041600E" w:rsidRPr="000B423A">
        <w:rPr>
          <w:szCs w:val="18"/>
        </w:rPr>
        <w:fldChar w:fldCharType="separate"/>
      </w:r>
      <w:r w:rsidR="00F028A4" w:rsidRPr="000B423A">
        <w:rPr>
          <w:sz w:val="22"/>
          <w:szCs w:val="22"/>
        </w:rPr>
        <w:t xml:space="preserve">Figure </w:t>
      </w:r>
      <w:r w:rsidR="00F028A4">
        <w:rPr>
          <w:noProof/>
          <w:sz w:val="22"/>
          <w:szCs w:val="22"/>
        </w:rPr>
        <w:t>17</w:t>
      </w:r>
      <w:r w:rsidR="0041600E" w:rsidRPr="000B423A">
        <w:rPr>
          <w:szCs w:val="18"/>
        </w:rPr>
        <w:fldChar w:fldCharType="end"/>
      </w:r>
      <w:r w:rsidRPr="000B423A">
        <w:rPr>
          <w:szCs w:val="18"/>
        </w:rPr>
        <w:t xml:space="preserve">) with post cure times of 60, 90 120 and 180 seconds.  The modulus was calculated assuming a Poisson’s ratio of 0.4 and using each of the measured values mentioned in Fabrication Process section.  Also from the plots a maximum voltage outputs of </w:t>
      </w:r>
      <w:r w:rsidRPr="000B423A">
        <w:rPr>
          <w:color w:val="222222"/>
        </w:rPr>
        <w:t>777.6, 773.1, 582.1, 477.0 mV</w:t>
      </w:r>
      <w:r w:rsidRPr="000B423A">
        <w:rPr>
          <w:szCs w:val="18"/>
        </w:rPr>
        <w:t>were observed when measuring across a 10.01 M</w:t>
      </w:r>
      <w:r w:rsidRPr="000B423A">
        <w:rPr>
          <w:color w:val="231F20"/>
        </w:rPr>
        <w:t>Ω</w:t>
      </w:r>
      <w:r w:rsidRPr="000B423A">
        <w:rPr>
          <w:szCs w:val="18"/>
        </w:rPr>
        <w:t xml:space="preserve"> resistive load at 6.06±0.06 ms</w:t>
      </w:r>
      <w:r w:rsidRPr="000B423A">
        <w:rPr>
          <w:szCs w:val="18"/>
          <w:vertAlign w:val="superscript"/>
        </w:rPr>
        <w:t>-2</w:t>
      </w:r>
      <w:r w:rsidRPr="000B423A">
        <w:rPr>
          <w:i/>
          <w:szCs w:val="18"/>
          <w:vertAlign w:val="superscript"/>
        </w:rPr>
        <w:t xml:space="preserve"> </w:t>
      </w:r>
      <w:r w:rsidRPr="000B423A">
        <w:rPr>
          <w:szCs w:val="18"/>
        </w:rPr>
        <w:t xml:space="preserve">and a maximum power outputs of </w:t>
      </w:r>
      <w:r w:rsidRPr="000B423A">
        <w:rPr>
          <w:color w:val="222222"/>
        </w:rPr>
        <w:t>120.4, 105.0, 82.4, 56.5</w:t>
      </w:r>
      <w:r w:rsidRPr="000B423A">
        <w:rPr>
          <w:szCs w:val="18"/>
        </w:rPr>
        <w:t xml:space="preserve"> </w:t>
      </w:r>
      <w:r w:rsidRPr="000B423A">
        <w:rPr>
          <w:i/>
          <w:iCs/>
          <w:color w:val="231F20"/>
        </w:rPr>
        <w:t>μ</w:t>
      </w:r>
      <w:r w:rsidRPr="000B423A">
        <w:rPr>
          <w:color w:val="231F20"/>
        </w:rPr>
        <w:t xml:space="preserve">W when measuring across a 1113 Ω resistive load.  Normalizing the results with respect to the G-level of the excitation’s acceleration, the maximum voltage output is 1258, 1251, 942, 772 mV and maximum power outputs of 195, 170, 133, 91 </w:t>
      </w:r>
      <w:r w:rsidRPr="000B423A">
        <w:rPr>
          <w:i/>
          <w:iCs/>
          <w:color w:val="231F20"/>
        </w:rPr>
        <w:lastRenderedPageBreak/>
        <w:t>μ</w:t>
      </w:r>
      <w:r w:rsidRPr="000B423A">
        <w:rPr>
          <w:color w:val="231F20"/>
        </w:rPr>
        <w:t>W/G.  The mechanical damping of these structures was derived to be 0.0595, 0.0707, 0.0856, 0.</w:t>
      </w:r>
      <w:r w:rsidRPr="000B423A">
        <w:rPr>
          <w:i/>
          <w:color w:val="231F20"/>
        </w:rPr>
        <w:t xml:space="preserve">0986 </w:t>
      </w:r>
      <w:r w:rsidRPr="000B423A">
        <w:rPr>
          <w:i/>
          <w:szCs w:val="18"/>
        </w:rPr>
        <w:t>kgs</w:t>
      </w:r>
      <w:r w:rsidRPr="000B423A">
        <w:rPr>
          <w:i/>
          <w:szCs w:val="18"/>
          <w:vertAlign w:val="superscript"/>
        </w:rPr>
        <w:t xml:space="preserve">-1 </w:t>
      </w:r>
      <w:r w:rsidRPr="000B423A">
        <w:rPr>
          <w:color w:val="231F20"/>
        </w:rPr>
        <w:t>(</w:t>
      </w:r>
      <w:r w:rsidR="0041600E" w:rsidRPr="000B423A">
        <w:rPr>
          <w:color w:val="231F20"/>
        </w:rPr>
        <w:fldChar w:fldCharType="begin"/>
      </w:r>
      <w:r w:rsidR="0041600E" w:rsidRPr="000B423A">
        <w:rPr>
          <w:color w:val="231F20"/>
        </w:rPr>
        <w:instrText xml:space="preserve"> REF _Ref238807474 \h </w:instrText>
      </w:r>
      <w:r w:rsidR="0041600E" w:rsidRPr="000B423A">
        <w:rPr>
          <w:color w:val="231F20"/>
        </w:rPr>
      </w:r>
      <w:r w:rsidR="0041600E" w:rsidRPr="000B423A">
        <w:rPr>
          <w:color w:val="231F20"/>
        </w:rPr>
        <w:fldChar w:fldCharType="separate"/>
      </w:r>
      <w:r w:rsidR="00F028A4" w:rsidRPr="000B423A">
        <w:t xml:space="preserve">Figure </w:t>
      </w:r>
      <w:r w:rsidR="00F028A4">
        <w:rPr>
          <w:noProof/>
        </w:rPr>
        <w:t>16</w:t>
      </w:r>
      <w:r w:rsidR="0041600E" w:rsidRPr="000B423A">
        <w:rPr>
          <w:color w:val="231F20"/>
        </w:rPr>
        <w:fldChar w:fldCharType="end"/>
      </w:r>
      <w:r w:rsidRPr="000B423A">
        <w:rPr>
          <w:color w:val="231F20"/>
        </w:rPr>
        <w:t xml:space="preserve">).  As a reminder all of this data refers to the 1, 1.5, 2, and 3 minute post cured structures. </w:t>
      </w:r>
    </w:p>
    <w:p w14:paraId="36EB15C5" w14:textId="77777777" w:rsidR="00213E0E" w:rsidRPr="000B423A" w:rsidRDefault="00213E0E" w:rsidP="00213E0E">
      <w:pPr>
        <w:pStyle w:val="BodyTextIndent"/>
        <w:rPr>
          <w:color w:val="231F20"/>
          <w:kern w:val="0"/>
        </w:rPr>
      </w:pPr>
    </w:p>
    <w:p w14:paraId="00491A6E" w14:textId="0F285D56" w:rsidR="0020645B" w:rsidRPr="000B423A" w:rsidRDefault="00213E0E" w:rsidP="00370353">
      <w:pPr>
        <w:pStyle w:val="BodyTextIndent"/>
        <w:keepNext/>
        <w:ind w:firstLine="0"/>
        <w:jc w:val="center"/>
      </w:pPr>
      <w:r w:rsidRPr="000B423A">
        <w:rPr>
          <w:b/>
          <w:noProof/>
        </w:rPr>
        <w:drawing>
          <wp:inline distT="0" distB="0" distL="0" distR="0" wp14:anchorId="143E1373" wp14:editId="59760075">
            <wp:extent cx="2772697" cy="1560926"/>
            <wp:effectExtent l="0" t="0" r="0" b="0"/>
            <wp:docPr id="4" name="Picture 4" descr="C:\Users\Evan\Dropbox\Northwestern\Magneto-Static Energy Harvesting\Publication &amp; Images\ASME IDETC Conference\Images\Images Updated\power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van\Dropbox\Northwestern\Magneto-Static Energy Harvesting\Publication &amp; Images\ASME IDETC Conference\Images\Images Updated\power_freq.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2697" cy="1560926"/>
                    </a:xfrm>
                    <a:prstGeom prst="rect">
                      <a:avLst/>
                    </a:prstGeom>
                    <a:noFill/>
                    <a:ln>
                      <a:noFill/>
                    </a:ln>
                  </pic:spPr>
                </pic:pic>
              </a:graphicData>
            </a:graphic>
          </wp:inline>
        </w:drawing>
      </w:r>
      <w:r w:rsidR="00286E7C" w:rsidRPr="000B423A">
        <w:rPr>
          <w:b/>
          <w:noProof/>
        </w:rPr>
        <w:t xml:space="preserve"> </w:t>
      </w:r>
      <w:r w:rsidR="00286E7C" w:rsidRPr="000B423A">
        <w:rPr>
          <w:b/>
          <w:noProof/>
        </w:rPr>
        <w:drawing>
          <wp:inline distT="0" distB="0" distL="0" distR="0" wp14:anchorId="0562EB60" wp14:editId="567A776E">
            <wp:extent cx="2772697" cy="1560926"/>
            <wp:effectExtent l="0" t="0" r="0" b="0"/>
            <wp:docPr id="9" name="Picture 9" descr="C:\Users\Evan\Dropbox\Northwestern\Magneto-Static Energy Harvesting\Publication &amp; Images\ASME IDETC Conference\Images\Images Updated\volt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van\Dropbox\Northwestern\Magneto-Static Energy Harvesting\Publication &amp; Images\ASME IDETC Conference\Images\Images Updated\volt_freq.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2697" cy="1560926"/>
                    </a:xfrm>
                    <a:prstGeom prst="rect">
                      <a:avLst/>
                    </a:prstGeom>
                    <a:noFill/>
                    <a:ln>
                      <a:noFill/>
                    </a:ln>
                  </pic:spPr>
                </pic:pic>
              </a:graphicData>
            </a:graphic>
          </wp:inline>
        </w:drawing>
      </w:r>
    </w:p>
    <w:p w14:paraId="2366A14E" w14:textId="4C627854" w:rsidR="00213E0E" w:rsidRPr="000B423A" w:rsidRDefault="0020645B" w:rsidP="00286E7C">
      <w:pPr>
        <w:pStyle w:val="Caption"/>
        <w:jc w:val="both"/>
        <w:rPr>
          <w:color w:val="auto"/>
          <w:sz w:val="24"/>
          <w:szCs w:val="24"/>
        </w:rPr>
      </w:pPr>
      <w:bookmarkStart w:id="62" w:name="_Ref238807373"/>
      <w:bookmarkStart w:id="63" w:name="_Toc308026243"/>
      <w:r w:rsidRPr="000B423A">
        <w:rPr>
          <w:color w:val="auto"/>
          <w:sz w:val="24"/>
          <w:szCs w:val="24"/>
        </w:rPr>
        <w:t xml:space="preserve">Figure </w:t>
      </w:r>
      <w:r w:rsidRPr="000B423A">
        <w:rPr>
          <w:color w:val="auto"/>
          <w:sz w:val="24"/>
          <w:szCs w:val="24"/>
        </w:rPr>
        <w:fldChar w:fldCharType="begin"/>
      </w:r>
      <w:r w:rsidRPr="000B423A">
        <w:rPr>
          <w:color w:val="auto"/>
          <w:sz w:val="24"/>
          <w:szCs w:val="24"/>
        </w:rPr>
        <w:instrText xml:space="preserve"> SEQ Figure \* ARABIC </w:instrText>
      </w:r>
      <w:r w:rsidRPr="000B423A">
        <w:rPr>
          <w:color w:val="auto"/>
          <w:sz w:val="24"/>
          <w:szCs w:val="24"/>
        </w:rPr>
        <w:fldChar w:fldCharType="separate"/>
      </w:r>
      <w:r w:rsidR="00F028A4">
        <w:rPr>
          <w:noProof/>
          <w:color w:val="auto"/>
          <w:sz w:val="24"/>
          <w:szCs w:val="24"/>
        </w:rPr>
        <w:t>14</w:t>
      </w:r>
      <w:r w:rsidRPr="000B423A">
        <w:rPr>
          <w:color w:val="auto"/>
          <w:sz w:val="24"/>
          <w:szCs w:val="24"/>
        </w:rPr>
        <w:fldChar w:fldCharType="end"/>
      </w:r>
      <w:bookmarkEnd w:id="62"/>
      <w:r w:rsidRPr="000B423A">
        <w:rPr>
          <w:color w:val="auto"/>
          <w:sz w:val="24"/>
          <w:szCs w:val="24"/>
        </w:rPr>
        <w:t xml:space="preserve"> Power vs. frequency for 1-3 minutes of post-exposure.  Resonant frequency shifts 53.5-80.5 Hz and power output increases from 55.4 to 119.6 μW (when excited at a constant acceleration of 6.06 ±0.06 ms</w:t>
      </w:r>
      <w:r w:rsidRPr="000B423A">
        <w:rPr>
          <w:color w:val="auto"/>
          <w:sz w:val="24"/>
          <w:szCs w:val="24"/>
          <w:vertAlign w:val="superscript"/>
        </w:rPr>
        <w:t>-2</w:t>
      </w:r>
      <w:r w:rsidRPr="000B423A">
        <w:rPr>
          <w:color w:val="auto"/>
          <w:sz w:val="24"/>
          <w:szCs w:val="24"/>
        </w:rPr>
        <w:t>)</w:t>
      </w:r>
      <w:bookmarkStart w:id="64" w:name="_Ref238807382"/>
      <w:r w:rsidR="00286E7C" w:rsidRPr="000B423A">
        <w:rPr>
          <w:color w:val="auto"/>
          <w:sz w:val="24"/>
          <w:szCs w:val="24"/>
        </w:rPr>
        <w:t xml:space="preserve"> </w:t>
      </w:r>
      <w:r w:rsidR="00F3604D" w:rsidRPr="000B423A">
        <w:rPr>
          <w:color w:val="auto"/>
          <w:sz w:val="24"/>
          <w:szCs w:val="24"/>
        </w:rPr>
        <w:t xml:space="preserve">Figure </w:t>
      </w:r>
      <w:r w:rsidR="00F3604D" w:rsidRPr="000B423A">
        <w:rPr>
          <w:color w:val="auto"/>
          <w:sz w:val="24"/>
          <w:szCs w:val="24"/>
        </w:rPr>
        <w:fldChar w:fldCharType="begin"/>
      </w:r>
      <w:r w:rsidR="00F3604D" w:rsidRPr="000B423A">
        <w:rPr>
          <w:color w:val="auto"/>
          <w:sz w:val="24"/>
          <w:szCs w:val="24"/>
        </w:rPr>
        <w:instrText xml:space="preserve"> SEQ Figure \* ARABIC </w:instrText>
      </w:r>
      <w:r w:rsidR="00F3604D" w:rsidRPr="000B423A">
        <w:rPr>
          <w:color w:val="auto"/>
          <w:sz w:val="24"/>
          <w:szCs w:val="24"/>
        </w:rPr>
        <w:fldChar w:fldCharType="separate"/>
      </w:r>
      <w:r w:rsidR="00F028A4">
        <w:rPr>
          <w:noProof/>
          <w:color w:val="auto"/>
          <w:sz w:val="24"/>
          <w:szCs w:val="24"/>
        </w:rPr>
        <w:t>15</w:t>
      </w:r>
      <w:r w:rsidR="00F3604D" w:rsidRPr="000B423A">
        <w:rPr>
          <w:color w:val="auto"/>
          <w:sz w:val="24"/>
          <w:szCs w:val="24"/>
        </w:rPr>
        <w:fldChar w:fldCharType="end"/>
      </w:r>
      <w:bookmarkEnd w:id="64"/>
      <w:r w:rsidR="00F3604D" w:rsidRPr="000B423A">
        <w:rPr>
          <w:color w:val="auto"/>
          <w:sz w:val="24"/>
          <w:szCs w:val="24"/>
        </w:rPr>
        <w:t>. Voltage vs. frequency for 1-3 minutes of post-exposure, resonant frequency shifts 53.5-80.5 Hz and power output increases from 55.4 to 119.6 μW (when excited at a constant acceleration of 6.06±0.06 ms</w:t>
      </w:r>
      <w:r w:rsidR="00F3604D" w:rsidRPr="000B423A">
        <w:rPr>
          <w:color w:val="auto"/>
          <w:sz w:val="24"/>
          <w:szCs w:val="24"/>
          <w:vertAlign w:val="superscript"/>
        </w:rPr>
        <w:t>-2</w:t>
      </w:r>
      <w:r w:rsidR="00F3604D" w:rsidRPr="000B423A">
        <w:rPr>
          <w:color w:val="auto"/>
          <w:sz w:val="24"/>
          <w:szCs w:val="24"/>
        </w:rPr>
        <w:t>)</w:t>
      </w:r>
      <w:bookmarkEnd w:id="63"/>
    </w:p>
    <w:p w14:paraId="08D6DC2B" w14:textId="6556D48F" w:rsidR="00370353" w:rsidRPr="000B423A" w:rsidRDefault="00213E0E" w:rsidP="00370353">
      <w:pPr>
        <w:pStyle w:val="BodyTextIndent"/>
        <w:keepNext/>
        <w:ind w:firstLine="0"/>
        <w:jc w:val="center"/>
      </w:pPr>
      <w:r w:rsidRPr="000B423A">
        <w:rPr>
          <w:noProof/>
        </w:rPr>
        <w:drawing>
          <wp:inline distT="0" distB="0" distL="0" distR="0" wp14:anchorId="717C6C5C" wp14:editId="6903C613">
            <wp:extent cx="2772697" cy="1560926"/>
            <wp:effectExtent l="0" t="0" r="0" b="0"/>
            <wp:docPr id="14" name="Picture 14" descr="C:\Users\Evan\Dropbox\Northwestern\Magneto-Static Energy Harvesting\Publication &amp; Images\ASME IDETC Conference\Images\Images Updated\cp_postc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van\Dropbox\Northwestern\Magneto-Static Energy Harvesting\Publication &amp; Images\ASME IDETC Conference\Images\Images Updated\cp_postcure.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72697" cy="1560926"/>
                    </a:xfrm>
                    <a:prstGeom prst="rect">
                      <a:avLst/>
                    </a:prstGeom>
                    <a:noFill/>
                    <a:ln>
                      <a:noFill/>
                    </a:ln>
                  </pic:spPr>
                </pic:pic>
              </a:graphicData>
            </a:graphic>
          </wp:inline>
        </w:drawing>
      </w:r>
      <w:r w:rsidR="00286E7C" w:rsidRPr="000B423A">
        <w:rPr>
          <w:noProof/>
        </w:rPr>
        <w:t xml:space="preserve"> </w:t>
      </w:r>
      <w:r w:rsidR="00286E7C" w:rsidRPr="000B423A">
        <w:rPr>
          <w:noProof/>
        </w:rPr>
        <w:drawing>
          <wp:inline distT="0" distB="0" distL="0" distR="0" wp14:anchorId="5BFBDEA7" wp14:editId="289D9283">
            <wp:extent cx="2886997" cy="1625272"/>
            <wp:effectExtent l="0" t="0" r="8890" b="635"/>
            <wp:docPr id="15" name="Picture 15" descr="C:\Users\Evan\Dropbox\Northwestern\Magneto-Static Energy Harvesting\Publication &amp; Images\ASME IDETC Conference\Images\Images Updated\E_postc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van\Dropbox\Northwestern\Magneto-Static Energy Harvesting\Publication &amp; Images\ASME IDETC Conference\Images\Images Updated\E_postcure.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6997" cy="1625272"/>
                    </a:xfrm>
                    <a:prstGeom prst="rect">
                      <a:avLst/>
                    </a:prstGeom>
                    <a:noFill/>
                    <a:ln>
                      <a:noFill/>
                    </a:ln>
                  </pic:spPr>
                </pic:pic>
              </a:graphicData>
            </a:graphic>
          </wp:inline>
        </w:drawing>
      </w:r>
    </w:p>
    <w:p w14:paraId="21DF8355" w14:textId="4BE37E90" w:rsidR="00213E0E" w:rsidRPr="000B423A" w:rsidRDefault="00370353" w:rsidP="00286E7C">
      <w:pPr>
        <w:pStyle w:val="Caption"/>
        <w:jc w:val="center"/>
        <w:rPr>
          <w:color w:val="auto"/>
          <w:sz w:val="22"/>
          <w:szCs w:val="22"/>
        </w:rPr>
      </w:pPr>
      <w:bookmarkStart w:id="65" w:name="_Ref238807474"/>
      <w:bookmarkStart w:id="66" w:name="_Toc308026244"/>
      <w:r w:rsidRPr="000B423A">
        <w:rPr>
          <w:color w:val="auto"/>
          <w:sz w:val="24"/>
          <w:szCs w:val="24"/>
        </w:rPr>
        <w:t xml:space="preserve">Figure </w:t>
      </w:r>
      <w:r w:rsidRPr="000B423A">
        <w:rPr>
          <w:color w:val="auto"/>
          <w:sz w:val="24"/>
          <w:szCs w:val="24"/>
        </w:rPr>
        <w:fldChar w:fldCharType="begin"/>
      </w:r>
      <w:r w:rsidRPr="000B423A">
        <w:rPr>
          <w:color w:val="auto"/>
          <w:sz w:val="24"/>
          <w:szCs w:val="24"/>
        </w:rPr>
        <w:instrText xml:space="preserve"> SEQ Figure \* ARABIC </w:instrText>
      </w:r>
      <w:r w:rsidRPr="000B423A">
        <w:rPr>
          <w:color w:val="auto"/>
          <w:sz w:val="24"/>
          <w:szCs w:val="24"/>
        </w:rPr>
        <w:fldChar w:fldCharType="separate"/>
      </w:r>
      <w:r w:rsidR="00F028A4">
        <w:rPr>
          <w:noProof/>
          <w:color w:val="auto"/>
          <w:sz w:val="24"/>
          <w:szCs w:val="24"/>
        </w:rPr>
        <w:t>16</w:t>
      </w:r>
      <w:r w:rsidRPr="000B423A">
        <w:rPr>
          <w:color w:val="auto"/>
          <w:sz w:val="24"/>
          <w:szCs w:val="24"/>
        </w:rPr>
        <w:fldChar w:fldCharType="end"/>
      </w:r>
      <w:bookmarkEnd w:id="65"/>
      <w:r w:rsidRPr="000B423A">
        <w:rPr>
          <w:color w:val="auto"/>
          <w:sz w:val="24"/>
          <w:szCs w:val="24"/>
        </w:rPr>
        <w:t>. Parasitic damping coefficient [kg/s] vs. postcure time [min] for four spring structures cured at 1, 1.5, 2 and 3 minutes with a 1.184g load mass.</w:t>
      </w:r>
      <w:r w:rsidR="00286E7C" w:rsidRPr="000B423A">
        <w:rPr>
          <w:color w:val="auto"/>
          <w:sz w:val="24"/>
          <w:szCs w:val="24"/>
        </w:rPr>
        <w:t xml:space="preserve"> </w:t>
      </w:r>
      <w:bookmarkStart w:id="67" w:name="_Ref238807452"/>
      <w:r w:rsidR="00286E7C" w:rsidRPr="000B423A">
        <w:rPr>
          <w:color w:val="auto"/>
          <w:sz w:val="22"/>
          <w:szCs w:val="22"/>
        </w:rPr>
        <w:t xml:space="preserve">Figure </w:t>
      </w:r>
      <w:r w:rsidR="00286E7C" w:rsidRPr="000B423A">
        <w:rPr>
          <w:color w:val="auto"/>
          <w:sz w:val="22"/>
          <w:szCs w:val="22"/>
        </w:rPr>
        <w:fldChar w:fldCharType="begin"/>
      </w:r>
      <w:r w:rsidR="00286E7C" w:rsidRPr="000B423A">
        <w:rPr>
          <w:color w:val="auto"/>
          <w:sz w:val="22"/>
          <w:szCs w:val="22"/>
        </w:rPr>
        <w:instrText xml:space="preserve"> SEQ Figure \* ARABIC </w:instrText>
      </w:r>
      <w:r w:rsidR="00286E7C" w:rsidRPr="000B423A">
        <w:rPr>
          <w:color w:val="auto"/>
          <w:sz w:val="22"/>
          <w:szCs w:val="22"/>
        </w:rPr>
        <w:fldChar w:fldCharType="separate"/>
      </w:r>
      <w:r w:rsidR="00F028A4">
        <w:rPr>
          <w:noProof/>
          <w:color w:val="auto"/>
          <w:sz w:val="22"/>
          <w:szCs w:val="22"/>
        </w:rPr>
        <w:t>17</w:t>
      </w:r>
      <w:r w:rsidR="00286E7C" w:rsidRPr="000B423A">
        <w:rPr>
          <w:noProof/>
          <w:color w:val="auto"/>
          <w:sz w:val="22"/>
          <w:szCs w:val="22"/>
        </w:rPr>
        <w:fldChar w:fldCharType="end"/>
      </w:r>
      <w:bookmarkEnd w:id="67"/>
      <w:r w:rsidR="00286E7C" w:rsidRPr="000B423A">
        <w:rPr>
          <w:color w:val="auto"/>
          <w:sz w:val="22"/>
          <w:szCs w:val="22"/>
        </w:rPr>
        <w:t>. Elastic Modulus [MPa] vs. Postcure Time[Min] for four spring structures cured at 1, 1.5, 2 and 3 minutes with a 1.184g load mass.</w:t>
      </w:r>
      <w:bookmarkEnd w:id="66"/>
    </w:p>
    <w:p w14:paraId="153FCC84" w14:textId="77777777" w:rsidR="004C78A5" w:rsidRPr="000B423A" w:rsidRDefault="004C78A5" w:rsidP="004C78A5">
      <w:pPr>
        <w:pStyle w:val="Heading2"/>
        <w:spacing w:line="480" w:lineRule="auto"/>
        <w:rPr>
          <w:rFonts w:ascii="Times New Roman" w:hAnsi="Times New Roman" w:cs="Times New Roman"/>
        </w:rPr>
      </w:pPr>
      <w:bookmarkStart w:id="68" w:name="_Toc437011580"/>
      <w:r w:rsidRPr="000B423A">
        <w:rPr>
          <w:rFonts w:ascii="Times New Roman" w:hAnsi="Times New Roman" w:cs="Times New Roman"/>
          <w:b/>
          <w:bCs/>
          <w:color w:val="auto"/>
          <w:kern w:val="32"/>
          <w:szCs w:val="24"/>
          <w:lang w:eastAsia="zh-CN"/>
        </w:rPr>
        <w:t>3.6 Conclusion</w:t>
      </w:r>
      <w:bookmarkEnd w:id="68"/>
    </w:p>
    <w:p w14:paraId="556F7505" w14:textId="280A99B2" w:rsidR="00213E0E" w:rsidRPr="000B423A" w:rsidRDefault="00213E0E" w:rsidP="00FD77B0">
      <w:pPr>
        <w:pStyle w:val="BodyTextIndent"/>
        <w:spacing w:line="480" w:lineRule="auto"/>
        <w:rPr>
          <w:bCs/>
          <w:color w:val="000000"/>
          <w:sz w:val="24"/>
          <w:szCs w:val="24"/>
        </w:rPr>
      </w:pPr>
      <w:r w:rsidRPr="000B423A">
        <w:rPr>
          <w:sz w:val="24"/>
          <w:szCs w:val="24"/>
        </w:rPr>
        <w:t xml:space="preserve">To conclude, two comparisons of this spring design with other small-scale VEH structures in the literature is given, see Annex A and Annex B.  Of notable distinction, it is observed that since the PuSL process utilizes polymeric material, this work has the lowest Young’s modulus (399MPa) and density (1.011 g/cm3) for a VEH spring structure to date.  The spring structure </w:t>
      </w:r>
      <w:r w:rsidRPr="000B423A">
        <w:rPr>
          <w:sz w:val="24"/>
          <w:szCs w:val="24"/>
        </w:rPr>
        <w:lastRenderedPageBreak/>
        <w:t>also has the smallest “largest feature size” for a resonating structure in the sub-100 Hz range due to its 3D geometric design.   The largest feature size is defined as the largest feature length (length, width, or thickness) of the resonating structure.  Thus, the claim is that the PuSL fabrication method, along with the 3D helical design choice, yields the most compact VEH spring structure to date that is tuned to resonate at sub-100Hz.  To justify this claim, the spring structure in this work is compared to the smallest “largest feature size” of a sub-100 Hz resonance VEH, which is described in Beeby et al. at 2.4 times this work’s value, or 8 mm</w:t>
      </w:r>
      <w:r w:rsidRPr="000B423A">
        <w:rPr>
          <w:bCs/>
          <w:color w:val="000000"/>
          <w:sz w:val="24"/>
          <w:szCs w:val="24"/>
        </w:rPr>
        <w:t xml:space="preserve"> </w:t>
      </w:r>
      <w:r w:rsidRPr="000B423A">
        <w:rPr>
          <w:bCs/>
          <w:color w:val="000000"/>
          <w:sz w:val="24"/>
          <w:szCs w:val="24"/>
        </w:rPr>
        <w:fldChar w:fldCharType="begin"/>
      </w:r>
      <w:r w:rsidR="008F2398">
        <w:rPr>
          <w:bCs/>
          <w:color w:val="000000"/>
          <w:sz w:val="24"/>
          <w:szCs w:val="24"/>
        </w:rPr>
        <w:instrText xml:space="preserve"> ADDIN EN.CITE &lt;EndNote&gt;&lt;Cite&gt;&lt;Author&gt;Beeby&lt;/Author&gt;&lt;Year&gt;2007&lt;/Year&gt;&lt;RecNum&gt;22&lt;/RecNum&gt;&lt;DisplayText&gt;[63]&lt;/DisplayText&gt;&lt;record&gt;&lt;rec-number&gt;22&lt;/rec-number&gt;&lt;foreign-keys&gt;&lt;key app="EN" db-id="s5za29p0bpatzae0esa5zsxrzdzdd5frppf2"&gt;22&lt;/key&gt;&lt;key app="ENWeb" db-id="TrQGugrtqgYAACYHDGE"&gt;10&lt;/key&gt;&lt;/foreign-keys&gt;&lt;ref-type name="Journal Article"&gt;17&lt;/ref-type&gt;&lt;contributors&gt;&lt;authors&gt;&lt;author&gt;Beeby, S. P.&lt;/author&gt;&lt;author&gt;Torah, R. N.&lt;/author&gt;&lt;author&gt;Tudor, M. J.&lt;/author&gt;&lt;author&gt;Glynne-Jones, P.&lt;/author&gt;&lt;author&gt;O&amp;apos;Donnell, T.&lt;/author&gt;&lt;author&gt;Saha, C. R.&lt;/author&gt;&lt;author&gt;Roy, S.&lt;/author&gt;&lt;/authors&gt;&lt;/contributors&gt;&lt;auth-address&gt;Beeby, SP&amp;#xD;Univ Southampton, Sch Elect &amp;amp; Comp Sci, Southampton SO17 1BJ, Hants, England&amp;#xD;Univ Southampton, Sch Elect &amp;amp; Comp Sci, Southampton SO17 1BJ, Hants, England&amp;#xD;Univ Southampton, Sch Elect &amp;amp; Comp Sci, Southampton SO17 1BJ, Hants, England&amp;#xD;Natl Univ Ireland Univ Coll Cork, Tyndall Natl Inst, Cork, Ireland&lt;/auth-address&gt;&lt;titles&gt;&lt;title&gt;A micro electromagnetic generator for vibration energy harvesting&lt;/title&gt;&lt;secondary-title&gt;Journal of Micromechanics and Microengineering&lt;/secondary-title&gt;&lt;alt-title&gt;J Micromech Microeng&lt;/alt-title&gt;&lt;/titles&gt;&lt;periodical&gt;&lt;full-title&gt;Journal of Micromechanics and Microengineering&lt;/full-title&gt;&lt;abbr-1&gt;J Micromech Microeng&lt;/abbr-1&gt;&lt;/periodical&gt;&lt;alt-periodical&gt;&lt;full-title&gt;Journal of Micromechanics and Microengineering&lt;/full-title&gt;&lt;abbr-1&gt;J Micromech Microeng&lt;/abbr-1&gt;&lt;/alt-periodical&gt;&lt;pages&gt;1257-1265&lt;/pages&gt;&lt;volume&gt;17&lt;/volume&gt;&lt;number&gt;7&lt;/number&gt;&lt;keywords&gt;&lt;keyword&gt;power generator&lt;/keyword&gt;&lt;keyword&gt;systems&lt;/keyword&gt;&lt;/keywords&gt;&lt;dates&gt;&lt;year&gt;2007&lt;/year&gt;&lt;pub-dates&gt;&lt;date&gt;Jul&lt;/date&gt;&lt;/pub-dates&gt;&lt;/dates&gt;&lt;isbn&gt;0960-1317&lt;/isbn&gt;&lt;accession-num&gt;ISI:000247924900027&lt;/accession-num&gt;&lt;urls&gt;&lt;related-urls&gt;&lt;url&gt;&amp;lt;Go to ISI&amp;gt;://000247924900027&lt;/url&gt;&lt;/related-urls&gt;&lt;/urls&gt;&lt;electronic-resource-num&gt;Doi 10.1088/0960-1317/17/7/007&lt;/electronic-resource-num&gt;&lt;language&gt;English&lt;/language&gt;&lt;/record&gt;&lt;/Cite&gt;&lt;/EndNote&gt;</w:instrText>
      </w:r>
      <w:r w:rsidRPr="000B423A">
        <w:rPr>
          <w:bCs/>
          <w:color w:val="000000"/>
          <w:sz w:val="24"/>
          <w:szCs w:val="24"/>
        </w:rPr>
        <w:fldChar w:fldCharType="separate"/>
      </w:r>
      <w:r w:rsidR="008F2398">
        <w:rPr>
          <w:bCs/>
          <w:noProof/>
          <w:color w:val="000000"/>
          <w:sz w:val="24"/>
          <w:szCs w:val="24"/>
        </w:rPr>
        <w:t>[</w:t>
      </w:r>
      <w:hyperlink w:anchor="_ENREF_63" w:tooltip="Beeby, 2007 #22" w:history="1">
        <w:r w:rsidR="008F2398">
          <w:rPr>
            <w:bCs/>
            <w:noProof/>
            <w:color w:val="000000"/>
            <w:sz w:val="24"/>
            <w:szCs w:val="24"/>
          </w:rPr>
          <w:t>63</w:t>
        </w:r>
      </w:hyperlink>
      <w:r w:rsidR="008F2398">
        <w:rPr>
          <w:bCs/>
          <w:noProof/>
          <w:color w:val="000000"/>
          <w:sz w:val="24"/>
          <w:szCs w:val="24"/>
        </w:rPr>
        <w:t>]</w:t>
      </w:r>
      <w:r w:rsidRPr="000B423A">
        <w:rPr>
          <w:bCs/>
          <w:color w:val="000000"/>
          <w:sz w:val="24"/>
          <w:szCs w:val="24"/>
        </w:rPr>
        <w:fldChar w:fldCharType="end"/>
      </w:r>
      <w:r w:rsidRPr="000B423A">
        <w:rPr>
          <w:bCs/>
          <w:color w:val="000000"/>
          <w:sz w:val="24"/>
          <w:szCs w:val="24"/>
        </w:rPr>
        <w:t xml:space="preserve">.  Additionally, when slightly relaxing the sub-100 Hz resonance constraint and simply comparing with the smallest ‘largest feature size,’ the work described in Ching et al. is still larger than this work’s value with a 4 mm radius planar spring and with a resonant frequency that is 1.8 times higher at 110 Hz </w:t>
      </w:r>
      <w:r w:rsidRPr="000B423A">
        <w:rPr>
          <w:bCs/>
          <w:color w:val="000000"/>
          <w:sz w:val="24"/>
          <w:szCs w:val="24"/>
        </w:rPr>
        <w:fldChar w:fldCharType="begin"/>
      </w:r>
      <w:r w:rsidR="008F2398">
        <w:rPr>
          <w:bCs/>
          <w:color w:val="000000"/>
          <w:sz w:val="24"/>
          <w:szCs w:val="24"/>
        </w:rPr>
        <w:instrText xml:space="preserve"> ADDIN EN.CITE &lt;EndNote&gt;&lt;Cite&gt;&lt;Author&gt;Ching&lt;/Author&gt;&lt;Year&gt;2001&lt;/Year&gt;&lt;RecNum&gt;23&lt;/RecNum&gt;&lt;DisplayText&gt;[64]&lt;/DisplayText&gt;&lt;record&gt;&lt;rec-number&gt;23&lt;/rec-number&gt;&lt;foreign-keys&gt;&lt;key app="EN" db-id="s5za29p0bpatzae0esa5zsxrzdzdd5frppf2"&gt;23&lt;/key&gt;&lt;key app="ENWeb" db-id="TrQGugrtqgYAACYHDGE"&gt;13&lt;/key&gt;&lt;/foreign-keys&gt;&lt;ref-type name="Journal Article"&gt;17&lt;/ref-type&gt;&lt;contributors&gt;&lt;authors&gt;&lt;author&gt;Ching, N. N. H.&lt;/author&gt;&lt;author&gt;Wong, H. Y.&lt;/author&gt;&lt;author&gt;Li, W. J.&lt;/author&gt;&lt;author&gt;Leong, P. H. W.&lt;/author&gt;&lt;author&gt;Wen, Z. Y.&lt;/author&gt;&lt;/authors&gt;&lt;/contributors&gt;&lt;auth-address&gt;Wen, ZY&amp;#xD;Chinese Univ Hong Kong, Ctr Micro &amp;amp; Nano Syst, MMW Bldg,Room 425, Shatin, Hong Kong, Peoples R China&amp;#xD;Chinese Univ Hong Kong, Ctr Micro &amp;amp; Nano Syst, MMW Bldg,Room 425, Shatin, Hong Kong, Peoples R China&amp;#xD;Chinese Univ Hong Kong, Ctr Micro &amp;amp; Nano Syst, Shatin, Hong Kong, Peoples R China&lt;/auth-address&gt;&lt;titles&gt;&lt;title&gt;A laser-micromachined vibrational to electrical power transducer for wireless sensing systems&lt;/title&gt;&lt;secondary-title&gt;Transducers &amp;apos;01: Eurosensors Xv, Digest of Technical Papers, Vols 1 and 2&lt;/secondary-title&gt;&lt;/titles&gt;&lt;periodical&gt;&lt;full-title&gt;Transducers &amp;apos;01: Eurosensors Xv, Digest of Technical Papers, Vols 1 and 2&lt;/full-title&gt;&lt;/periodical&gt;&lt;pages&gt;38-41&lt;/pages&gt;&lt;keywords&gt;&lt;keyword&gt;micro power generator&lt;/keyword&gt;&lt;keyword&gt;micro power supply&lt;/keyword&gt;&lt;keyword&gt;micro power transducer&lt;/keyword&gt;&lt;/keywords&gt;&lt;dates&gt;&lt;year&gt;2001&lt;/year&gt;&lt;/dates&gt;&lt;accession-num&gt;ISI:000172547800008&lt;/accession-num&gt;&lt;urls&gt;&lt;related-urls&gt;&lt;url&gt;&amp;lt;Go to ISI&amp;gt;://000172547800008&lt;/url&gt;&lt;/related-urls&gt;&lt;/urls&gt;&lt;language&gt;English&lt;/language&gt;&lt;/record&gt;&lt;/Cite&gt;&lt;/EndNote&gt;</w:instrText>
      </w:r>
      <w:r w:rsidRPr="000B423A">
        <w:rPr>
          <w:bCs/>
          <w:color w:val="000000"/>
          <w:sz w:val="24"/>
          <w:szCs w:val="24"/>
        </w:rPr>
        <w:fldChar w:fldCharType="separate"/>
      </w:r>
      <w:r w:rsidR="008F2398">
        <w:rPr>
          <w:bCs/>
          <w:noProof/>
          <w:color w:val="000000"/>
          <w:sz w:val="24"/>
          <w:szCs w:val="24"/>
        </w:rPr>
        <w:t>[</w:t>
      </w:r>
      <w:hyperlink w:anchor="_ENREF_64" w:tooltip="Ching, 2001 #23" w:history="1">
        <w:r w:rsidR="008F2398">
          <w:rPr>
            <w:bCs/>
            <w:noProof/>
            <w:color w:val="000000"/>
            <w:sz w:val="24"/>
            <w:szCs w:val="24"/>
          </w:rPr>
          <w:t>64</w:t>
        </w:r>
      </w:hyperlink>
      <w:r w:rsidR="008F2398">
        <w:rPr>
          <w:bCs/>
          <w:noProof/>
          <w:color w:val="000000"/>
          <w:sz w:val="24"/>
          <w:szCs w:val="24"/>
        </w:rPr>
        <w:t>]</w:t>
      </w:r>
      <w:r w:rsidRPr="000B423A">
        <w:rPr>
          <w:bCs/>
          <w:color w:val="000000"/>
          <w:sz w:val="24"/>
          <w:szCs w:val="24"/>
        </w:rPr>
        <w:fldChar w:fldCharType="end"/>
      </w:r>
      <w:r w:rsidRPr="000B423A">
        <w:rPr>
          <w:bCs/>
          <w:color w:val="000000"/>
          <w:sz w:val="24"/>
          <w:szCs w:val="24"/>
        </w:rPr>
        <w:t xml:space="preserve">. </w:t>
      </w:r>
    </w:p>
    <w:p w14:paraId="2FE91184" w14:textId="77777777" w:rsidR="00213E0E" w:rsidRPr="000B423A" w:rsidRDefault="00213E0E" w:rsidP="00FD77B0">
      <w:pPr>
        <w:pStyle w:val="BodyTextIndent"/>
        <w:spacing w:line="480" w:lineRule="auto"/>
        <w:rPr>
          <w:sz w:val="24"/>
          <w:szCs w:val="24"/>
        </w:rPr>
      </w:pPr>
      <w:r w:rsidRPr="000B423A">
        <w:rPr>
          <w:bCs/>
          <w:color w:val="000000"/>
          <w:sz w:val="24"/>
          <w:szCs w:val="24"/>
        </w:rPr>
        <w:t xml:space="preserve">Additionally this work has shown a second method, in addition to the variation of the spring dimensions that can be tuned and optimized for vibration energy harvesters, the post-cure time.  This work has demonstrated a reduction in the Young’s modulus of the material from 904 MPa to 399 MPa by reducing the post cure time of the structures from 3 minutes to 1 minute. The mechanical damping was simultaneously reduced from 0.0986 to 0.0595.  The reduction in mechanical damping the reduction in mechanical damping improved the normalized power output from 91 uW/G at a 3 minute post cure to 195 uW/G at 1 minute post cure. </w:t>
      </w:r>
    </w:p>
    <w:p w14:paraId="4B958DC3" w14:textId="56B46B4D" w:rsidR="004C78A5" w:rsidRPr="000B423A" w:rsidRDefault="00213E0E" w:rsidP="00210C1B">
      <w:pPr>
        <w:spacing w:line="480" w:lineRule="auto"/>
        <w:ind w:firstLine="360"/>
      </w:pPr>
      <w:r w:rsidRPr="000B423A">
        <w:t xml:space="preserve">With the addition of a new magnetic coil described in the experimental setup section we have improved the power output of our same spring structure in our previous work </w:t>
      </w:r>
      <w:r w:rsidRPr="000B423A">
        <w:fldChar w:fldCharType="begin"/>
      </w:r>
      <w:r w:rsidR="008F2398">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fldChar w:fldCharType="separate"/>
      </w:r>
      <w:r w:rsidR="008F2398">
        <w:rPr>
          <w:noProof/>
        </w:rPr>
        <w:t>[</w:t>
      </w:r>
      <w:hyperlink w:anchor="_ENREF_14" w:tooltip="Evan Baker, 2012 #13" w:history="1">
        <w:r w:rsidR="008F2398">
          <w:rPr>
            <w:noProof/>
          </w:rPr>
          <w:t>14</w:t>
        </w:r>
      </w:hyperlink>
      <w:r w:rsidR="008F2398">
        <w:rPr>
          <w:noProof/>
        </w:rPr>
        <w:t>]</w:t>
      </w:r>
      <w:r w:rsidRPr="000B423A">
        <w:fldChar w:fldCharType="end"/>
      </w:r>
      <w:r w:rsidRPr="000B423A">
        <w:t>, from 9.14uW/G to 195uW per G.  Additionally our new structure has 4.2% less mass than our previous work.</w:t>
      </w:r>
    </w:p>
    <w:p w14:paraId="436C5951" w14:textId="73B1D86C" w:rsidR="00DB215D" w:rsidRPr="000B423A" w:rsidRDefault="00DB215D" w:rsidP="00DB215D">
      <w:pPr>
        <w:pStyle w:val="Heading1"/>
        <w:spacing w:line="480" w:lineRule="auto"/>
        <w:rPr>
          <w:rFonts w:cs="Times New Roman"/>
          <w:b/>
          <w:bCs/>
          <w:caps/>
          <w:kern w:val="32"/>
          <w:sz w:val="28"/>
          <w:szCs w:val="28"/>
          <w:lang w:eastAsia="zh-CN"/>
        </w:rPr>
      </w:pPr>
      <w:bookmarkStart w:id="69" w:name="_Toc437011581"/>
      <w:r w:rsidRPr="000B423A">
        <w:rPr>
          <w:rFonts w:cs="Times New Roman"/>
          <w:b/>
          <w:bCs/>
          <w:caps/>
          <w:kern w:val="32"/>
          <w:sz w:val="28"/>
          <w:szCs w:val="28"/>
          <w:lang w:eastAsia="zh-CN"/>
        </w:rPr>
        <w:lastRenderedPageBreak/>
        <w:t xml:space="preserve">chapter 4 </w:t>
      </w:r>
      <w:r w:rsidR="001B239E" w:rsidRPr="000B423A">
        <w:rPr>
          <w:rFonts w:cs="Times New Roman"/>
          <w:b/>
          <w:bCs/>
          <w:caps/>
          <w:kern w:val="32"/>
          <w:sz w:val="28"/>
          <w:szCs w:val="28"/>
          <w:lang w:eastAsia="zh-CN"/>
        </w:rPr>
        <w:t>Experimental fabrication &amp; testing of topology optimized designs</w:t>
      </w:r>
      <w:bookmarkEnd w:id="69"/>
    </w:p>
    <w:p w14:paraId="2EAB4C59" w14:textId="77777777" w:rsidR="00957EFE" w:rsidRPr="000B423A" w:rsidRDefault="00957EFE" w:rsidP="00957EFE">
      <w:pPr>
        <w:pStyle w:val="Heading2"/>
        <w:spacing w:line="480" w:lineRule="auto"/>
        <w:rPr>
          <w:rFonts w:ascii="Times New Roman" w:hAnsi="Times New Roman" w:cs="Times New Roman"/>
          <w:b/>
          <w:bCs/>
          <w:color w:val="auto"/>
          <w:kern w:val="32"/>
          <w:szCs w:val="24"/>
          <w:lang w:eastAsia="zh-CN"/>
        </w:rPr>
      </w:pPr>
      <w:bookmarkStart w:id="70" w:name="_Toc437011582"/>
      <w:r w:rsidRPr="000B423A">
        <w:rPr>
          <w:rFonts w:ascii="Times New Roman" w:hAnsi="Times New Roman" w:cs="Times New Roman"/>
          <w:b/>
          <w:bCs/>
          <w:color w:val="auto"/>
          <w:kern w:val="32"/>
          <w:szCs w:val="24"/>
          <w:lang w:eastAsia="zh-CN"/>
        </w:rPr>
        <w:t>4.1 Background</w:t>
      </w:r>
      <w:bookmarkEnd w:id="70"/>
    </w:p>
    <w:p w14:paraId="06F7C70F" w14:textId="2FD2A699" w:rsidR="00715646" w:rsidRPr="00752704" w:rsidRDefault="001B239E" w:rsidP="001B239E">
      <w:pPr>
        <w:spacing w:line="480" w:lineRule="auto"/>
        <w:ind w:firstLine="720"/>
        <w:jc w:val="both"/>
      </w:pPr>
      <w:r w:rsidRPr="00752704">
        <w:rPr>
          <w:noProof/>
        </w:rPr>
        <mc:AlternateContent>
          <mc:Choice Requires="wps">
            <w:drawing>
              <wp:anchor distT="0" distB="0" distL="114300" distR="114300" simplePos="0" relativeHeight="251683840" behindDoc="0" locked="0" layoutInCell="1" allowOverlap="1" wp14:anchorId="00276EBF" wp14:editId="2CCD3921">
                <wp:simplePos x="0" y="0"/>
                <wp:positionH relativeFrom="column">
                  <wp:posOffset>0</wp:posOffset>
                </wp:positionH>
                <wp:positionV relativeFrom="paragraph">
                  <wp:posOffset>1657350</wp:posOffset>
                </wp:positionV>
                <wp:extent cx="1714500" cy="18288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714500" cy="1828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40EBC5" w14:textId="1428754E" w:rsidR="00A870AD" w:rsidRDefault="00A870AD">
                            <w:r w:rsidRPr="00D02394">
                              <w:rPr>
                                <w:bCs/>
                                <w:noProof/>
                                <w:sz w:val="22"/>
                                <w:szCs w:val="22"/>
                              </w:rPr>
                              <w:drawing>
                                <wp:inline distT="0" distB="0" distL="0" distR="0" wp14:anchorId="6F28DF0A" wp14:editId="0E017B32">
                                  <wp:extent cx="1442811" cy="1219835"/>
                                  <wp:effectExtent l="0" t="0" r="5080" b="0"/>
                                  <wp:docPr id="215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a:srcRect b="11214"/>
                                          <a:stretch/>
                                        </pic:blipFill>
                                        <pic:spPr bwMode="auto">
                                          <a:xfrm>
                                            <a:off x="0" y="0"/>
                                            <a:ext cx="1442846" cy="1219865"/>
                                          </a:xfrm>
                                          <a:prstGeom prst="rect">
                                            <a:avLst/>
                                          </a:prstGeom>
                                          <a:ln>
                                            <a:noFill/>
                                          </a:ln>
                                          <a:extLst>
                                            <a:ext uri="{53640926-AAD7-44D8-BBD7-CCE9431645EC}">
                                              <a14:shadowObscured xmlns:a14="http://schemas.microsoft.com/office/drawing/2010/main"/>
                                            </a:ext>
                                          </a:extLst>
                                        </pic:spPr>
                                      </pic:pic>
                                    </a:graphicData>
                                  </a:graphic>
                                </wp:inline>
                              </w:drawing>
                            </w:r>
                          </w:p>
                          <w:p w14:paraId="602AB9F9" w14:textId="77777777" w:rsidR="00A870AD" w:rsidRPr="00D02394" w:rsidRDefault="00A870AD" w:rsidP="001B239E">
                            <w:pPr>
                              <w:pStyle w:val="Caption"/>
                              <w:jc w:val="center"/>
                              <w:rPr>
                                <w:color w:val="auto"/>
                                <w:sz w:val="22"/>
                                <w:szCs w:val="22"/>
                              </w:rPr>
                            </w:pPr>
                            <w:bookmarkStart w:id="71" w:name="_Toc432780447"/>
                            <w:r w:rsidRPr="00D02394">
                              <w:rPr>
                                <w:color w:val="auto"/>
                                <w:sz w:val="22"/>
                                <w:szCs w:val="22"/>
                              </w:rPr>
                              <w:t xml:space="preserve">Figure </w:t>
                            </w:r>
                            <w:r w:rsidRPr="00D02394">
                              <w:rPr>
                                <w:color w:val="auto"/>
                                <w:sz w:val="22"/>
                                <w:szCs w:val="22"/>
                              </w:rPr>
                              <w:fldChar w:fldCharType="begin"/>
                            </w:r>
                            <w:r w:rsidRPr="00D02394">
                              <w:rPr>
                                <w:color w:val="auto"/>
                                <w:sz w:val="22"/>
                                <w:szCs w:val="22"/>
                              </w:rPr>
                              <w:instrText xml:space="preserve"> SEQ Figure \* ARABIC </w:instrText>
                            </w:r>
                            <w:r w:rsidRPr="00D02394">
                              <w:rPr>
                                <w:color w:val="auto"/>
                                <w:sz w:val="22"/>
                                <w:szCs w:val="22"/>
                              </w:rPr>
                              <w:fldChar w:fldCharType="separate"/>
                            </w:r>
                            <w:r>
                              <w:rPr>
                                <w:noProof/>
                                <w:color w:val="auto"/>
                                <w:sz w:val="22"/>
                                <w:szCs w:val="22"/>
                              </w:rPr>
                              <w:t>18</w:t>
                            </w:r>
                            <w:r w:rsidRPr="00D02394">
                              <w:rPr>
                                <w:noProof/>
                                <w:color w:val="auto"/>
                                <w:sz w:val="22"/>
                                <w:szCs w:val="22"/>
                              </w:rPr>
                              <w:fldChar w:fldCharType="end"/>
                            </w:r>
                            <w:r w:rsidRPr="00D02394">
                              <w:rPr>
                                <w:color w:val="auto"/>
                                <w:sz w:val="22"/>
                                <w:szCs w:val="22"/>
                              </w:rPr>
                              <w:t>. Resonator Optimization Load Cases</w:t>
                            </w:r>
                            <w:bookmarkEnd w:id="71"/>
                          </w:p>
                          <w:p w14:paraId="46AC6EFD" w14:textId="77777777" w:rsidR="00A870AD" w:rsidRDefault="00A870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76EBF" id="Text_x0020_Box_x0020_5" o:spid="_x0000_s1031" type="#_x0000_t202" style="position:absolute;left:0;text-align:left;margin-left:0;margin-top:130.5pt;width:135pt;height:2in;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" filled="f" stroked="f">
                <v:textbox>
                  <w:txbxContent>
                    <w:p w14:paraId="6B40EBC5" w14:textId="1428754E" w:rsidR="00A870AD" w:rsidRDefault="00A870AD">
                      <w:r w:rsidRPr="00D02394">
                        <w:rPr>
                          <w:bCs/>
                          <w:noProof/>
                          <w:sz w:val="22"/>
                          <w:szCs w:val="22"/>
                        </w:rPr>
                        <w:drawing>
                          <wp:inline distT="0" distB="0" distL="0" distR="0" wp14:anchorId="6F28DF0A" wp14:editId="0E017B32">
                            <wp:extent cx="1442811" cy="1219835"/>
                            <wp:effectExtent l="0" t="0" r="5080" b="0"/>
                            <wp:docPr id="215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a:srcRect b="11214"/>
                                    <a:stretch/>
                                  </pic:blipFill>
                                  <pic:spPr bwMode="auto">
                                    <a:xfrm>
                                      <a:off x="0" y="0"/>
                                      <a:ext cx="1442846" cy="1219865"/>
                                    </a:xfrm>
                                    <a:prstGeom prst="rect">
                                      <a:avLst/>
                                    </a:prstGeom>
                                    <a:ln>
                                      <a:noFill/>
                                    </a:ln>
                                    <a:extLst>
                                      <a:ext uri="{53640926-AAD7-44D8-BBD7-CCE9431645EC}">
                                        <a14:shadowObscured xmlns:a14="http://schemas.microsoft.com/office/drawing/2010/main"/>
                                      </a:ext>
                                    </a:extLst>
                                  </pic:spPr>
                                </pic:pic>
                              </a:graphicData>
                            </a:graphic>
                          </wp:inline>
                        </w:drawing>
                      </w:r>
                    </w:p>
                    <w:p w14:paraId="602AB9F9" w14:textId="77777777" w:rsidR="00A870AD" w:rsidRPr="00D02394" w:rsidRDefault="00A870AD" w:rsidP="001B239E">
                      <w:pPr>
                        <w:pStyle w:val="Caption"/>
                        <w:jc w:val="center"/>
                        <w:rPr>
                          <w:color w:val="auto"/>
                          <w:sz w:val="22"/>
                          <w:szCs w:val="22"/>
                        </w:rPr>
                      </w:pPr>
                      <w:bookmarkStart w:id="72" w:name="_Toc432780447"/>
                      <w:r w:rsidRPr="00D02394">
                        <w:rPr>
                          <w:color w:val="auto"/>
                          <w:sz w:val="22"/>
                          <w:szCs w:val="22"/>
                        </w:rPr>
                        <w:t xml:space="preserve">Figure </w:t>
                      </w:r>
                      <w:r w:rsidRPr="00D02394">
                        <w:rPr>
                          <w:color w:val="auto"/>
                          <w:sz w:val="22"/>
                          <w:szCs w:val="22"/>
                        </w:rPr>
                        <w:fldChar w:fldCharType="begin"/>
                      </w:r>
                      <w:r w:rsidRPr="00D02394">
                        <w:rPr>
                          <w:color w:val="auto"/>
                          <w:sz w:val="22"/>
                          <w:szCs w:val="22"/>
                        </w:rPr>
                        <w:instrText xml:space="preserve"> SEQ Figure \* ARABIC </w:instrText>
                      </w:r>
                      <w:r w:rsidRPr="00D02394">
                        <w:rPr>
                          <w:color w:val="auto"/>
                          <w:sz w:val="22"/>
                          <w:szCs w:val="22"/>
                        </w:rPr>
                        <w:fldChar w:fldCharType="separate"/>
                      </w:r>
                      <w:r>
                        <w:rPr>
                          <w:noProof/>
                          <w:color w:val="auto"/>
                          <w:sz w:val="22"/>
                          <w:szCs w:val="22"/>
                        </w:rPr>
                        <w:t>18</w:t>
                      </w:r>
                      <w:r w:rsidRPr="00D02394">
                        <w:rPr>
                          <w:noProof/>
                          <w:color w:val="auto"/>
                          <w:sz w:val="22"/>
                          <w:szCs w:val="22"/>
                        </w:rPr>
                        <w:fldChar w:fldCharType="end"/>
                      </w:r>
                      <w:r w:rsidRPr="00D02394">
                        <w:rPr>
                          <w:color w:val="auto"/>
                          <w:sz w:val="22"/>
                          <w:szCs w:val="22"/>
                        </w:rPr>
                        <w:t>. Resonator Optimization Load Cases</w:t>
                      </w:r>
                      <w:bookmarkEnd w:id="72"/>
                    </w:p>
                    <w:p w14:paraId="46AC6EFD" w14:textId="77777777" w:rsidR="00A870AD" w:rsidRDefault="00A870AD"/>
                  </w:txbxContent>
                </v:textbox>
                <w10:wrap type="square"/>
              </v:shape>
            </w:pict>
          </mc:Fallback>
        </mc:AlternateContent>
      </w:r>
      <w:r w:rsidR="00715646" w:rsidRPr="00752704">
        <w:t xml:space="preserve">The energy harvester concept for which the structural optimization was performed </w:t>
      </w:r>
      <w:r w:rsidRPr="00752704">
        <w:t xml:space="preserve">is the same as in previous works in this thesis. The </w:t>
      </w:r>
      <w:r w:rsidR="00715646" w:rsidRPr="00752704">
        <w:t xml:space="preserve">voltage is generated by the motion of a magnet in and out of a coil attached to circuitry for energy storage. The magnet’s motion is caused by environmental vibration in the vertical direction and can be maximized for the expected frequency spectrum by the design of the polymer structure, depicted as a spring in this figure. In this </w:t>
      </w:r>
      <w:r w:rsidRPr="00752704">
        <w:t>section</w:t>
      </w:r>
      <w:r w:rsidR="00715646" w:rsidRPr="00752704">
        <w:t xml:space="preserve">, the design was optimized for vibrations of a single frequency </w:t>
      </w:r>
      <m:oMath>
        <m:r>
          <w:rPr>
            <w:rFonts w:ascii="Cambria Math" w:hAnsi="Cambria Math"/>
          </w:rPr>
          <m:t>ω</m:t>
        </m:r>
      </m:oMath>
      <w:r w:rsidR="006774D2" w:rsidRPr="00752704">
        <w:t xml:space="preserve">. </w:t>
      </w:r>
    </w:p>
    <w:p w14:paraId="03C04586" w14:textId="21BFF286" w:rsidR="00715646" w:rsidRPr="00752704" w:rsidRDefault="00715646" w:rsidP="00FE28AD">
      <w:pPr>
        <w:spacing w:line="480" w:lineRule="auto"/>
        <w:ind w:firstLine="720"/>
        <w:jc w:val="both"/>
      </w:pPr>
      <w:r w:rsidRPr="00752704">
        <w:t>The load cases as modeled in the optimization are shown below. The first is a vertical oscillating force distributed across the top of the structure, representing the environmental vibration energy to be harvested. The second is a perpendicular static force at the top, representing non-useful forces in the environment.</w:t>
      </w:r>
    </w:p>
    <w:p w14:paraId="0DE5E98D" w14:textId="77777777" w:rsidR="00715646" w:rsidRPr="000B423A" w:rsidRDefault="00715646" w:rsidP="00715646"/>
    <w:p w14:paraId="7C9CB697" w14:textId="77777777" w:rsidR="00957EFE" w:rsidRPr="000B423A" w:rsidRDefault="00957EFE" w:rsidP="00957EFE">
      <w:pPr>
        <w:pStyle w:val="Heading2"/>
        <w:spacing w:line="480" w:lineRule="auto"/>
        <w:rPr>
          <w:rFonts w:ascii="Times New Roman" w:hAnsi="Times New Roman" w:cs="Times New Roman"/>
          <w:b/>
          <w:bCs/>
          <w:color w:val="auto"/>
          <w:kern w:val="32"/>
          <w:szCs w:val="24"/>
          <w:lang w:eastAsia="zh-CN"/>
        </w:rPr>
      </w:pPr>
      <w:bookmarkStart w:id="73" w:name="_Toc437011583"/>
      <w:r w:rsidRPr="000B423A">
        <w:rPr>
          <w:rFonts w:ascii="Times New Roman" w:hAnsi="Times New Roman" w:cs="Times New Roman"/>
          <w:b/>
          <w:bCs/>
          <w:color w:val="auto"/>
          <w:kern w:val="32"/>
          <w:szCs w:val="24"/>
          <w:lang w:eastAsia="zh-CN"/>
        </w:rPr>
        <w:t>4.2 Topology Optimized Electromagnetic Energy Harvester Design</w:t>
      </w:r>
      <w:bookmarkEnd w:id="73"/>
    </w:p>
    <w:p w14:paraId="420E36A2" w14:textId="4C918CDA" w:rsidR="00715646" w:rsidRPr="000B423A" w:rsidRDefault="00715646" w:rsidP="00210C1B">
      <w:pPr>
        <w:widowControl w:val="0"/>
        <w:autoSpaceDE w:val="0"/>
        <w:autoSpaceDN w:val="0"/>
        <w:adjustRightInd w:val="0"/>
        <w:spacing w:line="480" w:lineRule="auto"/>
        <w:ind w:firstLine="720"/>
        <w:jc w:val="both"/>
        <w:rPr>
          <w:bCs/>
          <w:sz w:val="22"/>
          <w:szCs w:val="22"/>
        </w:rPr>
      </w:pPr>
      <w:r w:rsidRPr="000B423A">
        <w:rPr>
          <w:bCs/>
          <w:sz w:val="22"/>
          <w:szCs w:val="22"/>
        </w:rPr>
        <w:t xml:space="preserve">The strategy that successfully produced results is to introduce a secondary, static load case in a different direction, for which the response is to be minimized. A similar strategy has been used to optimize static compliant mechanisms </w:t>
      </w:r>
      <w:r w:rsidRPr="000B423A">
        <w:rPr>
          <w:bCs/>
          <w:sz w:val="22"/>
          <w:szCs w:val="22"/>
        </w:rPr>
        <w:fldChar w:fldCharType="begin"/>
      </w:r>
      <w:r w:rsidR="008F2398">
        <w:rPr>
          <w:bCs/>
          <w:sz w:val="22"/>
          <w:szCs w:val="22"/>
        </w:rPr>
        <w:instrText xml:space="preserve"> ADDIN EN.CITE &lt;EndNote&gt;&lt;Cite&gt;&lt;Author&gt;Zhu&lt;/Author&gt;&lt;Year&gt;2012&lt;/Year&gt;&lt;RecNum&gt;26&lt;/RecNum&gt;&lt;DisplayText&gt;[65]&lt;/DisplayText&gt;&lt;record&gt;&lt;rec-number&gt;26&lt;/rec-number&gt;&lt;foreign-keys&gt;&lt;key app="EN" db-id="wtdrds05eee2pcepa2fv9tfgdfdafa2pw0ar"&gt;26&lt;/key&gt;&lt;/foreign-keys&gt;&lt;ref-type name="Journal Article"&gt;17&lt;/ref-type&gt;&lt;contributors&gt;&lt;authors&gt;&lt;author&gt;Zhu, Benliang&lt;/author&gt;&lt;author&gt;Zhang, Xianmin&lt;/author&gt;&lt;author&gt;Wang, Nianfeng&lt;/author&gt;&lt;/authors&gt;&lt;/contributors&gt;&lt;titles&gt;&lt;title&gt;Topology optimization of hinge-free compliant mechanisms with multiple outputs using level set method&lt;/title&gt;&lt;secondary-title&gt;Structural and Multidisciplinary Optimization&lt;/secondary-title&gt;&lt;/titles&gt;&lt;periodical&gt;&lt;full-title&gt;Structural and Multidisciplinary Optimization&lt;/full-title&gt;&lt;abbr-1&gt;Struct Multidiscip O&lt;/abbr-1&gt;&lt;/periodical&gt;&lt;dates&gt;&lt;year&gt;2012&lt;/year&gt;&lt;/dates&gt;&lt;isbn&gt;1615-147X&amp;#xD;1615-1488&lt;/isbn&gt;&lt;urls&gt;&lt;/urls&gt;&lt;electronic-resource-num&gt;10.1007/s00158-012-0841-1&lt;/electronic-resource-num&gt;&lt;/record&gt;&lt;/Cite&gt;&lt;/EndNote&gt;</w:instrText>
      </w:r>
      <w:r w:rsidRPr="000B423A">
        <w:rPr>
          <w:bCs/>
          <w:sz w:val="22"/>
          <w:szCs w:val="22"/>
        </w:rPr>
        <w:fldChar w:fldCharType="separate"/>
      </w:r>
      <w:r w:rsidR="008F2398">
        <w:rPr>
          <w:bCs/>
          <w:noProof/>
          <w:sz w:val="22"/>
          <w:szCs w:val="22"/>
        </w:rPr>
        <w:t>[</w:t>
      </w:r>
      <w:hyperlink w:anchor="_ENREF_65" w:tooltip="Zhu, 2012 #26" w:history="1">
        <w:r w:rsidR="008F2398">
          <w:rPr>
            <w:bCs/>
            <w:noProof/>
            <w:sz w:val="22"/>
            <w:szCs w:val="22"/>
          </w:rPr>
          <w:t>65</w:t>
        </w:r>
      </w:hyperlink>
      <w:r w:rsidR="008F2398">
        <w:rPr>
          <w:bCs/>
          <w:noProof/>
          <w:sz w:val="22"/>
          <w:szCs w:val="22"/>
        </w:rPr>
        <w:t>]</w:t>
      </w:r>
      <w:r w:rsidRPr="000B423A">
        <w:rPr>
          <w:bCs/>
          <w:sz w:val="22"/>
          <w:szCs w:val="22"/>
        </w:rPr>
        <w:fldChar w:fldCharType="end"/>
      </w:r>
      <w:r w:rsidRPr="000B423A">
        <w:rPr>
          <w:bCs/>
          <w:sz w:val="22"/>
          <w:szCs w:val="22"/>
        </w:rPr>
        <w:t xml:space="preserve">. In this case, the secondary, perpendicular load case represents non-harvestable forces. The magnet and coil only collect energy from vertical vibration, so motion in response to perpendicular forces is undesirable. </w:t>
      </w:r>
    </w:p>
    <w:p w14:paraId="3652B9E5" w14:textId="77777777" w:rsidR="00715646" w:rsidRPr="000B423A" w:rsidRDefault="00715646" w:rsidP="00210C1B">
      <w:pPr>
        <w:widowControl w:val="0"/>
        <w:autoSpaceDE w:val="0"/>
        <w:autoSpaceDN w:val="0"/>
        <w:adjustRightInd w:val="0"/>
        <w:spacing w:line="480" w:lineRule="auto"/>
        <w:ind w:firstLine="720"/>
        <w:jc w:val="both"/>
        <w:rPr>
          <w:bCs/>
          <w:sz w:val="22"/>
          <w:szCs w:val="22"/>
        </w:rPr>
      </w:pPr>
      <w:r w:rsidRPr="000B423A">
        <w:rPr>
          <w:bCs/>
          <w:sz w:val="22"/>
          <w:szCs w:val="22"/>
        </w:rPr>
        <w:t xml:space="preserve">As shown below, the first case is dynamically loaded in the y-direction at the desired frequency </w:t>
      </w:r>
      <w:r w:rsidRPr="000B423A">
        <w:rPr>
          <w:bCs/>
          <w:sz w:val="22"/>
          <w:szCs w:val="22"/>
        </w:rPr>
        <w:lastRenderedPageBreak/>
        <w:t xml:space="preserve">omega. The desired response output is the average y-displacement amplitude of the loaded surface. This corresponds to the displacement of the magnet and is proportional to the energy output. The second case is statically loaded in the perpendicular direction, and the governing equation is shown below. The output to be minimized is the x-displacement of the loaded point. </w:t>
      </w:r>
    </w:p>
    <w:p w14:paraId="1EB26640" w14:textId="77777777" w:rsidR="00715646" w:rsidRPr="000B423A" w:rsidRDefault="00715646" w:rsidP="00715646">
      <w:pPr>
        <w:keepNext/>
        <w:widowControl w:val="0"/>
        <w:autoSpaceDE w:val="0"/>
        <w:autoSpaceDN w:val="0"/>
        <w:adjustRightInd w:val="0"/>
        <w:ind w:firstLine="720"/>
        <w:jc w:val="center"/>
        <w:rPr>
          <w:sz w:val="22"/>
          <w:szCs w:val="22"/>
        </w:rPr>
      </w:pPr>
      <w:bookmarkStart w:id="74" w:name="OLE_LINK1"/>
      <w:bookmarkStart w:id="75" w:name="OLE_LINK2"/>
      <w:r w:rsidRPr="000B423A">
        <w:rPr>
          <w:bCs/>
          <w:noProof/>
          <w:sz w:val="22"/>
          <w:szCs w:val="22"/>
        </w:rPr>
        <w:drawing>
          <wp:inline distT="0" distB="0" distL="0" distR="0" wp14:anchorId="3728FC45" wp14:editId="3A62B0EB">
            <wp:extent cx="3200400" cy="3047542"/>
            <wp:effectExtent l="0" t="0" r="0" b="63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2"/>
                    <a:stretch>
                      <a:fillRect/>
                    </a:stretch>
                  </pic:blipFill>
                  <pic:spPr>
                    <a:xfrm>
                      <a:off x="0" y="0"/>
                      <a:ext cx="3200400" cy="3047542"/>
                    </a:xfrm>
                    <a:prstGeom prst="rect">
                      <a:avLst/>
                    </a:prstGeom>
                  </pic:spPr>
                </pic:pic>
              </a:graphicData>
            </a:graphic>
          </wp:inline>
        </w:drawing>
      </w:r>
    </w:p>
    <w:p w14:paraId="3D0979D8" w14:textId="77777777" w:rsidR="00715646" w:rsidRPr="000B423A" w:rsidRDefault="00715646" w:rsidP="00715646">
      <w:pPr>
        <w:pStyle w:val="Caption"/>
        <w:ind w:firstLine="720"/>
        <w:jc w:val="center"/>
        <w:rPr>
          <w:color w:val="auto"/>
          <w:sz w:val="22"/>
          <w:szCs w:val="22"/>
        </w:rPr>
      </w:pPr>
      <w:bookmarkStart w:id="76" w:name="_Toc308026245"/>
      <w:r w:rsidRPr="000B423A">
        <w:rPr>
          <w:color w:val="auto"/>
          <w:sz w:val="22"/>
          <w:szCs w:val="22"/>
        </w:rPr>
        <w:t xml:space="preserve">Figure </w:t>
      </w:r>
      <w:r w:rsidRPr="000B423A">
        <w:rPr>
          <w:color w:val="auto"/>
          <w:sz w:val="22"/>
          <w:szCs w:val="22"/>
        </w:rPr>
        <w:fldChar w:fldCharType="begin"/>
      </w:r>
      <w:r w:rsidRPr="000B423A">
        <w:rPr>
          <w:color w:val="auto"/>
          <w:sz w:val="22"/>
          <w:szCs w:val="22"/>
        </w:rPr>
        <w:instrText xml:space="preserve"> SEQ Figure \* ARABIC </w:instrText>
      </w:r>
      <w:r w:rsidRPr="000B423A">
        <w:rPr>
          <w:color w:val="auto"/>
          <w:sz w:val="22"/>
          <w:szCs w:val="22"/>
        </w:rPr>
        <w:fldChar w:fldCharType="separate"/>
      </w:r>
      <w:r w:rsidR="00F028A4">
        <w:rPr>
          <w:noProof/>
          <w:color w:val="auto"/>
          <w:sz w:val="22"/>
          <w:szCs w:val="22"/>
        </w:rPr>
        <w:t>19</w:t>
      </w:r>
      <w:r w:rsidRPr="000B423A">
        <w:rPr>
          <w:noProof/>
          <w:color w:val="auto"/>
          <w:sz w:val="22"/>
          <w:szCs w:val="22"/>
        </w:rPr>
        <w:fldChar w:fldCharType="end"/>
      </w:r>
      <w:r w:rsidRPr="000B423A">
        <w:rPr>
          <w:color w:val="auto"/>
          <w:sz w:val="22"/>
          <w:szCs w:val="22"/>
        </w:rPr>
        <w:t>. Resonator Optimization Load Cases</w:t>
      </w:r>
      <w:bookmarkEnd w:id="76"/>
    </w:p>
    <w:bookmarkEnd w:id="74"/>
    <w:bookmarkEnd w:id="75"/>
    <w:p w14:paraId="2F943015" w14:textId="77777777" w:rsidR="00715646" w:rsidRPr="000B423A" w:rsidRDefault="00715646" w:rsidP="00210C1B">
      <w:pPr>
        <w:widowControl w:val="0"/>
        <w:autoSpaceDE w:val="0"/>
        <w:autoSpaceDN w:val="0"/>
        <w:adjustRightInd w:val="0"/>
        <w:spacing w:line="480" w:lineRule="auto"/>
        <w:ind w:firstLine="720"/>
        <w:jc w:val="both"/>
        <w:rPr>
          <w:bCs/>
          <w:sz w:val="22"/>
          <w:szCs w:val="22"/>
        </w:rPr>
      </w:pPr>
      <w:r w:rsidRPr="000B423A">
        <w:rPr>
          <w:bCs/>
          <w:sz w:val="22"/>
          <w:szCs w:val="22"/>
        </w:rPr>
        <w:t xml:space="preserve">The objective function is as follows: </w:t>
      </w:r>
    </w:p>
    <w:p w14:paraId="63055C96" w14:textId="77777777" w:rsidR="00715646" w:rsidRPr="000B423A" w:rsidRDefault="00A870AD" w:rsidP="00210C1B">
      <w:pPr>
        <w:spacing w:line="480" w:lineRule="auto"/>
        <w:ind w:firstLine="720"/>
        <w:rPr>
          <w:sz w:val="22"/>
          <w:szCs w:val="22"/>
        </w:rPr>
      </w:pPr>
      <m:oMathPara>
        <m:oMath>
          <m:sSub>
            <m:sSubPr>
              <m:ctrlPr>
                <w:rPr>
                  <w:rFonts w:ascii="Cambria Math" w:hAnsi="Cambria Math"/>
                  <w:bCs/>
                  <w:i/>
                  <w:sz w:val="22"/>
                  <w:szCs w:val="22"/>
                </w:rPr>
              </m:ctrlPr>
            </m:sSubPr>
            <m:e>
              <m:r>
                <w:rPr>
                  <w:rFonts w:ascii="Cambria Math" w:hAnsi="Cambria Math"/>
                  <w:sz w:val="22"/>
                  <w:szCs w:val="22"/>
                </w:rPr>
                <m:t>f</m:t>
              </m:r>
            </m:e>
            <m:sub>
              <m:r>
                <w:rPr>
                  <w:rFonts w:ascii="Cambria Math" w:hAnsi="Cambria Math"/>
                  <w:sz w:val="22"/>
                  <w:szCs w:val="22"/>
                </w:rPr>
                <m:t>obj</m:t>
              </m:r>
            </m:sub>
          </m:sSub>
          <m:r>
            <w:rPr>
              <w:rFonts w:ascii="Cambria Math" w:hAnsi="Cambria Math"/>
              <w:sz w:val="22"/>
              <w:szCs w:val="22"/>
            </w:rPr>
            <m:t>=</m:t>
          </m:r>
          <w:bookmarkStart w:id="77" w:name="OLE_LINK85"/>
          <w:bookmarkStart w:id="78" w:name="OLE_LINK86"/>
          <w:bookmarkStart w:id="79" w:name="OLE_LINK23"/>
          <w:bookmarkStart w:id="80" w:name="OLE_LINK24"/>
          <m:sSub>
            <m:sSubPr>
              <m:ctrlPr>
                <w:rPr>
                  <w:rFonts w:ascii="Cambria Math" w:hAnsi="Cambria Math"/>
                  <w:bCs/>
                  <w:i/>
                  <w:sz w:val="22"/>
                  <w:szCs w:val="22"/>
                </w:rPr>
              </m:ctrlPr>
            </m:sSubPr>
            <m:e>
              <m:r>
                <w:rPr>
                  <w:rFonts w:ascii="Cambria Math" w:hAnsi="Cambria Math"/>
                  <w:sz w:val="22"/>
                  <w:szCs w:val="22"/>
                </w:rPr>
                <m:t>w</m:t>
              </m:r>
            </m:e>
            <m:sub>
              <m:r>
                <w:rPr>
                  <w:rFonts w:ascii="Cambria Math" w:hAnsi="Cambria Math"/>
                  <w:sz w:val="22"/>
                  <w:szCs w:val="22"/>
                </w:rPr>
                <m:t>1</m:t>
              </m:r>
            </m:sub>
          </m:sSub>
          <w:bookmarkEnd w:id="77"/>
          <w:bookmarkEnd w:id="78"/>
          <m:f>
            <m:fPr>
              <m:ctrlPr>
                <w:rPr>
                  <w:rFonts w:ascii="Cambria Math" w:hAnsi="Cambria Math"/>
                  <w:bCs/>
                  <w:i/>
                  <w:sz w:val="22"/>
                  <w:szCs w:val="22"/>
                </w:rPr>
              </m:ctrlPr>
            </m:fPr>
            <m:num>
              <w:bookmarkStart w:id="81" w:name="OLE_LINK83"/>
              <w:bookmarkStart w:id="82" w:name="OLE_LINK84"/>
              <m:sSub>
                <m:sSubPr>
                  <m:ctrlPr>
                    <w:rPr>
                      <w:rFonts w:ascii="Cambria Math" w:hAnsi="Cambria Math"/>
                      <w:bCs/>
                      <w:i/>
                      <w:sz w:val="22"/>
                      <w:szCs w:val="22"/>
                    </w:rPr>
                  </m:ctrlPr>
                </m:sSubPr>
                <m:e>
                  <m:r>
                    <w:rPr>
                      <w:rFonts w:ascii="Cambria Math" w:hAnsi="Cambria Math"/>
                      <w:sz w:val="22"/>
                      <w:szCs w:val="22"/>
                    </w:rPr>
                    <m:t>U</m:t>
                  </m:r>
                </m:e>
                <m:sub>
                  <m:r>
                    <w:rPr>
                      <w:rFonts w:ascii="Cambria Math" w:hAnsi="Cambria Math"/>
                      <w:sz w:val="22"/>
                      <w:szCs w:val="22"/>
                    </w:rPr>
                    <m:t>y,0</m:t>
                  </m:r>
                </m:sub>
              </m:sSub>
              <w:bookmarkEnd w:id="81"/>
              <w:bookmarkEnd w:id="82"/>
            </m:num>
            <m:den>
              <w:bookmarkStart w:id="83" w:name="OLE_LINK79"/>
              <w:bookmarkStart w:id="84" w:name="OLE_LINK80"/>
              <m:sSub>
                <m:sSubPr>
                  <m:ctrlPr>
                    <w:rPr>
                      <w:rFonts w:ascii="Cambria Math" w:hAnsi="Cambria Math"/>
                      <w:bCs/>
                      <w:i/>
                      <w:sz w:val="22"/>
                      <w:szCs w:val="22"/>
                    </w:rPr>
                  </m:ctrlPr>
                </m:sSubPr>
                <m:e>
                  <m:r>
                    <w:rPr>
                      <w:rFonts w:ascii="Cambria Math" w:hAnsi="Cambria Math"/>
                      <w:sz w:val="22"/>
                      <w:szCs w:val="22"/>
                    </w:rPr>
                    <m:t>U</m:t>
                  </m:r>
                </m:e>
                <m:sub>
                  <m:r>
                    <w:rPr>
                      <w:rFonts w:ascii="Cambria Math" w:hAnsi="Cambria Math"/>
                      <w:sz w:val="22"/>
                      <w:szCs w:val="22"/>
                    </w:rPr>
                    <m:t>y</m:t>
                  </m:r>
                </m:sub>
              </m:sSub>
              <w:bookmarkEnd w:id="83"/>
              <w:bookmarkEnd w:id="84"/>
            </m:den>
          </m:f>
          <w:bookmarkEnd w:id="79"/>
          <w:bookmarkEnd w:id="80"/>
          <m:r>
            <w:rPr>
              <w:rFonts w:ascii="Cambria Math" w:hAnsi="Cambria Math"/>
              <w:sz w:val="22"/>
              <w:szCs w:val="22"/>
            </w:rPr>
            <m:t>+</m:t>
          </m:r>
          <w:bookmarkStart w:id="85" w:name="OLE_LINK87"/>
          <w:bookmarkStart w:id="86" w:name="OLE_LINK88"/>
          <m:sSub>
            <m:sSubPr>
              <m:ctrlPr>
                <w:rPr>
                  <w:rFonts w:ascii="Cambria Math" w:hAnsi="Cambria Math"/>
                  <w:bCs/>
                  <w:i/>
                  <w:sz w:val="22"/>
                  <w:szCs w:val="22"/>
                </w:rPr>
              </m:ctrlPr>
            </m:sSubPr>
            <m:e>
              <m:r>
                <w:rPr>
                  <w:rFonts w:ascii="Cambria Math" w:hAnsi="Cambria Math"/>
                  <w:sz w:val="22"/>
                  <w:szCs w:val="22"/>
                </w:rPr>
                <m:t>w</m:t>
              </m:r>
            </m:e>
            <m:sub>
              <m:r>
                <w:rPr>
                  <w:rFonts w:ascii="Cambria Math" w:hAnsi="Cambria Math"/>
                  <w:sz w:val="22"/>
                  <w:szCs w:val="22"/>
                </w:rPr>
                <m:t>2</m:t>
              </m:r>
            </m:sub>
          </m:sSub>
          <w:bookmarkEnd w:id="85"/>
          <w:bookmarkEnd w:id="86"/>
          <m:f>
            <m:fPr>
              <m:ctrlPr>
                <w:rPr>
                  <w:rFonts w:ascii="Cambria Math" w:hAnsi="Cambria Math"/>
                  <w:bCs/>
                  <w:i/>
                  <w:sz w:val="22"/>
                  <w:szCs w:val="22"/>
                </w:rPr>
              </m:ctrlPr>
            </m:fPr>
            <m:num>
              <w:bookmarkStart w:id="87" w:name="OLE_LINK81"/>
              <w:bookmarkStart w:id="88" w:name="OLE_LINK82"/>
              <m:sSub>
                <m:sSubPr>
                  <m:ctrlPr>
                    <w:rPr>
                      <w:rFonts w:ascii="Cambria Math" w:hAnsi="Cambria Math"/>
                      <w:bCs/>
                      <w:i/>
                      <w:sz w:val="22"/>
                      <w:szCs w:val="22"/>
                    </w:rPr>
                  </m:ctrlPr>
                </m:sSubPr>
                <m:e>
                  <m:r>
                    <w:rPr>
                      <w:rFonts w:ascii="Cambria Math" w:hAnsi="Cambria Math"/>
                      <w:sz w:val="22"/>
                      <w:szCs w:val="22"/>
                    </w:rPr>
                    <m:t>U</m:t>
                  </m:r>
                </m:e>
                <m:sub>
                  <m:r>
                    <w:rPr>
                      <w:rFonts w:ascii="Cambria Math" w:hAnsi="Cambria Math"/>
                      <w:sz w:val="22"/>
                      <w:szCs w:val="22"/>
                    </w:rPr>
                    <m:t>x</m:t>
                  </m:r>
                </m:sub>
              </m:sSub>
              <w:bookmarkEnd w:id="87"/>
              <w:bookmarkEnd w:id="88"/>
            </m:num>
            <m:den>
              <m:sSub>
                <m:sSubPr>
                  <m:ctrlPr>
                    <w:rPr>
                      <w:rFonts w:ascii="Cambria Math" w:hAnsi="Cambria Math"/>
                      <w:bCs/>
                      <w:i/>
                      <w:sz w:val="22"/>
                      <w:szCs w:val="22"/>
                    </w:rPr>
                  </m:ctrlPr>
                </m:sSubPr>
                <m:e>
                  <m:r>
                    <w:rPr>
                      <w:rFonts w:ascii="Cambria Math" w:hAnsi="Cambria Math"/>
                      <w:sz w:val="22"/>
                      <w:szCs w:val="22"/>
                    </w:rPr>
                    <m:t>U</m:t>
                  </m:r>
                </m:e>
                <m:sub>
                  <m:r>
                    <w:rPr>
                      <w:rFonts w:ascii="Cambria Math" w:hAnsi="Cambria Math"/>
                      <w:sz w:val="22"/>
                      <w:szCs w:val="22"/>
                    </w:rPr>
                    <m:t>x,0</m:t>
                  </m:r>
                </m:sub>
              </m:sSub>
            </m:den>
          </m:f>
        </m:oMath>
      </m:oMathPara>
    </w:p>
    <w:p w14:paraId="5FBDC0DB" w14:textId="77777777" w:rsidR="00715646" w:rsidRPr="000B423A" w:rsidRDefault="00715646" w:rsidP="00210C1B">
      <w:pPr>
        <w:widowControl w:val="0"/>
        <w:autoSpaceDE w:val="0"/>
        <w:autoSpaceDN w:val="0"/>
        <w:adjustRightInd w:val="0"/>
        <w:spacing w:line="480" w:lineRule="auto"/>
        <w:jc w:val="both"/>
        <w:rPr>
          <w:bCs/>
          <w:sz w:val="22"/>
          <w:szCs w:val="22"/>
        </w:rPr>
      </w:pPr>
      <w:r w:rsidRPr="000B423A">
        <w:rPr>
          <w:bCs/>
          <w:sz w:val="22"/>
          <w:szCs w:val="22"/>
        </w:rPr>
        <w:t xml:space="preserve">The objective function is the sum of the reciprocal of the dynamic output </w:t>
      </w:r>
      <m:oMath>
        <m:sSub>
          <m:sSubPr>
            <m:ctrlPr>
              <w:rPr>
                <w:rFonts w:ascii="Cambria Math" w:hAnsi="Cambria Math"/>
                <w:bCs/>
                <w:i/>
                <w:sz w:val="22"/>
                <w:szCs w:val="22"/>
              </w:rPr>
            </m:ctrlPr>
          </m:sSubPr>
          <m:e>
            <m:r>
              <w:rPr>
                <w:rFonts w:ascii="Cambria Math" w:hAnsi="Cambria Math"/>
                <w:sz w:val="22"/>
                <w:szCs w:val="22"/>
              </w:rPr>
              <m:t>U</m:t>
            </m:r>
          </m:e>
          <m:sub>
            <m:r>
              <w:rPr>
                <w:rFonts w:ascii="Cambria Math" w:hAnsi="Cambria Math"/>
                <w:sz w:val="22"/>
                <w:szCs w:val="22"/>
              </w:rPr>
              <m:t>y</m:t>
            </m:r>
          </m:sub>
        </m:sSub>
      </m:oMath>
      <w:r w:rsidRPr="000B423A">
        <w:rPr>
          <w:bCs/>
          <w:sz w:val="22"/>
          <w:szCs w:val="22"/>
        </w:rPr>
        <w:t xml:space="preserve"> (to be maximized) and the static output </w:t>
      </w:r>
      <m:oMath>
        <m:sSub>
          <m:sSubPr>
            <m:ctrlPr>
              <w:rPr>
                <w:rFonts w:ascii="Cambria Math" w:hAnsi="Cambria Math"/>
                <w:bCs/>
                <w:i/>
                <w:sz w:val="22"/>
                <w:szCs w:val="22"/>
              </w:rPr>
            </m:ctrlPr>
          </m:sSubPr>
          <m:e>
            <m:r>
              <w:rPr>
                <w:rFonts w:ascii="Cambria Math" w:hAnsi="Cambria Math"/>
                <w:sz w:val="22"/>
                <w:szCs w:val="22"/>
              </w:rPr>
              <m:t>U</m:t>
            </m:r>
          </m:e>
          <m:sub>
            <m:r>
              <w:rPr>
                <w:rFonts w:ascii="Cambria Math" w:hAnsi="Cambria Math"/>
                <w:sz w:val="22"/>
                <w:szCs w:val="22"/>
              </w:rPr>
              <m:t>x</m:t>
            </m:r>
          </m:sub>
        </m:sSub>
      </m:oMath>
      <w:r w:rsidRPr="000B423A">
        <w:rPr>
          <w:bCs/>
          <w:sz w:val="22"/>
          <w:szCs w:val="22"/>
        </w:rPr>
        <w:t xml:space="preserve"> (to be minimized). The terms are normalized by the initial results </w:t>
      </w:r>
      <m:oMath>
        <m:sSub>
          <m:sSubPr>
            <m:ctrlPr>
              <w:rPr>
                <w:rFonts w:ascii="Cambria Math" w:hAnsi="Cambria Math"/>
                <w:bCs/>
                <w:i/>
                <w:sz w:val="22"/>
                <w:szCs w:val="22"/>
              </w:rPr>
            </m:ctrlPr>
          </m:sSubPr>
          <m:e>
            <m:r>
              <w:rPr>
                <w:rFonts w:ascii="Cambria Math" w:hAnsi="Cambria Math"/>
                <w:sz w:val="22"/>
                <w:szCs w:val="22"/>
              </w:rPr>
              <m:t>U</m:t>
            </m:r>
          </m:e>
          <m:sub>
            <m:r>
              <w:rPr>
                <w:rFonts w:ascii="Cambria Math" w:hAnsi="Cambria Math"/>
                <w:sz w:val="22"/>
                <w:szCs w:val="22"/>
              </w:rPr>
              <m:t>y,0</m:t>
            </m:r>
          </m:sub>
        </m:sSub>
      </m:oMath>
      <w:r w:rsidRPr="000B423A">
        <w:rPr>
          <w:bCs/>
          <w:sz w:val="22"/>
          <w:szCs w:val="22"/>
        </w:rPr>
        <w:t xml:space="preserve"> and </w:t>
      </w:r>
      <m:oMath>
        <m:sSub>
          <m:sSubPr>
            <m:ctrlPr>
              <w:rPr>
                <w:rFonts w:ascii="Cambria Math" w:hAnsi="Cambria Math"/>
                <w:bCs/>
                <w:i/>
                <w:sz w:val="22"/>
                <w:szCs w:val="22"/>
              </w:rPr>
            </m:ctrlPr>
          </m:sSubPr>
          <m:e>
            <m:r>
              <w:rPr>
                <w:rFonts w:ascii="Cambria Math" w:hAnsi="Cambria Math"/>
                <w:sz w:val="22"/>
                <w:szCs w:val="22"/>
              </w:rPr>
              <m:t>U</m:t>
            </m:r>
          </m:e>
          <m:sub>
            <m:r>
              <w:rPr>
                <w:rFonts w:ascii="Cambria Math" w:hAnsi="Cambria Math"/>
                <w:sz w:val="22"/>
                <w:szCs w:val="22"/>
              </w:rPr>
              <m:t>x,0</m:t>
            </m:r>
          </m:sub>
        </m:sSub>
      </m:oMath>
      <w:r w:rsidRPr="000B423A">
        <w:rPr>
          <w:bCs/>
          <w:sz w:val="22"/>
          <w:szCs w:val="22"/>
        </w:rPr>
        <w:t xml:space="preserve">. The weighting factors </w:t>
      </w:r>
      <m:oMath>
        <m:sSub>
          <m:sSubPr>
            <m:ctrlPr>
              <w:rPr>
                <w:rFonts w:ascii="Cambria Math" w:hAnsi="Cambria Math"/>
                <w:bCs/>
                <w:i/>
                <w:sz w:val="22"/>
                <w:szCs w:val="22"/>
              </w:rPr>
            </m:ctrlPr>
          </m:sSubPr>
          <m:e>
            <m:r>
              <w:rPr>
                <w:rFonts w:ascii="Cambria Math" w:hAnsi="Cambria Math"/>
                <w:sz w:val="22"/>
                <w:szCs w:val="22"/>
              </w:rPr>
              <m:t>w</m:t>
            </m:r>
          </m:e>
          <m:sub>
            <m:r>
              <w:rPr>
                <w:rFonts w:ascii="Cambria Math" w:hAnsi="Cambria Math"/>
                <w:sz w:val="22"/>
                <w:szCs w:val="22"/>
              </w:rPr>
              <m:t>1</m:t>
            </m:r>
          </m:sub>
        </m:sSub>
      </m:oMath>
      <w:r w:rsidRPr="000B423A">
        <w:rPr>
          <w:bCs/>
          <w:sz w:val="22"/>
          <w:szCs w:val="22"/>
        </w:rPr>
        <w:t xml:space="preserve"> and </w:t>
      </w:r>
      <m:oMath>
        <m:sSub>
          <m:sSubPr>
            <m:ctrlPr>
              <w:rPr>
                <w:rFonts w:ascii="Cambria Math" w:hAnsi="Cambria Math"/>
                <w:bCs/>
                <w:i/>
                <w:sz w:val="22"/>
                <w:szCs w:val="22"/>
              </w:rPr>
            </m:ctrlPr>
          </m:sSubPr>
          <m:e>
            <m:r>
              <w:rPr>
                <w:rFonts w:ascii="Cambria Math" w:hAnsi="Cambria Math"/>
                <w:sz w:val="22"/>
                <w:szCs w:val="22"/>
              </w:rPr>
              <m:t>w</m:t>
            </m:r>
          </m:e>
          <m:sub>
            <m:r>
              <w:rPr>
                <w:rFonts w:ascii="Cambria Math" w:hAnsi="Cambria Math"/>
                <w:sz w:val="22"/>
                <w:szCs w:val="22"/>
              </w:rPr>
              <m:t>2</m:t>
            </m:r>
          </m:sub>
        </m:sSub>
      </m:oMath>
      <w:r w:rsidRPr="000B423A">
        <w:rPr>
          <w:bCs/>
          <w:sz w:val="22"/>
          <w:szCs w:val="22"/>
        </w:rPr>
        <w:t xml:space="preserve"> were adjusted to produce structures that were more or less stiff. Because the top of the structure is loaded, the top 5% layer of the design space was excluded in the optimization. A volume fraction constraint of 30% was applied in all cases. </w:t>
      </w:r>
    </w:p>
    <w:p w14:paraId="0D9C6DA6" w14:textId="77777777" w:rsidR="00715646" w:rsidRPr="000B423A" w:rsidRDefault="00715646" w:rsidP="00210C1B">
      <w:pPr>
        <w:widowControl w:val="0"/>
        <w:autoSpaceDE w:val="0"/>
        <w:autoSpaceDN w:val="0"/>
        <w:adjustRightInd w:val="0"/>
        <w:spacing w:line="480" w:lineRule="auto"/>
        <w:ind w:firstLine="720"/>
        <w:jc w:val="both"/>
        <w:rPr>
          <w:sz w:val="22"/>
          <w:szCs w:val="22"/>
        </w:rPr>
      </w:pPr>
      <w:r w:rsidRPr="000B423A">
        <w:rPr>
          <w:sz w:val="22"/>
          <w:szCs w:val="22"/>
        </w:rPr>
        <w:t>The values of the optimization variables are the solution to the following optimization problem:</w:t>
      </w:r>
    </w:p>
    <w:p w14:paraId="452735D9" w14:textId="77777777" w:rsidR="00715646" w:rsidRPr="000B423A" w:rsidRDefault="00A870AD" w:rsidP="00210C1B">
      <w:pPr>
        <w:widowControl w:val="0"/>
        <w:autoSpaceDE w:val="0"/>
        <w:autoSpaceDN w:val="0"/>
        <w:adjustRightInd w:val="0"/>
        <w:spacing w:line="480" w:lineRule="auto"/>
        <w:ind w:firstLine="720"/>
        <w:jc w:val="both"/>
        <w:rPr>
          <w:sz w:val="22"/>
          <w:szCs w:val="22"/>
        </w:rPr>
      </w:pPr>
      <m:oMathPara>
        <m:oMath>
          <m:func>
            <m:funcPr>
              <m:ctrlPr>
                <w:rPr>
                  <w:rFonts w:ascii="Cambria Math" w:hAnsi="Cambria Math"/>
                  <w:i/>
                  <w:sz w:val="22"/>
                  <w:szCs w:val="22"/>
                </w:rPr>
              </m:ctrlPr>
            </m:funcPr>
            <m:fName>
              <m:limLow>
                <m:limLowPr>
                  <m:ctrlPr>
                    <w:rPr>
                      <w:rFonts w:ascii="Cambria Math" w:hAnsi="Cambria Math"/>
                      <w:i/>
                      <w:sz w:val="22"/>
                      <w:szCs w:val="22"/>
                    </w:rPr>
                  </m:ctrlPr>
                </m:limLowPr>
                <m:e>
                  <m:r>
                    <m:rPr>
                      <m:sty m:val="p"/>
                    </m:rPr>
                    <w:rPr>
                      <w:rFonts w:ascii="Cambria Math" w:hAnsi="Cambria Math"/>
                      <w:sz w:val="22"/>
                      <w:szCs w:val="22"/>
                    </w:rPr>
                    <m:t>min</m:t>
                  </m:r>
                </m:e>
                <m:lim/>
              </m:limLow>
            </m:fName>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obj</m:t>
                  </m:r>
                </m:sub>
              </m:sSub>
            </m:e>
          </m:func>
        </m:oMath>
      </m:oMathPara>
    </w:p>
    <w:p w14:paraId="0C4996AF" w14:textId="77777777" w:rsidR="00715646" w:rsidRPr="000B423A" w:rsidRDefault="00715646" w:rsidP="00210C1B">
      <w:pPr>
        <w:widowControl w:val="0"/>
        <w:autoSpaceDE w:val="0"/>
        <w:autoSpaceDN w:val="0"/>
        <w:adjustRightInd w:val="0"/>
        <w:spacing w:line="480" w:lineRule="auto"/>
        <w:ind w:firstLine="720"/>
        <w:jc w:val="both"/>
        <w:rPr>
          <w:sz w:val="22"/>
          <w:szCs w:val="22"/>
        </w:rPr>
      </w:pPr>
      <m:oMathPara>
        <m:oMath>
          <m:r>
            <w:rPr>
              <w:rFonts w:ascii="Cambria Math" w:hAnsi="Cambria Math"/>
              <w:sz w:val="22"/>
              <w:szCs w:val="22"/>
            </w:rPr>
            <m:t xml:space="preserve">s.t. </m:t>
          </m:r>
          <w:bookmarkStart w:id="89" w:name="OLE_LINK52"/>
          <w:bookmarkStart w:id="90" w:name="OLE_LINK53"/>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static</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tatic</m:t>
              </m:r>
            </m:sub>
          </m:sSub>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static</m:t>
              </m:r>
            </m:sub>
          </m:sSub>
        </m:oMath>
      </m:oMathPara>
      <w:bookmarkEnd w:id="89"/>
      <w:bookmarkEnd w:id="90"/>
    </w:p>
    <w:p w14:paraId="7E266AAC" w14:textId="77777777" w:rsidR="00715646" w:rsidRPr="000B423A" w:rsidRDefault="00A870AD" w:rsidP="00210C1B">
      <w:pPr>
        <w:widowControl w:val="0"/>
        <w:autoSpaceDE w:val="0"/>
        <w:autoSpaceDN w:val="0"/>
        <w:adjustRightInd w:val="0"/>
        <w:spacing w:line="480" w:lineRule="auto"/>
        <w:ind w:firstLine="720"/>
        <w:jc w:val="both"/>
        <w:rPr>
          <w:sz w:val="22"/>
          <w:szCs w:val="22"/>
        </w:rPr>
      </w:pPr>
      <m:oMathPara>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dynamic</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dynamic</m:t>
              </m:r>
            </m:sub>
          </m:sSub>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ynamic</m:t>
              </m:r>
            </m:sub>
          </m:sSub>
        </m:oMath>
      </m:oMathPara>
    </w:p>
    <w:p w14:paraId="22D7440B" w14:textId="77777777" w:rsidR="00715646" w:rsidRPr="000B423A" w:rsidRDefault="00A870AD" w:rsidP="00210C1B">
      <w:pPr>
        <w:widowControl w:val="0"/>
        <w:autoSpaceDE w:val="0"/>
        <w:autoSpaceDN w:val="0"/>
        <w:adjustRightInd w:val="0"/>
        <w:spacing w:line="480" w:lineRule="auto"/>
        <w:ind w:firstLine="720"/>
        <w:jc w:val="both"/>
        <w:rPr>
          <w:sz w:val="22"/>
          <w:szCs w:val="22"/>
        </w:rPr>
      </w:pPr>
      <m:oMathPara>
        <m:oMath>
          <m:nary>
            <m:naryPr>
              <m:chr m:val="∑"/>
              <m:limLoc m:val="undOvr"/>
              <m:ctrlPr>
                <w:rPr>
                  <w:rFonts w:ascii="Cambria Math" w:hAnsi="Cambria Math"/>
                  <w:i/>
                  <w:sz w:val="22"/>
                  <w:szCs w:val="22"/>
                </w:rPr>
              </m:ctrlPr>
            </m:naryPr>
            <m:sub>
              <m:r>
                <w:rPr>
                  <w:rFonts w:ascii="Cambria Math" w:hAnsi="Cambria Math"/>
                  <w:sz w:val="22"/>
                  <w:szCs w:val="22"/>
                </w:rPr>
                <m:t>i</m:t>
              </m:r>
            </m:sub>
            <m:sup>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e</m:t>
                  </m:r>
                </m:sub>
              </m:sSub>
            </m:sup>
            <m:e>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e>
          </m:nary>
          <m:r>
            <w:rPr>
              <w:rFonts w:ascii="Cambria Math" w:hAnsi="Cambria Math"/>
              <w:sz w:val="22"/>
              <w:szCs w:val="22"/>
            </w:rPr>
            <m:t>&l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ax</m:t>
              </m:r>
            </m:sub>
          </m:sSub>
        </m:oMath>
      </m:oMathPara>
    </w:p>
    <w:p w14:paraId="375A21B4" w14:textId="77777777" w:rsidR="00715646" w:rsidRPr="000B423A" w:rsidRDefault="00A870AD" w:rsidP="00210C1B">
      <w:pPr>
        <w:widowControl w:val="0"/>
        <w:autoSpaceDE w:val="0"/>
        <w:autoSpaceDN w:val="0"/>
        <w:adjustRightInd w:val="0"/>
        <w:spacing w:line="480" w:lineRule="auto"/>
        <w:ind w:firstLine="720"/>
        <w:jc w:val="both"/>
        <w:rPr>
          <w:sz w:val="22"/>
          <w:szCs w:val="22"/>
        </w:rPr>
      </w:pPr>
      <m:oMathPara>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min</m:t>
              </m:r>
            </m:sub>
          </m:sSub>
          <m:r>
            <w:rPr>
              <w:rFonts w:ascii="Cambria Math" w:hAnsi="Cambria Math"/>
              <w:sz w:val="22"/>
              <w:szCs w:val="22"/>
            </w:rPr>
            <m:t>&l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 xml:space="preserve">&lt;1, i=1,…, </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e</m:t>
              </m:r>
            </m:sub>
          </m:sSub>
        </m:oMath>
      </m:oMathPara>
    </w:p>
    <w:p w14:paraId="17CBC9B7" w14:textId="77777777" w:rsidR="00715646" w:rsidRPr="000B423A" w:rsidRDefault="00715646" w:rsidP="00210C1B">
      <w:pPr>
        <w:widowControl w:val="0"/>
        <w:autoSpaceDE w:val="0"/>
        <w:autoSpaceDN w:val="0"/>
        <w:adjustRightInd w:val="0"/>
        <w:spacing w:line="480" w:lineRule="auto"/>
        <w:ind w:firstLine="720"/>
        <w:jc w:val="both"/>
        <w:rPr>
          <w:sz w:val="22"/>
          <w:szCs w:val="22"/>
        </w:rPr>
      </w:pPr>
    </w:p>
    <w:p w14:paraId="05C619D3" w14:textId="77777777" w:rsidR="00E57610" w:rsidRPr="000B423A" w:rsidRDefault="00E57610" w:rsidP="00715646">
      <w:pPr>
        <w:widowControl w:val="0"/>
        <w:autoSpaceDE w:val="0"/>
        <w:autoSpaceDN w:val="0"/>
        <w:adjustRightInd w:val="0"/>
        <w:jc w:val="both"/>
        <w:rPr>
          <w:b/>
          <w:sz w:val="22"/>
          <w:szCs w:val="22"/>
        </w:rPr>
      </w:pPr>
      <w:bookmarkStart w:id="91" w:name="OLE_LINK32"/>
      <w:bookmarkStart w:id="92" w:name="OLE_LINK33"/>
    </w:p>
    <w:bookmarkEnd w:id="91"/>
    <w:bookmarkEnd w:id="92"/>
    <w:p w14:paraId="52776A2B" w14:textId="77777777" w:rsidR="00715646" w:rsidRPr="000B423A" w:rsidRDefault="00715646" w:rsidP="00715646">
      <w:pPr>
        <w:widowControl w:val="0"/>
        <w:autoSpaceDE w:val="0"/>
        <w:autoSpaceDN w:val="0"/>
        <w:adjustRightInd w:val="0"/>
        <w:ind w:firstLine="720"/>
        <w:jc w:val="both"/>
        <w:rPr>
          <w:b/>
          <w:sz w:val="22"/>
          <w:szCs w:val="22"/>
        </w:rPr>
      </w:pPr>
    </w:p>
    <w:p w14:paraId="1D2D6FE3" w14:textId="44AF6479" w:rsidR="00E57610" w:rsidRPr="000B423A" w:rsidRDefault="00E57610" w:rsidP="00E57610">
      <w:pPr>
        <w:pStyle w:val="Heading2"/>
        <w:spacing w:line="480" w:lineRule="auto"/>
        <w:rPr>
          <w:rFonts w:ascii="Times New Roman" w:hAnsi="Times New Roman" w:cs="Times New Roman"/>
          <w:b/>
          <w:bCs/>
          <w:color w:val="auto"/>
          <w:kern w:val="32"/>
          <w:szCs w:val="24"/>
          <w:lang w:eastAsia="zh-CN"/>
        </w:rPr>
      </w:pPr>
      <w:bookmarkStart w:id="93" w:name="_Toc437011584"/>
      <w:r w:rsidRPr="000B423A">
        <w:rPr>
          <w:rFonts w:ascii="Times New Roman" w:hAnsi="Times New Roman" w:cs="Times New Roman"/>
          <w:b/>
          <w:bCs/>
          <w:color w:val="auto"/>
          <w:kern w:val="32"/>
          <w:szCs w:val="24"/>
          <w:lang w:eastAsia="zh-CN"/>
        </w:rPr>
        <w:t>4.2.2 Adjoint Sensitivity Calculation</w:t>
      </w:r>
      <w:bookmarkEnd w:id="93"/>
    </w:p>
    <w:p w14:paraId="4D2D1AB4" w14:textId="77777777" w:rsidR="00715646" w:rsidRPr="000B423A" w:rsidRDefault="00715646" w:rsidP="00210C1B">
      <w:pPr>
        <w:widowControl w:val="0"/>
        <w:autoSpaceDE w:val="0"/>
        <w:autoSpaceDN w:val="0"/>
        <w:adjustRightInd w:val="0"/>
        <w:spacing w:line="480" w:lineRule="auto"/>
        <w:ind w:firstLine="720"/>
        <w:jc w:val="both"/>
        <w:rPr>
          <w:sz w:val="22"/>
          <w:szCs w:val="22"/>
        </w:rPr>
      </w:pPr>
      <w:r w:rsidRPr="000B423A">
        <w:rPr>
          <w:sz w:val="22"/>
          <w:szCs w:val="22"/>
        </w:rPr>
        <w:t xml:space="preserve">The sensitivity calculations are the same for SIMP and level set methods. The sensitivity of the volume constraint to any optimization variable (or pseudo-density) is constant for equal-sized elements. The sensitivity of the load displacements was calculated with the adjoint method. The adjoint load for the static force wa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static, adjoint</m:t>
            </m:r>
          </m:sub>
        </m:sSub>
        <m:r>
          <w:rPr>
            <w:rFonts w:ascii="Cambria Math" w:hAnsi="Cambria Math"/>
            <w:sz w:val="22"/>
            <w:szCs w:val="22"/>
          </w:rPr>
          <m:t>=2</m:t>
        </m:r>
        <w:bookmarkStart w:id="94" w:name="OLE_LINK90"/>
        <w:bookmarkStart w:id="95" w:name="OLE_LINK91"/>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static,out</m:t>
            </m:r>
          </m:sub>
        </m:sSub>
      </m:oMath>
      <w:bookmarkEnd w:id="94"/>
      <w:bookmarkEnd w:id="95"/>
      <w:r w:rsidRPr="000B423A">
        <w:rPr>
          <w:sz w:val="22"/>
          <w:szCs w:val="22"/>
        </w:rPr>
        <w:t xml:space="preserve"> and the adjoint load for the dynamic case wa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dynamic,adjoint</m:t>
            </m:r>
          </m:sub>
        </m:sSub>
        <m:r>
          <w:rPr>
            <w:rFonts w:ascii="Cambria Math" w:hAnsi="Cambria Math"/>
            <w:sz w:val="22"/>
            <w:szCs w:val="22"/>
          </w:rPr>
          <m:t>=2</m:t>
        </m:r>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ynamic,out</m:t>
                </m:r>
              </m:sub>
            </m:sSub>
          </m:e>
          <m:sup>
            <m:r>
              <w:rPr>
                <w:rFonts w:ascii="Cambria Math" w:hAnsi="Cambria Math"/>
                <w:sz w:val="22"/>
                <w:szCs w:val="22"/>
              </w:rPr>
              <m:t>C</m:t>
            </m:r>
          </m:sup>
        </m:sSup>
      </m:oMath>
      <w:r w:rsidRPr="000B423A">
        <w:rPr>
          <w:sz w:val="22"/>
          <w:szCs w:val="22"/>
        </w:rPr>
        <w:t>. The element sensitivity of the dynamic load displacement is given by:</w:t>
      </w:r>
    </w:p>
    <w:bookmarkStart w:id="96" w:name="OLE_LINK96"/>
    <w:bookmarkStart w:id="97" w:name="OLE_LINK97"/>
    <w:p w14:paraId="56664381" w14:textId="77777777" w:rsidR="00715646" w:rsidRPr="000B423A" w:rsidRDefault="00A870AD" w:rsidP="00210C1B">
      <w:pPr>
        <w:widowControl w:val="0"/>
        <w:autoSpaceDE w:val="0"/>
        <w:autoSpaceDN w:val="0"/>
        <w:adjustRightInd w:val="0"/>
        <w:spacing w:line="480" w:lineRule="auto"/>
        <w:ind w:firstLine="720"/>
        <w:jc w:val="both"/>
        <w:rPr>
          <w:sz w:val="22"/>
          <w:szCs w:val="22"/>
        </w:rPr>
      </w:pPr>
      <m:oMathPara>
        <m:oMath>
          <m:f>
            <m:fPr>
              <m:ctrlPr>
                <w:rPr>
                  <w:rFonts w:ascii="Cambria Math" w:hAnsi="Cambria Math"/>
                  <w:i/>
                  <w:sz w:val="22"/>
                  <w:szCs w:val="22"/>
                </w:rPr>
              </m:ctrlPr>
            </m:fPr>
            <m:num>
              <m:r>
                <w:rPr>
                  <w:rFonts w:ascii="Cambria Math" w:hAnsi="Cambria Math"/>
                  <w:sz w:val="22"/>
                  <w:szCs w:val="22"/>
                </w:rPr>
                <m:t>∂</m:t>
              </m:r>
              <w:bookmarkStart w:id="98" w:name="OLE_LINK92"/>
              <w:bookmarkStart w:id="99" w:name="OLE_LINK93"/>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static,out</m:t>
                  </m:r>
                </m:sub>
              </m:sSub>
              <w:bookmarkEnd w:id="98"/>
              <w:bookmarkEnd w:id="99"/>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den>
          </m:f>
          <m:r>
            <w:rPr>
              <w:rFonts w:ascii="Cambria Math" w:hAnsi="Cambria Math"/>
              <w:sz w:val="22"/>
              <w:szCs w:val="22"/>
            </w:rPr>
            <m:t>=-</m:t>
          </m:r>
          <w:bookmarkStart w:id="100" w:name="OLE_LINK94"/>
          <w:bookmarkStart w:id="101" w:name="OLE_LINK95"/>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static,i</m:t>
              </m:r>
            </m:sub>
          </m:sSub>
          <w:bookmarkEnd w:id="100"/>
          <w:bookmarkEnd w:id="101"/>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i</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static,adj,i</m:t>
              </m:r>
            </m:sub>
          </m:sSub>
        </m:oMath>
      </m:oMathPara>
    </w:p>
    <w:bookmarkEnd w:id="96"/>
    <w:bookmarkEnd w:id="97"/>
    <w:p w14:paraId="2C389D15" w14:textId="77777777" w:rsidR="00715646" w:rsidRPr="000B423A" w:rsidRDefault="00715646" w:rsidP="00210C1B">
      <w:pPr>
        <w:widowControl w:val="0"/>
        <w:autoSpaceDE w:val="0"/>
        <w:autoSpaceDN w:val="0"/>
        <w:adjustRightInd w:val="0"/>
        <w:spacing w:line="480" w:lineRule="auto"/>
        <w:ind w:firstLine="720"/>
        <w:jc w:val="both"/>
        <w:rPr>
          <w:sz w:val="22"/>
          <w:szCs w:val="22"/>
        </w:rPr>
      </w:pPr>
    </w:p>
    <w:p w14:paraId="12EEF3B7" w14:textId="77777777" w:rsidR="00715646" w:rsidRPr="000B423A" w:rsidRDefault="00715646" w:rsidP="00210C1B">
      <w:pPr>
        <w:widowControl w:val="0"/>
        <w:autoSpaceDE w:val="0"/>
        <w:autoSpaceDN w:val="0"/>
        <w:adjustRightInd w:val="0"/>
        <w:spacing w:line="480" w:lineRule="auto"/>
        <w:jc w:val="both"/>
        <w:rPr>
          <w:sz w:val="22"/>
          <w:szCs w:val="22"/>
        </w:rPr>
      </w:pPr>
      <w:r w:rsidRPr="000B423A">
        <w:rPr>
          <w:sz w:val="22"/>
          <w:szCs w:val="22"/>
        </w:rPr>
        <w:t xml:space="preserve">The </w:t>
      </w:r>
      <w:bookmarkStart w:id="102" w:name="OLE_LINK75"/>
      <w:bookmarkStart w:id="103" w:name="OLE_LINK76"/>
      <w:r w:rsidRPr="000B423A">
        <w:rPr>
          <w:sz w:val="22"/>
          <w:szCs w:val="22"/>
        </w:rPr>
        <w:t>sensitivity of the dynamic load displacement is given by</w:t>
      </w:r>
      <w:bookmarkEnd w:id="102"/>
      <w:bookmarkEnd w:id="103"/>
      <w:r w:rsidRPr="000B423A">
        <w:rPr>
          <w:sz w:val="22"/>
          <w:szCs w:val="22"/>
        </w:rPr>
        <w:t>:</w:t>
      </w:r>
    </w:p>
    <w:p w14:paraId="74087916" w14:textId="77777777" w:rsidR="00715646" w:rsidRPr="000B423A" w:rsidRDefault="00715646" w:rsidP="00210C1B">
      <w:pPr>
        <w:widowControl w:val="0"/>
        <w:autoSpaceDE w:val="0"/>
        <w:autoSpaceDN w:val="0"/>
        <w:adjustRightInd w:val="0"/>
        <w:spacing w:line="480" w:lineRule="auto"/>
        <w:jc w:val="both"/>
        <w:rPr>
          <w:sz w:val="22"/>
          <w:szCs w:val="22"/>
        </w:rPr>
      </w:pPr>
    </w:p>
    <w:bookmarkStart w:id="104" w:name="OLE_LINK34"/>
    <w:bookmarkStart w:id="105" w:name="OLE_LINK35"/>
    <w:p w14:paraId="041A3762" w14:textId="77777777" w:rsidR="00715646" w:rsidRPr="000B423A" w:rsidRDefault="00A870AD" w:rsidP="00210C1B">
      <w:pPr>
        <w:widowControl w:val="0"/>
        <w:autoSpaceDE w:val="0"/>
        <w:autoSpaceDN w:val="0"/>
        <w:adjustRightInd w:val="0"/>
        <w:spacing w:line="480" w:lineRule="auto"/>
        <w:ind w:firstLine="720"/>
        <w:jc w:val="both"/>
        <w:rPr>
          <w:sz w:val="22"/>
          <w:szCs w:val="22"/>
        </w:rPr>
      </w:pPr>
      <m:oMathPara>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yn,ou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den>
          </m:f>
          <m:r>
            <w:rPr>
              <w:rFonts w:ascii="Cambria Math" w:hAnsi="Cambria Math"/>
              <w:sz w:val="22"/>
              <w:szCs w:val="22"/>
            </w:rPr>
            <m:t>=</m:t>
          </m:r>
          <w:bookmarkStart w:id="106" w:name="OLE_LINK98"/>
          <w:bookmarkStart w:id="107" w:name="OLE_LINK99"/>
          <m:r>
            <w:rPr>
              <w:rFonts w:ascii="Cambria Math" w:hAnsi="Cambria Math"/>
              <w:sz w:val="22"/>
              <w:szCs w:val="22"/>
            </w:rPr>
            <m:t>-</m:t>
          </m:r>
          <m:sSub>
            <m:sSubPr>
              <m:ctrlPr>
                <w:rPr>
                  <w:rFonts w:ascii="Cambria Math" w:hAnsi="Cambria Math"/>
                  <w:i/>
                  <w:sz w:val="22"/>
                  <w:szCs w:val="22"/>
                </w:rPr>
              </m:ctrlPr>
            </m:sSubPr>
            <m:e>
              <w:bookmarkStart w:id="108" w:name="OLE_LINK102"/>
              <w:bookmarkStart w:id="109" w:name="OLE_LINK103"/>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k</m:t>
                  </m:r>
                </m:sub>
              </m:sSub>
              <w:bookmarkEnd w:id="108"/>
              <w:bookmarkEnd w:id="109"/>
              <m:r>
                <w:rPr>
                  <w:rFonts w:ascii="Cambria Math" w:hAnsi="Cambria Math"/>
                  <w:sz w:val="22"/>
                  <w:szCs w:val="22"/>
                </w:rPr>
                <m:t>U</m:t>
              </m:r>
            </m:e>
            <m:sub>
              <m:r>
                <w:rPr>
                  <w:rFonts w:ascii="Cambria Math" w:hAnsi="Cambria Math"/>
                  <w:sz w:val="22"/>
                  <w:szCs w:val="22"/>
                </w:rPr>
                <m:t>dyn,i</m:t>
              </m:r>
            </m:sub>
          </m:sSub>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i</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den>
          </m:f>
          <w:bookmarkStart w:id="110" w:name="OLE_LINK100"/>
          <w:bookmarkStart w:id="111" w:name="OLE_LINK101"/>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yn,adj,i</m:t>
              </m:r>
            </m:sub>
          </m:sSub>
          <w:bookmarkEnd w:id="106"/>
          <w:bookmarkEnd w:id="107"/>
          <w:bookmarkEnd w:id="110"/>
          <w:bookmarkEnd w:id="111"/>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m:t>
              </m:r>
            </m:sub>
          </m:sSub>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yn,i</m:t>
              </m:r>
            </m:sub>
          </m:sSub>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yn,adj,i</m:t>
              </m:r>
            </m:sub>
          </m:sSub>
        </m:oMath>
      </m:oMathPara>
    </w:p>
    <w:p w14:paraId="7CCB5DC6" w14:textId="77777777" w:rsidR="00715646" w:rsidRPr="000B423A" w:rsidRDefault="00715646" w:rsidP="00715646">
      <w:pPr>
        <w:widowControl w:val="0"/>
        <w:autoSpaceDE w:val="0"/>
        <w:autoSpaceDN w:val="0"/>
        <w:adjustRightInd w:val="0"/>
        <w:ind w:firstLine="720"/>
        <w:jc w:val="both"/>
        <w:rPr>
          <w:b/>
          <w:sz w:val="22"/>
          <w:szCs w:val="22"/>
        </w:rPr>
      </w:pPr>
    </w:p>
    <w:p w14:paraId="782A5763" w14:textId="0DF1E031" w:rsidR="00E57610" w:rsidRPr="000B423A" w:rsidRDefault="00E57610" w:rsidP="00E57610">
      <w:pPr>
        <w:pStyle w:val="Heading2"/>
        <w:spacing w:line="480" w:lineRule="auto"/>
        <w:rPr>
          <w:rFonts w:ascii="Times New Roman" w:hAnsi="Times New Roman" w:cs="Times New Roman"/>
          <w:b/>
          <w:bCs/>
          <w:color w:val="auto"/>
          <w:kern w:val="32"/>
          <w:szCs w:val="24"/>
          <w:lang w:eastAsia="zh-CN"/>
        </w:rPr>
      </w:pPr>
      <w:bookmarkStart w:id="112" w:name="_Toc437011585"/>
      <w:r w:rsidRPr="000B423A">
        <w:rPr>
          <w:rFonts w:ascii="Times New Roman" w:hAnsi="Times New Roman" w:cs="Times New Roman"/>
          <w:b/>
          <w:bCs/>
          <w:color w:val="auto"/>
          <w:kern w:val="32"/>
          <w:szCs w:val="24"/>
          <w:lang w:eastAsia="zh-CN"/>
        </w:rPr>
        <w:t>4.2.3 Optimization Flow Chart</w:t>
      </w:r>
      <w:bookmarkEnd w:id="112"/>
    </w:p>
    <w:p w14:paraId="51C8872A" w14:textId="77777777" w:rsidR="00715646" w:rsidRPr="000B423A" w:rsidRDefault="00715646" w:rsidP="00210C1B">
      <w:pPr>
        <w:widowControl w:val="0"/>
        <w:autoSpaceDE w:val="0"/>
        <w:autoSpaceDN w:val="0"/>
        <w:adjustRightInd w:val="0"/>
        <w:spacing w:line="480" w:lineRule="auto"/>
        <w:ind w:firstLine="720"/>
        <w:jc w:val="both"/>
        <w:rPr>
          <w:sz w:val="22"/>
          <w:szCs w:val="22"/>
        </w:rPr>
      </w:pPr>
      <w:r w:rsidRPr="000B423A">
        <w:rPr>
          <w:sz w:val="22"/>
          <w:szCs w:val="22"/>
        </w:rPr>
        <w:t xml:space="preserve">A flow chart for the SIMP and level set methods is shown below. Both methods use the same finite element analysis to calculate the dynamic and static response and compute the element-based sensitivities. The level set method has extra steps to convert the boundary-based representation of the design to element densities for this calculation. While the SIMP method uses the method of moving </w:t>
      </w:r>
      <w:r w:rsidRPr="000B423A">
        <w:rPr>
          <w:sz w:val="22"/>
          <w:szCs w:val="22"/>
        </w:rPr>
        <w:lastRenderedPageBreak/>
        <w:t xml:space="preserve">asymptotes (MMA) to update the design variables while taking into account the constraint functions, the level set method uses the Lagrangian to update the values of the level set function everywhere. </w:t>
      </w:r>
    </w:p>
    <w:p w14:paraId="14F630ED" w14:textId="77777777" w:rsidR="00715646" w:rsidRPr="000B423A" w:rsidRDefault="00715646" w:rsidP="00715646">
      <w:pPr>
        <w:widowControl w:val="0"/>
        <w:autoSpaceDE w:val="0"/>
        <w:autoSpaceDN w:val="0"/>
        <w:adjustRightInd w:val="0"/>
        <w:ind w:firstLine="720"/>
        <w:jc w:val="both"/>
        <w:rPr>
          <w:sz w:val="22"/>
          <w:szCs w:val="22"/>
        </w:rPr>
      </w:pPr>
    </w:p>
    <w:p w14:paraId="43BF9F55" w14:textId="77777777" w:rsidR="00715646" w:rsidRPr="000B423A" w:rsidRDefault="00715646" w:rsidP="00715646">
      <w:pPr>
        <w:widowControl w:val="0"/>
        <w:autoSpaceDE w:val="0"/>
        <w:autoSpaceDN w:val="0"/>
        <w:adjustRightInd w:val="0"/>
        <w:jc w:val="center"/>
        <w:rPr>
          <w:sz w:val="22"/>
          <w:szCs w:val="22"/>
        </w:rPr>
      </w:pPr>
      <w:r w:rsidRPr="000B423A">
        <w:rPr>
          <w:noProof/>
          <w:sz w:val="22"/>
          <w:szCs w:val="22"/>
        </w:rPr>
        <w:drawing>
          <wp:inline distT="0" distB="0" distL="0" distR="0" wp14:anchorId="698BD0A5" wp14:editId="33D03264">
            <wp:extent cx="3200400" cy="3020372"/>
            <wp:effectExtent l="0" t="0" r="0" b="254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00400" cy="3020372"/>
                    </a:xfrm>
                    <a:prstGeom prst="rect">
                      <a:avLst/>
                    </a:prstGeom>
                    <a:noFill/>
                    <a:ln>
                      <a:noFill/>
                    </a:ln>
                  </pic:spPr>
                </pic:pic>
              </a:graphicData>
            </a:graphic>
          </wp:inline>
        </w:drawing>
      </w:r>
    </w:p>
    <w:p w14:paraId="2950524D" w14:textId="589123E9" w:rsidR="00715646" w:rsidRPr="000B423A" w:rsidRDefault="007C0713" w:rsidP="00715646">
      <w:pPr>
        <w:widowControl w:val="0"/>
        <w:autoSpaceDE w:val="0"/>
        <w:autoSpaceDN w:val="0"/>
        <w:adjustRightInd w:val="0"/>
        <w:jc w:val="center"/>
        <w:rPr>
          <w:sz w:val="22"/>
          <w:szCs w:val="22"/>
        </w:rPr>
      </w:pPr>
      <w:bookmarkStart w:id="113" w:name="_Toc308026246"/>
      <w:r w:rsidRPr="000B423A">
        <w:rPr>
          <w:sz w:val="22"/>
          <w:szCs w:val="22"/>
        </w:rPr>
        <w:t xml:space="preserve">Figure </w:t>
      </w:r>
      <w:r w:rsidRPr="000B423A">
        <w:rPr>
          <w:sz w:val="22"/>
          <w:szCs w:val="22"/>
        </w:rPr>
        <w:fldChar w:fldCharType="begin"/>
      </w:r>
      <w:r w:rsidRPr="000B423A">
        <w:rPr>
          <w:sz w:val="22"/>
          <w:szCs w:val="22"/>
        </w:rPr>
        <w:instrText xml:space="preserve"> SEQ Figure \* ARABIC </w:instrText>
      </w:r>
      <w:r w:rsidRPr="000B423A">
        <w:rPr>
          <w:sz w:val="22"/>
          <w:szCs w:val="22"/>
        </w:rPr>
        <w:fldChar w:fldCharType="separate"/>
      </w:r>
      <w:r w:rsidR="00F028A4">
        <w:rPr>
          <w:noProof/>
          <w:sz w:val="22"/>
          <w:szCs w:val="22"/>
        </w:rPr>
        <w:t>20</w:t>
      </w:r>
      <w:r w:rsidRPr="000B423A">
        <w:rPr>
          <w:noProof/>
          <w:sz w:val="22"/>
          <w:szCs w:val="22"/>
        </w:rPr>
        <w:fldChar w:fldCharType="end"/>
      </w:r>
      <w:r w:rsidRPr="000B423A">
        <w:rPr>
          <w:sz w:val="22"/>
          <w:szCs w:val="22"/>
        </w:rPr>
        <w:t xml:space="preserve">. </w:t>
      </w:r>
      <w:r w:rsidR="00715646" w:rsidRPr="000B423A">
        <w:rPr>
          <w:sz w:val="22"/>
          <w:szCs w:val="22"/>
        </w:rPr>
        <w:t>SIMP and Level Set Method Optimization Process</w:t>
      </w:r>
      <w:bookmarkEnd w:id="113"/>
    </w:p>
    <w:bookmarkEnd w:id="104"/>
    <w:bookmarkEnd w:id="105"/>
    <w:p w14:paraId="09722653" w14:textId="77777777" w:rsidR="00715646" w:rsidRPr="000B423A" w:rsidRDefault="00715646" w:rsidP="00715646">
      <w:pPr>
        <w:widowControl w:val="0"/>
        <w:autoSpaceDE w:val="0"/>
        <w:autoSpaceDN w:val="0"/>
        <w:adjustRightInd w:val="0"/>
        <w:ind w:firstLine="720"/>
        <w:jc w:val="both"/>
        <w:rPr>
          <w:sz w:val="22"/>
          <w:szCs w:val="22"/>
        </w:rPr>
      </w:pPr>
    </w:p>
    <w:p w14:paraId="26D542F5" w14:textId="77777777" w:rsidR="00715646" w:rsidRPr="000B423A" w:rsidRDefault="00715646" w:rsidP="00715646"/>
    <w:p w14:paraId="3F8E4A84" w14:textId="6869DBC7" w:rsidR="008615FB" w:rsidRPr="000B423A" w:rsidRDefault="008615FB" w:rsidP="008615FB">
      <w:pPr>
        <w:pStyle w:val="Heading2"/>
        <w:spacing w:line="480" w:lineRule="auto"/>
        <w:rPr>
          <w:rFonts w:ascii="Times New Roman" w:hAnsi="Times New Roman" w:cs="Times New Roman"/>
          <w:b/>
          <w:bCs/>
          <w:color w:val="auto"/>
          <w:kern w:val="32"/>
          <w:szCs w:val="24"/>
          <w:lang w:eastAsia="zh-CN"/>
        </w:rPr>
      </w:pPr>
      <w:bookmarkStart w:id="114" w:name="_Toc437011586"/>
      <w:bookmarkStart w:id="115" w:name="OLE_LINK36"/>
      <w:bookmarkStart w:id="116" w:name="OLE_LINK37"/>
      <w:r w:rsidRPr="000B423A">
        <w:rPr>
          <w:rFonts w:ascii="Times New Roman" w:hAnsi="Times New Roman" w:cs="Times New Roman"/>
          <w:b/>
          <w:bCs/>
          <w:color w:val="auto"/>
          <w:kern w:val="32"/>
          <w:szCs w:val="24"/>
          <w:lang w:eastAsia="zh-CN"/>
        </w:rPr>
        <w:t>4.3</w:t>
      </w:r>
      <w:r w:rsidR="00E57610" w:rsidRPr="000B423A">
        <w:rPr>
          <w:rFonts w:ascii="Times New Roman" w:hAnsi="Times New Roman" w:cs="Times New Roman"/>
          <w:b/>
          <w:bCs/>
          <w:color w:val="auto"/>
          <w:kern w:val="32"/>
          <w:szCs w:val="24"/>
          <w:lang w:eastAsia="zh-CN"/>
        </w:rPr>
        <w:t xml:space="preserve"> Optimization Results (Simp </w:t>
      </w:r>
      <w:r w:rsidRPr="000B423A">
        <w:rPr>
          <w:rFonts w:ascii="Times New Roman" w:hAnsi="Times New Roman" w:cs="Times New Roman"/>
          <w:b/>
          <w:bCs/>
          <w:color w:val="auto"/>
          <w:kern w:val="32"/>
          <w:szCs w:val="24"/>
          <w:lang w:eastAsia="zh-CN"/>
        </w:rPr>
        <w:t>&amp; Level Set Methods</w:t>
      </w:r>
      <w:r w:rsidR="00E57610" w:rsidRPr="000B423A">
        <w:rPr>
          <w:rFonts w:ascii="Times New Roman" w:hAnsi="Times New Roman" w:cs="Times New Roman"/>
          <w:b/>
          <w:bCs/>
          <w:color w:val="auto"/>
          <w:kern w:val="32"/>
          <w:szCs w:val="24"/>
          <w:lang w:eastAsia="zh-CN"/>
        </w:rPr>
        <w:t>)</w:t>
      </w:r>
      <w:bookmarkEnd w:id="114"/>
    </w:p>
    <w:p w14:paraId="7F0CB6B0" w14:textId="101C5163" w:rsidR="008615FB" w:rsidRPr="000B423A" w:rsidRDefault="008615FB" w:rsidP="008615FB">
      <w:pPr>
        <w:pStyle w:val="Caption"/>
        <w:keepNext/>
        <w:jc w:val="center"/>
        <w:rPr>
          <w:color w:val="auto"/>
          <w:sz w:val="22"/>
          <w:szCs w:val="22"/>
        </w:rPr>
      </w:pPr>
      <w:r w:rsidRPr="000B423A">
        <w:rPr>
          <w:color w:val="auto"/>
          <w:sz w:val="22"/>
          <w:szCs w:val="22"/>
        </w:rPr>
        <w:t xml:space="preserve">Table </w:t>
      </w:r>
      <w:r w:rsidRPr="000B423A">
        <w:rPr>
          <w:color w:val="auto"/>
          <w:sz w:val="22"/>
          <w:szCs w:val="22"/>
        </w:rPr>
        <w:fldChar w:fldCharType="begin"/>
      </w:r>
      <w:r w:rsidRPr="000B423A">
        <w:rPr>
          <w:color w:val="auto"/>
          <w:sz w:val="22"/>
          <w:szCs w:val="22"/>
        </w:rPr>
        <w:instrText xml:space="preserve"> SEQ Table \* ARABIC </w:instrText>
      </w:r>
      <w:r w:rsidRPr="000B423A">
        <w:rPr>
          <w:color w:val="auto"/>
          <w:sz w:val="22"/>
          <w:szCs w:val="22"/>
        </w:rPr>
        <w:fldChar w:fldCharType="separate"/>
      </w:r>
      <w:r w:rsidR="00F028A4">
        <w:rPr>
          <w:noProof/>
          <w:color w:val="auto"/>
          <w:sz w:val="22"/>
          <w:szCs w:val="22"/>
        </w:rPr>
        <w:t>1</w:t>
      </w:r>
      <w:r w:rsidRPr="000B423A">
        <w:rPr>
          <w:noProof/>
          <w:color w:val="auto"/>
          <w:sz w:val="22"/>
          <w:szCs w:val="22"/>
        </w:rPr>
        <w:fldChar w:fldCharType="end"/>
      </w:r>
      <w:r w:rsidRPr="000B423A">
        <w:rPr>
          <w:color w:val="auto"/>
          <w:sz w:val="22"/>
          <w:szCs w:val="22"/>
        </w:rPr>
        <w:t xml:space="preserve">. </w:t>
      </w:r>
      <w:bookmarkStart w:id="117" w:name="OLE_LINK19"/>
      <w:bookmarkStart w:id="118" w:name="OLE_LINK20"/>
      <w:r w:rsidRPr="000B423A">
        <w:rPr>
          <w:color w:val="auto"/>
          <w:sz w:val="22"/>
          <w:szCs w:val="22"/>
        </w:rPr>
        <w:t>SIMP &amp; Level Set Optimization Numerical Results</w:t>
      </w:r>
      <w:bookmarkEnd w:id="117"/>
      <w:bookmarkEnd w:id="118"/>
    </w:p>
    <w:bookmarkEnd w:id="115"/>
    <w:bookmarkEnd w:id="116"/>
    <w:p w14:paraId="1BE9CDF3" w14:textId="288C8D36" w:rsidR="00E57610" w:rsidRPr="000B423A" w:rsidRDefault="008615FB" w:rsidP="008615FB">
      <w:pPr>
        <w:widowControl w:val="0"/>
        <w:autoSpaceDE w:val="0"/>
        <w:autoSpaceDN w:val="0"/>
        <w:adjustRightInd w:val="0"/>
        <w:spacing w:line="480" w:lineRule="auto"/>
        <w:jc w:val="center"/>
        <w:rPr>
          <w:sz w:val="22"/>
          <w:szCs w:val="22"/>
        </w:rPr>
      </w:pPr>
      <w:r w:rsidRPr="000B423A">
        <w:rPr>
          <w:noProof/>
          <w:sz w:val="22"/>
          <w:szCs w:val="22"/>
        </w:rPr>
        <w:drawing>
          <wp:inline distT="0" distB="0" distL="0" distR="0" wp14:anchorId="25C0223D" wp14:editId="5D7764F5">
            <wp:extent cx="2857500" cy="1461977"/>
            <wp:effectExtent l="0" t="0" r="0" b="1143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59853" cy="1463181"/>
                    </a:xfrm>
                    <a:prstGeom prst="rect">
                      <a:avLst/>
                    </a:prstGeom>
                    <a:noFill/>
                    <a:ln>
                      <a:noFill/>
                    </a:ln>
                  </pic:spPr>
                </pic:pic>
              </a:graphicData>
            </a:graphic>
          </wp:inline>
        </w:drawing>
      </w:r>
      <w:r w:rsidRPr="000B423A">
        <w:rPr>
          <w:noProof/>
          <w:sz w:val="22"/>
          <w:szCs w:val="22"/>
        </w:rPr>
        <w:drawing>
          <wp:inline distT="0" distB="0" distL="0" distR="0" wp14:anchorId="1FFD476D" wp14:editId="27C70E5D">
            <wp:extent cx="2841027" cy="1448742"/>
            <wp:effectExtent l="0" t="0" r="381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2548" cy="1449517"/>
                    </a:xfrm>
                    <a:prstGeom prst="rect">
                      <a:avLst/>
                    </a:prstGeom>
                    <a:noFill/>
                    <a:ln>
                      <a:noFill/>
                    </a:ln>
                  </pic:spPr>
                </pic:pic>
              </a:graphicData>
            </a:graphic>
          </wp:inline>
        </w:drawing>
      </w:r>
    </w:p>
    <w:p w14:paraId="2A8661BD" w14:textId="3312170E" w:rsidR="00715646" w:rsidRPr="000B423A" w:rsidRDefault="008615FB" w:rsidP="008615FB">
      <w:pPr>
        <w:pStyle w:val="Heading2"/>
        <w:spacing w:line="480" w:lineRule="auto"/>
        <w:rPr>
          <w:rFonts w:ascii="Times New Roman" w:hAnsi="Times New Roman" w:cs="Times New Roman"/>
          <w:b/>
          <w:bCs/>
          <w:color w:val="auto"/>
          <w:kern w:val="32"/>
          <w:szCs w:val="24"/>
          <w:lang w:eastAsia="zh-CN"/>
        </w:rPr>
      </w:pPr>
      <w:bookmarkStart w:id="119" w:name="_Toc437011587"/>
      <w:r w:rsidRPr="000B423A">
        <w:rPr>
          <w:rFonts w:ascii="Times New Roman" w:hAnsi="Times New Roman" w:cs="Times New Roman"/>
          <w:b/>
          <w:bCs/>
          <w:color w:val="auto"/>
          <w:kern w:val="32"/>
          <w:szCs w:val="24"/>
          <w:lang w:eastAsia="zh-CN"/>
        </w:rPr>
        <w:t>4.4 Fabrication</w:t>
      </w:r>
      <w:bookmarkEnd w:id="119"/>
    </w:p>
    <w:p w14:paraId="344271F4" w14:textId="49B9B959" w:rsidR="005623AC" w:rsidRPr="000B423A" w:rsidRDefault="005623AC" w:rsidP="005623AC">
      <w:pPr>
        <w:autoSpaceDE w:val="0"/>
        <w:autoSpaceDN w:val="0"/>
        <w:adjustRightInd w:val="0"/>
        <w:spacing w:line="480" w:lineRule="auto"/>
        <w:ind w:firstLine="720"/>
        <w:rPr>
          <w:rFonts w:eastAsia="Times New Roman"/>
          <w:sz w:val="22"/>
        </w:rPr>
      </w:pPr>
      <w:r w:rsidRPr="000B423A">
        <w:rPr>
          <w:noProof/>
        </w:rPr>
        <w:lastRenderedPageBreak/>
        <mc:AlternateContent>
          <mc:Choice Requires="wps">
            <w:drawing>
              <wp:anchor distT="0" distB="0" distL="114300" distR="114300" simplePos="0" relativeHeight="251686912" behindDoc="0" locked="0" layoutInCell="1" allowOverlap="1" wp14:anchorId="253DF574" wp14:editId="43EB1FDF">
                <wp:simplePos x="0" y="0"/>
                <wp:positionH relativeFrom="column">
                  <wp:posOffset>114300</wp:posOffset>
                </wp:positionH>
                <wp:positionV relativeFrom="paragraph">
                  <wp:posOffset>1028700</wp:posOffset>
                </wp:positionV>
                <wp:extent cx="2171700" cy="2400300"/>
                <wp:effectExtent l="0" t="0" r="0" b="12700"/>
                <wp:wrapSquare wrapText="bothSides"/>
                <wp:docPr id="21515" name="Text Box 21515"/>
                <wp:cNvGraphicFramePr/>
                <a:graphic xmlns:a="http://schemas.openxmlformats.org/drawingml/2006/main">
                  <a:graphicData uri="http://schemas.microsoft.com/office/word/2010/wordprocessingShape">
                    <wps:wsp>
                      <wps:cNvSpPr txBox="1"/>
                      <wps:spPr>
                        <a:xfrm>
                          <a:off x="0" y="0"/>
                          <a:ext cx="21717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5D3867" w14:textId="3BD638EF" w:rsidR="00A870AD" w:rsidRDefault="00A870AD">
                            <w:r>
                              <w:rPr>
                                <w:noProof/>
                              </w:rPr>
                              <w:drawing>
                                <wp:inline distT="0" distB="0" distL="0" distR="0" wp14:anchorId="24530237" wp14:editId="59C4C259">
                                  <wp:extent cx="1968910" cy="1683731"/>
                                  <wp:effectExtent l="0" t="0" r="12700" b="0"/>
                                  <wp:docPr id="215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srcRect l="42981" t="22283" r="15122" b="13923"/>
                                          <a:stretch>
                                            <a:fillRect/>
                                          </a:stretch>
                                        </pic:blipFill>
                                        <pic:spPr bwMode="auto">
                                          <a:xfrm>
                                            <a:off x="0" y="0"/>
                                            <a:ext cx="1969426" cy="1684173"/>
                                          </a:xfrm>
                                          <a:prstGeom prst="rect">
                                            <a:avLst/>
                                          </a:prstGeom>
                                          <a:noFill/>
                                          <a:ln w="9525">
                                            <a:noFill/>
                                            <a:miter lim="800000"/>
                                            <a:headEnd/>
                                            <a:tailEnd/>
                                          </a:ln>
                                        </pic:spPr>
                                      </pic:pic>
                                    </a:graphicData>
                                  </a:graphic>
                                </wp:inline>
                              </w:drawing>
                            </w:r>
                          </w:p>
                          <w:p w14:paraId="3F8E5D17" w14:textId="77777777" w:rsidR="00A870AD" w:rsidRPr="005623AC" w:rsidRDefault="00A870AD" w:rsidP="005623AC">
                            <w:pPr>
                              <w:autoSpaceDE w:val="0"/>
                              <w:autoSpaceDN w:val="0"/>
                              <w:adjustRightInd w:val="0"/>
                              <w:rPr>
                                <w:rFonts w:eastAsia="Times New Roman"/>
                                <w:color w:val="000000"/>
                                <w:sz w:val="22"/>
                                <w:szCs w:val="22"/>
                              </w:rPr>
                            </w:pPr>
                            <w:bookmarkStart w:id="120" w:name="_Toc432780450"/>
                            <w:r w:rsidRPr="005623AC">
                              <w:rPr>
                                <w:sz w:val="22"/>
                                <w:szCs w:val="22"/>
                              </w:rPr>
                              <w:t xml:space="preserve">Figure </w:t>
                            </w:r>
                            <w:r w:rsidRPr="005623AC">
                              <w:rPr>
                                <w:sz w:val="22"/>
                                <w:szCs w:val="22"/>
                              </w:rPr>
                              <w:fldChar w:fldCharType="begin"/>
                            </w:r>
                            <w:r w:rsidRPr="005623AC">
                              <w:rPr>
                                <w:sz w:val="22"/>
                                <w:szCs w:val="22"/>
                              </w:rPr>
                              <w:instrText xml:space="preserve"> SEQ Figure \* ARABIC </w:instrText>
                            </w:r>
                            <w:r w:rsidRPr="005623AC">
                              <w:rPr>
                                <w:sz w:val="22"/>
                                <w:szCs w:val="22"/>
                              </w:rPr>
                              <w:fldChar w:fldCharType="separate"/>
                            </w:r>
                            <w:r>
                              <w:rPr>
                                <w:noProof/>
                                <w:sz w:val="22"/>
                                <w:szCs w:val="22"/>
                              </w:rPr>
                              <w:t>21</w:t>
                            </w:r>
                            <w:r w:rsidRPr="005623AC">
                              <w:rPr>
                                <w:noProof/>
                                <w:sz w:val="22"/>
                                <w:szCs w:val="22"/>
                              </w:rPr>
                              <w:fldChar w:fldCharType="end"/>
                            </w:r>
                            <w:r w:rsidRPr="005623AC">
                              <w:rPr>
                                <w:sz w:val="22"/>
                                <w:szCs w:val="22"/>
                              </w:rPr>
                              <w:t xml:space="preserve">. </w:t>
                            </w:r>
                            <w:r w:rsidRPr="005623AC">
                              <w:rPr>
                                <w:rFonts w:eastAsia="Times New Roman"/>
                                <w:sz w:val="22"/>
                                <w:szCs w:val="22"/>
                              </w:rPr>
                              <w:t xml:space="preserve">Fabricated </w:t>
                            </w:r>
                            <w:r w:rsidRPr="005623AC">
                              <w:rPr>
                                <w:rFonts w:hint="eastAsia"/>
                                <w:sz w:val="22"/>
                                <w:szCs w:val="22"/>
                              </w:rPr>
                              <w:t>r</w:t>
                            </w:r>
                            <w:r w:rsidRPr="005623AC">
                              <w:rPr>
                                <w:rFonts w:eastAsia="Times New Roman"/>
                                <w:sz w:val="22"/>
                                <w:szCs w:val="22"/>
                              </w:rPr>
                              <w:t>esonators for</w:t>
                            </w:r>
                            <w:r w:rsidRPr="005623AC">
                              <w:rPr>
                                <w:rFonts w:hint="eastAsia"/>
                                <w:sz w:val="22"/>
                                <w:szCs w:val="22"/>
                              </w:rPr>
                              <w:t xml:space="preserve"> </w:t>
                            </w:r>
                            <w:r w:rsidRPr="005623AC">
                              <w:rPr>
                                <w:rFonts w:eastAsia="Times New Roman"/>
                                <w:sz w:val="22"/>
                                <w:szCs w:val="22"/>
                              </w:rPr>
                              <w:t xml:space="preserve">(left) density based method </w:t>
                            </w:r>
                            <w:r>
                              <w:rPr>
                                <w:sz w:val="22"/>
                                <w:szCs w:val="22"/>
                              </w:rPr>
                              <w:pict w14:anchorId="49A34D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9.3pt;height:9.3pt">
                                  <v:imagedata r:id="rId42" o:title=""/>
                                </v:shape>
                              </w:pict>
                            </w:r>
                            <w:r w:rsidRPr="005623AC">
                              <w:rPr>
                                <w:sz w:val="22"/>
                                <w:szCs w:val="22"/>
                              </w:rPr>
                              <w:t>=0.75</w:t>
                            </w:r>
                            <w:r w:rsidRPr="005623AC">
                              <w:rPr>
                                <w:rFonts w:eastAsia="Times New Roman"/>
                                <w:sz w:val="22"/>
                                <w:szCs w:val="22"/>
                              </w:rPr>
                              <w:t>, (right) level set</w:t>
                            </w:r>
                            <w:r w:rsidRPr="005623AC">
                              <w:rPr>
                                <w:sz w:val="22"/>
                                <w:szCs w:val="22"/>
                              </w:rPr>
                              <w:t xml:space="preserve"> method</w:t>
                            </w:r>
                            <w:r w:rsidRPr="005623AC">
                              <w:rPr>
                                <w:rFonts w:eastAsia="Times New Roman"/>
                                <w:sz w:val="22"/>
                                <w:szCs w:val="22"/>
                              </w:rPr>
                              <w:t xml:space="preserve"> </w:t>
                            </w:r>
                            <w:r>
                              <w:rPr>
                                <w:sz w:val="22"/>
                                <w:szCs w:val="22"/>
                              </w:rPr>
                              <w:pict w14:anchorId="18DF09F9">
                                <v:shape id="_x0000_i1029" type="#_x0000_t75" style="width:9.3pt;height:9.3pt">
                                  <v:imagedata r:id="rId42" o:title=""/>
                                </v:shape>
                              </w:pict>
                            </w:r>
                            <w:r w:rsidRPr="005623AC">
                              <w:rPr>
                                <w:rFonts w:eastAsia="Times New Roman"/>
                                <w:sz w:val="22"/>
                                <w:szCs w:val="22"/>
                              </w:rPr>
                              <w:t>=0.75</w:t>
                            </w:r>
                            <w:bookmarkEnd w:id="120"/>
                          </w:p>
                          <w:p w14:paraId="1C998C2D" w14:textId="77777777" w:rsidR="00A870AD" w:rsidRDefault="00A870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DF574" id="Text_x0020_Box_x0020_21515" o:spid="_x0000_s1032" type="#_x0000_t202" style="position:absolute;left:0;text-align:left;margin-left:9pt;margin-top:81pt;width:171pt;height:18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" filled="f" stroked="f">
                <v:textbox>
                  <w:txbxContent>
                    <w:p w14:paraId="375D3867" w14:textId="3BD638EF" w:rsidR="00A870AD" w:rsidRDefault="00A870AD">
                      <w:r>
                        <w:rPr>
                          <w:noProof/>
                        </w:rPr>
                        <w:drawing>
                          <wp:inline distT="0" distB="0" distL="0" distR="0" wp14:anchorId="24530237" wp14:editId="59C4C259">
                            <wp:extent cx="1968910" cy="1683731"/>
                            <wp:effectExtent l="0" t="0" r="12700" b="0"/>
                            <wp:docPr id="215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srcRect l="42981" t="22283" r="15122" b="13923"/>
                                    <a:stretch>
                                      <a:fillRect/>
                                    </a:stretch>
                                  </pic:blipFill>
                                  <pic:spPr bwMode="auto">
                                    <a:xfrm>
                                      <a:off x="0" y="0"/>
                                      <a:ext cx="1969426" cy="1684173"/>
                                    </a:xfrm>
                                    <a:prstGeom prst="rect">
                                      <a:avLst/>
                                    </a:prstGeom>
                                    <a:noFill/>
                                    <a:ln w="9525">
                                      <a:noFill/>
                                      <a:miter lim="800000"/>
                                      <a:headEnd/>
                                      <a:tailEnd/>
                                    </a:ln>
                                  </pic:spPr>
                                </pic:pic>
                              </a:graphicData>
                            </a:graphic>
                          </wp:inline>
                        </w:drawing>
                      </w:r>
                    </w:p>
                    <w:p w14:paraId="3F8E5D17" w14:textId="77777777" w:rsidR="00A870AD" w:rsidRPr="005623AC" w:rsidRDefault="00A870AD" w:rsidP="005623AC">
                      <w:pPr>
                        <w:autoSpaceDE w:val="0"/>
                        <w:autoSpaceDN w:val="0"/>
                        <w:adjustRightInd w:val="0"/>
                        <w:rPr>
                          <w:rFonts w:eastAsia="Times New Roman"/>
                          <w:color w:val="000000"/>
                          <w:sz w:val="22"/>
                          <w:szCs w:val="22"/>
                        </w:rPr>
                      </w:pPr>
                      <w:bookmarkStart w:id="121" w:name="_Toc432780450"/>
                      <w:r w:rsidRPr="005623AC">
                        <w:rPr>
                          <w:sz w:val="22"/>
                          <w:szCs w:val="22"/>
                        </w:rPr>
                        <w:t xml:space="preserve">Figure </w:t>
                      </w:r>
                      <w:r w:rsidRPr="005623AC">
                        <w:rPr>
                          <w:sz w:val="22"/>
                          <w:szCs w:val="22"/>
                        </w:rPr>
                        <w:fldChar w:fldCharType="begin"/>
                      </w:r>
                      <w:r w:rsidRPr="005623AC">
                        <w:rPr>
                          <w:sz w:val="22"/>
                          <w:szCs w:val="22"/>
                        </w:rPr>
                        <w:instrText xml:space="preserve"> SEQ Figure \* ARABIC </w:instrText>
                      </w:r>
                      <w:r w:rsidRPr="005623AC">
                        <w:rPr>
                          <w:sz w:val="22"/>
                          <w:szCs w:val="22"/>
                        </w:rPr>
                        <w:fldChar w:fldCharType="separate"/>
                      </w:r>
                      <w:r>
                        <w:rPr>
                          <w:noProof/>
                          <w:sz w:val="22"/>
                          <w:szCs w:val="22"/>
                        </w:rPr>
                        <w:t>21</w:t>
                      </w:r>
                      <w:r w:rsidRPr="005623AC">
                        <w:rPr>
                          <w:noProof/>
                          <w:sz w:val="22"/>
                          <w:szCs w:val="22"/>
                        </w:rPr>
                        <w:fldChar w:fldCharType="end"/>
                      </w:r>
                      <w:r w:rsidRPr="005623AC">
                        <w:rPr>
                          <w:sz w:val="22"/>
                          <w:szCs w:val="22"/>
                        </w:rPr>
                        <w:t xml:space="preserve">. </w:t>
                      </w:r>
                      <w:r w:rsidRPr="005623AC">
                        <w:rPr>
                          <w:rFonts w:eastAsia="Times New Roman"/>
                          <w:sz w:val="22"/>
                          <w:szCs w:val="22"/>
                        </w:rPr>
                        <w:t xml:space="preserve">Fabricated </w:t>
                      </w:r>
                      <w:r w:rsidRPr="005623AC">
                        <w:rPr>
                          <w:rFonts w:hint="eastAsia"/>
                          <w:sz w:val="22"/>
                          <w:szCs w:val="22"/>
                        </w:rPr>
                        <w:t>r</w:t>
                      </w:r>
                      <w:r w:rsidRPr="005623AC">
                        <w:rPr>
                          <w:rFonts w:eastAsia="Times New Roman"/>
                          <w:sz w:val="22"/>
                          <w:szCs w:val="22"/>
                        </w:rPr>
                        <w:t>esonators for</w:t>
                      </w:r>
                      <w:r w:rsidRPr="005623AC">
                        <w:rPr>
                          <w:rFonts w:hint="eastAsia"/>
                          <w:sz w:val="22"/>
                          <w:szCs w:val="22"/>
                        </w:rPr>
                        <w:t xml:space="preserve"> </w:t>
                      </w:r>
                      <w:r w:rsidRPr="005623AC">
                        <w:rPr>
                          <w:rFonts w:eastAsia="Times New Roman"/>
                          <w:sz w:val="22"/>
                          <w:szCs w:val="22"/>
                        </w:rPr>
                        <w:t xml:space="preserve">(left) density based method </w:t>
                      </w:r>
                      <w:r>
                        <w:rPr>
                          <w:sz w:val="22"/>
                          <w:szCs w:val="22"/>
                        </w:rPr>
                        <w:pict w14:anchorId="49A34D73">
                          <v:shape id="_x0000_i1028" type="#_x0000_t75" style="width:9.3pt;height:9.3pt">
                            <v:imagedata r:id="rId42" o:title=""/>
                          </v:shape>
                        </w:pict>
                      </w:r>
                      <w:r w:rsidRPr="005623AC">
                        <w:rPr>
                          <w:sz w:val="22"/>
                          <w:szCs w:val="22"/>
                        </w:rPr>
                        <w:t>=0.75</w:t>
                      </w:r>
                      <w:r w:rsidRPr="005623AC">
                        <w:rPr>
                          <w:rFonts w:eastAsia="Times New Roman"/>
                          <w:sz w:val="22"/>
                          <w:szCs w:val="22"/>
                        </w:rPr>
                        <w:t>, (right) level set</w:t>
                      </w:r>
                      <w:r w:rsidRPr="005623AC">
                        <w:rPr>
                          <w:sz w:val="22"/>
                          <w:szCs w:val="22"/>
                        </w:rPr>
                        <w:t xml:space="preserve"> method</w:t>
                      </w:r>
                      <w:r w:rsidRPr="005623AC">
                        <w:rPr>
                          <w:rFonts w:eastAsia="Times New Roman"/>
                          <w:sz w:val="22"/>
                          <w:szCs w:val="22"/>
                        </w:rPr>
                        <w:t xml:space="preserve"> </w:t>
                      </w:r>
                      <w:r>
                        <w:rPr>
                          <w:sz w:val="22"/>
                          <w:szCs w:val="22"/>
                        </w:rPr>
                        <w:pict w14:anchorId="18DF09F9">
                          <v:shape id="_x0000_i1029" type="#_x0000_t75" style="width:9.3pt;height:9.3pt">
                            <v:imagedata r:id="rId42" o:title=""/>
                          </v:shape>
                        </w:pict>
                      </w:r>
                      <w:r w:rsidRPr="005623AC">
                        <w:rPr>
                          <w:rFonts w:eastAsia="Times New Roman"/>
                          <w:sz w:val="22"/>
                          <w:szCs w:val="22"/>
                        </w:rPr>
                        <w:t>=0.75</w:t>
                      </w:r>
                      <w:bookmarkEnd w:id="121"/>
                    </w:p>
                    <w:p w14:paraId="1C998C2D" w14:textId="77777777" w:rsidR="00A870AD" w:rsidRDefault="00A870AD"/>
                  </w:txbxContent>
                </v:textbox>
                <w10:wrap type="square"/>
              </v:shape>
            </w:pict>
          </mc:Fallback>
        </mc:AlternateContent>
      </w:r>
      <w:r w:rsidRPr="000B423A">
        <w:rPr>
          <w:noProof/>
        </w:rPr>
        <mc:AlternateContent>
          <mc:Choice Requires="wps">
            <w:drawing>
              <wp:anchor distT="0" distB="0" distL="114300" distR="114300" simplePos="0" relativeHeight="251685888" behindDoc="0" locked="0" layoutInCell="1" allowOverlap="1" wp14:anchorId="0AC0DEF5" wp14:editId="31BF4FFB">
                <wp:simplePos x="0" y="0"/>
                <wp:positionH relativeFrom="column">
                  <wp:posOffset>0</wp:posOffset>
                </wp:positionH>
                <wp:positionV relativeFrom="paragraph">
                  <wp:posOffset>0</wp:posOffset>
                </wp:positionV>
                <wp:extent cx="5943600" cy="1055370"/>
                <wp:effectExtent l="0" t="0" r="0" b="11430"/>
                <wp:wrapSquare wrapText="bothSides"/>
                <wp:docPr id="21514" name="Text Box 21514"/>
                <wp:cNvGraphicFramePr/>
                <a:graphic xmlns:a="http://schemas.openxmlformats.org/drawingml/2006/main">
                  <a:graphicData uri="http://schemas.microsoft.com/office/word/2010/wordprocessingShape">
                    <wps:wsp>
                      <wps:cNvSpPr txBox="1"/>
                      <wps:spPr>
                        <a:xfrm>
                          <a:off x="0" y="0"/>
                          <a:ext cx="5943600" cy="1055370"/>
                        </a:xfrm>
                        <a:prstGeom prst="rect">
                          <a:avLst/>
                        </a:prstGeom>
                        <a:noFill/>
                        <a:ln>
                          <a:noFill/>
                        </a:ln>
                        <a:effectLst/>
                        <a:extLst>
                          <a:ext uri="{C572A759-6A51-4108-AA02-DFA0A04FC94B}">
                            <ma14:wrappingTextBoxFlag xmlns:ma14="http://schemas.microsoft.com/office/mac/drawingml/2011/main"/>
                          </a:ext>
                        </a:extLst>
                      </wps:spPr>
                      <wps:txbx>
                        <w:txbxContent>
                          <w:p w14:paraId="0BAEEC48" w14:textId="77777777" w:rsidR="00A870AD" w:rsidRPr="00DE31ED" w:rsidRDefault="00A870AD" w:rsidP="005623AC">
                            <w:pPr>
                              <w:autoSpaceDE w:val="0"/>
                              <w:autoSpaceDN w:val="0"/>
                              <w:adjustRightInd w:val="0"/>
                              <w:spacing w:line="480" w:lineRule="auto"/>
                              <w:ind w:firstLine="720"/>
                              <w:rPr>
                                <w:rFonts w:eastAsia="Times New Roman"/>
                                <w:sz w:val="22"/>
                              </w:rPr>
                            </w:pPr>
                            <w:r w:rsidRPr="00E822E5">
                              <w:rPr>
                                <w:rFonts w:eastAsia="Times New Roman"/>
                                <w:sz w:val="22"/>
                              </w:rPr>
                              <w:t xml:space="preserve">The sketches </w:t>
                            </w:r>
                            <w:r>
                              <w:rPr>
                                <w:rFonts w:eastAsia="Times New Roman"/>
                                <w:sz w:val="22"/>
                              </w:rPr>
                              <w:t xml:space="preserve">in Figure 7 </w:t>
                            </w:r>
                            <w:r w:rsidRPr="00E822E5">
                              <w:rPr>
                                <w:rFonts w:eastAsia="Times New Roman"/>
                                <w:sz w:val="22"/>
                              </w:rPr>
                              <w:t xml:space="preserve">are then extruded to </w:t>
                            </w:r>
                            <w:r>
                              <w:rPr>
                                <w:rFonts w:eastAsia="Times New Roman"/>
                                <w:sz w:val="22"/>
                              </w:rPr>
                              <w:t>3.69 mm in the third dimension and t</w:t>
                            </w:r>
                            <w:r w:rsidRPr="00E822E5">
                              <w:rPr>
                                <w:rFonts w:eastAsia="Times New Roman"/>
                                <w:sz w:val="22"/>
                              </w:rPr>
                              <w:t>he thick base plate</w:t>
                            </w:r>
                            <w:r>
                              <w:rPr>
                                <w:rFonts w:eastAsia="Times New Roman"/>
                                <w:sz w:val="22"/>
                              </w:rPr>
                              <w:t>s are</w:t>
                            </w:r>
                            <w:r w:rsidRPr="00E822E5">
                              <w:rPr>
                                <w:rFonts w:eastAsia="Times New Roman"/>
                                <w:sz w:val="22"/>
                              </w:rPr>
                              <w:t xml:space="preserve"> included for ease of fabrication.</w:t>
                            </w:r>
                            <w:r>
                              <w:rPr>
                                <w:rFonts w:eastAsia="Times New Roman"/>
                                <w:sz w:val="22"/>
                              </w:rPr>
                              <w:t xml:space="preserve"> </w:t>
                            </w:r>
                            <w:r w:rsidRPr="00E822E5">
                              <w:rPr>
                                <w:rFonts w:eastAsia="Times New Roman"/>
                                <w:color w:val="000000"/>
                                <w:sz w:val="22"/>
                              </w:rPr>
                              <w:t xml:space="preserve">The resonator structures </w:t>
                            </w:r>
                            <w:r>
                              <w:rPr>
                                <w:rFonts w:eastAsia="Times New Roman"/>
                                <w:color w:val="000000"/>
                                <w:sz w:val="22"/>
                              </w:rPr>
                              <w:t>are</w:t>
                            </w:r>
                            <w:r w:rsidRPr="00E822E5">
                              <w:rPr>
                                <w:rFonts w:eastAsia="Times New Roman"/>
                                <w:color w:val="000000"/>
                                <w:sz w:val="22"/>
                              </w:rPr>
                              <w:t xml:space="preserve"> fabricated with</w:t>
                            </w:r>
                            <w:r>
                              <w:rPr>
                                <w:rFonts w:eastAsia="Times New Roman"/>
                                <w:color w:val="000000"/>
                                <w:sz w:val="22"/>
                              </w:rPr>
                              <w:t xml:space="preserve"> the</w:t>
                            </w:r>
                            <w:r w:rsidRPr="00E822E5">
                              <w:rPr>
                                <w:rFonts w:eastAsia="Times New Roman"/>
                                <w:color w:val="000000"/>
                                <w:sz w:val="22"/>
                              </w:rPr>
                              <w:t xml:space="preserve"> projection microstereolithography (PμSL)</w:t>
                            </w:r>
                            <w:r>
                              <w:rPr>
                                <w:rFonts w:eastAsia="Times New Roman"/>
                                <w:color w:val="000000"/>
                                <w:sz w:val="22"/>
                              </w:rPr>
                              <w:t xml:space="preserve"> technique described earlier in this thesis</w:t>
                            </w:r>
                            <w:r w:rsidRPr="00E822E5">
                              <w:rPr>
                                <w:rFonts w:eastAsia="Times New Roman"/>
                                <w:color w:val="000000"/>
                                <w:sz w:val="22"/>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C0DEF5" id="Text_x0020_Box_x0020_21514" o:spid="_x0000_s1033" type="#_x0000_t202" style="position:absolute;left:0;text-align:left;margin-left:0;margin-top:0;width:468pt;height:83.1pt;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" filled="f" stroked="f">
                <v:textbox style="mso-fit-shape-to-text:t">
                  <w:txbxContent>
                    <w:p w14:paraId="0BAEEC48" w14:textId="77777777" w:rsidR="00A870AD" w:rsidRPr="00DE31ED" w:rsidRDefault="00A870AD" w:rsidP="005623AC">
                      <w:pPr>
                        <w:autoSpaceDE w:val="0"/>
                        <w:autoSpaceDN w:val="0"/>
                        <w:adjustRightInd w:val="0"/>
                        <w:spacing w:line="480" w:lineRule="auto"/>
                        <w:ind w:firstLine="720"/>
                        <w:rPr>
                          <w:rFonts w:eastAsia="Times New Roman"/>
                          <w:sz w:val="22"/>
                        </w:rPr>
                      </w:pPr>
                      <w:r w:rsidRPr="00E822E5">
                        <w:rPr>
                          <w:rFonts w:eastAsia="Times New Roman"/>
                          <w:sz w:val="22"/>
                        </w:rPr>
                        <w:t xml:space="preserve">The sketches </w:t>
                      </w:r>
                      <w:r>
                        <w:rPr>
                          <w:rFonts w:eastAsia="Times New Roman"/>
                          <w:sz w:val="22"/>
                        </w:rPr>
                        <w:t xml:space="preserve">in Figure 7 </w:t>
                      </w:r>
                      <w:r w:rsidRPr="00E822E5">
                        <w:rPr>
                          <w:rFonts w:eastAsia="Times New Roman"/>
                          <w:sz w:val="22"/>
                        </w:rPr>
                        <w:t xml:space="preserve">are then extruded to </w:t>
                      </w:r>
                      <w:r>
                        <w:rPr>
                          <w:rFonts w:eastAsia="Times New Roman"/>
                          <w:sz w:val="22"/>
                        </w:rPr>
                        <w:t>3.69 mm in the third dimension and t</w:t>
                      </w:r>
                      <w:r w:rsidRPr="00E822E5">
                        <w:rPr>
                          <w:rFonts w:eastAsia="Times New Roman"/>
                          <w:sz w:val="22"/>
                        </w:rPr>
                        <w:t>he thick base plate</w:t>
                      </w:r>
                      <w:r>
                        <w:rPr>
                          <w:rFonts w:eastAsia="Times New Roman"/>
                          <w:sz w:val="22"/>
                        </w:rPr>
                        <w:t>s are</w:t>
                      </w:r>
                      <w:r w:rsidRPr="00E822E5">
                        <w:rPr>
                          <w:rFonts w:eastAsia="Times New Roman"/>
                          <w:sz w:val="22"/>
                        </w:rPr>
                        <w:t xml:space="preserve"> included for ease of fabrication.</w:t>
                      </w:r>
                      <w:r>
                        <w:rPr>
                          <w:rFonts w:eastAsia="Times New Roman"/>
                          <w:sz w:val="22"/>
                        </w:rPr>
                        <w:t xml:space="preserve"> </w:t>
                      </w:r>
                      <w:r w:rsidRPr="00E822E5">
                        <w:rPr>
                          <w:rFonts w:eastAsia="Times New Roman"/>
                          <w:color w:val="000000"/>
                          <w:sz w:val="22"/>
                        </w:rPr>
                        <w:t xml:space="preserve">The resonator structures </w:t>
                      </w:r>
                      <w:r>
                        <w:rPr>
                          <w:rFonts w:eastAsia="Times New Roman"/>
                          <w:color w:val="000000"/>
                          <w:sz w:val="22"/>
                        </w:rPr>
                        <w:t>are</w:t>
                      </w:r>
                      <w:r w:rsidRPr="00E822E5">
                        <w:rPr>
                          <w:rFonts w:eastAsia="Times New Roman"/>
                          <w:color w:val="000000"/>
                          <w:sz w:val="22"/>
                        </w:rPr>
                        <w:t xml:space="preserve"> fabricated with</w:t>
                      </w:r>
                      <w:r>
                        <w:rPr>
                          <w:rFonts w:eastAsia="Times New Roman"/>
                          <w:color w:val="000000"/>
                          <w:sz w:val="22"/>
                        </w:rPr>
                        <w:t xml:space="preserve"> the</w:t>
                      </w:r>
                      <w:r w:rsidRPr="00E822E5">
                        <w:rPr>
                          <w:rFonts w:eastAsia="Times New Roman"/>
                          <w:color w:val="000000"/>
                          <w:sz w:val="22"/>
                        </w:rPr>
                        <w:t xml:space="preserve"> projection microstereolithography (PμSL)</w:t>
                      </w:r>
                      <w:r>
                        <w:rPr>
                          <w:rFonts w:eastAsia="Times New Roman"/>
                          <w:color w:val="000000"/>
                          <w:sz w:val="22"/>
                        </w:rPr>
                        <w:t xml:space="preserve"> technique described earlier in this thesis</w:t>
                      </w:r>
                      <w:r w:rsidRPr="00E822E5">
                        <w:rPr>
                          <w:rFonts w:eastAsia="Times New Roman"/>
                          <w:color w:val="000000"/>
                          <w:sz w:val="22"/>
                        </w:rPr>
                        <w:t xml:space="preserve">. </w:t>
                      </w:r>
                    </w:p>
                  </w:txbxContent>
                </v:textbox>
                <w10:wrap type="square"/>
              </v:shape>
            </w:pict>
          </mc:Fallback>
        </mc:AlternateContent>
      </w:r>
      <w:r w:rsidRPr="000B423A">
        <w:rPr>
          <w:rFonts w:eastAsia="Times New Roman"/>
          <w:sz w:val="22"/>
        </w:rPr>
        <w:t>The two fabricated resonator structures based on the optimal solutions from the density and the LSM methods respectively are shown in the figure below. Some minor differences are evident between the CAD designs and the fabricated structures. In particular, some of the smaller beams inside of the density based TO designs (left) were near the limit of the PuSL resolution. These beams are fabricated slightly thicker than designed to ensure structural integrity.</w:t>
      </w:r>
    </w:p>
    <w:p w14:paraId="00606C33" w14:textId="77777777" w:rsidR="00715646" w:rsidRPr="000B423A" w:rsidRDefault="00715646" w:rsidP="00715646">
      <w:pPr>
        <w:jc w:val="both"/>
        <w:rPr>
          <w:sz w:val="22"/>
          <w:szCs w:val="22"/>
        </w:rPr>
      </w:pPr>
    </w:p>
    <w:p w14:paraId="1745DB16" w14:textId="3F6B6690" w:rsidR="005623AC" w:rsidRPr="000B423A" w:rsidRDefault="005623AC" w:rsidP="005623AC">
      <w:pPr>
        <w:pStyle w:val="Heading2"/>
        <w:spacing w:line="480" w:lineRule="auto"/>
        <w:rPr>
          <w:rFonts w:ascii="Times New Roman" w:hAnsi="Times New Roman" w:cs="Times New Roman"/>
          <w:b/>
          <w:bCs/>
          <w:color w:val="auto"/>
          <w:kern w:val="32"/>
          <w:szCs w:val="24"/>
          <w:lang w:eastAsia="zh-CN"/>
        </w:rPr>
      </w:pPr>
      <w:bookmarkStart w:id="122" w:name="_Toc437011588"/>
      <w:bookmarkStart w:id="123" w:name="OLE_LINK26"/>
      <w:bookmarkStart w:id="124" w:name="OLE_LINK27"/>
      <w:r w:rsidRPr="000B423A">
        <w:rPr>
          <w:rFonts w:ascii="Times New Roman" w:hAnsi="Times New Roman" w:cs="Times New Roman"/>
          <w:b/>
          <w:bCs/>
          <w:color w:val="auto"/>
          <w:kern w:val="32"/>
          <w:szCs w:val="24"/>
          <w:lang w:eastAsia="zh-CN"/>
        </w:rPr>
        <w:t>4.5 Testing</w:t>
      </w:r>
      <w:bookmarkEnd w:id="122"/>
    </w:p>
    <w:p w14:paraId="16229E13" w14:textId="77777777" w:rsidR="005623AC" w:rsidRPr="000B423A" w:rsidRDefault="005623AC" w:rsidP="00A801A0">
      <w:pPr>
        <w:autoSpaceDE w:val="0"/>
        <w:autoSpaceDN w:val="0"/>
        <w:adjustRightInd w:val="0"/>
        <w:spacing w:line="480" w:lineRule="auto"/>
        <w:ind w:firstLine="720"/>
        <w:rPr>
          <w:rFonts w:eastAsia="Times New Roman"/>
          <w:sz w:val="22"/>
        </w:rPr>
      </w:pPr>
      <w:r w:rsidRPr="000B423A">
        <w:rPr>
          <w:noProof/>
        </w:rPr>
        <mc:AlternateContent>
          <mc:Choice Requires="wps">
            <w:drawing>
              <wp:anchor distT="0" distB="0" distL="114300" distR="114300" simplePos="0" relativeHeight="251687936" behindDoc="0" locked="0" layoutInCell="1" allowOverlap="1" wp14:anchorId="037BDEAF" wp14:editId="03E1C21B">
                <wp:simplePos x="0" y="0"/>
                <wp:positionH relativeFrom="column">
                  <wp:posOffset>0</wp:posOffset>
                </wp:positionH>
                <wp:positionV relativeFrom="paragraph">
                  <wp:posOffset>3175</wp:posOffset>
                </wp:positionV>
                <wp:extent cx="3771900" cy="3086100"/>
                <wp:effectExtent l="0" t="0" r="0" b="12700"/>
                <wp:wrapSquare wrapText="bothSides"/>
                <wp:docPr id="21516" name="Text Box 21516"/>
                <wp:cNvGraphicFramePr/>
                <a:graphic xmlns:a="http://schemas.openxmlformats.org/drawingml/2006/main">
                  <a:graphicData uri="http://schemas.microsoft.com/office/word/2010/wordprocessingShape">
                    <wps:wsp>
                      <wps:cNvSpPr txBox="1"/>
                      <wps:spPr>
                        <a:xfrm>
                          <a:off x="0" y="0"/>
                          <a:ext cx="37719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9F5D77" w14:textId="74E9C08F" w:rsidR="00A870AD" w:rsidRDefault="00A870AD">
                            <w:r>
                              <w:rPr>
                                <w:rFonts w:eastAsia="Times New Roman"/>
                                <w:noProof/>
                                <w:color w:val="FF0000"/>
                                <w:sz w:val="22"/>
                              </w:rPr>
                              <w:drawing>
                                <wp:inline distT="0" distB="0" distL="0" distR="0" wp14:anchorId="42939212" wp14:editId="05A79A39">
                                  <wp:extent cx="3656610" cy="1946787"/>
                                  <wp:effectExtent l="0" t="0" r="1270" b="9525"/>
                                  <wp:docPr id="21529" name="Picture 21529" descr="Macintosh HD:Users:evanbaker:Dropbox:2014-8-21 Topology Optimization:Images:VEH Experiment Setup TO Designs Final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Macintosh HD:Users:evanbaker:Dropbox:2014-8-21 Topology Optimization:Images:VEH Experiment Setup TO Designs Final3-01.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7419" b="7395"/>
                                          <a:stretch/>
                                        </pic:blipFill>
                                        <pic:spPr bwMode="auto">
                                          <a:xfrm>
                                            <a:off x="0" y="0"/>
                                            <a:ext cx="3657600" cy="1947314"/>
                                          </a:xfrm>
                                          <a:prstGeom prst="rect">
                                            <a:avLst/>
                                          </a:prstGeom>
                                          <a:noFill/>
                                          <a:ln>
                                            <a:noFill/>
                                          </a:ln>
                                          <a:extLst>
                                            <a:ext uri="{53640926-AAD7-44D8-BBD7-CCE9431645EC}">
                                              <a14:shadowObscured xmlns:a14="http://schemas.microsoft.com/office/drawing/2010/main"/>
                                            </a:ext>
                                          </a:extLst>
                                        </pic:spPr>
                                      </pic:pic>
                                    </a:graphicData>
                                  </a:graphic>
                                </wp:inline>
                              </w:drawing>
                            </w:r>
                          </w:p>
                          <w:p w14:paraId="468D1127" w14:textId="20454178" w:rsidR="00A870AD" w:rsidRPr="005623AC" w:rsidRDefault="00A870AD">
                            <w:pPr>
                              <w:rPr>
                                <w:sz w:val="22"/>
                                <w:szCs w:val="22"/>
                              </w:rPr>
                            </w:pPr>
                            <w:bookmarkStart w:id="125" w:name="_Toc432780451"/>
                            <w:r w:rsidRPr="005623AC">
                              <w:rPr>
                                <w:sz w:val="22"/>
                                <w:szCs w:val="22"/>
                              </w:rPr>
                              <w:t xml:space="preserve">Figure </w:t>
                            </w:r>
                            <w:r w:rsidRPr="005623AC">
                              <w:rPr>
                                <w:sz w:val="22"/>
                                <w:szCs w:val="22"/>
                              </w:rPr>
                              <w:fldChar w:fldCharType="begin"/>
                            </w:r>
                            <w:r w:rsidRPr="005623AC">
                              <w:rPr>
                                <w:sz w:val="22"/>
                                <w:szCs w:val="22"/>
                              </w:rPr>
                              <w:instrText xml:space="preserve"> SEQ Figure \* ARABIC </w:instrText>
                            </w:r>
                            <w:r w:rsidRPr="005623AC">
                              <w:rPr>
                                <w:sz w:val="22"/>
                                <w:szCs w:val="22"/>
                              </w:rPr>
                              <w:fldChar w:fldCharType="separate"/>
                            </w:r>
                            <w:r>
                              <w:rPr>
                                <w:noProof/>
                                <w:sz w:val="22"/>
                                <w:szCs w:val="22"/>
                              </w:rPr>
                              <w:t>22</w:t>
                            </w:r>
                            <w:r w:rsidRPr="005623AC">
                              <w:rPr>
                                <w:noProof/>
                                <w:sz w:val="22"/>
                                <w:szCs w:val="22"/>
                              </w:rPr>
                              <w:fldChar w:fldCharType="end"/>
                            </w:r>
                            <w:r w:rsidRPr="005623AC">
                              <w:rPr>
                                <w:sz w:val="22"/>
                                <w:szCs w:val="22"/>
                              </w:rPr>
                              <w:t xml:space="preserve">. </w:t>
                            </w:r>
                            <w:r w:rsidRPr="005623AC">
                              <w:rPr>
                                <w:rFonts w:eastAsia="Times New Roman"/>
                                <w:sz w:val="22"/>
                                <w:szCs w:val="22"/>
                              </w:rPr>
                              <w:t>(left) Experimental Setup, (right) Neodymium-Ion-Boron Rare Earth Magnet(s) on top of the Projection Micro Stereo-Lithography fabricated HDDA polymer structure (lower right, VEH with load mass, top right: inside wire coil)</w:t>
                            </w:r>
                            <w:bookmarkEnd w:id="12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7BDEAF" id="Text_x0020_Box_x0020_21516" o:spid="_x0000_s1034" type="#_x0000_t202" style="position:absolute;left:0;text-align:left;margin-left:0;margin-top:.25pt;width:297pt;height:24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" filled="f" stroked="f">
                <v:textbox>
                  <w:txbxContent>
                    <w:p w14:paraId="439F5D77" w14:textId="74E9C08F" w:rsidR="00A870AD" w:rsidRDefault="00A870AD">
                      <w:r>
                        <w:rPr>
                          <w:rFonts w:eastAsia="Times New Roman"/>
                          <w:noProof/>
                          <w:color w:val="FF0000"/>
                          <w:sz w:val="22"/>
                        </w:rPr>
                        <w:drawing>
                          <wp:inline distT="0" distB="0" distL="0" distR="0" wp14:anchorId="42939212" wp14:editId="05A79A39">
                            <wp:extent cx="3656610" cy="1946787"/>
                            <wp:effectExtent l="0" t="0" r="1270" b="9525"/>
                            <wp:docPr id="21529" name="Picture 21529" descr="Macintosh HD:Users:evanbaker:Dropbox:2014-8-21 Topology Optimization:Images:VEH Experiment Setup TO Designs Final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Macintosh HD:Users:evanbaker:Dropbox:2014-8-21 Topology Optimization:Images:VEH Experiment Setup TO Designs Final3-01.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7419" b="7395"/>
                                    <a:stretch/>
                                  </pic:blipFill>
                                  <pic:spPr bwMode="auto">
                                    <a:xfrm>
                                      <a:off x="0" y="0"/>
                                      <a:ext cx="3657600" cy="1947314"/>
                                    </a:xfrm>
                                    <a:prstGeom prst="rect">
                                      <a:avLst/>
                                    </a:prstGeom>
                                    <a:noFill/>
                                    <a:ln>
                                      <a:noFill/>
                                    </a:ln>
                                    <a:extLst>
                                      <a:ext uri="{53640926-AAD7-44D8-BBD7-CCE9431645EC}">
                                        <a14:shadowObscured xmlns:a14="http://schemas.microsoft.com/office/drawing/2010/main"/>
                                      </a:ext>
                                    </a:extLst>
                                  </pic:spPr>
                                </pic:pic>
                              </a:graphicData>
                            </a:graphic>
                          </wp:inline>
                        </w:drawing>
                      </w:r>
                    </w:p>
                    <w:p w14:paraId="468D1127" w14:textId="20454178" w:rsidR="00A870AD" w:rsidRPr="005623AC" w:rsidRDefault="00A870AD">
                      <w:pPr>
                        <w:rPr>
                          <w:sz w:val="22"/>
                          <w:szCs w:val="22"/>
                        </w:rPr>
                      </w:pPr>
                      <w:bookmarkStart w:id="126" w:name="_Toc432780451"/>
                      <w:r w:rsidRPr="005623AC">
                        <w:rPr>
                          <w:sz w:val="22"/>
                          <w:szCs w:val="22"/>
                        </w:rPr>
                        <w:t xml:space="preserve">Figure </w:t>
                      </w:r>
                      <w:r w:rsidRPr="005623AC">
                        <w:rPr>
                          <w:sz w:val="22"/>
                          <w:szCs w:val="22"/>
                        </w:rPr>
                        <w:fldChar w:fldCharType="begin"/>
                      </w:r>
                      <w:r w:rsidRPr="005623AC">
                        <w:rPr>
                          <w:sz w:val="22"/>
                          <w:szCs w:val="22"/>
                        </w:rPr>
                        <w:instrText xml:space="preserve"> SEQ Figure \* ARABIC </w:instrText>
                      </w:r>
                      <w:r w:rsidRPr="005623AC">
                        <w:rPr>
                          <w:sz w:val="22"/>
                          <w:szCs w:val="22"/>
                        </w:rPr>
                        <w:fldChar w:fldCharType="separate"/>
                      </w:r>
                      <w:r>
                        <w:rPr>
                          <w:noProof/>
                          <w:sz w:val="22"/>
                          <w:szCs w:val="22"/>
                        </w:rPr>
                        <w:t>22</w:t>
                      </w:r>
                      <w:r w:rsidRPr="005623AC">
                        <w:rPr>
                          <w:noProof/>
                          <w:sz w:val="22"/>
                          <w:szCs w:val="22"/>
                        </w:rPr>
                        <w:fldChar w:fldCharType="end"/>
                      </w:r>
                      <w:r w:rsidRPr="005623AC">
                        <w:rPr>
                          <w:sz w:val="22"/>
                          <w:szCs w:val="22"/>
                        </w:rPr>
                        <w:t xml:space="preserve">. </w:t>
                      </w:r>
                      <w:r w:rsidRPr="005623AC">
                        <w:rPr>
                          <w:rFonts w:eastAsia="Times New Roman"/>
                          <w:sz w:val="22"/>
                          <w:szCs w:val="22"/>
                        </w:rPr>
                        <w:t>(left) Experimental Setup, (right) Neodymium-Ion-Boron Rare Earth Magnet(s) on top of the Projection Micro Stereo-Lithography fabricated HDDA polymer structure (lower right, VEH with load mass, top right: inside wire coil)</w:t>
                      </w:r>
                      <w:bookmarkEnd w:id="126"/>
                    </w:p>
                  </w:txbxContent>
                </v:textbox>
                <w10:wrap type="square"/>
              </v:shape>
            </w:pict>
          </mc:Fallback>
        </mc:AlternateContent>
      </w:r>
      <w:r w:rsidRPr="000B423A">
        <w:rPr>
          <w:sz w:val="22"/>
          <w:szCs w:val="22"/>
        </w:rPr>
        <w:tab/>
      </w:r>
      <w:r w:rsidRPr="000B423A">
        <w:rPr>
          <w:rFonts w:eastAsia="Times New Roman"/>
          <w:sz w:val="22"/>
        </w:rPr>
        <w:t xml:space="preserve">The experimental setup, shown in Figure 10, is designed to simulate environmental vibration sources. To represent the general waveform of the vibration, a control signal is selected and generated by a function generator (Agilent 33120A). The control signal is then amplified by a power amplifier (Bruel and Kjaer no. 2718) before entering into an electromagnetic shaker (LDS V203). The shaker’s waveform and acceleration are monitored by a LabVIEW program using a uniaxial accelerometer (PCB Piezotronics no. 333B50) and </w:t>
      </w:r>
      <w:r w:rsidRPr="000B423A">
        <w:rPr>
          <w:rFonts w:eastAsia="Times New Roman"/>
          <w:sz w:val="22"/>
        </w:rPr>
        <w:lastRenderedPageBreak/>
        <w:t>Force Sensor (PCB Piezotronics no. 201C01) mounted to the shaker drive output. The displacement of the electromagnetic system was monitored using the Keyence LK-G32 laser displacement sensor.  An aluminum stand is used to position the device under testing (DUT) sufficiently away from the magnetic field of the shaker, so as to not to cause magnetic interference. The base of the DUT is fixed to the top of the aluminum stand with adhesive. The device itself consists of three main components: the resonator structure, a 1.143-gram magnetic load, and a 6mm inner diameter, 8mm outer diameter and 3mm height coil (48 AWG magnet wire) with a resistance of 590 Ω. The magnetic load is comprised of three layers: a 0.5-gram tungsten mass sandwiched between two 0.321-gram NdFeB (N50) rare earth magnets. The layers are fixed to each other and the top of the spring structure with epoxy. The magnetic coil is positioned such that the motion of the magnet is within the coil. Lastly, the voltage output of the device is measured across a resistive load and recorded with LabVIEW.</w:t>
      </w:r>
    </w:p>
    <w:p w14:paraId="405AF304" w14:textId="01E504B3" w:rsidR="005623AC" w:rsidRPr="000B423A" w:rsidRDefault="00A801A0" w:rsidP="00A801A0">
      <w:pPr>
        <w:spacing w:line="480" w:lineRule="auto"/>
        <w:rPr>
          <w:sz w:val="22"/>
          <w:szCs w:val="22"/>
        </w:rPr>
      </w:pPr>
      <w:r w:rsidRPr="000B423A">
        <w:rPr>
          <w:noProof/>
        </w:rPr>
        <mc:AlternateContent>
          <mc:Choice Requires="wps">
            <w:drawing>
              <wp:anchor distT="0" distB="0" distL="114300" distR="114300" simplePos="0" relativeHeight="251688960" behindDoc="0" locked="0" layoutInCell="1" allowOverlap="1" wp14:anchorId="35C8BE25" wp14:editId="238574A7">
                <wp:simplePos x="0" y="0"/>
                <wp:positionH relativeFrom="column">
                  <wp:posOffset>0</wp:posOffset>
                </wp:positionH>
                <wp:positionV relativeFrom="paragraph">
                  <wp:posOffset>-924560</wp:posOffset>
                </wp:positionV>
                <wp:extent cx="3200400" cy="3046730"/>
                <wp:effectExtent l="0" t="0" r="0" b="1270"/>
                <wp:wrapSquare wrapText="bothSides"/>
                <wp:docPr id="21517" name="Text Box 21517"/>
                <wp:cNvGraphicFramePr/>
                <a:graphic xmlns:a="http://schemas.openxmlformats.org/drawingml/2006/main">
                  <a:graphicData uri="http://schemas.microsoft.com/office/word/2010/wordprocessingShape">
                    <wps:wsp>
                      <wps:cNvSpPr txBox="1"/>
                      <wps:spPr>
                        <a:xfrm>
                          <a:off x="0" y="0"/>
                          <a:ext cx="3200400" cy="304673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E4EB27" w14:textId="7E410D9E" w:rsidR="00A870AD" w:rsidRDefault="00A870AD">
                            <w:r>
                              <w:pict w14:anchorId="5DD40CC2">
                                <v:shape id="_x0000_i1030" type="#_x0000_t75" style="width:245.4pt;height:168pt">
                                  <v:imagedata r:id="rId44" o:title=""/>
                                </v:shape>
                              </w:pict>
                            </w:r>
                          </w:p>
                          <w:p w14:paraId="185AA977" w14:textId="2E307C83" w:rsidR="00A870AD" w:rsidRPr="00A801A0" w:rsidRDefault="00A870AD" w:rsidP="00A801A0">
                            <w:pPr>
                              <w:autoSpaceDE w:val="0"/>
                              <w:autoSpaceDN w:val="0"/>
                              <w:adjustRightInd w:val="0"/>
                              <w:jc w:val="center"/>
                              <w:textAlignment w:val="center"/>
                              <w:rPr>
                                <w:rFonts w:eastAsia="Times New Roman"/>
                                <w:sz w:val="22"/>
                                <w:szCs w:val="22"/>
                              </w:rPr>
                            </w:pPr>
                            <w:bookmarkStart w:id="127" w:name="OLE_LINK111"/>
                            <w:bookmarkStart w:id="128" w:name="OLE_LINK112"/>
                            <w:bookmarkStart w:id="129" w:name="_Toc432780452"/>
                            <w:r w:rsidRPr="005623AC">
                              <w:rPr>
                                <w:sz w:val="22"/>
                                <w:szCs w:val="22"/>
                              </w:rPr>
                              <w:t xml:space="preserve">Figure </w:t>
                            </w:r>
                            <w:r w:rsidRPr="005623AC">
                              <w:rPr>
                                <w:sz w:val="22"/>
                                <w:szCs w:val="22"/>
                              </w:rPr>
                              <w:fldChar w:fldCharType="begin"/>
                            </w:r>
                            <w:r w:rsidRPr="005623AC">
                              <w:rPr>
                                <w:sz w:val="22"/>
                                <w:szCs w:val="22"/>
                              </w:rPr>
                              <w:instrText xml:space="preserve"> SEQ Figure \* ARABIC </w:instrText>
                            </w:r>
                            <w:r w:rsidRPr="005623AC">
                              <w:rPr>
                                <w:sz w:val="22"/>
                                <w:szCs w:val="22"/>
                              </w:rPr>
                              <w:fldChar w:fldCharType="separate"/>
                            </w:r>
                            <w:r>
                              <w:rPr>
                                <w:noProof/>
                                <w:sz w:val="22"/>
                                <w:szCs w:val="22"/>
                              </w:rPr>
                              <w:t>23</w:t>
                            </w:r>
                            <w:r w:rsidRPr="005623AC">
                              <w:rPr>
                                <w:noProof/>
                                <w:sz w:val="22"/>
                                <w:szCs w:val="22"/>
                              </w:rPr>
                              <w:fldChar w:fldCharType="end"/>
                            </w:r>
                            <w:r w:rsidRPr="005623AC">
                              <w:rPr>
                                <w:sz w:val="22"/>
                                <w:szCs w:val="22"/>
                              </w:rPr>
                              <w:t xml:space="preserve">. </w:t>
                            </w:r>
                            <w:r w:rsidRPr="00A801A0">
                              <w:rPr>
                                <w:rFonts w:eastAsia="Times New Roman"/>
                                <w:sz w:val="22"/>
                                <w:szCs w:val="22"/>
                              </w:rPr>
                              <w:t xml:space="preserve">Experimental measurements of frequency dependent voltage output </w:t>
                            </w:r>
                            <w:bookmarkStart w:id="130" w:name="OLE_LINK51"/>
                            <w:r w:rsidRPr="00A801A0">
                              <w:rPr>
                                <w:rFonts w:eastAsia="Times New Roman"/>
                                <w:sz w:val="22"/>
                                <w:szCs w:val="22"/>
                              </w:rPr>
                              <w:t>for density based design  (</w:t>
                            </w:r>
                            <w:r>
                              <w:rPr>
                                <w:sz w:val="22"/>
                                <w:szCs w:val="22"/>
                              </w:rPr>
                              <w:pict w14:anchorId="7B00C395">
                                <v:shape id="_x0000_i1031" type="#_x0000_t75" style="width:9.3pt;height:9.3pt">
                                  <v:imagedata r:id="rId42" o:title=""/>
                                </v:shape>
                              </w:pict>
                            </w:r>
                            <w:r w:rsidRPr="00A801A0">
                              <w:rPr>
                                <w:sz w:val="22"/>
                                <w:szCs w:val="22"/>
                              </w:rPr>
                              <w:t>=0.75</w:t>
                            </w:r>
                            <w:r w:rsidRPr="00A801A0">
                              <w:rPr>
                                <w:rFonts w:eastAsia="Times New Roman"/>
                                <w:sz w:val="22"/>
                                <w:szCs w:val="22"/>
                              </w:rPr>
                              <w:t xml:space="preserve">) and </w:t>
                            </w:r>
                            <w:r w:rsidRPr="00A801A0">
                              <w:rPr>
                                <w:rFonts w:hint="eastAsia"/>
                                <w:sz w:val="22"/>
                                <w:szCs w:val="22"/>
                              </w:rPr>
                              <w:t>l</w:t>
                            </w:r>
                            <w:r w:rsidRPr="00A801A0">
                              <w:rPr>
                                <w:rFonts w:eastAsia="Times New Roman"/>
                                <w:sz w:val="22"/>
                                <w:szCs w:val="22"/>
                              </w:rPr>
                              <w:t>evel set design (</w:t>
                            </w:r>
                            <w:r>
                              <w:rPr>
                                <w:sz w:val="22"/>
                                <w:szCs w:val="22"/>
                              </w:rPr>
                              <w:pict w14:anchorId="675C2B41">
                                <v:shape id="_x0000_i1032" type="#_x0000_t75" style="width:9.3pt;height:9.3pt">
                                  <v:imagedata r:id="rId42" o:title=""/>
                                </v:shape>
                              </w:pict>
                            </w:r>
                            <w:r w:rsidRPr="00A801A0">
                              <w:rPr>
                                <w:sz w:val="22"/>
                                <w:szCs w:val="22"/>
                              </w:rPr>
                              <w:t>=0.75</w:t>
                            </w:r>
                            <w:r w:rsidRPr="00A801A0">
                              <w:rPr>
                                <w:rFonts w:eastAsia="Times New Roman"/>
                                <w:sz w:val="22"/>
                                <w:szCs w:val="22"/>
                              </w:rPr>
                              <w:t>)</w:t>
                            </w:r>
                            <w:bookmarkEnd w:id="127"/>
                            <w:bookmarkEnd w:id="128"/>
                            <w:bookmarkEnd w:id="130"/>
                            <w:r w:rsidRPr="00A801A0">
                              <w:rPr>
                                <w:rFonts w:eastAsia="Times New Roman"/>
                                <w:sz w:val="22"/>
                                <w:szCs w:val="22"/>
                              </w:rPr>
                              <w:t xml:space="preserve"> with different added masses</w:t>
                            </w:r>
                            <w:bookmarkEnd w:id="129"/>
                          </w:p>
                          <w:p w14:paraId="18C93B9D" w14:textId="77777777" w:rsidR="00A870AD" w:rsidRDefault="00A870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8BE25" id="Text_x0020_Box_x0020_21517" o:spid="_x0000_s1035" type="#_x0000_t202" style="position:absolute;margin-left:0;margin-top:-72.75pt;width:252pt;height:239.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" filled="f" stroked="f">
                <v:textbox>
                  <w:txbxContent>
                    <w:p w14:paraId="0AE4EB27" w14:textId="7E410D9E" w:rsidR="00A870AD" w:rsidRDefault="00A870AD">
                      <w:r>
                        <w:pict w14:anchorId="5DD40CC2">
                          <v:shape id="_x0000_i1030" type="#_x0000_t75" style="width:245.4pt;height:168pt">
                            <v:imagedata r:id="rId44" o:title=""/>
                          </v:shape>
                        </w:pict>
                      </w:r>
                    </w:p>
                    <w:p w14:paraId="185AA977" w14:textId="2E307C83" w:rsidR="00A870AD" w:rsidRPr="00A801A0" w:rsidRDefault="00A870AD" w:rsidP="00A801A0">
                      <w:pPr>
                        <w:autoSpaceDE w:val="0"/>
                        <w:autoSpaceDN w:val="0"/>
                        <w:adjustRightInd w:val="0"/>
                        <w:jc w:val="center"/>
                        <w:textAlignment w:val="center"/>
                        <w:rPr>
                          <w:rFonts w:eastAsia="Times New Roman"/>
                          <w:sz w:val="22"/>
                          <w:szCs w:val="22"/>
                        </w:rPr>
                      </w:pPr>
                      <w:bookmarkStart w:id="131" w:name="OLE_LINK111"/>
                      <w:bookmarkStart w:id="132" w:name="OLE_LINK112"/>
                      <w:bookmarkStart w:id="133" w:name="_Toc432780452"/>
                      <w:r w:rsidRPr="005623AC">
                        <w:rPr>
                          <w:sz w:val="22"/>
                          <w:szCs w:val="22"/>
                        </w:rPr>
                        <w:t xml:space="preserve">Figure </w:t>
                      </w:r>
                      <w:r w:rsidRPr="005623AC">
                        <w:rPr>
                          <w:sz w:val="22"/>
                          <w:szCs w:val="22"/>
                        </w:rPr>
                        <w:fldChar w:fldCharType="begin"/>
                      </w:r>
                      <w:r w:rsidRPr="005623AC">
                        <w:rPr>
                          <w:sz w:val="22"/>
                          <w:szCs w:val="22"/>
                        </w:rPr>
                        <w:instrText xml:space="preserve"> SEQ Figure \* ARABIC </w:instrText>
                      </w:r>
                      <w:r w:rsidRPr="005623AC">
                        <w:rPr>
                          <w:sz w:val="22"/>
                          <w:szCs w:val="22"/>
                        </w:rPr>
                        <w:fldChar w:fldCharType="separate"/>
                      </w:r>
                      <w:r>
                        <w:rPr>
                          <w:noProof/>
                          <w:sz w:val="22"/>
                          <w:szCs w:val="22"/>
                        </w:rPr>
                        <w:t>23</w:t>
                      </w:r>
                      <w:r w:rsidRPr="005623AC">
                        <w:rPr>
                          <w:noProof/>
                          <w:sz w:val="22"/>
                          <w:szCs w:val="22"/>
                        </w:rPr>
                        <w:fldChar w:fldCharType="end"/>
                      </w:r>
                      <w:r w:rsidRPr="005623AC">
                        <w:rPr>
                          <w:sz w:val="22"/>
                          <w:szCs w:val="22"/>
                        </w:rPr>
                        <w:t xml:space="preserve">. </w:t>
                      </w:r>
                      <w:r w:rsidRPr="00A801A0">
                        <w:rPr>
                          <w:rFonts w:eastAsia="Times New Roman"/>
                          <w:sz w:val="22"/>
                          <w:szCs w:val="22"/>
                        </w:rPr>
                        <w:t xml:space="preserve">Experimental measurements of frequency dependent voltage output </w:t>
                      </w:r>
                      <w:bookmarkStart w:id="134" w:name="OLE_LINK51"/>
                      <w:r w:rsidRPr="00A801A0">
                        <w:rPr>
                          <w:rFonts w:eastAsia="Times New Roman"/>
                          <w:sz w:val="22"/>
                          <w:szCs w:val="22"/>
                        </w:rPr>
                        <w:t>for density based design  (</w:t>
                      </w:r>
                      <w:r>
                        <w:rPr>
                          <w:sz w:val="22"/>
                          <w:szCs w:val="22"/>
                        </w:rPr>
                        <w:pict w14:anchorId="7B00C395">
                          <v:shape id="_x0000_i1031" type="#_x0000_t75" style="width:9.3pt;height:9.3pt">
                            <v:imagedata r:id="rId42" o:title=""/>
                          </v:shape>
                        </w:pict>
                      </w:r>
                      <w:r w:rsidRPr="00A801A0">
                        <w:rPr>
                          <w:sz w:val="22"/>
                          <w:szCs w:val="22"/>
                        </w:rPr>
                        <w:t>=0.75</w:t>
                      </w:r>
                      <w:r w:rsidRPr="00A801A0">
                        <w:rPr>
                          <w:rFonts w:eastAsia="Times New Roman"/>
                          <w:sz w:val="22"/>
                          <w:szCs w:val="22"/>
                        </w:rPr>
                        <w:t xml:space="preserve">) and </w:t>
                      </w:r>
                      <w:r w:rsidRPr="00A801A0">
                        <w:rPr>
                          <w:rFonts w:hint="eastAsia"/>
                          <w:sz w:val="22"/>
                          <w:szCs w:val="22"/>
                        </w:rPr>
                        <w:t>l</w:t>
                      </w:r>
                      <w:r w:rsidRPr="00A801A0">
                        <w:rPr>
                          <w:rFonts w:eastAsia="Times New Roman"/>
                          <w:sz w:val="22"/>
                          <w:szCs w:val="22"/>
                        </w:rPr>
                        <w:t>evel set design (</w:t>
                      </w:r>
                      <w:r>
                        <w:rPr>
                          <w:sz w:val="22"/>
                          <w:szCs w:val="22"/>
                        </w:rPr>
                        <w:pict w14:anchorId="675C2B41">
                          <v:shape id="_x0000_i1032" type="#_x0000_t75" style="width:9.3pt;height:9.3pt">
                            <v:imagedata r:id="rId42" o:title=""/>
                          </v:shape>
                        </w:pict>
                      </w:r>
                      <w:r w:rsidRPr="00A801A0">
                        <w:rPr>
                          <w:sz w:val="22"/>
                          <w:szCs w:val="22"/>
                        </w:rPr>
                        <w:t>=0.75</w:t>
                      </w:r>
                      <w:r w:rsidRPr="00A801A0">
                        <w:rPr>
                          <w:rFonts w:eastAsia="Times New Roman"/>
                          <w:sz w:val="22"/>
                          <w:szCs w:val="22"/>
                        </w:rPr>
                        <w:t>)</w:t>
                      </w:r>
                      <w:bookmarkEnd w:id="131"/>
                      <w:bookmarkEnd w:id="132"/>
                      <w:bookmarkEnd w:id="134"/>
                      <w:r w:rsidRPr="00A801A0">
                        <w:rPr>
                          <w:rFonts w:eastAsia="Times New Roman"/>
                          <w:sz w:val="22"/>
                          <w:szCs w:val="22"/>
                        </w:rPr>
                        <w:t xml:space="preserve"> with different added masses</w:t>
                      </w:r>
                      <w:bookmarkEnd w:id="133"/>
                    </w:p>
                    <w:p w14:paraId="18C93B9D" w14:textId="77777777" w:rsidR="00A870AD" w:rsidRDefault="00A870AD"/>
                  </w:txbxContent>
                </v:textbox>
                <w10:wrap type="square"/>
              </v:shape>
            </w:pict>
          </mc:Fallback>
        </mc:AlternateContent>
      </w:r>
    </w:p>
    <w:bookmarkEnd w:id="123"/>
    <w:bookmarkEnd w:id="124"/>
    <w:p w14:paraId="49170F4D" w14:textId="6B172CCB" w:rsidR="005623AC" w:rsidRPr="000B423A" w:rsidRDefault="005623AC" w:rsidP="00A801A0">
      <w:pPr>
        <w:autoSpaceDE w:val="0"/>
        <w:autoSpaceDN w:val="0"/>
        <w:adjustRightInd w:val="0"/>
        <w:spacing w:line="480" w:lineRule="auto"/>
        <w:ind w:firstLine="720"/>
        <w:rPr>
          <w:rFonts w:eastAsia="Times New Roman"/>
          <w:sz w:val="22"/>
        </w:rPr>
      </w:pPr>
      <w:r w:rsidRPr="000B423A">
        <w:rPr>
          <w:rFonts w:eastAsia="Times New Roman"/>
          <w:sz w:val="22"/>
        </w:rPr>
        <w:t xml:space="preserve">Separate vibration sweeps are performed to extract the electrical performance of the device. These sweeps represent a forced, harmonic vibration, with a sinusoidal input over a 45–550 Hz frequency sweep. The signal is controlled using a custom LabVIEW program with proportional gain feedback control to maintain a constant acceleration of 0.6 G, so as to decouple the test stand dynamics from the device dynamics. The voltage output across varying load resistances is then collected in the LabVIEW program at a sampling rate of 10 kHz.  At each frequency value 20 wavelengths of data are collected, the first 10 wavelengths are ignored and peak to peak voltage values of the second 10 wavelengths are averaged and logged as the final value.  To maintain a constant peak-to-peak acceleration, a similar process was used, if </w:t>
      </w:r>
      <w:r w:rsidRPr="000B423A">
        <w:rPr>
          <w:rFonts w:eastAsia="Times New Roman"/>
          <w:sz w:val="22"/>
        </w:rPr>
        <w:lastRenderedPageBreak/>
        <w:t>the acceleration was 0.6G +/- 5% then the voltage reading from the accelereometer was stored, if the acceleration was outside of that range, the input to the shaker system was adjusted according to a control theory prediction and subsequent tests were performed until the acceleration was in the desired range.  After implementing control theory the system takes between one and six tests to reach the acceleration goal.  From these tests, the natural frequency and power output for the vibration energy harvester are found experimentally.</w:t>
      </w:r>
    </w:p>
    <w:p w14:paraId="167C0F39" w14:textId="1E16C884" w:rsidR="00A801A0" w:rsidRPr="000B423A" w:rsidRDefault="005623AC" w:rsidP="00A801A0">
      <w:pPr>
        <w:autoSpaceDE w:val="0"/>
        <w:autoSpaceDN w:val="0"/>
        <w:adjustRightInd w:val="0"/>
        <w:spacing w:line="480" w:lineRule="auto"/>
        <w:ind w:firstLine="720"/>
        <w:rPr>
          <w:rFonts w:eastAsia="Times New Roman"/>
          <w:sz w:val="22"/>
        </w:rPr>
      </w:pPr>
      <w:r w:rsidRPr="000B423A">
        <w:rPr>
          <w:rFonts w:eastAsia="Times New Roman"/>
          <w:sz w:val="22"/>
        </w:rPr>
        <w:t>The energy harvester prototypes containing the optimized designs showed clear resonances at 135.5 Hz and 171.5 Hz for the density based designs and level set designs</w:t>
      </w:r>
      <w:r w:rsidRPr="000B423A">
        <w:rPr>
          <w:sz w:val="22"/>
        </w:rPr>
        <w:t xml:space="preserve"> </w:t>
      </w:r>
      <w:r w:rsidRPr="000B423A">
        <w:rPr>
          <w:rFonts w:eastAsia="Times New Roman"/>
          <w:sz w:val="22"/>
        </w:rPr>
        <w:t xml:space="preserve">respectively with </w:t>
      </w:r>
      <w:r w:rsidR="00A870AD">
        <w:rPr>
          <w:rFonts w:eastAsia="Times New Roman"/>
          <w:sz w:val="22"/>
        </w:rPr>
        <w:pict w14:anchorId="61FB1173">
          <v:shape id="_x0000_i1025" type="#_x0000_t75" style="width:42.6pt;height:11.6pt">
            <v:imagedata r:id="rId45" o:title=""/>
          </v:shape>
        </w:pict>
      </w:r>
      <w:r w:rsidRPr="000B423A">
        <w:rPr>
          <w:rFonts w:eastAsia="Times New Roman"/>
          <w:sz w:val="22"/>
        </w:rPr>
        <w:t>. The structures were tested multiple times, at constant accelerations ranging from 0.2 G to 0.8G, which is representative for the vibration sources identified, for frequency sweeps from 45 Hz to 550 Hz.</w:t>
      </w:r>
      <w:r w:rsidRPr="000B423A">
        <w:rPr>
          <w:sz w:val="22"/>
        </w:rPr>
        <w:t xml:space="preserve"> </w:t>
      </w:r>
      <w:r w:rsidRPr="000B423A">
        <w:rPr>
          <w:rFonts w:eastAsia="Times New Roman"/>
          <w:sz w:val="22"/>
        </w:rPr>
        <w:t xml:space="preserve">Figure 11 shows the voltage responses of the two structures designed by the density based TO optimization method (named </w:t>
      </w:r>
      <w:r w:rsidRPr="000B423A">
        <w:rPr>
          <w:sz w:val="22"/>
        </w:rPr>
        <w:t>D</w:t>
      </w:r>
      <w:r w:rsidRPr="000B423A">
        <w:rPr>
          <w:rFonts w:eastAsia="Times New Roman"/>
          <w:sz w:val="22"/>
        </w:rPr>
        <w:t>1 and D2) and two structures designed using the LSM optimization method (named LSM1 and LSM2) with</w:t>
      </w:r>
      <w:r w:rsidR="00A870AD">
        <w:rPr>
          <w:position w:val="-6"/>
          <w:sz w:val="22"/>
        </w:rPr>
        <w:pict w14:anchorId="77D956C5">
          <v:shape id="_x0000_i1026" type="#_x0000_t75" style="width:42.6pt;height:11.6pt">
            <v:imagedata r:id="rId45" o:title=""/>
          </v:shape>
        </w:pict>
      </w:r>
      <w:r w:rsidRPr="000B423A">
        <w:rPr>
          <w:rFonts w:eastAsia="Times New Roman"/>
          <w:sz w:val="22"/>
        </w:rPr>
        <w:t xml:space="preserve"> and tested at constant accelerations. The density based optimized structure D1 with a 1.143g magnet has a peak at around 100 Hz, while the LSM optimized structure</w:t>
      </w:r>
      <w:r w:rsidRPr="000B423A">
        <w:rPr>
          <w:sz w:val="22"/>
        </w:rPr>
        <w:t xml:space="preserve"> LSM1</w:t>
      </w:r>
      <w:r w:rsidRPr="000B423A">
        <w:rPr>
          <w:rFonts w:eastAsia="Times New Roman"/>
          <w:sz w:val="22"/>
        </w:rPr>
        <w:t xml:space="preserve"> with a 1.143g magnet has a major peak at around 510Hz. D2 and LSM2 have more added masses to prove that the peaks obtained are reliable.</w:t>
      </w:r>
    </w:p>
    <w:p w14:paraId="70FE1390" w14:textId="290E210D" w:rsidR="00715646" w:rsidRPr="000B423A" w:rsidRDefault="00A801A0" w:rsidP="00A801A0">
      <w:pPr>
        <w:autoSpaceDE w:val="0"/>
        <w:autoSpaceDN w:val="0"/>
        <w:adjustRightInd w:val="0"/>
        <w:spacing w:line="480" w:lineRule="auto"/>
        <w:ind w:firstLine="720"/>
        <w:rPr>
          <w:sz w:val="22"/>
        </w:rPr>
      </w:pPr>
      <w:r w:rsidRPr="000B423A">
        <w:rPr>
          <w:rFonts w:eastAsia="Times New Roman"/>
          <w:sz w:val="22"/>
        </w:rPr>
        <w:t xml:space="preserve">The trend of the experiment data </w:t>
      </w:r>
      <w:r w:rsidRPr="000B423A">
        <w:rPr>
          <w:rFonts w:eastAsia="Times New Roman"/>
          <w:bCs/>
          <w:sz w:val="22"/>
        </w:rPr>
        <w:t xml:space="preserve">matches well that of </w:t>
      </w:r>
      <w:r w:rsidRPr="000B423A">
        <w:rPr>
          <w:rFonts w:eastAsia="Times New Roman"/>
          <w:sz w:val="22"/>
        </w:rPr>
        <w:t xml:space="preserve">the optimized results. From the simulation results in Table 1 and Table 2, we can see that density based optimized structure with </w:t>
      </w:r>
      <w:r w:rsidR="00A870AD">
        <w:rPr>
          <w:position w:val="-6"/>
          <w:sz w:val="22"/>
        </w:rPr>
        <w:pict w14:anchorId="47FC4C73">
          <v:shape id="_x0000_i1027" type="#_x0000_t75" style="width:42.6pt;height:11.6pt">
            <v:imagedata r:id="rId45" o:title=""/>
          </v:shape>
        </w:pict>
      </w:r>
      <w:r w:rsidRPr="000B423A">
        <w:rPr>
          <w:position w:val="-6"/>
          <w:sz w:val="22"/>
        </w:rPr>
        <w:t xml:space="preserve"> </w:t>
      </w:r>
      <w:r w:rsidRPr="000B423A">
        <w:rPr>
          <w:rFonts w:eastAsia="Times New Roman"/>
          <w:sz w:val="22"/>
        </w:rPr>
        <w:t xml:space="preserve">has natural frequency 237Hz, and the LSM structure 604Hz, though the frequency of the excitation force is 100Hz. For the experiment data, the </w:t>
      </w:r>
      <w:r w:rsidRPr="000B423A">
        <w:rPr>
          <w:sz w:val="22"/>
        </w:rPr>
        <w:t>density based</w:t>
      </w:r>
      <w:r w:rsidRPr="000B423A">
        <w:rPr>
          <w:rFonts w:eastAsia="Times New Roman"/>
          <w:sz w:val="22"/>
        </w:rPr>
        <w:t xml:space="preserve"> structure resonates at around 100Hz, and LSM around 500Hz. The trend of experiment data matches the trend of optimized results. The mismatch between the simulation data and the experiment data is attributed to differences in the material properties (Young's modulus and damping coefficients), physical models, and electrical damping etc.</w:t>
      </w:r>
      <w:r w:rsidRPr="000B423A">
        <w:rPr>
          <w:sz w:val="22"/>
        </w:rPr>
        <w:t xml:space="preserve"> Especially for the material properties, many factors matters in the manufacturing process, such as the UV light intensity, exposure time, curing time, and volume fraction of different polymers. For the damping properties of the </w:t>
      </w:r>
      <w:r w:rsidRPr="000B423A">
        <w:rPr>
          <w:sz w:val="22"/>
        </w:rPr>
        <w:lastRenderedPageBreak/>
        <w:t>material, there are no accurate methods to measure them.</w:t>
      </w:r>
      <w:r w:rsidRPr="000B423A">
        <w:t xml:space="preserve"> </w:t>
      </w:r>
      <w:r w:rsidRPr="000B423A">
        <w:rPr>
          <w:sz w:val="22"/>
        </w:rPr>
        <w:t>How to accurately measure or predict the changed material properties after fabrication and integrate the information in the design stage would require further investigations.</w:t>
      </w:r>
    </w:p>
    <w:p w14:paraId="114A3710" w14:textId="77777777" w:rsidR="00957EFE" w:rsidRPr="000B423A" w:rsidRDefault="00957EFE" w:rsidP="00957EFE">
      <w:pPr>
        <w:pStyle w:val="Heading2"/>
        <w:spacing w:line="480" w:lineRule="auto"/>
        <w:rPr>
          <w:rFonts w:ascii="Times New Roman" w:hAnsi="Times New Roman" w:cs="Times New Roman"/>
        </w:rPr>
      </w:pPr>
      <w:bookmarkStart w:id="135" w:name="_Toc437011589"/>
      <w:r w:rsidRPr="000B423A">
        <w:rPr>
          <w:rFonts w:ascii="Times New Roman" w:hAnsi="Times New Roman" w:cs="Times New Roman"/>
          <w:b/>
          <w:bCs/>
          <w:color w:val="auto"/>
          <w:kern w:val="32"/>
          <w:szCs w:val="24"/>
          <w:lang w:eastAsia="zh-CN"/>
        </w:rPr>
        <w:t>4.4 Conclusion</w:t>
      </w:r>
      <w:bookmarkEnd w:id="135"/>
    </w:p>
    <w:p w14:paraId="0EA14DB7" w14:textId="21419DDE" w:rsidR="00715646" w:rsidRPr="000B423A" w:rsidRDefault="00715646" w:rsidP="00210C1B">
      <w:pPr>
        <w:widowControl w:val="0"/>
        <w:autoSpaceDE w:val="0"/>
        <w:autoSpaceDN w:val="0"/>
        <w:adjustRightInd w:val="0"/>
        <w:spacing w:line="480" w:lineRule="auto"/>
        <w:jc w:val="both"/>
        <w:rPr>
          <w:sz w:val="22"/>
          <w:szCs w:val="22"/>
        </w:rPr>
      </w:pPr>
      <w:r w:rsidRPr="000B423A">
        <w:rPr>
          <w:b/>
          <w:sz w:val="22"/>
          <w:szCs w:val="22"/>
        </w:rPr>
        <w:tab/>
      </w:r>
      <w:r w:rsidR="00E57610" w:rsidRPr="000B423A">
        <w:rPr>
          <w:sz w:val="22"/>
          <w:szCs w:val="22"/>
        </w:rPr>
        <w:t>Here</w:t>
      </w:r>
      <w:r w:rsidRPr="000B423A">
        <w:rPr>
          <w:sz w:val="22"/>
          <w:szCs w:val="22"/>
        </w:rPr>
        <w:t xml:space="preserve"> we explore</w:t>
      </w:r>
      <w:r w:rsidR="00E57610" w:rsidRPr="000B423A">
        <w:rPr>
          <w:sz w:val="22"/>
          <w:szCs w:val="22"/>
        </w:rPr>
        <w:t>d</w:t>
      </w:r>
      <w:r w:rsidRPr="000B423A">
        <w:rPr>
          <w:sz w:val="22"/>
          <w:szCs w:val="22"/>
        </w:rPr>
        <w:t xml:space="preserve"> the use of two popular topology optimization methods for the design of low-frequency mechanical resonators. An optimization formulation is proposed to overcome the challenges that traditional topology optimization methods face when maximizing frequency response, including degenerate, non-manufacturable optimal structures, and hinge formations. Its success is demonstrated systematically with the simulation, 3D micro-fabrication, and vibration testing of resultant designs. </w:t>
      </w:r>
    </w:p>
    <w:p w14:paraId="5D2F19B4" w14:textId="77777777" w:rsidR="00715646" w:rsidRPr="000B423A" w:rsidRDefault="00715646" w:rsidP="00210C1B">
      <w:pPr>
        <w:widowControl w:val="0"/>
        <w:autoSpaceDE w:val="0"/>
        <w:autoSpaceDN w:val="0"/>
        <w:adjustRightInd w:val="0"/>
        <w:spacing w:line="480" w:lineRule="auto"/>
        <w:jc w:val="both"/>
        <w:rPr>
          <w:sz w:val="22"/>
          <w:szCs w:val="22"/>
        </w:rPr>
      </w:pPr>
      <w:r w:rsidRPr="000B423A">
        <w:rPr>
          <w:sz w:val="22"/>
          <w:szCs w:val="22"/>
        </w:rPr>
        <w:tab/>
        <w:t xml:space="preserve">The fabricated and tested resonators show that this optimization formulation, used in both the SIMP and Level Set methods, can produce manufacturable resonators with improved (i.e. lower resonant frequency) performance. The testing showed a reduction in the natural frequency from over 2500 Hz to 125 Hz for the Level Set Method and to 150 Hz for the SIMP method. Further improvements could be made by weighting the dynamic response more heavily in the optimization formulation, or using a 3D formulation. </w:t>
      </w:r>
    </w:p>
    <w:p w14:paraId="72F9FF61" w14:textId="77777777" w:rsidR="00715646" w:rsidRPr="000B423A" w:rsidRDefault="00715646" w:rsidP="00210C1B">
      <w:pPr>
        <w:widowControl w:val="0"/>
        <w:autoSpaceDE w:val="0"/>
        <w:autoSpaceDN w:val="0"/>
        <w:adjustRightInd w:val="0"/>
        <w:spacing w:line="480" w:lineRule="auto"/>
        <w:ind w:firstLine="720"/>
        <w:jc w:val="both"/>
        <w:rPr>
          <w:sz w:val="22"/>
          <w:szCs w:val="22"/>
        </w:rPr>
      </w:pPr>
      <w:r w:rsidRPr="000B423A">
        <w:rPr>
          <w:sz w:val="22"/>
          <w:szCs w:val="22"/>
        </w:rPr>
        <w:t xml:space="preserve">Both SIMP and Level Set methods tended to produce thin, hinge-like areas. The SIMP method was found to benefit from the use of non-conforming finite elements to mitigate hinge formation. In both cases, post-processing was required to widen overly-thin regions. </w:t>
      </w:r>
    </w:p>
    <w:p w14:paraId="377D9F12" w14:textId="1D8F19E2" w:rsidR="0016462D" w:rsidRPr="000B423A" w:rsidRDefault="00715646" w:rsidP="00F92E7D">
      <w:pPr>
        <w:widowControl w:val="0"/>
        <w:autoSpaceDE w:val="0"/>
        <w:autoSpaceDN w:val="0"/>
        <w:adjustRightInd w:val="0"/>
        <w:spacing w:line="480" w:lineRule="auto"/>
        <w:ind w:firstLine="720"/>
        <w:jc w:val="both"/>
        <w:rPr>
          <w:sz w:val="22"/>
          <w:szCs w:val="22"/>
        </w:rPr>
      </w:pPr>
      <w:r w:rsidRPr="000B423A">
        <w:rPr>
          <w:sz w:val="22"/>
          <w:szCs w:val="22"/>
        </w:rPr>
        <w:t xml:space="preserve">Future extensions to this work include the addition of constraints and filters for manufacturability. Additionally, the nonlinear frequency-dependent dynamic behavior of the polymer material will be included in the finite element formulation. </w:t>
      </w:r>
    </w:p>
    <w:p w14:paraId="0EA13965" w14:textId="77777777" w:rsidR="0016462D" w:rsidRPr="000B423A" w:rsidRDefault="0016462D" w:rsidP="0016462D">
      <w:pPr>
        <w:pStyle w:val="NoSpacing"/>
        <w:rPr>
          <w:rFonts w:ascii="Times New Roman" w:hAnsi="Times New Roman" w:cs="Times New Roman"/>
          <w:szCs w:val="21"/>
        </w:rPr>
      </w:pPr>
    </w:p>
    <w:p w14:paraId="189EA1F5" w14:textId="08ACC892" w:rsidR="00193A3F" w:rsidRPr="000B423A" w:rsidRDefault="00193A3F" w:rsidP="00193A3F">
      <w:pPr>
        <w:pStyle w:val="Heading1"/>
        <w:spacing w:line="480" w:lineRule="auto"/>
        <w:rPr>
          <w:rFonts w:cs="Times New Roman"/>
          <w:b/>
          <w:bCs/>
          <w:caps/>
          <w:kern w:val="32"/>
          <w:sz w:val="28"/>
          <w:szCs w:val="28"/>
          <w:lang w:eastAsia="zh-CN"/>
        </w:rPr>
      </w:pPr>
      <w:bookmarkStart w:id="136" w:name="_Toc437011590"/>
      <w:r w:rsidRPr="000B423A">
        <w:rPr>
          <w:rFonts w:cs="Times New Roman"/>
          <w:b/>
          <w:bCs/>
          <w:caps/>
          <w:kern w:val="32"/>
          <w:sz w:val="28"/>
          <w:szCs w:val="28"/>
          <w:lang w:eastAsia="zh-CN"/>
        </w:rPr>
        <w:lastRenderedPageBreak/>
        <w:t xml:space="preserve">CHAPTER 5: </w:t>
      </w:r>
      <w:r w:rsidR="00D43876">
        <w:rPr>
          <w:rFonts w:cs="Times New Roman"/>
          <w:b/>
          <w:bCs/>
          <w:caps/>
          <w:kern w:val="32"/>
          <w:sz w:val="28"/>
          <w:szCs w:val="28"/>
          <w:lang w:eastAsia="zh-CN"/>
        </w:rPr>
        <w:t>Metamaterials for Simultaneous vibration isolation and energy harvesting</w:t>
      </w:r>
      <w:bookmarkEnd w:id="136"/>
    </w:p>
    <w:p w14:paraId="34E26BB7" w14:textId="77777777" w:rsidR="00193A3F" w:rsidRPr="000B423A" w:rsidRDefault="00193A3F" w:rsidP="00193A3F">
      <w:pPr>
        <w:pStyle w:val="Heading2"/>
        <w:spacing w:line="480" w:lineRule="auto"/>
        <w:rPr>
          <w:rFonts w:ascii="Times New Roman" w:hAnsi="Times New Roman" w:cs="Times New Roman"/>
          <w:b/>
          <w:bCs/>
          <w:color w:val="auto"/>
          <w:kern w:val="32"/>
          <w:szCs w:val="24"/>
          <w:lang w:eastAsia="zh-CN"/>
        </w:rPr>
      </w:pPr>
      <w:bookmarkStart w:id="137" w:name="_Toc437011591"/>
      <w:r w:rsidRPr="000B423A">
        <w:rPr>
          <w:rFonts w:ascii="Times New Roman" w:hAnsi="Times New Roman" w:cs="Times New Roman"/>
          <w:b/>
          <w:bCs/>
          <w:color w:val="auto"/>
          <w:kern w:val="32"/>
          <w:szCs w:val="24"/>
          <w:lang w:eastAsia="zh-CN"/>
        </w:rPr>
        <w:t>5</w:t>
      </w:r>
      <w:r>
        <w:rPr>
          <w:rFonts w:ascii="Times New Roman" w:hAnsi="Times New Roman" w:cs="Times New Roman"/>
          <w:b/>
          <w:bCs/>
          <w:color w:val="auto"/>
          <w:kern w:val="32"/>
          <w:szCs w:val="24"/>
          <w:lang w:eastAsia="zh-CN"/>
        </w:rPr>
        <w:t>.</w:t>
      </w:r>
      <w:r w:rsidRPr="000B423A">
        <w:rPr>
          <w:rFonts w:ascii="Times New Roman" w:hAnsi="Times New Roman" w:cs="Times New Roman"/>
          <w:b/>
          <w:bCs/>
          <w:color w:val="auto"/>
          <w:kern w:val="32"/>
          <w:szCs w:val="24"/>
          <w:lang w:eastAsia="zh-CN"/>
        </w:rPr>
        <w:t xml:space="preserve"> Material development for Piezoelectric Designs</w:t>
      </w:r>
      <w:bookmarkEnd w:id="137"/>
    </w:p>
    <w:p w14:paraId="6D4B1D13" w14:textId="77777777" w:rsidR="00193A3F" w:rsidRPr="000B423A" w:rsidRDefault="00193A3F" w:rsidP="00193A3F">
      <w:pPr>
        <w:pStyle w:val="Heading2"/>
        <w:spacing w:line="480" w:lineRule="auto"/>
        <w:rPr>
          <w:rFonts w:ascii="Times New Roman" w:hAnsi="Times New Roman" w:cs="Times New Roman"/>
          <w:b/>
          <w:bCs/>
          <w:color w:val="auto"/>
          <w:kern w:val="32"/>
          <w:szCs w:val="24"/>
          <w:lang w:eastAsia="zh-CN"/>
        </w:rPr>
      </w:pPr>
      <w:bookmarkStart w:id="138" w:name="_Toc437011592"/>
      <w:r w:rsidRPr="000B423A">
        <w:rPr>
          <w:rFonts w:ascii="Times New Roman" w:hAnsi="Times New Roman" w:cs="Times New Roman"/>
          <w:b/>
          <w:bCs/>
          <w:color w:val="auto"/>
          <w:kern w:val="32"/>
          <w:szCs w:val="24"/>
          <w:lang w:eastAsia="zh-CN"/>
        </w:rPr>
        <w:t>5.1 Background</w:t>
      </w:r>
      <w:bookmarkEnd w:id="138"/>
    </w:p>
    <w:p w14:paraId="558B39FF" w14:textId="7876A00E" w:rsidR="00D43876" w:rsidRDefault="00D43876" w:rsidP="00D43876">
      <w:pPr>
        <w:spacing w:line="480" w:lineRule="auto"/>
        <w:ind w:firstLine="180"/>
        <w:jc w:val="both"/>
      </w:pPr>
      <w:r>
        <w:t>Metamaterials are artificial materials engineered to have exceptional mechanical</w:t>
      </w:r>
      <w:r>
        <w:fldChar w:fldCharType="begin">
          <w:fldData xml:space="preserve">PEVuZE5vdGU+PENpdGU+PEF1dGhvcj5DaGVuZzwvQXV0aG9yPjxZZWFyPjIwMDg8L1llYXI+PFJl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</w:fldData>
        </w:fldChar>
      </w:r>
      <w:r w:rsidR="008F2398">
        <w:instrText xml:space="preserve"> ADDIN EN.CITE </w:instrText>
      </w:r>
      <w:r w:rsidR="008F2398">
        <w:fldChar w:fldCharType="begin">
          <w:fldData xml:space="preserve">PEVuZE5vdGU+PENpdGU+PEF1dGhvcj5DaGVuZzwvQXV0aG9yPjxZZWFyPjIwMDg8L1llYXI+PFJl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</w:fldData>
        </w:fldChar>
      </w:r>
      <w:r w:rsidR="008F2398">
        <w:instrText xml:space="preserve"> ADDIN EN.CITE.DATA </w:instrText>
      </w:r>
      <w:r w:rsidR="008F2398">
        <w:fldChar w:fldCharType="end"/>
      </w:r>
      <w:r>
        <w:fldChar w:fldCharType="separate"/>
      </w:r>
      <w:r w:rsidR="008F2398">
        <w:rPr>
          <w:noProof/>
        </w:rPr>
        <w:t>[</w:t>
      </w:r>
      <w:hyperlink w:anchor="_ENREF_16" w:tooltip="Cheng, 2008 #3" w:history="1">
        <w:r w:rsidR="008F2398">
          <w:rPr>
            <w:noProof/>
          </w:rPr>
          <w:t>16</w:t>
        </w:r>
      </w:hyperlink>
      <w:r w:rsidR="008F2398">
        <w:rPr>
          <w:noProof/>
        </w:rPr>
        <w:t xml:space="preserve">, </w:t>
      </w:r>
      <w:hyperlink w:anchor="_ENREF_17" w:tooltip="Fang, 2006 #4" w:history="1">
        <w:r w:rsidR="008F2398">
          <w:rPr>
            <w:noProof/>
          </w:rPr>
          <w:t>17</w:t>
        </w:r>
      </w:hyperlink>
      <w:r w:rsidR="008F2398">
        <w:rPr>
          <w:noProof/>
        </w:rPr>
        <w:t>]</w:t>
      </w:r>
      <w:r>
        <w:fldChar w:fldCharType="end"/>
      </w:r>
      <w:r>
        <w:t>, optical</w:t>
      </w:r>
      <w:r>
        <w:fldChar w:fldCharType="begin">
          <w:fldData xml:space="preserve">PEVuZE5vdGU+PENpdGU+PEF1dGhvcj5GYW5nPC9BdXRob3I+PFllYXI+MjAwNTwvWWVhcj48UmVj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zNC01Mzc8L3BhZ2VzPjx2b2x1bWU+MzA4PC92b2x1bWU+PG51bWJlcj41NzIxPC9udW1i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</w:fldData>
        </w:fldChar>
      </w:r>
      <w:r w:rsidR="008F2398">
        <w:instrText xml:space="preserve"> ADDIN EN.CITE </w:instrText>
      </w:r>
      <w:r w:rsidR="008F2398">
        <w:fldChar w:fldCharType="begin">
          <w:fldData xml:space="preserve">PEVuZE5vdGU+PENpdGU+PEF1dGhvcj5GYW5nPC9BdXRob3I+PFllYXI+MjAwNTwvWWVhcj48UmVj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zNC01Mzc8L3BhZ2VzPjx2b2x1bWU+MzA4PC92b2x1bWU+PG51bWJlcj41NzIxPC9udW1i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</w:fldData>
        </w:fldChar>
      </w:r>
      <w:r w:rsidR="008F2398">
        <w:instrText xml:space="preserve"> ADDIN EN.CITE.DATA </w:instrText>
      </w:r>
      <w:r w:rsidR="008F2398">
        <w:fldChar w:fldCharType="end"/>
      </w:r>
      <w:r>
        <w:fldChar w:fldCharType="separate"/>
      </w:r>
      <w:r w:rsidR="008F2398">
        <w:rPr>
          <w:noProof/>
        </w:rPr>
        <w:t>[</w:t>
      </w:r>
      <w:hyperlink w:anchor="_ENREF_18" w:tooltip="Fang, 2005 #1" w:history="1">
        <w:r w:rsidR="008F2398">
          <w:rPr>
            <w:noProof/>
          </w:rPr>
          <w:t>18</w:t>
        </w:r>
      </w:hyperlink>
      <w:r w:rsidR="008F2398">
        <w:rPr>
          <w:noProof/>
        </w:rPr>
        <w:t xml:space="preserve">, </w:t>
      </w:r>
      <w:hyperlink w:anchor="_ENREF_19" w:tooltip="Liu, 2007 #2" w:history="1">
        <w:r w:rsidR="008F2398">
          <w:rPr>
            <w:noProof/>
          </w:rPr>
          <w:t>19</w:t>
        </w:r>
      </w:hyperlink>
      <w:r w:rsidR="008F2398">
        <w:rPr>
          <w:noProof/>
        </w:rPr>
        <w:t>]</w:t>
      </w:r>
      <w:r>
        <w:fldChar w:fldCharType="end"/>
      </w:r>
      <w:r>
        <w:t>, thermal</w:t>
      </w:r>
      <w:r>
        <w:fldChar w:fldCharType="begin">
          <w:fldData xml:space="preserve">PEVuZE5vdGU+PENpdGU+PEF1dGhvcj5OYXJheWFuYTwvQXV0aG9yPjxZZWFyPjIwMTM8L1llYXI+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</w:fldData>
        </w:fldChar>
      </w:r>
      <w:r w:rsidR="008F2398">
        <w:instrText xml:space="preserve"> ADDIN EN.CITE </w:instrText>
      </w:r>
      <w:r w:rsidR="008F2398">
        <w:fldChar w:fldCharType="begin">
          <w:fldData xml:space="preserve">PEVuZE5vdGU+PENpdGU+PEF1dGhvcj5OYXJheWFuYTwvQXV0aG9yPjxZZWFyPjIwMTM8L1llYXI+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</w:fldData>
        </w:fldChar>
      </w:r>
      <w:r w:rsidR="008F2398">
        <w:instrText xml:space="preserve"> ADDIN EN.CITE.DATA </w:instrText>
      </w:r>
      <w:r w:rsidR="008F2398">
        <w:fldChar w:fldCharType="end"/>
      </w:r>
      <w:r>
        <w:fldChar w:fldCharType="separate"/>
      </w:r>
      <w:r w:rsidR="008F2398">
        <w:rPr>
          <w:noProof/>
        </w:rPr>
        <w:t>[</w:t>
      </w:r>
      <w:hyperlink w:anchor="_ENREF_20" w:tooltip="Narayana, 2013 #5" w:history="1">
        <w:r w:rsidR="008F2398">
          <w:rPr>
            <w:noProof/>
          </w:rPr>
          <w:t>20</w:t>
        </w:r>
      </w:hyperlink>
      <w:r w:rsidR="008F2398">
        <w:rPr>
          <w:noProof/>
        </w:rPr>
        <w:t xml:space="preserve">, </w:t>
      </w:r>
      <w:hyperlink w:anchor="_ENREF_21" w:tooltip="Liu, 2011 #6" w:history="1">
        <w:r w:rsidR="008F2398">
          <w:rPr>
            <w:noProof/>
          </w:rPr>
          <w:t>21</w:t>
        </w:r>
      </w:hyperlink>
      <w:r w:rsidR="008F2398">
        <w:rPr>
          <w:noProof/>
        </w:rPr>
        <w:t>]</w:t>
      </w:r>
      <w:r>
        <w:fldChar w:fldCharType="end"/>
      </w:r>
      <w:r>
        <w:t xml:space="preserve"> or electromagnetic</w:t>
      </w:r>
      <w:r>
        <w:fldChar w:fldCharType="begin">
          <w:fldData xml:space="preserve">PEVuZE5vdGU+PENpdGU+PEF1dGhvcj5Nb3NlcjwvQXV0aG9yPjxZZWFyPjIwMDU8L1llYXI+PFJl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</w:fldData>
        </w:fldChar>
      </w:r>
      <w:r w:rsidR="008F2398">
        <w:instrText xml:space="preserve"> ADDIN EN.CITE </w:instrText>
      </w:r>
      <w:r w:rsidR="008F2398">
        <w:fldChar w:fldCharType="begin">
          <w:fldData xml:space="preserve">PEVuZE5vdGU+PENpdGU+PEF1dGhvcj5Nb3NlcjwvQXV0aG9yPjxZZWFyPjIwMDU8L1llYXI+PFJl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</w:fldData>
        </w:fldChar>
      </w:r>
      <w:r w:rsidR="008F2398">
        <w:instrText xml:space="preserve"> ADDIN EN.CITE.DATA </w:instrText>
      </w:r>
      <w:r w:rsidR="008F2398">
        <w:fldChar w:fldCharType="end"/>
      </w:r>
      <w:r>
        <w:fldChar w:fldCharType="separate"/>
      </w:r>
      <w:r w:rsidR="008F2398">
        <w:rPr>
          <w:noProof/>
        </w:rPr>
        <w:t>[</w:t>
      </w:r>
      <w:hyperlink w:anchor="_ENREF_22" w:tooltip="Moser, 2005 #7" w:history="1">
        <w:r w:rsidR="008F2398">
          <w:rPr>
            <w:noProof/>
          </w:rPr>
          <w:t>22</w:t>
        </w:r>
      </w:hyperlink>
      <w:r w:rsidR="008F2398">
        <w:rPr>
          <w:noProof/>
        </w:rPr>
        <w:t xml:space="preserve">, </w:t>
      </w:r>
      <w:hyperlink w:anchor="_ENREF_23" w:tooltip="Smith, 2002 #8" w:history="1">
        <w:r w:rsidR="008F2398">
          <w:rPr>
            <w:noProof/>
          </w:rPr>
          <w:t>23</w:t>
        </w:r>
      </w:hyperlink>
      <w:r w:rsidR="008F2398">
        <w:rPr>
          <w:noProof/>
        </w:rPr>
        <w:t>]</w:t>
      </w:r>
      <w:r>
        <w:fldChar w:fldCharType="end"/>
      </w:r>
      <w:r>
        <w:t xml:space="preserve"> properties not found in nature. They are usually made by conventional materials, e.g. metals and plastics, and arranged into periodic patterns in the space to achieve these exceptional properties. For instance, Fang et al. have demonstrated one-dimensional ultrasonic metamaterials through using an array of </w:t>
      </w:r>
      <w:r w:rsidRPr="00E20EAD">
        <w:t>subwavelength Helmholtz resonators</w:t>
      </w:r>
      <w:r>
        <w:t xml:space="preserve"> with carefully designed </w:t>
      </w:r>
      <w:r w:rsidRPr="00F84E2D">
        <w:t>acoustic inductance and capacitance</w:t>
      </w:r>
      <w:r>
        <w:fldChar w:fldCharType="begin"/>
      </w:r>
      <w:r w:rsidR="008F2398">
        <w:instrText xml:space="preserve"> ADDIN EN.CITE &lt;EndNote&gt;&lt;Cite&gt;&lt;Author&gt;Fang&lt;/Author&gt;&lt;Year&gt;2006&lt;/Year&gt;&lt;RecNum&gt;4&lt;/RecNum&gt;&lt;DisplayText&gt;[17]&lt;/DisplayText&gt;&lt;record&gt;&lt;rec-number&gt;4&lt;/rec-number&gt;&lt;foreign-keys&gt;&lt;key app="EN" db-id="dwspee5zc9w5siextzhpa0ajzwzf2ztatxf2"&gt;4&lt;/key&gt;&lt;/foreign-keys&gt;&lt;ref-type name="Journal Article"&gt;17&lt;/ref-type&gt;&lt;contributors&gt;&lt;authors&gt;&lt;author&gt;Fang, N.&lt;/author&gt;&lt;author&gt;Xi, D. J.&lt;/author&gt;&lt;author&gt;Xu, J. Y.&lt;/author&gt;&lt;author&gt;Ambati, M.&lt;/author&gt;&lt;author&gt;Srituravanich, W.&lt;/author&gt;&lt;author&gt;Sun, C.&lt;/author&gt;&lt;author&gt;Zhang, X.&lt;/author&gt;&lt;/authors&gt;&lt;/contributors&gt;&lt;auth-address&gt;Fang, N&amp;#xD;Univ Calif Berkeley, Nanoscale Sci &amp;amp; Engn Ctr, 5130 Etcheverry Hall, Berkeley, CA 94720 USA&amp;#xD;Univ Calif Berkeley, Nanoscale Sci &amp;amp; Engn Ctr, Berkeley, CA 94720 USA&lt;/auth-address&gt;&lt;titles&gt;&lt;title&gt;Ultrasonic metamaterials with negative modulus&lt;/title&gt;&lt;secondary-title&gt;Nature Materials&lt;/secondary-title&gt;&lt;alt-title&gt;Nat Mater&amp;#xD;Nat Mater&lt;/alt-title&gt;&lt;/titles&gt;&lt;periodical&gt;&lt;full-title&gt;Nature Materials&lt;/full-title&gt;&lt;abbr-1&gt;Nat Mater&lt;/abbr-1&gt;&lt;/periodical&gt;&lt;pages&gt;452-456&lt;/pages&gt;&lt;volume&gt;5&lt;/volume&gt;&lt;number&gt;6&lt;/number&gt;&lt;keywords&gt;&lt;keyword&gt;composite&lt;/keyword&gt;&lt;keyword&gt;dispersion&lt;/keyword&gt;&lt;keyword&gt;plasmons&lt;/keyword&gt;&lt;/keywords&gt;&lt;dates&gt;&lt;year&gt;2006&lt;/year&gt;&lt;pub-dates&gt;&lt;date&gt;Jun&lt;/date&gt;&lt;/pub-dates&gt;&lt;/dates&gt;&lt;isbn&gt;1476-1122&lt;/isbn&gt;&lt;accession-num&gt;ISI:000237968100016&lt;/accession-num&gt;&lt;urls&gt;&lt;related-urls&gt;&lt;url&gt;&amp;lt;Go to ISI&amp;gt;://000237968100016&lt;/url&gt;&lt;/related-urls&gt;&lt;/urls&gt;&lt;language&gt;English&lt;/language&gt;&lt;/record&gt;&lt;/Cite&gt;&lt;/EndNote&gt;</w:instrText>
      </w:r>
      <w:r>
        <w:fldChar w:fldCharType="separate"/>
      </w:r>
      <w:r w:rsidR="008F2398">
        <w:rPr>
          <w:noProof/>
        </w:rPr>
        <w:t>[</w:t>
      </w:r>
      <w:hyperlink w:anchor="_ENREF_17" w:tooltip="Fang, 2006 #4" w:history="1">
        <w:r w:rsidR="008F2398">
          <w:rPr>
            <w:noProof/>
          </w:rPr>
          <w:t>17</w:t>
        </w:r>
      </w:hyperlink>
      <w:r w:rsidR="008F2398">
        <w:rPr>
          <w:noProof/>
        </w:rPr>
        <w:t>]</w:t>
      </w:r>
      <w:r>
        <w:fldChar w:fldCharType="end"/>
      </w:r>
      <w:r>
        <w:t xml:space="preserve">. Near the resonant frequency of the </w:t>
      </w:r>
      <w:r w:rsidRPr="00E20EAD">
        <w:t>Helmholtz resonator</w:t>
      </w:r>
      <w:r>
        <w:t>s, these metamaterials displayed effective negative dynamic modulus</w:t>
      </w:r>
      <w:r>
        <w:fldChar w:fldCharType="begin"/>
      </w:r>
      <w:r w:rsidR="008F2398">
        <w:instrText xml:space="preserve"> ADDIN EN.CITE &lt;EndNote&gt;&lt;Cite&gt;&lt;Author&gt;Fang&lt;/Author&gt;&lt;Year&gt;2006&lt;/Year&gt;&lt;RecNum&gt;4&lt;/RecNum&gt;&lt;DisplayText&gt;[17]&lt;/DisplayText&gt;&lt;record&gt;&lt;rec-number&gt;4&lt;/rec-number&gt;&lt;foreign-keys&gt;&lt;key app="EN" db-id="dwspee5zc9w5siextzhpa0ajzwzf2ztatxf2"&gt;4&lt;/key&gt;&lt;/foreign-keys&gt;&lt;ref-type name="Journal Article"&gt;17&lt;/ref-type&gt;&lt;contributors&gt;&lt;authors&gt;&lt;author&gt;Fang, N.&lt;/author&gt;&lt;author&gt;Xi, D. J.&lt;/author&gt;&lt;author&gt;Xu, J. Y.&lt;/author&gt;&lt;author&gt;Ambati, M.&lt;/author&gt;&lt;author&gt;Srituravanich, W.&lt;/author&gt;&lt;author&gt;Sun, C.&lt;/author&gt;&lt;author&gt;Zhang, X.&lt;/author&gt;&lt;/authors&gt;&lt;/contributors&gt;&lt;auth-address&gt;Fang, N&amp;#xD;Univ Calif Berkeley, Nanoscale Sci &amp;amp; Engn Ctr, 5130 Etcheverry Hall, Berkeley, CA 94720 USA&amp;#xD;Univ Calif Berkeley, Nanoscale Sci &amp;amp; Engn Ctr, Berkeley, CA 94720 USA&lt;/auth-address&gt;&lt;titles&gt;&lt;title&gt;Ultrasonic metamaterials with negative modulus&lt;/title&gt;&lt;secondary-title&gt;Nature Materials&lt;/secondary-title&gt;&lt;alt-title&gt;Nat Mater&amp;#xD;Nat Mater&lt;/alt-title&gt;&lt;/titles&gt;&lt;periodical&gt;&lt;full-title&gt;Nature Materials&lt;/full-title&gt;&lt;abbr-1&gt;Nat Mater&lt;/abbr-1&gt;&lt;/periodical&gt;&lt;pages&gt;452-456&lt;/pages&gt;&lt;volume&gt;5&lt;/volume&gt;&lt;number&gt;6&lt;/number&gt;&lt;keywords&gt;&lt;keyword&gt;composite&lt;/keyword&gt;&lt;keyword&gt;dispersion&lt;/keyword&gt;&lt;keyword&gt;plasmons&lt;/keyword&gt;&lt;/keywords&gt;&lt;dates&gt;&lt;year&gt;2006&lt;/year&gt;&lt;pub-dates&gt;&lt;date&gt;Jun&lt;/date&gt;&lt;/pub-dates&gt;&lt;/dates&gt;&lt;isbn&gt;1476-1122&lt;/isbn&gt;&lt;accession-num&gt;ISI:000237968100016&lt;/accession-num&gt;&lt;urls&gt;&lt;related-urls&gt;&lt;url&gt;&amp;lt;Go to ISI&amp;gt;://000237968100016&lt;/url&gt;&lt;/related-urls&gt;&lt;/urls&gt;&lt;language&gt;English&lt;/language&gt;&lt;/record&gt;&lt;/Cite&gt;&lt;/EndNote&gt;</w:instrText>
      </w:r>
      <w:r>
        <w:fldChar w:fldCharType="separate"/>
      </w:r>
      <w:r w:rsidR="008F2398">
        <w:rPr>
          <w:noProof/>
        </w:rPr>
        <w:t>[</w:t>
      </w:r>
      <w:hyperlink w:anchor="_ENREF_17" w:tooltip="Fang, 2006 #4" w:history="1">
        <w:r w:rsidR="008F2398">
          <w:rPr>
            <w:noProof/>
          </w:rPr>
          <w:t>17</w:t>
        </w:r>
      </w:hyperlink>
      <w:r w:rsidR="008F2398">
        <w:rPr>
          <w:noProof/>
        </w:rPr>
        <w:t>]</w:t>
      </w:r>
      <w:r>
        <w:fldChar w:fldCharType="end"/>
      </w:r>
      <w:r>
        <w:t xml:space="preserve">, which sounds </w:t>
      </w:r>
      <w:r w:rsidRPr="00B85AEE">
        <w:t xml:space="preserve">counterintuitive </w:t>
      </w:r>
      <w:r>
        <w:t>and has not been realized in nature. With the help of these unusual properties, e.g. effective negative dynamic modulus and density, many important applications, including negative refraction</w:t>
      </w:r>
      <w:r>
        <w:fldChar w:fldCharType="begin">
          <w:fldData xml:space="preserve">PEVuZE5vdGU+PENpdGU+PEF1dGhvcj5ZYW88L0F1dGhvcj48WWVhcj4yMDA4PC9ZZWFyPjxSZWNO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OTMw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</w:fldData>
        </w:fldChar>
      </w:r>
      <w:r w:rsidR="008F2398">
        <w:instrText xml:space="preserve"> ADDIN EN.CITE </w:instrText>
      </w:r>
      <w:r w:rsidR="008F2398">
        <w:fldChar w:fldCharType="begin">
          <w:fldData xml:space="preserve">PEVuZE5vdGU+PENpdGU+PEF1dGhvcj5ZYW88L0F1dGhvcj48WWVhcj4yMDA4PC9ZZWFyPjxSZWNO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OTMw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</w:fldData>
        </w:fldChar>
      </w:r>
      <w:r w:rsidR="008F2398">
        <w:instrText xml:space="preserve"> ADDIN EN.CITE.DATA </w:instrText>
      </w:r>
      <w:r w:rsidR="008F2398">
        <w:fldChar w:fldCharType="end"/>
      </w:r>
      <w:r>
        <w:fldChar w:fldCharType="separate"/>
      </w:r>
      <w:r w:rsidR="008F2398">
        <w:rPr>
          <w:noProof/>
        </w:rPr>
        <w:t>[</w:t>
      </w:r>
      <w:hyperlink w:anchor="_ENREF_24" w:tooltip="Yao, 2008 #9" w:history="1">
        <w:r w:rsidR="008F2398">
          <w:rPr>
            <w:noProof/>
          </w:rPr>
          <w:t>24</w:t>
        </w:r>
      </w:hyperlink>
      <w:r w:rsidR="008F2398">
        <w:rPr>
          <w:noProof/>
        </w:rPr>
        <w:t xml:space="preserve">, </w:t>
      </w:r>
      <w:hyperlink w:anchor="_ENREF_25" w:tooltip="Pendry, 2000 #48" w:history="1">
        <w:r w:rsidR="008F2398">
          <w:rPr>
            <w:noProof/>
          </w:rPr>
          <w:t>25</w:t>
        </w:r>
      </w:hyperlink>
      <w:r w:rsidR="008F2398">
        <w:rPr>
          <w:noProof/>
        </w:rPr>
        <w:t>]</w:t>
      </w:r>
      <w:r>
        <w:fldChar w:fldCharType="end"/>
      </w:r>
      <w:r>
        <w:t>,</w:t>
      </w:r>
      <w:r w:rsidRPr="004F5EB7">
        <w:t xml:space="preserve"> </w:t>
      </w:r>
      <w:r>
        <w:t>cloaking</w:t>
      </w:r>
      <w:r>
        <w:fldChar w:fldCharType="begin">
          <w:fldData xml:space="preserve">PEVuZE5vdGU+PENpdGU+PEF1dGhvcj5aaGFuZzwvQXV0aG9yPjxZZWFyPjIwMDg8L1llYXI+PFJl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=
</w:fldData>
        </w:fldChar>
      </w:r>
      <w:r w:rsidR="008F2398">
        <w:instrText xml:space="preserve"> ADDIN EN.CITE </w:instrText>
      </w:r>
      <w:r w:rsidR="008F2398">
        <w:fldChar w:fldCharType="begin">
          <w:fldData xml:space="preserve">PEVuZE5vdGU+PENpdGU+PEF1dGhvcj5aaGFuZzwvQXV0aG9yPjxZZWFyPjIwMDg8L1llYXI+PFJl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=
</w:fldData>
        </w:fldChar>
      </w:r>
      <w:r w:rsidR="008F2398">
        <w:instrText xml:space="preserve"> ADDIN EN.CITE.DATA </w:instrText>
      </w:r>
      <w:r w:rsidR="008F2398">
        <w:fldChar w:fldCharType="end"/>
      </w:r>
      <w:r>
        <w:fldChar w:fldCharType="separate"/>
      </w:r>
      <w:r w:rsidR="008F2398">
        <w:rPr>
          <w:noProof/>
        </w:rPr>
        <w:t>[</w:t>
      </w:r>
      <w:hyperlink w:anchor="_ENREF_26" w:tooltip="Zhang, 2008 #18" w:history="1">
        <w:r w:rsidR="008F2398">
          <w:rPr>
            <w:noProof/>
          </w:rPr>
          <w:t>26-28</w:t>
        </w:r>
      </w:hyperlink>
      <w:r w:rsidR="008F2398">
        <w:rPr>
          <w:noProof/>
        </w:rPr>
        <w:t>]</w:t>
      </w:r>
      <w:r>
        <w:fldChar w:fldCharType="end"/>
      </w:r>
      <w:r>
        <w:t xml:space="preserve"> and </w:t>
      </w:r>
      <w:r w:rsidRPr="00063F59">
        <w:t>superlensing</w:t>
      </w:r>
      <w:r>
        <w:t xml:space="preserve"> below the diffraction limit</w:t>
      </w:r>
      <w:r>
        <w:fldChar w:fldCharType="begin">
          <w:fldData xml:space="preserve">PEVuZE5vdGU+PENpdGU+PEF1dGhvcj5MaXU8L0F1dGhvcj48WWVhcj4yMDA1PC9ZZWFyPjxSZWNO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</w:fldData>
        </w:fldChar>
      </w:r>
      <w:r w:rsidR="008F2398">
        <w:instrText xml:space="preserve"> ADDIN EN.CITE </w:instrText>
      </w:r>
      <w:r w:rsidR="008F2398">
        <w:fldChar w:fldCharType="begin">
          <w:fldData xml:space="preserve">PEVuZE5vdGU+PENpdGU+PEF1dGhvcj5MaXU8L0F1dGhvcj48WWVhcj4yMDA1PC9ZZWFyPjxSZWNO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</w:fldData>
        </w:fldChar>
      </w:r>
      <w:r w:rsidR="008F2398">
        <w:instrText xml:space="preserve"> ADDIN EN.CITE.DATA </w:instrText>
      </w:r>
      <w:r w:rsidR="008F2398">
        <w:fldChar w:fldCharType="end"/>
      </w:r>
      <w:r>
        <w:fldChar w:fldCharType="separate"/>
      </w:r>
      <w:r w:rsidR="008F2398">
        <w:rPr>
          <w:noProof/>
        </w:rPr>
        <w:t>[</w:t>
      </w:r>
      <w:hyperlink w:anchor="_ENREF_29" w:tooltip="Liu, 2005 #10" w:history="1">
        <w:r w:rsidR="008F2398">
          <w:rPr>
            <w:noProof/>
          </w:rPr>
          <w:t>29-31</w:t>
        </w:r>
      </w:hyperlink>
      <w:r w:rsidR="008F2398">
        <w:rPr>
          <w:noProof/>
        </w:rPr>
        <w:t>]</w:t>
      </w:r>
      <w:r>
        <w:fldChar w:fldCharType="end"/>
      </w:r>
      <w:r>
        <w:t>, could be achieved through these metamaterials. More interestingly, these unusually properties of metamaterials originate from their designed microstructures, not from the building materials. Thus, the shape, size, orientation and arrangement of internal microstructures determine the properties of metamaterials.</w:t>
      </w:r>
    </w:p>
    <w:p w14:paraId="593CCCAB" w14:textId="5A95DACB" w:rsidR="00D43876" w:rsidRDefault="00D43876" w:rsidP="00D43876">
      <w:pPr>
        <w:spacing w:line="480" w:lineRule="auto"/>
        <w:ind w:firstLine="180"/>
        <w:jc w:val="both"/>
      </w:pPr>
      <w:r>
        <w:t>The design of mechanical metamaterials has attracted the attention of many in recent years. For example, Wang et al. demonstrated that the bandgap of acoustic metamaterials can be controlled and tuned through the buckling of microstructures</w:t>
      </w:r>
      <w:r>
        <w:fldChar w:fldCharType="begin"/>
      </w:r>
      <w:r w:rsidR="008F2398">
        <w:instrText xml:space="preserve"> ADDIN EN.CITE &lt;EndNote&gt;&lt;Cite&gt;&lt;Author&gt;Wang&lt;/Author&gt;&lt;Year&gt;2014&lt;/Year&gt;&lt;RecNum&gt;51&lt;/RecNum&gt;&lt;DisplayText&gt;[32]&lt;/DisplayText&gt;&lt;record&gt;&lt;rec-number&gt;51&lt;/rec-number&gt;&lt;foreign-keys&gt;&lt;key app="EN" db-id="dwspee5zc9w5siextzhpa0ajzwzf2ztatxf2"&gt;51&lt;/key&gt;&lt;/foreign-keys&gt;&lt;ref-type name="Journal Article"&gt;17&lt;/ref-type&gt;&lt;contributors&gt;&lt;authors&gt;&lt;author&gt;Wang, P.&lt;/author&gt;&lt;author&gt;Casadei, F.&lt;/author&gt;&lt;author&gt;Shan, S. C.&lt;/author&gt;&lt;author&gt;Weaver, J. C.&lt;/author&gt;&lt;author&gt;Bertoldi, K.&lt;/author&gt;&lt;/authors&gt;&lt;/contributors&gt;&lt;auth-address&gt;Bertoldi, K&amp;#xD;Harvard Univ, Sch Engn &amp;amp; Appl Sci, Cambridge, MA 02138 USA&amp;#xD;Harvard Univ, Sch Engn &amp;amp; Appl Sci, Cambridge, MA 02138 USA&amp;#xD;Harvard Univ, Sch Engn &amp;amp; Appl Sci, Cambridge, MA 02138 USA&amp;#xD;Harvard Univ, Wyss Inst Biol Inspired Engn, Cambridge, MA 02138 USA&amp;#xD;Harvard Univ, Kavli Inst, Cambridge, MA 02138 USA&lt;/auth-address&gt;&lt;titles&gt;&lt;title&gt;Harnessing Buckling to Design Tunable Locally Resonant Acoustic Metamaterial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014301&lt;/pages&gt;&lt;volume&gt;113&lt;/volume&gt;&lt;number&gt;1&lt;/number&gt;&lt;keywords&gt;&lt;keyword&gt;wave-guides&lt;/keyword&gt;&lt;keyword&gt;rubber&lt;/keyword&gt;&lt;/keywords&gt;&lt;dates&gt;&lt;year&gt;2014&lt;/year&gt;&lt;pub-dates&gt;&lt;date&gt;Jul 3&lt;/date&gt;&lt;/pub-dates&gt;&lt;/dates&gt;&lt;isbn&gt;0031-9007&lt;/isbn&gt;&lt;accession-num&gt;ISI:000338504000002&lt;/accession-num&gt;&lt;urls&gt;&lt;related-urls&gt;&lt;url&gt;&amp;lt;Go to ISI&amp;gt;://000338504000002&lt;/url&gt;&lt;/related-urls&gt;&lt;/urls&gt;&lt;electronic-resource-num&gt;Artn 014301&amp;#xD;Doi 10.1103/Physrevlett.113.014301&lt;/electronic-resource-num&gt;&lt;language&gt;English&lt;/language&gt;&lt;/record&gt;&lt;/Cite&gt;&lt;/EndNote&gt;</w:instrText>
      </w:r>
      <w:r>
        <w:fldChar w:fldCharType="separate"/>
      </w:r>
      <w:r w:rsidR="008F2398">
        <w:rPr>
          <w:noProof/>
        </w:rPr>
        <w:t>[</w:t>
      </w:r>
      <w:hyperlink w:anchor="_ENREF_32" w:tooltip="Wang, 2014 #51" w:history="1">
        <w:r w:rsidR="008F2398">
          <w:rPr>
            <w:noProof/>
          </w:rPr>
          <w:t>32</w:t>
        </w:r>
      </w:hyperlink>
      <w:r w:rsidR="008F2398">
        <w:rPr>
          <w:noProof/>
        </w:rPr>
        <w:t>]</w:t>
      </w:r>
      <w:r>
        <w:fldChar w:fldCharType="end"/>
      </w:r>
      <w:r>
        <w:t xml:space="preserve">. Moreover, the buckling of microstructures is also found to be able to induce the </w:t>
      </w:r>
      <w:r w:rsidRPr="00E77729">
        <w:t>auxetic behavior</w:t>
      </w:r>
      <w:r>
        <w:t xml:space="preserve"> of 3D soft mechanical </w:t>
      </w:r>
      <w:r>
        <w:lastRenderedPageBreak/>
        <w:t xml:space="preserve">metamaterials, creating a new class of </w:t>
      </w:r>
      <w:r w:rsidRPr="009714C4">
        <w:t>new materials “Bucklicrystals”</w:t>
      </w:r>
      <w:r>
        <w:fldChar w:fldCharType="begin"/>
      </w:r>
      <w:r w:rsidR="008F2398">
        <w:instrText xml:space="preserve"> ADDIN EN.CITE &lt;EndNote&gt;&lt;Cite&gt;&lt;Author&gt;Babaee&lt;/Author&gt;&lt;Year&gt;2013&lt;/Year&gt;&lt;RecNum&gt;52&lt;/RecNum&gt;&lt;DisplayText&gt;[33]&lt;/DisplayText&gt;&lt;record&gt;&lt;rec-number&gt;52&lt;/rec-number&gt;&lt;foreign-keys&gt;&lt;key app="EN" db-id="dwspee5zc9w5siextzhpa0ajzwzf2ztatxf2"&gt;52&lt;/key&gt;&lt;/foreign-keys&gt;&lt;ref-type name="Journal Article"&gt;17&lt;/ref-type&gt;&lt;contributors&gt;&lt;authors&gt;&lt;author&gt;Babaee, S.&lt;/author&gt;&lt;author&gt;Shim, J.&lt;/author&gt;&lt;author&gt;Weaver, J. C.&lt;/author&gt;&lt;author&gt;Chen, E. R.&lt;/author&gt;&lt;author&gt;Patel, N.&lt;/author&gt;&lt;author&gt;Bertoldi, K.&lt;/author&gt;&lt;/authors&gt;&lt;/contributors&gt;&lt;auth-address&gt;Bertoldi, K&amp;#xD;Harvard Univ, Sch Engn &amp;amp; Appl Sci, Cambridge, MA 02138 USA&amp;#xD;Harvard Univ, Sch Engn &amp;amp; Appl Sci, Cambridge, MA 02138 USA&amp;#xD;Harvard Univ, Sch Engn &amp;amp; Appl Sci, Cambridge, MA 02138 USA&amp;#xD;SUNY Buffalo, Dept Civil Struct &amp;amp; Environm Engn, Buffalo, NY 14260 USA&amp;#xD;Harvard Univ, Wyss Inst Biol Inspired Engn, Boston, MA 02115 USA&amp;#xD;Harvard Univ, Kavli Inst Bionano Sci &amp;amp; Technol, Cambridge, MA 02138 USA&lt;/auth-address&gt;&lt;titles&gt;&lt;title&gt;3D Soft Metamaterials with Negative Poisson&amp;apos;s Ratio&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5044-5049&lt;/pages&gt;&lt;volume&gt;25&lt;/volume&gt;&lt;number&gt;36&lt;/number&gt;&lt;keywords&gt;&lt;keyword&gt;metamaterial&lt;/keyword&gt;&lt;keyword&gt;instability&lt;/keyword&gt;&lt;keyword&gt;auxetic&lt;/keyword&gt;&lt;keyword&gt;large strain&lt;/keyword&gt;&lt;keyword&gt;shell&lt;/keyword&gt;&lt;keyword&gt;crystals&lt;/keyword&gt;&lt;keyword&gt;behavior&lt;/keyword&gt;&lt;/keywords&gt;&lt;dates&gt;&lt;year&gt;2013&lt;/year&gt;&lt;pub-dates&gt;&lt;date&gt;Sep&lt;/date&gt;&lt;/pub-dates&gt;&lt;/dates&gt;&lt;isbn&gt;0935-9648&lt;/isbn&gt;&lt;accession-num&gt;ISI:000327686700005&lt;/accession-num&gt;&lt;urls&gt;&lt;related-urls&gt;&lt;url&gt;&amp;lt;Go to ISI&amp;gt;://000327686700005&lt;/url&gt;&lt;/related-urls&gt;&lt;/urls&gt;&lt;electronic-resource-num&gt;DOI 10.1002/adma.201301986&lt;/electronic-resource-num&gt;&lt;language&gt;English&lt;/language&gt;&lt;/record&gt;&lt;/Cite&gt;&lt;/EndNote&gt;</w:instrText>
      </w:r>
      <w:r>
        <w:fldChar w:fldCharType="separate"/>
      </w:r>
      <w:r w:rsidR="008F2398">
        <w:rPr>
          <w:noProof/>
        </w:rPr>
        <w:t>[</w:t>
      </w:r>
      <w:hyperlink w:anchor="_ENREF_33" w:tooltip="Babaee, 2013 #52" w:history="1">
        <w:r w:rsidR="008F2398">
          <w:rPr>
            <w:noProof/>
          </w:rPr>
          <w:t>33</w:t>
        </w:r>
      </w:hyperlink>
      <w:r w:rsidR="008F2398">
        <w:rPr>
          <w:noProof/>
        </w:rPr>
        <w:t>]</w:t>
      </w:r>
      <w:r>
        <w:fldChar w:fldCharType="end"/>
      </w:r>
      <w:r>
        <w:t xml:space="preserve">. Through direct lattice transformation, </w:t>
      </w:r>
      <w:r w:rsidRPr="001A432E">
        <w:t>Bückmann</w:t>
      </w:r>
      <w:r>
        <w:t xml:space="preserve"> et al. explored the mechanical cloaking behavior of 2D lattices</w:t>
      </w:r>
      <w:r>
        <w:fldChar w:fldCharType="begin"/>
      </w:r>
      <w:r w:rsidR="008F2398">
        <w:instrText xml:space="preserve"> ADDIN EN.CITE &lt;EndNote&gt;&lt;Cite&gt;&lt;Author&gt;Buckmann&lt;/Author&gt;&lt;Year&gt;2015&lt;/Year&gt;&lt;RecNum&gt;53&lt;/RecNum&gt;&lt;DisplayText&gt;[34]&lt;/DisplayText&gt;&lt;record&gt;&lt;rec-number&gt;53&lt;/rec-number&gt;&lt;foreign-keys&gt;&lt;key app="EN" db-id="dwspee5zc9w5siextzhpa0ajzwzf2ztatxf2"&gt;53&lt;/key&gt;&lt;/foreign-keys&gt;&lt;ref-type name="Journal Article"&gt;17&lt;/ref-type&gt;&lt;contributors&gt;&lt;authors&gt;&lt;author&gt;Buckmann, T.&lt;/author&gt;&lt;author&gt;Kadic, M.&lt;/author&gt;&lt;author&gt;Schittny, R.&lt;/author&gt;&lt;author&gt;Wegener, M.&lt;/author&gt;&lt;/authors&gt;&lt;/contributors&gt;&lt;auth-address&gt;Buckmann, T&amp;#xD;Karlsruhe Inst Technol, Inst Appl Phys, D-76128 Karlsruhe, Germany&amp;#xD;Karlsruhe Inst Technol, Inst Appl Phys, D-76128 Karlsruhe, Germany&amp;#xD;Karlsruhe Inst Technol, Inst Appl Phys, D-76128 Karlsruhe, Germany&amp;#xD;Karlsruhe Inst Technol, Inst Nanotechnol, D-76128 Karlsruhe, Germany&lt;/auth-address&gt;&lt;titles&gt;&lt;title&gt;Mechanical cloak design by direct lattice transformation&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4930-4934&lt;/pages&gt;&lt;volume&gt;112&lt;/volume&gt;&lt;number&gt;16&lt;/number&gt;&lt;keywords&gt;&lt;keyword&gt;mechanical metamaterials&lt;/keyword&gt;&lt;keyword&gt;cloaking&lt;/keyword&gt;&lt;keyword&gt;coordinate transformations&lt;/keyword&gt;&lt;keyword&gt;direct lattice transformation&lt;/keyword&gt;&lt;keyword&gt;metamaterials&lt;/keyword&gt;&lt;keyword&gt;ultralight&lt;/keyword&gt;&lt;/keywords&gt;&lt;dates&gt;&lt;year&gt;2015&lt;/year&gt;&lt;pub-dates&gt;&lt;date&gt;Apr 21&lt;/date&gt;&lt;/pub-dates&gt;&lt;/dates&gt;&lt;isbn&gt;0027-8424&lt;/isbn&gt;&lt;accession-num&gt;ISI:000353239100041&lt;/accession-num&gt;&lt;urls&gt;&lt;related-urls&gt;&lt;url&gt;&amp;lt;Go to ISI&amp;gt;://000353239100041&lt;/url&gt;&lt;/related-urls&gt;&lt;/urls&gt;&lt;electronic-resource-num&gt;DOI 10.1073/pnas.1501240112&lt;/electronic-resource-num&gt;&lt;language&gt;English&lt;/language&gt;&lt;/record&gt;&lt;/Cite&gt;&lt;/EndNote&gt;</w:instrText>
      </w:r>
      <w:r>
        <w:fldChar w:fldCharType="separate"/>
      </w:r>
      <w:r w:rsidR="008F2398">
        <w:rPr>
          <w:noProof/>
        </w:rPr>
        <w:t>[</w:t>
      </w:r>
      <w:hyperlink w:anchor="_ENREF_34" w:tooltip="Buckmann, 2015 #53" w:history="1">
        <w:r w:rsidR="008F2398">
          <w:rPr>
            <w:noProof/>
          </w:rPr>
          <w:t>34</w:t>
        </w:r>
      </w:hyperlink>
      <w:r w:rsidR="008F2398">
        <w:rPr>
          <w:noProof/>
        </w:rPr>
        <w:t>]</w:t>
      </w:r>
      <w:r>
        <w:fldChar w:fldCharType="end"/>
      </w:r>
      <w:r>
        <w:t xml:space="preserve">. They found that a 2D discrete lattice can be used to cloak a void with respect to static uniaxial compression, after the spatial coordinate transformation. All these works shed light on how microstructure design of mechanical metamaterials can be manipulated to enable a variety of applications. </w:t>
      </w:r>
    </w:p>
    <w:p w14:paraId="3494AE1F" w14:textId="68EB72F1" w:rsidR="000725A9" w:rsidRDefault="00D43876" w:rsidP="000725A9">
      <w:pPr>
        <w:spacing w:line="480" w:lineRule="auto"/>
        <w:ind w:firstLine="180"/>
        <w:jc w:val="both"/>
      </w:pPr>
      <w:r>
        <w:t xml:space="preserve">In this Letter, we report a design of mechanical metamaterials for simultaneous vibration isolation and energy harvesting, through finite element analysis (FEA) and 3D printing-assisted experimental validation. Using a square </w:t>
      </w:r>
      <w:r w:rsidRPr="00CB44E9">
        <w:t xml:space="preserve">periodic </w:t>
      </w:r>
      <w:r>
        <w:t>lattice as the primary structure, we attach extra cantilevers (</w:t>
      </w:r>
      <w:r w:rsidRPr="00936F4F">
        <w:t>auxiliary structure</w:t>
      </w:r>
      <w:r>
        <w:t xml:space="preserve">) to the primary, which can oscillate at their natural frequency. Due to the local resonant behavior of the </w:t>
      </w:r>
      <w:r w:rsidRPr="00936F4F">
        <w:t>auxiliary structure</w:t>
      </w:r>
      <w:r>
        <w:t xml:space="preserve">, a complete band gap can be created in the natural frequency range of the </w:t>
      </w:r>
      <w:r w:rsidRPr="00936F4F">
        <w:t>auxiliary</w:t>
      </w:r>
      <w:r>
        <w:t xml:space="preserve">. The suppression of the vibrations is achieved through the transfer of kinetic energy into the </w:t>
      </w:r>
      <w:r w:rsidRPr="00936F4F">
        <w:t>auxiliary</w:t>
      </w:r>
      <w:r>
        <w:t xml:space="preserve"> in the band gap frequency range. By coating the </w:t>
      </w:r>
      <w:r w:rsidRPr="004D1188">
        <w:t>piezoelectric</w:t>
      </w:r>
      <w:r>
        <w:t xml:space="preserve"> thin film, p</w:t>
      </w:r>
      <w:r w:rsidRPr="007C1C71">
        <w:t>olyvinylidene fluoride</w:t>
      </w:r>
      <w:r>
        <w:t xml:space="preserve"> (PVDF), on the </w:t>
      </w:r>
      <w:r w:rsidRPr="00936F4F">
        <w:t>auxiliary</w:t>
      </w:r>
      <w:r>
        <w:t xml:space="preserve"> cantilever, the kinetic energy can be further converted into electric energy for powering other devices. In this way, </w:t>
      </w:r>
      <w:r>
        <w:rPr>
          <w:rFonts w:hint="eastAsia"/>
        </w:rPr>
        <w:t>t</w:t>
      </w:r>
      <w:r>
        <w:t xml:space="preserve">wo distinct functions, </w:t>
      </w:r>
      <w:r w:rsidRPr="006E4259">
        <w:t xml:space="preserve">vibration </w:t>
      </w:r>
      <w:r>
        <w:t>isolation and energy harvesting,</w:t>
      </w:r>
      <w:r w:rsidRPr="006E4259">
        <w:t xml:space="preserve"> are achieved simultaneously</w:t>
      </w:r>
      <w:r>
        <w:t xml:space="preserve"> through the designed mechanical metamaterials</w:t>
      </w:r>
      <w:r w:rsidRPr="006E4259">
        <w:t>, as byproducts of the same physical mechanism</w:t>
      </w:r>
      <w:r>
        <w:t xml:space="preserve">. </w:t>
      </w:r>
      <w:r w:rsidRPr="00963F06">
        <w:t xml:space="preserve">This </w:t>
      </w:r>
      <w:r>
        <w:t>study</w:t>
      </w:r>
      <w:r w:rsidRPr="00963F06">
        <w:t xml:space="preserve"> reveal</w:t>
      </w:r>
      <w:r>
        <w:t>s</w:t>
      </w:r>
      <w:r w:rsidRPr="00963F06">
        <w:t xml:space="preserve"> the energy harvesting mechanisms of microstructured </w:t>
      </w:r>
      <w:r>
        <w:t>mechanical</w:t>
      </w:r>
      <w:r w:rsidRPr="00963F06">
        <w:t xml:space="preserve"> metamaterials through a deep understanding of the interplay between phononic bandgaps and the mechanical-electrical coupling in the electroactive polymer materials.</w:t>
      </w:r>
    </w:p>
    <w:p w14:paraId="70C79B10" w14:textId="6C5D1376" w:rsidR="000725A9" w:rsidRPr="000725A9" w:rsidRDefault="000725A9" w:rsidP="000725A9">
      <w:pPr>
        <w:pStyle w:val="Heading2"/>
        <w:spacing w:line="480" w:lineRule="auto"/>
        <w:rPr>
          <w:rFonts w:ascii="Times New Roman" w:hAnsi="Times New Roman" w:cs="Times New Roman"/>
          <w:b/>
          <w:bCs/>
          <w:color w:val="auto"/>
          <w:kern w:val="32"/>
          <w:szCs w:val="24"/>
          <w:lang w:eastAsia="zh-CN"/>
        </w:rPr>
      </w:pPr>
      <w:bookmarkStart w:id="139" w:name="_Toc437011593"/>
      <w:r w:rsidRPr="000B423A">
        <w:rPr>
          <w:rFonts w:ascii="Times New Roman" w:hAnsi="Times New Roman" w:cs="Times New Roman"/>
          <w:b/>
          <w:bCs/>
          <w:color w:val="auto"/>
          <w:kern w:val="32"/>
          <w:szCs w:val="24"/>
          <w:lang w:eastAsia="zh-CN"/>
        </w:rPr>
        <w:t>5</w:t>
      </w:r>
      <w:r>
        <w:rPr>
          <w:rFonts w:ascii="Times New Roman" w:hAnsi="Times New Roman" w:cs="Times New Roman"/>
          <w:b/>
          <w:bCs/>
          <w:color w:val="auto"/>
          <w:kern w:val="32"/>
          <w:szCs w:val="24"/>
          <w:lang w:eastAsia="zh-CN"/>
        </w:rPr>
        <w:t>.2</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Theory</w:t>
      </w:r>
      <w:bookmarkEnd w:id="139"/>
    </w:p>
    <w:p w14:paraId="56C4612A" w14:textId="426AF473" w:rsidR="00D43876" w:rsidRDefault="00D43876" w:rsidP="00D43876">
      <w:pPr>
        <w:spacing w:line="480" w:lineRule="auto"/>
        <w:ind w:firstLine="180"/>
        <w:jc w:val="both"/>
      </w:pPr>
      <w:r>
        <w:t xml:space="preserve">To demonstrate our concept, we use the standard unit cell of regular square lattice, as shown in Fig. 1a, as the primary structure. Then, additional cantilevers, denoted as the </w:t>
      </w:r>
      <w:r w:rsidRPr="00936F4F">
        <w:t>auxiliary</w:t>
      </w:r>
      <w:r>
        <w:t xml:space="preserve"> structure, </w:t>
      </w:r>
      <w:r>
        <w:lastRenderedPageBreak/>
        <w:t xml:space="preserve">are attached to the primary (cf. Figs. 1b and c). The detailed dimensions of these unit cells are given in the Supplementary Material (SM) Fig. S1. The band structures of the original and modified square lattice are investigated through FEA. In this process, the homogenized mass matrix, </w:t>
      </w:r>
      <m:oMath>
        <m:r>
          <m:rPr>
            <m:sty m:val="bi"/>
          </m:rPr>
          <w:rPr>
            <w:rFonts w:ascii="Cambria Math" w:hAnsi="Cambria Math"/>
          </w:rPr>
          <m:t>M</m:t>
        </m:r>
      </m:oMath>
      <w:r>
        <w:t xml:space="preserve">, and generalized stiffness matrix, </w:t>
      </w:r>
      <m:oMath>
        <m:r>
          <m:rPr>
            <m:sty m:val="bi"/>
          </m:rPr>
          <w:rPr>
            <w:rFonts w:ascii="Cambria Math" w:hAnsi="Cambria Math"/>
          </w:rPr>
          <m:t>K</m:t>
        </m:r>
      </m:oMath>
      <w:r>
        <w:t xml:space="preserve"> , are generated through standard finite element </w:t>
      </w:r>
      <w:r w:rsidRPr="00881FAD">
        <w:t>discretization</w:t>
      </w:r>
      <w:r>
        <w:t xml:space="preserve">. Then, the </w:t>
      </w:r>
      <w:r w:rsidRPr="00F54EE1">
        <w:t>phononic characteristics of a periodic structure will be evaluated using a finite-element-based unit-cell technique based on Floquet-Bloch theory</w:t>
      </w:r>
      <w:r>
        <w:fldChar w:fldCharType="begin">
          <w:fldData xml:space="preserve">PEVuZE5vdGU+PENpdGU+PEF1dGhvcj5Hb25lbGxhPC9BdXRob3I+PFllYXI+MjAwOTwvWWVhcj48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==
</w:fldData>
        </w:fldChar>
      </w:r>
      <w:r w:rsidR="008F2398">
        <w:instrText xml:space="preserve"> ADDIN EN.CITE </w:instrText>
      </w:r>
      <w:r w:rsidR="008F2398">
        <w:fldChar w:fldCharType="begin">
          <w:fldData xml:space="preserve">PEVuZE5vdGU+PENpdGU+PEF1dGhvcj5Hb25lbGxhPC9BdXRob3I+PFllYXI+MjAwOTwvWWVhcj48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==
</w:fldData>
        </w:fldChar>
      </w:r>
      <w:r w:rsidR="008F2398">
        <w:instrText xml:space="preserve"> ADDIN EN.CITE.DATA </w:instrText>
      </w:r>
      <w:r w:rsidR="008F2398">
        <w:fldChar w:fldCharType="end"/>
      </w:r>
      <w:r>
        <w:fldChar w:fldCharType="separate"/>
      </w:r>
      <w:r w:rsidR="008F2398">
        <w:rPr>
          <w:noProof/>
        </w:rPr>
        <w:t>[</w:t>
      </w:r>
      <w:hyperlink w:anchor="_ENREF_66" w:tooltip="Gonella, 2009 #21" w:history="1">
        <w:r w:rsidR="008F2398">
          <w:rPr>
            <w:noProof/>
          </w:rPr>
          <w:t>66-68</w:t>
        </w:r>
      </w:hyperlink>
      <w:r w:rsidR="008F2398">
        <w:rPr>
          <w:noProof/>
        </w:rPr>
        <w:t>]</w:t>
      </w:r>
      <w:r>
        <w:fldChar w:fldCharType="end"/>
      </w:r>
      <w:r>
        <w:t xml:space="preserve">. The equations of motion are given by </w:t>
      </w:r>
      <m:oMath>
        <m:d>
          <m:dPr>
            <m:ctrlPr>
              <w:rPr>
                <w:rFonts w:ascii="Cambria Math" w:hAnsi="Cambria Math"/>
                <w:i/>
              </w:rPr>
            </m:ctrlPr>
          </m:dPr>
          <m:e>
            <m:r>
              <m:rPr>
                <m:sty m:val="bi"/>
              </m:rPr>
              <w:rPr>
                <w:rFonts w:ascii="Cambria Math" w:hAnsi="Cambria Math"/>
              </w:rPr>
              <m:t>K</m:t>
            </m:r>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r>
              <m:rPr>
                <m:sty m:val="bi"/>
              </m:rPr>
              <w:rPr>
                <w:rFonts w:ascii="Cambria Math" w:hAnsi="Cambria Math"/>
              </w:rPr>
              <m:t>M</m:t>
            </m:r>
          </m:e>
        </m:d>
        <m:r>
          <m:rPr>
            <m:sty m:val="bi"/>
          </m:rPr>
          <w:rPr>
            <w:rFonts w:ascii="Cambria Math" w:hAnsi="Cambria Math"/>
          </w:rPr>
          <m:t>q</m:t>
        </m:r>
        <m:r>
          <w:rPr>
            <w:rFonts w:ascii="Cambria Math" w:hAnsi="Cambria Math"/>
          </w:rPr>
          <m:t>=0</m:t>
        </m:r>
      </m:oMath>
      <w:r>
        <w:t xml:space="preserve">, where </w:t>
      </w:r>
      <m:oMath>
        <m:r>
          <w:rPr>
            <w:rFonts w:ascii="Cambria Math" w:hAnsi="Cambria Math"/>
          </w:rPr>
          <m:t>ω</m:t>
        </m:r>
      </m:oMath>
      <w:r>
        <w:t xml:space="preserve"> is the frequency and </w:t>
      </w:r>
      <m:oMath>
        <m:r>
          <m:rPr>
            <m:sty m:val="bi"/>
          </m:rPr>
          <w:rPr>
            <w:rFonts w:ascii="Cambria Math" w:hAnsi="Cambria Math"/>
          </w:rPr>
          <m:t>q</m:t>
        </m:r>
      </m:oMath>
      <w:r>
        <w:rPr>
          <w:b/>
        </w:rPr>
        <w:t xml:space="preserve"> </w:t>
      </w:r>
      <w:r>
        <w:t xml:space="preserve">is a vector of generalized nodal degree of freedom (d.o.f.). After the d.o.f.s are partitioned and proper wave number dependent propagation conditions are imposed, the dynamics problem is recast a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K</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ξ</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2</m:t>
                    </m:r>
                  </m:sub>
                </m:sSub>
              </m:e>
            </m:d>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sSub>
              <m:sSubPr>
                <m:ctrlPr>
                  <w:rPr>
                    <w:rFonts w:ascii="Cambria Math" w:hAnsi="Cambria Math"/>
                    <w:i/>
                  </w:rPr>
                </m:ctrlPr>
              </m:sSubPr>
              <m:e>
                <m:r>
                  <m:rPr>
                    <m:sty m:val="bi"/>
                  </m:rPr>
                  <w:rPr>
                    <w:rFonts w:ascii="Cambria Math" w:hAnsi="Cambria Math"/>
                  </w:rPr>
                  <m:t>M</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ξ</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2</m:t>
                    </m:r>
                  </m:sub>
                </m:sSub>
              </m:e>
            </m:d>
          </m:e>
        </m:d>
        <m:sSub>
          <m:sSubPr>
            <m:ctrlPr>
              <w:rPr>
                <w:rFonts w:ascii="Cambria Math" w:hAnsi="Cambria Math"/>
                <w:i/>
              </w:rPr>
            </m:ctrlPr>
          </m:sSubPr>
          <m:e>
            <m:r>
              <m:rPr>
                <m:sty m:val="bi"/>
              </m:rPr>
              <w:rPr>
                <w:rFonts w:ascii="Cambria Math" w:hAnsi="Cambria Math"/>
              </w:rPr>
              <m:t>q</m:t>
            </m:r>
          </m:e>
          <m:sub>
            <m:r>
              <w:rPr>
                <w:rFonts w:ascii="Cambria Math" w:hAnsi="Cambria Math"/>
              </w:rPr>
              <m:t>r</m:t>
            </m:r>
          </m:sub>
        </m:sSub>
        <m:r>
          <w:rPr>
            <w:rFonts w:ascii="Cambria Math" w:hAnsi="Cambria Math"/>
          </w:rPr>
          <m:t>=0</m:t>
        </m:r>
      </m:oMath>
      <w:r>
        <w:t xml:space="preserve">, where </w:t>
      </w:r>
      <m:oMath>
        <m:sSub>
          <m:sSubPr>
            <m:ctrlPr>
              <w:rPr>
                <w:rFonts w:ascii="Cambria Math" w:hAnsi="Cambria Math"/>
                <w:i/>
              </w:rPr>
            </m:ctrlPr>
          </m:sSubPr>
          <m:e>
            <m:r>
              <m:rPr>
                <m:sty m:val="bi"/>
              </m:rPr>
              <w:rPr>
                <w:rFonts w:ascii="Cambria Math" w:hAnsi="Cambria Math"/>
              </w:rPr>
              <m:t>K</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ξ</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2</m:t>
                </m:r>
              </m:sub>
            </m:sSub>
          </m:e>
        </m:d>
      </m:oMath>
      <w:r>
        <w:t xml:space="preserve"> and </w:t>
      </w:r>
      <m:oMath>
        <m:sSub>
          <m:sSubPr>
            <m:ctrlPr>
              <w:rPr>
                <w:rFonts w:ascii="Cambria Math" w:hAnsi="Cambria Math"/>
                <w:i/>
              </w:rPr>
            </m:ctrlPr>
          </m:sSubPr>
          <m:e>
            <m:r>
              <m:rPr>
                <m:sty m:val="bi"/>
              </m:rPr>
              <w:rPr>
                <w:rFonts w:ascii="Cambria Math" w:hAnsi="Cambria Math"/>
              </w:rPr>
              <m:t>M</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ξ</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2</m:t>
                </m:r>
              </m:sub>
            </m:sSub>
          </m:e>
        </m:d>
      </m:oMath>
      <w:r>
        <w:t xml:space="preserve"> are reduced matrices that depend on the two-dimensional wave number vector </w:t>
      </w:r>
      <m:oMath>
        <m:r>
          <m:rPr>
            <m:sty m:val="bi"/>
          </m:rPr>
          <w:rPr>
            <w:rFonts w:ascii="Cambria Math" w:hAnsi="Cambria Math"/>
          </w:rPr>
          <m:t>ξ</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ξ</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2</m:t>
                </m:r>
              </m:sub>
            </m:sSub>
          </m:e>
        </m:d>
      </m:oMath>
      <w:r>
        <w:t xml:space="preserve">. Then, the solution of this eigenvalue problem is done by sweeping the wave vector along the contour of the </w:t>
      </w:r>
      <w:r w:rsidRPr="00EB12EA">
        <w:t>irreducible Brillouin zone</w:t>
      </w:r>
      <w:r>
        <w:t xml:space="preserve"> (cf. Fig. 1a) and solving for the corresponding </w:t>
      </w:r>
      <m:oMath>
        <m:r>
          <w:rPr>
            <w:rFonts w:ascii="Cambria Math" w:hAnsi="Cambria Math"/>
          </w:rPr>
          <m:t>ω</m:t>
        </m:r>
      </m:oMath>
      <w:r>
        <w:t>. The result is coined as a band structure or band diagram and is a set of dispersion relation curves, which represent the propagation modes allowed in the structure and the corresponding frequency ranges. The existence of bandgaps is verified by isolating the frequency intervals in which no modes are allowed, where elastic waves are stopped from propagating as a result of wave interference. The detailed mathematical formulation for this problem has been given in our recent study on band structure of mechanical metamaterials</w:t>
      </w:r>
      <w:r>
        <w:fldChar w:fldCharType="begin"/>
      </w:r>
      <w:r w:rsidR="008F2398">
        <w:instrText xml:space="preserve"> ADDIN EN.CITE &lt;EndNote&gt;&lt;Cite&gt;&lt;Author&gt;Zhao&lt;/Author&gt;&lt;Year&gt;2015&lt;/Year&gt;&lt;RecNum&gt;22&lt;/RecNum&gt;&lt;DisplayText&gt;[67]&lt;/DisplayText&gt;&lt;record&gt;&lt;rec-number&gt;22&lt;/rec-number&gt;&lt;foreign-keys&gt;&lt;key app="EN" db-id="dwspee5zc9w5siextzhpa0ajzwzf2ztatxf2"&gt;22&lt;/key&gt;&lt;/foreign-keys&gt;&lt;ref-type name="Journal Article"&gt;17&lt;/ref-type&gt;&lt;contributors&gt;&lt;authors&gt;&lt;author&gt;Zhao, J. F.&lt;/author&gt;&lt;author&gt;Li, Y.&lt;/author&gt;&lt;author&gt;Liu, W. K.&lt;/author&gt;&lt;/authors&gt;&lt;/contributors&gt;&lt;auth-address&gt;Liu, WK&amp;#xD;Northwestern Univ, Dept Mech Engn, Evanston, IL 60208 USA&amp;#xD;Northwestern Univ, Theoret &amp;amp; Appl Mech, Evanston, IL USA&amp;#xD;Northwestern Univ, Dept Mech Engn, Evanston, IL 60208 USA&amp;#xD;King Abdulaziz Univ, Distinguished Scientists Program Comm, Jeddah 21413, Saudi Arabia&lt;/auth-address&gt;&lt;titles&gt;&lt;title&gt;Predicting band structure of 3D mechanical metamaterials with complex geometry via XFEM&lt;/title&gt;&lt;secondary-title&gt;Computational Mechanics&lt;/secondary-title&gt;&lt;alt-title&gt;Comput Mech&amp;#xD;Comput Mech&lt;/alt-title&gt;&lt;/titles&gt;&lt;periodical&gt;&lt;full-title&gt;Computational Mechanics&lt;/full-title&gt;&lt;abbr-1&gt;Comput Mech&lt;/abbr-1&gt;&lt;/periodical&gt;&lt;pages&gt;659-672&lt;/pages&gt;&lt;volume&gt;55&lt;/volume&gt;&lt;number&gt;4&lt;/number&gt;&lt;keywords&gt;&lt;keyword&gt;xfem&lt;/keyword&gt;&lt;keyword&gt;phononic band gap&lt;/keyword&gt;&lt;keyword&gt;bloch wave analysis&lt;/keyword&gt;&lt;keyword&gt;mechanical metamaterials&lt;/keyword&gt;&lt;keyword&gt;parallel computing&lt;/keyword&gt;&lt;keyword&gt;finite-element-method&lt;/keyword&gt;&lt;keyword&gt;2d photonic crystals&lt;/keyword&gt;&lt;keyword&gt;isogeometric analysis&lt;/keyword&gt;&lt;keyword&gt;negative refraction&lt;/keyword&gt;&lt;keyword&gt;periodic media&lt;/keyword&gt;&lt;keyword&gt;gaps&lt;/keyword&gt;&lt;/keywords&gt;&lt;dates&gt;&lt;year&gt;2015&lt;/year&gt;&lt;pub-dates&gt;&lt;date&gt;Apr&lt;/date&gt;&lt;/pub-dates&gt;&lt;/dates&gt;&lt;isbn&gt;0178-7675&lt;/isbn&gt;&lt;accession-num&gt;ISI:000351602500003&lt;/accession-num&gt;&lt;urls&gt;&lt;related-urls&gt;&lt;url&gt;&amp;lt;Go to ISI&amp;gt;://000351602500003&lt;/url&gt;&lt;/related-urls&gt;&lt;/urls&gt;&lt;language&gt;English&lt;/language&gt;&lt;/record&gt;&lt;/Cite&gt;&lt;/EndNote&gt;</w:instrText>
      </w:r>
      <w:r>
        <w:fldChar w:fldCharType="separate"/>
      </w:r>
      <w:r w:rsidR="008F2398">
        <w:rPr>
          <w:noProof/>
        </w:rPr>
        <w:t>[</w:t>
      </w:r>
      <w:hyperlink w:anchor="_ENREF_67" w:tooltip="Zhao, 2015 #22" w:history="1">
        <w:r w:rsidR="008F2398">
          <w:rPr>
            <w:noProof/>
          </w:rPr>
          <w:t>67</w:t>
        </w:r>
      </w:hyperlink>
      <w:r w:rsidR="008F2398">
        <w:rPr>
          <w:noProof/>
        </w:rPr>
        <w:t>]</w:t>
      </w:r>
      <w:r>
        <w:fldChar w:fldCharType="end"/>
      </w:r>
      <w:r>
        <w:t>.</w:t>
      </w:r>
    </w:p>
    <w:p w14:paraId="49C081B0" w14:textId="1B197843" w:rsidR="000725A9" w:rsidRPr="000725A9" w:rsidRDefault="000725A9" w:rsidP="000725A9">
      <w:pPr>
        <w:pStyle w:val="Heading2"/>
        <w:spacing w:line="480" w:lineRule="auto"/>
        <w:rPr>
          <w:rFonts w:ascii="Times New Roman" w:hAnsi="Times New Roman" w:cs="Times New Roman"/>
          <w:b/>
          <w:bCs/>
          <w:color w:val="auto"/>
          <w:kern w:val="32"/>
          <w:szCs w:val="24"/>
          <w:lang w:eastAsia="zh-CN"/>
        </w:rPr>
      </w:pPr>
      <w:bookmarkStart w:id="140" w:name="_Toc437011594"/>
      <w:r w:rsidRPr="000B423A">
        <w:rPr>
          <w:rFonts w:ascii="Times New Roman" w:hAnsi="Times New Roman" w:cs="Times New Roman"/>
          <w:b/>
          <w:bCs/>
          <w:color w:val="auto"/>
          <w:kern w:val="32"/>
          <w:szCs w:val="24"/>
          <w:lang w:eastAsia="zh-CN"/>
        </w:rPr>
        <w:t>5</w:t>
      </w:r>
      <w:r>
        <w:rPr>
          <w:rFonts w:ascii="Times New Roman" w:hAnsi="Times New Roman" w:cs="Times New Roman"/>
          <w:b/>
          <w:bCs/>
          <w:color w:val="auto"/>
          <w:kern w:val="32"/>
          <w:szCs w:val="24"/>
          <w:lang w:eastAsia="zh-CN"/>
        </w:rPr>
        <w:t>.3</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Finite Element Analysis</w:t>
      </w:r>
      <w:bookmarkEnd w:id="140"/>
    </w:p>
    <w:p w14:paraId="46D07A73" w14:textId="001BFA63" w:rsidR="00D43876" w:rsidRDefault="00D43876" w:rsidP="00D43876">
      <w:pPr>
        <w:spacing w:line="480" w:lineRule="auto"/>
        <w:ind w:firstLine="180"/>
        <w:jc w:val="both"/>
      </w:pPr>
      <w:r>
        <w:t>According to the above method, the band structures of the original and modified square lattices are obtained through FEA, as demonstrated in Fig. 1. As it has been discussed by Fleck ant co-workers</w:t>
      </w:r>
      <w:r>
        <w:fldChar w:fldCharType="begin"/>
      </w:r>
      <w:r w:rsidR="008F2398">
        <w:instrText xml:space="preserve"> ADDIN EN.CITE &lt;EndNote&gt;&lt;Cite&gt;&lt;Author&gt;Phani&lt;/Author&gt;&lt;Year&gt;2006&lt;/Year&gt;&lt;RecNum&gt;26&lt;/RecNum&gt;&lt;DisplayText&gt;[69]&lt;/DisplayText&gt;&lt;record&gt;&lt;rec-number&gt;26&lt;/rec-number&gt;&lt;foreign-keys&gt;&lt;key app="EN" db-id="dwspee5zc9w5siextzhpa0ajzwzf2ztatxf2"&gt;26&lt;/key&gt;&lt;/foreign-keys&gt;&lt;ref-type name="Journal Article"&gt;17&lt;/ref-type&gt;&lt;contributors&gt;&lt;authors&gt;&lt;author&gt;Phani, A. S.&lt;/author&gt;&lt;author&gt;Woodhouse, J.&lt;/author&gt;&lt;author&gt;Fleck, N. A.&lt;/author&gt;&lt;/authors&gt;&lt;/contributors&gt;&lt;auth-address&gt;Phani, AS&amp;#xD;Univ Cambridge, Dept Engn, Trumpington St, Cambridge CB2 1PZ, England&amp;#xD;Univ Cambridge, Dept Engn, Trumpington St, Cambridge CB2 1PZ, England&amp;#xD;Univ Cambridge, Dept Engn, Cambridge CB2 1PZ, England&lt;/auth-address&gt;&lt;titles&gt;&lt;title&gt;Wave propagation in two-dimensional periodic lattices&lt;/title&gt;&lt;secondary-title&gt;Journal of the Acoustical Society of America&lt;/secondary-title&gt;&lt;alt-title&gt;J Acoust Soc Am&lt;/alt-title&gt;&lt;/titles&gt;&lt;periodical&gt;&lt;full-title&gt;Journal of the Acoustical Society of America&lt;/full-title&gt;&lt;abbr-1&gt;J Acoust Soc Am&lt;/abbr-1&gt;&lt;/periodical&gt;&lt;alt-periodical&gt;&lt;full-title&gt;Journal of the Acoustical Society of America&lt;/full-title&gt;&lt;abbr-1&gt;J Acoust Soc Am&lt;/abbr-1&gt;&lt;/alt-periodical&gt;&lt;pages&gt;1995-2005&lt;/pages&gt;&lt;volume&gt;119&lt;/volume&gt;&lt;number&gt;4&lt;/number&gt;&lt;dates&gt;&lt;year&gt;2006&lt;/year&gt;&lt;pub-dates&gt;&lt;date&gt;Apr&lt;/date&gt;&lt;/pub-dates&gt;&lt;/dates&gt;&lt;isbn&gt;0001-4966&lt;/isbn&gt;&lt;accession-num&gt;ISI:000236868900014&lt;/accession-num&gt;&lt;urls&gt;&lt;related-urls&gt;&lt;url&gt;&amp;lt;Go to ISI&amp;gt;://000236868900014&lt;/url&gt;&lt;/related-urls&gt;&lt;/urls&gt;&lt;electronic-resource-num&gt;Doi 10.1121/1.2179748&lt;/electronic-resource-num&gt;&lt;language&gt;English&lt;/language&gt;&lt;/record&gt;&lt;/Cite&gt;&lt;/EndNote&gt;</w:instrText>
      </w:r>
      <w:r>
        <w:fldChar w:fldCharType="separate"/>
      </w:r>
      <w:r w:rsidR="008F2398">
        <w:rPr>
          <w:noProof/>
        </w:rPr>
        <w:t>[</w:t>
      </w:r>
      <w:hyperlink w:anchor="_ENREF_69" w:tooltip="Phani, 2006 #26" w:history="1">
        <w:r w:rsidR="008F2398">
          <w:rPr>
            <w:noProof/>
          </w:rPr>
          <w:t>69</w:t>
        </w:r>
      </w:hyperlink>
      <w:r w:rsidR="008F2398">
        <w:rPr>
          <w:noProof/>
        </w:rPr>
        <w:t>]</w:t>
      </w:r>
      <w:r>
        <w:fldChar w:fldCharType="end"/>
      </w:r>
      <w:r>
        <w:t xml:space="preserve">, the original square periodic lattice does not have complete bandgap in the low </w:t>
      </w:r>
      <w:r>
        <w:lastRenderedPageBreak/>
        <w:t xml:space="preserve">frequency regime and other periodic lattices, e.g. </w:t>
      </w:r>
      <w:r w:rsidRPr="00374470">
        <w:t>honeycomb</w:t>
      </w:r>
      <w:r>
        <w:t xml:space="preserve"> and </w:t>
      </w:r>
      <w:r w:rsidRPr="00D21A85">
        <w:t>triangular honeycomb</w:t>
      </w:r>
      <w:r>
        <w:t xml:space="preserve">, display bandgaps in the high frequency regime. These bandgaps are induced by </w:t>
      </w:r>
      <w:r w:rsidRPr="006742F3">
        <w:t>the scattering of the longitudinal wave</w:t>
      </w:r>
      <w:r>
        <w:t xml:space="preserve">, due to the </w:t>
      </w:r>
      <w:r w:rsidRPr="000211A6">
        <w:t>periodic variations</w:t>
      </w:r>
      <w:r>
        <w:t xml:space="preserve"> of modulus and density in the space. Thus, the </w:t>
      </w:r>
      <w:r w:rsidRPr="006742F3">
        <w:t>longitudinal wave</w:t>
      </w:r>
      <w:r>
        <w:t xml:space="preserve"> length is on the same order of the unit cell size (mm), indicating that the corresponding band gap frequency will be on the order of kHz. However, the mechanical excitations and related vibration noises are characterized by low frequencies (about 100 Hz), which require the bandgaps in low frequency regime for filtering. To resolve this issue, modifications are made on these original periodic lattices to introduce additional bandgaps, as shown in Figs. 1b and c. The cantilevers are attached to the primary structure, forming extra microstructures. Due to the local resonant behaviors of these </w:t>
      </w:r>
      <w:r w:rsidRPr="00936F4F">
        <w:t>auxiliary</w:t>
      </w:r>
      <w:r>
        <w:t xml:space="preserve"> structures, the bandgaps are created in the low frequency regime (cf. Figs. 1b and c). The similar idea has been applied to design sonic composite materials with spherical metal inclusions embedded into the epoxy matrix</w:t>
      </w:r>
      <w:r>
        <w:fldChar w:fldCharType="begin"/>
      </w:r>
      <w:r w:rsidR="008F2398">
        <w:instrText xml:space="preserve"> ADDIN EN.CITE &lt;EndNote&gt;&lt;Cite&gt;&lt;Author&gt;Liu&lt;/Author&gt;&lt;Year&gt;2000&lt;/Year&gt;&lt;RecNum&gt;44&lt;/RecNum&gt;&lt;DisplayText&gt;[70]&lt;/DisplayText&gt;&lt;record&gt;&lt;rec-number&gt;44&lt;/rec-number&gt;&lt;foreign-keys&gt;&lt;key app="EN" db-id="dwspee5zc9w5siextzhpa0ajzwzf2ztatxf2"&gt;44&lt;/key&gt;&lt;/foreign-keys&gt;&lt;ref-type name="Journal Article"&gt;17&lt;/ref-type&gt;&lt;contributors&gt;&lt;authors&gt;&lt;author&gt;Liu, Z. Y.&lt;/author&gt;&lt;author&gt;Zhang, X. X.&lt;/author&gt;&lt;author&gt;Mao, Y. W.&lt;/author&gt;&lt;author&gt;Zhu, Y. Y.&lt;/author&gt;&lt;author&gt;Yang, Z. Y.&lt;/author&gt;&lt;author&gt;Chan, C. T.&lt;/author&gt;&lt;author&gt;Sheng, P.&lt;/author&gt;&lt;/authors&gt;&lt;/contributors&gt;&lt;auth-address&gt;Sheng, P&amp;#xD;Hong Kong Univ Sci &amp;amp; Technol, Dept Phys, Kowloon, Hong Kong, Peoples R China&amp;#xD;Hong Kong Univ Sci &amp;amp; Technol, Dept Phys, Kowloon, Hong Kong, Peoples R China&lt;/auth-address&gt;&lt;titles&gt;&lt;title&gt;Locally resonant sonic materials&lt;/title&gt;&lt;secondary-title&gt;Science&lt;/secondary-title&gt;&lt;alt-title&gt;Science&amp;#xD;Science&lt;/alt-title&gt;&lt;/titles&gt;&lt;periodical&gt;&lt;full-title&gt;Science&lt;/full-title&gt;&lt;abbr-1&gt;Science&lt;/abbr-1&gt;&lt;/periodical&gt;&lt;pages&gt;1734-1736&lt;/pages&gt;&lt;volume&gt;289&lt;/volume&gt;&lt;number&gt;5485&lt;/number&gt;&lt;keywords&gt;&lt;keyword&gt;band-structure&lt;/keyword&gt;&lt;keyword&gt;composites&lt;/keyword&gt;&lt;/keywords&gt;&lt;dates&gt;&lt;year&gt;2000&lt;/year&gt;&lt;pub-dates&gt;&lt;date&gt;Sep 8&lt;/date&gt;&lt;/pub-dates&gt;&lt;/dates&gt;&lt;isbn&gt;0036-8075&lt;/isbn&gt;&lt;accession-num&gt;ISI:000089195200041&lt;/accession-num&gt;&lt;urls&gt;&lt;related-urls&gt;&lt;url&gt;&amp;lt;Go to ISI&amp;gt;://000089195200041&lt;/url&gt;&lt;/related-urls&gt;&lt;/urls&gt;&lt;language&gt;English&lt;/language&gt;&lt;/record&gt;&lt;/Cite&gt;&lt;/EndNote&gt;</w:instrText>
      </w:r>
      <w:r>
        <w:fldChar w:fldCharType="separate"/>
      </w:r>
      <w:r w:rsidR="008F2398">
        <w:rPr>
          <w:noProof/>
        </w:rPr>
        <w:t>[</w:t>
      </w:r>
      <w:hyperlink w:anchor="_ENREF_70" w:tooltip="Liu, 2000 #44" w:history="1">
        <w:r w:rsidR="008F2398">
          <w:rPr>
            <w:noProof/>
          </w:rPr>
          <w:t>70</w:t>
        </w:r>
      </w:hyperlink>
      <w:r w:rsidR="008F2398">
        <w:rPr>
          <w:noProof/>
        </w:rPr>
        <w:t>]</w:t>
      </w:r>
      <w:r>
        <w:fldChar w:fldCharType="end"/>
      </w:r>
      <w:r>
        <w:t xml:space="preserve">. The surfaces of inclusions are coated by silicon rubber for local resonant to introduce complete bandgaps in the low frequency regime. Note that the location of the bandgaps can be easily changed by the design of the </w:t>
      </w:r>
      <w:r w:rsidRPr="00936F4F">
        <w:t>auxiliary</w:t>
      </w:r>
      <w:r>
        <w:t xml:space="preserve"> structure, which will be explained in detail.</w:t>
      </w:r>
    </w:p>
    <w:p w14:paraId="46F660B9" w14:textId="77777777" w:rsidR="00D43876" w:rsidRDefault="00D43876" w:rsidP="00D43876">
      <w:r>
        <w:rPr>
          <w:noProof/>
        </w:rPr>
        <w:drawing>
          <wp:inline distT="0" distB="0" distL="0" distR="0" wp14:anchorId="1FF4AC0D" wp14:editId="08791F6E">
            <wp:extent cx="5943600" cy="27241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2724150"/>
                    </a:xfrm>
                    <a:prstGeom prst="rect">
                      <a:avLst/>
                    </a:prstGeom>
                  </pic:spPr>
                </pic:pic>
              </a:graphicData>
            </a:graphic>
          </wp:inline>
        </w:drawing>
      </w:r>
    </w:p>
    <w:p w14:paraId="74E975F7" w14:textId="77777777" w:rsidR="00D43876" w:rsidRDefault="00D43876" w:rsidP="00D43876">
      <w:pPr>
        <w:jc w:val="both"/>
      </w:pPr>
      <w:r w:rsidRPr="00DD217F">
        <w:rPr>
          <w:b/>
        </w:rPr>
        <w:lastRenderedPageBreak/>
        <w:t>FIG 1</w:t>
      </w:r>
      <w:r>
        <w:t xml:space="preserve">. Topologies of unit cell and corresponding band structures: (a) original square lattice, (b) modified square lattice with cantilevers attached, and (c) modified square lattice with cantilevers and masses attached. The original square lattice and attached cantilevers are denoted as primary and </w:t>
      </w:r>
      <w:r w:rsidRPr="00936F4F">
        <w:t>auxiliary</w:t>
      </w:r>
      <w:r>
        <w:t xml:space="preserve"> structures, respectively. The detailed dimension of these unit cells are given in SM Fig. S1. The </w:t>
      </w:r>
      <w:r w:rsidRPr="00E77EB8">
        <w:t>irreducible Brillouin zone</w:t>
      </w:r>
      <w:r>
        <w:t xml:space="preserve"> is given in the insert of (a). The bandgaps in (b) and (c) are 715-749 Hz and 146-171 Hz, represented by red blocks, respectively. The mechanical properties of the materials made for the unit cells are: Young’s modulus 1900 MPa, Poisson’s ratio 0.4 and density 1.099 g/cm</w:t>
      </w:r>
      <w:r w:rsidRPr="004C03B4">
        <w:rPr>
          <w:vertAlign w:val="superscript"/>
        </w:rPr>
        <w:t>3</w:t>
      </w:r>
      <w:r>
        <w:t>, given for a</w:t>
      </w:r>
      <w:r w:rsidRPr="003F5877">
        <w:t>crylonitrile butadiene styren</w:t>
      </w:r>
      <w:r>
        <w:t xml:space="preserve">e plastic.   </w:t>
      </w:r>
    </w:p>
    <w:p w14:paraId="3B5F7FFD" w14:textId="77777777" w:rsidR="00D43876" w:rsidRDefault="00D43876" w:rsidP="00D43876">
      <w:pPr>
        <w:spacing w:line="480" w:lineRule="auto"/>
        <w:ind w:firstLine="180"/>
        <w:jc w:val="both"/>
      </w:pPr>
    </w:p>
    <w:p w14:paraId="59BDDF1B" w14:textId="6834823D" w:rsidR="00D43876" w:rsidRDefault="00D43876" w:rsidP="00D43876">
      <w:pPr>
        <w:spacing w:line="480" w:lineRule="auto"/>
        <w:ind w:firstLine="180"/>
        <w:jc w:val="both"/>
      </w:pPr>
      <w:r>
        <w:t xml:space="preserve">To further understand the band structures of original and modified square lattices, the mode shapes at critical frequencies are given in Fig. 2. For the original square lattice, the resonant of primary structure occurs at high frequency regime, as the fundamental resonance frequency of a pinned-pinned flexural lattice beam is given by </w:t>
      </w: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π</m:t>
        </m:r>
        <m:rad>
          <m:radPr>
            <m:degHide m:val="1"/>
            <m:ctrlPr>
              <w:rPr>
                <w:rFonts w:ascii="Cambria Math" w:hAnsi="Cambria Math"/>
                <w:i/>
              </w:rPr>
            </m:ctrlPr>
          </m:radPr>
          <m:deg/>
          <m:e>
            <m:r>
              <w:rPr>
                <w:rFonts w:ascii="Cambria Math" w:hAnsi="Cambria Math"/>
              </w:rPr>
              <m:t>EI/ρ</m:t>
            </m:r>
            <m:sSup>
              <m:sSupPr>
                <m:ctrlPr>
                  <w:rPr>
                    <w:rFonts w:ascii="Cambria Math" w:hAnsi="Cambria Math"/>
                    <w:i/>
                  </w:rPr>
                </m:ctrlPr>
              </m:sSupPr>
              <m:e>
                <m:r>
                  <w:rPr>
                    <w:rFonts w:ascii="Cambria Math" w:hAnsi="Cambria Math"/>
                  </w:rPr>
                  <m:t>L</m:t>
                </m:r>
              </m:e>
              <m:sup>
                <m:r>
                  <w:rPr>
                    <w:rFonts w:ascii="Cambria Math" w:hAnsi="Cambria Math"/>
                  </w:rPr>
                  <m:t>4</m:t>
                </m:r>
              </m:sup>
            </m:sSup>
          </m:e>
        </m:rad>
        <m:r>
          <w:rPr>
            <w:rFonts w:ascii="Cambria Math" w:hAnsi="Cambria Math"/>
          </w:rPr>
          <m:t>/2</m:t>
        </m:r>
      </m:oMath>
      <w:r>
        <w:t xml:space="preserve">, where </w:t>
      </w:r>
      <m:oMath>
        <m:r>
          <w:rPr>
            <w:rFonts w:ascii="Cambria Math" w:hAnsi="Cambria Math"/>
          </w:rPr>
          <m:t>E</m:t>
        </m:r>
      </m:oMath>
      <w:r>
        <w:t xml:space="preserve"> and </w:t>
      </w:r>
      <m:oMath>
        <m:r>
          <w:rPr>
            <w:rFonts w:ascii="Cambria Math" w:hAnsi="Cambria Math"/>
          </w:rPr>
          <m:t>ρ</m:t>
        </m:r>
      </m:oMath>
      <w:r>
        <w:t xml:space="preserve"> are the Young’s modulus and density of the material, respectively. </w:t>
      </w:r>
      <m:oMath>
        <m:r>
          <w:rPr>
            <w:rFonts w:ascii="Cambria Math" w:hAnsi="Cambria Math"/>
          </w:rPr>
          <m:t>L</m:t>
        </m:r>
      </m:oMath>
      <w:r>
        <w:t xml:space="preserve"> and </w:t>
      </w:r>
      <m:oMath>
        <m:r>
          <w:rPr>
            <w:rFonts w:ascii="Cambria Math" w:hAnsi="Cambria Math"/>
          </w:rPr>
          <m:t>I</m:t>
        </m:r>
      </m:oMath>
      <w:r>
        <w:t xml:space="preserve"> denote the length and cross sectional inertia of the beam, respectively. Consequently, the lattice beam deformation displays the first pinned-pinned flexural mode at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t xml:space="preserve"> (1613 Hz). Comparing the band structures between the original and modified square lattices, it immediately reveals that the bandgaps at low frequency regime arise from the additional cantilevers (</w:t>
      </w:r>
      <w:r w:rsidRPr="00936F4F">
        <w:t>auxiliary</w:t>
      </w:r>
      <w:r>
        <w:t xml:space="preserve"> structure). The fundamental bending natural frequency of these clamp-free beams is given by </w:t>
      </w:r>
      <m:oMath>
        <m:sSub>
          <m:sSubPr>
            <m:ctrlPr>
              <w:rPr>
                <w:rFonts w:ascii="Cambria Math" w:hAnsi="Cambria Math"/>
                <w:i/>
              </w:rPr>
            </m:ctrlPr>
          </m:sSubPr>
          <m:e>
            <m:r>
              <m:rPr>
                <m:sty m:val="p"/>
              </m:rPr>
              <w:rPr>
                <w:rFonts w:ascii="Cambria Math" w:hAnsi="Cambria Math"/>
              </w:rPr>
              <m:t>Ω</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3EI</m:t>
                </m:r>
              </m:num>
              <m:den>
                <m:d>
                  <m:dPr>
                    <m:ctrlPr>
                      <w:rPr>
                        <w:rFonts w:ascii="Cambria Math" w:hAnsi="Cambria Math"/>
                        <w:i/>
                      </w:rPr>
                    </m:ctrlPr>
                  </m:dPr>
                  <m:e>
                    <m:r>
                      <w:rPr>
                        <w:rFonts w:ascii="Cambria Math" w:hAnsi="Cambria Math"/>
                      </w:rPr>
                      <m:t>0.2235ρL+m</m:t>
                    </m:r>
                  </m:e>
                </m:d>
                <m:sSup>
                  <m:sSupPr>
                    <m:ctrlPr>
                      <w:rPr>
                        <w:rFonts w:ascii="Cambria Math" w:hAnsi="Cambria Math"/>
                        <w:i/>
                      </w:rPr>
                    </m:ctrlPr>
                  </m:sSupPr>
                  <m:e>
                    <m:r>
                      <w:rPr>
                        <w:rFonts w:ascii="Cambria Math" w:hAnsi="Cambria Math"/>
                      </w:rPr>
                      <m:t>L</m:t>
                    </m:r>
                  </m:e>
                  <m:sup>
                    <m:r>
                      <w:rPr>
                        <w:rFonts w:ascii="Cambria Math" w:hAnsi="Cambria Math"/>
                      </w:rPr>
                      <m:t>3</m:t>
                    </m:r>
                  </m:sup>
                </m:sSup>
              </m:den>
            </m:f>
          </m:e>
        </m:rad>
      </m:oMath>
      <w:r>
        <w:t xml:space="preserve"> </w:t>
      </w:r>
      <w:hyperlink w:anchor="_ENREF_22" w:tooltip="Hodges, 2011 #27" w:history="1">
        <w:r w:rsidRPr="00D43876">
          <w:rPr>
            <w:rStyle w:val="Hyperlink"/>
          </w:rPr>
          <w:t>_ENREF_22</w:t>
        </w:r>
      </w:hyperlink>
      <w:r>
        <w:t>,</w:t>
      </w:r>
      <w:r>
        <w:fldChar w:fldCharType="begin"/>
      </w:r>
      <w:r w:rsidR="008F2398">
        <w:instrText xml:space="preserve"> ADDIN EN.CITE &lt;EndNote&gt;&lt;Cite&gt;&lt;Author&gt;Hodges&lt;/Author&gt;&lt;Year&gt;2011&lt;/Year&gt;&lt;RecNum&gt;27&lt;/RecNum&gt;&lt;DisplayText&gt;[71]&lt;/DisplayText&gt;&lt;record&gt;&lt;rec-number&gt;27&lt;/rec-number&gt;&lt;foreign-keys&gt;&lt;key app="EN" db-id="dwspee5zc9w5siextzhpa0ajzwzf2ztatxf2"&gt;27&lt;/key&gt;&lt;/foreign-keys&gt;&lt;ref-type name="Book"&gt;6&lt;/ref-type&gt;&lt;contributors&gt;&lt;authors&gt;&lt;author&gt;Hodges, Dewey H.&lt;/author&gt;&lt;author&gt;Pierce, G. Alvin&lt;/author&gt;&lt;/authors&gt;&lt;/contributors&gt;&lt;titles&gt;&lt;title&gt;Introduction to structural dynamics and aeroelasticity&lt;/title&gt;&lt;secondary-title&gt;Cambridge aerospace series&lt;/secondary-title&gt;&lt;/titles&gt;&lt;pages&gt;xxi, 247 p.&lt;/pages&gt;&lt;number&gt;15&lt;/number&gt;&lt;edition&gt;2nd&lt;/edition&gt;&lt;keywords&gt;&lt;keyword&gt;Space vehicles Dynamics.&lt;/keyword&gt;&lt;keyword&gt;Aeroelasticity.&lt;/keyword&gt;&lt;/keywords&gt;&lt;dates&gt;&lt;year&gt;2011&lt;/year&gt;&lt;/dates&gt;&lt;pub-location&gt;New York&lt;/pub-location&gt;&lt;publisher&gt;Cambridge University Press&lt;/publisher&gt;&lt;isbn&gt;9780521195904 (hardback)&amp;#xD;052119590X (hardback)&lt;/isbn&gt;&lt;accession-num&gt;16648831&lt;/accession-num&gt;&lt;call-num&gt;Jefferson or Adams Building Reading Rooms TL671.6 .H565 2011&lt;/call-num&gt;&lt;urls&gt;&lt;/urls&gt;&lt;/record&gt;&lt;/Cite&gt;&lt;/EndNote&gt;</w:instrText>
      </w:r>
      <w:r>
        <w:fldChar w:fldCharType="separate"/>
      </w:r>
      <w:r w:rsidR="008F2398">
        <w:rPr>
          <w:noProof/>
        </w:rPr>
        <w:t>[</w:t>
      </w:r>
      <w:hyperlink w:anchor="_ENREF_71" w:tooltip="Hodges, 2011 #27" w:history="1">
        <w:r w:rsidR="008F2398">
          <w:rPr>
            <w:noProof/>
          </w:rPr>
          <w:t>71</w:t>
        </w:r>
      </w:hyperlink>
      <w:r w:rsidR="008F2398">
        <w:rPr>
          <w:noProof/>
        </w:rPr>
        <w:t>]</w:t>
      </w:r>
      <w:r>
        <w:fldChar w:fldCharType="end"/>
      </w:r>
      <w:r>
        <w:t xml:space="preserve"> where </w:t>
      </w:r>
      <m:oMath>
        <m:r>
          <w:rPr>
            <w:rFonts w:ascii="Cambria Math" w:hAnsi="Cambria Math"/>
          </w:rPr>
          <m:t>m</m:t>
        </m:r>
      </m:oMath>
      <w:r>
        <w:t xml:space="preserve"> is the end mass on the free end. Plugging in the corresponding material properties and geometric parameters of </w:t>
      </w:r>
      <w:r w:rsidRPr="00936F4F">
        <w:t>auxiliary</w:t>
      </w:r>
      <w:r>
        <w:t xml:space="preserve">, we can get </w:t>
      </w:r>
      <m:oMath>
        <m:sSub>
          <m:sSubPr>
            <m:ctrlPr>
              <w:rPr>
                <w:rFonts w:ascii="Cambria Math" w:hAnsi="Cambria Math"/>
                <w:i/>
              </w:rPr>
            </m:ctrlPr>
          </m:sSubPr>
          <m:e>
            <m:r>
              <m:rPr>
                <m:sty m:val="p"/>
              </m:rPr>
              <w:rPr>
                <w:rFonts w:ascii="Cambria Math" w:hAnsi="Cambria Math"/>
              </w:rPr>
              <m:t>Ω</m:t>
            </m:r>
          </m:e>
          <m:sub>
            <m:r>
              <w:rPr>
                <w:rFonts w:ascii="Cambria Math" w:hAnsi="Cambria Math"/>
              </w:rPr>
              <m:t>1</m:t>
            </m:r>
          </m:sub>
        </m:sSub>
        <m:r>
          <w:rPr>
            <w:rFonts w:ascii="Cambria Math" w:hAnsi="Cambria Math"/>
          </w:rPr>
          <m:t xml:space="preserve">=152 </m:t>
        </m:r>
      </m:oMath>
      <w:r>
        <w:t xml:space="preserve">Hz, which indeed falls into the bandgap range. Moreover, the deformations are mainly localized in the </w:t>
      </w:r>
      <w:r w:rsidRPr="00936F4F">
        <w:t>auxiliary</w:t>
      </w:r>
      <w:r>
        <w:t xml:space="preserve"> at this frequency, featuring the first-mode-like deformed shape (cf. Figs. 2b and c). In short, the mechanical vibration energy has been localized and transferred into the kinetic energy of the </w:t>
      </w:r>
      <w:r w:rsidRPr="00936F4F">
        <w:t>auxiliary</w:t>
      </w:r>
      <w:r>
        <w:t xml:space="preserve"> in the bandgap frequency range. Besides, the free ends of these cantilevers can be attached with masses to further reduce the bandgap frequency from 715 Hz to 146 Hz, with the </w:t>
      </w:r>
      <w:r>
        <w:lastRenderedPageBreak/>
        <w:t xml:space="preserve">similar deformation modes (see Figs. 1c and 2c). The reduced bandgap frequency has profound effect on our design, since the </w:t>
      </w:r>
      <w:r w:rsidRPr="00C40DC5">
        <w:t>low frequency mechanical vibration (&lt;300 Hz)</w:t>
      </w:r>
      <w:r>
        <w:t xml:space="preserve"> is more </w:t>
      </w:r>
      <w:r w:rsidRPr="00653CB0">
        <w:t>abundant</w:t>
      </w:r>
      <w:r>
        <w:t xml:space="preserve"> in nature.</w:t>
      </w:r>
    </w:p>
    <w:p w14:paraId="6424F29C" w14:textId="67D1618B" w:rsidR="00D43876" w:rsidRDefault="00D43876" w:rsidP="00D43876">
      <w:pPr>
        <w:spacing w:line="480" w:lineRule="auto"/>
        <w:ind w:firstLine="180"/>
        <w:jc w:val="both"/>
      </w:pPr>
      <w:r>
        <w:t xml:space="preserve">From the energy harvesting point of view, the above deformation mode is ideal for a beam-like </w:t>
      </w:r>
      <w:r w:rsidRPr="002D47A1">
        <w:t>piezoelectric</w:t>
      </w:r>
      <w:r>
        <w:t xml:space="preserve"> </w:t>
      </w:r>
      <w:r w:rsidRPr="002D47A1">
        <w:t>device</w:t>
      </w:r>
      <w:r>
        <w:t xml:space="preserve">. When the attached cantilevers display the first-mode-like bending deformation, the maximum stress should be observed at the root of the beam, which can enhance the performance of the </w:t>
      </w:r>
      <w:r w:rsidRPr="002D47A1">
        <w:t>piezoelectric</w:t>
      </w:r>
      <w:r>
        <w:t xml:space="preserve"> </w:t>
      </w:r>
      <w:r w:rsidRPr="002D47A1">
        <w:t>device</w:t>
      </w:r>
      <w:r>
        <w:fldChar w:fldCharType="begin">
          <w:fldData xml:space="preserve">PEVuZE5vdGU+PENpdGU+PEF1dGhvcj5DaG9pPC9BdXRob3I+PFllYXI+MjAwNjwvWWVhcj48UmVj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</w:fldData>
        </w:fldChar>
      </w:r>
      <w:r w:rsidR="008F2398">
        <w:instrText xml:space="preserve"> ADDIN EN.CITE </w:instrText>
      </w:r>
      <w:r w:rsidR="008F2398">
        <w:fldChar w:fldCharType="begin">
          <w:fldData xml:space="preserve">PEVuZE5vdGU+PENpdGU+PEF1dGhvcj5DaG9pPC9BdXRob3I+PFllYXI+MjAwNjwvWWVhcj48UmVj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</w:fldData>
        </w:fldChar>
      </w:r>
      <w:r w:rsidR="008F2398">
        <w:instrText xml:space="preserve"> ADDIN EN.CITE.DATA </w:instrText>
      </w:r>
      <w:r w:rsidR="008F2398">
        <w:fldChar w:fldCharType="end"/>
      </w:r>
      <w:r>
        <w:fldChar w:fldCharType="separate"/>
      </w:r>
      <w:r w:rsidR="008F2398">
        <w:rPr>
          <w:noProof/>
        </w:rPr>
        <w:t>[</w:t>
      </w:r>
      <w:hyperlink w:anchor="_ENREF_72" w:tooltip="Choi, 2006 #29" w:history="1">
        <w:r w:rsidR="008F2398">
          <w:rPr>
            <w:noProof/>
          </w:rPr>
          <w:t>72</w:t>
        </w:r>
      </w:hyperlink>
      <w:r w:rsidR="008F2398">
        <w:rPr>
          <w:noProof/>
        </w:rPr>
        <w:t xml:space="preserve">, </w:t>
      </w:r>
      <w:hyperlink w:anchor="_ENREF_73" w:tooltip="Meninger, 2001 #45" w:history="1">
        <w:r w:rsidR="008F2398">
          <w:rPr>
            <w:noProof/>
          </w:rPr>
          <w:t>73</w:t>
        </w:r>
      </w:hyperlink>
      <w:r w:rsidR="008F2398">
        <w:rPr>
          <w:noProof/>
        </w:rPr>
        <w:t>]</w:t>
      </w:r>
      <w:r>
        <w:fldChar w:fldCharType="end"/>
      </w:r>
      <w:r>
        <w:t xml:space="preserve">. Thus, we can design the modified square lattice structure with PVDF thin films coated on the surface of the </w:t>
      </w:r>
      <w:r w:rsidRPr="00936F4F">
        <w:t>auxiliary</w:t>
      </w:r>
      <w:r>
        <w:t xml:space="preserve"> structure, as shown in Fig. 3a. The designed mechanical metamaterials is an assembly of 20×20 unit cells of the modified squared lattice. Here PVDF was selected for its ideal properties including low density (1.78 g/cm</w:t>
      </w:r>
      <w:r w:rsidRPr="0088269F">
        <w:rPr>
          <w:vertAlign w:val="superscript"/>
        </w:rPr>
        <w:t>3</w:t>
      </w:r>
      <w:r>
        <w:t>) with high stretchability (10~20%), f</w:t>
      </w:r>
      <w:r w:rsidRPr="003D3980">
        <w:t>lexibility</w:t>
      </w:r>
      <w:r>
        <w:t xml:space="preserve"> (1000 MPa) and excellent </w:t>
      </w:r>
      <w:r w:rsidRPr="002D47A1">
        <w:t>piezoelectric</w:t>
      </w:r>
      <w:r>
        <w:t xml:space="preserve"> properties (mechano-electrical conversion, 14.4 V/N)</w:t>
      </w:r>
      <w:r>
        <w:fldChar w:fldCharType="begin"/>
      </w:r>
      <w:r w:rsidR="008F2398">
        <w:instrText xml:space="preserve"> ADDIN EN.CITE &lt;EndNote&gt;&lt;Cite&gt;&lt;Author&gt;Wang&lt;/Author&gt;&lt;Year&gt;2010&lt;/Year&gt;&lt;RecNum&gt;31&lt;/RecNum&gt;&lt;DisplayText&gt;[74]&lt;/DisplayText&gt;&lt;record&gt;&lt;rec-number&gt;31&lt;/rec-number&gt;&lt;foreign-keys&gt;&lt;key app="EN" db-id="dwspee5zc9w5siextzhpa0ajzwzf2ztatxf2"&gt;31&lt;/key&gt;&lt;/foreign-keys&gt;&lt;ref-type name="Book"&gt;6&lt;/ref-type&gt;&lt;contributors&gt;&lt;authors&gt;&lt;author&gt;Wang, Qing&lt;/author&gt;&lt;author&gt;Zhu, Lei&lt;/author&gt;&lt;/authors&gt;&lt;/contributors&gt;&lt;titles&gt;&lt;title&gt;Functional polymer nanocomposites for energy storage and conversion&lt;/title&gt;&lt;secondary-title&gt;ACS symposium series&lt;/secondary-title&gt;&lt;/titles&gt;&lt;pages&gt;xii, 226 p.&lt;/pages&gt;&lt;number&gt;1034&lt;/number&gt;&lt;keywords&gt;&lt;keyword&gt;Storage batteries Materials.&lt;/keyword&gt;&lt;keyword&gt;Polymers Electric properties.&lt;/keyword&gt;&lt;keyword&gt;Nanocomposites (Materials)&lt;/keyword&gt;&lt;keyword&gt;Conducting polymers.&lt;/keyword&gt;&lt;/keywords&gt;&lt;dates&gt;&lt;year&gt;2010&lt;/year&gt;&lt;/dates&gt;&lt;pub-location&gt;New York&lt;/pub-location&gt;&lt;publisher&gt;American Chemical Society&lt;/publisher&gt;&lt;isbn&gt;9780841225435 (alk. paper)&amp;#xD;0841225435 (alk. paper)&lt;/isbn&gt;&lt;accession-num&gt;16094096&lt;/accession-num&gt;&lt;call-num&gt;Jefferson or Adams Building Reading Rooms TK2941 .F86 2010&lt;/call-num&gt;&lt;urls&gt;&lt;/urls&gt;&lt;/record&gt;&lt;/Cite&gt;&lt;/EndNote&gt;</w:instrText>
      </w:r>
      <w:r>
        <w:fldChar w:fldCharType="separate"/>
      </w:r>
      <w:r w:rsidR="008F2398">
        <w:rPr>
          <w:noProof/>
        </w:rPr>
        <w:t>[</w:t>
      </w:r>
      <w:hyperlink w:anchor="_ENREF_74" w:tooltip="Wang, 2010 #31" w:history="1">
        <w:r w:rsidR="008F2398">
          <w:rPr>
            <w:noProof/>
          </w:rPr>
          <w:t>74</w:t>
        </w:r>
      </w:hyperlink>
      <w:r w:rsidR="008F2398">
        <w:rPr>
          <w:noProof/>
        </w:rPr>
        <w:t>]</w:t>
      </w:r>
      <w:r>
        <w:fldChar w:fldCharType="end"/>
      </w:r>
      <w:r>
        <w:t xml:space="preserve">. Therefore, in the bandgap frequency range, the vibration energy has been trapped and transferred into the kinetic energy of the </w:t>
      </w:r>
      <w:r w:rsidRPr="00936F4F">
        <w:t>auxiliary</w:t>
      </w:r>
      <w:r>
        <w:t xml:space="preserve"> structure, which can be further converted into electric energy through the </w:t>
      </w:r>
      <w:r w:rsidRPr="002D47A1">
        <w:t>piezoelectric</w:t>
      </w:r>
      <w:r>
        <w:t xml:space="preserve"> response of coated PVDF films.</w:t>
      </w:r>
    </w:p>
    <w:p w14:paraId="787C48C6" w14:textId="77777777" w:rsidR="00D43876" w:rsidRDefault="00D43876" w:rsidP="00D43876">
      <w:pPr>
        <w:jc w:val="center"/>
      </w:pPr>
      <w:r>
        <w:rPr>
          <w:noProof/>
        </w:rPr>
        <w:lastRenderedPageBreak/>
        <w:drawing>
          <wp:inline distT="0" distB="0" distL="0" distR="0" wp14:anchorId="29B774FC" wp14:editId="7E0FBFF5">
            <wp:extent cx="5212329" cy="3523891"/>
            <wp:effectExtent l="0" t="0" r="762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_n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12329" cy="3523891"/>
                    </a:xfrm>
                    <a:prstGeom prst="rect">
                      <a:avLst/>
                    </a:prstGeom>
                  </pic:spPr>
                </pic:pic>
              </a:graphicData>
            </a:graphic>
          </wp:inline>
        </w:drawing>
      </w:r>
    </w:p>
    <w:p w14:paraId="5300C8AB" w14:textId="77777777" w:rsidR="00D43876" w:rsidRDefault="00D43876" w:rsidP="00D43876">
      <w:r w:rsidRPr="00DD217F">
        <w:rPr>
          <w:b/>
        </w:rPr>
        <w:t>FIG. 2</w:t>
      </w:r>
      <w:r>
        <w:t xml:space="preserve"> R</w:t>
      </w:r>
      <w:r w:rsidRPr="00655D43">
        <w:t>epresentative</w:t>
      </w:r>
      <w:r>
        <w:t xml:space="preserve"> mode shapes of different unit cells at O point in band structure analysis: (a) original square lattice, (b) modified square lattice with cantilevers attached, and (c) modified square lattice with cantilevers and masses attached.</w:t>
      </w:r>
    </w:p>
    <w:p w14:paraId="601F21F5" w14:textId="77777777" w:rsidR="00D43876" w:rsidRDefault="00D43876" w:rsidP="00D43876"/>
    <w:p w14:paraId="1B9EB045" w14:textId="6FAF3D9D" w:rsidR="000725A9" w:rsidRPr="000725A9" w:rsidRDefault="000725A9" w:rsidP="000725A9">
      <w:pPr>
        <w:pStyle w:val="Heading2"/>
        <w:spacing w:line="480" w:lineRule="auto"/>
        <w:rPr>
          <w:rFonts w:ascii="Times New Roman" w:hAnsi="Times New Roman" w:cs="Times New Roman"/>
          <w:b/>
          <w:bCs/>
          <w:color w:val="auto"/>
          <w:kern w:val="32"/>
          <w:szCs w:val="24"/>
          <w:lang w:eastAsia="zh-CN"/>
        </w:rPr>
      </w:pPr>
      <w:bookmarkStart w:id="141" w:name="_Toc437011595"/>
      <w:r w:rsidRPr="000B423A">
        <w:rPr>
          <w:rFonts w:ascii="Times New Roman" w:hAnsi="Times New Roman" w:cs="Times New Roman"/>
          <w:b/>
          <w:bCs/>
          <w:color w:val="auto"/>
          <w:kern w:val="32"/>
          <w:szCs w:val="24"/>
          <w:lang w:eastAsia="zh-CN"/>
        </w:rPr>
        <w:t>5</w:t>
      </w:r>
      <w:r>
        <w:rPr>
          <w:rFonts w:ascii="Times New Roman" w:hAnsi="Times New Roman" w:cs="Times New Roman"/>
          <w:b/>
          <w:bCs/>
          <w:color w:val="auto"/>
          <w:kern w:val="32"/>
          <w:szCs w:val="24"/>
          <w:lang w:eastAsia="zh-CN"/>
        </w:rPr>
        <w:t>.4</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Experimental Design</w:t>
      </w:r>
      <w:bookmarkEnd w:id="141"/>
    </w:p>
    <w:p w14:paraId="2566AC0A" w14:textId="77777777" w:rsidR="00D43876" w:rsidRDefault="00D43876" w:rsidP="00D43876">
      <w:pPr>
        <w:spacing w:line="480" w:lineRule="auto"/>
        <w:ind w:firstLine="180"/>
        <w:jc w:val="both"/>
      </w:pPr>
      <w:r>
        <w:t>As a proof-of-concept demonstration, t</w:t>
      </w:r>
      <w:r w:rsidRPr="00313397">
        <w:t xml:space="preserve">he </w:t>
      </w:r>
      <w:r>
        <w:t>above mechanical metamaterial is</w:t>
      </w:r>
      <w:r w:rsidRPr="00313397">
        <w:t xml:space="preserve"> fabricated using a Fortus 400mc fused deposition modeling machine</w:t>
      </w:r>
      <w:r>
        <w:t xml:space="preserve"> (3D printing) with a</w:t>
      </w:r>
      <w:r w:rsidRPr="00E13A99">
        <w:t>crylonitrile butadiene styrene</w:t>
      </w:r>
      <w:r>
        <w:t xml:space="preserve"> (ABS) plastic, as shown in Fig. 3b</w:t>
      </w:r>
      <w:r w:rsidRPr="00313397">
        <w:t xml:space="preserve">. This specific machine was selected because of </w:t>
      </w:r>
      <w:r>
        <w:t>its</w:t>
      </w:r>
      <w:r w:rsidRPr="00313397">
        <w:t xml:space="preserve"> large 406 x 355</w:t>
      </w:r>
      <w:r>
        <w:t xml:space="preserve"> </w:t>
      </w:r>
      <w:r w:rsidRPr="00313397">
        <w:t>x 406</w:t>
      </w:r>
      <w:r>
        <w:t xml:space="preserve"> </w:t>
      </w:r>
      <w:r w:rsidRPr="00313397">
        <w:t xml:space="preserve">mm available build volume, relatively low cost, and +/- 0.127 mm resolution capabilities matched the requirements for the device we </w:t>
      </w:r>
      <w:r>
        <w:t>designed</w:t>
      </w:r>
      <w:r w:rsidRPr="00313397">
        <w:t>.</w:t>
      </w:r>
      <w:r>
        <w:t xml:space="preserve"> </w:t>
      </w:r>
      <w:r w:rsidRPr="00A738A1">
        <w:t xml:space="preserve">After fabrication, measurements of each of the corresponding sections of the </w:t>
      </w:r>
      <w:r>
        <w:t>mechanical metamaterial</w:t>
      </w:r>
      <w:r w:rsidRPr="00A738A1">
        <w:t xml:space="preserve"> were taken and compared with the original design. The smallest feature, </w:t>
      </w:r>
      <w:r>
        <w:t xml:space="preserve">the thickness of cantilevers (auxiliary), is about 0.63 mm, which is close to our targeted value and within the +/- 5% tolerance. </w:t>
      </w:r>
      <w:r w:rsidRPr="00A738A1">
        <w:t>Other parts of the design that had larger feature dimensions were all within a +/- 5% tolerance after fabrication.</w:t>
      </w:r>
    </w:p>
    <w:p w14:paraId="6EE2D505" w14:textId="77777777" w:rsidR="00D43876" w:rsidRDefault="00D43876" w:rsidP="00D43876">
      <w:pPr>
        <w:spacing w:line="480" w:lineRule="auto"/>
        <w:ind w:firstLine="180"/>
        <w:jc w:val="both"/>
      </w:pPr>
      <w:r>
        <w:lastRenderedPageBreak/>
        <w:t xml:space="preserve">The experimental setup, as given in SM Fig. S2, is designed to simulate environmental vibration sources, closely mimicking our conceptual design in FEA (Fig. 3a). To represent the general waveform of the vibration, </w:t>
      </w:r>
      <w:r w:rsidRPr="00791F16">
        <w:t>a control signal is selected and generated by a function generator (Agilent 33120A). The control signal is then amplified by a power amplifier (Bruel and Kjaer no. 2718) before entering into an electromagnetic shaker (LDS V203). The resulting shaker’s waveform</w:t>
      </w:r>
      <w:r>
        <w:t xml:space="preserve"> and force output</w:t>
      </w:r>
      <w:r w:rsidRPr="00791F16">
        <w:t xml:space="preserve"> are monitored by a LabVIEW program using a</w:t>
      </w:r>
      <w:r>
        <w:t>n ICP</w:t>
      </w:r>
      <w:r w:rsidRPr="00791F16">
        <w:t xml:space="preserve"> </w:t>
      </w:r>
      <w:r>
        <w:t xml:space="preserve">force sensor (PCB Piezotronics 208C01) </w:t>
      </w:r>
      <w:r w:rsidRPr="00791F16">
        <w:t xml:space="preserve">mounted to the shaker drive output. An aluminum fixture and clamps are used to position and fix the </w:t>
      </w:r>
      <w:r>
        <w:t>metamaterial</w:t>
      </w:r>
      <w:r w:rsidRPr="00791F16">
        <w:t xml:space="preserve"> under testing.</w:t>
      </w:r>
      <w:r>
        <w:t xml:space="preserve"> To measure energy absorbed within the metamaterial, an </w:t>
      </w:r>
      <w:r w:rsidRPr="00791F16">
        <w:t xml:space="preserve">uniaxial accelerometer (PCB Piezotronics no. 333B50) </w:t>
      </w:r>
      <w:r>
        <w:t>is mounted on the free end,  The surfaces of cantilevers are manually attached with PVDF films (thickness 28 µm) to convert the localized kinetic energy into electric energy, as shown in Fig. 3b.</w:t>
      </w:r>
      <w:r w:rsidRPr="00791F16">
        <w:t xml:space="preserve"> The </w:t>
      </w:r>
      <w:r>
        <w:t>thin</w:t>
      </w:r>
      <w:r w:rsidRPr="00791F16">
        <w:t xml:space="preserve"> PVDF </w:t>
      </w:r>
      <w:r>
        <w:t>film was selected for it</w:t>
      </w:r>
      <w:r w:rsidRPr="00791F16">
        <w:t xml:space="preserve">s low rigidity to have minimal impact on the resonating behavior of the </w:t>
      </w:r>
      <w:r>
        <w:t>cantilever</w:t>
      </w:r>
      <w:r w:rsidRPr="00791F16">
        <w:t xml:space="preserve">. </w:t>
      </w:r>
      <w:r>
        <w:t>Finally</w:t>
      </w:r>
      <w:r w:rsidRPr="00791F16">
        <w:t>, the voltage output of the PVDF film is measured across a resistive load and recorde</w:t>
      </w:r>
      <w:r>
        <w:t>d with LabVIEW.</w:t>
      </w:r>
    </w:p>
    <w:p w14:paraId="0F131568" w14:textId="77777777" w:rsidR="00D43876" w:rsidRDefault="00D43876" w:rsidP="00D43876">
      <w:pPr>
        <w:spacing w:line="480" w:lineRule="auto"/>
        <w:ind w:firstLine="180"/>
        <w:jc w:val="both"/>
      </w:pPr>
    </w:p>
    <w:p w14:paraId="6A290288" w14:textId="77777777" w:rsidR="00D43876" w:rsidRDefault="00D43876" w:rsidP="00D43876">
      <w:pPr>
        <w:spacing w:line="480" w:lineRule="auto"/>
        <w:jc w:val="center"/>
      </w:pPr>
      <w:r>
        <w:rPr>
          <w:noProof/>
        </w:rPr>
        <w:lastRenderedPageBreak/>
        <w:drawing>
          <wp:inline distT="0" distB="0" distL="0" distR="0" wp14:anchorId="3D442718" wp14:editId="7A9C9EC1">
            <wp:extent cx="4718304" cy="5449824"/>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18304" cy="5449824"/>
                    </a:xfrm>
                    <a:prstGeom prst="rect">
                      <a:avLst/>
                    </a:prstGeom>
                  </pic:spPr>
                </pic:pic>
              </a:graphicData>
            </a:graphic>
          </wp:inline>
        </w:drawing>
      </w:r>
    </w:p>
    <w:p w14:paraId="42530DBF" w14:textId="77777777" w:rsidR="00D43876" w:rsidRDefault="00D43876" w:rsidP="00D43876">
      <w:pPr>
        <w:spacing w:line="480" w:lineRule="auto"/>
        <w:jc w:val="both"/>
      </w:pPr>
      <w:r w:rsidRPr="00DD217F">
        <w:rPr>
          <w:b/>
        </w:rPr>
        <w:t>FIG. 3</w:t>
      </w:r>
      <w:r>
        <w:t xml:space="preserve"> (a) Conceptual and (b) experimental design on mechanical metamaterials for </w:t>
      </w:r>
      <w:r w:rsidRPr="002C7B22">
        <w:t>simultaneous</w:t>
      </w:r>
      <w:r>
        <w:t xml:space="preserve"> vibration isolation and energy harvesting. The mechanical metamaterial is an assembly of 10×10 unit cells. The surfaces of auxiliary structure (cantilevers) are coated with 28 µm thickness PVDF films to convert localized kinetic energy into electric energy. One end of the mechanical metamaterial is fixed in the experiments and the other end is excited with harmonic vibrations.  </w:t>
      </w:r>
    </w:p>
    <w:p w14:paraId="07433946" w14:textId="19B5E44B" w:rsidR="00D43876" w:rsidRPr="000725A9" w:rsidRDefault="000725A9" w:rsidP="000725A9">
      <w:pPr>
        <w:pStyle w:val="Heading2"/>
        <w:spacing w:line="480" w:lineRule="auto"/>
        <w:rPr>
          <w:rFonts w:ascii="Times New Roman" w:hAnsi="Times New Roman" w:cs="Times New Roman"/>
          <w:b/>
          <w:bCs/>
          <w:color w:val="auto"/>
          <w:kern w:val="32"/>
          <w:szCs w:val="24"/>
          <w:lang w:eastAsia="zh-CN"/>
        </w:rPr>
      </w:pPr>
      <w:bookmarkStart w:id="142" w:name="_Toc437011596"/>
      <w:r w:rsidRPr="000B423A">
        <w:rPr>
          <w:rFonts w:ascii="Times New Roman" w:hAnsi="Times New Roman" w:cs="Times New Roman"/>
          <w:b/>
          <w:bCs/>
          <w:color w:val="auto"/>
          <w:kern w:val="32"/>
          <w:szCs w:val="24"/>
          <w:lang w:eastAsia="zh-CN"/>
        </w:rPr>
        <w:lastRenderedPageBreak/>
        <w:t>5</w:t>
      </w:r>
      <w:r>
        <w:rPr>
          <w:rFonts w:ascii="Times New Roman" w:hAnsi="Times New Roman" w:cs="Times New Roman"/>
          <w:b/>
          <w:bCs/>
          <w:color w:val="auto"/>
          <w:kern w:val="32"/>
          <w:szCs w:val="24"/>
          <w:lang w:eastAsia="zh-CN"/>
        </w:rPr>
        <w:t>.5</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Results and Discussion</w:t>
      </w:r>
      <w:bookmarkEnd w:id="142"/>
    </w:p>
    <w:p w14:paraId="30DB9112" w14:textId="77777777" w:rsidR="000725A9" w:rsidRDefault="000725A9" w:rsidP="000725A9"/>
    <w:p w14:paraId="38F8E096" w14:textId="77777777" w:rsidR="00D43876" w:rsidRDefault="00D43876" w:rsidP="00D43876">
      <w:pPr>
        <w:jc w:val="center"/>
      </w:pPr>
    </w:p>
    <w:p w14:paraId="3ECCB023" w14:textId="77777777" w:rsidR="00D43876" w:rsidRDefault="00D43876" w:rsidP="00D43876">
      <w:pPr>
        <w:jc w:val="both"/>
      </w:pPr>
      <w:r w:rsidRPr="00F51CA1">
        <w:rPr>
          <w:noProof/>
          <w:sz w:val="18"/>
          <w:szCs w:val="18"/>
        </w:rPr>
        <w:drawing>
          <wp:inline distT="0" distB="0" distL="0" distR="0" wp14:anchorId="6583468D" wp14:editId="7836738C">
            <wp:extent cx="5943600" cy="4394835"/>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_new.png"/>
                    <pic:cNvPicPr/>
                  </pic:nvPicPr>
                  <pic:blipFill>
                    <a:blip r:embed="rId49">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r w:rsidRPr="007514AD">
        <w:rPr>
          <w:b/>
        </w:rPr>
        <w:t>FIG 4</w:t>
      </w:r>
      <w:r>
        <w:t>. Mechanical wave filtering capability of designed mechanical metamaterials: (a) compression (longitudinal wave) test and (b) shear (transverse wave) test. Within the bandgap range (indicated by dashed lines), the wave propagation has been stopped, indicating that the mechanical wave is trapped and localized within the mechanical metamaterials. Energy harvesting capability of designed mechanical metamaterials with transverse wave input: (c) voltage and (d) power output of attached PVDF films. The maximum outputs of voltage and power are found within the bandgap frequency. The power is measured across a 634k</w:t>
      </w:r>
      <w:r w:rsidRPr="009338AA">
        <w:t xml:space="preserve"> Ohm resistor</w:t>
      </w:r>
      <w:r>
        <w:t xml:space="preserve">.  </w:t>
      </w:r>
    </w:p>
    <w:p w14:paraId="4D8DF9CB" w14:textId="77777777" w:rsidR="00D43876" w:rsidRDefault="00D43876" w:rsidP="00D43876">
      <w:pPr>
        <w:spacing w:line="480" w:lineRule="auto"/>
      </w:pPr>
    </w:p>
    <w:p w14:paraId="5AB4BABC" w14:textId="755B61C9" w:rsidR="00D43876" w:rsidRDefault="00D43876" w:rsidP="00D43876">
      <w:pPr>
        <w:spacing w:line="480" w:lineRule="auto"/>
        <w:ind w:firstLine="195"/>
        <w:jc w:val="both"/>
      </w:pPr>
      <w:r w:rsidRPr="00AB4FF0">
        <w:t>Separate vibration sweeps are performed to</w:t>
      </w:r>
      <w:r>
        <w:t xml:space="preserve"> study the capability of vibration isolation for the designed mechanical metamaterials. These sweeps represent the frequency response of a forced, harmonic vibration, with a sinusoidal input over a 50-300 Hz frequency sweep. The signal is </w:t>
      </w:r>
      <w:r>
        <w:lastRenderedPageBreak/>
        <w:t xml:space="preserve">controlled using a custom </w:t>
      </w:r>
      <w:r w:rsidRPr="00AB4FF0">
        <w:t>LabVIEW program with proportional gain feedback control to maintain a constant</w:t>
      </w:r>
      <w:r>
        <w:t xml:space="preserve"> input</w:t>
      </w:r>
      <w:r w:rsidRPr="00AB4FF0">
        <w:t xml:space="preserve"> </w:t>
      </w:r>
      <w:r>
        <w:t xml:space="preserve">force of 1N, 2N, 3N or 4N, </w:t>
      </w:r>
      <w:r w:rsidRPr="00AB4FF0">
        <w:t xml:space="preserve">so as to decouple the test stand dynamics from the </w:t>
      </w:r>
      <w:r>
        <w:t>structure</w:t>
      </w:r>
      <w:r w:rsidRPr="00AB4FF0">
        <w:t xml:space="preserve"> dynamics</w:t>
      </w:r>
      <w:r>
        <w:t xml:space="preserve">. </w:t>
      </w:r>
      <w:r w:rsidRPr="00AB4FF0">
        <w:t>The difference between the input force and output acceleration across the device is measured and displayed in</w:t>
      </w:r>
      <w:r>
        <w:t xml:space="preserve"> Figs. 4a and b. Within the bandgap frequency range, the vibration energy has been greatly absorbed and trapped within the metamaterial. In the meantime, the kinetic energy has been localized on the extra cantilevers (auxiliary structure), as we have observed in the FEA (results not shown here). Note that the square lattice is anisotropic materials</w:t>
      </w:r>
      <w:r>
        <w:fldChar w:fldCharType="begin"/>
      </w:r>
      <w:r w:rsidR="008F2398">
        <w:instrText xml:space="preserve"> ADDIN EN.CITE &lt;EndNote&gt;&lt;Cite&gt;&lt;Author&gt;Phani&lt;/Author&gt;&lt;Year&gt;2006&lt;/Year&gt;&lt;RecNum&gt;26&lt;/RecNum&gt;&lt;DisplayText&gt;[69]&lt;/DisplayText&gt;&lt;record&gt;&lt;rec-number&gt;26&lt;/rec-number&gt;&lt;foreign-keys&gt;&lt;key app="EN" db-id="dwspee5zc9w5siextzhpa0ajzwzf2ztatxf2"&gt;26&lt;/key&gt;&lt;/foreign-keys&gt;&lt;ref-type name="Journal Article"&gt;17&lt;/ref-type&gt;&lt;contributors&gt;&lt;authors&gt;&lt;author&gt;Phani, A. S.&lt;/author&gt;&lt;author&gt;Woodhouse, J.&lt;/author&gt;&lt;author&gt;Fleck, N. A.&lt;/author&gt;&lt;/authors&gt;&lt;/contributors&gt;&lt;auth-address&gt;Phani, AS&amp;#xD;Univ Cambridge, Dept Engn, Trumpington St, Cambridge CB2 1PZ, England&amp;#xD;Univ Cambridge, Dept Engn, Trumpington St, Cambridge CB2 1PZ, England&amp;#xD;Univ Cambridge, Dept Engn, Cambridge CB2 1PZ, England&lt;/auth-address&gt;&lt;titles&gt;&lt;title&gt;Wave propagation in two-dimensional periodic lattices&lt;/title&gt;&lt;secondary-title&gt;Journal of the Acoustical Society of America&lt;/secondary-title&gt;&lt;alt-title&gt;J Acoust Soc Am&lt;/alt-title&gt;&lt;/titles&gt;&lt;periodical&gt;&lt;full-title&gt;Journal of the Acoustical Society of America&lt;/full-title&gt;&lt;abbr-1&gt;J Acoust Soc Am&lt;/abbr-1&gt;&lt;/periodical&gt;&lt;alt-periodical&gt;&lt;full-title&gt;Journal of the Acoustical Society of America&lt;/full-title&gt;&lt;abbr-1&gt;J Acoust Soc Am&lt;/abbr-1&gt;&lt;/alt-periodical&gt;&lt;pages&gt;1995-2005&lt;/pages&gt;&lt;volume&gt;119&lt;/volume&gt;&lt;number&gt;4&lt;/number&gt;&lt;dates&gt;&lt;year&gt;2006&lt;/year&gt;&lt;pub-dates&gt;&lt;date&gt;Apr&lt;/date&gt;&lt;/pub-dates&gt;&lt;/dates&gt;&lt;isbn&gt;0001-4966&lt;/isbn&gt;&lt;accession-num&gt;ISI:000236868900014&lt;/accession-num&gt;&lt;urls&gt;&lt;related-urls&gt;&lt;url&gt;&amp;lt;Go to ISI&amp;gt;://000236868900014&lt;/url&gt;&lt;/related-urls&gt;&lt;/urls&gt;&lt;electronic-resource-num&gt;Doi 10.1121/1.2179748&lt;/electronic-resource-num&gt;&lt;language&gt;English&lt;/language&gt;&lt;/record&gt;&lt;/Cite&gt;&lt;/EndNote&gt;</w:instrText>
      </w:r>
      <w:r>
        <w:fldChar w:fldCharType="separate"/>
      </w:r>
      <w:r w:rsidR="008F2398">
        <w:rPr>
          <w:noProof/>
        </w:rPr>
        <w:t>[</w:t>
      </w:r>
      <w:hyperlink w:anchor="_ENREF_69" w:tooltip="Phani, 2006 #26" w:history="1">
        <w:r w:rsidR="008F2398">
          <w:rPr>
            <w:noProof/>
          </w:rPr>
          <w:t>69</w:t>
        </w:r>
      </w:hyperlink>
      <w:r w:rsidR="008F2398">
        <w:rPr>
          <w:noProof/>
        </w:rPr>
        <w:t>]</w:t>
      </w:r>
      <w:r>
        <w:fldChar w:fldCharType="end"/>
      </w:r>
      <w:r>
        <w:t xml:space="preserve"> and both the compression (longitudinal wave) and shear (transvers wave) loadings are tested. The vibration isolation has been conformed to be independent on the wave direction, indicating a complete bandgap is formed in this frequency range.    </w:t>
      </w:r>
    </w:p>
    <w:p w14:paraId="626C9DE7" w14:textId="77777777" w:rsidR="00D43876" w:rsidRDefault="00D43876" w:rsidP="00D43876">
      <w:pPr>
        <w:spacing w:line="480" w:lineRule="auto"/>
        <w:ind w:firstLine="195"/>
        <w:jc w:val="both"/>
      </w:pPr>
      <w:r>
        <w:t xml:space="preserve">The voltage output across the PVDF film is then collected into the </w:t>
      </w:r>
      <w:r w:rsidRPr="00AB4FF0">
        <w:t xml:space="preserve">LabVIEW program at a sampling rate of 10 kHz over the course of 10 wavelengths at the target frequency and averaged to obtain the final peak to peak result graphed. </w:t>
      </w:r>
      <w:r>
        <w:t xml:space="preserve">To generate a clear measurable signal from the PVDF film, up to 9 N of input force was applied to the system. </w:t>
      </w:r>
      <w:r w:rsidRPr="00AB4FF0">
        <w:t>From these tests, the natural frequency and power output for the vibration energy harvester are found experimentally</w:t>
      </w:r>
      <w:r>
        <w:t>, as displayed in Figs. 4c and d</w:t>
      </w:r>
      <w:r w:rsidRPr="00AB4FF0">
        <w:t>.</w:t>
      </w:r>
      <w:r>
        <w:t xml:space="preserve"> Within the bandgap frequency range (146-171 Hz), the peaks of voltage and power output have been observed. The maximum voltage of 0.58 V was measured across a 634kOhm load and had a corresponding power of 0.53 µW, respectively. Here we should emphasize that the voltage and power outputs rely on tunable device properties including the tip mass, the beam dimensions and the thickness of the PVDF films. In the present study, we chose the thinnest available 28</w:t>
      </w:r>
      <w:r w:rsidRPr="00BF3D6F">
        <w:t xml:space="preserve"> </w:t>
      </w:r>
      <w:r>
        <w:t xml:space="preserve">µm thick PVDF films, so they would have a </w:t>
      </w:r>
      <w:r w:rsidRPr="00A72181">
        <w:t>negligible</w:t>
      </w:r>
      <w:r>
        <w:t xml:space="preserve"> effect on the cantilever’s natural frequency, enabling us to easily study the pure bandgap performance. To further increase the voltage and power output per beam on this device, a larger tip mass, a thicker </w:t>
      </w:r>
      <w:r>
        <w:lastRenderedPageBreak/>
        <w:t xml:space="preserve">piezoelectric film, and thinner/longer cantilever beams within each unit cell could be implemented. </w:t>
      </w:r>
    </w:p>
    <w:p w14:paraId="7BF29E6D" w14:textId="7C953A11" w:rsidR="00D43876" w:rsidRDefault="00D43876" w:rsidP="00D43876">
      <w:pPr>
        <w:spacing w:line="480" w:lineRule="auto"/>
        <w:ind w:firstLine="195"/>
        <w:jc w:val="both"/>
      </w:pPr>
      <w:r>
        <w:t>In recent years, t</w:t>
      </w:r>
      <w:r w:rsidRPr="00D668BA">
        <w:t>he need for multifunctional electromechanical structures and material systems with the capability to harvest energy from low frequency mechanical vibration (&lt;300 Hz) has grown significantly in response to the proliferation of portable electronic devices, wireless sensors and micro-electro-mechanical systems, and the related demand for sustainable and reliable power sources</w:t>
      </w:r>
      <w:r>
        <w:fldChar w:fldCharType="begin">
          <w:fldData xml:space="preserve">PEVuZE5vdGU+PENpdGU+PEF1dGhvcj5CZWVieTwvQXV0aG9yPjxZZWFyPjIwMDY8L1llYXI+PFJl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</w:fldData>
        </w:fldChar>
      </w:r>
      <w:r w:rsidR="008F2398">
        <w:instrText xml:space="preserve"> ADDIN EN.CITE </w:instrText>
      </w:r>
      <w:r w:rsidR="008F2398">
        <w:fldChar w:fldCharType="begin">
          <w:fldData xml:space="preserve">PEVuZE5vdGU+PENpdGU+PEF1dGhvcj5CZWVieTwvQXV0aG9yPjxZZWFyPjIwMDY8L1llYXI+PFJl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</w:fldData>
        </w:fldChar>
      </w:r>
      <w:r w:rsidR="008F2398">
        <w:instrText xml:space="preserve"> ADDIN EN.CITE.DATA </w:instrText>
      </w:r>
      <w:r w:rsidR="008F2398">
        <w:fldChar w:fldCharType="end"/>
      </w:r>
      <w:r>
        <w:fldChar w:fldCharType="separate"/>
      </w:r>
      <w:r w:rsidR="008F2398">
        <w:rPr>
          <w:noProof/>
        </w:rPr>
        <w:t>[</w:t>
      </w:r>
      <w:hyperlink w:anchor="_ENREF_7" w:tooltip="Beeby, 2006 #6" w:history="1">
        <w:r w:rsidR="008F2398">
          <w:rPr>
            <w:noProof/>
          </w:rPr>
          <w:t>7</w:t>
        </w:r>
      </w:hyperlink>
      <w:r w:rsidR="008F2398">
        <w:rPr>
          <w:noProof/>
        </w:rPr>
        <w:t xml:space="preserve">, </w:t>
      </w:r>
      <w:hyperlink w:anchor="_ENREF_75" w:tooltip="Roundy, 2005 #55" w:history="1">
        <w:r w:rsidR="008F2398">
          <w:rPr>
            <w:noProof/>
          </w:rPr>
          <w:t>75</w:t>
        </w:r>
      </w:hyperlink>
      <w:r w:rsidR="008F2398">
        <w:rPr>
          <w:noProof/>
        </w:rPr>
        <w:t xml:space="preserve">, </w:t>
      </w:r>
      <w:hyperlink w:anchor="_ENREF_76" w:tooltip="Roundy, 2005 #56" w:history="1">
        <w:r w:rsidR="008F2398">
          <w:rPr>
            <w:noProof/>
          </w:rPr>
          <w:t>76</w:t>
        </w:r>
      </w:hyperlink>
      <w:r w:rsidR="008F2398">
        <w:rPr>
          <w:noProof/>
        </w:rPr>
        <w:t>]</w:t>
      </w:r>
      <w:r>
        <w:fldChar w:fldCharType="end"/>
      </w:r>
      <w:r>
        <w:t>. The extremely low duty cycle of these systems pushes the power source requirement into the µW range</w:t>
      </w:r>
      <w:r>
        <w:fldChar w:fldCharType="begin"/>
      </w:r>
      <w:r w:rsidR="008F2398">
        <w:instrText xml:space="preserve"> ADDIN EN.CITE &lt;EndNote&gt;&lt;Cite&gt;&lt;Author&gt;Amirtharajah&lt;/Author&gt;&lt;Year&gt;1998&lt;/Year&gt;&lt;RecNum&gt;57&lt;/RecNum&gt;&lt;DisplayText&gt;[77]&lt;/DisplayText&gt;&lt;record&gt;&lt;rec-number&gt;57&lt;/rec-number&gt;&lt;foreign-keys&gt;&lt;key app="EN" db-id="dwspee5zc9w5siextzhpa0ajzwzf2ztatxf2"&gt;57&lt;/key&gt;&lt;/foreign-keys&gt;&lt;ref-type name="Journal Article"&gt;17&lt;/ref-type&gt;&lt;contributors&gt;&lt;authors&gt;&lt;author&gt;Amirtharajah, R.&lt;/author&gt;&lt;author&gt;Chandrakasan, A. P.&lt;/author&gt;&lt;/authors&gt;&lt;/contributors&gt;&lt;auth-address&gt;Amirtharajah, R&amp;#xD;MIT, 77 Massachusetts Ave, Cambridge, MA 02139 USA&amp;#xD;MIT, 77 Massachusetts Ave, Cambridge, MA 02139 USA&amp;#xD;MIT, Cambridge, MA 02139 USA&lt;/auth-address&gt;&lt;titles&gt;&lt;title&gt;Self-powered signal processing using vibration-based power generation&lt;/title&gt;&lt;secondary-title&gt;Ieee Journal of Solid-State Circuits&lt;/secondary-title&gt;&lt;alt-title&gt;Ieee J Solid-St Circ&lt;/alt-title&gt;&lt;/titles&gt;&lt;periodical&gt;&lt;full-title&gt;Ieee Journal of Solid-State Circuits&lt;/full-title&gt;&lt;abbr-1&gt;Ieee J Solid-St Circ&lt;/abbr-1&gt;&lt;/periodical&gt;&lt;alt-periodical&gt;&lt;full-title&gt;Ieee Journal of Solid-State Circuits&lt;/full-title&gt;&lt;abbr-1&gt;Ieee J Solid-St Circ&lt;/abbr-1&gt;&lt;/alt-periodical&gt;&lt;pages&gt;687-695&lt;/pages&gt;&lt;volume&gt;33&lt;/volume&gt;&lt;number&gt;5&lt;/number&gt;&lt;keywords&gt;&lt;keyword&gt;dc/dc conversion&lt;/keyword&gt;&lt;keyword&gt;low power&lt;/keyword&gt;&lt;keyword&gt;self-powered&lt;/keyword&gt;&lt;/keywords&gt;&lt;dates&gt;&lt;year&gt;1998&lt;/year&gt;&lt;pub-dates&gt;&lt;date&gt;May&lt;/date&gt;&lt;/pub-dates&gt;&lt;/dates&gt;&lt;isbn&gt;0018-9200&lt;/isbn&gt;&lt;accession-num&gt;ISI:000073300400003&lt;/accession-num&gt;&lt;urls&gt;&lt;related-urls&gt;&lt;url&gt;&amp;lt;Go to ISI&amp;gt;://000073300400003&lt;/url&gt;&lt;/related-urls&gt;&lt;/urls&gt;&lt;electronic-resource-num&gt;Doi 10.1109/4.668982&lt;/electronic-resource-num&gt;&lt;language&gt;English&lt;/language&gt;&lt;/record&gt;&lt;/Cite&gt;&lt;/EndNote&gt;</w:instrText>
      </w:r>
      <w:r>
        <w:fldChar w:fldCharType="separate"/>
      </w:r>
      <w:r w:rsidR="008F2398">
        <w:rPr>
          <w:noProof/>
        </w:rPr>
        <w:t>[</w:t>
      </w:r>
      <w:hyperlink w:anchor="_ENREF_77" w:tooltip="Amirtharajah, 1998 #57" w:history="1">
        <w:r w:rsidR="008F2398">
          <w:rPr>
            <w:noProof/>
          </w:rPr>
          <w:t>77</w:t>
        </w:r>
      </w:hyperlink>
      <w:r w:rsidR="008F2398">
        <w:rPr>
          <w:noProof/>
        </w:rPr>
        <w:t>]</w:t>
      </w:r>
      <w:r>
        <w:fldChar w:fldCharType="end"/>
      </w:r>
      <w:r>
        <w:t>.  Therefore, the current study provides a viable alternative to harvest ambient energy for self-powered systems, eliminating the needs for replacing batteries and creating low-maintenance, autonomous systems. Moreover, t</w:t>
      </w:r>
      <w:r w:rsidRPr="00A274D9">
        <w:t>he energy generation mec</w:t>
      </w:r>
      <w:r>
        <w:t>hanism involved in our concept</w:t>
      </w:r>
      <w:r w:rsidRPr="00A274D9">
        <w:t xml:space="preserve"> exploits internal deformation states. Devices based on this idea minimize the risk of damaging the </w:t>
      </w:r>
      <w:r>
        <w:t>piezoelectric</w:t>
      </w:r>
      <w:r w:rsidRPr="00A274D9">
        <w:t xml:space="preserve"> materials as the result of shocks or friction forces, as the active microstructure is embedded in the system and therefore shielded from the external environment. The increased robustness is expected to have a significant impact on the lifespan of the systems and the possibility to exploit the device for applications in harsh environments.</w:t>
      </w:r>
      <w:r>
        <w:t xml:space="preserve">  </w:t>
      </w:r>
    </w:p>
    <w:p w14:paraId="7203D9A0" w14:textId="2862D0C7" w:rsidR="000725A9" w:rsidRPr="000725A9" w:rsidRDefault="000725A9" w:rsidP="000725A9">
      <w:pPr>
        <w:pStyle w:val="Heading2"/>
        <w:spacing w:line="480" w:lineRule="auto"/>
        <w:rPr>
          <w:rFonts w:ascii="Times New Roman" w:hAnsi="Times New Roman" w:cs="Times New Roman"/>
          <w:b/>
          <w:bCs/>
          <w:color w:val="auto"/>
          <w:kern w:val="32"/>
          <w:szCs w:val="24"/>
          <w:lang w:eastAsia="zh-CN"/>
        </w:rPr>
      </w:pPr>
      <w:bookmarkStart w:id="143" w:name="_Toc437011597"/>
      <w:r w:rsidRPr="000B423A">
        <w:rPr>
          <w:rFonts w:ascii="Times New Roman" w:hAnsi="Times New Roman" w:cs="Times New Roman"/>
          <w:b/>
          <w:bCs/>
          <w:color w:val="auto"/>
          <w:kern w:val="32"/>
          <w:szCs w:val="24"/>
          <w:lang w:eastAsia="zh-CN"/>
        </w:rPr>
        <w:t>5</w:t>
      </w:r>
      <w:r>
        <w:rPr>
          <w:rFonts w:ascii="Times New Roman" w:hAnsi="Times New Roman" w:cs="Times New Roman"/>
          <w:b/>
          <w:bCs/>
          <w:color w:val="auto"/>
          <w:kern w:val="32"/>
          <w:szCs w:val="24"/>
          <w:lang w:eastAsia="zh-CN"/>
        </w:rPr>
        <w:t>.7</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Conclusion</w:t>
      </w:r>
      <w:bookmarkEnd w:id="143"/>
    </w:p>
    <w:p w14:paraId="41C8D2AD" w14:textId="25B4B0F0" w:rsidR="00D43876" w:rsidRPr="000B423A" w:rsidRDefault="00D43876" w:rsidP="000725A9">
      <w:pPr>
        <w:spacing w:line="480" w:lineRule="auto"/>
      </w:pPr>
      <w:r>
        <w:t xml:space="preserve">In summary, we demonstrate a design of mechanical metamaterial for </w:t>
      </w:r>
      <w:r w:rsidRPr="006522AF">
        <w:t>simultaneous</w:t>
      </w:r>
      <w:r>
        <w:t xml:space="preserve"> vibration energy isolation and energy harvesting through numerical simulations (FEA) and 3D printing-assisted experimental study. The original square lattice (primary structure) has been modified by adding extra cantilevers (auxiliary structure) with surface coated PVDF films. A complete bandgap has been created due to the local resonance of auxiliary in the low frequency regime. Thus, the vibration energy has been trapped and transferred into the kinetic energy of auxiliary in </w:t>
      </w:r>
      <w:r>
        <w:lastRenderedPageBreak/>
        <w:t xml:space="preserve">the bandgap frequency, which is further converted into electric energy through the piezoelectric effect of PVDF films. The proposed mechanical metamaterials are particularly useful for advanced aerospace and mechanical engineering applications due to their multifunctional capabilities for mechanical wave filtering and energy harvesting, as well as reduced weight.    </w:t>
      </w:r>
    </w:p>
    <w:p w14:paraId="11AB36D5" w14:textId="75C27FF2" w:rsidR="00DB215D" w:rsidRPr="000B423A" w:rsidRDefault="00952129" w:rsidP="00DB215D">
      <w:pPr>
        <w:pStyle w:val="Heading1"/>
        <w:spacing w:line="480" w:lineRule="auto"/>
        <w:rPr>
          <w:rFonts w:cs="Times New Roman"/>
          <w:b/>
          <w:bCs/>
          <w:caps/>
          <w:kern w:val="32"/>
          <w:sz w:val="28"/>
          <w:szCs w:val="28"/>
          <w:lang w:eastAsia="zh-CN"/>
        </w:rPr>
      </w:pPr>
      <w:bookmarkStart w:id="144" w:name="_Toc437011598"/>
      <w:r>
        <w:rPr>
          <w:rFonts w:cs="Times New Roman"/>
          <w:b/>
          <w:bCs/>
          <w:caps/>
          <w:kern w:val="32"/>
          <w:sz w:val="28"/>
          <w:szCs w:val="28"/>
          <w:lang w:eastAsia="zh-CN"/>
        </w:rPr>
        <w:t>CHAPTER 6</w:t>
      </w:r>
      <w:r w:rsidR="00DB215D" w:rsidRPr="000B423A">
        <w:rPr>
          <w:rFonts w:cs="Times New Roman"/>
          <w:b/>
          <w:bCs/>
          <w:caps/>
          <w:kern w:val="32"/>
          <w:sz w:val="28"/>
          <w:szCs w:val="28"/>
          <w:lang w:eastAsia="zh-CN"/>
        </w:rPr>
        <w:t>: PROPOSED RESEARCH</w:t>
      </w:r>
      <w:r w:rsidR="006C34A5" w:rsidRPr="000B423A">
        <w:rPr>
          <w:rFonts w:cs="Times New Roman"/>
          <w:b/>
          <w:bCs/>
          <w:caps/>
          <w:kern w:val="32"/>
          <w:sz w:val="28"/>
          <w:szCs w:val="28"/>
          <w:lang w:eastAsia="zh-CN"/>
        </w:rPr>
        <w:t xml:space="preserve"> </w:t>
      </w:r>
      <w:r w:rsidR="00361E0B" w:rsidRPr="000B423A">
        <w:rPr>
          <w:rFonts w:cs="Times New Roman"/>
          <w:b/>
          <w:bCs/>
          <w:caps/>
          <w:kern w:val="32"/>
          <w:sz w:val="28"/>
          <w:szCs w:val="28"/>
          <w:lang w:eastAsia="zh-CN"/>
        </w:rPr>
        <w:t>Material development of bio-compatible and piezoeletric resins &amp; new pusl printer design.</w:t>
      </w:r>
      <w:bookmarkEnd w:id="144"/>
    </w:p>
    <w:p w14:paraId="31B67FC2" w14:textId="77777777" w:rsidR="00EA7552" w:rsidRPr="000B423A" w:rsidRDefault="00EA7552" w:rsidP="00EA7552"/>
    <w:p w14:paraId="48AE1FDB" w14:textId="15364714" w:rsidR="000654A9" w:rsidRPr="000B423A" w:rsidRDefault="00EC5C39" w:rsidP="00AC1F96">
      <w:pPr>
        <w:pStyle w:val="Heading2"/>
        <w:spacing w:line="480" w:lineRule="auto"/>
        <w:rPr>
          <w:rFonts w:ascii="Times New Roman" w:hAnsi="Times New Roman" w:cs="Times New Roman"/>
          <w:b/>
          <w:bCs/>
          <w:color w:val="auto"/>
          <w:kern w:val="32"/>
          <w:szCs w:val="24"/>
          <w:lang w:eastAsia="zh-CN"/>
        </w:rPr>
      </w:pPr>
      <w:bookmarkStart w:id="145" w:name="_Toc437011599"/>
      <w:r>
        <w:rPr>
          <w:rFonts w:ascii="Times New Roman" w:hAnsi="Times New Roman" w:cs="Times New Roman"/>
          <w:b/>
          <w:bCs/>
          <w:color w:val="auto"/>
          <w:kern w:val="32"/>
          <w:szCs w:val="24"/>
          <w:lang w:eastAsia="zh-CN"/>
        </w:rPr>
        <w:t>6</w:t>
      </w:r>
      <w:r w:rsidR="008C0B64">
        <w:rPr>
          <w:rFonts w:ascii="Times New Roman" w:hAnsi="Times New Roman" w:cs="Times New Roman"/>
          <w:b/>
          <w:bCs/>
          <w:color w:val="auto"/>
          <w:kern w:val="32"/>
          <w:szCs w:val="24"/>
          <w:lang w:eastAsia="zh-CN"/>
        </w:rPr>
        <w:t>.</w:t>
      </w:r>
      <w:r w:rsidR="00AC1F96" w:rsidRPr="000B423A">
        <w:rPr>
          <w:rFonts w:ascii="Times New Roman" w:hAnsi="Times New Roman" w:cs="Times New Roman"/>
          <w:b/>
          <w:bCs/>
          <w:color w:val="auto"/>
          <w:kern w:val="32"/>
          <w:szCs w:val="24"/>
          <w:lang w:eastAsia="zh-CN"/>
        </w:rPr>
        <w:t xml:space="preserve"> </w:t>
      </w:r>
      <w:r w:rsidR="00993F90" w:rsidRPr="000B423A">
        <w:rPr>
          <w:rFonts w:ascii="Times New Roman" w:hAnsi="Times New Roman" w:cs="Times New Roman"/>
          <w:b/>
          <w:bCs/>
          <w:color w:val="auto"/>
          <w:kern w:val="32"/>
          <w:szCs w:val="24"/>
          <w:lang w:eastAsia="zh-CN"/>
        </w:rPr>
        <w:t xml:space="preserve">Material development for </w:t>
      </w:r>
      <w:r w:rsidR="000654A9" w:rsidRPr="000B423A">
        <w:rPr>
          <w:rFonts w:ascii="Times New Roman" w:hAnsi="Times New Roman" w:cs="Times New Roman"/>
          <w:b/>
          <w:bCs/>
          <w:color w:val="auto"/>
          <w:kern w:val="32"/>
          <w:szCs w:val="24"/>
          <w:lang w:eastAsia="zh-CN"/>
        </w:rPr>
        <w:t>Piezoelectric Design</w:t>
      </w:r>
      <w:r w:rsidR="00993F90" w:rsidRPr="000B423A">
        <w:rPr>
          <w:rFonts w:ascii="Times New Roman" w:hAnsi="Times New Roman" w:cs="Times New Roman"/>
          <w:b/>
          <w:bCs/>
          <w:color w:val="auto"/>
          <w:kern w:val="32"/>
          <w:szCs w:val="24"/>
          <w:lang w:eastAsia="zh-CN"/>
        </w:rPr>
        <w:t>s</w:t>
      </w:r>
      <w:bookmarkEnd w:id="145"/>
    </w:p>
    <w:p w14:paraId="39EB5709" w14:textId="25916471" w:rsidR="009A7522" w:rsidRPr="000B423A" w:rsidRDefault="00EC5C39" w:rsidP="009A7522">
      <w:pPr>
        <w:pStyle w:val="Heading2"/>
        <w:spacing w:line="480" w:lineRule="auto"/>
        <w:rPr>
          <w:rFonts w:ascii="Times New Roman" w:hAnsi="Times New Roman" w:cs="Times New Roman"/>
          <w:b/>
          <w:bCs/>
          <w:color w:val="auto"/>
          <w:kern w:val="32"/>
          <w:szCs w:val="24"/>
          <w:lang w:eastAsia="zh-CN"/>
        </w:rPr>
      </w:pPr>
      <w:bookmarkStart w:id="146" w:name="_Toc437011600"/>
      <w:r>
        <w:rPr>
          <w:rFonts w:ascii="Times New Roman" w:hAnsi="Times New Roman" w:cs="Times New Roman"/>
          <w:b/>
          <w:bCs/>
          <w:color w:val="auto"/>
          <w:kern w:val="32"/>
          <w:szCs w:val="24"/>
          <w:lang w:eastAsia="zh-CN"/>
        </w:rPr>
        <w:t>6</w:t>
      </w:r>
      <w:r w:rsidR="009A7522" w:rsidRPr="000B423A">
        <w:rPr>
          <w:rFonts w:ascii="Times New Roman" w:hAnsi="Times New Roman" w:cs="Times New Roman"/>
          <w:b/>
          <w:bCs/>
          <w:color w:val="auto"/>
          <w:kern w:val="32"/>
          <w:szCs w:val="24"/>
          <w:lang w:eastAsia="zh-CN"/>
        </w:rPr>
        <w:t>.1 Background</w:t>
      </w:r>
      <w:bookmarkEnd w:id="146"/>
    </w:p>
    <w:p w14:paraId="7E720B8C" w14:textId="32575565" w:rsidR="00D83B77" w:rsidRPr="000B423A" w:rsidRDefault="00D83B77" w:rsidP="00767D58">
      <w:pPr>
        <w:spacing w:line="480" w:lineRule="auto"/>
        <w:ind w:firstLine="720"/>
      </w:pPr>
      <w:r w:rsidRPr="000B423A">
        <w:t>In addition to developing bio-compatible materials for bio-medical implants and drug delivery, our group is interested in developing piezoelectric material to enable new types of multi-functional devices from micro-actuators and vibration warning systems to micro piezoelectric energy harvesters capable of powering wireless sensor nodes.</w:t>
      </w:r>
    </w:p>
    <w:p w14:paraId="14218F0D" w14:textId="667995AD" w:rsidR="00993316" w:rsidRPr="000B423A" w:rsidRDefault="00D83B77" w:rsidP="00993316">
      <w:pPr>
        <w:spacing w:line="480" w:lineRule="auto"/>
        <w:ind w:firstLine="720"/>
      </w:pPr>
      <w:r w:rsidRPr="000B423A">
        <w:t xml:space="preserve">To enable the construction of these types of devices with additive manufacturing new types of piezoelectric resins and conductive resins must be developed.  This next section focuses on the development of a new piezoelectric resin for projection micro setereolithography systems.  This specific resin will be tested and developed on our exiting 3D printer and will be simultaneously used in the new inverted 3D projection system that we </w:t>
      </w:r>
      <w:r w:rsidR="00A024D4">
        <w:t>have constructed</w:t>
      </w:r>
      <w:r w:rsidRPr="000B423A">
        <w:t xml:space="preserve">.  </w:t>
      </w:r>
      <w:r w:rsidR="00DC7C9D" w:rsidRPr="000B423A">
        <w:t>In preliminary designs 30% PVDF by volume is mixed with 67.8% HDDA, 2% I</w:t>
      </w:r>
      <w:r w:rsidR="00061C40" w:rsidRPr="000B423A">
        <w:t>rgacure 819 and 0.2% Sudan I to create this piezoelectric resin</w:t>
      </w:r>
      <w:r w:rsidR="002B3256" w:rsidRPr="000B423A">
        <w:t xml:space="preserve">, however initial designs have proven difficult to </w:t>
      </w:r>
      <w:r w:rsidR="002B3256" w:rsidRPr="000B423A">
        <w:lastRenderedPageBreak/>
        <w:t>pole and test</w:t>
      </w:r>
      <w:r w:rsidRPr="000B423A">
        <w:t>, our group is currently exploring a number of solvents including (</w:t>
      </w:r>
      <w:r w:rsidR="00C93AEC" w:rsidRPr="000B423A">
        <w:t>dimethyl acetamide, dimethyl formamide, and dimethyl sulfoxide</w:t>
      </w:r>
      <w:r w:rsidRPr="000B423A">
        <w:t>) to dissolve PVDF material in HDDA this will reduce the viscosity of the material and enable a consistent mixture of materials</w:t>
      </w:r>
      <w:r w:rsidR="00061C40" w:rsidRPr="000B423A">
        <w:t xml:space="preserve">.  </w:t>
      </w:r>
      <w:r w:rsidR="00993316">
        <w:t xml:space="preserve">After extensive testing, we have demonstrated a viable piezoelectric material with Diethyl Fumarate. </w:t>
      </w:r>
    </w:p>
    <w:p w14:paraId="4A996C73" w14:textId="6D4779D2" w:rsidR="00BB3F30" w:rsidRPr="000B423A" w:rsidRDefault="00EC5C39" w:rsidP="00BB3F30">
      <w:pPr>
        <w:pStyle w:val="Heading2"/>
        <w:spacing w:line="480" w:lineRule="auto"/>
        <w:rPr>
          <w:rFonts w:ascii="Times New Roman" w:hAnsi="Times New Roman" w:cs="Times New Roman"/>
          <w:b/>
          <w:bCs/>
          <w:color w:val="auto"/>
          <w:kern w:val="32"/>
          <w:szCs w:val="24"/>
          <w:lang w:eastAsia="zh-CN"/>
        </w:rPr>
      </w:pPr>
      <w:bookmarkStart w:id="147" w:name="_Toc437011601"/>
      <w:r>
        <w:rPr>
          <w:rFonts w:ascii="Times New Roman" w:hAnsi="Times New Roman" w:cs="Times New Roman"/>
          <w:b/>
          <w:bCs/>
          <w:color w:val="auto"/>
          <w:kern w:val="32"/>
          <w:szCs w:val="24"/>
          <w:lang w:eastAsia="zh-CN"/>
        </w:rPr>
        <w:t>6</w:t>
      </w:r>
      <w:r w:rsidR="00752704">
        <w:rPr>
          <w:rFonts w:ascii="Times New Roman" w:hAnsi="Times New Roman" w:cs="Times New Roman"/>
          <w:b/>
          <w:bCs/>
          <w:color w:val="auto"/>
          <w:kern w:val="32"/>
          <w:szCs w:val="24"/>
          <w:lang w:eastAsia="zh-CN"/>
        </w:rPr>
        <w:t>.2</w:t>
      </w:r>
      <w:r w:rsidR="00BB3F30" w:rsidRPr="000B423A">
        <w:rPr>
          <w:rFonts w:ascii="Times New Roman" w:hAnsi="Times New Roman" w:cs="Times New Roman"/>
          <w:b/>
          <w:bCs/>
          <w:color w:val="auto"/>
          <w:kern w:val="32"/>
          <w:szCs w:val="24"/>
          <w:lang w:eastAsia="zh-CN"/>
        </w:rPr>
        <w:t xml:space="preserve"> </w:t>
      </w:r>
      <w:r w:rsidR="006F1E87">
        <w:rPr>
          <w:rFonts w:ascii="Times New Roman" w:hAnsi="Times New Roman" w:cs="Times New Roman"/>
          <w:b/>
          <w:bCs/>
          <w:color w:val="auto"/>
          <w:kern w:val="32"/>
          <w:szCs w:val="24"/>
          <w:lang w:eastAsia="zh-CN"/>
        </w:rPr>
        <w:t>Introduction to the need for piezoelectric materials</w:t>
      </w:r>
      <w:bookmarkEnd w:id="147"/>
    </w:p>
    <w:p w14:paraId="3BB7ED14" w14:textId="77777777" w:rsidR="006F1E87" w:rsidRPr="006F1E87" w:rsidRDefault="006F1E87" w:rsidP="006F1E87">
      <w:pPr>
        <w:pStyle w:val="NormalWeb"/>
        <w:spacing w:before="0" w:beforeAutospacing="0" w:after="0" w:afterAutospacing="0" w:line="480" w:lineRule="auto"/>
        <w:rPr>
          <w:rFonts w:eastAsiaTheme="minorHAnsi"/>
          <w:lang w:eastAsia="en-US"/>
        </w:rPr>
      </w:pPr>
      <w:r>
        <w:tab/>
      </w:r>
      <w:r w:rsidRPr="006F1E87">
        <w:rPr>
          <w:rFonts w:eastAsiaTheme="minorHAnsi"/>
          <w:color w:val="000000"/>
          <w:lang w:eastAsia="en-US"/>
        </w:rPr>
        <w:t>Piezoelectricity, also called the piezoelectric effect, is the ability of certain materials to generate an AC (alternating current) voltage when subjected to a mechanical stress or vibration, or to vibrate when subjected to an AC voltage, or both. (1)</w:t>
      </w:r>
    </w:p>
    <w:p w14:paraId="1A0EE0E0" w14:textId="77777777" w:rsidR="006F1E87" w:rsidRPr="006F1E87" w:rsidRDefault="006F1E87" w:rsidP="006F1E87">
      <w:pPr>
        <w:spacing w:line="480" w:lineRule="auto"/>
        <w:ind w:firstLine="720"/>
      </w:pPr>
      <w:r w:rsidRPr="006F1E87">
        <w:rPr>
          <w:color w:val="000000"/>
        </w:rPr>
        <w:t>Piezoelectric materials are important because their properties enable a broad range of unique and useful devices.  One category of examples are piezoelectric transducers, such as intrusion detectors and alarms.  Piezoelectric devices are also employed at AF (audio frequencies) as pickups, microphones, earphones, beepers, and buzzers. In wireless applications, piezoelectricity makes it possible to use crystals and ceramics as oscillators that generated predictable and stable signals at RF (radio frequencies) (1).</w:t>
      </w:r>
    </w:p>
    <w:p w14:paraId="47D5A53A" w14:textId="77777777" w:rsidR="006F1E87" w:rsidRPr="006F1E87" w:rsidRDefault="006F1E87" w:rsidP="006F1E87">
      <w:pPr>
        <w:spacing w:line="480" w:lineRule="auto"/>
        <w:ind w:firstLine="720"/>
      </w:pPr>
      <w:r w:rsidRPr="006F1E87">
        <w:rPr>
          <w:color w:val="000000"/>
        </w:rPr>
        <w:t>Today the vast majority of piezoelectric films are rolled (18) or spin coated (16,17) onto a planar surface.  Although these coatings (especially rolling) are low cost and high volume, they limit a designer’s ability to use piezoelectric materials in new ways.  To simplify the production and prototyping of devices with piezoelectric and conductive components a our group has been pursuing new multi-functional materials for stereolithography printing technologies.  </w:t>
      </w:r>
    </w:p>
    <w:p w14:paraId="6A307038" w14:textId="77777777" w:rsidR="006F1E87" w:rsidRPr="006F1E87" w:rsidRDefault="006F1E87" w:rsidP="006F1E87">
      <w:pPr>
        <w:spacing w:line="480" w:lineRule="auto"/>
        <w:ind w:firstLine="720"/>
      </w:pPr>
      <w:r w:rsidRPr="006F1E87">
        <w:rPr>
          <w:color w:val="000000"/>
        </w:rPr>
        <w:t xml:space="preserve">Stereolithographic printing technologies cure liquid resin with a UV laser or a projected UV pattern.  Examples of commercial companies selling these printers include EnvisionTec(19), which sells micro stereolithography and projection stereolithography printers; Stratasys (20), which sells ink-jet printers based on a UV curable resin; and two new low cost </w:t>
      </w:r>
      <w:r w:rsidRPr="006F1E87">
        <w:rPr>
          <w:color w:val="000000"/>
        </w:rPr>
        <w:lastRenderedPageBreak/>
        <w:t xml:space="preserve">entrants:  Formlabs (21), selling $3000 micro stereolithography printers and MakeX, selling a $2000 projection stereolithography printer. A last and very exciting company Carbon3D is developing a printer based on projection techniques and CLIP technology and is able to print designs 25-100 times faster than all of the previously mentioned competing technologies. As the new low cost options begin to proliferate, the demand for multi-functional resin materials will continue to increase.  The piezoelectric material we are describing in this work could be modified easily to function on any of these existing commercial printing technologies. </w:t>
      </w:r>
    </w:p>
    <w:p w14:paraId="5F4DFF7D" w14:textId="77777777" w:rsidR="006F1E87" w:rsidRPr="006F1E87" w:rsidRDefault="006F1E87" w:rsidP="006F1E87">
      <w:pPr>
        <w:spacing w:line="480" w:lineRule="auto"/>
      </w:pPr>
      <w:r w:rsidRPr="006F1E87">
        <w:rPr>
          <w:color w:val="000000"/>
        </w:rPr>
        <w:tab/>
        <w:t xml:space="preserve">To address the gap in functional materials available, a number of groups have been exploring the possibility of additive manufacturing of piezoelectric materials. Notably Sun et. al (2,3) developed a piezoceramic able to 3D print detailed designs out of a piezoelectric material. However, the material was very brittle, required a post process step of baking at hundreds of degrees C which caused large internal stresses and would deform designs, addressing this issue was what inspired the development of our polymer PVDF based piezoelectric material. </w:t>
      </w:r>
    </w:p>
    <w:p w14:paraId="4E4F54DF" w14:textId="77777777" w:rsidR="006F1E87" w:rsidRPr="006F1E87" w:rsidRDefault="006F1E87" w:rsidP="006F1E87">
      <w:pPr>
        <w:spacing w:line="480" w:lineRule="auto"/>
        <w:ind w:firstLine="720"/>
      </w:pPr>
      <w:r w:rsidRPr="006F1E87">
        <w:rPr>
          <w:color w:val="000000"/>
        </w:rPr>
        <w:t xml:space="preserve">In addition to piezoelectric materials other groups have developed conductive stereolithography materials.  In 2006, Sandoval et al. functionalized a stereolithography resin by integrating carbon nanotubes, enabling conductive properties of the material.  In 2014, a conductive transparent material using a polymer ionic liquid was developed and printed in high resolution on a projection micro stereolithography machine (23).In addition to conductive materials, Polymer Supermagnetic (13), magnette/thermoplastic material (14), Magnetic Nano-Composite Resins (10) have been developed. </w:t>
      </w:r>
    </w:p>
    <w:p w14:paraId="5477CF85" w14:textId="77777777" w:rsidR="006F1E87" w:rsidRPr="006F1E87" w:rsidRDefault="006F1E87" w:rsidP="006F1E87">
      <w:pPr>
        <w:spacing w:line="480" w:lineRule="auto"/>
      </w:pPr>
      <w:r w:rsidRPr="006F1E87">
        <w:rPr>
          <w:color w:val="000000"/>
        </w:rPr>
        <w:tab/>
        <w:t xml:space="preserve">The material we have developed contains PVDF, a piezoelectric polymer which possesses 10 times the piezoelectric properties of a similarly sized quartz crystal (24).  Although PVDF was initially the obvious choice to mix into projection resins, past researchers have had </w:t>
      </w:r>
      <w:r w:rsidRPr="006F1E87">
        <w:rPr>
          <w:color w:val="000000"/>
        </w:rPr>
        <w:lastRenderedPageBreak/>
        <w:t>extreme difficulty integrating PVDF into a functional piezoelectric resin. (26) After running our own experiments we found this difficulty was due to the extremely high viscosity of PVDF when mixed with most solvents, dealing with a quickly separating suspension and solvent evaporation problems.  We have addressed these issues by identifying the a ‘gold standard’ solvent DEF (Diethyl Fumarate).  This solvent has an extremely low evaporation rate, an extremely low viscosity, completely dissolves PVDF in HDDA, along with Sudan I and Irgacure 819.  This solvent also holds the PVDF in suspension for up over 48 hours, (figure 8) enabling a large number of prints before the material needs to be re-mixed (sensors were printed mixing the resin every 2 hours).  By using this solvent in concentrations of 15-25% by mass we have been able to successfully print 15-25% by mass PVDF concentration imbed in 30-40% HDDA with 20-30% DEF. Not only can we print at resolutions approaching 7um with layer depths of 20um (Figure 9), this material maintains strong piezoelectric properties and we have measured g</w:t>
      </w:r>
      <w:r w:rsidRPr="006F1E87">
        <w:rPr>
          <w:color w:val="000000"/>
          <w:vertAlign w:val="subscript"/>
        </w:rPr>
        <w:t>33</w:t>
      </w:r>
      <w:r w:rsidRPr="006F1E87">
        <w:rPr>
          <w:color w:val="000000"/>
        </w:rPr>
        <w:t xml:space="preserve"> over 100 V*m/N*10^-3. </w:t>
      </w:r>
    </w:p>
    <w:p w14:paraId="1360F95C" w14:textId="77777777" w:rsidR="006F1E87" w:rsidRPr="006F1E87" w:rsidRDefault="006F1E87" w:rsidP="006F1E87">
      <w:pPr>
        <w:spacing w:line="480" w:lineRule="auto"/>
        <w:rPr>
          <w:rFonts w:eastAsia="Times New Roman"/>
        </w:rPr>
      </w:pPr>
      <w:r w:rsidRPr="006F1E87">
        <w:rPr>
          <w:rFonts w:eastAsia="Times New Roman"/>
          <w:color w:val="000000"/>
        </w:rPr>
        <w:tab/>
        <w:t xml:space="preserve">The rest of the paper is organized as follows, a theory section focusing on how piezoelectric materials (specifically PVDF) works, and how temperature can impact the PVDF polling results.  It is followed by an experimental fabrication section where the custom 3D printer we are using in our lab is explained in detail as well as the fabrication of each individual sensor.  The next section are the experimental results, including g33 measurements of sensors with different concentrations of PVDF, poled at various temperatures, and the impacts of temperature and PVDF concentration on the material’s viscosity and printability. Those graphs are followed by a time-lapse of the suspension separation and a section demonstrating the high resolution capabilities with this material through a print of St. Basil’s Cathedral.  Lastly, the </w:t>
      </w:r>
      <w:r w:rsidRPr="006F1E87">
        <w:rPr>
          <w:rFonts w:eastAsia="Times New Roman"/>
          <w:color w:val="000000"/>
        </w:rPr>
        <w:lastRenderedPageBreak/>
        <w:t xml:space="preserve">information is summarized in the conclusion where future methods to improve piezoelectric coefficients are also discussed. </w:t>
      </w:r>
    </w:p>
    <w:p w14:paraId="0E19DE85" w14:textId="0316340D" w:rsidR="006F1E87" w:rsidRPr="000B423A" w:rsidRDefault="00EC5C39" w:rsidP="006F1E87">
      <w:pPr>
        <w:pStyle w:val="Heading2"/>
        <w:spacing w:line="480" w:lineRule="auto"/>
        <w:rPr>
          <w:rFonts w:ascii="Times New Roman" w:hAnsi="Times New Roman" w:cs="Times New Roman"/>
          <w:b/>
          <w:bCs/>
          <w:color w:val="auto"/>
          <w:kern w:val="32"/>
          <w:szCs w:val="24"/>
          <w:lang w:eastAsia="zh-CN"/>
        </w:rPr>
      </w:pPr>
      <w:bookmarkStart w:id="148" w:name="_Toc437011602"/>
      <w:r>
        <w:rPr>
          <w:rFonts w:ascii="Times New Roman" w:hAnsi="Times New Roman" w:cs="Times New Roman"/>
          <w:b/>
          <w:bCs/>
          <w:color w:val="auto"/>
          <w:kern w:val="32"/>
          <w:szCs w:val="24"/>
          <w:lang w:eastAsia="zh-CN"/>
        </w:rPr>
        <w:t>6</w:t>
      </w:r>
      <w:r w:rsidR="006F1E87">
        <w:rPr>
          <w:rFonts w:ascii="Times New Roman" w:hAnsi="Times New Roman" w:cs="Times New Roman"/>
          <w:b/>
          <w:bCs/>
          <w:color w:val="auto"/>
          <w:kern w:val="32"/>
          <w:szCs w:val="24"/>
          <w:lang w:eastAsia="zh-CN"/>
        </w:rPr>
        <w:t>.3</w:t>
      </w:r>
      <w:r w:rsidR="006F1E87" w:rsidRPr="000B423A">
        <w:rPr>
          <w:rFonts w:ascii="Times New Roman" w:hAnsi="Times New Roman" w:cs="Times New Roman"/>
          <w:b/>
          <w:bCs/>
          <w:color w:val="auto"/>
          <w:kern w:val="32"/>
          <w:szCs w:val="24"/>
          <w:lang w:eastAsia="zh-CN"/>
        </w:rPr>
        <w:t xml:space="preserve"> </w:t>
      </w:r>
      <w:r w:rsidR="00AF192D">
        <w:rPr>
          <w:rFonts w:ascii="Times New Roman" w:hAnsi="Times New Roman" w:cs="Times New Roman"/>
          <w:b/>
          <w:bCs/>
          <w:color w:val="auto"/>
          <w:kern w:val="32"/>
          <w:szCs w:val="24"/>
          <w:lang w:eastAsia="zh-CN"/>
        </w:rPr>
        <w:t>Piezoelectric Material Theory</w:t>
      </w:r>
      <w:bookmarkEnd w:id="148"/>
    </w:p>
    <w:p w14:paraId="281F4E2B" w14:textId="3AE0210E" w:rsidR="00AF192D" w:rsidRDefault="00EC5C39" w:rsidP="00AF192D">
      <w:pPr>
        <w:pStyle w:val="Heading2"/>
        <w:spacing w:line="480" w:lineRule="auto"/>
        <w:rPr>
          <w:rFonts w:ascii="Times New Roman" w:hAnsi="Times New Roman" w:cs="Times New Roman"/>
          <w:b/>
          <w:bCs/>
          <w:color w:val="auto"/>
          <w:kern w:val="32"/>
          <w:szCs w:val="24"/>
          <w:lang w:eastAsia="zh-CN"/>
        </w:rPr>
      </w:pPr>
      <w:bookmarkStart w:id="149" w:name="_Toc437011603"/>
      <w:r>
        <w:rPr>
          <w:rFonts w:ascii="Times New Roman" w:hAnsi="Times New Roman" w:cs="Times New Roman"/>
          <w:b/>
          <w:bCs/>
          <w:color w:val="auto"/>
          <w:kern w:val="32"/>
          <w:szCs w:val="24"/>
          <w:lang w:eastAsia="zh-CN"/>
        </w:rPr>
        <w:t>6</w:t>
      </w:r>
      <w:r w:rsidR="008C0B64">
        <w:rPr>
          <w:rFonts w:ascii="Times New Roman" w:hAnsi="Times New Roman" w:cs="Times New Roman"/>
          <w:b/>
          <w:bCs/>
          <w:color w:val="auto"/>
          <w:kern w:val="32"/>
          <w:szCs w:val="24"/>
          <w:lang w:eastAsia="zh-CN"/>
        </w:rPr>
        <w:t>.</w:t>
      </w:r>
      <w:r w:rsidR="00AF192D">
        <w:rPr>
          <w:rFonts w:ascii="Times New Roman" w:hAnsi="Times New Roman" w:cs="Times New Roman"/>
          <w:b/>
          <w:bCs/>
          <w:color w:val="auto"/>
          <w:kern w:val="32"/>
          <w:szCs w:val="24"/>
          <w:lang w:eastAsia="zh-CN"/>
        </w:rPr>
        <w:t>3.1</w:t>
      </w:r>
      <w:r w:rsidR="00AF192D" w:rsidRPr="000B423A">
        <w:rPr>
          <w:rFonts w:ascii="Times New Roman" w:hAnsi="Times New Roman" w:cs="Times New Roman"/>
          <w:b/>
          <w:bCs/>
          <w:color w:val="auto"/>
          <w:kern w:val="32"/>
          <w:szCs w:val="24"/>
          <w:lang w:eastAsia="zh-CN"/>
        </w:rPr>
        <w:t xml:space="preserve"> </w:t>
      </w:r>
      <w:r w:rsidR="00AF192D">
        <w:rPr>
          <w:rFonts w:ascii="Times New Roman" w:hAnsi="Times New Roman" w:cs="Times New Roman"/>
          <w:b/>
          <w:bCs/>
          <w:color w:val="auto"/>
          <w:kern w:val="32"/>
          <w:szCs w:val="24"/>
          <w:lang w:eastAsia="zh-CN"/>
        </w:rPr>
        <w:t>PVDF Theory</w:t>
      </w:r>
      <w:bookmarkEnd w:id="149"/>
    </w:p>
    <w:p w14:paraId="7CFBF8DA" w14:textId="77777777" w:rsidR="00AF192D" w:rsidRPr="00AF192D" w:rsidRDefault="00AF192D" w:rsidP="00AB4C3B">
      <w:pPr>
        <w:spacing w:line="480" w:lineRule="auto"/>
        <w:ind w:firstLine="720"/>
      </w:pPr>
      <w:r w:rsidRPr="00AF192D">
        <w:rPr>
          <w:color w:val="000000"/>
        </w:rPr>
        <w:t>PVDF is a highly non-reactive thermoplastic fluoropolymer and is produced when vinylidene difluoride is polymerized. As a thermoplastic it becomes pliable or moldable above a specific temperature and solidifies upon cooling.  As a fluoropolymer, PVDF contains multiple strong carbon-fluoride bonds and is characterized with high resistance to solids, acids and bases. This resistance makes PVDF difficult to dissolve into a liquid form without a strong solvent.</w:t>
      </w:r>
    </w:p>
    <w:p w14:paraId="6986BB27" w14:textId="77777777" w:rsidR="00AF192D" w:rsidRPr="00AF192D" w:rsidRDefault="00AF192D" w:rsidP="00AB4C3B">
      <w:pPr>
        <w:spacing w:line="480" w:lineRule="auto"/>
      </w:pPr>
      <w:r w:rsidRPr="00AF192D">
        <w:rPr>
          <w:color w:val="000000"/>
        </w:rPr>
        <w:tab/>
        <w:t>A piezoelectric material generates a spurt of charges when stressed.  Stress causes a change in the distribution of charges in the film. When surface charges change, electrodes next to each surface gain or lose electrons in order to restore neutrality of charges in the sensor film. When a mechanical force acts on the PVDF film, the voltage produced is directly proportional to how much and how rapidly the film is deformed. The greater the deformation of the film, the higher the voltage will be. (27)</w:t>
      </w:r>
    </w:p>
    <w:p w14:paraId="70C6C006" w14:textId="77777777" w:rsidR="00AF192D" w:rsidRPr="00AF192D" w:rsidRDefault="00AF192D" w:rsidP="00AB4C3B">
      <w:pPr>
        <w:spacing w:line="480" w:lineRule="auto"/>
        <w:ind w:firstLine="720"/>
      </w:pPr>
      <w:r w:rsidRPr="00AF192D">
        <w:rPr>
          <w:color w:val="000000"/>
        </w:rPr>
        <w:t>Piezoelectric polymer films are also pyroelectric. As PVDF film absorbs thermal energy (as in a motion detector), it will expand (B) and contract in response to the thermal gradient developed. This redistributes electrical charges in the film, which generates a voltage. (27)</w:t>
      </w:r>
    </w:p>
    <w:p w14:paraId="13C1A5DC" w14:textId="1C44A6BD" w:rsidR="00AF192D" w:rsidRPr="00AF192D" w:rsidRDefault="00AF192D" w:rsidP="00AF192D">
      <w:r w:rsidRPr="00AF192D">
        <w:rPr>
          <w:color w:val="000000"/>
        </w:rPr>
        <w:lastRenderedPageBreak/>
        <w:tab/>
      </w:r>
      <w:r w:rsidRPr="00AF192D">
        <w:rPr>
          <w:noProof/>
          <w:color w:val="000000"/>
        </w:rPr>
        <w:drawing>
          <wp:inline distT="0" distB="0" distL="0" distR="0" wp14:anchorId="6FCF40F5" wp14:editId="0ECA3797">
            <wp:extent cx="4114800" cy="3124096"/>
            <wp:effectExtent l="0" t="0" r="0" b="635"/>
            <wp:docPr id="1" name="Picture 14" descr="https://lh3.googleusercontent.com/AUwL0YbZ21aV-Qwy7gjdAD4_KpT0cDsD88bS2VIUDWjmrAzUInoWCbvfLX7zgagESCrCkTqvWOJHVSV2Ubc2nSoz8_W6-fL0LZwS_P8CtrFv9PKbEs_nW4MqUpwyv7t6VO_HR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3.googleusercontent.com/AUwL0YbZ21aV-Qwy7gjdAD4_KpT0cDsD88bS2VIUDWjmrAzUInoWCbvfLX7zgagESCrCkTqvWOJHVSV2Ubc2nSoz8_W6-fL0LZwS_P8CtrFv9PKbEs_nW4MqUpwyv7t6VO_HRrM"/>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14800" cy="3124096"/>
                    </a:xfrm>
                    <a:prstGeom prst="rect">
                      <a:avLst/>
                    </a:prstGeom>
                    <a:noFill/>
                    <a:ln>
                      <a:noFill/>
                    </a:ln>
                  </pic:spPr>
                </pic:pic>
              </a:graphicData>
            </a:graphic>
          </wp:inline>
        </w:drawing>
      </w:r>
    </w:p>
    <w:p w14:paraId="19D201DC" w14:textId="5FBCB4F4" w:rsidR="00E95C96" w:rsidRPr="00523FFF" w:rsidRDefault="00E95C96" w:rsidP="00523FFF">
      <w:bookmarkStart w:id="150" w:name="_Toc308026247"/>
      <w:r w:rsidRPr="00523FFF">
        <w:t xml:space="preserve">Figure </w:t>
      </w:r>
      <w:fldSimple w:instr=" SEQ Figure \* ARABIC ">
        <w:r w:rsidR="00F028A4">
          <w:rPr>
            <w:noProof/>
          </w:rPr>
          <w:t>24</w:t>
        </w:r>
      </w:fldSimple>
      <w:r w:rsidRPr="00523FFF">
        <w:t>. Image description of the piezoelectric effect and pyroelectric effect for PVDF polymer films. (27)</w:t>
      </w:r>
      <w:bookmarkEnd w:id="150"/>
    </w:p>
    <w:p w14:paraId="60A548CA" w14:textId="32B5DBA9" w:rsidR="00E95C96" w:rsidRDefault="00E95C96" w:rsidP="00AF192D">
      <w:pPr>
        <w:rPr>
          <w:rFonts w:eastAsia="Times New Roman"/>
        </w:rPr>
      </w:pPr>
    </w:p>
    <w:p w14:paraId="17F7FC65" w14:textId="77777777" w:rsidR="00AF192D" w:rsidRPr="00AF192D" w:rsidRDefault="00AF192D" w:rsidP="00AF192D"/>
    <w:p w14:paraId="4ABECF79" w14:textId="0E19B6DF" w:rsidR="00AF192D" w:rsidRDefault="00EC5C39" w:rsidP="00AF192D">
      <w:pPr>
        <w:pStyle w:val="Heading2"/>
        <w:spacing w:line="480" w:lineRule="auto"/>
        <w:rPr>
          <w:rFonts w:ascii="Times New Roman" w:hAnsi="Times New Roman" w:cs="Times New Roman"/>
          <w:b/>
          <w:bCs/>
          <w:color w:val="auto"/>
          <w:kern w:val="32"/>
          <w:szCs w:val="24"/>
          <w:lang w:eastAsia="zh-CN"/>
        </w:rPr>
      </w:pPr>
      <w:bookmarkStart w:id="151" w:name="_Toc437011604"/>
      <w:r>
        <w:rPr>
          <w:rFonts w:ascii="Times New Roman" w:hAnsi="Times New Roman" w:cs="Times New Roman"/>
          <w:b/>
          <w:bCs/>
          <w:color w:val="auto"/>
          <w:kern w:val="32"/>
          <w:szCs w:val="24"/>
          <w:lang w:eastAsia="zh-CN"/>
        </w:rPr>
        <w:t>6</w:t>
      </w:r>
      <w:r w:rsidR="008C0B64">
        <w:rPr>
          <w:rFonts w:ascii="Times New Roman" w:hAnsi="Times New Roman" w:cs="Times New Roman"/>
          <w:b/>
          <w:bCs/>
          <w:color w:val="auto"/>
          <w:kern w:val="32"/>
          <w:szCs w:val="24"/>
          <w:lang w:eastAsia="zh-CN"/>
        </w:rPr>
        <w:t>.</w:t>
      </w:r>
      <w:r w:rsidR="00AF192D">
        <w:rPr>
          <w:rFonts w:ascii="Times New Roman" w:hAnsi="Times New Roman" w:cs="Times New Roman"/>
          <w:b/>
          <w:bCs/>
          <w:color w:val="auto"/>
          <w:kern w:val="32"/>
          <w:szCs w:val="24"/>
          <w:lang w:eastAsia="zh-CN"/>
        </w:rPr>
        <w:t>3.2</w:t>
      </w:r>
      <w:r w:rsidR="00AF192D" w:rsidRPr="000B423A">
        <w:rPr>
          <w:rFonts w:ascii="Times New Roman" w:hAnsi="Times New Roman" w:cs="Times New Roman"/>
          <w:b/>
          <w:bCs/>
          <w:color w:val="auto"/>
          <w:kern w:val="32"/>
          <w:szCs w:val="24"/>
          <w:lang w:eastAsia="zh-CN"/>
        </w:rPr>
        <w:t xml:space="preserve"> </w:t>
      </w:r>
      <w:r w:rsidR="00146B1C">
        <w:rPr>
          <w:rFonts w:ascii="Times New Roman" w:hAnsi="Times New Roman" w:cs="Times New Roman"/>
          <w:b/>
          <w:bCs/>
          <w:color w:val="auto"/>
          <w:kern w:val="32"/>
          <w:szCs w:val="24"/>
          <w:lang w:eastAsia="zh-CN"/>
        </w:rPr>
        <w:t>Temperature vs. Polling PVDF Theory</w:t>
      </w:r>
      <w:bookmarkEnd w:id="151"/>
    </w:p>
    <w:p w14:paraId="684F01E3" w14:textId="3A9588A4" w:rsidR="00AF192D" w:rsidRPr="00AF192D" w:rsidRDefault="00AF192D" w:rsidP="00AB4C3B">
      <w:pPr>
        <w:pStyle w:val="NormalWeb"/>
        <w:spacing w:before="0" w:beforeAutospacing="0" w:after="0" w:afterAutospacing="0" w:line="480" w:lineRule="auto"/>
        <w:rPr>
          <w:rFonts w:eastAsiaTheme="minorHAnsi"/>
          <w:lang w:eastAsia="en-US"/>
        </w:rPr>
      </w:pPr>
      <w:r w:rsidRPr="00AF192D">
        <w:tab/>
      </w:r>
      <w:r w:rsidRPr="00AF192D">
        <w:rPr>
          <w:rFonts w:eastAsiaTheme="minorHAnsi"/>
          <w:color w:val="000000"/>
          <w:lang w:eastAsia="en-US"/>
        </w:rPr>
        <w:t xml:space="preserve">Kaura et al </w:t>
      </w:r>
      <w:r w:rsidR="00146B1C">
        <w:rPr>
          <w:rFonts w:eastAsiaTheme="minorHAnsi"/>
          <w:color w:val="000000"/>
          <w:lang w:eastAsia="en-US"/>
        </w:rPr>
        <w:t xml:space="preserve">[27] </w:t>
      </w:r>
      <w:r w:rsidRPr="00AF192D">
        <w:rPr>
          <w:rFonts w:eastAsiaTheme="minorHAnsi"/>
          <w:color w:val="000000"/>
          <w:lang w:eastAsia="en-US"/>
        </w:rPr>
        <w:t>have studied the piezoelectric constants of PVDF as a function of the poling temperature (20–120 C), stretching ratio (2–5×) and poling field (0.1–0.8MVcm</w:t>
      </w:r>
      <w:r w:rsidRPr="00AF192D">
        <w:rPr>
          <w:rFonts w:eastAsiaTheme="minorHAnsi"/>
          <w:color w:val="000000"/>
          <w:vertAlign w:val="superscript"/>
          <w:lang w:eastAsia="en-US"/>
        </w:rPr>
        <w:t>−1</w:t>
      </w:r>
      <w:r w:rsidRPr="00AF192D">
        <w:rPr>
          <w:rFonts w:eastAsiaTheme="minorHAnsi"/>
          <w:color w:val="000000"/>
          <w:lang w:eastAsia="en-US"/>
        </w:rPr>
        <w:t>). The piezoelectric constant is calculated from</w:t>
      </w:r>
    </w:p>
    <w:p w14:paraId="3A084652" w14:textId="77777777" w:rsidR="00AF192D" w:rsidRPr="00AF192D" w:rsidRDefault="00AF192D" w:rsidP="00AB4C3B">
      <w:pPr>
        <w:spacing w:line="480" w:lineRule="auto"/>
        <w:jc w:val="center"/>
      </w:pPr>
      <w:r w:rsidRPr="00AF192D">
        <w:rPr>
          <w:color w:val="000000"/>
        </w:rPr>
        <w:t>d</w:t>
      </w:r>
      <w:r w:rsidRPr="00AF192D">
        <w:rPr>
          <w:color w:val="000000"/>
          <w:vertAlign w:val="subscript"/>
        </w:rPr>
        <w:t>31</w:t>
      </w:r>
      <w:r w:rsidRPr="00AF192D">
        <w:rPr>
          <w:color w:val="000000"/>
        </w:rPr>
        <w:t xml:space="preserve"> = (Q/A)(tw/F)                                                                               Equation 1.</w:t>
      </w:r>
    </w:p>
    <w:p w14:paraId="6A7E7DFF" w14:textId="77777777" w:rsidR="00AF192D" w:rsidRPr="00AF192D" w:rsidRDefault="00AF192D" w:rsidP="00AB4C3B">
      <w:pPr>
        <w:spacing w:line="480" w:lineRule="auto"/>
      </w:pPr>
      <w:r w:rsidRPr="00AF192D">
        <w:rPr>
          <w:color w:val="000000"/>
        </w:rPr>
        <w:t xml:space="preserve">where </w:t>
      </w:r>
      <w:r w:rsidRPr="00AF192D">
        <w:rPr>
          <w:i/>
          <w:iCs/>
          <w:color w:val="000000"/>
        </w:rPr>
        <w:t>Q</w:t>
      </w:r>
      <w:r w:rsidRPr="00AF192D">
        <w:rPr>
          <w:color w:val="000000"/>
        </w:rPr>
        <w:t xml:space="preserve"> is the induced charge, </w:t>
      </w:r>
      <w:r w:rsidRPr="00AF192D">
        <w:rPr>
          <w:i/>
          <w:iCs/>
          <w:color w:val="000000"/>
        </w:rPr>
        <w:t>A</w:t>
      </w:r>
      <w:r w:rsidRPr="00AF192D">
        <w:rPr>
          <w:color w:val="000000"/>
        </w:rPr>
        <w:t xml:space="preserve"> is the electrode area, </w:t>
      </w:r>
      <w:r w:rsidRPr="00AF192D">
        <w:rPr>
          <w:i/>
          <w:iCs/>
          <w:color w:val="000000"/>
        </w:rPr>
        <w:t>t</w:t>
      </w:r>
      <w:r w:rsidRPr="00AF192D">
        <w:rPr>
          <w:color w:val="000000"/>
        </w:rPr>
        <w:t xml:space="preserve"> is the thickness, </w:t>
      </w:r>
      <w:r w:rsidRPr="00AF192D">
        <w:rPr>
          <w:i/>
          <w:iCs/>
          <w:color w:val="000000"/>
        </w:rPr>
        <w:t>w</w:t>
      </w:r>
      <w:r w:rsidRPr="00AF192D">
        <w:rPr>
          <w:color w:val="000000"/>
        </w:rPr>
        <w:t xml:space="preserve"> the width of the sample, and </w:t>
      </w:r>
      <w:r w:rsidRPr="00AF192D">
        <w:rPr>
          <w:i/>
          <w:iCs/>
          <w:color w:val="000000"/>
        </w:rPr>
        <w:t>F</w:t>
      </w:r>
      <w:r w:rsidRPr="00AF192D">
        <w:rPr>
          <w:color w:val="000000"/>
        </w:rPr>
        <w:t xml:space="preserve"> is the applied force.</w:t>
      </w:r>
    </w:p>
    <w:p w14:paraId="11B4810C" w14:textId="77777777" w:rsidR="00AF192D" w:rsidRPr="00AF192D" w:rsidRDefault="00AF192D" w:rsidP="00AB4C3B">
      <w:pPr>
        <w:spacing w:line="480" w:lineRule="auto"/>
        <w:rPr>
          <w:rFonts w:eastAsia="Times New Roman"/>
        </w:rPr>
      </w:pPr>
      <w:r w:rsidRPr="00AF192D">
        <w:rPr>
          <w:rFonts w:eastAsia="Times New Roman"/>
          <w:color w:val="000000"/>
        </w:rPr>
        <w:t>Similarly, Huan et al (28) studied the impact of the poling temperature and the poling field on the piezoelectricity of PVDF. It is reported that d</w:t>
      </w:r>
      <w:r w:rsidRPr="00AF192D">
        <w:rPr>
          <w:rFonts w:eastAsia="Times New Roman"/>
          <w:color w:val="000000"/>
          <w:vertAlign w:val="subscript"/>
        </w:rPr>
        <w:t xml:space="preserve">33 </w:t>
      </w:r>
      <w:r w:rsidRPr="00AF192D">
        <w:rPr>
          <w:rFonts w:eastAsia="Times New Roman"/>
          <w:color w:val="000000"/>
        </w:rPr>
        <w:t>of PVDF is proportional to temperature if the poling temperature is below 65°C. If the temperature is higher than 65°C,  d</w:t>
      </w:r>
      <w:r w:rsidRPr="00AF192D">
        <w:rPr>
          <w:rFonts w:eastAsia="Times New Roman"/>
          <w:color w:val="000000"/>
          <w:vertAlign w:val="subscript"/>
        </w:rPr>
        <w:t xml:space="preserve">33 </w:t>
      </w:r>
      <w:r w:rsidRPr="00AF192D">
        <w:rPr>
          <w:rFonts w:eastAsia="Times New Roman"/>
          <w:color w:val="000000"/>
        </w:rPr>
        <w:t>of PVDF will decrease due to reduced effective poling field and lower transformation ratio of alpha phase to beta phase.</w:t>
      </w:r>
    </w:p>
    <w:p w14:paraId="64435810" w14:textId="51800C4B" w:rsidR="006F1E87" w:rsidRDefault="006F1E87" w:rsidP="006F1E87">
      <w:pPr>
        <w:spacing w:line="480" w:lineRule="auto"/>
      </w:pPr>
    </w:p>
    <w:p w14:paraId="5329CF55" w14:textId="57FBF816" w:rsidR="00AB4C3B" w:rsidRDefault="00EC5C39" w:rsidP="00AB4C3B">
      <w:pPr>
        <w:pStyle w:val="Heading2"/>
        <w:spacing w:line="480" w:lineRule="auto"/>
        <w:rPr>
          <w:rFonts w:ascii="Times New Roman" w:hAnsi="Times New Roman" w:cs="Times New Roman"/>
          <w:b/>
          <w:bCs/>
          <w:color w:val="auto"/>
          <w:kern w:val="32"/>
          <w:szCs w:val="24"/>
          <w:lang w:eastAsia="zh-CN"/>
        </w:rPr>
      </w:pPr>
      <w:bookmarkStart w:id="152" w:name="_Toc437011605"/>
      <w:r>
        <w:rPr>
          <w:rFonts w:ascii="Times New Roman" w:hAnsi="Times New Roman" w:cs="Times New Roman"/>
          <w:b/>
          <w:bCs/>
          <w:color w:val="auto"/>
          <w:kern w:val="32"/>
          <w:szCs w:val="24"/>
          <w:lang w:eastAsia="zh-CN"/>
        </w:rPr>
        <w:t>6</w:t>
      </w:r>
      <w:r w:rsidR="00AB4C3B">
        <w:rPr>
          <w:rFonts w:ascii="Times New Roman" w:hAnsi="Times New Roman" w:cs="Times New Roman"/>
          <w:b/>
          <w:bCs/>
          <w:color w:val="auto"/>
          <w:kern w:val="32"/>
          <w:szCs w:val="24"/>
          <w:lang w:eastAsia="zh-CN"/>
        </w:rPr>
        <w:t>.3.2</w:t>
      </w:r>
      <w:r w:rsidR="00AB4C3B" w:rsidRPr="000B423A">
        <w:rPr>
          <w:rFonts w:ascii="Times New Roman" w:hAnsi="Times New Roman" w:cs="Times New Roman"/>
          <w:b/>
          <w:bCs/>
          <w:color w:val="auto"/>
          <w:kern w:val="32"/>
          <w:szCs w:val="24"/>
          <w:lang w:eastAsia="zh-CN"/>
        </w:rPr>
        <w:t xml:space="preserve"> </w:t>
      </w:r>
      <w:r w:rsidR="00AB4C3B">
        <w:rPr>
          <w:rFonts w:ascii="Times New Roman" w:hAnsi="Times New Roman" w:cs="Times New Roman"/>
          <w:b/>
          <w:bCs/>
          <w:color w:val="auto"/>
          <w:kern w:val="32"/>
          <w:szCs w:val="24"/>
          <w:lang w:eastAsia="zh-CN"/>
        </w:rPr>
        <w:t>Mechanical Strain vs. Polling PVDF Theory</w:t>
      </w:r>
      <w:bookmarkEnd w:id="152"/>
    </w:p>
    <w:p w14:paraId="4BF3307A" w14:textId="4B97A0C5" w:rsidR="00AB4C3B" w:rsidRPr="00AB4C3B" w:rsidRDefault="00AB4C3B" w:rsidP="00AB4C3B">
      <w:pPr>
        <w:spacing w:line="480" w:lineRule="auto"/>
        <w:rPr>
          <w:rFonts w:eastAsia="Times New Roman"/>
        </w:rPr>
      </w:pPr>
      <w:r w:rsidRPr="00AB4C3B">
        <w:tab/>
      </w:r>
      <w:r w:rsidRPr="00AB4C3B">
        <w:rPr>
          <w:rFonts w:eastAsia="Times New Roman"/>
          <w:color w:val="000000"/>
        </w:rPr>
        <w:t>It is known that dipole moment is directly involved in the piezoelectric effect.</w:t>
      </w:r>
      <w:r>
        <w:rPr>
          <w:rFonts w:eastAsia="Times New Roman"/>
          <w:color w:val="000000"/>
        </w:rPr>
        <w:t xml:space="preserve"> </w:t>
      </w:r>
      <w:r w:rsidRPr="00AB4C3B">
        <w:rPr>
          <w:rFonts w:eastAsia="Times New Roman"/>
          <w:color w:val="000000"/>
        </w:rPr>
        <w:t xml:space="preserve">(30) Enhanced piezoelectric effects will be observed when the mechanical stresses imparted to the material are stresses which directly affect the dipole moment. This effect  occurs because stress applied along the polymer chain can deform the polymer fragment from an alpha crystalline form into a crystalline form that resembles the beta crystalline configuration. Because the piezoelectric effect in polymers is primarily caused by these longitudinal deformations, it is reasonable to consider that the best response from polymeric materials will not arise from compression but rather from direct uniaxial tension or direct longitudinal deformation. By attempting further strain along the covalent bond direction through direct uniaxial tension, higher dipole moments may be expected. </w:t>
      </w:r>
    </w:p>
    <w:p w14:paraId="06965BFF" w14:textId="77777777" w:rsidR="006F1E87" w:rsidRDefault="006F1E87" w:rsidP="006F1E87">
      <w:pPr>
        <w:spacing w:line="480" w:lineRule="auto"/>
      </w:pPr>
    </w:p>
    <w:p w14:paraId="26B4345D" w14:textId="618C0051" w:rsidR="003F1177" w:rsidRDefault="00EC5C39" w:rsidP="003F1177">
      <w:pPr>
        <w:pStyle w:val="Heading2"/>
        <w:spacing w:line="480" w:lineRule="auto"/>
        <w:rPr>
          <w:rFonts w:ascii="Times New Roman" w:hAnsi="Times New Roman" w:cs="Times New Roman"/>
          <w:b/>
          <w:bCs/>
          <w:color w:val="auto"/>
          <w:kern w:val="32"/>
          <w:szCs w:val="24"/>
          <w:lang w:eastAsia="zh-CN"/>
        </w:rPr>
      </w:pPr>
      <w:bookmarkStart w:id="153" w:name="_Toc437011606"/>
      <w:r>
        <w:rPr>
          <w:rFonts w:ascii="Times New Roman" w:hAnsi="Times New Roman" w:cs="Times New Roman"/>
          <w:b/>
          <w:bCs/>
          <w:color w:val="auto"/>
          <w:kern w:val="32"/>
          <w:szCs w:val="24"/>
          <w:lang w:eastAsia="zh-CN"/>
        </w:rPr>
        <w:t>6</w:t>
      </w:r>
      <w:r w:rsidR="003F1177">
        <w:rPr>
          <w:rFonts w:ascii="Times New Roman" w:hAnsi="Times New Roman" w:cs="Times New Roman"/>
          <w:b/>
          <w:bCs/>
          <w:color w:val="auto"/>
          <w:kern w:val="32"/>
          <w:szCs w:val="24"/>
          <w:lang w:eastAsia="zh-CN"/>
        </w:rPr>
        <w:t>.4</w:t>
      </w:r>
      <w:r w:rsidR="003F1177" w:rsidRPr="000B423A">
        <w:rPr>
          <w:rFonts w:ascii="Times New Roman" w:hAnsi="Times New Roman" w:cs="Times New Roman"/>
          <w:b/>
          <w:bCs/>
          <w:color w:val="auto"/>
          <w:kern w:val="32"/>
          <w:szCs w:val="24"/>
          <w:lang w:eastAsia="zh-CN"/>
        </w:rPr>
        <w:t xml:space="preserve"> </w:t>
      </w:r>
      <w:r w:rsidR="003F1177">
        <w:rPr>
          <w:rFonts w:ascii="Times New Roman" w:hAnsi="Times New Roman" w:cs="Times New Roman"/>
          <w:b/>
          <w:bCs/>
          <w:color w:val="auto"/>
          <w:kern w:val="32"/>
          <w:szCs w:val="24"/>
          <w:lang w:eastAsia="zh-CN"/>
        </w:rPr>
        <w:t>Experimental Fabrication</w:t>
      </w:r>
      <w:bookmarkEnd w:id="153"/>
    </w:p>
    <w:p w14:paraId="1BF002A7" w14:textId="4B94BCFD" w:rsidR="003F1177" w:rsidRPr="003F1177" w:rsidRDefault="00EC5C39" w:rsidP="003F1177">
      <w:pPr>
        <w:pStyle w:val="Heading2"/>
        <w:spacing w:line="480" w:lineRule="auto"/>
        <w:rPr>
          <w:rFonts w:ascii="Times New Roman" w:hAnsi="Times New Roman" w:cs="Times New Roman"/>
          <w:b/>
          <w:bCs/>
          <w:color w:val="auto"/>
          <w:kern w:val="32"/>
          <w:szCs w:val="24"/>
          <w:lang w:eastAsia="zh-CN"/>
        </w:rPr>
      </w:pPr>
      <w:bookmarkStart w:id="154" w:name="_Toc437011607"/>
      <w:r>
        <w:rPr>
          <w:rFonts w:ascii="Times New Roman" w:hAnsi="Times New Roman" w:cs="Times New Roman"/>
          <w:b/>
          <w:bCs/>
          <w:color w:val="auto"/>
          <w:kern w:val="32"/>
          <w:szCs w:val="24"/>
          <w:lang w:eastAsia="zh-CN"/>
        </w:rPr>
        <w:t>6</w:t>
      </w:r>
      <w:r w:rsidR="003F1177">
        <w:rPr>
          <w:rFonts w:ascii="Times New Roman" w:hAnsi="Times New Roman" w:cs="Times New Roman"/>
          <w:b/>
          <w:bCs/>
          <w:color w:val="auto"/>
          <w:kern w:val="32"/>
          <w:szCs w:val="24"/>
          <w:lang w:eastAsia="zh-CN"/>
        </w:rPr>
        <w:t>.4.1</w:t>
      </w:r>
      <w:r w:rsidR="003F1177" w:rsidRPr="000B423A">
        <w:rPr>
          <w:rFonts w:ascii="Times New Roman" w:hAnsi="Times New Roman" w:cs="Times New Roman"/>
          <w:b/>
          <w:bCs/>
          <w:color w:val="auto"/>
          <w:kern w:val="32"/>
          <w:szCs w:val="24"/>
          <w:lang w:eastAsia="zh-CN"/>
        </w:rPr>
        <w:t xml:space="preserve"> </w:t>
      </w:r>
      <w:r w:rsidR="003F1177">
        <w:rPr>
          <w:rFonts w:ascii="Times New Roman" w:hAnsi="Times New Roman" w:cs="Times New Roman"/>
          <w:b/>
          <w:bCs/>
          <w:color w:val="auto"/>
          <w:kern w:val="32"/>
          <w:szCs w:val="24"/>
          <w:lang w:eastAsia="zh-CN"/>
        </w:rPr>
        <w:t>Experimental Fabrication</w:t>
      </w:r>
      <w:bookmarkEnd w:id="154"/>
    </w:p>
    <w:p w14:paraId="66CEB116" w14:textId="77777777" w:rsidR="003F1177" w:rsidRPr="003F1177" w:rsidRDefault="003F1177" w:rsidP="00E854BB">
      <w:pPr>
        <w:spacing w:line="480" w:lineRule="auto"/>
        <w:ind w:firstLine="720"/>
        <w:jc w:val="both"/>
      </w:pPr>
      <w:r w:rsidRPr="003F1177">
        <w:rPr>
          <w:color w:val="000000"/>
        </w:rPr>
        <w:t>Projection microstereolithography (PμSL) builds microstructures from a photo-curable piezoelectric resin/ink (V-Ink) in a layer-by-layer fashion directly from a 3D CAD design. Each layer is cured in a single exposure by using a liquid crystal display (LCD) panel as a dynamic mask for the UV light. This allows for a drastic reduction in fabrication time compared with conventional 3D printing process, which fabricates 3D structures in a point-by-point scanning fashion.</w:t>
      </w:r>
    </w:p>
    <w:p w14:paraId="226C8903" w14:textId="77777777" w:rsidR="003F1177" w:rsidRPr="003F1177" w:rsidRDefault="003F1177" w:rsidP="00E854BB">
      <w:pPr>
        <w:spacing w:line="480" w:lineRule="auto"/>
      </w:pPr>
      <w:r w:rsidRPr="003F1177">
        <w:rPr>
          <w:color w:val="000000"/>
        </w:rPr>
        <w:t>    </w:t>
      </w:r>
      <w:r w:rsidRPr="00E854BB">
        <w:rPr>
          <w:color w:val="000000"/>
        </w:rPr>
        <w:tab/>
      </w:r>
      <w:r w:rsidRPr="003F1177">
        <w:rPr>
          <w:color w:val="000000"/>
        </w:rPr>
        <w:t xml:space="preserve">The entire process flow is shown below. Prior to sensor fabrication, a photo-curable V-Ink was formulated as described in the section below. The CAD structure is sliced into a series of </w:t>
      </w:r>
      <w:r w:rsidRPr="003F1177">
        <w:rPr>
          <w:color w:val="000000"/>
        </w:rPr>
        <w:lastRenderedPageBreak/>
        <w:t>cross sections, which are then converted into bitmap images. This slicing is done using a MATLAB code developed specifically for this system. The UV absorber and light intensity concentration is tuned to obtain a curing depth of 20 microns, determining the necessary slicing layer thickness.</w:t>
      </w:r>
    </w:p>
    <w:p w14:paraId="38D100C5" w14:textId="77777777" w:rsidR="003F1177" w:rsidRPr="003F1177" w:rsidRDefault="003F1177" w:rsidP="003F1177">
      <w:pPr>
        <w:rPr>
          <w:rFonts w:eastAsia="Times New Roman"/>
        </w:rPr>
      </w:pPr>
    </w:p>
    <w:p w14:paraId="451766C0" w14:textId="30F85CF7" w:rsidR="003F1177" w:rsidRPr="003F1177" w:rsidRDefault="003F1177" w:rsidP="003F1177">
      <w:pPr>
        <w:jc w:val="center"/>
      </w:pPr>
      <w:r w:rsidRPr="00E854BB">
        <w:rPr>
          <w:noProof/>
          <w:color w:val="000000"/>
        </w:rPr>
        <w:drawing>
          <wp:inline distT="0" distB="0" distL="0" distR="0" wp14:anchorId="140D8C5E" wp14:editId="04F446ED">
            <wp:extent cx="3282767" cy="3614434"/>
            <wp:effectExtent l="0" t="0" r="0" b="0"/>
            <wp:docPr id="24" name="Picture 24" descr="015-3-24 PuSL Process Flow Piez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015-3-24 PuSL Process Flow Piezo.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83960" cy="3615748"/>
                    </a:xfrm>
                    <a:prstGeom prst="rect">
                      <a:avLst/>
                    </a:prstGeom>
                    <a:noFill/>
                    <a:ln>
                      <a:noFill/>
                    </a:ln>
                  </pic:spPr>
                </pic:pic>
              </a:graphicData>
            </a:graphic>
          </wp:inline>
        </w:drawing>
      </w:r>
    </w:p>
    <w:p w14:paraId="2DCD9DC8" w14:textId="77777777" w:rsidR="003F1177" w:rsidRPr="003F1177" w:rsidRDefault="003F1177" w:rsidP="003F1177">
      <w:pPr>
        <w:rPr>
          <w:rFonts w:eastAsia="Times New Roman"/>
        </w:rPr>
      </w:pPr>
    </w:p>
    <w:p w14:paraId="442AC6D1" w14:textId="37A89EF5" w:rsidR="003F1177" w:rsidRPr="00523FFF" w:rsidRDefault="00523FFF" w:rsidP="00523FFF">
      <w:pPr>
        <w:jc w:val="center"/>
      </w:pPr>
      <w:bookmarkStart w:id="155" w:name="_Toc308026248"/>
      <w:r w:rsidRPr="00523FFF">
        <w:t xml:space="preserve">Figure </w:t>
      </w:r>
      <w:fldSimple w:instr=" SEQ Figure \* ARABIC ">
        <w:r w:rsidR="00F028A4">
          <w:rPr>
            <w:noProof/>
          </w:rPr>
          <w:t>25</w:t>
        </w:r>
      </w:fldSimple>
      <w:r w:rsidR="003F1177" w:rsidRPr="00523FFF">
        <w:t>. PuSL System Flow Diagram.</w:t>
      </w:r>
      <w:bookmarkEnd w:id="155"/>
      <w:r w:rsidR="003F1177" w:rsidRPr="00523FFF">
        <w:t xml:space="preserve"> </w:t>
      </w:r>
    </w:p>
    <w:p w14:paraId="381A0C81" w14:textId="77777777" w:rsidR="003F1177" w:rsidRPr="003F1177" w:rsidRDefault="003F1177" w:rsidP="00E854BB">
      <w:pPr>
        <w:spacing w:line="480" w:lineRule="auto"/>
        <w:rPr>
          <w:rFonts w:eastAsia="Times New Roman"/>
        </w:rPr>
      </w:pPr>
      <w:r w:rsidRPr="003F1177">
        <w:rPr>
          <w:rFonts w:eastAsia="Times New Roman"/>
        </w:rPr>
        <w:br/>
      </w:r>
      <w:r w:rsidRPr="003F1177">
        <w:rPr>
          <w:rFonts w:eastAsia="Times New Roman"/>
          <w:color w:val="000000"/>
        </w:rPr>
        <w:t xml:space="preserve">       The silicon wafer is then aligned with the top of the V-Ink layer, and the 160 liter PuSL chamber is filled with nitrogen gas. This reduces the concentration of oxygen within the chamber and ensures optimal solidification and resolution of the photo-curable V-Ink. Afterwards, the layer building process begins. The first sliced bitmap image is displayed on the dynamic mask (in this case, a 1400 × 1050 pixel array), and the wafer drops by 20 microns. The system then waits 30 seconds for the V-Ink to settle. The UV lamp is turned on for 20 seconds, reflects off a </w:t>
      </w:r>
      <w:r w:rsidRPr="003F1177">
        <w:rPr>
          <w:rFonts w:eastAsia="Times New Roman"/>
          <w:color w:val="000000"/>
        </w:rPr>
        <w:lastRenderedPageBreak/>
        <w:t>beam splitting mirror, passes through a reduction lens and finally projects onto the surface of the V-ink in high resolution, with each pixel corresponding to 7.1 × 7.1 μm</w:t>
      </w:r>
      <w:r w:rsidRPr="003F1177">
        <w:rPr>
          <w:rFonts w:eastAsia="Times New Roman"/>
          <w:color w:val="000000"/>
          <w:vertAlign w:val="superscript"/>
        </w:rPr>
        <w:t>2</w:t>
      </w:r>
      <w:r w:rsidRPr="003F1177">
        <w:rPr>
          <w:rFonts w:eastAsia="Times New Roman"/>
          <w:color w:val="000000"/>
        </w:rPr>
        <w:t xml:space="preserve"> repeats for each bitmap layer in the fabrication. </w:t>
      </w:r>
    </w:p>
    <w:p w14:paraId="4693DAF4" w14:textId="783C0311" w:rsidR="00896371" w:rsidRPr="003F1177" w:rsidRDefault="00EC5C39" w:rsidP="00896371">
      <w:pPr>
        <w:pStyle w:val="Heading2"/>
        <w:spacing w:line="480" w:lineRule="auto"/>
        <w:rPr>
          <w:rFonts w:ascii="Times New Roman" w:hAnsi="Times New Roman" w:cs="Times New Roman"/>
          <w:b/>
          <w:bCs/>
          <w:color w:val="auto"/>
          <w:kern w:val="32"/>
          <w:szCs w:val="24"/>
          <w:lang w:eastAsia="zh-CN"/>
        </w:rPr>
      </w:pPr>
      <w:bookmarkStart w:id="156" w:name="_Toc437011608"/>
      <w:r>
        <w:rPr>
          <w:rFonts w:ascii="Times New Roman" w:hAnsi="Times New Roman" w:cs="Times New Roman"/>
          <w:b/>
          <w:bCs/>
          <w:color w:val="auto"/>
          <w:kern w:val="32"/>
          <w:szCs w:val="24"/>
          <w:lang w:eastAsia="zh-CN"/>
        </w:rPr>
        <w:t>6</w:t>
      </w:r>
      <w:r w:rsidR="00896371">
        <w:rPr>
          <w:rFonts w:ascii="Times New Roman" w:hAnsi="Times New Roman" w:cs="Times New Roman"/>
          <w:b/>
          <w:bCs/>
          <w:color w:val="auto"/>
          <w:kern w:val="32"/>
          <w:szCs w:val="24"/>
          <w:lang w:eastAsia="zh-CN"/>
        </w:rPr>
        <w:t>.4.2</w:t>
      </w:r>
      <w:r w:rsidR="00896371" w:rsidRPr="000B423A">
        <w:rPr>
          <w:rFonts w:ascii="Times New Roman" w:hAnsi="Times New Roman" w:cs="Times New Roman"/>
          <w:b/>
          <w:bCs/>
          <w:color w:val="auto"/>
          <w:kern w:val="32"/>
          <w:szCs w:val="24"/>
          <w:lang w:eastAsia="zh-CN"/>
        </w:rPr>
        <w:t xml:space="preserve"> </w:t>
      </w:r>
      <w:r w:rsidR="005505BF">
        <w:rPr>
          <w:rFonts w:ascii="Times New Roman" w:hAnsi="Times New Roman" w:cs="Times New Roman"/>
          <w:b/>
          <w:bCs/>
          <w:color w:val="auto"/>
          <w:kern w:val="32"/>
          <w:szCs w:val="24"/>
          <w:lang w:eastAsia="zh-CN"/>
        </w:rPr>
        <w:t>Fabrication of V-Ink Sensors</w:t>
      </w:r>
      <w:bookmarkEnd w:id="156"/>
    </w:p>
    <w:p w14:paraId="6FD9CA71" w14:textId="77777777" w:rsidR="005505BF" w:rsidRPr="005505BF" w:rsidRDefault="005505BF" w:rsidP="005505BF">
      <w:pPr>
        <w:pStyle w:val="NormalWeb"/>
        <w:spacing w:before="0" w:beforeAutospacing="0" w:after="0" w:afterAutospacing="0" w:line="480" w:lineRule="auto"/>
        <w:rPr>
          <w:rFonts w:eastAsiaTheme="minorHAnsi"/>
          <w:lang w:eastAsia="en-US"/>
        </w:rPr>
      </w:pPr>
      <w:r>
        <w:tab/>
      </w:r>
      <w:r w:rsidRPr="005505BF">
        <w:rPr>
          <w:rFonts w:eastAsiaTheme="minorHAnsi"/>
          <w:color w:val="000000"/>
          <w:lang w:eastAsia="en-US"/>
        </w:rPr>
        <w:t xml:space="preserve">Each piezoelectric film tested in this study was fabricated using our lab’s custom projection microstereolithography machine.  The material contains 16-25% PVDF, 20-25% DEF, 50-60% HDDA, 2.2% Irgacure 819 and 0.12% Sudan I.  This range of compositions enabled a curing depths in the range of 20-50um with 30 seconds of UV exposure (at this power intensity). </w:t>
      </w:r>
    </w:p>
    <w:p w14:paraId="11384B43" w14:textId="77777777" w:rsidR="005505BF" w:rsidRPr="005505BF" w:rsidRDefault="005505BF" w:rsidP="005505BF">
      <w:pPr>
        <w:spacing w:line="480" w:lineRule="auto"/>
      </w:pPr>
      <w:r w:rsidRPr="005505BF">
        <w:rPr>
          <w:color w:val="000000"/>
        </w:rPr>
        <w:tab/>
        <w:t xml:space="preserve">After the device was fabricated, it was placed in a DEF solvent bath and cleaned for 2 minutes.  Once cleaned, the structure was placed in a UV oven (36 Watt) 10-20 minutes to further solidify each design.  Conductive aluminum layers were then attached to each side of the sample using silver paste and copper tape was used to attach wire leads. </w:t>
      </w:r>
    </w:p>
    <w:p w14:paraId="37AC06B5" w14:textId="77777777" w:rsidR="005505BF" w:rsidRDefault="005505BF" w:rsidP="005505BF">
      <w:pPr>
        <w:spacing w:line="480" w:lineRule="auto"/>
        <w:rPr>
          <w:rFonts w:eastAsia="Times New Roman"/>
          <w:color w:val="000000"/>
        </w:rPr>
      </w:pPr>
      <w:r w:rsidRPr="005505BF">
        <w:rPr>
          <w:rFonts w:eastAsia="Times New Roman"/>
          <w:color w:val="000000"/>
        </w:rPr>
        <w:tab/>
        <w:t xml:space="preserve">To poll each sample, we used a high voltage power supply (Stanford Research Systems, Model PS310/1250V-25W) and provided 3MV/m to 12MV/m electric field. The results of our polling are discussed in the following section. </w:t>
      </w:r>
    </w:p>
    <w:p w14:paraId="4C04D909" w14:textId="77777777" w:rsidR="005505BF" w:rsidRPr="005505BF" w:rsidRDefault="005505BF" w:rsidP="005505BF">
      <w:pPr>
        <w:spacing w:line="480" w:lineRule="auto"/>
        <w:rPr>
          <w:rFonts w:eastAsia="Times New Roman"/>
        </w:rPr>
      </w:pPr>
    </w:p>
    <w:p w14:paraId="698BB75F" w14:textId="3ADB97A2" w:rsidR="005505BF" w:rsidRDefault="00EC5C39" w:rsidP="005505BF">
      <w:pPr>
        <w:pStyle w:val="Heading2"/>
        <w:spacing w:line="480" w:lineRule="auto"/>
        <w:rPr>
          <w:rFonts w:ascii="Times New Roman" w:hAnsi="Times New Roman" w:cs="Times New Roman"/>
          <w:b/>
          <w:bCs/>
          <w:color w:val="auto"/>
          <w:kern w:val="32"/>
          <w:szCs w:val="24"/>
          <w:lang w:eastAsia="zh-CN"/>
        </w:rPr>
      </w:pPr>
      <w:bookmarkStart w:id="157" w:name="_Toc437011609"/>
      <w:r>
        <w:rPr>
          <w:rFonts w:ascii="Times New Roman" w:hAnsi="Times New Roman" w:cs="Times New Roman"/>
          <w:b/>
          <w:bCs/>
          <w:color w:val="auto"/>
          <w:kern w:val="32"/>
          <w:szCs w:val="24"/>
          <w:lang w:eastAsia="zh-CN"/>
        </w:rPr>
        <w:t>6</w:t>
      </w:r>
      <w:r w:rsidR="005505BF">
        <w:rPr>
          <w:rFonts w:ascii="Times New Roman" w:hAnsi="Times New Roman" w:cs="Times New Roman"/>
          <w:b/>
          <w:bCs/>
          <w:color w:val="auto"/>
          <w:kern w:val="32"/>
          <w:szCs w:val="24"/>
          <w:lang w:eastAsia="zh-CN"/>
        </w:rPr>
        <w:t>.5</w:t>
      </w:r>
      <w:r w:rsidR="005505BF" w:rsidRPr="000B423A">
        <w:rPr>
          <w:rFonts w:ascii="Times New Roman" w:hAnsi="Times New Roman" w:cs="Times New Roman"/>
          <w:b/>
          <w:bCs/>
          <w:color w:val="auto"/>
          <w:kern w:val="32"/>
          <w:szCs w:val="24"/>
          <w:lang w:eastAsia="zh-CN"/>
        </w:rPr>
        <w:t xml:space="preserve"> </w:t>
      </w:r>
      <w:r w:rsidR="005505BF">
        <w:rPr>
          <w:rFonts w:ascii="Times New Roman" w:hAnsi="Times New Roman" w:cs="Times New Roman"/>
          <w:b/>
          <w:bCs/>
          <w:color w:val="auto"/>
          <w:kern w:val="32"/>
          <w:szCs w:val="24"/>
          <w:lang w:eastAsia="zh-CN"/>
        </w:rPr>
        <w:t>Experimental</w:t>
      </w:r>
      <w:bookmarkEnd w:id="157"/>
      <w:r w:rsidR="005505BF">
        <w:rPr>
          <w:rFonts w:ascii="Times New Roman" w:hAnsi="Times New Roman" w:cs="Times New Roman"/>
          <w:b/>
          <w:bCs/>
          <w:color w:val="auto"/>
          <w:kern w:val="32"/>
          <w:szCs w:val="24"/>
          <w:lang w:eastAsia="zh-CN"/>
        </w:rPr>
        <w:t xml:space="preserve"> </w:t>
      </w:r>
    </w:p>
    <w:p w14:paraId="30069493" w14:textId="249C4334" w:rsidR="005505BF" w:rsidRPr="003F1177" w:rsidRDefault="00EC5C39" w:rsidP="005505BF">
      <w:pPr>
        <w:pStyle w:val="Heading2"/>
        <w:spacing w:line="480" w:lineRule="auto"/>
        <w:rPr>
          <w:rFonts w:ascii="Times New Roman" w:hAnsi="Times New Roman" w:cs="Times New Roman"/>
          <w:b/>
          <w:bCs/>
          <w:color w:val="auto"/>
          <w:kern w:val="32"/>
          <w:szCs w:val="24"/>
          <w:lang w:eastAsia="zh-CN"/>
        </w:rPr>
      </w:pPr>
      <w:bookmarkStart w:id="158" w:name="_Toc437011610"/>
      <w:r>
        <w:rPr>
          <w:rFonts w:ascii="Times New Roman" w:hAnsi="Times New Roman" w:cs="Times New Roman"/>
          <w:b/>
          <w:bCs/>
          <w:color w:val="auto"/>
          <w:kern w:val="32"/>
          <w:szCs w:val="24"/>
          <w:lang w:eastAsia="zh-CN"/>
        </w:rPr>
        <w:t>6</w:t>
      </w:r>
      <w:r w:rsidR="005505BF">
        <w:rPr>
          <w:rFonts w:ascii="Times New Roman" w:hAnsi="Times New Roman" w:cs="Times New Roman"/>
          <w:b/>
          <w:bCs/>
          <w:color w:val="auto"/>
          <w:kern w:val="32"/>
          <w:szCs w:val="24"/>
          <w:lang w:eastAsia="zh-CN"/>
        </w:rPr>
        <w:t>.5.1</w:t>
      </w:r>
      <w:r w:rsidR="005505BF" w:rsidRPr="000B423A">
        <w:rPr>
          <w:rFonts w:ascii="Times New Roman" w:hAnsi="Times New Roman" w:cs="Times New Roman"/>
          <w:b/>
          <w:bCs/>
          <w:color w:val="auto"/>
          <w:kern w:val="32"/>
          <w:szCs w:val="24"/>
          <w:lang w:eastAsia="zh-CN"/>
        </w:rPr>
        <w:t xml:space="preserve"> </w:t>
      </w:r>
      <w:r w:rsidR="005505BF">
        <w:rPr>
          <w:rFonts w:ascii="Times New Roman" w:hAnsi="Times New Roman" w:cs="Times New Roman"/>
          <w:b/>
          <w:bCs/>
          <w:color w:val="auto"/>
          <w:kern w:val="32"/>
          <w:szCs w:val="24"/>
          <w:lang w:eastAsia="zh-CN"/>
        </w:rPr>
        <w:t>Experimental Design</w:t>
      </w:r>
      <w:bookmarkEnd w:id="158"/>
    </w:p>
    <w:p w14:paraId="6CDDCBE6" w14:textId="77777777" w:rsidR="005505BF" w:rsidRPr="00826A7E" w:rsidRDefault="005505BF" w:rsidP="005505BF">
      <w:pPr>
        <w:pStyle w:val="NormalWeb"/>
        <w:spacing w:before="0" w:beforeAutospacing="0" w:after="0" w:afterAutospacing="0" w:line="480" w:lineRule="auto"/>
        <w:rPr>
          <w:rFonts w:eastAsiaTheme="minorHAnsi"/>
          <w:lang w:eastAsia="en-US"/>
        </w:rPr>
      </w:pPr>
      <w:r>
        <w:tab/>
      </w:r>
      <w:r w:rsidRPr="00826A7E">
        <w:rPr>
          <w:rFonts w:eastAsiaTheme="minorHAnsi"/>
          <w:color w:val="000000"/>
          <w:lang w:eastAsia="en-US"/>
        </w:rPr>
        <w:t xml:space="preserve">Figure 3 depicts the sensor design, dimensions and experimental setup that was used to collect the piezoelctric stress coefficient (g33) of various materials that we 3D printed in our lab. </w:t>
      </w:r>
    </w:p>
    <w:p w14:paraId="13E4277A" w14:textId="77777777" w:rsidR="005505BF" w:rsidRPr="00826A7E" w:rsidRDefault="005505BF" w:rsidP="005505BF">
      <w:pPr>
        <w:rPr>
          <w:rFonts w:eastAsia="Times New Roman"/>
        </w:rPr>
      </w:pPr>
    </w:p>
    <w:p w14:paraId="32CB1C9B" w14:textId="06257D2A" w:rsidR="005505BF" w:rsidRPr="00826A7E" w:rsidRDefault="005505BF" w:rsidP="005505BF">
      <w:pPr>
        <w:jc w:val="center"/>
      </w:pPr>
      <w:r w:rsidRPr="00826A7E">
        <w:rPr>
          <w:noProof/>
          <w:color w:val="000000"/>
        </w:rPr>
        <w:lastRenderedPageBreak/>
        <w:drawing>
          <wp:inline distT="0" distB="0" distL="0" distR="0" wp14:anchorId="6E451FB1" wp14:editId="42F0F37C">
            <wp:extent cx="4512353" cy="2171065"/>
            <wp:effectExtent l="0" t="0" r="8890" b="0"/>
            <wp:docPr id="26" name="Picture 26" descr="iezo Sensor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ezo Sensor Figure.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12537" cy="2171154"/>
                    </a:xfrm>
                    <a:prstGeom prst="rect">
                      <a:avLst/>
                    </a:prstGeom>
                    <a:noFill/>
                    <a:ln>
                      <a:noFill/>
                    </a:ln>
                  </pic:spPr>
                </pic:pic>
              </a:graphicData>
            </a:graphic>
          </wp:inline>
        </w:drawing>
      </w:r>
    </w:p>
    <w:p w14:paraId="3515435F" w14:textId="43B76747" w:rsidR="005505BF" w:rsidRPr="00523FFF" w:rsidRDefault="00523FFF" w:rsidP="00523FFF">
      <w:bookmarkStart w:id="159" w:name="_Toc308026249"/>
      <w:r w:rsidRPr="00523FFF">
        <w:t xml:space="preserve">Figure </w:t>
      </w:r>
      <w:fldSimple w:instr=" SEQ Figure \* ARABIC ">
        <w:r w:rsidR="00F028A4">
          <w:rPr>
            <w:noProof/>
          </w:rPr>
          <w:t>26</w:t>
        </w:r>
      </w:fldSimple>
      <w:r w:rsidR="005505BF" w:rsidRPr="00523FFF">
        <w:t>. Sensor &amp; Experimental Design.  a) depicts a side view of the fabricated sensor including the one example 900um thick sample with 148um thick conductive layer  b) represents a top view of the fabricated sensor and c) depicts the force application and data collection setup.</w:t>
      </w:r>
      <w:bookmarkEnd w:id="159"/>
    </w:p>
    <w:p w14:paraId="7EC36641" w14:textId="3953177B" w:rsidR="00AB4C3B" w:rsidRDefault="00AB4C3B" w:rsidP="006F1E87">
      <w:pPr>
        <w:spacing w:line="480" w:lineRule="auto"/>
      </w:pPr>
    </w:p>
    <w:p w14:paraId="257F2077" w14:textId="3F84900A" w:rsidR="005505BF" w:rsidRPr="005505BF" w:rsidRDefault="00EC5C39" w:rsidP="005505BF">
      <w:pPr>
        <w:pStyle w:val="Heading2"/>
        <w:spacing w:line="480" w:lineRule="auto"/>
        <w:rPr>
          <w:rFonts w:ascii="Times New Roman" w:hAnsi="Times New Roman" w:cs="Times New Roman"/>
          <w:b/>
          <w:bCs/>
          <w:color w:val="auto"/>
          <w:kern w:val="32"/>
          <w:szCs w:val="24"/>
          <w:lang w:eastAsia="zh-CN"/>
        </w:rPr>
      </w:pPr>
      <w:bookmarkStart w:id="160" w:name="_Toc437011611"/>
      <w:r>
        <w:rPr>
          <w:rFonts w:ascii="Times New Roman" w:hAnsi="Times New Roman" w:cs="Times New Roman"/>
          <w:b/>
          <w:bCs/>
          <w:color w:val="auto"/>
          <w:kern w:val="32"/>
          <w:szCs w:val="24"/>
          <w:lang w:eastAsia="zh-CN"/>
        </w:rPr>
        <w:t>6</w:t>
      </w:r>
      <w:r w:rsidR="005505BF">
        <w:rPr>
          <w:rFonts w:ascii="Times New Roman" w:hAnsi="Times New Roman" w:cs="Times New Roman"/>
          <w:b/>
          <w:bCs/>
          <w:color w:val="auto"/>
          <w:kern w:val="32"/>
          <w:szCs w:val="24"/>
          <w:lang w:eastAsia="zh-CN"/>
        </w:rPr>
        <w:t>.5.2</w:t>
      </w:r>
      <w:r w:rsidR="005505BF" w:rsidRPr="000B423A">
        <w:rPr>
          <w:rFonts w:ascii="Times New Roman" w:hAnsi="Times New Roman" w:cs="Times New Roman"/>
          <w:b/>
          <w:bCs/>
          <w:color w:val="auto"/>
          <w:kern w:val="32"/>
          <w:szCs w:val="24"/>
          <w:lang w:eastAsia="zh-CN"/>
        </w:rPr>
        <w:t xml:space="preserve"> </w:t>
      </w:r>
      <w:r w:rsidR="005505BF">
        <w:rPr>
          <w:rFonts w:ascii="Times New Roman" w:hAnsi="Times New Roman" w:cs="Times New Roman"/>
          <w:b/>
          <w:bCs/>
          <w:color w:val="auto"/>
          <w:kern w:val="32"/>
          <w:szCs w:val="24"/>
          <w:lang w:eastAsia="zh-CN"/>
        </w:rPr>
        <w:t>Varying PVDF Material Concentration</w:t>
      </w:r>
      <w:bookmarkEnd w:id="160"/>
    </w:p>
    <w:p w14:paraId="26FC2A5A" w14:textId="77777777" w:rsidR="005505BF" w:rsidRPr="00826A7E" w:rsidRDefault="005505BF" w:rsidP="008F77C6">
      <w:pPr>
        <w:spacing w:line="480" w:lineRule="auto"/>
        <w:ind w:firstLine="720"/>
      </w:pPr>
      <w:r w:rsidRPr="00826A7E">
        <w:rPr>
          <w:color w:val="000000"/>
        </w:rPr>
        <w:t>In this section we explore how various concentrations of PVDF impact the 3d printed piezoelectric material properties. 9.9mmX7.4mmX0.9mm samples containing various concentration of PVDF are fabricated by PuSL printer. Each sample is made at room temperature and polled for 40 minutes. Constant force is applied on sample by force sensor and output voltage is measured by oscilloscope. The results are shown in Figure 4.</w:t>
      </w:r>
    </w:p>
    <w:p w14:paraId="32F19444" w14:textId="56ED31D9" w:rsidR="005505BF" w:rsidRPr="00826A7E" w:rsidRDefault="005505BF" w:rsidP="005505BF">
      <w:pPr>
        <w:jc w:val="center"/>
      </w:pPr>
      <w:r w:rsidRPr="00826A7E">
        <w:rPr>
          <w:noProof/>
          <w:color w:val="FF0000"/>
        </w:rPr>
        <w:drawing>
          <wp:inline distT="0" distB="0" distL="0" distR="0" wp14:anchorId="0B660DEE" wp14:editId="73F67D71">
            <wp:extent cx="2259929" cy="1759052"/>
            <wp:effectExtent l="0" t="0" r="1270" b="0"/>
            <wp:docPr id="28" name="Picture 28" descr="d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dd.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61389" cy="1760189"/>
                    </a:xfrm>
                    <a:prstGeom prst="rect">
                      <a:avLst/>
                    </a:prstGeom>
                    <a:noFill/>
                    <a:ln>
                      <a:noFill/>
                    </a:ln>
                  </pic:spPr>
                </pic:pic>
              </a:graphicData>
            </a:graphic>
          </wp:inline>
        </w:drawing>
      </w:r>
      <w:r w:rsidRPr="00826A7E">
        <w:rPr>
          <w:noProof/>
          <w:color w:val="FF0000"/>
        </w:rPr>
        <w:drawing>
          <wp:inline distT="0" distB="0" distL="0" distR="0" wp14:anchorId="653114E9" wp14:editId="08951E8E">
            <wp:extent cx="2308123" cy="1796564"/>
            <wp:effectExtent l="0" t="0" r="3810" b="6985"/>
            <wp:docPr id="7" name="Picture 29" descr="kkk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kkkk.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09738" cy="1797821"/>
                    </a:xfrm>
                    <a:prstGeom prst="rect">
                      <a:avLst/>
                    </a:prstGeom>
                    <a:noFill/>
                    <a:ln>
                      <a:noFill/>
                    </a:ln>
                  </pic:spPr>
                </pic:pic>
              </a:graphicData>
            </a:graphic>
          </wp:inline>
        </w:drawing>
      </w:r>
    </w:p>
    <w:p w14:paraId="78D1B8CF" w14:textId="242E96F2" w:rsidR="005505BF" w:rsidRPr="00523FFF" w:rsidRDefault="00523FFF" w:rsidP="00523FFF">
      <w:bookmarkStart w:id="161" w:name="_Toc308026250"/>
      <w:r w:rsidRPr="00523FFF">
        <w:t xml:space="preserve">Figure </w:t>
      </w:r>
      <w:fldSimple w:instr=" SEQ Figure \* ARABIC ">
        <w:r w:rsidR="00F028A4">
          <w:rPr>
            <w:noProof/>
          </w:rPr>
          <w:t>27</w:t>
        </w:r>
      </w:fldSimple>
      <w:r w:rsidR="005505BF" w:rsidRPr="00523FFF">
        <w:t>. Voltage output versus Force for 15 to 35% PVDF concentration materials(figure a), and measured g33 for 15 to 35% PVDF (figure b)</w:t>
      </w:r>
      <w:bookmarkEnd w:id="161"/>
    </w:p>
    <w:p w14:paraId="7FCD8B93" w14:textId="77777777" w:rsidR="005505BF" w:rsidRPr="00826A7E" w:rsidRDefault="005505BF" w:rsidP="005505BF">
      <w:pPr>
        <w:jc w:val="center"/>
      </w:pPr>
    </w:p>
    <w:p w14:paraId="20ABE1AD" w14:textId="77777777" w:rsidR="005505BF" w:rsidRPr="00826A7E" w:rsidRDefault="005505BF" w:rsidP="008F77C6">
      <w:pPr>
        <w:spacing w:line="480" w:lineRule="auto"/>
        <w:ind w:firstLine="720"/>
        <w:rPr>
          <w:rFonts w:eastAsia="Times New Roman"/>
        </w:rPr>
      </w:pPr>
      <w:r w:rsidRPr="00826A7E">
        <w:rPr>
          <w:rFonts w:eastAsia="Times New Roman"/>
          <w:color w:val="000000"/>
        </w:rPr>
        <w:lastRenderedPageBreak/>
        <w:t>Here we demonstrate as the percentage of PVDF increases from 20 to 35 wt.% the voltage generated increases by 75%.Correspondingly, the absolute value of g</w:t>
      </w:r>
      <w:r w:rsidRPr="00826A7E">
        <w:rPr>
          <w:rFonts w:eastAsia="Times New Roman"/>
          <w:color w:val="000000"/>
          <w:vertAlign w:val="subscript"/>
        </w:rPr>
        <w:t>33</w:t>
      </w:r>
      <w:r w:rsidRPr="00826A7E">
        <w:rPr>
          <w:rFonts w:eastAsia="Times New Roman"/>
          <w:color w:val="000000"/>
        </w:rPr>
        <w:t xml:space="preserve"> , as shown in Figure 4,b, also increase by 75%, when concentration of PVDF increase from 15% to 35wt.%. The concentration of PVDF has a significant effect on the g</w:t>
      </w:r>
      <w:r w:rsidRPr="00826A7E">
        <w:rPr>
          <w:rFonts w:eastAsia="Times New Roman"/>
          <w:color w:val="000000"/>
          <w:vertAlign w:val="subscript"/>
        </w:rPr>
        <w:t>33</w:t>
      </w:r>
      <w:r w:rsidRPr="00826A7E">
        <w:rPr>
          <w:rFonts w:eastAsia="Times New Roman"/>
          <w:color w:val="000000"/>
        </w:rPr>
        <w:t xml:space="preserve"> value of the samples, because PVDF is the only piezoelectric material in resin. In order to fabricate samples with high piezoelectric properties, the centration of PVDF should reach a relative high value. However, when concentration of PVDF is beyond 35wt.%, the viscosity of resin will increase dramatically, which will disable the focusing process of printing.</w:t>
      </w:r>
    </w:p>
    <w:p w14:paraId="2936D9FB" w14:textId="77777777" w:rsidR="00AB4C3B" w:rsidRDefault="00AB4C3B" w:rsidP="006F1E87">
      <w:pPr>
        <w:spacing w:line="480" w:lineRule="auto"/>
      </w:pPr>
    </w:p>
    <w:p w14:paraId="0341FA51" w14:textId="3BA5E334" w:rsidR="005505BF" w:rsidRPr="002C6CC2" w:rsidRDefault="00EC5C39" w:rsidP="002C6CC2">
      <w:pPr>
        <w:pStyle w:val="Heading2"/>
        <w:spacing w:line="480" w:lineRule="auto"/>
        <w:rPr>
          <w:rFonts w:ascii="Times New Roman" w:hAnsi="Times New Roman" w:cs="Times New Roman"/>
          <w:b/>
          <w:bCs/>
          <w:color w:val="auto"/>
          <w:kern w:val="32"/>
          <w:szCs w:val="24"/>
          <w:lang w:eastAsia="zh-CN"/>
        </w:rPr>
      </w:pPr>
      <w:bookmarkStart w:id="162" w:name="_Toc437011612"/>
      <w:r>
        <w:rPr>
          <w:rFonts w:ascii="Times New Roman" w:hAnsi="Times New Roman" w:cs="Times New Roman"/>
          <w:b/>
          <w:bCs/>
          <w:color w:val="auto"/>
          <w:kern w:val="32"/>
          <w:szCs w:val="24"/>
          <w:lang w:eastAsia="zh-CN"/>
        </w:rPr>
        <w:t>6</w:t>
      </w:r>
      <w:r w:rsidR="002C6CC2">
        <w:rPr>
          <w:rFonts w:ascii="Times New Roman" w:hAnsi="Times New Roman" w:cs="Times New Roman"/>
          <w:b/>
          <w:bCs/>
          <w:color w:val="auto"/>
          <w:kern w:val="32"/>
          <w:szCs w:val="24"/>
          <w:lang w:eastAsia="zh-CN"/>
        </w:rPr>
        <w:t>.5.3</w:t>
      </w:r>
      <w:r w:rsidR="002C6CC2" w:rsidRPr="000B423A">
        <w:rPr>
          <w:rFonts w:ascii="Times New Roman" w:hAnsi="Times New Roman" w:cs="Times New Roman"/>
          <w:b/>
          <w:bCs/>
          <w:color w:val="auto"/>
          <w:kern w:val="32"/>
          <w:szCs w:val="24"/>
          <w:lang w:eastAsia="zh-CN"/>
        </w:rPr>
        <w:t xml:space="preserve"> </w:t>
      </w:r>
      <w:r w:rsidR="002C6CC2">
        <w:rPr>
          <w:rFonts w:ascii="Times New Roman" w:hAnsi="Times New Roman" w:cs="Times New Roman"/>
          <w:b/>
          <w:bCs/>
          <w:color w:val="auto"/>
          <w:kern w:val="32"/>
          <w:szCs w:val="24"/>
          <w:lang w:eastAsia="zh-CN"/>
        </w:rPr>
        <w:t>Varying the Poling Electric Field</w:t>
      </w:r>
      <w:bookmarkEnd w:id="162"/>
    </w:p>
    <w:p w14:paraId="6C759D3F" w14:textId="77777777" w:rsidR="005505BF" w:rsidRPr="00826A7E" w:rsidRDefault="005505BF" w:rsidP="008F77C6">
      <w:pPr>
        <w:spacing w:line="480" w:lineRule="auto"/>
        <w:ind w:firstLine="720"/>
        <w:jc w:val="both"/>
      </w:pPr>
      <w:r w:rsidRPr="00826A7E">
        <w:rPr>
          <w:color w:val="000000"/>
        </w:rPr>
        <w:t>Poling temperature can have a large impact on the piezoelectric properties of PVDF. To test the printed film we applied  various strength electric fields passing through our device.  We found that, in fact, increasing the poling electric field  does have a significant impact on the g</w:t>
      </w:r>
      <w:r w:rsidRPr="00826A7E">
        <w:rPr>
          <w:color w:val="000000"/>
          <w:vertAlign w:val="subscript"/>
        </w:rPr>
        <w:t>33</w:t>
      </w:r>
      <w:r w:rsidRPr="00826A7E">
        <w:rPr>
          <w:color w:val="000000"/>
        </w:rPr>
        <w:t xml:space="preserve"> of the device. As shown in Figure 5.  Increasing the poling electric field  to 12 MV/m from 3MV/m increased the g</w:t>
      </w:r>
      <w:r w:rsidRPr="00826A7E">
        <w:rPr>
          <w:color w:val="000000"/>
          <w:vertAlign w:val="subscript"/>
        </w:rPr>
        <w:t>33</w:t>
      </w:r>
      <w:r w:rsidRPr="00826A7E">
        <w:rPr>
          <w:color w:val="000000"/>
        </w:rPr>
        <w:t xml:space="preserve"> of a single film design by 500%. We found that under 12 MV/m electric field, g</w:t>
      </w:r>
      <w:r w:rsidRPr="00826A7E">
        <w:rPr>
          <w:color w:val="000000"/>
          <w:vertAlign w:val="subscript"/>
        </w:rPr>
        <w:t>33</w:t>
      </w:r>
      <w:r w:rsidRPr="00826A7E">
        <w:rPr>
          <w:color w:val="000000"/>
        </w:rPr>
        <w:t xml:space="preserve"> of the 30% PVDF film reached it expected maximum value, 30% of pure PVDF.</w:t>
      </w:r>
    </w:p>
    <w:p w14:paraId="771E79A3" w14:textId="30DEAB52" w:rsidR="005505BF" w:rsidRPr="00826A7E" w:rsidRDefault="00C36827" w:rsidP="008F77C6">
      <w:pPr>
        <w:spacing w:line="480" w:lineRule="auto"/>
        <w:ind w:firstLine="720"/>
      </w:pPr>
      <w:r>
        <w:rPr>
          <w:color w:val="000000"/>
        </w:rPr>
        <w:fldChar w:fldCharType="begin"/>
      </w:r>
      <w:r>
        <w:rPr>
          <w:color w:val="000000"/>
        </w:rPr>
        <w:instrText xml:space="preserve"> REF _Ref432774977 \h </w:instrText>
      </w:r>
      <w:r>
        <w:rPr>
          <w:color w:val="000000"/>
        </w:rPr>
      </w:r>
      <w:r>
        <w:rPr>
          <w:color w:val="000000"/>
        </w:rPr>
        <w:fldChar w:fldCharType="separate"/>
      </w:r>
      <w:r w:rsidR="00F028A4" w:rsidRPr="00523FFF">
        <w:t xml:space="preserve">Figure </w:t>
      </w:r>
      <w:r w:rsidR="00F028A4">
        <w:rPr>
          <w:noProof/>
        </w:rPr>
        <w:t>28</w:t>
      </w:r>
      <w:r>
        <w:rPr>
          <w:color w:val="000000"/>
        </w:rPr>
        <w:fldChar w:fldCharType="end"/>
      </w:r>
      <w:r w:rsidR="005505BF" w:rsidRPr="00826A7E">
        <w:rPr>
          <w:color w:val="000000"/>
        </w:rPr>
        <w:t>,a represents varying voltage output of samples under  the poling electric field from 3MV/m to 12 MV/m. We were able to generate different electric fields by changing thickness of the sample. In order to get a high electric field, the sample needs to be designed thin. While the voltage output is proportional to thickness if force applied on sample is constant. So in Figure 5, even though sample polled under 12MV/m can reach the highest g</w:t>
      </w:r>
      <w:r w:rsidR="005505BF" w:rsidRPr="00826A7E">
        <w:rPr>
          <w:color w:val="000000"/>
          <w:vertAlign w:val="subscript"/>
        </w:rPr>
        <w:t>33</w:t>
      </w:r>
      <w:r w:rsidR="005505BF" w:rsidRPr="00826A7E">
        <w:rPr>
          <w:color w:val="000000"/>
        </w:rPr>
        <w:t xml:space="preserve">, it does not generate the highest voltage due to small thickness. While the sample polled under 4MV, which </w:t>
      </w:r>
      <w:r w:rsidR="005505BF" w:rsidRPr="00826A7E">
        <w:rPr>
          <w:color w:val="000000"/>
        </w:rPr>
        <w:lastRenderedPageBreak/>
        <w:t>generate more voltage not only has a relatively high g33, but also has a large thickness. We found that , in order to get high output voltage, we should take both electric field and thickness into consideration.  </w:t>
      </w:r>
    </w:p>
    <w:p w14:paraId="672D56E0" w14:textId="2810EF9E" w:rsidR="005505BF" w:rsidRPr="00826A7E" w:rsidRDefault="005505BF" w:rsidP="005505BF">
      <w:pPr>
        <w:jc w:val="center"/>
      </w:pPr>
      <w:r w:rsidRPr="00826A7E">
        <w:rPr>
          <w:noProof/>
          <w:color w:val="000000"/>
        </w:rPr>
        <w:drawing>
          <wp:inline distT="0" distB="0" distL="0" distR="0" wp14:anchorId="28EA9331" wp14:editId="65239C44">
            <wp:extent cx="2424677" cy="1887285"/>
            <wp:effectExtent l="0" t="0" r="0" b="0"/>
            <wp:docPr id="32" name="Picture 32" descr="e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ee.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25418" cy="1887862"/>
                    </a:xfrm>
                    <a:prstGeom prst="rect">
                      <a:avLst/>
                    </a:prstGeom>
                    <a:noFill/>
                    <a:ln>
                      <a:noFill/>
                    </a:ln>
                  </pic:spPr>
                </pic:pic>
              </a:graphicData>
            </a:graphic>
          </wp:inline>
        </w:drawing>
      </w:r>
      <w:r w:rsidRPr="00826A7E">
        <w:rPr>
          <w:noProof/>
          <w:color w:val="000000"/>
        </w:rPr>
        <w:drawing>
          <wp:inline distT="0" distB="0" distL="0" distR="0" wp14:anchorId="4A1D98A4" wp14:editId="6B3C4C24">
            <wp:extent cx="2451040" cy="1907807"/>
            <wp:effectExtent l="0" t="0" r="0" b="0"/>
            <wp:docPr id="33" name="Picture 33" descr="z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zgs.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52097" cy="1908630"/>
                    </a:xfrm>
                    <a:prstGeom prst="rect">
                      <a:avLst/>
                    </a:prstGeom>
                    <a:noFill/>
                    <a:ln>
                      <a:noFill/>
                    </a:ln>
                  </pic:spPr>
                </pic:pic>
              </a:graphicData>
            </a:graphic>
          </wp:inline>
        </w:drawing>
      </w:r>
    </w:p>
    <w:p w14:paraId="516AC889" w14:textId="7F7912AC" w:rsidR="005505BF" w:rsidRPr="00523FFF" w:rsidRDefault="00523FFF" w:rsidP="00523FFF">
      <w:bookmarkStart w:id="163" w:name="_Ref432774977"/>
      <w:bookmarkStart w:id="164" w:name="_Toc308026251"/>
      <w:r w:rsidRPr="00523FFF">
        <w:t xml:space="preserve">Figure </w:t>
      </w:r>
      <w:fldSimple w:instr=" SEQ Figure \* ARABIC ">
        <w:r w:rsidR="00F028A4">
          <w:rPr>
            <w:noProof/>
          </w:rPr>
          <w:t>28</w:t>
        </w:r>
      </w:fldSimple>
      <w:bookmarkEnd w:id="163"/>
      <w:r w:rsidR="005505BF" w:rsidRPr="00523FFF">
        <w:t>. Force Applied N for materials subjected to various polling voltages (figure a) and Measured g33 vs. Polling Electric Field Voltages for 30% PVDF and for Pure PVDF(figure b).</w:t>
      </w:r>
      <w:bookmarkEnd w:id="164"/>
    </w:p>
    <w:p w14:paraId="3C6B3FDB" w14:textId="77777777" w:rsidR="005505BF" w:rsidRDefault="005505BF" w:rsidP="006F1E87">
      <w:pPr>
        <w:spacing w:line="480" w:lineRule="auto"/>
      </w:pPr>
    </w:p>
    <w:p w14:paraId="01A3BF09" w14:textId="17D4D21C" w:rsidR="002C6CC2" w:rsidRPr="002C6CC2" w:rsidRDefault="00EC5C39" w:rsidP="002C6CC2">
      <w:pPr>
        <w:pStyle w:val="Heading2"/>
        <w:spacing w:line="480" w:lineRule="auto"/>
        <w:rPr>
          <w:rFonts w:ascii="Times New Roman" w:hAnsi="Times New Roman" w:cs="Times New Roman"/>
          <w:b/>
          <w:bCs/>
          <w:color w:val="auto"/>
          <w:kern w:val="32"/>
          <w:szCs w:val="24"/>
          <w:lang w:eastAsia="zh-CN"/>
        </w:rPr>
      </w:pPr>
      <w:bookmarkStart w:id="165" w:name="_Toc437011613"/>
      <w:r>
        <w:rPr>
          <w:rFonts w:ascii="Times New Roman" w:hAnsi="Times New Roman" w:cs="Times New Roman"/>
          <w:b/>
          <w:bCs/>
          <w:color w:val="auto"/>
          <w:kern w:val="32"/>
          <w:szCs w:val="24"/>
          <w:lang w:eastAsia="zh-CN"/>
        </w:rPr>
        <w:t>6</w:t>
      </w:r>
      <w:r w:rsidR="002C6CC2">
        <w:rPr>
          <w:rFonts w:ascii="Times New Roman" w:hAnsi="Times New Roman" w:cs="Times New Roman"/>
          <w:b/>
          <w:bCs/>
          <w:color w:val="auto"/>
          <w:kern w:val="32"/>
          <w:szCs w:val="24"/>
          <w:lang w:eastAsia="zh-CN"/>
        </w:rPr>
        <w:t>.5.4</w:t>
      </w:r>
      <w:r w:rsidR="002C6CC2" w:rsidRPr="000B423A">
        <w:rPr>
          <w:rFonts w:ascii="Times New Roman" w:hAnsi="Times New Roman" w:cs="Times New Roman"/>
          <w:b/>
          <w:bCs/>
          <w:color w:val="auto"/>
          <w:kern w:val="32"/>
          <w:szCs w:val="24"/>
          <w:lang w:eastAsia="zh-CN"/>
        </w:rPr>
        <w:t xml:space="preserve"> </w:t>
      </w:r>
      <w:r w:rsidR="002C6CC2">
        <w:rPr>
          <w:rFonts w:ascii="Times New Roman" w:hAnsi="Times New Roman" w:cs="Times New Roman"/>
          <w:b/>
          <w:bCs/>
          <w:color w:val="auto"/>
          <w:kern w:val="32"/>
          <w:szCs w:val="24"/>
          <w:lang w:eastAsia="zh-CN"/>
        </w:rPr>
        <w:t>Viscosity vs. % Concentration of PVDF</w:t>
      </w:r>
      <w:bookmarkEnd w:id="165"/>
    </w:p>
    <w:p w14:paraId="1D890D8E" w14:textId="77777777" w:rsidR="002C6CC2" w:rsidRPr="00826A7E" w:rsidRDefault="002C6CC2" w:rsidP="008F77C6">
      <w:pPr>
        <w:spacing w:line="480" w:lineRule="auto"/>
        <w:ind w:firstLine="720"/>
        <w:jc w:val="both"/>
      </w:pPr>
      <w:r w:rsidRPr="00826A7E">
        <w:rPr>
          <w:color w:val="000000"/>
        </w:rPr>
        <w:t>As a plan for future work, we wanted to determine the maximum amount of PVDF that could be printed with on our PuSL printer.  The maximum percent PVDF used in a given print is viscosity limited.  When the viscosity of the liquid V-Ink gets too high, the resin will no longer settle flat on the fabrication platform, without settling flat the V-Ink thickness can be so large than the curing depth.</w:t>
      </w:r>
    </w:p>
    <w:p w14:paraId="2DD9B63D" w14:textId="77777777" w:rsidR="002C6CC2" w:rsidRPr="00826A7E" w:rsidRDefault="002C6CC2" w:rsidP="002C6CC2">
      <w:pPr>
        <w:rPr>
          <w:rFonts w:eastAsia="Times New Roman"/>
        </w:rPr>
      </w:pPr>
    </w:p>
    <w:p w14:paraId="14310EBD" w14:textId="13A905FE" w:rsidR="002C6CC2" w:rsidRPr="00826A7E" w:rsidRDefault="002C6CC2" w:rsidP="002C6CC2">
      <w:pPr>
        <w:jc w:val="center"/>
      </w:pPr>
      <w:r w:rsidRPr="00826A7E">
        <w:rPr>
          <w:noProof/>
          <w:color w:val="000000"/>
        </w:rPr>
        <w:drawing>
          <wp:inline distT="0" distB="0" distL="0" distR="0" wp14:anchorId="5F0FFAC0" wp14:editId="1288CCCB">
            <wp:extent cx="2542843" cy="1979262"/>
            <wp:effectExtent l="0" t="0" r="0" b="2540"/>
            <wp:docPr id="12" name="Picture 36" descr="s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ss.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43075" cy="1979443"/>
                    </a:xfrm>
                    <a:prstGeom prst="rect">
                      <a:avLst/>
                    </a:prstGeom>
                    <a:noFill/>
                    <a:ln>
                      <a:noFill/>
                    </a:ln>
                  </pic:spPr>
                </pic:pic>
              </a:graphicData>
            </a:graphic>
          </wp:inline>
        </w:drawing>
      </w:r>
      <w:r w:rsidRPr="00826A7E">
        <w:rPr>
          <w:noProof/>
          <w:color w:val="000000"/>
        </w:rPr>
        <w:drawing>
          <wp:inline distT="0" distB="0" distL="0" distR="0" wp14:anchorId="03137C02" wp14:editId="250E0333">
            <wp:extent cx="2437171" cy="1897011"/>
            <wp:effectExtent l="0" t="0" r="1270" b="8255"/>
            <wp:docPr id="37" name="Picture 37" descr="nn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nnnn.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8067" cy="1897708"/>
                    </a:xfrm>
                    <a:prstGeom prst="rect">
                      <a:avLst/>
                    </a:prstGeom>
                    <a:noFill/>
                    <a:ln>
                      <a:noFill/>
                    </a:ln>
                  </pic:spPr>
                </pic:pic>
              </a:graphicData>
            </a:graphic>
          </wp:inline>
        </w:drawing>
      </w:r>
    </w:p>
    <w:p w14:paraId="4B55BCCA" w14:textId="77777777" w:rsidR="008F77C6" w:rsidRDefault="00523FFF" w:rsidP="008F77C6">
      <w:bookmarkStart w:id="166" w:name="_Ref432774940"/>
      <w:bookmarkStart w:id="167" w:name="_Toc308026252"/>
      <w:r w:rsidRPr="00523FFF">
        <w:lastRenderedPageBreak/>
        <w:t xml:space="preserve">Figure </w:t>
      </w:r>
      <w:fldSimple w:instr=" SEQ Figure \* ARABIC ">
        <w:r w:rsidR="00F028A4">
          <w:rPr>
            <w:noProof/>
          </w:rPr>
          <w:t>29</w:t>
        </w:r>
      </w:fldSimple>
      <w:bookmarkEnd w:id="166"/>
      <w:r w:rsidR="002C6CC2" w:rsidRPr="00523FFF">
        <w:t>. Complex viscosity for materials subjected to various angular frequency (figure a) and complex viscosity for various percentage of PVDF (figure b)</w:t>
      </w:r>
      <w:bookmarkEnd w:id="167"/>
    </w:p>
    <w:p w14:paraId="1760523B" w14:textId="333861B5" w:rsidR="002C6CC2" w:rsidRPr="008F77C6" w:rsidRDefault="002C6CC2" w:rsidP="008F77C6">
      <w:pPr>
        <w:spacing w:line="480" w:lineRule="auto"/>
      </w:pPr>
      <w:r w:rsidRPr="00826A7E">
        <w:rPr>
          <w:rFonts w:eastAsia="Times New Roman"/>
        </w:rPr>
        <w:br/>
      </w:r>
      <w:r w:rsidR="00B25074" w:rsidRPr="00826A7E">
        <w:rPr>
          <w:rFonts w:eastAsia="Times New Roman"/>
          <w:color w:val="000000"/>
        </w:rPr>
        <w:t xml:space="preserve">           </w:t>
      </w:r>
      <w:r w:rsidRPr="00826A7E">
        <w:rPr>
          <w:rFonts w:eastAsia="Times New Roman"/>
          <w:color w:val="000000"/>
        </w:rPr>
        <w:t xml:space="preserve">The graph of Viscosity vs. Temperature and PVDF % demonstrates the viscosities of the materials we have been printing with on our projection system.  A viscosity below 100 Pa.s is required for successful printing on our projection microstereolithography machine.  This information informed our initial tests such that a maximum concentration of 35% PVDF was used at room temperature.  As shown in </w:t>
      </w:r>
      <w:r w:rsidR="00C36827">
        <w:rPr>
          <w:rFonts w:eastAsia="Times New Roman"/>
          <w:color w:val="000000"/>
        </w:rPr>
        <w:fldChar w:fldCharType="begin"/>
      </w:r>
      <w:r w:rsidR="00C36827">
        <w:rPr>
          <w:rFonts w:eastAsia="Times New Roman"/>
          <w:color w:val="000000"/>
        </w:rPr>
        <w:instrText xml:space="preserve"> REF _Ref432774940 \h </w:instrText>
      </w:r>
      <w:r w:rsidR="00C36827">
        <w:rPr>
          <w:rFonts w:eastAsia="Times New Roman"/>
          <w:color w:val="000000"/>
        </w:rPr>
      </w:r>
      <w:r w:rsidR="00C36827">
        <w:rPr>
          <w:rFonts w:eastAsia="Times New Roman"/>
          <w:color w:val="000000"/>
        </w:rPr>
        <w:fldChar w:fldCharType="separate"/>
      </w:r>
      <w:r w:rsidR="00F028A4" w:rsidRPr="00523FFF">
        <w:t xml:space="preserve">Figure </w:t>
      </w:r>
      <w:r w:rsidR="00F028A4">
        <w:rPr>
          <w:noProof/>
        </w:rPr>
        <w:t>29</w:t>
      </w:r>
      <w:r w:rsidR="00C36827">
        <w:rPr>
          <w:rFonts w:eastAsia="Times New Roman"/>
          <w:color w:val="000000"/>
        </w:rPr>
        <w:fldChar w:fldCharType="end"/>
      </w:r>
      <w:r w:rsidRPr="00826A7E">
        <w:rPr>
          <w:rFonts w:eastAsia="Times New Roman"/>
          <w:color w:val="000000"/>
        </w:rPr>
        <w:t>, we also found that the viscosity of resin will increase dramatically when concentration of PVDF goes beyond 37%. The tenfold increase in viscosity measured when PVDF concentration reached 40% PVDF disabled the PuSL printer’s ability to focus and caused a total fabrication failure.</w:t>
      </w:r>
    </w:p>
    <w:p w14:paraId="30286256" w14:textId="77777777" w:rsidR="002C6CC2" w:rsidRDefault="002C6CC2" w:rsidP="006F1E87">
      <w:pPr>
        <w:spacing w:line="480" w:lineRule="auto"/>
      </w:pPr>
    </w:p>
    <w:p w14:paraId="53A14EDA" w14:textId="74C8CC37" w:rsidR="00B25074" w:rsidRPr="002C6CC2" w:rsidRDefault="00EC5C39" w:rsidP="00B25074">
      <w:pPr>
        <w:pStyle w:val="Heading2"/>
        <w:spacing w:line="480" w:lineRule="auto"/>
        <w:rPr>
          <w:rFonts w:ascii="Times New Roman" w:hAnsi="Times New Roman" w:cs="Times New Roman"/>
          <w:b/>
          <w:bCs/>
          <w:color w:val="auto"/>
          <w:kern w:val="32"/>
          <w:szCs w:val="24"/>
          <w:lang w:eastAsia="zh-CN"/>
        </w:rPr>
      </w:pPr>
      <w:bookmarkStart w:id="168" w:name="_Toc437011614"/>
      <w:r>
        <w:rPr>
          <w:rFonts w:ascii="Times New Roman" w:hAnsi="Times New Roman" w:cs="Times New Roman"/>
          <w:b/>
          <w:bCs/>
          <w:color w:val="auto"/>
          <w:kern w:val="32"/>
          <w:szCs w:val="24"/>
          <w:lang w:eastAsia="zh-CN"/>
        </w:rPr>
        <w:t>6</w:t>
      </w:r>
      <w:r w:rsidR="00B25074">
        <w:rPr>
          <w:rFonts w:ascii="Times New Roman" w:hAnsi="Times New Roman" w:cs="Times New Roman"/>
          <w:b/>
          <w:bCs/>
          <w:color w:val="auto"/>
          <w:kern w:val="32"/>
          <w:szCs w:val="24"/>
          <w:lang w:eastAsia="zh-CN"/>
        </w:rPr>
        <w:t>.5.5</w:t>
      </w:r>
      <w:r w:rsidR="00B25074" w:rsidRPr="000B423A">
        <w:rPr>
          <w:rFonts w:ascii="Times New Roman" w:hAnsi="Times New Roman" w:cs="Times New Roman"/>
          <w:b/>
          <w:bCs/>
          <w:color w:val="auto"/>
          <w:kern w:val="32"/>
          <w:szCs w:val="24"/>
          <w:lang w:eastAsia="zh-CN"/>
        </w:rPr>
        <w:t xml:space="preserve"> </w:t>
      </w:r>
      <w:r w:rsidR="00B25074">
        <w:rPr>
          <w:rFonts w:ascii="Times New Roman" w:hAnsi="Times New Roman" w:cs="Times New Roman"/>
          <w:b/>
          <w:bCs/>
          <w:color w:val="auto"/>
          <w:kern w:val="32"/>
          <w:szCs w:val="24"/>
          <w:lang w:eastAsia="zh-CN"/>
        </w:rPr>
        <w:t>Experimental Verification of Suspension</w:t>
      </w:r>
      <w:bookmarkEnd w:id="168"/>
    </w:p>
    <w:p w14:paraId="2B40B1BC" w14:textId="4D27A6F2" w:rsidR="00BA1D0C" w:rsidRPr="00826A7E" w:rsidRDefault="00BA1D0C" w:rsidP="008F77C6">
      <w:pPr>
        <w:spacing w:line="480" w:lineRule="auto"/>
        <w:ind w:firstLine="720"/>
        <w:jc w:val="both"/>
      </w:pPr>
      <w:r w:rsidRPr="00826A7E">
        <w:rPr>
          <w:color w:val="000000"/>
        </w:rPr>
        <w:t xml:space="preserve">To verify that this material was a suspension and not a solution we tested the viscosity of this material over time and measured the quantity of viscosity change between tests. The data in </w:t>
      </w:r>
      <w:r w:rsidR="00B570D2">
        <w:rPr>
          <w:color w:val="000000"/>
        </w:rPr>
        <w:fldChar w:fldCharType="begin"/>
      </w:r>
      <w:r w:rsidR="00B570D2">
        <w:rPr>
          <w:color w:val="000000"/>
        </w:rPr>
        <w:instrText xml:space="preserve"> REF _Ref432775092 \h </w:instrText>
      </w:r>
      <w:r w:rsidR="00B570D2">
        <w:rPr>
          <w:color w:val="000000"/>
        </w:rPr>
      </w:r>
      <w:r w:rsidR="00B570D2">
        <w:rPr>
          <w:color w:val="000000"/>
        </w:rPr>
        <w:fldChar w:fldCharType="separate"/>
      </w:r>
      <w:r w:rsidR="00F028A4" w:rsidRPr="00B570D2">
        <w:t xml:space="preserve">Figure </w:t>
      </w:r>
      <w:r w:rsidR="00F028A4">
        <w:rPr>
          <w:noProof/>
        </w:rPr>
        <w:t>30</w:t>
      </w:r>
      <w:r w:rsidR="00B570D2">
        <w:rPr>
          <w:color w:val="000000"/>
        </w:rPr>
        <w:fldChar w:fldCharType="end"/>
      </w:r>
      <w:r w:rsidRPr="00826A7E">
        <w:rPr>
          <w:color w:val="000000"/>
        </w:rPr>
        <w:t xml:space="preserve"> demonstrates that the rheology machine not only measures the viscosity, but also quickly separates the suspension. </w:t>
      </w:r>
    </w:p>
    <w:p w14:paraId="6BEF4040" w14:textId="77777777" w:rsidR="00BA1D0C" w:rsidRPr="00BA1D0C" w:rsidRDefault="00BA1D0C" w:rsidP="00BA1D0C">
      <w:pPr>
        <w:rPr>
          <w:rFonts w:ascii="Times" w:eastAsia="Times New Roman" w:hAnsi="Times"/>
          <w:sz w:val="20"/>
          <w:szCs w:val="20"/>
        </w:rPr>
      </w:pPr>
    </w:p>
    <w:p w14:paraId="5480D7FA" w14:textId="17315467" w:rsidR="00BA1D0C" w:rsidRPr="00BA1D0C" w:rsidRDefault="00BA1D0C" w:rsidP="00B25074">
      <w:pPr>
        <w:jc w:val="center"/>
        <w:rPr>
          <w:rFonts w:ascii="Times" w:hAnsi="Times"/>
          <w:sz w:val="20"/>
          <w:szCs w:val="20"/>
        </w:rPr>
      </w:pPr>
      <w:r>
        <w:rPr>
          <w:rFonts w:ascii="Arial" w:hAnsi="Arial" w:cs="Arial"/>
          <w:noProof/>
          <w:color w:val="000000"/>
          <w:sz w:val="22"/>
          <w:szCs w:val="22"/>
        </w:rPr>
        <w:drawing>
          <wp:inline distT="0" distB="0" distL="0" distR="0" wp14:anchorId="18E75928" wp14:editId="3754CB10">
            <wp:extent cx="2566597" cy="1997751"/>
            <wp:effectExtent l="0" t="0" r="0" b="8890"/>
            <wp:docPr id="40" name="Picture 40" descr="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v.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67619" cy="1998546"/>
                    </a:xfrm>
                    <a:prstGeom prst="rect">
                      <a:avLst/>
                    </a:prstGeom>
                    <a:noFill/>
                    <a:ln>
                      <a:noFill/>
                    </a:ln>
                  </pic:spPr>
                </pic:pic>
              </a:graphicData>
            </a:graphic>
          </wp:inline>
        </w:drawing>
      </w:r>
      <w:r>
        <w:rPr>
          <w:rFonts w:ascii="Arial" w:hAnsi="Arial" w:cs="Arial"/>
          <w:noProof/>
          <w:color w:val="000000"/>
          <w:sz w:val="22"/>
          <w:szCs w:val="22"/>
        </w:rPr>
        <w:drawing>
          <wp:inline distT="0" distB="0" distL="0" distR="0" wp14:anchorId="7E5414B8" wp14:editId="18AF5CDF">
            <wp:extent cx="2571238" cy="2001364"/>
            <wp:effectExtent l="0" t="0" r="0" b="5715"/>
            <wp:docPr id="17" name="Picture 41" descr="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v2.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571474" cy="2001548"/>
                    </a:xfrm>
                    <a:prstGeom prst="rect">
                      <a:avLst/>
                    </a:prstGeom>
                    <a:noFill/>
                    <a:ln>
                      <a:noFill/>
                    </a:ln>
                  </pic:spPr>
                </pic:pic>
              </a:graphicData>
            </a:graphic>
          </wp:inline>
        </w:drawing>
      </w:r>
    </w:p>
    <w:p w14:paraId="6DEA6E0E" w14:textId="35682155" w:rsidR="00BA1D0C" w:rsidRPr="00B570D2" w:rsidRDefault="00B570D2" w:rsidP="00B570D2">
      <w:bookmarkStart w:id="169" w:name="_Ref432775092"/>
      <w:bookmarkStart w:id="170" w:name="_Toc308026253"/>
      <w:r w:rsidRPr="00B570D2">
        <w:lastRenderedPageBreak/>
        <w:t xml:space="preserve">Figure </w:t>
      </w:r>
      <w:fldSimple w:instr=" SEQ Figure \* ARABIC ">
        <w:r w:rsidR="00F028A4">
          <w:rPr>
            <w:noProof/>
          </w:rPr>
          <w:t>30</w:t>
        </w:r>
      </w:fldSimple>
      <w:bookmarkEnd w:id="169"/>
      <w:r w:rsidR="00BA1D0C" w:rsidRPr="00B570D2">
        <w:t>. Complex viscosity for 40% PVDF over 32 minutes (figure a) and  Complex viscosity for 30% PVDF over 31 minutes (figure b)</w:t>
      </w:r>
      <w:bookmarkEnd w:id="170"/>
    </w:p>
    <w:p w14:paraId="558CFFED" w14:textId="77777777" w:rsidR="00BA1D0C" w:rsidRPr="00826A7E" w:rsidRDefault="00BA1D0C" w:rsidP="00BA1D0C">
      <w:pPr>
        <w:rPr>
          <w:rFonts w:eastAsia="Times New Roman"/>
        </w:rPr>
      </w:pPr>
    </w:p>
    <w:p w14:paraId="1D431638" w14:textId="77777777" w:rsidR="00BA1D0C" w:rsidRPr="00826A7E" w:rsidRDefault="00BA1D0C" w:rsidP="008F77C6">
      <w:pPr>
        <w:spacing w:line="480" w:lineRule="auto"/>
        <w:ind w:firstLine="720"/>
        <w:jc w:val="both"/>
      </w:pPr>
      <w:r w:rsidRPr="00826A7E">
        <w:rPr>
          <w:color w:val="000000"/>
        </w:rPr>
        <w:t xml:space="preserve">Under four tests the material separated gradually and was measured as less viscous. Each test was performed under identical conditions. 40% PVDF, 50um separation gap, and at room temperature. A similar test was performed on 30% PVDF resin. The data shown in Figure 7 demonstrates the similar separation trend of materials. One reason for this behavior is the close matching between the densities of HDDA (1.01g/cm^3)(9), DEF, and PVDF (1.78g/cm^3 - Google). After separation, mixing the resin for 5 minutes re-creates the suspension and enables consistent properties. </w:t>
      </w:r>
    </w:p>
    <w:p w14:paraId="31B82422" w14:textId="77777777" w:rsidR="00BA1D0C" w:rsidRPr="00826A7E" w:rsidRDefault="00BA1D0C" w:rsidP="008F77C6">
      <w:pPr>
        <w:spacing w:line="480" w:lineRule="auto"/>
        <w:ind w:firstLine="720"/>
        <w:jc w:val="both"/>
      </w:pPr>
      <w:r w:rsidRPr="00826A7E">
        <w:rPr>
          <w:color w:val="000000"/>
        </w:rPr>
        <w:t xml:space="preserve">To further demonstrate the suspension properties of this material, a time-lapse video of the material through a transparent beaker was collected using a Nikon 5000 DSLR camera. The goal of this test was to determine the amount of time required for the suspension to separate.  The entire time-lapse video is included in the supplemental materials and a series of six images between up to six hours after the time of mixture is displayed in Figure 8. </w:t>
      </w:r>
    </w:p>
    <w:p w14:paraId="004EF244" w14:textId="2791ABF7" w:rsidR="00BA1D0C" w:rsidRPr="00BA1D0C" w:rsidRDefault="00BA1D0C" w:rsidP="00BA1D0C">
      <w:pPr>
        <w:jc w:val="center"/>
        <w:rPr>
          <w:rFonts w:ascii="Times" w:hAnsi="Times"/>
          <w:sz w:val="20"/>
          <w:szCs w:val="20"/>
        </w:rPr>
      </w:pPr>
      <w:r>
        <w:rPr>
          <w:rFonts w:ascii="Arial" w:hAnsi="Arial" w:cs="Arial"/>
          <w:noProof/>
          <w:color w:val="000000"/>
          <w:sz w:val="22"/>
          <w:szCs w:val="22"/>
        </w:rPr>
        <w:lastRenderedPageBreak/>
        <w:drawing>
          <wp:inline distT="0" distB="0" distL="0" distR="0" wp14:anchorId="7AABC8BB" wp14:editId="1D5DF251">
            <wp:extent cx="4264173" cy="4733321"/>
            <wp:effectExtent l="0" t="0" r="0" b="0"/>
            <wp:docPr id="42" name="Picture 42" descr="eparationFig 48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parationFig 48h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64695" cy="4733900"/>
                    </a:xfrm>
                    <a:prstGeom prst="rect">
                      <a:avLst/>
                    </a:prstGeom>
                    <a:noFill/>
                    <a:ln>
                      <a:noFill/>
                    </a:ln>
                  </pic:spPr>
                </pic:pic>
              </a:graphicData>
            </a:graphic>
          </wp:inline>
        </w:drawing>
      </w:r>
    </w:p>
    <w:p w14:paraId="6FB0B9DF" w14:textId="77777777" w:rsidR="00BA1D0C" w:rsidRPr="00BA1D0C" w:rsidRDefault="00BA1D0C" w:rsidP="00BA1D0C">
      <w:pPr>
        <w:rPr>
          <w:rFonts w:ascii="Times" w:eastAsia="Times New Roman" w:hAnsi="Times"/>
          <w:sz w:val="20"/>
          <w:szCs w:val="20"/>
        </w:rPr>
      </w:pPr>
    </w:p>
    <w:p w14:paraId="69D78F6E" w14:textId="3AD050C2" w:rsidR="00BA1D0C" w:rsidRPr="00B570D2" w:rsidRDefault="00B570D2" w:rsidP="008F77C6">
      <w:bookmarkStart w:id="171" w:name="_Toc308026254"/>
      <w:r w:rsidRPr="00B570D2">
        <w:t xml:space="preserve">Figure </w:t>
      </w:r>
      <w:fldSimple w:instr=" SEQ Figure \* ARABIC ">
        <w:r w:rsidR="00F028A4">
          <w:rPr>
            <w:noProof/>
          </w:rPr>
          <w:t>31</w:t>
        </w:r>
      </w:fldSimple>
      <w:r w:rsidRPr="00B570D2">
        <w:t>.</w:t>
      </w:r>
      <w:r w:rsidR="00BA1D0C" w:rsidRPr="00B570D2">
        <w:t xml:space="preserve"> Optical Images of 60ml beaker mixtures of material.  Left beaker contains 15% PVDF V-Ink and the right beaker contains 15% PVDF V-Ink with 8 grams of added surfactant.  Even after 7 hours and 15 minutes, PVDF particles in the left beaker are still dispersed throughout the material.  Significant ‘settling’ of the material can be noticed by 60 minutes after the V-ink material is mixedremains quite stable between 2 and 7 hours when compared with the material with added surfactant (right).</w:t>
      </w:r>
      <w:bookmarkEnd w:id="171"/>
      <w:r w:rsidR="00BA1D0C" w:rsidRPr="00B570D2">
        <w:t xml:space="preserve"> </w:t>
      </w:r>
    </w:p>
    <w:p w14:paraId="0DA65B16" w14:textId="77777777" w:rsidR="00BA1D0C" w:rsidRPr="00826A7E" w:rsidRDefault="00BA1D0C" w:rsidP="008F77C6">
      <w:pPr>
        <w:spacing w:line="480" w:lineRule="auto"/>
        <w:rPr>
          <w:rFonts w:eastAsia="Times New Roman"/>
        </w:rPr>
      </w:pPr>
      <w:r w:rsidRPr="00826A7E">
        <w:rPr>
          <w:rFonts w:eastAsia="Times New Roman"/>
        </w:rPr>
        <w:br/>
      </w:r>
      <w:r w:rsidRPr="00826A7E">
        <w:rPr>
          <w:rFonts w:eastAsia="Times New Roman"/>
          <w:color w:val="000000"/>
        </w:rPr>
        <w:t xml:space="preserve">This time lapse demonstrates that a significant portion of the V-Ink material separates after the first hour.  Between hours 1 and 7, the material remains highly stable with clear quantities of PVDF particles suspended in the resin.  The added surfactant added in the right beaker accelerates the separation and a clear difference can be noted between the transparency of the right and left beakers.  We can also be confident that PVDF particles still remain suspended in </w:t>
      </w:r>
      <w:r w:rsidRPr="00826A7E">
        <w:rPr>
          <w:rFonts w:eastAsia="Times New Roman"/>
          <w:color w:val="000000"/>
        </w:rPr>
        <w:lastRenderedPageBreak/>
        <w:t xml:space="preserve">the material even after long time durations based on our fabrication outcome for St. Basil’s Cathedral (Figure 9.)  SEM Images of the top of the towers (Figure 9 c,d, and e) clearly show PVDF particles suspended within the material.  The complete St. Basil’s Cathedral print took over 10 hours and the material remained un-mixed during that period of time. </w:t>
      </w:r>
    </w:p>
    <w:p w14:paraId="7E5EBD2A" w14:textId="77777777" w:rsidR="00BA1D0C" w:rsidRDefault="00BA1D0C" w:rsidP="006F1E87">
      <w:pPr>
        <w:spacing w:line="480" w:lineRule="auto"/>
      </w:pPr>
    </w:p>
    <w:p w14:paraId="4BD7063F" w14:textId="5D6C53B3" w:rsidR="00B25074" w:rsidRPr="002C6CC2" w:rsidRDefault="00EC5C39" w:rsidP="00B25074">
      <w:pPr>
        <w:pStyle w:val="Heading2"/>
        <w:spacing w:line="480" w:lineRule="auto"/>
        <w:rPr>
          <w:rFonts w:ascii="Times New Roman" w:hAnsi="Times New Roman" w:cs="Times New Roman"/>
          <w:b/>
          <w:bCs/>
          <w:color w:val="auto"/>
          <w:kern w:val="32"/>
          <w:szCs w:val="24"/>
          <w:lang w:eastAsia="zh-CN"/>
        </w:rPr>
      </w:pPr>
      <w:bookmarkStart w:id="172" w:name="_Toc437011615"/>
      <w:r>
        <w:rPr>
          <w:rFonts w:ascii="Times New Roman" w:hAnsi="Times New Roman" w:cs="Times New Roman"/>
          <w:b/>
          <w:bCs/>
          <w:color w:val="auto"/>
          <w:kern w:val="32"/>
          <w:szCs w:val="24"/>
          <w:lang w:eastAsia="zh-CN"/>
        </w:rPr>
        <w:t>6</w:t>
      </w:r>
      <w:r w:rsidR="00B25074">
        <w:rPr>
          <w:rFonts w:ascii="Times New Roman" w:hAnsi="Times New Roman" w:cs="Times New Roman"/>
          <w:b/>
          <w:bCs/>
          <w:color w:val="auto"/>
          <w:kern w:val="32"/>
          <w:szCs w:val="24"/>
          <w:lang w:eastAsia="zh-CN"/>
        </w:rPr>
        <w:t>.5.6</w:t>
      </w:r>
      <w:r w:rsidR="00B25074" w:rsidRPr="000B423A">
        <w:rPr>
          <w:rFonts w:ascii="Times New Roman" w:hAnsi="Times New Roman" w:cs="Times New Roman"/>
          <w:b/>
          <w:bCs/>
          <w:color w:val="auto"/>
          <w:kern w:val="32"/>
          <w:szCs w:val="24"/>
          <w:lang w:eastAsia="zh-CN"/>
        </w:rPr>
        <w:t xml:space="preserve"> </w:t>
      </w:r>
      <w:r w:rsidR="00B25074">
        <w:rPr>
          <w:rFonts w:ascii="Times New Roman" w:hAnsi="Times New Roman" w:cs="Times New Roman"/>
          <w:b/>
          <w:bCs/>
          <w:color w:val="auto"/>
          <w:kern w:val="32"/>
          <w:szCs w:val="24"/>
          <w:lang w:eastAsia="zh-CN"/>
        </w:rPr>
        <w:t>Experimental Demonstration of High Resolution: St. Basil’s Cathedral</w:t>
      </w:r>
      <w:bookmarkEnd w:id="172"/>
    </w:p>
    <w:p w14:paraId="68865ACC" w14:textId="4F7BF457" w:rsidR="00B25074" w:rsidRPr="00826A7E" w:rsidRDefault="00B25074" w:rsidP="008F77C6">
      <w:pPr>
        <w:spacing w:line="480" w:lineRule="auto"/>
        <w:jc w:val="both"/>
      </w:pPr>
      <w:r w:rsidRPr="00B25074">
        <w:rPr>
          <w:rFonts w:ascii="Arial" w:hAnsi="Arial" w:cs="Arial"/>
          <w:color w:val="000000"/>
          <w:sz w:val="22"/>
          <w:szCs w:val="22"/>
        </w:rPr>
        <w:tab/>
      </w:r>
      <w:r w:rsidRPr="00826A7E">
        <w:rPr>
          <w:color w:val="000000"/>
        </w:rPr>
        <w:t>To Demonstrate High Resolution Capabilities with this new V-Ink material.  St. Basil’s Cathedral (</w:t>
      </w:r>
      <w:r w:rsidR="00B570D2">
        <w:rPr>
          <w:color w:val="000000"/>
        </w:rPr>
        <w:fldChar w:fldCharType="begin"/>
      </w:r>
      <w:r w:rsidR="00B570D2">
        <w:rPr>
          <w:color w:val="000000"/>
        </w:rPr>
        <w:instrText xml:space="preserve"> REF _Ref432775163 \h </w:instrText>
      </w:r>
      <w:r w:rsidR="00B570D2">
        <w:rPr>
          <w:color w:val="000000"/>
        </w:rPr>
      </w:r>
      <w:r w:rsidR="00B570D2">
        <w:rPr>
          <w:color w:val="000000"/>
        </w:rPr>
        <w:fldChar w:fldCharType="separate"/>
      </w:r>
      <w:r w:rsidR="00F028A4" w:rsidRPr="00B570D2">
        <w:t xml:space="preserve">Figure </w:t>
      </w:r>
      <w:r w:rsidR="00F028A4">
        <w:rPr>
          <w:noProof/>
        </w:rPr>
        <w:t>32</w:t>
      </w:r>
      <w:r w:rsidR="00B570D2">
        <w:rPr>
          <w:color w:val="000000"/>
        </w:rPr>
        <w:fldChar w:fldCharType="end"/>
      </w:r>
      <w:r w:rsidRPr="00826A7E">
        <w:rPr>
          <w:color w:val="000000"/>
        </w:rPr>
        <w:t>) was fabricated with 7um pixel resolution.  Figure 9,a shows an optical microscopy image, focused on the central tower with six of the adjacent towers clearly in view.  One unique feature of St. Basil’s Cathedral are the various surface finishes of each tower and in both the optical and SEM images even these small details can clearly be identified.   Figure 9,b demonstrates a top-down image of St. Basil’s Cathedral.  Figures 9 c,d, and e show the layer resolution of this printing technology at 50um and 10um magnification.  The integrated PVDF particles suspended uniformly throughout this material can clearly be seen.  </w:t>
      </w:r>
    </w:p>
    <w:p w14:paraId="05562DC3" w14:textId="4EEAC591" w:rsidR="00B25074" w:rsidRPr="00B25074" w:rsidRDefault="00B25074" w:rsidP="00B25074">
      <w:pPr>
        <w:jc w:val="center"/>
        <w:rPr>
          <w:rFonts w:ascii="Times" w:hAnsi="Times"/>
          <w:sz w:val="20"/>
          <w:szCs w:val="20"/>
        </w:rPr>
      </w:pPr>
      <w:r>
        <w:rPr>
          <w:rFonts w:ascii="Arial" w:hAnsi="Arial" w:cs="Arial"/>
          <w:noProof/>
          <w:color w:val="000000"/>
          <w:sz w:val="22"/>
          <w:szCs w:val="22"/>
        </w:rPr>
        <w:lastRenderedPageBreak/>
        <w:drawing>
          <wp:inline distT="0" distB="0" distL="0" distR="0" wp14:anchorId="7C2C2395" wp14:editId="4AEB3D21">
            <wp:extent cx="3714608" cy="3945194"/>
            <wp:effectExtent l="0" t="0" r="0" b="0"/>
            <wp:docPr id="46" name="Picture 46" descr="iezo St Basils Cath SEM Figur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iezo St Basils Cath SEM Figure-01.png"/>
                    <pic:cNvPicPr>
                      <a:picLocks noChangeAspect="1" noChangeArrowheads="1"/>
                    </pic:cNvPicPr>
                  </pic:nvPicPr>
                  <pic:blipFill rotWithShape="1">
                    <a:blip r:embed="rId62">
                      <a:extLst>
                        <a:ext uri="{28A0092B-C50C-407E-A947-70E740481C1C}">
                          <a14:useLocalDpi xmlns:a14="http://schemas.microsoft.com/office/drawing/2010/main" val="0"/>
                        </a:ext>
                      </a:extLst>
                    </a:blip>
                    <a:srcRect b="20358"/>
                    <a:stretch/>
                  </pic:blipFill>
                  <pic:spPr bwMode="auto">
                    <a:xfrm>
                      <a:off x="0" y="0"/>
                      <a:ext cx="3715569" cy="3946215"/>
                    </a:xfrm>
                    <a:prstGeom prst="rect">
                      <a:avLst/>
                    </a:prstGeom>
                    <a:noFill/>
                    <a:ln>
                      <a:noFill/>
                    </a:ln>
                    <a:extLst>
                      <a:ext uri="{53640926-AAD7-44D8-BBD7-CCE9431645EC}">
                        <a14:shadowObscured xmlns:a14="http://schemas.microsoft.com/office/drawing/2010/main"/>
                      </a:ext>
                    </a:extLst>
                  </pic:spPr>
                </pic:pic>
              </a:graphicData>
            </a:graphic>
          </wp:inline>
        </w:drawing>
      </w:r>
    </w:p>
    <w:p w14:paraId="562649A9" w14:textId="5636F5ED" w:rsidR="00B25074" w:rsidRPr="00B570D2" w:rsidRDefault="00B570D2" w:rsidP="00B570D2">
      <w:pPr>
        <w:jc w:val="center"/>
      </w:pPr>
      <w:bookmarkStart w:id="173" w:name="_Ref432775163"/>
      <w:bookmarkStart w:id="174" w:name="_Toc308026255"/>
      <w:r w:rsidRPr="00B570D2">
        <w:t xml:space="preserve">Figure </w:t>
      </w:r>
      <w:fldSimple w:instr=" SEQ Figure \* ARABIC ">
        <w:r w:rsidR="00F028A4">
          <w:rPr>
            <w:noProof/>
          </w:rPr>
          <w:t>32</w:t>
        </w:r>
      </w:fldSimple>
      <w:bookmarkEnd w:id="173"/>
      <w:r w:rsidR="00B25074" w:rsidRPr="00B570D2">
        <w:t>. Scanning Electron Microscopy Images of St. Basil’s Cathedral.</w:t>
      </w:r>
      <w:bookmarkEnd w:id="174"/>
    </w:p>
    <w:p w14:paraId="7C30D8F9" w14:textId="77777777" w:rsidR="00BA1D0C" w:rsidRDefault="00BA1D0C" w:rsidP="006F1E87">
      <w:pPr>
        <w:spacing w:line="480" w:lineRule="auto"/>
      </w:pPr>
    </w:p>
    <w:p w14:paraId="7502135F" w14:textId="3F46F2A0" w:rsidR="00B25074" w:rsidRPr="002C6CC2" w:rsidRDefault="00EC5C39" w:rsidP="00B25074">
      <w:pPr>
        <w:pStyle w:val="Heading2"/>
        <w:spacing w:line="480" w:lineRule="auto"/>
        <w:rPr>
          <w:rFonts w:ascii="Times New Roman" w:hAnsi="Times New Roman" w:cs="Times New Roman"/>
          <w:b/>
          <w:bCs/>
          <w:color w:val="auto"/>
          <w:kern w:val="32"/>
          <w:szCs w:val="24"/>
          <w:lang w:eastAsia="zh-CN"/>
        </w:rPr>
      </w:pPr>
      <w:bookmarkStart w:id="175" w:name="_Toc437011616"/>
      <w:r>
        <w:rPr>
          <w:rFonts w:ascii="Times New Roman" w:hAnsi="Times New Roman" w:cs="Times New Roman"/>
          <w:b/>
          <w:bCs/>
          <w:color w:val="auto"/>
          <w:kern w:val="32"/>
          <w:szCs w:val="24"/>
          <w:lang w:eastAsia="zh-CN"/>
        </w:rPr>
        <w:t>6</w:t>
      </w:r>
      <w:r w:rsidR="00B25074">
        <w:rPr>
          <w:rFonts w:ascii="Times New Roman" w:hAnsi="Times New Roman" w:cs="Times New Roman"/>
          <w:b/>
          <w:bCs/>
          <w:color w:val="auto"/>
          <w:kern w:val="32"/>
          <w:szCs w:val="24"/>
          <w:lang w:eastAsia="zh-CN"/>
        </w:rPr>
        <w:t>.6</w:t>
      </w:r>
      <w:r w:rsidR="00B25074" w:rsidRPr="000B423A">
        <w:rPr>
          <w:rFonts w:ascii="Times New Roman" w:hAnsi="Times New Roman" w:cs="Times New Roman"/>
          <w:b/>
          <w:bCs/>
          <w:color w:val="auto"/>
          <w:kern w:val="32"/>
          <w:szCs w:val="24"/>
          <w:lang w:eastAsia="zh-CN"/>
        </w:rPr>
        <w:t xml:space="preserve"> </w:t>
      </w:r>
      <w:r w:rsidR="00B25074">
        <w:rPr>
          <w:rFonts w:ascii="Times New Roman" w:hAnsi="Times New Roman" w:cs="Times New Roman"/>
          <w:b/>
          <w:bCs/>
          <w:color w:val="auto"/>
          <w:kern w:val="32"/>
          <w:szCs w:val="24"/>
          <w:lang w:eastAsia="zh-CN"/>
        </w:rPr>
        <w:t>Recommended Next Steps in Piezoelectric Material Development</w:t>
      </w:r>
      <w:bookmarkEnd w:id="175"/>
    </w:p>
    <w:p w14:paraId="546B173D" w14:textId="77777777" w:rsidR="00B25074" w:rsidRPr="00826A7E" w:rsidRDefault="00B25074" w:rsidP="008F77C6">
      <w:pPr>
        <w:spacing w:line="480" w:lineRule="auto"/>
        <w:rPr>
          <w:rFonts w:eastAsia="Times New Roman"/>
        </w:rPr>
      </w:pPr>
      <w:r w:rsidRPr="00826A7E">
        <w:tab/>
      </w:r>
      <w:r w:rsidRPr="00826A7E">
        <w:rPr>
          <w:rFonts w:eastAsia="Times New Roman"/>
          <w:color w:val="000000"/>
        </w:rPr>
        <w:t xml:space="preserve">Additional work will be done to further increase the piezoelectric properties such as heating 30-50wt.% concentration PVDF material. Heating reduces the effective viscosity within the fabrication range, thus enabling successful printing.  Additional printing with this material will be performed on a CLIP (continuous liquid interface production) printer that we are constructing and this new printer will be compatible with higher viscosity materials. Pairing those two advancements will enable faster printing and a significant increase of piezoelectric properties. To further increase the effective piezoelectric properties of PVDF polymers, a mechanical to electrical enhancer such as carbon nanotubes will be added to resin.The addition </w:t>
      </w:r>
      <w:r w:rsidRPr="00826A7E">
        <w:rPr>
          <w:rFonts w:eastAsia="Times New Roman"/>
          <w:color w:val="000000"/>
        </w:rPr>
        <w:lastRenderedPageBreak/>
        <w:t>of CNTs has been shown in the literature to stiffen the polymer matrix, increasing the mechanical response of the piezoelectric material when the polymer chains are strained.</w:t>
      </w:r>
    </w:p>
    <w:p w14:paraId="3FE5CDD8" w14:textId="1F741F07" w:rsidR="00B25074" w:rsidRDefault="00B25074" w:rsidP="006F1E87">
      <w:pPr>
        <w:spacing w:line="480" w:lineRule="auto"/>
      </w:pPr>
    </w:p>
    <w:p w14:paraId="6DD961FD" w14:textId="6C78F315" w:rsidR="00B25074" w:rsidRPr="002C6CC2" w:rsidRDefault="00EC5C39" w:rsidP="00B25074">
      <w:pPr>
        <w:pStyle w:val="Heading2"/>
        <w:spacing w:line="480" w:lineRule="auto"/>
        <w:rPr>
          <w:rFonts w:ascii="Times New Roman" w:hAnsi="Times New Roman" w:cs="Times New Roman"/>
          <w:b/>
          <w:bCs/>
          <w:color w:val="auto"/>
          <w:kern w:val="32"/>
          <w:szCs w:val="24"/>
          <w:lang w:eastAsia="zh-CN"/>
        </w:rPr>
      </w:pPr>
      <w:bookmarkStart w:id="176" w:name="_Toc437011617"/>
      <w:r>
        <w:rPr>
          <w:rFonts w:ascii="Times New Roman" w:hAnsi="Times New Roman" w:cs="Times New Roman"/>
          <w:b/>
          <w:bCs/>
          <w:color w:val="auto"/>
          <w:kern w:val="32"/>
          <w:szCs w:val="24"/>
          <w:lang w:eastAsia="zh-CN"/>
        </w:rPr>
        <w:t>6</w:t>
      </w:r>
      <w:r w:rsidR="00B25074">
        <w:rPr>
          <w:rFonts w:ascii="Times New Roman" w:hAnsi="Times New Roman" w:cs="Times New Roman"/>
          <w:b/>
          <w:bCs/>
          <w:color w:val="auto"/>
          <w:kern w:val="32"/>
          <w:szCs w:val="24"/>
          <w:lang w:eastAsia="zh-CN"/>
        </w:rPr>
        <w:t>.7</w:t>
      </w:r>
      <w:r w:rsidR="00B25074" w:rsidRPr="000B423A">
        <w:rPr>
          <w:rFonts w:ascii="Times New Roman" w:hAnsi="Times New Roman" w:cs="Times New Roman"/>
          <w:b/>
          <w:bCs/>
          <w:color w:val="auto"/>
          <w:kern w:val="32"/>
          <w:szCs w:val="24"/>
          <w:lang w:eastAsia="zh-CN"/>
        </w:rPr>
        <w:t xml:space="preserve"> </w:t>
      </w:r>
      <w:r w:rsidR="00B25074">
        <w:rPr>
          <w:rFonts w:ascii="Times New Roman" w:hAnsi="Times New Roman" w:cs="Times New Roman"/>
          <w:b/>
          <w:bCs/>
          <w:color w:val="auto"/>
          <w:kern w:val="32"/>
          <w:szCs w:val="24"/>
          <w:lang w:eastAsia="zh-CN"/>
        </w:rPr>
        <w:t xml:space="preserve">Summary of </w:t>
      </w:r>
      <w:r w:rsidR="0081626B">
        <w:rPr>
          <w:rFonts w:ascii="Times New Roman" w:hAnsi="Times New Roman" w:cs="Times New Roman"/>
          <w:b/>
          <w:bCs/>
          <w:color w:val="auto"/>
          <w:kern w:val="32"/>
          <w:szCs w:val="24"/>
          <w:lang w:eastAsia="zh-CN"/>
        </w:rPr>
        <w:t xml:space="preserve">New Piezoelectric </w:t>
      </w:r>
      <w:r w:rsidR="00E30531">
        <w:rPr>
          <w:rFonts w:ascii="Times New Roman" w:hAnsi="Times New Roman" w:cs="Times New Roman"/>
          <w:b/>
          <w:bCs/>
          <w:color w:val="auto"/>
          <w:kern w:val="32"/>
          <w:szCs w:val="24"/>
          <w:lang w:eastAsia="zh-CN"/>
        </w:rPr>
        <w:t xml:space="preserve">3D Printable Polymer </w:t>
      </w:r>
      <w:r w:rsidR="0081626B">
        <w:rPr>
          <w:rFonts w:ascii="Times New Roman" w:hAnsi="Times New Roman" w:cs="Times New Roman"/>
          <w:b/>
          <w:bCs/>
          <w:color w:val="auto"/>
          <w:kern w:val="32"/>
          <w:szCs w:val="24"/>
          <w:lang w:eastAsia="zh-CN"/>
        </w:rPr>
        <w:t>Results</w:t>
      </w:r>
      <w:bookmarkEnd w:id="176"/>
    </w:p>
    <w:p w14:paraId="1B8EF536" w14:textId="77777777" w:rsidR="00B25074" w:rsidRPr="00826A7E" w:rsidRDefault="00B25074" w:rsidP="008F77C6">
      <w:pPr>
        <w:spacing w:line="480" w:lineRule="auto"/>
        <w:ind w:firstLine="720"/>
        <w:rPr>
          <w:rFonts w:eastAsia="Times New Roman"/>
        </w:rPr>
      </w:pPr>
      <w:r w:rsidRPr="00826A7E">
        <w:rPr>
          <w:rFonts w:eastAsia="Times New Roman"/>
          <w:color w:val="000000"/>
        </w:rPr>
        <w:t>A new piezoelectric material (V-Ink) consisting of PVDF, HDDA, Irgacure 819 and Sudan I and DEF has been optimized for compatibility with projection stereolithography additive manufacturing techniques. This new material enables a PuSL printer to fabricate structures with high resolution. The piezo-electric properties (g</w:t>
      </w:r>
      <w:r w:rsidRPr="00826A7E">
        <w:rPr>
          <w:rFonts w:eastAsia="Times New Roman"/>
          <w:color w:val="000000"/>
          <w:vertAlign w:val="subscript"/>
        </w:rPr>
        <w:t>33</w:t>
      </w:r>
      <w:r w:rsidRPr="00826A7E">
        <w:rPr>
          <w:rFonts w:eastAsia="Times New Roman"/>
          <w:color w:val="000000"/>
        </w:rPr>
        <w:t>) of the printed structures are explored. The results demonstrate that piezoelectric properties of V-ink depend on PVDF concentration and polling electric field magnitude. In addition, we found that the viscosity of resin will affect the quality of printed structures. PVDF concentration above 35wt.% leads to a  dramatic increase in the viscosity, which will disable the PuSL printer to fabricate structures with high resolution. The suspension nature of this material was verified through viscosity testing over time. We also found that the V-ink is a suspension which will separate after about 15 hours without mixing. Five minutes of mixing of the resin will re-create the suspension and enable consistent properties.</w:t>
      </w:r>
    </w:p>
    <w:p w14:paraId="021161E3" w14:textId="77777777" w:rsidR="00EA73F0" w:rsidRDefault="00EA73F0" w:rsidP="00756728">
      <w:pPr>
        <w:spacing w:line="480" w:lineRule="auto"/>
      </w:pPr>
    </w:p>
    <w:p w14:paraId="20A65811" w14:textId="7A1353AA" w:rsidR="008C0B64" w:rsidRPr="000B423A" w:rsidRDefault="00952129" w:rsidP="008C0B64">
      <w:pPr>
        <w:pStyle w:val="Heading1"/>
        <w:spacing w:line="480" w:lineRule="auto"/>
        <w:rPr>
          <w:rFonts w:cs="Times New Roman"/>
          <w:b/>
          <w:bCs/>
          <w:caps/>
          <w:kern w:val="32"/>
          <w:sz w:val="28"/>
          <w:szCs w:val="28"/>
          <w:lang w:eastAsia="zh-CN"/>
        </w:rPr>
      </w:pPr>
      <w:bookmarkStart w:id="177" w:name="_Toc437011618"/>
      <w:r>
        <w:rPr>
          <w:rFonts w:cs="Times New Roman"/>
          <w:b/>
          <w:bCs/>
          <w:caps/>
          <w:kern w:val="32"/>
          <w:sz w:val="28"/>
          <w:szCs w:val="28"/>
          <w:lang w:eastAsia="zh-CN"/>
        </w:rPr>
        <w:t>CHAPTER 7</w:t>
      </w:r>
      <w:r w:rsidR="008C0B64" w:rsidRPr="000B423A">
        <w:rPr>
          <w:rFonts w:cs="Times New Roman"/>
          <w:b/>
          <w:bCs/>
          <w:caps/>
          <w:kern w:val="32"/>
          <w:sz w:val="28"/>
          <w:szCs w:val="28"/>
          <w:lang w:eastAsia="zh-CN"/>
        </w:rPr>
        <w:t>: Material development of bio-compatible resins</w:t>
      </w:r>
      <w:r w:rsidR="008C0B64">
        <w:rPr>
          <w:rFonts w:cs="Times New Roman"/>
          <w:b/>
          <w:bCs/>
          <w:caps/>
          <w:kern w:val="32"/>
          <w:sz w:val="28"/>
          <w:szCs w:val="28"/>
          <w:lang w:eastAsia="zh-CN"/>
        </w:rPr>
        <w:t xml:space="preserve"> &amp; STENT DEVICES</w:t>
      </w:r>
      <w:bookmarkEnd w:id="177"/>
    </w:p>
    <w:p w14:paraId="128314F7" w14:textId="0A5975F9" w:rsidR="00664277" w:rsidRDefault="00EC5C39" w:rsidP="008C0B64">
      <w:pPr>
        <w:pStyle w:val="Heading2"/>
        <w:spacing w:line="480" w:lineRule="auto"/>
        <w:rPr>
          <w:rFonts w:ascii="Times New Roman" w:hAnsi="Times New Roman" w:cs="Times New Roman"/>
          <w:b/>
          <w:bCs/>
          <w:color w:val="auto"/>
          <w:kern w:val="32"/>
          <w:szCs w:val="24"/>
          <w:lang w:eastAsia="zh-CN"/>
        </w:rPr>
      </w:pPr>
      <w:bookmarkStart w:id="178" w:name="_Toc437011619"/>
      <w:r>
        <w:rPr>
          <w:rFonts w:ascii="Times New Roman" w:hAnsi="Times New Roman" w:cs="Times New Roman"/>
          <w:b/>
          <w:bCs/>
          <w:color w:val="auto"/>
          <w:kern w:val="32"/>
          <w:szCs w:val="24"/>
          <w:lang w:eastAsia="zh-CN"/>
        </w:rPr>
        <w:t>7</w:t>
      </w:r>
      <w:r w:rsidR="00664277">
        <w:rPr>
          <w:rFonts w:ascii="Times New Roman" w:hAnsi="Times New Roman" w:cs="Times New Roman"/>
          <w:b/>
          <w:bCs/>
          <w:color w:val="auto"/>
          <w:kern w:val="32"/>
          <w:szCs w:val="24"/>
          <w:lang w:eastAsia="zh-CN"/>
        </w:rPr>
        <w:t>.1 Nov</w:t>
      </w:r>
      <w:r w:rsidR="0088417C">
        <w:rPr>
          <w:rFonts w:ascii="Times New Roman" w:hAnsi="Times New Roman" w:cs="Times New Roman"/>
          <w:b/>
          <w:bCs/>
          <w:color w:val="auto"/>
          <w:kern w:val="32"/>
          <w:szCs w:val="24"/>
          <w:lang w:eastAsia="zh-CN"/>
        </w:rPr>
        <w:t>e</w:t>
      </w:r>
      <w:r w:rsidR="00664277">
        <w:rPr>
          <w:rFonts w:ascii="Times New Roman" w:hAnsi="Times New Roman" w:cs="Times New Roman"/>
          <w:b/>
          <w:bCs/>
          <w:color w:val="auto"/>
          <w:kern w:val="32"/>
          <w:szCs w:val="24"/>
          <w:lang w:eastAsia="zh-CN"/>
        </w:rPr>
        <w:t>lty and Utility of B-ink Stent Designs</w:t>
      </w:r>
      <w:bookmarkEnd w:id="178"/>
    </w:p>
    <w:p w14:paraId="3B5508D0" w14:textId="77777777" w:rsidR="00664277" w:rsidRDefault="00664277" w:rsidP="000C0BD4">
      <w:pPr>
        <w:spacing w:line="480" w:lineRule="auto"/>
        <w:ind w:firstLine="720"/>
        <w:jc w:val="both"/>
      </w:pPr>
      <w:r w:rsidRPr="00305FA1">
        <w:t xml:space="preserve">This invention disclosure reports a method for rapid fabrication of endovascular stents using </w:t>
      </w:r>
      <w:r>
        <w:t xml:space="preserve">a </w:t>
      </w:r>
      <w:r w:rsidRPr="00305FA1">
        <w:t>biomaterial ink (BInk</w:t>
      </w:r>
      <w:r w:rsidRPr="00F51CA1">
        <w:rPr>
          <w:vertAlign w:val="superscript"/>
        </w:rPr>
        <w:t>TM</w:t>
      </w:r>
      <w:r w:rsidRPr="00305FA1">
        <w:t xml:space="preserve">) via 3D printing or additive manufacturing processes with </w:t>
      </w:r>
      <w:r w:rsidRPr="00305FA1">
        <w:lastRenderedPageBreak/>
        <w:t>micrometer accuracy. The method includes preparation and optimization of the BInk to be suitable for the 3D printing process, digital representation of stent design using Computer-aid design (CAD) modeling, optimize the stent mechanical properties using numerical simulation, fabrication processing parameters for device prototype and scalable manufacturing. BInk can be photopolymerized by ultraviolet or visible light at various wavelengths. Different stent structures such as sinusoidal formed wire, helical wrap or laser fused strut can be customized with patient-specific features in the CAD model and subsequently fabricated using the 3D printing system with high fidelity. By optimizing the stent geometry, polydiolcitrate solution composition, initiator concentration, and curing conditions, the mechanical properties of printed stents can be tailored to closely match with blood vessel or a bare metal stent. The kink-resist stent design can be obtained by incorporating the stent strut exhibiting near-zero or negative Poisson’s ratio. Finally, the use of biodegradable materials allows for the encapsulation and slow release of drugs from the bulk of the stent rather than a coating that is applied to the stent struts.</w:t>
      </w:r>
    </w:p>
    <w:p w14:paraId="53E192A0" w14:textId="12114371" w:rsidR="00664277" w:rsidRPr="00664277" w:rsidRDefault="00664277" w:rsidP="00664277">
      <w:pPr>
        <w:ind w:firstLine="720"/>
      </w:pPr>
    </w:p>
    <w:p w14:paraId="569A8490" w14:textId="2F9BAF7D" w:rsidR="00664277" w:rsidRDefault="00EC5C39" w:rsidP="00664277">
      <w:pPr>
        <w:pStyle w:val="Heading2"/>
        <w:spacing w:line="480" w:lineRule="auto"/>
        <w:rPr>
          <w:rFonts w:ascii="Times New Roman" w:hAnsi="Times New Roman" w:cs="Times New Roman"/>
          <w:b/>
          <w:bCs/>
          <w:color w:val="auto"/>
          <w:kern w:val="32"/>
          <w:szCs w:val="24"/>
          <w:lang w:eastAsia="zh-CN"/>
        </w:rPr>
      </w:pPr>
      <w:bookmarkStart w:id="179" w:name="_Toc437011620"/>
      <w:r>
        <w:rPr>
          <w:rFonts w:ascii="Times New Roman" w:hAnsi="Times New Roman" w:cs="Times New Roman"/>
          <w:b/>
          <w:bCs/>
          <w:color w:val="auto"/>
          <w:kern w:val="32"/>
          <w:szCs w:val="24"/>
          <w:lang w:eastAsia="zh-CN"/>
        </w:rPr>
        <w:t>7</w:t>
      </w:r>
      <w:r w:rsidR="00664277">
        <w:rPr>
          <w:rFonts w:ascii="Times New Roman" w:hAnsi="Times New Roman" w:cs="Times New Roman"/>
          <w:b/>
          <w:bCs/>
          <w:color w:val="auto"/>
          <w:kern w:val="32"/>
          <w:szCs w:val="24"/>
          <w:lang w:eastAsia="zh-CN"/>
        </w:rPr>
        <w:t>.2 Background</w:t>
      </w:r>
      <w:bookmarkEnd w:id="179"/>
    </w:p>
    <w:p w14:paraId="46C079D2" w14:textId="3EAF1E56" w:rsidR="00664277" w:rsidRDefault="00664277" w:rsidP="000C0BD4">
      <w:pPr>
        <w:autoSpaceDE w:val="0"/>
        <w:autoSpaceDN w:val="0"/>
        <w:adjustRightInd w:val="0"/>
        <w:spacing w:line="480" w:lineRule="auto"/>
        <w:ind w:firstLine="418"/>
        <w:jc w:val="both"/>
      </w:pPr>
      <w:r>
        <w:t xml:space="preserve">Percutaneous coronary intervention (PCI) is a commonly performed procedure in cardiovascular medicine </w:t>
      </w:r>
      <w:r>
        <w:fldChar w:fldCharType="begin">
          <w:fldData xml:space="preserve">PEVuZE5vdGU+PENpdGU+PEF1dGhvcj5HdW5kb2dhbjwvQXV0aG9yPjxZZWFyPjIwMTQ8L1llYXI+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=
</w:fldData>
        </w:fldChar>
      </w:r>
      <w:r w:rsidR="008F2398">
        <w:instrText xml:space="preserve"> ADDIN EN.CITE </w:instrText>
      </w:r>
      <w:r w:rsidR="008F2398">
        <w:fldChar w:fldCharType="begin">
          <w:fldData xml:space="preserve">PEVuZE5vdGU+PENpdGU+PEF1dGhvcj5HdW5kb2dhbjwvQXV0aG9yPjxZZWFyPjIwMTQ8L1llYXI+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=
</w:fldData>
        </w:fldChar>
      </w:r>
      <w:r w:rsidR="008F2398">
        <w:instrText xml:space="preserve"> ADDIN EN.CITE.DATA </w:instrText>
      </w:r>
      <w:r w:rsidR="008F2398">
        <w:fldChar w:fldCharType="end"/>
      </w:r>
      <w:r>
        <w:fldChar w:fldCharType="separate"/>
      </w:r>
      <w:r w:rsidR="008F2398">
        <w:rPr>
          <w:noProof/>
        </w:rPr>
        <w:t>[</w:t>
      </w:r>
      <w:hyperlink w:anchor="_ENREF_35" w:tooltip="Gundogan, 2014 #4" w:history="1">
        <w:r w:rsidR="008F2398">
          <w:rPr>
            <w:noProof/>
          </w:rPr>
          <w:t>35</w:t>
        </w:r>
      </w:hyperlink>
      <w:r w:rsidR="008F2398">
        <w:rPr>
          <w:noProof/>
        </w:rPr>
        <w:t>]</w:t>
      </w:r>
      <w:r>
        <w:fldChar w:fldCharType="end"/>
      </w:r>
      <w:r>
        <w:t xml:space="preserve">. Since the implantation of the first bare metal stent (BMS) was reported in 1986 </w:t>
      </w:r>
      <w:r>
        <w:fldChar w:fldCharType="begin"/>
      </w:r>
      <w:r w:rsidR="008F2398">
        <w:instrText xml:space="preserve"> ADDIN EN.CITE &lt;EndNote&gt;&lt;Cite&gt;&lt;Author&gt;Ulrich Sigwart&lt;/Author&gt;&lt;Year&gt;1987&lt;/Year&gt;&lt;RecNum&gt;12&lt;/RecNum&gt;&lt;DisplayText&gt;[36]&lt;/DisplayText&gt;&lt;record&gt;&lt;rec-number&gt;12&lt;/rec-number&gt;&lt;foreign-keys&gt;&lt;key app="EN" db-id="2pztas2zrff257efddnx92s5ep2w2st9x5dp" timestamp="1426190938"&gt;12&lt;/key&gt;&lt;/foreign-keys&gt;&lt;ref-type name="Journal Article"&gt;17&lt;/ref-type&gt;&lt;contributors&gt;&lt;authors&gt;&lt;author&gt;Ulrich Sigwart, M.D., Jacques Puel, M.D., Velimir Mirkovitch, M.D., Francis Joffre, M.D., and Lukas Kappenberger, M.D.&lt;/author&gt;&lt;/authors&gt;&lt;/contributors&gt;&lt;titles&gt;&lt;title&gt;Intravascular Stents to Prevent Occlusion and Re-Stenosis after Transluminal Angioplasty.&lt;/title&gt;&lt;secondary-title&gt;New England Journal of Medicine&lt;/secondary-title&gt;&lt;/titles&gt;&lt;periodical&gt;&lt;full-title&gt;New England Journal of Medicine&lt;/full-title&gt;&lt;/periodical&gt;&lt;pages&gt;6&lt;/pages&gt;&lt;volume&gt;316&lt;/volume&gt;&lt;section&gt;701&lt;/section&gt;&lt;dates&gt;&lt;year&gt;1987&lt;/year&gt;&lt;/dates&gt;&lt;urls&gt;&lt;/urls&gt;&lt;/record&gt;&lt;/Cite&gt;&lt;/EndNote&gt;</w:instrText>
      </w:r>
      <w:r>
        <w:fldChar w:fldCharType="separate"/>
      </w:r>
      <w:r w:rsidR="008F2398">
        <w:rPr>
          <w:noProof/>
        </w:rPr>
        <w:t>[</w:t>
      </w:r>
      <w:hyperlink w:anchor="_ENREF_36" w:tooltip="Ulrich Sigwart, 1987 #12" w:history="1">
        <w:r w:rsidR="008F2398">
          <w:rPr>
            <w:noProof/>
          </w:rPr>
          <w:t>36</w:t>
        </w:r>
      </w:hyperlink>
      <w:r w:rsidR="008F2398">
        <w:rPr>
          <w:noProof/>
        </w:rPr>
        <w:t>]</w:t>
      </w:r>
      <w:r>
        <w:fldChar w:fldCharType="end"/>
      </w:r>
      <w:r>
        <w:t>, coronary artery stenting quickly established its role in angioplasty</w:t>
      </w:r>
      <w:r w:rsidRPr="00034261">
        <w:t xml:space="preserve"> </w:t>
      </w:r>
      <w:r>
        <w:fldChar w:fldCharType="begin"/>
      </w:r>
      <w:r w:rsidR="008F2398">
        <w:instrText xml:space="preserve"> ADDIN EN.CITE &lt;EndNote&gt;&lt;Cite&gt;&lt;Author&gt;Serruys PW&lt;/Author&gt;&lt;Year&gt;2000&lt;/Year&gt;&lt;RecNum&gt;13&lt;/RecNum&gt;&lt;DisplayText&gt;[37]&lt;/DisplayText&gt;&lt;record&gt;&lt;rec-number&gt;13&lt;/rec-number&gt;&lt;foreign-keys&gt;&lt;key app="EN" db-id="2pztas2zrff257efddnx92s5ep2w2st9x5dp" timestamp="1426191701"&gt;13&lt;/key&gt;&lt;/foreign-keys&gt;&lt;ref-type name="Journal Article"&gt;17&lt;/ref-type&gt;&lt;contributors&gt;&lt;authors&gt;&lt;author&gt;Serruys PW, Kutryk MJ, Ong AT. &lt;/author&gt;&lt;/authors&gt;&lt;/contributors&gt;&lt;titles&gt;&lt;title&gt;Coronary-artery stents.&lt;/title&gt;&lt;secondary-title&gt;New England Journal of Medicine&lt;/secondary-title&gt;&lt;/titles&gt;&lt;periodical&gt;&lt;full-title&gt;New England Journal of Medicine&lt;/full-title&gt;&lt;/periodical&gt;&lt;pages&gt;13&lt;/pages&gt;&lt;volume&gt;354&lt;/volume&gt;&lt;section&gt;483&lt;/section&gt;&lt;dates&gt;&lt;year&gt;2000&lt;/year&gt;&lt;/dates&gt;&lt;urls&gt;&lt;/urls&gt;&lt;/record&gt;&lt;/Cite&gt;&lt;/EndNote&gt;</w:instrText>
      </w:r>
      <w:r>
        <w:fldChar w:fldCharType="separate"/>
      </w:r>
      <w:r w:rsidR="008F2398">
        <w:rPr>
          <w:noProof/>
        </w:rPr>
        <w:t>[</w:t>
      </w:r>
      <w:hyperlink w:anchor="_ENREF_37" w:tooltip="Serruys PW, 2000 #13" w:history="1">
        <w:r w:rsidR="008F2398">
          <w:rPr>
            <w:noProof/>
          </w:rPr>
          <w:t>37</w:t>
        </w:r>
      </w:hyperlink>
      <w:r w:rsidR="008F2398">
        <w:rPr>
          <w:noProof/>
        </w:rPr>
        <w:t>]</w:t>
      </w:r>
      <w:r>
        <w:fldChar w:fldCharType="end"/>
      </w:r>
      <w:r>
        <w:t xml:space="preserve">. Although stenting improved the outcome of balloon angioplasty, in-stent restenosis due to neointimal hyperplasia remains a challenging problem in the treatment of vascular occlusions </w:t>
      </w:r>
      <w:r>
        <w:fldChar w:fldCharType="begin"/>
      </w:r>
      <w:r w:rsidR="008F2398">
        <w:instrText xml:space="preserve"> ADDIN EN.CITE &lt;EndNote&gt;&lt;Cite&gt;&lt;Author&gt;Hermawan&lt;/Author&gt;&lt;Year&gt;2010&lt;/Year&gt;&lt;RecNum&gt;5&lt;/RecNum&gt;&lt;DisplayText&gt;[38]&lt;/DisplayText&gt;&lt;record&gt;&lt;rec-number&gt;5&lt;/rec-number&gt;&lt;foreign-keys&gt;&lt;key app="EN" db-id="2pztas2zrff257efddnx92s5ep2w2st9x5dp" timestamp="1398025116"&gt;5&lt;/key&gt;&lt;key app="ENWeb" db-id=""&gt;0&lt;/key&gt;&lt;/foreign-keys&gt;&lt;ref-type name="Journal Article"&gt;17&lt;/ref-type&gt;&lt;contributors&gt;&lt;authors&gt;&lt;author&gt;Hermawan, H.&lt;/author&gt;&lt;author&gt;Dube, D.&lt;/author&gt;&lt;author&gt;Mantovani, D.&lt;/author&gt;&lt;/authors&gt;&lt;/contributors&gt;&lt;auth-address&gt;Laboratory for Biomaterials and Bioengineering, Department of Mining, Metallurgical and Materials Engineering &amp;amp; University Hospital Research Center, Laval University, Pav Adrien-Pouliot, 1745-E, Laval University, 1065 Ave de la Medecine, Quebec City, QC, Canada.&lt;/auth-address&gt;&lt;titles&gt;&lt;title&gt;Developments in metallic biodegradable stents&lt;/title&gt;&lt;secondary-title&gt;Acta Biomater&lt;/secondary-title&gt;&lt;alt-title&gt;Acta biomaterialia&lt;/alt-title&gt;&lt;/titles&gt;&lt;periodical&gt;&lt;full-title&gt;Acta Biomater&lt;/full-title&gt;&lt;abbr-1&gt;Acta biomaterialia&lt;/abbr-1&gt;&lt;/periodical&gt;&lt;alt-periodical&gt;&lt;full-title&gt;Acta Biomater&lt;/full-title&gt;&lt;abbr-1&gt;Acta biomaterialia&lt;/abbr-1&gt;&lt;/alt-periodical&gt;&lt;pages&gt;1693-7&lt;/pages&gt;&lt;volume&gt;6&lt;/volume&gt;&lt;number&gt;5&lt;/number&gt;&lt;keywords&gt;&lt;keyword&gt;*Absorbable Implants&lt;/keyword&gt;&lt;keyword&gt;Alloys&lt;/keyword&gt;&lt;keyword&gt;Animals&lt;/keyword&gt;&lt;keyword&gt;Clinical Trials as Topic&lt;/keyword&gt;&lt;keyword&gt;Humans&lt;/keyword&gt;&lt;keyword&gt;Metals/*chemistry&lt;/keyword&gt;&lt;keyword&gt;Reproducibility of Results&lt;/keyword&gt;&lt;keyword&gt;*Stents&lt;/keyword&gt;&lt;/keywords&gt;&lt;dates&gt;&lt;year&gt;2010&lt;/year&gt;&lt;pub-dates&gt;&lt;date&gt;May&lt;/date&gt;&lt;/pub-dates&gt;&lt;/dates&gt;&lt;isbn&gt;1878-7568 (Electronic)&amp;#xD;1742-7061 (Linking)&lt;/isbn&gt;&lt;accession-num&gt;19815097&lt;/accession-num&gt;&lt;urls&gt;&lt;related-urls&gt;&lt;url&gt;http://www.ncbi.nlm.nih.gov/pubmed/19815097&lt;/url&gt;&lt;/related-urls&gt;&lt;/urls&gt;&lt;electronic-resource-num&gt;10.1016/j.actbio.2009.10.006&lt;/electronic-resource-num&gt;&lt;/record&gt;&lt;/Cite&gt;&lt;/EndNote&gt;</w:instrText>
      </w:r>
      <w:r>
        <w:fldChar w:fldCharType="separate"/>
      </w:r>
      <w:r w:rsidR="008F2398">
        <w:rPr>
          <w:noProof/>
        </w:rPr>
        <w:t>[</w:t>
      </w:r>
      <w:hyperlink w:anchor="_ENREF_38" w:tooltip="Hermawan, 2010 #5" w:history="1">
        <w:r w:rsidR="008F2398">
          <w:rPr>
            <w:noProof/>
          </w:rPr>
          <w:t>38</w:t>
        </w:r>
      </w:hyperlink>
      <w:r w:rsidR="008F2398">
        <w:rPr>
          <w:noProof/>
        </w:rPr>
        <w:t>]</w:t>
      </w:r>
      <w:r>
        <w:fldChar w:fldCharType="end"/>
      </w:r>
      <w:r>
        <w:t xml:space="preserve">. Stents that elute </w:t>
      </w:r>
      <w:r w:rsidRPr="001D3714">
        <w:t xml:space="preserve">drugs such as paclitaxel </w:t>
      </w:r>
      <w:r w:rsidRPr="001D3714">
        <w:rPr>
          <w:rFonts w:hint="eastAsia"/>
        </w:rPr>
        <w:t>or</w:t>
      </w:r>
      <w:r w:rsidRPr="001D3714">
        <w:t xml:space="preserve"> sirolimus ha</w:t>
      </w:r>
      <w:r>
        <w:t>ve</w:t>
      </w:r>
      <w:r w:rsidRPr="001D3714">
        <w:t xml:space="preserve"> shown </w:t>
      </w:r>
      <w:r>
        <w:t>some improvement regarding the</w:t>
      </w:r>
      <w:r w:rsidRPr="001D3714">
        <w:t xml:space="preserve"> inhibition of neointimal hyperplasia</w:t>
      </w:r>
      <w:r>
        <w:t xml:space="preserve"> and a number of second-generation drug-eluting stents (DES) have received CE Mark for clinical use in Europe, or approved by the US </w:t>
      </w:r>
      <w:r>
        <w:lastRenderedPageBreak/>
        <w:t xml:space="preserve">Food and Drug Administration </w:t>
      </w:r>
      <w:r>
        <w:fldChar w:fldCharType="begin">
          <w:fldData xml:space="preserve">PEVuZE5vdGU+PENpdGU+PEF1dGhvcj5SZWdhciBFPC9BdXRob3I+PFllYXI+MjAwMTwvWWVhcj48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</w:fldData>
        </w:fldChar>
      </w:r>
      <w:r w:rsidR="008F2398">
        <w:instrText xml:space="preserve"> ADDIN EN.CITE </w:instrText>
      </w:r>
      <w:r w:rsidR="008F2398">
        <w:fldChar w:fldCharType="begin">
          <w:fldData xml:space="preserve">PEVuZE5vdGU+PENpdGU+PEF1dGhvcj5SZWdhciBFPC9BdXRob3I+PFllYXI+MjAwMTwvWWVhcj48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</w:fldData>
        </w:fldChar>
      </w:r>
      <w:r w:rsidR="008F2398">
        <w:instrText xml:space="preserve"> ADDIN EN.CITE.DATA </w:instrText>
      </w:r>
      <w:r w:rsidR="008F2398">
        <w:fldChar w:fldCharType="end"/>
      </w:r>
      <w:r>
        <w:fldChar w:fldCharType="separate"/>
      </w:r>
      <w:r w:rsidR="008F2398">
        <w:rPr>
          <w:noProof/>
        </w:rPr>
        <w:t>[</w:t>
      </w:r>
      <w:hyperlink w:anchor="_ENREF_39" w:tooltip="Regar E, 2001 #14" w:history="1">
        <w:r w:rsidR="008F2398">
          <w:rPr>
            <w:noProof/>
          </w:rPr>
          <w:t>39-41</w:t>
        </w:r>
      </w:hyperlink>
      <w:r w:rsidR="008F2398">
        <w:rPr>
          <w:noProof/>
        </w:rPr>
        <w:t>]</w:t>
      </w:r>
      <w:r>
        <w:fldChar w:fldCharType="end"/>
      </w:r>
      <w:r>
        <w:t xml:space="preserve">. However,  DES have a relatively higher late-stent thrombosis rate than BMS </w:t>
      </w:r>
      <w:r>
        <w:fldChar w:fldCharType="begin"/>
      </w:r>
      <w:r w:rsidR="008F2398">
        <w:instrText xml:space="preserve"> ADDIN EN.CITE &lt;EndNote&gt;&lt;Cite&gt;&lt;Author&gt;Kedia G&lt;/Author&gt;&lt;Year&gt;2007&lt;/Year&gt;&lt;RecNum&gt;17&lt;/RecNum&gt;&lt;DisplayText&gt;[42]&lt;/DisplayText&gt;&lt;record&gt;&lt;rec-number&gt;17&lt;/rec-number&gt;&lt;foreign-keys&gt;&lt;key app="EN" db-id="2pztas2zrff257efddnx92s5ep2w2st9x5dp" timestamp="1426196282"&gt;17&lt;/key&gt;&lt;/foreign-keys&gt;&lt;ref-type name="Journal Article"&gt;17&lt;/ref-type&gt;&lt;contributors&gt;&lt;authors&gt;&lt;author&gt;Kedia G, Lee MS.&lt;/author&gt;&lt;/authors&gt;&lt;/contributors&gt;&lt;titles&gt;&lt;title&gt;Stent thrombosis with drug-eluting stents: a re-examination of the evidence. &lt;/title&gt;&lt;secondary-title&gt;Catheter cardiovascular intervention&lt;/secondary-title&gt;&lt;/titles&gt;&lt;periodical&gt;&lt;full-title&gt;Catheter cardiovascular intervention&lt;/full-title&gt;&lt;/periodical&gt;&lt;pages&gt;8&lt;/pages&gt;&lt;volume&gt;69&lt;/volume&gt;&lt;section&gt;792&lt;/section&gt;&lt;dates&gt;&lt;year&gt;2007&lt;/year&gt;&lt;/dates&gt;&lt;urls&gt;&lt;/urls&gt;&lt;/record&gt;&lt;/Cite&gt;&lt;/EndNote&gt;</w:instrText>
      </w:r>
      <w:r>
        <w:fldChar w:fldCharType="separate"/>
      </w:r>
      <w:r w:rsidR="008F2398">
        <w:rPr>
          <w:noProof/>
        </w:rPr>
        <w:t>[</w:t>
      </w:r>
      <w:hyperlink w:anchor="_ENREF_42" w:tooltip="Kedia G, 2007 #17" w:history="1">
        <w:r w:rsidR="008F2398">
          <w:rPr>
            <w:noProof/>
          </w:rPr>
          <w:t>42</w:t>
        </w:r>
      </w:hyperlink>
      <w:r w:rsidR="008F2398">
        <w:rPr>
          <w:noProof/>
        </w:rPr>
        <w:t>]</w:t>
      </w:r>
      <w:r>
        <w:fldChar w:fldCharType="end"/>
      </w:r>
      <w:r>
        <w:t xml:space="preserve">. Biodegradable stents (BDS), both metallic and polymeric, offer a promising alternative to conventional BMS and DES in providing temporary drug release for vessel patency, resisting late stent thrombosis due to uncovered struts, and potential reduction in the usage of antiplatelet drugs </w:t>
      </w:r>
      <w:r>
        <w:fldChar w:fldCharType="begin">
          <w:fldData xml:space="preserve">PEVuZE5vdGU+PENpdGU+PEF1dGhvcj5HYXJnIFM8L0F1dGhvcj48WWVhcj4yMDEwPC9ZZWFyPjxS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=
</w:fldData>
        </w:fldChar>
      </w:r>
      <w:r w:rsidR="008F2398">
        <w:instrText xml:space="preserve"> ADDIN EN.CITE </w:instrText>
      </w:r>
      <w:r w:rsidR="008F2398">
        <w:fldChar w:fldCharType="begin">
          <w:fldData xml:space="preserve">PEVuZE5vdGU+PENpdGU+PEF1dGhvcj5HYXJnIFM8L0F1dGhvcj48WWVhcj4yMDEwPC9ZZWFyPjxS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=
</w:fldData>
        </w:fldChar>
      </w:r>
      <w:r w:rsidR="008F2398">
        <w:instrText xml:space="preserve"> ADDIN EN.CITE.DATA </w:instrText>
      </w:r>
      <w:r w:rsidR="008F2398">
        <w:fldChar w:fldCharType="end"/>
      </w:r>
      <w:r>
        <w:fldChar w:fldCharType="separate"/>
      </w:r>
      <w:r w:rsidR="008F2398">
        <w:rPr>
          <w:noProof/>
        </w:rPr>
        <w:t>[</w:t>
      </w:r>
      <w:hyperlink w:anchor="_ENREF_38" w:tooltip="Hermawan, 2010 #5" w:history="1">
        <w:r w:rsidR="008F2398">
          <w:rPr>
            <w:noProof/>
          </w:rPr>
          <w:t>38</w:t>
        </w:r>
      </w:hyperlink>
      <w:r w:rsidR="008F2398">
        <w:rPr>
          <w:noProof/>
        </w:rPr>
        <w:t xml:space="preserve">, </w:t>
      </w:r>
      <w:hyperlink w:anchor="_ENREF_43" w:tooltip="Garg S, 2010 #18" w:history="1">
        <w:r w:rsidR="008F2398">
          <w:rPr>
            <w:noProof/>
          </w:rPr>
          <w:t>43</w:t>
        </w:r>
      </w:hyperlink>
      <w:r w:rsidR="008F2398">
        <w:rPr>
          <w:noProof/>
        </w:rPr>
        <w:t>]</w:t>
      </w:r>
      <w:r>
        <w:fldChar w:fldCharType="end"/>
      </w:r>
      <w:r>
        <w:t xml:space="preserve">. Moreover, disappearance of BDS over time allows for eventual recurrence of natural vasomotion.  </w:t>
      </w:r>
    </w:p>
    <w:p w14:paraId="610E4AF3" w14:textId="7CD512E9" w:rsidR="00664277" w:rsidRDefault="00664277" w:rsidP="000C0BD4">
      <w:pPr>
        <w:autoSpaceDE w:val="0"/>
        <w:autoSpaceDN w:val="0"/>
        <w:adjustRightInd w:val="0"/>
        <w:spacing w:line="480" w:lineRule="auto"/>
        <w:ind w:firstLine="418"/>
        <w:jc w:val="both"/>
      </w:pPr>
      <w:r>
        <w:t xml:space="preserve">Among natural and synthetic biodegradable polymers, chitosan </w:t>
      </w:r>
      <w:r>
        <w:fldChar w:fldCharType="begin"/>
      </w:r>
      <w:r w:rsidR="008F2398">
        <w:instrText xml:space="preserve"> ADDIN EN.CITE &lt;EndNote&gt;&lt;Cite&gt;&lt;Author&gt;Mei-Chin Chen&lt;/Author&gt;&lt;Year&gt;2007&lt;/Year&gt;&lt;RecNum&gt;1&lt;/RecNum&gt;&lt;DisplayText&gt;[44]&lt;/DisplayText&gt;&lt;record&gt;&lt;rec-number&gt;1&lt;/rec-number&gt;&lt;foreign-keys&gt;&lt;key app="EN" db-id="2pztas2zrff257efddnx92s5ep2w2st9x5dp" timestamp="1398018908"&gt;1&lt;/key&gt;&lt;/foreign-keys&gt;&lt;ref-type name="Journal Article"&gt;17&lt;/ref-type&gt;&lt;contributors&gt;&lt;authors&gt;&lt;author&gt;Mei-Chin Chen, Hung-Wen Tsai, Yen Chang, Wei-Yun Lai, Fwu-Long Mi, Chin-Tang Liu, Hen-Sheng Wong, and Hsing-Wen Sung&lt;/author&gt;&lt;/authors&gt;&lt;/contributors&gt;&lt;titles&gt;&lt;title&gt;Rapidly self expandable polymeric stents with shape memory property&lt;/title&gt;&lt;secondary-title&gt;Biomacromolecules&lt;/secondary-title&gt;&lt;/titles&gt;&lt;periodical&gt;&lt;full-title&gt;Biomacromolecules&lt;/full-title&gt;&lt;/periodical&gt;&lt;pages&gt;7&lt;/pages&gt;&lt;volume&gt;8&lt;/volume&gt;&lt;section&gt;2774&lt;/section&gt;&lt;dates&gt;&lt;year&gt;2007&lt;/year&gt;&lt;/dates&gt;&lt;urls&gt;&lt;/urls&gt;&lt;/record&gt;&lt;/Cite&gt;&lt;/EndNote&gt;</w:instrText>
      </w:r>
      <w:r>
        <w:fldChar w:fldCharType="separate"/>
      </w:r>
      <w:r w:rsidR="008F2398">
        <w:rPr>
          <w:noProof/>
        </w:rPr>
        <w:t>[</w:t>
      </w:r>
      <w:hyperlink w:anchor="_ENREF_44" w:tooltip="Mei-Chin Chen, 2007 #1" w:history="1">
        <w:r w:rsidR="008F2398">
          <w:rPr>
            <w:noProof/>
          </w:rPr>
          <w:t>44</w:t>
        </w:r>
      </w:hyperlink>
      <w:r w:rsidR="008F2398">
        <w:rPr>
          <w:noProof/>
        </w:rPr>
        <w:t>]</w:t>
      </w:r>
      <w:r>
        <w:fldChar w:fldCharType="end"/>
      </w:r>
      <w:r>
        <w:t xml:space="preserve">, poly(4-hydroxybutyrate) (PHB) </w:t>
      </w:r>
      <w:r>
        <w:fldChar w:fldCharType="begin">
          <w:fldData xml:space="preserve">PEVuZE5vdGU+PENpdGU+PEF1dGhvcj5HcmFib3c8L0F1dGhvcj48WWVhcj4yMDA3PC9ZZWFyPjxS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=
</w:fldData>
        </w:fldChar>
      </w:r>
      <w:r w:rsidR="008F2398">
        <w:instrText xml:space="preserve"> ADDIN EN.CITE </w:instrText>
      </w:r>
      <w:r w:rsidR="008F2398">
        <w:fldChar w:fldCharType="begin">
          <w:fldData xml:space="preserve">PEVuZE5vdGU+PENpdGU+PEF1dGhvcj5HcmFib3c8L0F1dGhvcj48WWVhcj4yMDA3PC9ZZWFyPjxS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=
</w:fldData>
        </w:fldChar>
      </w:r>
      <w:r w:rsidR="008F2398">
        <w:instrText xml:space="preserve"> ADDIN EN.CITE.DATA </w:instrText>
      </w:r>
      <w:r w:rsidR="008F2398">
        <w:fldChar w:fldCharType="end"/>
      </w:r>
      <w:r>
        <w:fldChar w:fldCharType="separate"/>
      </w:r>
      <w:r w:rsidR="008F2398">
        <w:rPr>
          <w:noProof/>
        </w:rPr>
        <w:t>[</w:t>
      </w:r>
      <w:hyperlink w:anchor="_ENREF_45" w:tooltip="Grabow, 2007 #2" w:history="1">
        <w:r w:rsidR="008F2398">
          <w:rPr>
            <w:noProof/>
          </w:rPr>
          <w:t>45</w:t>
        </w:r>
      </w:hyperlink>
      <w:r w:rsidR="008F2398">
        <w:rPr>
          <w:noProof/>
        </w:rPr>
        <w:t>]</w:t>
      </w:r>
      <w:r>
        <w:fldChar w:fldCharType="end"/>
      </w:r>
      <w:r>
        <w:t>, poly(</w:t>
      </w:r>
      <w:r w:rsidRPr="00145F8B">
        <w:rPr>
          <w:rFonts w:ascii="Symbol" w:hAnsi="Symbol"/>
        </w:rPr>
        <w:t></w:t>
      </w:r>
      <w:r>
        <w:t>-caprolactone</w:t>
      </w:r>
      <w:r>
        <w:fldChar w:fldCharType="begin" w:fldLock="1"/>
      </w:r>
      <w:r>
        <w:instrText xml:space="preserve">ADDIN Mendeley Bibliography CSL_BIBLIOGRAPHY </w:instrText>
      </w:r>
      <w:r>
        <w:fldChar w:fldCharType="end"/>
      </w:r>
      <w:r>
        <w:t xml:space="preserve">) (PCL) </w:t>
      </w:r>
      <w:r>
        <w:fldChar w:fldCharType="begin"/>
      </w:r>
      <w:r w:rsidR="008F2398">
        <w:instrText xml:space="preserve"> ADDIN EN.CITE &lt;EndNote&gt;&lt;Cite&gt;&lt;Author&gt;Shih-Jung Liu&lt;/Author&gt;&lt;Year&gt;2010&lt;/Year&gt;&lt;RecNum&gt;29&lt;/RecNum&gt;&lt;DisplayText&gt;[46]&lt;/DisplayText&gt;&lt;record&gt;&lt;rec-number&gt;29&lt;/rec-number&gt;&lt;foreign-keys&gt;&lt;key app="EN" db-id="2pztas2zrff257efddnx92s5ep2w2st9x5dp" timestamp="1426212107"&gt;29&lt;/key&gt;&lt;/foreign-keys&gt;&lt;ref-type name="Journal Article"&gt;17&lt;/ref-type&gt;&lt;contributors&gt;&lt;authors&gt;&lt;author&gt;Shih-Jung Liu, Fu-Jun Chiang, Chao-Ying Hsiao, Yi-Chuan Kau, Kuo-Sheng Liu&lt;/author&gt;&lt;/authors&gt;&lt;/contributors&gt;&lt;titles&gt;&lt;title&gt;Fabrication of Balloon-Expandable Self-Lock Drug-Eluting Polycaprolactone Stents Using Micro-Injection Molding and Spray Coating Techniques.&lt;/title&gt;&lt;secondary-title&gt;Annal of Biomedical Engineering&lt;/secondary-title&gt;&lt;/titles&gt;&lt;periodical&gt;&lt;full-title&gt;Annal of Biomedical Engineering&lt;/full-title&gt;&lt;/periodical&gt;&lt;pages&gt;9&lt;/pages&gt;&lt;volume&gt;38&lt;/volume&gt;&lt;number&gt;10&lt;/number&gt;&lt;section&gt;3185&lt;/section&gt;&lt;dates&gt;&lt;year&gt;2010&lt;/year&gt;&lt;/dates&gt;&lt;urls&gt;&lt;/urls&gt;&lt;/record&gt;&lt;/Cite&gt;&lt;/EndNote&gt;</w:instrText>
      </w:r>
      <w:r>
        <w:fldChar w:fldCharType="separate"/>
      </w:r>
      <w:r w:rsidR="008F2398">
        <w:rPr>
          <w:noProof/>
        </w:rPr>
        <w:t>[</w:t>
      </w:r>
      <w:hyperlink w:anchor="_ENREF_46" w:tooltip="Shih-Jung Liu, 2010 #29" w:history="1">
        <w:r w:rsidR="008F2398">
          <w:rPr>
            <w:noProof/>
          </w:rPr>
          <w:t>46</w:t>
        </w:r>
      </w:hyperlink>
      <w:r w:rsidR="008F2398">
        <w:rPr>
          <w:noProof/>
        </w:rPr>
        <w:t>]</w:t>
      </w:r>
      <w:r>
        <w:fldChar w:fldCharType="end"/>
      </w:r>
      <w:r>
        <w:t xml:space="preserve">, poly(L-lactide) (PLLA) and poly(D,L-lactide) (PDLLA) </w:t>
      </w:r>
      <w:r>
        <w:fldChar w:fldCharType="begin">
          <w:fldData xml:space="preserve">PEVuZE5vdGU+PENpdGU+PEF1dGhvcj5Pcm1pc3RvbjwvQXV0aG9yPjxZZWFyPjIwMDk8L1llYXI+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</w:fldData>
        </w:fldChar>
      </w:r>
      <w:r w:rsidR="008F2398">
        <w:instrText xml:space="preserve"> ADDIN EN.CITE </w:instrText>
      </w:r>
      <w:r w:rsidR="008F2398">
        <w:fldChar w:fldCharType="begin">
          <w:fldData xml:space="preserve">PEVuZE5vdGU+PENpdGU+PEF1dGhvcj5Pcm1pc3RvbjwvQXV0aG9yPjxZZWFyPjIwMDk8L1llYXI+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</w:fldData>
        </w:fldChar>
      </w:r>
      <w:r w:rsidR="008F2398">
        <w:instrText xml:space="preserve"> ADDIN EN.CITE.DATA </w:instrText>
      </w:r>
      <w:r w:rsidR="008F2398">
        <w:fldChar w:fldCharType="end"/>
      </w:r>
      <w:r>
        <w:fldChar w:fldCharType="separate"/>
      </w:r>
      <w:r w:rsidR="008F2398">
        <w:rPr>
          <w:noProof/>
        </w:rPr>
        <w:t>[</w:t>
      </w:r>
      <w:hyperlink w:anchor="_ENREF_47" w:tooltip="Ormiston, 2009 #27" w:history="1">
        <w:r w:rsidR="008F2398">
          <w:rPr>
            <w:noProof/>
          </w:rPr>
          <w:t>47</w:t>
        </w:r>
      </w:hyperlink>
      <w:r w:rsidR="008F2398">
        <w:rPr>
          <w:noProof/>
        </w:rPr>
        <w:t>]</w:t>
      </w:r>
      <w:r>
        <w:fldChar w:fldCharType="end"/>
      </w:r>
      <w:r>
        <w:t xml:space="preserve">, </w:t>
      </w:r>
      <w:r>
        <w:fldChar w:fldCharType="begin"/>
      </w:r>
      <w:r w:rsidR="008F2398">
        <w:instrText xml:space="preserve"> ADDIN EN.CITE &lt;EndNote&gt;&lt;Cite&gt;&lt;Author&gt;Garg&lt;/Author&gt;&lt;Year&gt;2013&lt;/Year&gt;&lt;RecNum&gt;28&lt;/RecNum&gt;&lt;DisplayText&gt;[48]&lt;/DisplayText&gt;&lt;record&gt;&lt;rec-number&gt;28&lt;/rec-number&gt;&lt;foreign-keys&gt;&lt;key app="EN" db-id="2pztas2zrff257efddnx92s5ep2w2st9x5dp" timestamp="1426211838"&gt;28&lt;/key&gt;&lt;/foreign-keys&gt;&lt;ref-type name="Journal Article"&gt;17&lt;/ref-type&gt;&lt;contributors&gt;&lt;authors&gt;&lt;author&gt;Garg, Scot&lt;/author&gt;&lt;author&gt;Bourantas, Christos&lt;/author&gt;&lt;author&gt;Serruys, Patrick W&lt;/author&gt;&lt;/authors&gt;&lt;/contributors&gt;&lt;titles&gt;&lt;title&gt;New concepts in the design of drug-eluting coronary stents&lt;/title&gt;&lt;secondary-title&gt;Nat Rev Cardiol&lt;/secondary-title&gt;&lt;/titles&gt;&lt;periodical&gt;&lt;full-title&gt;Nat Rev Cardiol&lt;/full-title&gt;&lt;/periodical&gt;&lt;pages&gt;12&lt;/pages&gt;&lt;volume&gt;10&lt;/volume&gt;&lt;number&gt;5&lt;/number&gt;&lt;section&gt;248&lt;/section&gt;&lt;dates&gt;&lt;year&gt;2013&lt;/year&gt;&lt;/dates&gt;&lt;urls&gt;&lt;/urls&gt;&lt;/record&gt;&lt;/Cite&gt;&lt;/EndNote&gt;</w:instrText>
      </w:r>
      <w:r>
        <w:fldChar w:fldCharType="separate"/>
      </w:r>
      <w:r w:rsidR="008F2398">
        <w:rPr>
          <w:noProof/>
        </w:rPr>
        <w:t>[</w:t>
      </w:r>
      <w:hyperlink w:anchor="_ENREF_48" w:tooltip="Garg, 2013 #28" w:history="1">
        <w:r w:rsidR="008F2398">
          <w:rPr>
            <w:noProof/>
          </w:rPr>
          <w:t>48</w:t>
        </w:r>
      </w:hyperlink>
      <w:r w:rsidR="008F2398">
        <w:rPr>
          <w:noProof/>
        </w:rPr>
        <w:t>]</w:t>
      </w:r>
      <w:r>
        <w:fldChar w:fldCharType="end"/>
      </w:r>
      <w:r>
        <w:t xml:space="preserve"> and its copolymers or composites </w:t>
      </w:r>
      <w:r>
        <w:fldChar w:fldCharType="begin">
          <w:fldData xml:space="preserve">PEVuZE5vdGU+PENpdGU+PEF1dGhvcj5ZYW5nPC9BdXRob3I+PFllYXI+MjAxMDwvWWVhcj48UmVj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</w:fldData>
        </w:fldChar>
      </w:r>
      <w:r w:rsidR="008F2398">
        <w:instrText xml:space="preserve"> ADDIN EN.CITE </w:instrText>
      </w:r>
      <w:r w:rsidR="008F2398">
        <w:fldChar w:fldCharType="begin">
          <w:fldData xml:space="preserve">PEVuZE5vdGU+PENpdGU+PEF1dGhvcj5ZYW5nPC9BdXRob3I+PFllYXI+MjAxMDwvWWVhcj48UmVj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</w:fldData>
        </w:fldChar>
      </w:r>
      <w:r w:rsidR="008F2398">
        <w:instrText xml:space="preserve"> ADDIN EN.CITE.DATA </w:instrText>
      </w:r>
      <w:r w:rsidR="008F2398">
        <w:fldChar w:fldCharType="end"/>
      </w:r>
      <w:r>
        <w:fldChar w:fldCharType="separate"/>
      </w:r>
      <w:r w:rsidR="008F2398">
        <w:rPr>
          <w:noProof/>
        </w:rPr>
        <w:t>[</w:t>
      </w:r>
      <w:hyperlink w:anchor="_ENREF_49" w:tooltip="Yang, 2010 #71" w:history="1">
        <w:r w:rsidR="008F2398">
          <w:rPr>
            <w:noProof/>
          </w:rPr>
          <w:t>49</w:t>
        </w:r>
      </w:hyperlink>
      <w:r w:rsidR="008F2398">
        <w:rPr>
          <w:noProof/>
        </w:rPr>
        <w:t xml:space="preserve">, </w:t>
      </w:r>
      <w:hyperlink w:anchor="_ENREF_50" w:tooltip="Yang, 2010 #2" w:history="1">
        <w:r w:rsidR="008F2398">
          <w:rPr>
            <w:noProof/>
          </w:rPr>
          <w:t>50</w:t>
        </w:r>
      </w:hyperlink>
      <w:r w:rsidR="008F2398">
        <w:rPr>
          <w:noProof/>
        </w:rPr>
        <w:t>]</w:t>
      </w:r>
      <w:r>
        <w:fldChar w:fldCharType="end"/>
      </w:r>
      <w:r>
        <w:t xml:space="preserve"> have been extensively investigated for use in resorbable devices. In particular, a polylactide stent (Igaki Tamai or BVS) has been shown to degrade into metabolites such as lactic acid, CO</w:t>
      </w:r>
      <w:r w:rsidRPr="00EC7EDF">
        <w:rPr>
          <w:vertAlign w:val="subscript"/>
        </w:rPr>
        <w:t>2</w:t>
      </w:r>
      <w:r>
        <w:t xml:space="preserve"> and H</w:t>
      </w:r>
      <w:r w:rsidRPr="00EC7EDF">
        <w:rPr>
          <w:vertAlign w:val="subscript"/>
        </w:rPr>
        <w:t>2</w:t>
      </w:r>
      <w:r>
        <w:t xml:space="preserve">O in two years and to date appear to be safe when used in human coronary arteries </w:t>
      </w:r>
      <w:r>
        <w:fldChar w:fldCharType="begin">
          <w:fldData xml:space="preserve">PEVuZE5vdGU+PENpdGU+PEF1dGhvcj5Pcm1pc3RvbjwvQXV0aG9yPjxZZWFyPjIwMDk8L1llYXI+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</w:fldData>
        </w:fldChar>
      </w:r>
      <w:r w:rsidR="008F2398">
        <w:instrText xml:space="preserve"> ADDIN EN.CITE </w:instrText>
      </w:r>
      <w:r w:rsidR="008F2398">
        <w:fldChar w:fldCharType="begin">
          <w:fldData xml:space="preserve">PEVuZE5vdGU+PENpdGU+PEF1dGhvcj5Pcm1pc3RvbjwvQXV0aG9yPjxZZWFyPjIwMDk8L1llYXI+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</w:fldData>
        </w:fldChar>
      </w:r>
      <w:r w:rsidR="008F2398">
        <w:instrText xml:space="preserve"> ADDIN EN.CITE.DATA </w:instrText>
      </w:r>
      <w:r w:rsidR="008F2398">
        <w:fldChar w:fldCharType="end"/>
      </w:r>
      <w:r>
        <w:fldChar w:fldCharType="separate"/>
      </w:r>
      <w:r w:rsidR="008F2398">
        <w:rPr>
          <w:noProof/>
        </w:rPr>
        <w:t>[</w:t>
      </w:r>
      <w:hyperlink w:anchor="_ENREF_47" w:tooltip="Ormiston, 2009 #27" w:history="1">
        <w:r w:rsidR="008F2398">
          <w:rPr>
            <w:noProof/>
          </w:rPr>
          <w:t>47</w:t>
        </w:r>
      </w:hyperlink>
      <w:r w:rsidR="008F2398">
        <w:rPr>
          <w:noProof/>
        </w:rPr>
        <w:t>]</w:t>
      </w:r>
      <w:r>
        <w:fldChar w:fldCharType="end"/>
      </w:r>
      <w:r>
        <w:t>. Relative to a BMS, the self-expandable PLLA stents require 8 min for full-expansion in an aqueous environment  due to the viscoelastic behavior of polymer 37</w:t>
      </w:r>
      <w:r w:rsidRPr="003B3030">
        <w:rPr>
          <w:vertAlign w:val="superscript"/>
        </w:rPr>
        <w:t>o</w:t>
      </w:r>
      <w:r>
        <w:t>C</w:t>
      </w:r>
      <w:r w:rsidDel="003F4AEB">
        <w:t xml:space="preserve"> </w:t>
      </w:r>
      <w:r>
        <w:fldChar w:fldCharType="begin"/>
      </w:r>
      <w:r w:rsidR="008F2398">
        <w:instrText xml:space="preserve"> ADDIN EN.CITE &lt;EndNote&gt;&lt;Cite&gt;&lt;Author&gt;Subbu S Venkatraman&lt;/Author&gt;&lt;Year&gt;2006&lt;/Year&gt;&lt;RecNum&gt;30&lt;/RecNum&gt;&lt;DisplayText&gt;[51]&lt;/DisplayText&gt;&lt;record&gt;&lt;rec-number&gt;30&lt;/rec-number&gt;&lt;foreign-keys&gt;&lt;key app="EN" db-id="2pztas2zrff257efddnx92s5ep2w2st9x5dp" timestamp="1426215672"&gt;30&lt;/key&gt;&lt;/foreign-keys&gt;&lt;ref-type name="Journal Article"&gt;17&lt;/ref-type&gt;&lt;contributors&gt;&lt;authors&gt;&lt;author&gt;Subbu S Venkatraman, , Lay Poh Tan, Joe Ferry D Joso, Yin Chiang Freddy Boey, Xintong Wang.&lt;/author&gt;&lt;/authors&gt;&lt;/contributors&gt;&lt;titles&gt;&lt;title&gt;Biodegradable stents with elastic memory.&lt;/title&gt;&lt;secondary-title&gt;Biomaterials&lt;/secondary-title&gt;&lt;/titles&gt;&lt;periodical&gt;&lt;full-title&gt;Biomaterials&lt;/full-title&gt;&lt;abbr-1&gt;Biomaterials&lt;/abbr-1&gt;&lt;/periodical&gt;&lt;pages&gt;5&lt;/pages&gt;&lt;volume&gt;27&lt;/volume&gt;&lt;number&gt;32&lt;/number&gt;&lt;section&gt;1573&lt;/section&gt;&lt;dates&gt;&lt;year&gt;2006&lt;/year&gt;&lt;/dates&gt;&lt;urls&gt;&lt;/urls&gt;&lt;/record&gt;&lt;/Cite&gt;&lt;/EndNote&gt;</w:instrText>
      </w:r>
      <w:r>
        <w:fldChar w:fldCharType="separate"/>
      </w:r>
      <w:r w:rsidR="008F2398">
        <w:rPr>
          <w:noProof/>
        </w:rPr>
        <w:t>[</w:t>
      </w:r>
      <w:hyperlink w:anchor="_ENREF_51" w:tooltip="Subbu S Venkatraman, 2006 #30" w:history="1">
        <w:r w:rsidR="008F2398">
          <w:rPr>
            <w:noProof/>
          </w:rPr>
          <w:t>51</w:t>
        </w:r>
      </w:hyperlink>
      <w:r w:rsidR="008F2398">
        <w:rPr>
          <w:noProof/>
        </w:rPr>
        <w:t>]</w:t>
      </w:r>
      <w:r>
        <w:fldChar w:fldCharType="end"/>
      </w:r>
      <w:r>
        <w:t xml:space="preserve">, which increases the risk of ischemia and myocardial infarction. Late shrinkage after degradation also remains a concern. It’s important to note that as with metal stents, there are manufacturing challenges for strut design, processing, and fabrication. </w:t>
      </w:r>
    </w:p>
    <w:p w14:paraId="00DC7C9B" w14:textId="59A9A518" w:rsidR="00664277" w:rsidRPr="00664277" w:rsidRDefault="00664277" w:rsidP="000C0BD4">
      <w:pPr>
        <w:spacing w:line="480" w:lineRule="auto"/>
      </w:pPr>
      <w:r>
        <w:t xml:space="preserve">Over the last decades, rapid prototyping techniques such as stereolithography, selective laser sintering, fused deposition modeling and others have been developed for high precision manufacturing of customized biomedical devices, greatly expanding in biomedical research and tissue engineering for a broad range of functional and structural materials such as hydrogels, polymers and ceramics </w:t>
      </w:r>
      <w:r>
        <w:fldChar w:fldCharType="begin"/>
      </w:r>
      <w:r w:rsidR="008F2398">
        <w:instrText xml:space="preserve"> ADDIN EN.CITE &lt;EndNote&gt;&lt;Cite&gt;&lt;Author&gt;Umeda.&lt;/Author&gt;&lt;Year&gt;2011&lt;/Year&gt;&lt;RecNum&gt;48&lt;/RecNum&gt;&lt;DisplayText&gt;[52, 53]&lt;/DisplayText&gt;&lt;record&gt;&lt;rec-number&gt;48&lt;/rec-number&gt;&lt;foreign-keys&gt;&lt;key app="EN" db-id="dax0tzst0zw2tlett5pvdda6pz0s09asptdv" timestamp="1426221294"&gt;48&lt;/key&gt;&lt;key app="ENWeb" db-id=""&gt;0&lt;/key&gt;&lt;/foreign-keys&gt;&lt;ref-type name="Journal Article"&gt;17&lt;/ref-type&gt;&lt;contributors&gt;&lt;authors&gt;&lt;author&gt;Kentaro Iwami and Norihiro Umeda.&lt;/author&gt;&lt;/authors&gt;&lt;/contributors&gt;&lt;titles&gt;&lt;title&gt;Rapid prototyping in Biomedical Engineering , Advanced Applications of Rapid Prototyping Technology in Modern Engineering.&lt;/title&gt;&lt;/titles&gt;&lt;dates&gt;&lt;year&gt;2011&lt;/year&gt;&lt;/dates&gt;&lt;urls&gt;&lt;/urls&gt;&lt;/record&gt;&lt;/Cite&gt;&lt;Cite&gt;&lt;Author&gt;Rengier&lt;/Author&gt;&lt;Year&gt;2010&lt;/Year&gt;&lt;RecNum&gt;46&lt;/RecNum&gt;&lt;record&gt;&lt;rec-number&gt;46&lt;/rec-number&gt;&lt;foreign-keys&gt;&lt;key app="EN" db-id="dax0tzst0zw2tlett5pvdda6pz0s09asptdv" timestamp="1426218638"&gt;46&lt;/key&gt;&lt;/foreign-keys&gt;&lt;ref-type name="Journal Article"&gt;17&lt;/ref-type&gt;&lt;contributors&gt;&lt;authors&gt;&lt;author&gt;Rengier, F., A. Mehndiratta, H. Tengg-Kobligk, C. M. Zechmann, R. Unterhinninghofen, H.-&lt;/author&gt;&lt;author&gt;U. Kauczor, and F. L. Giesel.&lt;/author&gt;&lt;/authors&gt;&lt;/contributors&gt;&lt;titles&gt;&lt;title&gt;3D printing Based on Imaging Data: Review of Medical Applications. &lt;/title&gt;&lt;secondary-title&gt;International Journal of Computer Assisted Radiology and Surgery.&lt;/secondary-title&gt;&lt;/titles&gt;&lt;periodical&gt;&lt;full-title&gt;International Journal of Computer Assisted Radiology and Surgery.&lt;/full-title&gt;&lt;/periodical&gt;&lt;pages&gt;6&lt;/pages&gt;&lt;volume&gt;5&lt;/volume&gt;&lt;number&gt;4&lt;/number&gt;&lt;section&gt;335&lt;/section&gt;&lt;dates&gt;&lt;year&gt;2010&lt;/year&gt;&lt;/dates&gt;&lt;urls&gt;&lt;/urls&gt;&lt;/record&gt;&lt;/Cite&gt;&lt;/EndNote&gt;</w:instrText>
      </w:r>
      <w:r>
        <w:fldChar w:fldCharType="separate"/>
      </w:r>
      <w:r w:rsidR="008F2398">
        <w:rPr>
          <w:noProof/>
        </w:rPr>
        <w:t>[</w:t>
      </w:r>
      <w:hyperlink w:anchor="_ENREF_52" w:tooltip="Umeda., 2011 #48" w:history="1">
        <w:r w:rsidR="008F2398">
          <w:rPr>
            <w:noProof/>
          </w:rPr>
          <w:t>52</w:t>
        </w:r>
      </w:hyperlink>
      <w:r w:rsidR="008F2398">
        <w:rPr>
          <w:noProof/>
        </w:rPr>
        <w:t xml:space="preserve">, </w:t>
      </w:r>
      <w:hyperlink w:anchor="_ENREF_53" w:tooltip="Rengier, 2010 #46" w:history="1">
        <w:r w:rsidR="008F2398">
          <w:rPr>
            <w:noProof/>
          </w:rPr>
          <w:t>53</w:t>
        </w:r>
      </w:hyperlink>
      <w:r w:rsidR="008F2398">
        <w:rPr>
          <w:noProof/>
        </w:rPr>
        <w:t>]</w:t>
      </w:r>
      <w:r>
        <w:fldChar w:fldCharType="end"/>
      </w:r>
      <w:r>
        <w:t>. Melgoza et.al.</w:t>
      </w:r>
      <w:r w:rsidRPr="00F53CA6">
        <w:t xml:space="preserve"> </w:t>
      </w:r>
      <w:r>
        <w:t xml:space="preserve">optimized the continuous tool path planning strategies for open sourced and commercial fused deposition machines (FDM), making a </w:t>
      </w:r>
      <w:r>
        <w:lastRenderedPageBreak/>
        <w:t xml:space="preserve">customized tracheal stent rapidly and affordably </w:t>
      </w:r>
      <w:r>
        <w:fldChar w:fldCharType="begin"/>
      </w:r>
      <w:r w:rsidR="008F2398">
        <w:instrText xml:space="preserve"> ADDIN EN.CITE &lt;EndNote&gt;&lt;Cite&gt;&lt;Author&gt;Melgoza&lt;/Author&gt;&lt;Year&gt;2013&lt;/Year&gt;&lt;RecNum&gt;47&lt;/RecNum&gt;&lt;DisplayText&gt;[54]&lt;/DisplayText&gt;&lt;record&gt;&lt;rec-number&gt;47&lt;/rec-number&gt;&lt;foreign-keys&gt;&lt;key app="EN" db-id="dax0tzst0zw2tlett5pvdda6pz0s09asptdv" timestamp="1426219419"&gt;47&lt;/key&gt;&lt;/foreign-keys&gt;&lt;ref-type name="Journal Article"&gt;17&lt;/ref-type&gt;&lt;contributors&gt;&lt;authors&gt;&lt;author&gt;Melgoza, Evila L., Guillem Vallicrosa, Lidia Serenó, Joaquim Ciurana, and Ciro A. &lt;/author&gt;&lt;author&gt;Rodríguez.&lt;/author&gt;&lt;/authors&gt;&lt;/contributors&gt;&lt;titles&gt;&lt;title&gt;Rapid Tooling Using 3D Printing System for Manufacturing of Customized Tracheal Stent.&lt;/title&gt;&lt;secondary-title&gt;Rapid Prototyping Journal&lt;/secondary-title&gt;&lt;/titles&gt;&lt;periodical&gt;&lt;full-title&gt;Rapid Prototyping Journal&lt;/full-title&gt;&lt;/periodical&gt;&lt;pages&gt;10&lt;/pages&gt;&lt;volume&gt;20&lt;/volume&gt;&lt;number&gt;1&lt;/number&gt;&lt;section&gt;2&lt;/section&gt;&lt;dates&gt;&lt;year&gt;2013&lt;/year&gt;&lt;/dates&gt;&lt;urls&gt;&lt;/urls&gt;&lt;/record&gt;&lt;/Cite&gt;&lt;/EndNote&gt;</w:instrText>
      </w:r>
      <w:r>
        <w:fldChar w:fldCharType="separate"/>
      </w:r>
      <w:r w:rsidR="008F2398">
        <w:rPr>
          <w:noProof/>
        </w:rPr>
        <w:t>[</w:t>
      </w:r>
      <w:hyperlink w:anchor="_ENREF_54" w:tooltip="Melgoza, 2013 #47" w:history="1">
        <w:r w:rsidR="008F2398">
          <w:rPr>
            <w:noProof/>
          </w:rPr>
          <w:t>54</w:t>
        </w:r>
      </w:hyperlink>
      <w:r w:rsidR="008F2398">
        <w:rPr>
          <w:noProof/>
        </w:rPr>
        <w:t>]</w:t>
      </w:r>
      <w:r>
        <w:fldChar w:fldCharType="end"/>
      </w:r>
      <w:r>
        <w:t xml:space="preserve">. In comparison to selective laser sintering and solid ground curing, stereolithography offered the best surface finish in the process of customized tracheobronchial stents, while selective ground curing had the best repeatability of length </w:t>
      </w:r>
      <w:r>
        <w:fldChar w:fldCharType="begin"/>
      </w:r>
      <w:r w:rsidR="008F2398">
        <w:instrText xml:space="preserve"> ADDIN EN.CITE &lt;EndNote&gt;&lt;Cite&gt;&lt;Author&gt;Lim&lt;/Author&gt;&lt;Year&gt;2002&lt;/Year&gt;&lt;RecNum&gt;49&lt;/RecNum&gt;&lt;DisplayText&gt;[55]&lt;/DisplayText&gt;&lt;record&gt;&lt;rec-number&gt;49&lt;/rec-number&gt;&lt;foreign-keys&gt;&lt;key app="EN" db-id="dax0tzst0zw2tlett5pvdda6pz0s09asptdv" timestamp="1426223200"&gt;49&lt;/key&gt;&lt;/foreign-keys&gt;&lt;ref-type name="Journal Article"&gt;17&lt;/ref-type&gt;&lt;contributors&gt;&lt;authors&gt;&lt;author&gt;Lim, C. S., P. Eng, S. C. Lin, C. K. Chua, and Y. T. Lee.&lt;/author&gt;&lt;/authors&gt;&lt;/contributors&gt;&lt;titles&gt;&lt;title&gt;Rapid Prototyping and Tooling of Custom-made Tracheobronchial Stents.&lt;/title&gt;&lt;secondary-title&gt;The International Journal of Advanced Manufacturing Technology&lt;/secondary-title&gt;&lt;/titles&gt;&lt;periodical&gt;&lt;full-title&gt;The International Journal of Advanced Manufacturing Technology&lt;/full-title&gt;&lt;/periodical&gt;&lt;pages&gt;5&lt;/pages&gt;&lt;volume&gt;20&lt;/volume&gt;&lt;number&gt;1&lt;/number&gt;&lt;section&gt;44&lt;/section&gt;&lt;dates&gt;&lt;year&gt;2002&lt;/year&gt;&lt;/dates&gt;&lt;urls&gt;&lt;/urls&gt;&lt;/record&gt;&lt;/Cite&gt;&lt;/EndNote&gt;</w:instrText>
      </w:r>
      <w:r>
        <w:fldChar w:fldCharType="separate"/>
      </w:r>
      <w:r w:rsidR="008F2398">
        <w:rPr>
          <w:noProof/>
        </w:rPr>
        <w:t>[</w:t>
      </w:r>
      <w:hyperlink w:anchor="_ENREF_55" w:tooltip="Lim, 2002 #49" w:history="1">
        <w:r w:rsidR="008F2398">
          <w:rPr>
            <w:noProof/>
          </w:rPr>
          <w:t>55</w:t>
        </w:r>
      </w:hyperlink>
      <w:r w:rsidR="008F2398">
        <w:rPr>
          <w:noProof/>
        </w:rPr>
        <w:t>]</w:t>
      </w:r>
      <w:r>
        <w:fldChar w:fldCharType="end"/>
      </w:r>
      <w:r>
        <w:t xml:space="preserve">. Unlike the above large-size stents, Park et.al. was able to extrude a bioabsorbable drug-coated stent with a 300um strut diameter using PCL polymer and a rapid prototyping technique </w:t>
      </w:r>
      <w:r>
        <w:fldChar w:fldCharType="begin"/>
      </w:r>
      <w:r w:rsidR="008F2398">
        <w:instrText xml:space="preserve"> ADDIN EN.CITE &lt;EndNote&gt;&lt;Cite&gt;&lt;Author&gt;Park&lt;/Author&gt;&lt;Year&gt;2015&lt;/Year&gt;&lt;RecNum&gt;50&lt;/RecNum&gt;&lt;DisplayText&gt;[56]&lt;/DisplayText&gt;&lt;record&gt;&lt;rec-number&gt;50&lt;/rec-number&gt;&lt;foreign-keys&gt;&lt;key app="EN" db-id="dax0tzst0zw2tlett5pvdda6pz0s09asptdv" timestamp="1426224969"&gt;50&lt;/key&gt;&lt;/foreign-keys&gt;&lt;ref-type name="Journal Article"&gt;17&lt;/ref-type&gt;&lt;contributors&gt;&lt;authors&gt;&lt;author&gt;Park, Su A., Sang J. Lee, Kyung S. Lim, In H. Bae, Jun H. Lee, Wan D. Kim, Myung H. &lt;/author&gt;&lt;author&gt;Jeong, and Jun-Kyu Park.&lt;/author&gt;&lt;/authors&gt;&lt;/contributors&gt;&lt;titles&gt;&lt;title&gt;In vivo evaluation and characterization of a bioabsorbable drug-coated stent fabricated using a 3D-printing system.&lt;/title&gt;&lt;secondary-title&gt;Materials Letters&lt;/secondary-title&gt;&lt;/titles&gt;&lt;periodical&gt;&lt;full-title&gt;Materials Letters&lt;/full-title&gt;&lt;/periodical&gt;&lt;pages&gt;4&lt;/pages&gt;&lt;volume&gt;141&lt;/volume&gt;&lt;section&gt;355&lt;/section&gt;&lt;dates&gt;&lt;year&gt;2015&lt;/year&gt;&lt;/dates&gt;&lt;urls&gt;&lt;/urls&gt;&lt;/record&gt;&lt;/Cite&gt;&lt;/EndNote&gt;</w:instrText>
      </w:r>
      <w:r>
        <w:fldChar w:fldCharType="separate"/>
      </w:r>
      <w:r w:rsidR="008F2398">
        <w:rPr>
          <w:noProof/>
        </w:rPr>
        <w:t>[</w:t>
      </w:r>
      <w:hyperlink w:anchor="_ENREF_56" w:tooltip="Park, 2015 #50" w:history="1">
        <w:r w:rsidR="008F2398">
          <w:rPr>
            <w:noProof/>
          </w:rPr>
          <w:t>56</w:t>
        </w:r>
      </w:hyperlink>
      <w:r w:rsidR="008F2398">
        <w:rPr>
          <w:noProof/>
        </w:rPr>
        <w:t>]</w:t>
      </w:r>
      <w:r>
        <w:fldChar w:fldCharType="end"/>
      </w:r>
      <w:r>
        <w:t xml:space="preserve">. These stents showed to be effective in reducing neointimal hyperplasia, inflammation and thrombosis formation. Sun et. al. disclosed a 3D micro-jetting free molding technique to fabricate slide or snap fastener biodegradable stents with polydioxanone (PDO) </w:t>
      </w:r>
      <w:r>
        <w:fldChar w:fldCharType="begin"/>
      </w:r>
      <w:r w:rsidR="008F2398">
        <w:instrText xml:space="preserve"> ADDIN EN.CITE &lt;EndNote&gt;&lt;Cite&gt;&lt;Author&gt;Kun Sun&lt;/Author&gt;&lt;Year&gt;2013&lt;/Year&gt;&lt;RecNum&gt;52&lt;/RecNum&gt;&lt;DisplayText&gt;[57]&lt;/DisplayText&gt;&lt;record&gt;&lt;rec-number&gt;52&lt;/rec-number&gt;&lt;foreign-keys&gt;&lt;key app="EN" db-id="dax0tzst0zw2tlett5pvdda6pz0s09asptdv" timestamp="1427024324"&gt;52&lt;/key&gt;&lt;/foreign-keys&gt;&lt;ref-type name="Journal Article"&gt;17&lt;/ref-type&gt;&lt;contributors&gt;&lt;authors&gt;&lt;author&gt;Kun Sun, Kang Sun, Qimao Feng&lt;/author&gt;&lt;/authors&gt;&lt;/contributors&gt;&lt;titles&gt;&lt;title&gt;Slide fastener bioabsorbable stent and application thereof&lt;/title&gt;&lt;secondary-title&gt;US20130226277 A1&lt;/secondary-title&gt;&lt;/titles&gt;&lt;periodical&gt;&lt;full-title&gt;US20130226277 A1&lt;/full-title&gt;&lt;/periodical&gt;&lt;dates&gt;&lt;year&gt;2013&lt;/year&gt;&lt;/dates&gt;&lt;urls&gt;&lt;/urls&gt;&lt;/record&gt;&lt;/Cite&gt;&lt;/EndNote&gt;</w:instrText>
      </w:r>
      <w:r>
        <w:fldChar w:fldCharType="separate"/>
      </w:r>
      <w:r w:rsidR="008F2398">
        <w:rPr>
          <w:noProof/>
        </w:rPr>
        <w:t>[</w:t>
      </w:r>
      <w:hyperlink w:anchor="_ENREF_57" w:tooltip="Kun Sun, 2013 #52" w:history="1">
        <w:r w:rsidR="008F2398">
          <w:rPr>
            <w:noProof/>
          </w:rPr>
          <w:t>57</w:t>
        </w:r>
      </w:hyperlink>
      <w:r w:rsidR="008F2398">
        <w:rPr>
          <w:noProof/>
        </w:rPr>
        <w:t>]</w:t>
      </w:r>
      <w:r>
        <w:fldChar w:fldCharType="end"/>
      </w:r>
      <w:r>
        <w:t>. Different from extrusion techniques in 3D printing, projection microstereolithography (P</w:t>
      </w:r>
      <w:r w:rsidRPr="00075BF3">
        <w:t>µ</w:t>
      </w:r>
      <w:r>
        <w:t>SL) offers a high precision and high resolution processing method with a digital micromirror device (DMD</w:t>
      </w:r>
      <w:r w:rsidRPr="006D2494">
        <w:rPr>
          <w:vertAlign w:val="superscript"/>
        </w:rPr>
        <w:t>TM</w:t>
      </w:r>
      <w:r>
        <w:t xml:space="preserve">, Texas Instruments) as a dynamic mask </w:t>
      </w:r>
      <w:r>
        <w:fldChar w:fldCharType="begin"/>
      </w:r>
      <w:r w:rsidR="008F2398">
        <w:instrText xml:space="preserve"> ADDIN EN.CITE &lt;EndNote&gt;&lt;Cite&gt;&lt;Author&gt;Sun&lt;/Author&gt;&lt;Year&gt;2005&lt;/Year&gt;&lt;RecNum&gt;43&lt;/RecNum&gt;&lt;DisplayText&gt;[58, 59]&lt;/DisplayText&gt;&lt;record&gt;&lt;rec-number&gt;43&lt;/rec-number&gt;&lt;foreign-keys&gt;&lt;key app="EN" db-id="dax0tzst0zw2tlett5pvdda6pz0s09asptdv" timestamp="1426120756"&gt;43&lt;/key&gt;&lt;key app="ENWeb" db-id=""&gt;0&lt;/key&gt;&lt;/foreign-keys&gt;&lt;ref-type name="Journal Article"&gt;17&lt;/ref-type&gt;&lt;contributors&gt;&lt;authors&gt;&lt;author&gt;Sun, C.&lt;/author&gt;&lt;author&gt;Fang, N.&lt;/author&gt;&lt;author&gt;Wu, D. M.&lt;/author&gt;&lt;author&gt;Zhang, X.&lt;/author&gt;&lt;/authors&gt;&lt;/contributors&gt;&lt;titles&gt;&lt;title&gt;Projection micro-stereolithography using digital micro-mirror dynamic mask&lt;/title&gt;&lt;secondary-title&gt;Sensors and Actuators A: Physical&lt;/secondary-title&gt;&lt;/titles&gt;&lt;periodical&gt;&lt;full-title&gt;Sensors and Actuators A: Physical&lt;/full-title&gt;&lt;/periodical&gt;&lt;pages&gt;113-120&lt;/pages&gt;&lt;volume&gt;121&lt;/volume&gt;&lt;number&gt;1&lt;/number&gt;&lt;dates&gt;&lt;year&gt;2005&lt;/year&gt;&lt;/dates&gt;&lt;isbn&gt;09244247&lt;/isbn&gt;&lt;urls&gt;&lt;/urls&gt;&lt;electronic-resource-num&gt;10.1016/j.sna.2004.12.011&lt;/electronic-resource-num&gt;&lt;/record&gt;&lt;/Cite&gt;&lt;Cite&gt;&lt;Author&gt;Baker&lt;/Author&gt;&lt;Year&gt;2012&lt;/Year&gt;&lt;RecNum&gt;53&lt;/RecNum&gt;&lt;record&gt;&lt;rec-number&gt;53&lt;/rec-number&gt;&lt;foreign-keys&gt;&lt;key app="EN" db-id="dax0tzst0zw2tlett5pvdda6pz0s09asptdv" timestamp="1427144877"&gt;53&lt;/key&gt;&lt;key app="ENWeb" db-id=""&gt;0&lt;/key&gt;&lt;/foreign-keys&gt;&lt;ref-type name="Journal Article"&gt;17&lt;/ref-type&gt;&lt;contributors&gt;&lt;authors&gt;&lt;author&gt;Baker, Evan&lt;/author&gt;&lt;author&gt;Reissman, Timothy&lt;/author&gt;&lt;author&gt;Zhou, Fan&lt;/author&gt;&lt;author&gt;Wang, Chen&lt;/author&gt;&lt;author&gt;Lynch, Kevin&lt;/author&gt;&lt;author&gt;Sun, Cheng&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pages&gt;1-9&lt;/pages&gt;&lt;volume&gt;2012&lt;/volume&gt;&lt;dates&gt;&lt;year&gt;2012&lt;/year&gt;&lt;/dates&gt;&lt;isbn&gt;2090-3561&amp;#xD;2090-357X&lt;/isbn&gt;&lt;urls&gt;&lt;/urls&gt;&lt;electronic-resource-num&gt;10.1155/2012/741835&lt;/electronic-resource-num&gt;&lt;/record&gt;&lt;/Cite&gt;&lt;/EndNote&gt;</w:instrText>
      </w:r>
      <w:r>
        <w:fldChar w:fldCharType="separate"/>
      </w:r>
      <w:r w:rsidR="008F2398">
        <w:rPr>
          <w:noProof/>
        </w:rPr>
        <w:t>[</w:t>
      </w:r>
      <w:hyperlink w:anchor="_ENREF_58" w:tooltip="Sun, 2005 #43" w:history="1">
        <w:r w:rsidR="008F2398">
          <w:rPr>
            <w:noProof/>
          </w:rPr>
          <w:t>58</w:t>
        </w:r>
      </w:hyperlink>
      <w:r w:rsidR="008F2398">
        <w:rPr>
          <w:noProof/>
        </w:rPr>
        <w:t xml:space="preserve">, </w:t>
      </w:r>
      <w:hyperlink w:anchor="_ENREF_59" w:tooltip="Baker, 2012 #53" w:history="1">
        <w:r w:rsidR="008F2398">
          <w:rPr>
            <w:noProof/>
          </w:rPr>
          <w:t>59</w:t>
        </w:r>
      </w:hyperlink>
      <w:r w:rsidR="008F2398">
        <w:rPr>
          <w:noProof/>
        </w:rPr>
        <w:t>]</w:t>
      </w:r>
      <w:r>
        <w:fldChar w:fldCharType="end"/>
      </w:r>
      <w:r>
        <w:t xml:space="preserve">. Using a photo-curable polymer, complex 3D microstructures can be created. The Ameer lab has developed a series of citrate-based polymers with a wide range of properties such as </w:t>
      </w:r>
      <w:r w:rsidRPr="00F51CA1">
        <w:rPr>
          <w:rFonts w:asciiTheme="minorHAnsi" w:hAnsiTheme="minorHAnsi" w:cstheme="minorBidi"/>
        </w:rPr>
        <w:t xml:space="preserve">controllable elasticity, biodegradability, shape-memory and antioxidant properties </w:t>
      </w:r>
      <w:r w:rsidRPr="00F51CA1">
        <w:rPr>
          <w:rFonts w:asciiTheme="minorHAnsi" w:hAnsiTheme="minorHAnsi" w:cstheme="minorBidi"/>
        </w:rPr>
        <w:fldChar w:fldCharType="begin">
          <w:fldData xml:space="preserve">PEVuZE5vdGU+PENpdGU+PEF1dGhvcj5ZYW5nPC9BdXRob3I+PFllYXI+MjAwNjwvWWVhcj48UmVj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</w:fldData>
        </w:fldChar>
      </w:r>
      <w:r w:rsidR="008F2398">
        <w:rPr>
          <w:rFonts w:asciiTheme="minorHAnsi" w:hAnsiTheme="minorHAnsi" w:cstheme="minorBidi"/>
        </w:rPr>
        <w:instrText xml:space="preserve"> ADDIN EN.CITE </w:instrText>
      </w:r>
      <w:r w:rsidR="008F2398">
        <w:rPr>
          <w:rFonts w:asciiTheme="minorHAnsi" w:hAnsiTheme="minorHAnsi" w:cstheme="minorBidi"/>
        </w:rPr>
        <w:fldChar w:fldCharType="begin">
          <w:fldData xml:space="preserve">PEVuZE5vdGU+PENpdGU+PEF1dGhvcj5ZYW5nPC9BdXRob3I+PFllYXI+MjAwNjwvWWVhcj48UmVj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</w:fldData>
        </w:fldChar>
      </w:r>
      <w:r w:rsidR="008F2398">
        <w:rPr>
          <w:rFonts w:asciiTheme="minorHAnsi" w:hAnsiTheme="minorHAnsi" w:cstheme="minorBidi"/>
        </w:rPr>
        <w:instrText xml:space="preserve"> ADDIN EN.CITE.DATA </w:instrText>
      </w:r>
      <w:r w:rsidR="008F2398">
        <w:rPr>
          <w:rFonts w:asciiTheme="minorHAnsi" w:hAnsiTheme="minorHAnsi" w:cstheme="minorBidi"/>
        </w:rPr>
      </w:r>
      <w:r w:rsidR="008F2398">
        <w:rPr>
          <w:rFonts w:asciiTheme="minorHAnsi" w:hAnsiTheme="minorHAnsi" w:cstheme="minorBidi"/>
        </w:rPr>
        <w:fldChar w:fldCharType="end"/>
      </w:r>
      <w:r w:rsidRPr="00F51CA1">
        <w:rPr>
          <w:rFonts w:asciiTheme="minorHAnsi" w:hAnsiTheme="minorHAnsi" w:cstheme="minorBidi"/>
        </w:rPr>
      </w:r>
      <w:r w:rsidRPr="00F51CA1">
        <w:rPr>
          <w:rFonts w:asciiTheme="minorHAnsi" w:hAnsiTheme="minorHAnsi" w:cstheme="minorBidi"/>
        </w:rPr>
        <w:fldChar w:fldCharType="separate"/>
      </w:r>
      <w:r w:rsidR="008F2398" w:rsidRPr="008F2398">
        <w:rPr>
          <w:noProof/>
        </w:rPr>
        <w:t>[</w:t>
      </w:r>
      <w:hyperlink w:anchor="_ENREF_60" w:tooltip="Yang, 2006 #113" w:history="1">
        <w:r w:rsidR="008F2398" w:rsidRPr="008F2398">
          <w:rPr>
            <w:noProof/>
          </w:rPr>
          <w:t>60</w:t>
        </w:r>
      </w:hyperlink>
      <w:r w:rsidR="008F2398" w:rsidRPr="008F2398">
        <w:rPr>
          <w:noProof/>
        </w:rPr>
        <w:t xml:space="preserve">, </w:t>
      </w:r>
      <w:hyperlink w:anchor="_ENREF_61" w:tooltip="Serrano, 2011 #102" w:history="1">
        <w:r w:rsidR="008F2398" w:rsidRPr="008F2398">
          <w:rPr>
            <w:noProof/>
          </w:rPr>
          <w:t>61</w:t>
        </w:r>
      </w:hyperlink>
      <w:r w:rsidR="008F2398" w:rsidRPr="008F2398">
        <w:rPr>
          <w:noProof/>
        </w:rPr>
        <w:t>]</w:t>
      </w:r>
      <w:r w:rsidRPr="00F51CA1">
        <w:rPr>
          <w:rFonts w:asciiTheme="minorHAnsi" w:hAnsiTheme="minorHAnsi" w:cstheme="minorBidi"/>
        </w:rPr>
        <w:fldChar w:fldCharType="end"/>
      </w:r>
      <w:r w:rsidRPr="00F51CA1">
        <w:rPr>
          <w:rFonts w:asciiTheme="minorHAnsi" w:hAnsiTheme="minorHAnsi" w:cstheme="minorBidi"/>
        </w:rPr>
        <w:t>. After methacrylation with glycidyl methacrylate, this polymer can be printed via projection stereolithography under the appropriate solvent and additive conditions. Here we show the feasibility to 3D print complex strut structures in a micron scale with the biodegradable polymer.</w:t>
      </w:r>
    </w:p>
    <w:p w14:paraId="49C7F224" w14:textId="77777777" w:rsidR="00664277" w:rsidRDefault="00664277" w:rsidP="008C0B64">
      <w:pPr>
        <w:pStyle w:val="Heading2"/>
        <w:spacing w:line="480" w:lineRule="auto"/>
        <w:rPr>
          <w:rFonts w:ascii="Times New Roman" w:hAnsi="Times New Roman" w:cs="Times New Roman"/>
          <w:b/>
          <w:bCs/>
          <w:color w:val="auto"/>
          <w:kern w:val="32"/>
          <w:szCs w:val="24"/>
          <w:lang w:eastAsia="zh-CN"/>
        </w:rPr>
      </w:pPr>
    </w:p>
    <w:p w14:paraId="7493B43C" w14:textId="084AEEDB" w:rsidR="00664277" w:rsidRDefault="00EC5C39" w:rsidP="00664277">
      <w:pPr>
        <w:pStyle w:val="Heading2"/>
        <w:spacing w:line="480" w:lineRule="auto"/>
        <w:rPr>
          <w:rFonts w:ascii="Times New Roman" w:hAnsi="Times New Roman" w:cs="Times New Roman"/>
          <w:b/>
          <w:bCs/>
          <w:color w:val="auto"/>
          <w:kern w:val="32"/>
          <w:szCs w:val="24"/>
          <w:lang w:eastAsia="zh-CN"/>
        </w:rPr>
      </w:pPr>
      <w:bookmarkStart w:id="180" w:name="_Toc437011621"/>
      <w:r>
        <w:rPr>
          <w:rFonts w:ascii="Times New Roman" w:hAnsi="Times New Roman" w:cs="Times New Roman"/>
          <w:b/>
          <w:bCs/>
          <w:color w:val="auto"/>
          <w:kern w:val="32"/>
          <w:szCs w:val="24"/>
          <w:lang w:eastAsia="zh-CN"/>
        </w:rPr>
        <w:t>7</w:t>
      </w:r>
      <w:r w:rsidR="00664277">
        <w:rPr>
          <w:rFonts w:ascii="Times New Roman" w:hAnsi="Times New Roman" w:cs="Times New Roman"/>
          <w:b/>
          <w:bCs/>
          <w:color w:val="auto"/>
          <w:kern w:val="32"/>
          <w:szCs w:val="24"/>
          <w:lang w:eastAsia="zh-CN"/>
        </w:rPr>
        <w:t>.3 Methods</w:t>
      </w:r>
      <w:bookmarkEnd w:id="180"/>
    </w:p>
    <w:p w14:paraId="163E4039" w14:textId="27F396B6" w:rsidR="00EE3C30" w:rsidRDefault="00EC5C39" w:rsidP="00EE3C30">
      <w:pPr>
        <w:pStyle w:val="Heading2"/>
        <w:spacing w:line="480" w:lineRule="auto"/>
        <w:rPr>
          <w:rFonts w:ascii="Times New Roman" w:hAnsi="Times New Roman" w:cs="Times New Roman"/>
          <w:b/>
          <w:bCs/>
          <w:color w:val="auto"/>
          <w:kern w:val="32"/>
          <w:szCs w:val="24"/>
          <w:lang w:eastAsia="zh-CN"/>
        </w:rPr>
      </w:pPr>
      <w:bookmarkStart w:id="181" w:name="_Toc437011622"/>
      <w:r>
        <w:rPr>
          <w:rFonts w:ascii="Times New Roman" w:hAnsi="Times New Roman" w:cs="Times New Roman"/>
          <w:b/>
          <w:bCs/>
          <w:color w:val="auto"/>
          <w:kern w:val="32"/>
          <w:szCs w:val="24"/>
          <w:lang w:eastAsia="zh-CN"/>
        </w:rPr>
        <w:t>7</w:t>
      </w:r>
      <w:r w:rsidR="00EE3C30">
        <w:rPr>
          <w:rFonts w:ascii="Times New Roman" w:hAnsi="Times New Roman" w:cs="Times New Roman"/>
          <w:b/>
          <w:bCs/>
          <w:color w:val="auto"/>
          <w:kern w:val="32"/>
          <w:szCs w:val="24"/>
          <w:lang w:eastAsia="zh-CN"/>
        </w:rPr>
        <w:t>.3.1 Polymer Synthesis and characterization</w:t>
      </w:r>
      <w:bookmarkEnd w:id="181"/>
    </w:p>
    <w:p w14:paraId="1BCF1A87" w14:textId="0F78987E" w:rsidR="00EE3C30" w:rsidRPr="009F762A" w:rsidRDefault="00EE3C30" w:rsidP="000C0BD4">
      <w:pPr>
        <w:spacing w:line="480" w:lineRule="auto"/>
        <w:ind w:firstLine="720"/>
        <w:jc w:val="both"/>
      </w:pPr>
      <w:r>
        <w:t xml:space="preserve">The synthesis of methacrylated poly(1,12-dodecanediol citrate) was described in an application patent of Northwestern University (Application Serial No. 62/118,049). Briefly, citric </w:t>
      </w:r>
      <w:r>
        <w:lastRenderedPageBreak/>
        <w:t>acid (76.8 g; Sigma) and 1,12-dodecanediol (40.4 g; Sigma) were added to a flask and heated to 165</w:t>
      </w:r>
      <w:r>
        <w:sym w:font="Symbol" w:char="F0B0"/>
      </w:r>
      <w:r w:rsidRPr="00DD5065">
        <w:t>C</w:t>
      </w:r>
      <w:r>
        <w:t xml:space="preserve"> under nitrogen atmosphere. After melting, the reaction was continued for an additional 30 minutes at 140</w:t>
      </w:r>
      <w:r>
        <w:sym w:font="Symbol" w:char="F0B0"/>
      </w:r>
      <w:r w:rsidRPr="00DD5065">
        <w:t>C</w:t>
      </w:r>
      <w:r>
        <w:t xml:space="preserve">. The viscous poly(1, 12-dodecanediol citrate) (PDC) pre-polymer is dissolved in 100-150 ml ethanol and purified by precipitation in 1000 mL of deionized water </w:t>
      </w:r>
      <w:r w:rsidRPr="002A1D5D">
        <w:t>(Milli</w:t>
      </w:r>
      <w:r>
        <w:t>pore water purification system), then freeze-dried for at least 72 hours</w:t>
      </w:r>
      <w:r w:rsidRPr="002A1D5D">
        <w:t>.</w:t>
      </w:r>
      <w:r>
        <w:t xml:space="preserve"> Subsequently, 22g PDC was added to 180mL tetrahydrofuran (Sigma) for dissolution, then 816 mg of imidazole (Sigma) and 17.04 g of glycidyl methacrylate (Sigma) was added and heated to 60</w:t>
      </w:r>
      <w:r>
        <w:sym w:font="Symbol" w:char="F0B0"/>
      </w:r>
      <w:r w:rsidRPr="00DD5065">
        <w:t>C</w:t>
      </w:r>
      <w:r>
        <w:t xml:space="preserve"> for 6 hours then placed on a rotary evaporator for 30 minutes at 60</w:t>
      </w:r>
      <w:r>
        <w:sym w:font="Symbol" w:char="F0B0"/>
      </w:r>
      <w:r w:rsidRPr="00DD5065">
        <w:t>C</w:t>
      </w:r>
      <w:r>
        <w:t xml:space="preserve">. After methacrylation, mPDC was purified using 900 mL of deionized water twice, then centrifuged in 50 mL vials for 5 minutes at 3500 rpm followed by freeze drying for 24 hours. The purified mPDC polymer was characterized </w:t>
      </w:r>
      <w:r>
        <w:rPr>
          <w:rFonts w:ascii="Times" w:hAnsi="Times" w:cs="Times"/>
        </w:rPr>
        <w:t xml:space="preserve">using a Bruker Ag500 NMR spectrometer at ambient temperature, using </w:t>
      </w:r>
      <w:r w:rsidRPr="009F762A">
        <w:t xml:space="preserve">DMSO-d6 as solvent, and tetramethylsilane (TMS) as the internal reference. </w:t>
      </w:r>
    </w:p>
    <w:p w14:paraId="1DBA8212" w14:textId="156722F9" w:rsidR="00664277" w:rsidRDefault="00664277" w:rsidP="00664277">
      <w:pPr>
        <w:pStyle w:val="Heading2"/>
        <w:spacing w:line="480" w:lineRule="auto"/>
        <w:rPr>
          <w:rFonts w:ascii="Times New Roman" w:hAnsi="Times New Roman" w:cs="Times New Roman"/>
          <w:b/>
          <w:bCs/>
          <w:color w:val="auto"/>
          <w:kern w:val="32"/>
          <w:szCs w:val="24"/>
          <w:lang w:eastAsia="zh-CN"/>
        </w:rPr>
      </w:pPr>
    </w:p>
    <w:p w14:paraId="207EDFFC" w14:textId="4CD0900A" w:rsidR="00EE3C30" w:rsidRPr="00EE3C30" w:rsidRDefault="00EC5C39" w:rsidP="00EE3C30">
      <w:pPr>
        <w:pStyle w:val="Heading2"/>
        <w:spacing w:line="480" w:lineRule="auto"/>
        <w:rPr>
          <w:rFonts w:ascii="Times New Roman" w:hAnsi="Times New Roman" w:cs="Times New Roman"/>
          <w:b/>
          <w:bCs/>
          <w:color w:val="auto"/>
          <w:kern w:val="32"/>
          <w:szCs w:val="24"/>
          <w:lang w:eastAsia="zh-CN"/>
        </w:rPr>
      </w:pPr>
      <w:bookmarkStart w:id="182" w:name="_Toc437011623"/>
      <w:r>
        <w:rPr>
          <w:rFonts w:ascii="Times New Roman" w:hAnsi="Times New Roman" w:cs="Times New Roman"/>
          <w:b/>
          <w:bCs/>
          <w:color w:val="auto"/>
          <w:kern w:val="32"/>
          <w:szCs w:val="24"/>
          <w:lang w:eastAsia="zh-CN"/>
        </w:rPr>
        <w:t>7</w:t>
      </w:r>
      <w:r w:rsidR="00EE3C30">
        <w:rPr>
          <w:rFonts w:ascii="Times New Roman" w:hAnsi="Times New Roman" w:cs="Times New Roman"/>
          <w:b/>
          <w:bCs/>
          <w:color w:val="auto"/>
          <w:kern w:val="32"/>
          <w:szCs w:val="24"/>
          <w:lang w:eastAsia="zh-CN"/>
        </w:rPr>
        <w:t>.3.2 Biomaterial ink formulation and rheological characterization</w:t>
      </w:r>
      <w:bookmarkEnd w:id="182"/>
    </w:p>
    <w:p w14:paraId="7D9164F5" w14:textId="5662415A" w:rsidR="00EE3C30" w:rsidRPr="00EE3C30" w:rsidRDefault="00EE3C30" w:rsidP="000C0BD4">
      <w:pPr>
        <w:spacing w:line="480" w:lineRule="auto"/>
        <w:ind w:firstLine="720"/>
      </w:pPr>
      <w:r>
        <w:t xml:space="preserve">The viscous mPDC polymer was diluted with different chemicals such as ethyl acetate (Anhydrous, 99.8%; Sigma), 1-butanol (ACS reagent, &gt;99.4%; Sigma), Diethyl adipate (ReagentPlus®, 99%; Aldrich), 1,6-hexanediol diacrylate (Technical grade, 80%; Aldrich) and Diethyl fumarate (98%; Aldrich), 0.1-5wt% amounts of initiators such as Irgacure 819, 2-hydroxy-2-methylpropiophone (Homp) and Camphorquinone were formulated into mPDC solution for curing at different wavelengths. Compatibly, 4-ethyl-N,N-dimethylaminobenzoate was used as a coinitiator to accelerate the reaction, a number of dyes such as Yellow 5 and Sudan 1  served as a free radical quencher or UV absorber.  The UV/Vis absorption spectra of different </w:t>
      </w:r>
      <w:r>
        <w:lastRenderedPageBreak/>
        <w:t>initiators were recorded in an Aligent Cary 100 spectrophotometer. Rheological measurement of mPDC solution in ethyl acetate was carried out on a TA instruments DHR rheometer with a 20mm 4</w:t>
      </w:r>
      <w:r w:rsidRPr="006C4FE9">
        <w:rPr>
          <w:vertAlign w:val="superscript"/>
        </w:rPr>
        <w:t>o</w:t>
      </w:r>
      <w:r>
        <w:t xml:space="preserve"> cone peltier plate geometry and solvent trap cover to minimize sample evaporation. A flow ramp experiment was performed for 0.1 to 142.665 rad/s at 25</w:t>
      </w:r>
      <w:r w:rsidRPr="00D51F4A">
        <w:rPr>
          <w:vertAlign w:val="superscript"/>
        </w:rPr>
        <w:t>o</w:t>
      </w:r>
      <w:r>
        <w:t>C and 37</w:t>
      </w:r>
      <w:r w:rsidRPr="00D51F4A">
        <w:rPr>
          <w:vertAlign w:val="superscript"/>
        </w:rPr>
        <w:t>o</w:t>
      </w:r>
      <w:r>
        <w:t>C to determine the dynamic viscosities of pure mPDC and mPDC solution with 5wt%, 10wt% and 15wt% ethyl acetate. Viscosity changes as a function of shear rate were assessed via rheometry.</w:t>
      </w:r>
    </w:p>
    <w:p w14:paraId="053AB2D8" w14:textId="77777777" w:rsidR="00664277" w:rsidRDefault="00664277" w:rsidP="00664277"/>
    <w:p w14:paraId="4145EC31" w14:textId="53B42DFC" w:rsidR="00EE3C30" w:rsidRDefault="00EC5C39" w:rsidP="00EE3C30">
      <w:pPr>
        <w:pStyle w:val="Heading2"/>
        <w:spacing w:line="480" w:lineRule="auto"/>
        <w:rPr>
          <w:rFonts w:ascii="Times New Roman" w:hAnsi="Times New Roman" w:cs="Times New Roman"/>
          <w:b/>
          <w:bCs/>
          <w:color w:val="auto"/>
          <w:kern w:val="32"/>
          <w:szCs w:val="24"/>
          <w:lang w:eastAsia="zh-CN"/>
        </w:rPr>
      </w:pPr>
      <w:bookmarkStart w:id="183" w:name="_Toc437011624"/>
      <w:r>
        <w:rPr>
          <w:rFonts w:ascii="Times New Roman" w:hAnsi="Times New Roman" w:cs="Times New Roman"/>
          <w:b/>
          <w:bCs/>
          <w:color w:val="auto"/>
          <w:kern w:val="32"/>
          <w:szCs w:val="24"/>
          <w:lang w:eastAsia="zh-CN"/>
        </w:rPr>
        <w:t>7</w:t>
      </w:r>
      <w:r w:rsidR="00EE3C30">
        <w:rPr>
          <w:rFonts w:ascii="Times New Roman" w:hAnsi="Times New Roman" w:cs="Times New Roman"/>
          <w:b/>
          <w:bCs/>
          <w:color w:val="auto"/>
          <w:kern w:val="32"/>
          <w:szCs w:val="24"/>
          <w:lang w:eastAsia="zh-CN"/>
        </w:rPr>
        <w:t>.3</w:t>
      </w:r>
      <w:r w:rsidR="00826638">
        <w:rPr>
          <w:rFonts w:ascii="Times New Roman" w:hAnsi="Times New Roman" w:cs="Times New Roman"/>
          <w:b/>
          <w:bCs/>
          <w:color w:val="auto"/>
          <w:kern w:val="32"/>
          <w:szCs w:val="24"/>
          <w:lang w:eastAsia="zh-CN"/>
        </w:rPr>
        <w:t>.3 Projection microstereolithography printer design and fabrication</w:t>
      </w:r>
      <w:bookmarkEnd w:id="183"/>
    </w:p>
    <w:p w14:paraId="1FCDC63A" w14:textId="77777777" w:rsidR="00EE3C30" w:rsidRDefault="00EE3C30" w:rsidP="000C0BD4">
      <w:pPr>
        <w:spacing w:line="480" w:lineRule="auto"/>
        <w:ind w:firstLine="720"/>
        <w:jc w:val="both"/>
      </w:pPr>
      <w:r>
        <w:t>Projection microstereolithography (PμSL) builds microstructures from a photo-curable biomaterial ink (BInk) in a layer-by-layer fashion directly from a 3D CAD design. Each layer is cured in a single exposure by using a liquid crystal display (LCD) panel as a dynamic mask for the UV light. This allows for a drastic reduction in fabrication time compared with conventional 3D printing process, which fabricates 3D structures in a point-by-point scanning fashion.</w:t>
      </w:r>
    </w:p>
    <w:p w14:paraId="343A58C5" w14:textId="77777777" w:rsidR="00EE3C30" w:rsidRDefault="00EE3C30" w:rsidP="000C0BD4">
      <w:pPr>
        <w:spacing w:line="480" w:lineRule="auto"/>
        <w:jc w:val="both"/>
      </w:pPr>
      <w:r>
        <w:t xml:space="preserve">         The entire process flow is shown below. Prior to stent fabrication, a photo-curable BInk was formulated as described in the section below. The CAD structure is sliced into a series bitmap images using a MATLAB code developed specifically for this system. The UV absorber and light intensity concentration is tuned to obtain a curing depth of 20 microns, determining the necessary slicing layer thickness. </w:t>
      </w:r>
    </w:p>
    <w:p w14:paraId="3D6C3A2F" w14:textId="77777777" w:rsidR="00EE3C30" w:rsidRDefault="00EE3C30" w:rsidP="00EE3C30">
      <w:pPr>
        <w:jc w:val="center"/>
      </w:pPr>
      <w:r>
        <w:rPr>
          <w:noProof/>
        </w:rPr>
        <w:lastRenderedPageBreak/>
        <w:drawing>
          <wp:inline distT="0" distB="0" distL="0" distR="0" wp14:anchorId="4BBFA42C" wp14:editId="7D23A55D">
            <wp:extent cx="3182741" cy="35433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3-24 PuSL Process Flow Stent.png"/>
                    <pic:cNvPicPr/>
                  </pic:nvPicPr>
                  <pic:blipFill rotWithShape="1">
                    <a:blip r:embed="rId63">
                      <a:extLst>
                        <a:ext uri="{28A0092B-C50C-407E-A947-70E740481C1C}">
                          <a14:useLocalDpi xmlns:a14="http://schemas.microsoft.com/office/drawing/2010/main" val="0"/>
                        </a:ext>
                      </a:extLst>
                    </a:blip>
                    <a:srcRect b="17210"/>
                    <a:stretch/>
                  </pic:blipFill>
                  <pic:spPr bwMode="auto">
                    <a:xfrm>
                      <a:off x="0" y="0"/>
                      <a:ext cx="3184195" cy="3544919"/>
                    </a:xfrm>
                    <a:prstGeom prst="rect">
                      <a:avLst/>
                    </a:prstGeom>
                    <a:ln>
                      <a:noFill/>
                    </a:ln>
                    <a:extLst>
                      <a:ext uri="{53640926-AAD7-44D8-BBD7-CCE9431645EC}">
                        <a14:shadowObscured xmlns:a14="http://schemas.microsoft.com/office/drawing/2010/main"/>
                      </a:ext>
                    </a:extLst>
                  </pic:spPr>
                </pic:pic>
              </a:graphicData>
            </a:graphic>
          </wp:inline>
        </w:drawing>
      </w:r>
    </w:p>
    <w:p w14:paraId="549C468C" w14:textId="3FEB39F4" w:rsidR="00324146" w:rsidRDefault="00324146" w:rsidP="00324146">
      <w:pPr>
        <w:jc w:val="center"/>
      </w:pPr>
      <w:bookmarkStart w:id="184" w:name="_Toc308026256"/>
      <w:r w:rsidRPr="00324146">
        <w:t xml:space="preserve">Figure </w:t>
      </w:r>
      <w:fldSimple w:instr=" SEQ Figure \* ARABIC ">
        <w:r w:rsidR="00F028A4">
          <w:rPr>
            <w:noProof/>
          </w:rPr>
          <w:t>33</w:t>
        </w:r>
      </w:fldSimple>
      <w:r w:rsidRPr="00324146">
        <w:t>. Schematic of PuSL System and process flow</w:t>
      </w:r>
      <w:bookmarkEnd w:id="184"/>
    </w:p>
    <w:p w14:paraId="538C1415" w14:textId="77777777" w:rsidR="00324146" w:rsidRPr="00324146" w:rsidRDefault="00324146" w:rsidP="00324146">
      <w:pPr>
        <w:jc w:val="center"/>
      </w:pPr>
    </w:p>
    <w:p w14:paraId="7C00F4E3" w14:textId="77777777" w:rsidR="00EE3C30" w:rsidRDefault="00EE3C30" w:rsidP="000C0BD4">
      <w:pPr>
        <w:spacing w:line="480" w:lineRule="auto"/>
        <w:jc w:val="both"/>
      </w:pPr>
      <w:r>
        <w:t xml:space="preserve">        The silicon wafer is then aligned with the top of the BInk layer, and the 160 liter PuSL chamber is filled with nitrogen gas. This reduces the concentration of oxygen within the chamber and ensures optimal solidification and resolution of the photo-curable BInk. Afterwards, the layer building process begins. The first sliced bitmap image is displayed on the dynamic mask (in this case, a 1400 × 1050 pixel array), and the wafer drops by 20 microns. The system then waits for 30 seconds for the BInk to settle. The UV lamp is turned on for 20 seconds, reflects off a beam splitting mirror, passes through a reduction lens and finally projects onto the surface of the bink in high resolution, with each pixel corresponding to 7.1 × 7.1 μm</w:t>
      </w:r>
      <w:r w:rsidRPr="00B2434B">
        <w:rPr>
          <w:vertAlign w:val="superscript"/>
        </w:rPr>
        <w:t>2</w:t>
      </w:r>
      <w:r>
        <w:t xml:space="preserve"> repeats for each bitmap layer in the fabrication. The micro-structure is then removed from the PμSL machine, cleaned with isopropyl alcohol (IPA) , dried under a low flow rate nitrogen gun. At this point, the BInk within the structure has not completely solidified. To finish the curing process and bring the BInk to its final state, the structure is further exposed to UV for post-curing. </w:t>
      </w:r>
    </w:p>
    <w:p w14:paraId="064A89C3" w14:textId="77777777" w:rsidR="00664277" w:rsidRDefault="00664277" w:rsidP="00664277"/>
    <w:p w14:paraId="1164659A" w14:textId="5EA8D502"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185" w:name="_Toc437011625"/>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3.4 Stent Design</w:t>
      </w:r>
      <w:bookmarkEnd w:id="185"/>
    </w:p>
    <w:p w14:paraId="7AAF7678" w14:textId="77777777" w:rsidR="00EE3C30" w:rsidRDefault="00EE3C30" w:rsidP="000C0BD4">
      <w:pPr>
        <w:spacing w:line="480" w:lineRule="auto"/>
        <w:ind w:firstLine="720"/>
        <w:jc w:val="both"/>
      </w:pPr>
      <w:r w:rsidRPr="00F51CA1">
        <w:t>Stent design with various microstructures was accomplished using the SolidWorks</w:t>
      </w:r>
      <w:r w:rsidRPr="00F51CA1">
        <w:rPr>
          <w:vertAlign w:val="superscript"/>
        </w:rPr>
        <w:t>TM</w:t>
      </w:r>
      <w:r w:rsidRPr="00F51CA1">
        <w:t xml:space="preserve"> CAD software</w:t>
      </w:r>
      <w:r>
        <w:t xml:space="preserve"> (Waltham, MA)</w:t>
      </w:r>
      <w:r w:rsidRPr="00F51CA1">
        <w:t>. Sinusoidal formed wire, helix wrap and meshed t</w:t>
      </w:r>
      <w:r w:rsidRPr="00FB4661">
        <w:t>ube w</w:t>
      </w:r>
      <w:r>
        <w:t xml:space="preserve">as created and printed along the circumference layer-by-layer with length x outer diameter x thickness. Various parameters such as 300um, 350um, 400um and 500um in thickness or 9.0mm, 16mm and 21mm in length were investigated. Typically, a stent pattern was chosen to be a triangular truss structure along the circumference with each new row connected via vertical supporting rods, as shown in Figure 3a. Each new row was shifted to allow the lowest point of the upper row to be in line with the highest point of the bottom row. These points were then connected by vertical beams that gives the appearance of hexagonal holes across the face of the cylinder. To avoid misalignment and a floating point at the low point of the top row, it was necessary for vertical support rods to be placed at low and high point section for fabrication. </w:t>
      </w:r>
    </w:p>
    <w:p w14:paraId="3860E0EA" w14:textId="77777777" w:rsidR="00EE3C30" w:rsidRPr="00F51CA1" w:rsidRDefault="00EE3C30" w:rsidP="000C0BD4">
      <w:pPr>
        <w:spacing w:line="480" w:lineRule="auto"/>
        <w:jc w:val="both"/>
      </w:pPr>
      <w:r>
        <w:t xml:space="preserve">        The rods with smaller cross section can simply act as removable support structure that can be removed after fabrication was completed, outer diameter of stent is given a set value of 5.20mm. Stent strut thickness was set to 350um, the individual “true support” stent rod diameter is also set at 350um and a height of 550um tall. The “removable support” material rods were set to a value of 100um with a height of 300um. Further support rods of 150um diameter and 300um tall were placed at the bottom of the stent to allow easy removal from the base. The entire stent was built on a square base of 5.5mm x 5.5mm by 500um tall. This overall design was initially chosen in order to verify the capability of the PuSL system to manufacture such structures as stents. Optimization to this design and other design changes can be performed. </w:t>
      </w:r>
    </w:p>
    <w:p w14:paraId="110BB1CE" w14:textId="77777777" w:rsidR="00EE3C30" w:rsidRDefault="00EE3C30" w:rsidP="00664277"/>
    <w:p w14:paraId="4CC07A2A" w14:textId="58D2BE32" w:rsidR="00EE3C30" w:rsidRPr="00826638" w:rsidRDefault="00EC5C39" w:rsidP="00826638">
      <w:pPr>
        <w:pStyle w:val="Heading2"/>
        <w:spacing w:line="480" w:lineRule="auto"/>
        <w:rPr>
          <w:rFonts w:ascii="Times New Roman" w:hAnsi="Times New Roman" w:cs="Times New Roman"/>
          <w:b/>
          <w:bCs/>
          <w:color w:val="auto"/>
          <w:kern w:val="32"/>
          <w:szCs w:val="24"/>
          <w:lang w:eastAsia="zh-CN"/>
        </w:rPr>
      </w:pPr>
      <w:bookmarkStart w:id="186" w:name="_Toc437011626"/>
      <w:r>
        <w:rPr>
          <w:rFonts w:ascii="Times New Roman" w:hAnsi="Times New Roman" w:cs="Times New Roman"/>
          <w:b/>
          <w:bCs/>
          <w:color w:val="auto"/>
          <w:kern w:val="32"/>
          <w:szCs w:val="24"/>
          <w:lang w:eastAsia="zh-CN"/>
        </w:rPr>
        <w:lastRenderedPageBreak/>
        <w:t>7</w:t>
      </w:r>
      <w:r w:rsidR="00826638">
        <w:rPr>
          <w:rFonts w:ascii="Times New Roman" w:hAnsi="Times New Roman" w:cs="Times New Roman"/>
          <w:b/>
          <w:bCs/>
          <w:color w:val="auto"/>
          <w:kern w:val="32"/>
          <w:szCs w:val="24"/>
          <w:lang w:eastAsia="zh-CN"/>
        </w:rPr>
        <w:t>.3.5 Morphological assessment of the stents</w:t>
      </w:r>
      <w:bookmarkEnd w:id="186"/>
    </w:p>
    <w:p w14:paraId="2ED6C7AC" w14:textId="77777777" w:rsidR="00EE3C30" w:rsidRDefault="00EE3C30" w:rsidP="000C0BD4">
      <w:pPr>
        <w:autoSpaceDE w:val="0"/>
        <w:autoSpaceDN w:val="0"/>
        <w:adjustRightInd w:val="0"/>
        <w:spacing w:line="480" w:lineRule="auto"/>
        <w:jc w:val="both"/>
      </w:pPr>
      <w:r>
        <w:t xml:space="preserve">        Samples of printed stents</w:t>
      </w:r>
      <w:r w:rsidRPr="00541D25">
        <w:t xml:space="preserve"> </w:t>
      </w:r>
      <w:r>
        <w:t>were observed in high vacuum mode (&lt;10</w:t>
      </w:r>
      <w:r w:rsidRPr="008B068B">
        <w:rPr>
          <w:vertAlign w:val="superscript"/>
        </w:rPr>
        <w:t>-</w:t>
      </w:r>
      <w:r>
        <w:rPr>
          <w:vertAlign w:val="superscript"/>
        </w:rPr>
        <w:t>4</w:t>
      </w:r>
      <w:r w:rsidRPr="00541D25">
        <w:t>Torr) with 10kV operation voltage by utilizing FEI Quanta environmental scanning electron microscopy (ESEM)</w:t>
      </w:r>
      <w:r>
        <w:t xml:space="preserve"> without polish and coating</w:t>
      </w:r>
      <w:r w:rsidRPr="00541D25">
        <w:t>.</w:t>
      </w:r>
    </w:p>
    <w:p w14:paraId="69E0B0EA" w14:textId="77777777" w:rsidR="00725590" w:rsidRDefault="00725590" w:rsidP="00EE3C30">
      <w:pPr>
        <w:autoSpaceDE w:val="0"/>
        <w:autoSpaceDN w:val="0"/>
        <w:adjustRightInd w:val="0"/>
        <w:jc w:val="both"/>
      </w:pPr>
    </w:p>
    <w:p w14:paraId="0F1B8C01" w14:textId="77777777" w:rsidR="00EE3C30" w:rsidRDefault="00EE3C30" w:rsidP="00664277"/>
    <w:p w14:paraId="05B18511" w14:textId="748C897D" w:rsidR="00664277" w:rsidRPr="00826638" w:rsidRDefault="00EC5C39" w:rsidP="00826638">
      <w:pPr>
        <w:pStyle w:val="Heading2"/>
        <w:spacing w:line="480" w:lineRule="auto"/>
        <w:rPr>
          <w:rFonts w:ascii="Times New Roman" w:hAnsi="Times New Roman" w:cs="Times New Roman"/>
          <w:b/>
          <w:bCs/>
          <w:color w:val="auto"/>
          <w:kern w:val="32"/>
          <w:szCs w:val="24"/>
          <w:lang w:eastAsia="zh-CN"/>
        </w:rPr>
      </w:pPr>
      <w:bookmarkStart w:id="187" w:name="_Toc437011627"/>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3.6 Mechanical Testing</w:t>
      </w:r>
      <w:bookmarkEnd w:id="187"/>
    </w:p>
    <w:p w14:paraId="0BE9DD23" w14:textId="77777777" w:rsidR="00EE3C30" w:rsidRDefault="00EE3C30" w:rsidP="000C0BD4">
      <w:pPr>
        <w:spacing w:line="480" w:lineRule="auto"/>
        <w:ind w:firstLine="720"/>
        <w:contextualSpacing/>
        <w:jc w:val="both"/>
        <w:rPr>
          <w:b/>
        </w:rPr>
      </w:pPr>
      <w:r w:rsidRPr="000647AA">
        <w:t>Mechanical compressi</w:t>
      </w:r>
      <w:r w:rsidRPr="000647AA">
        <w:rPr>
          <w:rFonts w:hint="eastAsia"/>
        </w:rPr>
        <w:t>ve</w:t>
      </w:r>
      <w:r>
        <w:t xml:space="preserve"> tests of</w:t>
      </w:r>
      <w:r w:rsidRPr="000647AA">
        <w:t xml:space="preserve"> </w:t>
      </w:r>
      <w:r>
        <w:t>mPDC stents</w:t>
      </w:r>
      <w:r w:rsidRPr="000647AA">
        <w:t xml:space="preserve"> were </w:t>
      </w:r>
      <w:r>
        <w:t xml:space="preserve">conducted according to ASTM D2412-11 by parallel-plate loading on </w:t>
      </w:r>
      <w:r w:rsidRPr="000647AA">
        <w:t>an Instron 5544 mechanical tester equipped wit</w:t>
      </w:r>
      <w:r>
        <w:t>h 500 N load cell at a rate of 100</w:t>
      </w:r>
      <w:r w:rsidRPr="000647AA">
        <w:t xml:space="preserve"> mm/min</w:t>
      </w:r>
      <w:r>
        <w:t xml:space="preserve"> (Instron, Canton, MA)</w:t>
      </w:r>
      <w:r w:rsidRPr="000647AA">
        <w:t xml:space="preserve">. </w:t>
      </w:r>
      <w:r>
        <w:t xml:space="preserve">Briefly, radial compression testing was performed by compressing mPDC stents a total of 2 mm corresponding to 33% to 50% displacement depending on stent outer diameter. </w:t>
      </w:r>
      <w:r w:rsidRPr="000647AA">
        <w:t>A</w:t>
      </w:r>
      <w:r w:rsidRPr="000647AA">
        <w:rPr>
          <w:bCs/>
        </w:rPr>
        <w:t xml:space="preserve"> three-point bend test apparatus (</w:t>
      </w:r>
      <w:r w:rsidRPr="000647AA">
        <w:t>a cylindrical actuator in the middle of two cylindrical end-supports at a</w:t>
      </w:r>
      <w:r w:rsidRPr="000647AA">
        <w:rPr>
          <w:bCs/>
        </w:rPr>
        <w:t xml:space="preserve"> </w:t>
      </w:r>
      <w:r w:rsidRPr="000647AA">
        <w:t xml:space="preserve">distance of 20 mm) </w:t>
      </w:r>
      <w:r w:rsidRPr="000647AA">
        <w:rPr>
          <w:bCs/>
        </w:rPr>
        <w:t xml:space="preserve">was used for </w:t>
      </w:r>
      <w:r>
        <w:rPr>
          <w:bCs/>
        </w:rPr>
        <w:t>flexibility testing</w:t>
      </w:r>
      <w:r w:rsidRPr="000647AA">
        <w:rPr>
          <w:bCs/>
        </w:rPr>
        <w:t xml:space="preserve">, which </w:t>
      </w:r>
      <w:r>
        <w:t>was</w:t>
      </w:r>
      <w:r w:rsidRPr="000647AA">
        <w:t xml:space="preserve"> performed </w:t>
      </w:r>
      <w:r>
        <w:t xml:space="preserve">according to ASTM F2606-08 </w:t>
      </w:r>
      <w:r w:rsidRPr="000647AA">
        <w:t xml:space="preserve">on a </w:t>
      </w:r>
      <w:r w:rsidRPr="000647AA">
        <w:rPr>
          <w:bCs/>
        </w:rPr>
        <w:t>MTS Sintech 20/G Universal Testing Machine with 210 N load cell</w:t>
      </w:r>
      <w:r w:rsidRPr="000647AA">
        <w:t xml:space="preserve"> at a crosshead rate of 10 mm/min</w:t>
      </w:r>
      <w:r>
        <w:t xml:space="preserve"> (Sinotech, Portland, OR)</w:t>
      </w:r>
      <w:r w:rsidRPr="000647AA">
        <w:t>. The maximum bending angle was set at 48</w:t>
      </w:r>
      <w:r w:rsidRPr="000647AA">
        <w:rPr>
          <w:bCs/>
        </w:rPr>
        <w:t>°.</w:t>
      </w:r>
    </w:p>
    <w:p w14:paraId="574B6205" w14:textId="77777777" w:rsidR="00EE3C30" w:rsidRDefault="00EE3C30" w:rsidP="00664277"/>
    <w:p w14:paraId="01FC415F" w14:textId="0BF9B35D" w:rsidR="00EE3C30" w:rsidRPr="00826638" w:rsidRDefault="00EC5C39" w:rsidP="00826638">
      <w:pPr>
        <w:pStyle w:val="Heading2"/>
        <w:spacing w:line="480" w:lineRule="auto"/>
        <w:rPr>
          <w:rFonts w:ascii="Times New Roman" w:hAnsi="Times New Roman" w:cs="Times New Roman"/>
          <w:b/>
          <w:bCs/>
          <w:color w:val="auto"/>
          <w:kern w:val="32"/>
          <w:szCs w:val="24"/>
          <w:lang w:eastAsia="zh-CN"/>
        </w:rPr>
      </w:pPr>
      <w:bookmarkStart w:id="188" w:name="_Toc437011628"/>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3.7 Numerical Simulation</w:t>
      </w:r>
      <w:bookmarkEnd w:id="188"/>
    </w:p>
    <w:p w14:paraId="534EF3DB" w14:textId="77777777" w:rsidR="00EE3C30" w:rsidRDefault="00EE3C30" w:rsidP="000C0BD4">
      <w:pPr>
        <w:spacing w:line="480" w:lineRule="auto"/>
        <w:ind w:firstLine="720"/>
        <w:jc w:val="both"/>
      </w:pPr>
      <w:r>
        <w:t>Numerical simulation for three-point bending and parallel-plate compression of stents were performed utilizing the SolidWorks</w:t>
      </w:r>
      <w:r w:rsidRPr="00F51CA1">
        <w:rPr>
          <w:vertAlign w:val="superscript"/>
        </w:rPr>
        <w:t>TM</w:t>
      </w:r>
      <w:r>
        <w:t xml:space="preserve"> (Waltham, MA) and ANSYS workbench (Cecil Township, PA) softwares. Three thicknesses of 300um, 350um, and 400um and length of 21mm of stents were examined for both the parallel-plate compression and three-point bending simulations. To simulate 3-point bending, the stent was fixed on one side and two regions near the edges while forces were added along half the length of the stent, the displacement field was </w:t>
      </w:r>
      <w:r>
        <w:lastRenderedPageBreak/>
        <w:t>analyzed. In the parallel-plate compression, the forces were applied in a slim region along the length of stent.</w:t>
      </w:r>
    </w:p>
    <w:p w14:paraId="24C276A9" w14:textId="77777777" w:rsidR="00EE3C30" w:rsidRDefault="00EE3C30" w:rsidP="00664277"/>
    <w:p w14:paraId="07D474DE" w14:textId="345E8732"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189" w:name="_Toc437011629"/>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4 Results and Discussion</w:t>
      </w:r>
      <w:bookmarkEnd w:id="189"/>
    </w:p>
    <w:p w14:paraId="472A6EA8" w14:textId="48B9DC83"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190" w:name="_Toc437011630"/>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4.1 Polymer synthesis and characterization</w:t>
      </w:r>
      <w:bookmarkEnd w:id="190"/>
    </w:p>
    <w:p w14:paraId="3CAE7044" w14:textId="07B3D8FE" w:rsidR="00EE3C30" w:rsidRDefault="00EE3C30" w:rsidP="004B4FCA">
      <w:pPr>
        <w:spacing w:line="480" w:lineRule="auto"/>
        <w:ind w:firstLine="720"/>
        <w:jc w:val="both"/>
      </w:pPr>
      <w:r>
        <w:t>Citric acid is a</w:t>
      </w:r>
      <w:r w:rsidRPr="00541D25">
        <w:t xml:space="preserve"> </w:t>
      </w:r>
      <w:r>
        <w:t xml:space="preserve">multifunctional </w:t>
      </w:r>
      <w:r w:rsidRPr="00541D25">
        <w:t>monom</w:t>
      </w:r>
      <w:r>
        <w:t>er in Kerb’s cycle that is</w:t>
      </w:r>
      <w:r w:rsidRPr="00541D25">
        <w:t xml:space="preserve"> easily reacted with various diols to </w:t>
      </w:r>
      <w:r>
        <w:t>form a crosslink elastomer</w:t>
      </w:r>
      <w:r w:rsidRPr="00541D25">
        <w:t xml:space="preserve"> in the absence of </w:t>
      </w:r>
      <w:r>
        <w:t xml:space="preserve">exogenous </w:t>
      </w:r>
      <w:r w:rsidRPr="00541D25">
        <w:t>ca</w:t>
      </w:r>
      <w:r>
        <w:t xml:space="preserve">talysts </w:t>
      </w:r>
      <w:r>
        <w:fldChar w:fldCharType="begin"/>
      </w:r>
      <w:r w:rsidR="008F2398">
        <w:instrText xml:space="preserve"> ADDIN EN.CITE &lt;EndNote&gt;&lt;Cite&gt;&lt;Author&gt;Yang&lt;/Author&gt;&lt;Year&gt;2006&lt;/Year&gt;&lt;RecNum&gt;113&lt;/RecNum&gt;&lt;DisplayText&gt;[60]&lt;/DisplayText&gt;&lt;record&gt;&lt;rec-number&gt;113&lt;/rec-number&gt;&lt;foreign-keys&gt;&lt;key app="EN" db-id="ere9e2097vrd2iesf07p2w2upzapz925f050" timestamp="1382467042"&gt;113&lt;/key&gt;&lt;/foreign-keys&gt;&lt;ref-type name="Journal Article"&gt;17&lt;/ref-type&gt;&lt;contributors&gt;&lt;authors&gt;&lt;author&gt;Yang, J.&lt;/author&gt;&lt;author&gt;Webb, A. R.&lt;/author&gt;&lt;author&gt;Pickerill, S. J.&lt;/author&gt;&lt;author&gt;Hageman, G.&lt;/author&gt;&lt;author&gt;Ameer, G. A.&lt;/author&gt;&lt;/authors&gt;&lt;/contributors&gt;&lt;auth-address&gt;Biomedical Engineering Department, Northwestern University, Evanston, IL 60208, USA.&lt;/auth-address&gt;&lt;titles&gt;&lt;title&gt;Synthesis and evaluation of poly(diol citrate) biodegradable elastomer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1889-98&lt;/pages&gt;&lt;volume&gt;27&lt;/volume&gt;&lt;number&gt;9&lt;/number&gt;&lt;keywords&gt;&lt;keyword&gt;Animals&lt;/keyword&gt;&lt;keyword&gt;Biocompatible Materials/chemical synthesis/*chemistry&lt;/keyword&gt;&lt;keyword&gt;Biodegradation, Environmental&lt;/keyword&gt;&lt;keyword&gt;Cells, Cultured&lt;/keyword&gt;&lt;keyword&gt;Citrates/chemical synthesis/*chemistry&lt;/keyword&gt;&lt;keyword&gt;Elastomers/chemical synthesis/*chemistry&lt;/keyword&gt;&lt;keyword&gt;Female&lt;/keyword&gt;&lt;keyword&gt;Humans&lt;/keyword&gt;&lt;keyword&gt;Rats&lt;/keyword&gt;&lt;keyword&gt;Structure-Activity Relationship&lt;/keyword&gt;&lt;keyword&gt;Tensile Strength&lt;/keyword&gt;&lt;keyword&gt;Tissue Engineering&lt;/keyword&gt;&lt;/keywords&gt;&lt;dates&gt;&lt;year&gt;2006&lt;/year&gt;&lt;pub-dates&gt;&lt;date&gt;Mar&lt;/date&gt;&lt;/pub-dates&gt;&lt;/dates&gt;&lt;isbn&gt;0142-9612 (Print)&amp;#xD;0142-9612 (Linking)&lt;/isbn&gt;&lt;accession-num&gt;16290904&lt;/accession-num&gt;&lt;urls&gt;&lt;related-urls&gt;&lt;url&gt;http://www.ncbi.nlm.nih.gov/pubmed/16290904&lt;/url&gt;&lt;/related-urls&gt;&lt;/urls&gt;&lt;electronic-resource-num&gt;10.1016/j.biomaterials.2005.05.106&lt;/electronic-resource-num&gt;&lt;/record&gt;&lt;/Cite&gt;&lt;/EndNote&gt;</w:instrText>
      </w:r>
      <w:r>
        <w:fldChar w:fldCharType="separate"/>
      </w:r>
      <w:r w:rsidR="008F2398">
        <w:rPr>
          <w:noProof/>
        </w:rPr>
        <w:t>[</w:t>
      </w:r>
      <w:hyperlink w:anchor="_ENREF_60" w:tooltip="Yang, 2006 #113" w:history="1">
        <w:r w:rsidR="008F2398">
          <w:rPr>
            <w:noProof/>
          </w:rPr>
          <w:t>60</w:t>
        </w:r>
      </w:hyperlink>
      <w:r w:rsidR="008F2398">
        <w:rPr>
          <w:noProof/>
        </w:rPr>
        <w:t>]</w:t>
      </w:r>
      <w:r>
        <w:fldChar w:fldCharType="end"/>
      </w:r>
      <w:r w:rsidRPr="00541D25">
        <w:t xml:space="preserve">. </w:t>
      </w:r>
      <w:r>
        <w:t xml:space="preserve">Under a controllable condition and procedure, the synthesized PDDC prepolymer was uncrosslinked and could be dissolved in several solvents such as ethanol, acetone, dioxane, etc </w:t>
      </w:r>
      <w:r>
        <w:fldChar w:fldCharType="begin"/>
      </w:r>
      <w:r w:rsidR="008F2398">
        <w:instrText xml:space="preserve"> ADDIN EN.CITE &lt;EndNote&gt;&lt;Cite&gt;&lt;Author&gt;Yang&lt;/Author&gt;&lt;Year&gt;2014&lt;/Year&gt;&lt;RecNum&gt;216&lt;/RecNum&gt;&lt;DisplayText&gt;[78]&lt;/DisplayText&gt;&lt;record&gt;&lt;rec-number&gt;216&lt;/rec-number&gt;&lt;foreign-keys&gt;&lt;key app="EN" db-id="ere9e2097vrd2iesf07p2w2upzapz925f050" timestamp="1423716166"&gt;216&lt;/key&gt;&lt;key app="ENWeb" db-id=""&gt;0&lt;/key&gt;&lt;/foreign-keys&gt;&lt;ref-type name="Journal Article"&gt;17&lt;/ref-type&gt;&lt;contributors&gt;&lt;authors&gt;&lt;author&gt;Yang, J.&lt;/author&gt;&lt;author&gt;van Lith, R.&lt;/author&gt;&lt;author&gt;Baler, K.&lt;/author&gt;&lt;author&gt;Hoshi, R. A.&lt;/author&gt;&lt;author&gt;Ameer, G. A.&lt;/author&gt;&lt;/authors&gt;&lt;/contributors&gt;&lt;auth-address&gt;Biomedical Engineering Department, Northwestern University , Evanston, Illinois 60208, United States.&lt;/auth-address&gt;&lt;titles&gt;&lt;title&gt;A thermoresponsive biodegradable polymer with intrinsic antioxidant propertie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3942-52&lt;/pages&gt;&lt;volume&gt;15&lt;/volume&gt;&lt;number&gt;11&lt;/number&gt;&lt;dates&gt;&lt;year&gt;2014&lt;/year&gt;&lt;pub-dates&gt;&lt;date&gt;Nov 10&lt;/date&gt;&lt;/pub-dates&gt;&lt;/dates&gt;&lt;isbn&gt;1526-4602 (Electronic)&amp;#xD;1525-7797 (Linking)&lt;/isbn&gt;&lt;accession-num&gt;25295411&lt;/accession-num&gt;&lt;urls&gt;&lt;related-urls&gt;&lt;url&gt;http://www.ncbi.nlm.nih.gov/pubmed/25295411&lt;/url&gt;&lt;/related-urls&gt;&lt;/urls&gt;&lt;electronic-resource-num&gt;10.1021/bm5010004&lt;/electronic-resource-num&gt;&lt;/record&gt;&lt;/Cite&gt;&lt;/EndNote&gt;</w:instrText>
      </w:r>
      <w:r>
        <w:fldChar w:fldCharType="separate"/>
      </w:r>
      <w:r w:rsidR="008F2398">
        <w:rPr>
          <w:noProof/>
        </w:rPr>
        <w:t>[</w:t>
      </w:r>
      <w:hyperlink w:anchor="_ENREF_78" w:tooltip="Yang, 2014 #216" w:history="1">
        <w:r w:rsidR="008F2398">
          <w:rPr>
            <w:noProof/>
          </w:rPr>
          <w:t>78</w:t>
        </w:r>
      </w:hyperlink>
      <w:r w:rsidR="008F2398">
        <w:rPr>
          <w:noProof/>
        </w:rPr>
        <w:t>]</w:t>
      </w:r>
      <w:r>
        <w:fldChar w:fldCharType="end"/>
      </w:r>
      <w:r w:rsidRPr="00541D25">
        <w:t xml:space="preserve">. </w:t>
      </w:r>
      <w:r>
        <w:t xml:space="preserve">In basic conditions, glycidyl methacrylate was used in an epoxide ring-opening reaction to attack the unreacted carboxylic groups of citric acid using imidazole as a catalyst. Methacrylate was successfully introduced to the PDDC backbone. A novel mPDC polymer was obtained as determined by </w:t>
      </w:r>
      <w:r w:rsidRPr="00120003">
        <w:rPr>
          <w:vertAlign w:val="superscript"/>
        </w:rPr>
        <w:t>1</w:t>
      </w:r>
      <w:r>
        <w:t xml:space="preserve">H NMR spectrum with evidence of proton peaks for citrate residues (1) and methacrylate residues (5 and 6) in </w:t>
      </w:r>
      <w:r w:rsidR="00324146">
        <w:fldChar w:fldCharType="begin"/>
      </w:r>
      <w:r w:rsidR="00324146">
        <w:instrText xml:space="preserve"> REF _Ref432775375 \h </w:instrText>
      </w:r>
      <w:r w:rsidR="004B4FCA">
        <w:instrText xml:space="preserve"> \* MERGEFORMAT </w:instrText>
      </w:r>
      <w:r w:rsidR="00324146">
        <w:fldChar w:fldCharType="separate"/>
      </w:r>
      <w:r w:rsidR="00F028A4">
        <w:t xml:space="preserve">Figure </w:t>
      </w:r>
      <w:r w:rsidR="00F028A4">
        <w:rPr>
          <w:noProof/>
        </w:rPr>
        <w:t>34</w:t>
      </w:r>
      <w:r w:rsidR="00324146">
        <w:fldChar w:fldCharType="end"/>
      </w:r>
      <w:r>
        <w:t xml:space="preserve">. </w:t>
      </w:r>
      <w:r w:rsidRPr="008E528F">
        <w:t>The multiple peaks at 2.79 ppm were assigned to the protons in -CH</w:t>
      </w:r>
      <w:r w:rsidRPr="008E528F">
        <w:rPr>
          <w:vertAlign w:val="subscript"/>
        </w:rPr>
        <w:t>2</w:t>
      </w:r>
      <w:r w:rsidRPr="008E528F">
        <w:t xml:space="preserve">- from </w:t>
      </w:r>
      <w:r>
        <w:t>citric acid, and the peak at 1.8</w:t>
      </w:r>
      <w:r w:rsidRPr="008E528F">
        <w:t xml:space="preserve">4 ppm was assigned to </w:t>
      </w:r>
      <w:r>
        <w:t>–</w:t>
      </w:r>
      <w:r w:rsidRPr="008E528F">
        <w:t>CH</w:t>
      </w:r>
      <w:r>
        <w:rPr>
          <w:vertAlign w:val="subscript"/>
        </w:rPr>
        <w:t>3</w:t>
      </w:r>
      <w:r>
        <w:t xml:space="preserve"> in methacrylate</w:t>
      </w:r>
      <w:r w:rsidRPr="008E528F">
        <w:t xml:space="preserve"> unit</w:t>
      </w:r>
      <w:r>
        <w:t>. The molar composition of mPDC</w:t>
      </w:r>
      <w:r w:rsidRPr="008E528F">
        <w:t xml:space="preserve"> calculated the signal intensities of both protons was appro</w:t>
      </w:r>
      <w:r>
        <w:t xml:space="preserve">ximately 1:1 of citric acid/methacrylate. mPDC polymer can immediately form a solid by photopolymerization after mixing with a photoinitiator as shown in </w:t>
      </w:r>
      <w:r w:rsidR="004B4FCA">
        <w:fldChar w:fldCharType="begin"/>
      </w:r>
      <w:r w:rsidR="004B4FCA">
        <w:instrText xml:space="preserve"> REF _Ref432775375 \h </w:instrText>
      </w:r>
      <w:r w:rsidR="004B4FCA">
        <w:fldChar w:fldCharType="separate"/>
      </w:r>
      <w:r w:rsidR="00F028A4">
        <w:t xml:space="preserve">Figure </w:t>
      </w:r>
      <w:r w:rsidR="00F028A4">
        <w:rPr>
          <w:noProof/>
        </w:rPr>
        <w:t>34</w:t>
      </w:r>
      <w:r w:rsidR="004B4FCA">
        <w:fldChar w:fldCharType="end"/>
      </w:r>
      <w:r>
        <w:t>.</w:t>
      </w:r>
    </w:p>
    <w:p w14:paraId="0B15B7EC" w14:textId="77777777" w:rsidR="00EE3C30" w:rsidRPr="006D4786" w:rsidRDefault="00EE3C30" w:rsidP="00EE3C30">
      <w:pPr>
        <w:jc w:val="both"/>
        <w:rPr>
          <w:b/>
        </w:rPr>
      </w:pPr>
    </w:p>
    <w:p w14:paraId="5B3D9CB1" w14:textId="77777777" w:rsidR="00EE3C30" w:rsidRDefault="00EE3C30" w:rsidP="00EE3C30">
      <w:pPr>
        <w:jc w:val="both"/>
      </w:pPr>
      <w:r>
        <w:rPr>
          <w:noProof/>
        </w:rPr>
        <w:lastRenderedPageBreak/>
        <w:drawing>
          <wp:inline distT="0" distB="0" distL="0" distR="0" wp14:anchorId="58788138" wp14:editId="22021544">
            <wp:extent cx="4683406" cy="2848276"/>
            <wp:effectExtent l="0" t="0" r="0" b="0"/>
            <wp:docPr id="21509" name="Picture 21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3.tiff"/>
                    <pic:cNvPicPr/>
                  </pic:nvPicPr>
                  <pic:blipFill rotWithShape="1">
                    <a:blip r:embed="rId64">
                      <a:extLst>
                        <a:ext uri="{28A0092B-C50C-407E-A947-70E740481C1C}">
                          <a14:useLocalDpi xmlns:a14="http://schemas.microsoft.com/office/drawing/2010/main" val="0"/>
                        </a:ext>
                      </a:extLst>
                    </a:blip>
                    <a:srcRect r="20886" b="35847"/>
                    <a:stretch/>
                  </pic:blipFill>
                  <pic:spPr bwMode="auto">
                    <a:xfrm>
                      <a:off x="0" y="0"/>
                      <a:ext cx="4687192" cy="2850578"/>
                    </a:xfrm>
                    <a:prstGeom prst="rect">
                      <a:avLst/>
                    </a:prstGeom>
                    <a:ln>
                      <a:noFill/>
                    </a:ln>
                    <a:extLst>
                      <a:ext uri="{53640926-AAD7-44D8-BBD7-CCE9431645EC}">
                        <a14:shadowObscured xmlns:a14="http://schemas.microsoft.com/office/drawing/2010/main"/>
                      </a:ext>
                    </a:extLst>
                  </pic:spPr>
                </pic:pic>
              </a:graphicData>
            </a:graphic>
          </wp:inline>
        </w:drawing>
      </w:r>
    </w:p>
    <w:p w14:paraId="4C34EF6D" w14:textId="77777777" w:rsidR="00324146" w:rsidRPr="003D3E53" w:rsidRDefault="00324146" w:rsidP="00324146">
      <w:pPr>
        <w:pStyle w:val="NormalWeb"/>
        <w:spacing w:before="0" w:beforeAutospacing="0" w:after="0" w:afterAutospacing="0"/>
      </w:pPr>
      <w:bookmarkStart w:id="191" w:name="_Ref432775375"/>
      <w:bookmarkStart w:id="192" w:name="_Toc308026257"/>
      <w:r>
        <w:t xml:space="preserve">Figure </w:t>
      </w:r>
      <w:fldSimple w:instr=" SEQ Figure \* ARABIC ">
        <w:r w:rsidR="00F028A4">
          <w:rPr>
            <w:noProof/>
          </w:rPr>
          <w:t>34</w:t>
        </w:r>
      </w:fldSimple>
      <w:bookmarkEnd w:id="191"/>
      <w:r>
        <w:t xml:space="preserve">. Chemical </w:t>
      </w:r>
      <w:r w:rsidRPr="003D3E53">
        <w:rPr>
          <w:rFonts w:asciiTheme="minorHAnsi" w:hAnsi="Cambria" w:cstheme="minorBidi"/>
          <w:color w:val="000000" w:themeColor="text1"/>
          <w:kern w:val="24"/>
        </w:rPr>
        <w:t xml:space="preserve">structure and proton nuclear magnetic resonance spectrum of methacrylated poly(1,12-dodecanediol citrate) polymer (left); schematic </w:t>
      </w:r>
      <w:r>
        <w:rPr>
          <w:rFonts w:asciiTheme="minorHAnsi" w:hAnsi="Cambria" w:cstheme="minorBidi"/>
          <w:color w:val="000000" w:themeColor="text1"/>
          <w:kern w:val="24"/>
        </w:rPr>
        <w:t xml:space="preserve">showing the </w:t>
      </w:r>
      <w:r w:rsidRPr="003D3E53">
        <w:rPr>
          <w:rFonts w:asciiTheme="minorHAnsi" w:hAnsi="Cambria" w:cstheme="minorBidi"/>
          <w:color w:val="000000" w:themeColor="text1"/>
          <w:kern w:val="24"/>
        </w:rPr>
        <w:t xml:space="preserve">reaction </w:t>
      </w:r>
      <w:r>
        <w:rPr>
          <w:rFonts w:asciiTheme="minorHAnsi" w:hAnsi="Cambria" w:cstheme="minorBidi"/>
          <w:color w:val="000000" w:themeColor="text1"/>
          <w:kern w:val="24"/>
        </w:rPr>
        <w:t>due to exposure to</w:t>
      </w:r>
      <w:r w:rsidRPr="003D3E53">
        <w:rPr>
          <w:rFonts w:asciiTheme="minorHAnsi" w:hAnsi="Cambria" w:cstheme="minorBidi"/>
          <w:color w:val="000000" w:themeColor="text1"/>
          <w:kern w:val="24"/>
        </w:rPr>
        <w:t xml:space="preserve"> UV (right).</w:t>
      </w:r>
      <w:bookmarkEnd w:id="192"/>
    </w:p>
    <w:p w14:paraId="16B9F2EC" w14:textId="681F9B0E" w:rsidR="00EE3C30" w:rsidRPr="00324146" w:rsidRDefault="00EE3C30" w:rsidP="00324146">
      <w:pPr>
        <w:pStyle w:val="Caption"/>
      </w:pPr>
    </w:p>
    <w:p w14:paraId="734F5975" w14:textId="4F20993F"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193" w:name="_Toc437011631"/>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4.2 Biomaterial ink formulation and rheological characterization</w:t>
      </w:r>
      <w:bookmarkEnd w:id="193"/>
    </w:p>
    <w:p w14:paraId="379A9C5E" w14:textId="77777777" w:rsidR="00EE3C30" w:rsidRDefault="00EE3C30" w:rsidP="004B4FCA">
      <w:pPr>
        <w:spacing w:line="480" w:lineRule="auto"/>
        <w:ind w:firstLine="720"/>
        <w:jc w:val="both"/>
      </w:pPr>
      <w:r>
        <w:t>mPDC polymer can be easily dispersed and formulated in different chemicals such as ethanol, acetone, dioxane, ethyl acetate, 1-butanol, Diethyl adipate, 1,6-hexanediol diacrylate and Diethyl fumarate, etc. mPDC viscosities do not change significantly in a shear rate from 1 to 150 1/s, at 15.5</w:t>
      </w:r>
      <w:r w:rsidRPr="004436DA">
        <w:rPr>
          <w:rFonts w:ascii="MS Gothic" w:eastAsia="MS Gothic" w:hAnsi="MS Gothic"/>
          <w:color w:val="000000"/>
        </w:rPr>
        <w:t>±</w:t>
      </w:r>
      <w:r>
        <w:rPr>
          <w:rFonts w:ascii="MS Gothic" w:eastAsia="MS Gothic" w:hAnsi="MS Gothic"/>
          <w:color w:val="000000"/>
        </w:rPr>
        <w:t>0</w:t>
      </w:r>
      <w:r w:rsidRPr="00D53B8B">
        <w:t>.4</w:t>
      </w:r>
      <w:r>
        <w:t xml:space="preserve"> Pa.s as shown in Figure 2c. Evan adding different amounts of ethyl acetate, the mPDC solution is still flowing stable,</w:t>
      </w:r>
      <w:r w:rsidRPr="00D53B8B">
        <w:t xml:space="preserve"> </w:t>
      </w:r>
      <w:r>
        <w:t>the viscosities remarkably decrease over shear rate with the increasing ethyl acetate, from 8.0</w:t>
      </w:r>
      <w:r w:rsidRPr="004436DA">
        <w:rPr>
          <w:rFonts w:ascii="MS Gothic" w:eastAsia="MS Gothic" w:hAnsi="MS Gothic"/>
          <w:color w:val="000000"/>
        </w:rPr>
        <w:t>±</w:t>
      </w:r>
      <w:r>
        <w:rPr>
          <w:rFonts w:ascii="MS Gothic" w:eastAsia="MS Gothic" w:hAnsi="MS Gothic"/>
          <w:color w:val="000000"/>
        </w:rPr>
        <w:t>0</w:t>
      </w:r>
      <w:r>
        <w:t>.5 Pa.s in 5wt% to 1.50</w:t>
      </w:r>
      <w:r w:rsidRPr="004436DA">
        <w:rPr>
          <w:rFonts w:ascii="MS Gothic" w:eastAsia="MS Gothic" w:hAnsi="MS Gothic"/>
          <w:color w:val="000000"/>
        </w:rPr>
        <w:t>±</w:t>
      </w:r>
      <w:r>
        <w:rPr>
          <w:rFonts w:ascii="MS Gothic" w:eastAsia="MS Gothic" w:hAnsi="MS Gothic"/>
          <w:color w:val="000000"/>
        </w:rPr>
        <w:t>0</w:t>
      </w:r>
      <w:r w:rsidRPr="00D53B8B">
        <w:t>.</w:t>
      </w:r>
      <w:r>
        <w:t>0</w:t>
      </w:r>
      <w:r w:rsidRPr="00D53B8B">
        <w:t>4</w:t>
      </w:r>
      <w:r>
        <w:t xml:space="preserve"> Pa.s in 15wt%. However, all the viscosities of the polymer and solution decrease over temperature, heating can increase the flowability of both polymer and solution.  </w:t>
      </w:r>
    </w:p>
    <w:p w14:paraId="416D989E" w14:textId="77777777" w:rsidR="00EE3C30" w:rsidRDefault="00EE3C30" w:rsidP="00EE3C30">
      <w:pPr>
        <w:jc w:val="both"/>
      </w:pPr>
      <w:r>
        <w:t xml:space="preserve">        </w:t>
      </w:r>
    </w:p>
    <w:p w14:paraId="2484B067" w14:textId="77777777" w:rsidR="00EE3C30" w:rsidRDefault="00EE3C30" w:rsidP="00EE3C30">
      <w:pPr>
        <w:jc w:val="both"/>
      </w:pPr>
      <w:r>
        <w:t xml:space="preserve">       </w:t>
      </w:r>
    </w:p>
    <w:p w14:paraId="11703271" w14:textId="77777777" w:rsidR="00EE3C30" w:rsidRDefault="00EE3C30" w:rsidP="00EE3C30">
      <w:pPr>
        <w:jc w:val="center"/>
      </w:pPr>
      <w:r>
        <w:rPr>
          <w:noProof/>
        </w:rPr>
        <w:lastRenderedPageBreak/>
        <w:drawing>
          <wp:inline distT="0" distB="0" distL="0" distR="0" wp14:anchorId="775F676F" wp14:editId="22100D01">
            <wp:extent cx="4624154" cy="3314700"/>
            <wp:effectExtent l="0" t="0" r="0" b="0"/>
            <wp:docPr id="21513" name="Picture 21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4.tiff"/>
                    <pic:cNvPicPr/>
                  </pic:nvPicPr>
                  <pic:blipFill rotWithShape="1">
                    <a:blip r:embed="rId65">
                      <a:extLst>
                        <a:ext uri="{28A0092B-C50C-407E-A947-70E740481C1C}">
                          <a14:useLocalDpi xmlns:a14="http://schemas.microsoft.com/office/drawing/2010/main" val="0"/>
                        </a:ext>
                      </a:extLst>
                    </a:blip>
                    <a:srcRect t="10407" r="20234" b="13354"/>
                    <a:stretch/>
                  </pic:blipFill>
                  <pic:spPr bwMode="auto">
                    <a:xfrm>
                      <a:off x="0" y="0"/>
                      <a:ext cx="4625392" cy="3315587"/>
                    </a:xfrm>
                    <a:prstGeom prst="rect">
                      <a:avLst/>
                    </a:prstGeom>
                    <a:ln>
                      <a:noFill/>
                    </a:ln>
                    <a:extLst>
                      <a:ext uri="{53640926-AAD7-44D8-BBD7-CCE9431645EC}">
                        <a14:shadowObscured xmlns:a14="http://schemas.microsoft.com/office/drawing/2010/main"/>
                      </a:ext>
                    </a:extLst>
                  </pic:spPr>
                </pic:pic>
              </a:graphicData>
            </a:graphic>
          </wp:inline>
        </w:drawing>
      </w:r>
    </w:p>
    <w:p w14:paraId="7D9A9408" w14:textId="77777777" w:rsidR="00A24753" w:rsidRPr="00A24753" w:rsidRDefault="00A24753" w:rsidP="00A24753">
      <w:bookmarkStart w:id="194" w:name="_Ref432775509"/>
      <w:bookmarkStart w:id="195" w:name="_Toc308026258"/>
      <w:r w:rsidRPr="00A24753">
        <w:t xml:space="preserve">Figure </w:t>
      </w:r>
      <w:fldSimple w:instr=" SEQ Figure \* ARABIC ">
        <w:r w:rsidR="00F028A4">
          <w:rPr>
            <w:noProof/>
          </w:rPr>
          <w:t>35</w:t>
        </w:r>
      </w:fldSimple>
      <w:bookmarkEnd w:id="194"/>
      <w:r w:rsidRPr="00A24753">
        <w:t>. (a) UV/Vis absorption spectra of Irgacure 819, Camphorqinone and 2-hydroxy-2-methylpropiophone (Homp) in ethanol; (b) UV/Vis absorption spectra of Camphorqinone at different concentrations; (c) Dynamic viscosities of mPDC polymer solutions with different amount of ethyl acetate; (d) Compression strength of in-situ mPDC stents of different thicknesses, the stent is 21.8 mm x 5.0 mm (length x outer diameter).</w:t>
      </w:r>
      <w:bookmarkEnd w:id="195"/>
    </w:p>
    <w:p w14:paraId="7B3F274E" w14:textId="5004ED35" w:rsidR="00A24753" w:rsidRDefault="00A24753" w:rsidP="00A24753">
      <w:pPr>
        <w:pStyle w:val="Caption"/>
      </w:pPr>
    </w:p>
    <w:p w14:paraId="184BD66B" w14:textId="27C1CC01" w:rsidR="00EE3C30" w:rsidRDefault="00EE3C30" w:rsidP="00EE3C30">
      <w:pPr>
        <w:jc w:val="both"/>
      </w:pPr>
    </w:p>
    <w:p w14:paraId="306D97A5" w14:textId="64423142" w:rsidR="00EE3C30" w:rsidRDefault="00EE3C30" w:rsidP="004B4FCA">
      <w:pPr>
        <w:spacing w:line="480" w:lineRule="auto"/>
        <w:jc w:val="both"/>
      </w:pPr>
      <w:r>
        <w:t xml:space="preserve">        It has been observed in the experiments that all the initiators, coinitiators and free radical quenchers are easily dissolved in the mPDC solution forming a homogenous solution and quickly forming a solid upon exposure to light. </w:t>
      </w:r>
      <w:r w:rsidR="00A24753">
        <w:fldChar w:fldCharType="begin"/>
      </w:r>
      <w:r w:rsidR="00A24753">
        <w:instrText xml:space="preserve"> REF _Ref432775509 \h </w:instrText>
      </w:r>
      <w:r w:rsidR="004B4FCA">
        <w:instrText xml:space="preserve"> \* MERGEFORMAT </w:instrText>
      </w:r>
      <w:r w:rsidR="00A24753">
        <w:fldChar w:fldCharType="separate"/>
      </w:r>
      <w:r w:rsidR="00F028A4" w:rsidRPr="00A24753">
        <w:t xml:space="preserve">Figure </w:t>
      </w:r>
      <w:r w:rsidR="00F028A4">
        <w:t>35</w:t>
      </w:r>
      <w:r w:rsidR="00A24753">
        <w:fldChar w:fldCharType="end"/>
      </w:r>
      <w:r>
        <w:t xml:space="preserve">a showed the UV/Vis absorption of different initiators such as Irgacure 819, Camphorqinone and </w:t>
      </w:r>
      <w:r>
        <w:rPr>
          <w:rFonts w:hAnsi="Cambria"/>
          <w:color w:val="000000" w:themeColor="text1"/>
          <w:kern w:val="24"/>
        </w:rPr>
        <w:t>2-hydroxy-2-methylpropiophone</w:t>
      </w:r>
      <w:r>
        <w:t xml:space="preserve"> separately in 370 nm, 470 nm and 340 nm, with the concentration dependence. After cured with Camphorqinone at 470 nm, the mPDC stent in 0.5 mm thickness showed complete compliance with BMS in compressive strength in </w:t>
      </w:r>
      <w:r w:rsidR="00A24753">
        <w:fldChar w:fldCharType="begin"/>
      </w:r>
      <w:r w:rsidR="00A24753">
        <w:instrText xml:space="preserve"> REF _Ref432775509 \h </w:instrText>
      </w:r>
      <w:r w:rsidR="004B4FCA">
        <w:instrText xml:space="preserve"> \* MERGEFORMAT </w:instrText>
      </w:r>
      <w:r w:rsidR="00A24753">
        <w:fldChar w:fldCharType="separate"/>
      </w:r>
      <w:r w:rsidR="00F028A4" w:rsidRPr="00A24753">
        <w:t xml:space="preserve">Figure </w:t>
      </w:r>
      <w:r w:rsidR="00F028A4">
        <w:t>35</w:t>
      </w:r>
      <w:r w:rsidR="00A24753">
        <w:fldChar w:fldCharType="end"/>
      </w:r>
      <w:r>
        <w:t>d, compressive modulus of mPDC stent in 0.75 mm increased to 10.64</w:t>
      </w:r>
      <w:r w:rsidRPr="00965730">
        <w:t>±3.6 MPa</w:t>
      </w:r>
      <w:r>
        <w:t>.</w:t>
      </w:r>
      <w:r w:rsidRPr="00965730">
        <w:t xml:space="preserve"> </w:t>
      </w:r>
      <w:r>
        <w:t xml:space="preserve">Similarly, to increase the resolution of projection microstereolithography printing, 2.2wt% Irgacure 819 was used as the photoinitiator and 0.18-0.22wt% Sudan 1 as the UV absorber after a series of optimization. Irgacure 819 can easily bind </w:t>
      </w:r>
      <w:r>
        <w:lastRenderedPageBreak/>
        <w:t xml:space="preserve">both HDDA and mPDC independently at a molecular level, while Sudan I absorbs UV light at 405nm provided by the printer to control the curing depth. </w:t>
      </w:r>
    </w:p>
    <w:p w14:paraId="75AA24D1" w14:textId="77777777" w:rsidR="00EE3C30" w:rsidRDefault="00EE3C30" w:rsidP="00664277"/>
    <w:p w14:paraId="3B0EE841" w14:textId="1FF09D47"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196" w:name="_Toc437011632"/>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4.3 Projection microstereolithgoraphy printer design and fabrication</w:t>
      </w:r>
      <w:bookmarkEnd w:id="196"/>
    </w:p>
    <w:p w14:paraId="6BE7261E" w14:textId="114FF898" w:rsidR="00826638" w:rsidRDefault="00D979D7" w:rsidP="004B4FCA">
      <w:pPr>
        <w:spacing w:line="480" w:lineRule="auto"/>
        <w:ind w:firstLine="720"/>
      </w:pPr>
      <w:r>
        <w:t xml:space="preserve">Projection microstereolithography printer design was based on digital micromirror device (DMD, Texas Instrument) as a dynamic mask at 1400 x 1050 pixels that is the core of this technique to use a spatial light modulator. The modulated light was transferred through a reduction lens (CoastalOpt 60mm UV-VIS-NIR lens, JENOPTIK Optical System Inc) to the surface of biomaterial ink with the reduced feature sizes, each pixel in the dynamic mask is focused down from original dimensions (object size) of 10 um x 10 um to an image size of 7.1 um x 7.1 um, the magnification is approximately 1.4. The biomaterial ink can be cured at a 2D pattern in a single exposure and stacked in a series of closely spaced horizontal planes programmed by a 3D CAD model (Supplemental MATLAB codes). In the projection microstereolithography printer, the intensity of UV light is controlled by the current input into the system with 0.4A at 405 nm, the measured intensity is 0.03 mW. Typically, the curing time for HDDA stent is 12 seconds per layer and 20 seconds per layer for mPDC stent. With this bottom-to-top fabrication, the bink enables printing the stents with high resolution of 7um pixel in a curing depth of 20um.  The cured bink has strong enough mechanical properties to enable 350-400um struts over a 21mm stent design height, as shown in </w:t>
      </w:r>
      <w:r w:rsidR="00037340">
        <w:fldChar w:fldCharType="begin"/>
      </w:r>
      <w:r w:rsidR="00037340">
        <w:instrText xml:space="preserve"> REF _Ref432775610 \h </w:instrText>
      </w:r>
      <w:r w:rsidR="004B4FCA">
        <w:instrText xml:space="preserve"> \* MERGEFORMAT </w:instrText>
      </w:r>
      <w:r w:rsidR="00037340">
        <w:fldChar w:fldCharType="separate"/>
      </w:r>
      <w:r w:rsidR="00F028A4" w:rsidRPr="0085487E">
        <w:t xml:space="preserve">Figure </w:t>
      </w:r>
      <w:r w:rsidR="00F028A4">
        <w:rPr>
          <w:noProof/>
        </w:rPr>
        <w:t>36</w:t>
      </w:r>
      <w:r w:rsidR="00037340">
        <w:fldChar w:fldCharType="end"/>
      </w:r>
      <w:r>
        <w:t xml:space="preserve">c-d and </w:t>
      </w:r>
      <w:r w:rsidR="00037340">
        <w:fldChar w:fldCharType="begin"/>
      </w:r>
      <w:r w:rsidR="00037340">
        <w:instrText xml:space="preserve"> REF _Ref432775657 \h </w:instrText>
      </w:r>
      <w:r w:rsidR="004B4FCA">
        <w:instrText xml:space="preserve"> \* MERGEFORMAT </w:instrText>
      </w:r>
      <w:r w:rsidR="00037340">
        <w:fldChar w:fldCharType="separate"/>
      </w:r>
      <w:r w:rsidR="00F028A4" w:rsidRPr="0085487E">
        <w:t xml:space="preserve">Figure </w:t>
      </w:r>
      <w:r w:rsidR="00F028A4">
        <w:rPr>
          <w:noProof/>
        </w:rPr>
        <w:t>37</w:t>
      </w:r>
      <w:r w:rsidR="00037340">
        <w:fldChar w:fldCharType="end"/>
      </w:r>
      <w:r>
        <w:t>, each layer is 20um in depth with precise edges.</w:t>
      </w:r>
    </w:p>
    <w:p w14:paraId="1F0C1735" w14:textId="77777777" w:rsidR="00D979D7" w:rsidRDefault="00D979D7" w:rsidP="00D979D7">
      <w:pPr>
        <w:ind w:firstLine="720"/>
      </w:pPr>
    </w:p>
    <w:p w14:paraId="675C732A" w14:textId="7659EF61"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197" w:name="_Toc437011633"/>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4.4 Morphological Assessment of the Stents</w:t>
      </w:r>
      <w:bookmarkEnd w:id="197"/>
    </w:p>
    <w:p w14:paraId="39645183" w14:textId="47AA2337" w:rsidR="00E27BDC" w:rsidRDefault="00E27BDC" w:rsidP="004B4FCA">
      <w:pPr>
        <w:spacing w:line="480" w:lineRule="auto"/>
        <w:ind w:firstLine="720"/>
        <w:jc w:val="both"/>
      </w:pPr>
      <w:r w:rsidRPr="00335018">
        <w:t xml:space="preserve">In this process of </w:t>
      </w:r>
      <w:r>
        <w:t xml:space="preserve">bottom-to-top </w:t>
      </w:r>
      <w:r w:rsidRPr="00335018">
        <w:t xml:space="preserve">microfabrication, </w:t>
      </w:r>
      <w:r>
        <w:t xml:space="preserve">various microstructures in the stents were also showed in </w:t>
      </w:r>
      <w:r w:rsidR="0085487E">
        <w:fldChar w:fldCharType="begin"/>
      </w:r>
      <w:r w:rsidR="0085487E">
        <w:instrText xml:space="preserve"> REF _Ref432775610 \h </w:instrText>
      </w:r>
      <w:r w:rsidR="004B4FCA">
        <w:instrText xml:space="preserve"> \* MERGEFORMAT </w:instrText>
      </w:r>
      <w:r w:rsidR="0085487E">
        <w:fldChar w:fldCharType="separate"/>
      </w:r>
      <w:r w:rsidR="00F028A4" w:rsidRPr="0085487E">
        <w:t xml:space="preserve">Figure </w:t>
      </w:r>
      <w:r w:rsidR="00F028A4">
        <w:t>36</w:t>
      </w:r>
      <w:r w:rsidR="0085487E">
        <w:fldChar w:fldCharType="end"/>
      </w:r>
      <w:r>
        <w:t xml:space="preserve">c-d and </w:t>
      </w:r>
      <w:r w:rsidR="0085487E">
        <w:fldChar w:fldCharType="begin"/>
      </w:r>
      <w:r w:rsidR="0085487E">
        <w:instrText xml:space="preserve"> REF _Ref432775657 \h </w:instrText>
      </w:r>
      <w:r w:rsidR="004B4FCA">
        <w:instrText xml:space="preserve"> \* MERGEFORMAT </w:instrText>
      </w:r>
      <w:r w:rsidR="0085487E">
        <w:fldChar w:fldCharType="separate"/>
      </w:r>
      <w:r w:rsidR="00F028A4" w:rsidRPr="0085487E">
        <w:t xml:space="preserve">Figure </w:t>
      </w:r>
      <w:r w:rsidR="00F028A4">
        <w:t>37</w:t>
      </w:r>
      <w:r w:rsidR="0085487E">
        <w:fldChar w:fldCharType="end"/>
      </w:r>
      <w:r>
        <w:t xml:space="preserve">. Sinusoidal wire and fiber mesh were stacked in </w:t>
      </w:r>
      <w:r>
        <w:lastRenderedPageBreak/>
        <w:t xml:space="preserve">circular and rectangular layers with 20um height. In </w:t>
      </w:r>
      <w:r w:rsidR="0085487E">
        <w:fldChar w:fldCharType="begin"/>
      </w:r>
      <w:r w:rsidR="0085487E">
        <w:instrText xml:space="preserve"> REF _Ref432775610 \h </w:instrText>
      </w:r>
      <w:r w:rsidR="004B4FCA">
        <w:instrText xml:space="preserve"> \* MERGEFORMAT </w:instrText>
      </w:r>
      <w:r w:rsidR="0085487E">
        <w:fldChar w:fldCharType="separate"/>
      </w:r>
      <w:r w:rsidR="00F028A4" w:rsidRPr="0085487E">
        <w:t xml:space="preserve">Figure </w:t>
      </w:r>
      <w:r w:rsidR="00F028A4">
        <w:rPr>
          <w:noProof/>
        </w:rPr>
        <w:t>36</w:t>
      </w:r>
      <w:r w:rsidR="0085487E">
        <w:fldChar w:fldCharType="end"/>
      </w:r>
      <w:r>
        <w:t xml:space="preserve">, SEM images showed sinusoidal stent was interconnected with bridges in 0.55mm as designed as vertical support rods. It has been demonstrated that projection microstereolithography can print the stents with various microstructures. </w:t>
      </w:r>
    </w:p>
    <w:p w14:paraId="5897DEB0" w14:textId="77777777" w:rsidR="00E27BDC" w:rsidRDefault="00E27BDC" w:rsidP="00E27BDC">
      <w:pPr>
        <w:jc w:val="both"/>
      </w:pPr>
      <w:r>
        <w:rPr>
          <w:noProof/>
        </w:rPr>
        <w:drawing>
          <wp:inline distT="0" distB="0" distL="0" distR="0" wp14:anchorId="281E86E9" wp14:editId="362A606D">
            <wp:extent cx="4916032" cy="3899781"/>
            <wp:effectExtent l="0" t="0" r="12065" b="1206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6.tiff"/>
                    <pic:cNvPicPr/>
                  </pic:nvPicPr>
                  <pic:blipFill rotWithShape="1">
                    <a:blip r:embed="rId66">
                      <a:extLst>
                        <a:ext uri="{28A0092B-C50C-407E-A947-70E740481C1C}">
                          <a14:useLocalDpi xmlns:a14="http://schemas.microsoft.com/office/drawing/2010/main" val="0"/>
                        </a:ext>
                      </a:extLst>
                    </a:blip>
                    <a:srcRect l="5944" t="1760" r="11057" b="10451"/>
                    <a:stretch/>
                  </pic:blipFill>
                  <pic:spPr bwMode="auto">
                    <a:xfrm>
                      <a:off x="0" y="0"/>
                      <a:ext cx="4918103" cy="3901424"/>
                    </a:xfrm>
                    <a:prstGeom prst="rect">
                      <a:avLst/>
                    </a:prstGeom>
                    <a:ln>
                      <a:noFill/>
                    </a:ln>
                    <a:extLst>
                      <a:ext uri="{53640926-AAD7-44D8-BBD7-CCE9431645EC}">
                        <a14:shadowObscured xmlns:a14="http://schemas.microsoft.com/office/drawing/2010/main"/>
                      </a:ext>
                    </a:extLst>
                  </pic:spPr>
                </pic:pic>
              </a:graphicData>
            </a:graphic>
          </wp:inline>
        </w:drawing>
      </w:r>
    </w:p>
    <w:p w14:paraId="3DDBF824" w14:textId="505BE86C" w:rsidR="0085487E" w:rsidRPr="0085487E" w:rsidRDefault="0085487E" w:rsidP="0085487E">
      <w:bookmarkStart w:id="198" w:name="_Ref432775610"/>
      <w:bookmarkStart w:id="199" w:name="_Toc308026259"/>
      <w:r w:rsidRPr="0085487E">
        <w:t xml:space="preserve">Figure </w:t>
      </w:r>
      <w:fldSimple w:instr=" SEQ Figure \* ARABIC ">
        <w:r w:rsidR="00F028A4">
          <w:rPr>
            <w:noProof/>
          </w:rPr>
          <w:t>36</w:t>
        </w:r>
      </w:fldSimple>
      <w:bookmarkEnd w:id="198"/>
      <w:r w:rsidRPr="0085487E">
        <w:t>. (a) Sketch and gross image of typical repeating stent element and full 3D CAD Design of the stent; (b &amp; c) Scanning electron microscopy images of a printed mPDC stent showing the 20um layers.</w:t>
      </w:r>
      <w:bookmarkEnd w:id="199"/>
    </w:p>
    <w:p w14:paraId="5546E672" w14:textId="5101249C" w:rsidR="00E27BDC" w:rsidRDefault="00E27BDC" w:rsidP="00E27BDC">
      <w:pPr>
        <w:jc w:val="both"/>
      </w:pPr>
    </w:p>
    <w:p w14:paraId="1C037B75" w14:textId="77777777" w:rsidR="00E27BDC" w:rsidRDefault="00E27BDC" w:rsidP="00E27BDC">
      <w:pPr>
        <w:jc w:val="both"/>
      </w:pPr>
    </w:p>
    <w:p w14:paraId="4CA3FB63" w14:textId="77777777" w:rsidR="00E27BDC" w:rsidRDefault="00E27BDC" w:rsidP="00E27BDC">
      <w:pPr>
        <w:jc w:val="both"/>
      </w:pPr>
    </w:p>
    <w:p w14:paraId="49EFF488" w14:textId="77777777" w:rsidR="00E27BDC" w:rsidRDefault="00E27BDC" w:rsidP="00E27BDC">
      <w:pPr>
        <w:jc w:val="both"/>
      </w:pPr>
      <w:r>
        <w:rPr>
          <w:noProof/>
        </w:rPr>
        <w:lastRenderedPageBreak/>
        <w:drawing>
          <wp:inline distT="0" distB="0" distL="0" distR="0" wp14:anchorId="1FCED728" wp14:editId="5D20EA01">
            <wp:extent cx="4569106" cy="3751881"/>
            <wp:effectExtent l="0" t="0" r="3175"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7.tiff"/>
                    <pic:cNvPicPr/>
                  </pic:nvPicPr>
                  <pic:blipFill rotWithShape="1">
                    <a:blip r:embed="rId67">
                      <a:extLst>
                        <a:ext uri="{28A0092B-C50C-407E-A947-70E740481C1C}">
                          <a14:useLocalDpi xmlns:a14="http://schemas.microsoft.com/office/drawing/2010/main" val="0"/>
                        </a:ext>
                      </a:extLst>
                    </a:blip>
                    <a:srcRect l="3376" t="2814" r="36498" b="31357"/>
                    <a:stretch/>
                  </pic:blipFill>
                  <pic:spPr bwMode="auto">
                    <a:xfrm>
                      <a:off x="0" y="0"/>
                      <a:ext cx="4572371" cy="3754562"/>
                    </a:xfrm>
                    <a:prstGeom prst="rect">
                      <a:avLst/>
                    </a:prstGeom>
                    <a:ln>
                      <a:noFill/>
                    </a:ln>
                    <a:extLst>
                      <a:ext uri="{53640926-AAD7-44D8-BBD7-CCE9431645EC}">
                        <a14:shadowObscured xmlns:a14="http://schemas.microsoft.com/office/drawing/2010/main"/>
                      </a:ext>
                    </a:extLst>
                  </pic:spPr>
                </pic:pic>
              </a:graphicData>
            </a:graphic>
          </wp:inline>
        </w:drawing>
      </w:r>
    </w:p>
    <w:p w14:paraId="654A58E3" w14:textId="21F9754F" w:rsidR="0085487E" w:rsidRPr="0085487E" w:rsidRDefault="0085487E" w:rsidP="0085487E">
      <w:bookmarkStart w:id="200" w:name="_Ref432775657"/>
      <w:bookmarkStart w:id="201" w:name="_Toc308026260"/>
      <w:r w:rsidRPr="0085487E">
        <w:t xml:space="preserve">Figure </w:t>
      </w:r>
      <w:fldSimple w:instr=" SEQ Figure \* ARABIC ">
        <w:r w:rsidR="00F028A4">
          <w:rPr>
            <w:noProof/>
          </w:rPr>
          <w:t>37</w:t>
        </w:r>
      </w:fldSimple>
      <w:bookmarkEnd w:id="200"/>
      <w:r w:rsidRPr="0085487E">
        <w:t>. (a &amp; c) low and high magnification of SEM images of a mesh mPDC-HDDA stent., CAD design shown in the top right corner; (b &amp; d) low and high magnification of SEM images of sinusoidal an mPDC-HDDA stent. CAD design shown in the top right corner.</w:t>
      </w:r>
      <w:bookmarkEnd w:id="201"/>
    </w:p>
    <w:p w14:paraId="1584F102" w14:textId="3420E411" w:rsidR="00E27BDC" w:rsidRDefault="00E27BDC" w:rsidP="00E27BDC">
      <w:pPr>
        <w:jc w:val="both"/>
      </w:pPr>
    </w:p>
    <w:p w14:paraId="6590CCBC" w14:textId="39BF8FE6" w:rsidR="00826638" w:rsidRDefault="00826638" w:rsidP="00826638"/>
    <w:p w14:paraId="366992D5" w14:textId="45C867A9"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202" w:name="_Toc437011634"/>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4.5 Mechanical Testing</w:t>
      </w:r>
      <w:bookmarkEnd w:id="202"/>
    </w:p>
    <w:p w14:paraId="4967FBE7" w14:textId="421C2565" w:rsidR="00E27BDC" w:rsidRDefault="00E27BDC" w:rsidP="004B4FCA">
      <w:pPr>
        <w:spacing w:line="480" w:lineRule="auto"/>
        <w:ind w:firstLine="720"/>
        <w:jc w:val="both"/>
      </w:pPr>
      <w:r>
        <w:t xml:space="preserve">Parallel-plate compression and 3-point bending experiments were performed to determine the mechanical properties of stents. Unlike in-situ mPDC tubes, the mechanical properties of printed stent are significantly affected by stent design and its microstructure. mPDC significantly change HDDA compression strength and make it more flexible to match Nitinol BMS, as shown in </w:t>
      </w:r>
      <w:r w:rsidR="00037340">
        <w:fldChar w:fldCharType="begin"/>
      </w:r>
      <w:r w:rsidR="00037340">
        <w:instrText xml:space="preserve"> REF _Ref432776167 \h </w:instrText>
      </w:r>
      <w:r w:rsidR="004B4FCA">
        <w:instrText xml:space="preserve"> \* MERGEFORMAT </w:instrText>
      </w:r>
      <w:r w:rsidR="00037340">
        <w:fldChar w:fldCharType="separate"/>
      </w:r>
      <w:r w:rsidR="00F028A4" w:rsidRPr="00037340">
        <w:t xml:space="preserve">Figure </w:t>
      </w:r>
      <w:r w:rsidR="00F028A4">
        <w:t>39</w:t>
      </w:r>
      <w:r w:rsidR="00037340">
        <w:fldChar w:fldCharType="end"/>
      </w:r>
      <w:r>
        <w:t>b. By compressing 2 mm from 5.5 mm in outer diameter, no complete rupture was found so that this closed microstructure might resist the mechanical fracture of stent.</w:t>
      </w:r>
    </w:p>
    <w:p w14:paraId="1B7FD409" w14:textId="77777777" w:rsidR="00E27BDC" w:rsidRPr="0067114C" w:rsidRDefault="00E27BDC" w:rsidP="00E27BDC">
      <w:pPr>
        <w:ind w:firstLine="720"/>
        <w:jc w:val="both"/>
        <w:rPr>
          <w:b/>
        </w:rPr>
      </w:pPr>
    </w:p>
    <w:p w14:paraId="4F785069" w14:textId="05BA58D5"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203" w:name="_Toc437011635"/>
      <w:r>
        <w:rPr>
          <w:rFonts w:ascii="Times New Roman" w:hAnsi="Times New Roman" w:cs="Times New Roman"/>
          <w:b/>
          <w:bCs/>
          <w:color w:val="auto"/>
          <w:kern w:val="32"/>
          <w:szCs w:val="24"/>
          <w:lang w:eastAsia="zh-CN"/>
        </w:rPr>
        <w:lastRenderedPageBreak/>
        <w:t>7</w:t>
      </w:r>
      <w:r w:rsidR="00826638">
        <w:rPr>
          <w:rFonts w:ascii="Times New Roman" w:hAnsi="Times New Roman" w:cs="Times New Roman"/>
          <w:b/>
          <w:bCs/>
          <w:color w:val="auto"/>
          <w:kern w:val="32"/>
          <w:szCs w:val="24"/>
          <w:lang w:eastAsia="zh-CN"/>
        </w:rPr>
        <w:t>.4.6 Numerical simulation of the stent design</w:t>
      </w:r>
      <w:bookmarkEnd w:id="203"/>
    </w:p>
    <w:p w14:paraId="0578684B" w14:textId="42B202A4" w:rsidR="00E27BDC" w:rsidRDefault="00E27BDC" w:rsidP="004B4FCA">
      <w:pPr>
        <w:spacing w:line="480" w:lineRule="auto"/>
        <w:ind w:firstLine="720"/>
        <w:jc w:val="both"/>
      </w:pPr>
      <w:r>
        <w:t xml:space="preserve">To accomplish the simulation for three-point bending, on one half of the stent circumference, two regions near the edges of the stent were fixed, while forces were added along half the length of the stent on the opposite side of the fixed area. A typical displacement field from a 400um thick stent is presented in </w:t>
      </w:r>
      <w:r w:rsidR="00037340">
        <w:fldChar w:fldCharType="begin"/>
      </w:r>
      <w:r w:rsidR="00037340">
        <w:instrText xml:space="preserve"> REF _Ref432776029 \h </w:instrText>
      </w:r>
      <w:r w:rsidR="004B4FCA">
        <w:instrText xml:space="preserve"> \* MERGEFORMAT </w:instrText>
      </w:r>
      <w:r w:rsidR="00037340">
        <w:fldChar w:fldCharType="separate"/>
      </w:r>
      <w:r w:rsidR="00F028A4">
        <w:t xml:space="preserve">Figure </w:t>
      </w:r>
      <w:r w:rsidR="00F028A4">
        <w:rPr>
          <w:noProof/>
        </w:rPr>
        <w:t>38</w:t>
      </w:r>
      <w:r w:rsidR="00037340">
        <w:fldChar w:fldCharType="end"/>
      </w:r>
      <w:r>
        <w:t>d. From an applied force of 0.5N onto the 400um stent, the resulting maximum displacement of 7.945mm was observed where forces were applied. The displacement on the opposite end of the stent was 3.783mm. For all three stent thicknesses, the maximum displacement was plotted against the force applied to the stent (</w:t>
      </w:r>
      <w:r w:rsidR="00037340">
        <w:fldChar w:fldCharType="begin"/>
      </w:r>
      <w:r w:rsidR="00037340">
        <w:instrText xml:space="preserve"> REF _Ref432776029 \h </w:instrText>
      </w:r>
      <w:r w:rsidR="004B4FCA">
        <w:instrText xml:space="preserve"> \* MERGEFORMAT </w:instrText>
      </w:r>
      <w:r w:rsidR="00037340">
        <w:fldChar w:fldCharType="separate"/>
      </w:r>
      <w:r w:rsidR="00F028A4">
        <w:t xml:space="preserve">Figure </w:t>
      </w:r>
      <w:r w:rsidR="00F028A4">
        <w:rPr>
          <w:noProof/>
        </w:rPr>
        <w:t>38</w:t>
      </w:r>
      <w:r w:rsidR="00037340">
        <w:fldChar w:fldCharType="end"/>
      </w:r>
      <w:r>
        <w:t>c). For increasing stent thickness, the necessary applied force to displace the stent increases. The primary properties analyzed in these simulations were the range of forces that these stents are predicted to be usable. The stent was considered “unusable” when the point of maximum displacement is within 1mm from the point on the opposite side of the circumference of the stent. This was determined from the following equation:</w:t>
      </w:r>
    </w:p>
    <w:p w14:paraId="7745C11C" w14:textId="77777777" w:rsidR="00E27BDC" w:rsidRDefault="00A870AD" w:rsidP="004B4FCA">
      <w:pPr>
        <w:spacing w:line="480" w:lineRule="auto"/>
        <w:jc w:val="both"/>
      </w:pPr>
      <m:oMath>
        <m:d>
          <m:dPr>
            <m:ctrlPr>
              <w:rPr>
                <w:rFonts w:ascii="Cambria Math" w:hAnsi="Cambria Math"/>
                <w:i/>
                <w:szCs w:val="22"/>
              </w:rPr>
            </m:ctrlPr>
          </m:dPr>
          <m:e>
            <m:sSub>
              <m:sSubPr>
                <m:ctrlPr>
                  <w:rPr>
                    <w:rFonts w:ascii="Cambria Math" w:hAnsi="Cambria Math"/>
                    <w:i/>
                    <w:szCs w:val="22"/>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i/>
                    <w:szCs w:val="22"/>
                  </w:rPr>
                </m:ctrlPr>
              </m:sSubPr>
              <m:e>
                <m:r>
                  <w:rPr>
                    <w:rFonts w:ascii="Cambria Math" w:hAnsi="Cambria Math"/>
                  </w:rPr>
                  <m:t>d</m:t>
                </m:r>
              </m:e>
              <m:sub>
                <m:r>
                  <w:rPr>
                    <w:rFonts w:ascii="Cambria Math" w:hAnsi="Cambria Math"/>
                  </w:rPr>
                  <m:t>2</m:t>
                </m:r>
              </m:sub>
            </m:sSub>
          </m:e>
        </m:d>
        <m:r>
          <w:rPr>
            <w:rFonts w:ascii="Cambria Math" w:hAnsi="Cambria Math"/>
          </w:rPr>
          <m:t xml:space="preserve">- </m:t>
        </m:r>
        <m:sSub>
          <m:sSubPr>
            <m:ctrlPr>
              <w:rPr>
                <w:rFonts w:ascii="Cambria Math" w:hAnsi="Cambria Math"/>
                <w:i/>
                <w:szCs w:val="22"/>
              </w:rPr>
            </m:ctrlPr>
          </m:sSubPr>
          <m:e>
            <m:r>
              <w:rPr>
                <w:rFonts w:ascii="Cambria Math" w:hAnsi="Cambria Math"/>
              </w:rPr>
              <m:t>d</m:t>
            </m:r>
          </m:e>
          <m:sub>
            <m:r>
              <w:rPr>
                <w:rFonts w:ascii="Cambria Math" w:hAnsi="Cambria Math"/>
              </w:rPr>
              <m:t>1</m:t>
            </m:r>
          </m:sub>
        </m:sSub>
      </m:oMath>
      <w:r w:rsidR="00E27BDC">
        <w:t>;</w:t>
      </w:r>
    </w:p>
    <w:p w14:paraId="4A0E5465" w14:textId="77777777" w:rsidR="00E27BDC" w:rsidRDefault="00E27BDC" w:rsidP="004B4FCA">
      <w:pPr>
        <w:spacing w:line="480" w:lineRule="auto"/>
        <w:jc w:val="both"/>
      </w:pPr>
      <w:r>
        <w:t xml:space="preserve">where </w:t>
      </w:r>
      <w:r w:rsidRPr="005D4B48">
        <w:rPr>
          <w:i/>
        </w:rPr>
        <w:t>D</w:t>
      </w:r>
      <w:r w:rsidRPr="005D4B48">
        <w:rPr>
          <w:vertAlign w:val="subscript"/>
        </w:rPr>
        <w:t>d</w:t>
      </w:r>
      <w:r>
        <w:t xml:space="preserve"> is the outside diameter or the stent, </w:t>
      </w:r>
      <w:r w:rsidRPr="005D4B48">
        <w:rPr>
          <w:i/>
        </w:rPr>
        <w:t>d</w:t>
      </w:r>
      <w:r w:rsidRPr="005D4B48">
        <w:rPr>
          <w:vertAlign w:val="subscript"/>
        </w:rPr>
        <w:t>2</w:t>
      </w:r>
      <w:r>
        <w:t xml:space="preserve"> is the displacement of the point opposite the point of maximum displacement, </w:t>
      </w:r>
      <w:r w:rsidRPr="005D4B48">
        <w:rPr>
          <w:i/>
        </w:rPr>
        <w:t>d</w:t>
      </w:r>
      <w:r w:rsidRPr="005D4B48">
        <w:rPr>
          <w:vertAlign w:val="subscript"/>
        </w:rPr>
        <w:t>1</w:t>
      </w:r>
      <w:r>
        <w:t xml:space="preserve"> is the maximum displacement value. With increasing thickness (</w:t>
      </w:r>
      <w:r w:rsidRPr="00335467">
        <w:rPr>
          <w:rFonts w:ascii="Symbol" w:hAnsi="Symbol"/>
        </w:rPr>
        <w:t></w:t>
      </w:r>
      <w:r>
        <w:t>m), the Applied Force necessary to make the stent unusable increased (Figure 5d). These Applied Force values for the 300um, 350um, and 400um thick stents were 0.18N, 0.325N, and 0.555N,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E27BDC" w14:paraId="00BE35AB" w14:textId="77777777" w:rsidTr="00037340">
        <w:trPr>
          <w:trHeight w:val="7326"/>
        </w:trPr>
        <w:tc>
          <w:tcPr>
            <w:tcW w:w="8856" w:type="dxa"/>
          </w:tcPr>
          <w:p w14:paraId="78E820FD" w14:textId="77777777" w:rsidR="00E27BDC" w:rsidRDefault="00E27BDC" w:rsidP="0078459E">
            <w:pPr>
              <w:jc w:val="both"/>
              <w:rPr>
                <w:noProof/>
                <w:lang w:eastAsia="zh-CN"/>
              </w:rPr>
            </w:pPr>
            <w:r>
              <w:rPr>
                <w:noProof/>
                <w:lang w:eastAsia="zh-CN"/>
              </w:rPr>
              <w:lastRenderedPageBreak/>
              <w:t xml:space="preserve"> </w:t>
            </w:r>
            <w:r>
              <w:rPr>
                <w:noProof/>
              </w:rPr>
              <w:drawing>
                <wp:inline distT="0" distB="0" distL="0" distR="0" wp14:anchorId="2CADF42E" wp14:editId="287D433B">
                  <wp:extent cx="4022327" cy="4084245"/>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 Revised.png"/>
                          <pic:cNvPicPr/>
                        </pic:nvPicPr>
                        <pic:blipFill>
                          <a:blip r:embed="rId68">
                            <a:extLst>
                              <a:ext uri="{28A0092B-C50C-407E-A947-70E740481C1C}">
                                <a14:useLocalDpi xmlns:a14="http://schemas.microsoft.com/office/drawing/2010/main" val="0"/>
                              </a:ext>
                            </a:extLst>
                          </a:blip>
                          <a:stretch>
                            <a:fillRect/>
                          </a:stretch>
                        </pic:blipFill>
                        <pic:spPr>
                          <a:xfrm>
                            <a:off x="0" y="0"/>
                            <a:ext cx="4022864" cy="4084790"/>
                          </a:xfrm>
                          <a:prstGeom prst="rect">
                            <a:avLst/>
                          </a:prstGeom>
                        </pic:spPr>
                      </pic:pic>
                    </a:graphicData>
                  </a:graphic>
                </wp:inline>
              </w:drawing>
            </w:r>
          </w:p>
          <w:p w14:paraId="1D490794" w14:textId="0D2EAC72" w:rsidR="00106F2E" w:rsidRDefault="00106F2E" w:rsidP="0078459E">
            <w:pPr>
              <w:jc w:val="both"/>
              <w:rPr>
                <w:noProof/>
                <w:lang w:eastAsia="zh-CN"/>
              </w:rPr>
            </w:pPr>
          </w:p>
          <w:p w14:paraId="45E21439" w14:textId="77777777" w:rsidR="00106F2E" w:rsidRDefault="00106F2E" w:rsidP="0078459E">
            <w:pPr>
              <w:jc w:val="both"/>
              <w:rPr>
                <w:noProof/>
                <w:lang w:eastAsia="zh-CN"/>
              </w:rPr>
            </w:pPr>
          </w:p>
          <w:p w14:paraId="22C87F09" w14:textId="77777777" w:rsidR="00106F2E" w:rsidRDefault="00106F2E" w:rsidP="0078459E">
            <w:pPr>
              <w:jc w:val="both"/>
              <w:rPr>
                <w:rFonts w:asciiTheme="minorHAnsi" w:hAnsiTheme="minorHAnsi" w:cstheme="minorBidi"/>
              </w:rPr>
            </w:pPr>
          </w:p>
        </w:tc>
      </w:tr>
      <w:tr w:rsidR="00E27BDC" w14:paraId="36A3BA34" w14:textId="77777777" w:rsidTr="0078459E">
        <w:tc>
          <w:tcPr>
            <w:tcW w:w="8856" w:type="dxa"/>
          </w:tcPr>
          <w:p w14:paraId="1C1D99D8" w14:textId="0CB7B76E" w:rsidR="00E27BDC" w:rsidRPr="009D0F5E" w:rsidRDefault="00E27BDC" w:rsidP="00106F2E">
            <w:pPr>
              <w:pStyle w:val="NormalWeb"/>
              <w:keepNext/>
              <w:jc w:val="both"/>
              <w:rPr>
                <w:rFonts w:eastAsiaTheme="minorEastAsia"/>
              </w:rPr>
            </w:pPr>
          </w:p>
        </w:tc>
      </w:tr>
    </w:tbl>
    <w:p w14:paraId="73C5F3D5" w14:textId="77777777" w:rsidR="00106F2E" w:rsidRDefault="00106F2E" w:rsidP="00106F2E">
      <w:bookmarkStart w:id="204" w:name="_Ref432776029"/>
      <w:bookmarkStart w:id="205" w:name="_Toc308026261"/>
      <w:r>
        <w:t xml:space="preserve">Figure </w:t>
      </w:r>
      <w:fldSimple w:instr=" SEQ Figure \* ARABIC ">
        <w:r w:rsidR="00F028A4">
          <w:rPr>
            <w:noProof/>
          </w:rPr>
          <w:t>38</w:t>
        </w:r>
      </w:fldSimple>
      <w:bookmarkEnd w:id="204"/>
      <w:r w:rsidRPr="003D3E53">
        <w:rPr>
          <w:rFonts w:hAnsi="Cambria"/>
          <w:color w:val="000000" w:themeColor="text1"/>
          <w:kern w:val="24"/>
        </w:rPr>
        <w:t xml:space="preserve">. </w:t>
      </w:r>
      <w:r>
        <w:rPr>
          <w:rFonts w:hAnsi="Cambria"/>
          <w:color w:val="000000" w:themeColor="text1"/>
          <w:kern w:val="24"/>
        </w:rPr>
        <w:t>(a) Schematic view of 3-point bending experiment with a gap of 16 mm and compressive displacement of 3.2 mm for stent with 5 mm outer diameter; (b) compressive displacement and resilience of Nitinol ( 21.8 mm x 5.0 mm x 0.2 mm) and mPDC stent (21.8 mm x 5.0 mm x 0.5 mm, (length x outer diameter x thickness)); (c) Simulated maximum force-displacement curves for different thickness stents and force-thickness curve at onset of kinking in 3-point bending simulation;</w:t>
      </w:r>
      <w:r>
        <w:t xml:space="preserve"> </w:t>
      </w:r>
      <w:r>
        <w:rPr>
          <w:rFonts w:hAnsi="Cambria"/>
          <w:color w:val="000000" w:themeColor="text1"/>
          <w:kern w:val="24"/>
        </w:rPr>
        <w:t>(d) Simulated loading and displacement field for 350um stent in 3-point bending simulation.</w:t>
      </w:r>
      <w:bookmarkEnd w:id="205"/>
    </w:p>
    <w:p w14:paraId="4DDF1B33" w14:textId="2489BAFC" w:rsidR="00106F2E" w:rsidRDefault="00106F2E">
      <w:pPr>
        <w:pStyle w:val="Caption"/>
      </w:pPr>
    </w:p>
    <w:p w14:paraId="422B2DDA" w14:textId="20EC14C3" w:rsidR="00E27BDC" w:rsidRDefault="00E27BDC" w:rsidP="004B4FCA">
      <w:pPr>
        <w:spacing w:line="480" w:lineRule="auto"/>
        <w:ind w:firstLine="720"/>
        <w:jc w:val="both"/>
      </w:pPr>
      <w:r>
        <w:t xml:space="preserve">Next, the parallel-plate compression was simulated on the three stent designs. With increasing force, there is nonlinear contact between the plates and the new deformed surface of cylinder. The parallel-plate compression analysis was done for this study by having a slim region along the length of the cylinder be fixed. Particular faces on the cylinder’s opposite side were subjected to equal forces.  As with three-point bending, the range of forces that the stents were </w:t>
      </w:r>
      <w:r>
        <w:lastRenderedPageBreak/>
        <w:t>“usable” were analyzed (</w:t>
      </w:r>
      <w:r w:rsidR="00037340">
        <w:fldChar w:fldCharType="begin"/>
      </w:r>
      <w:r w:rsidR="00037340">
        <w:instrText xml:space="preserve"> REF _Ref432776167 \h </w:instrText>
      </w:r>
      <w:r w:rsidR="004B4FCA">
        <w:instrText xml:space="preserve"> \* MERGEFORMAT </w:instrText>
      </w:r>
      <w:r w:rsidR="00037340">
        <w:fldChar w:fldCharType="separate"/>
      </w:r>
      <w:r w:rsidR="00F028A4" w:rsidRPr="00037340">
        <w:t xml:space="preserve">Figure </w:t>
      </w:r>
      <w:r w:rsidR="00F028A4">
        <w:t>39</w:t>
      </w:r>
      <w:r w:rsidR="00037340">
        <w:fldChar w:fldCharType="end"/>
      </w:r>
      <w:r>
        <w:t>a) and the Maximum Usable Applied Force was plotted in relation to stent thickness (</w:t>
      </w:r>
      <w:r w:rsidR="00037340">
        <w:fldChar w:fldCharType="begin"/>
      </w:r>
      <w:r w:rsidR="00037340">
        <w:instrText xml:space="preserve"> REF _Ref432776167 \h </w:instrText>
      </w:r>
      <w:r w:rsidR="004B4FCA">
        <w:instrText xml:space="preserve"> \* MERGEFORMAT </w:instrText>
      </w:r>
      <w:r w:rsidR="00037340">
        <w:fldChar w:fldCharType="separate"/>
      </w:r>
      <w:r w:rsidR="00F028A4" w:rsidRPr="00037340">
        <w:t xml:space="preserve">Figure </w:t>
      </w:r>
      <w:r w:rsidR="00F028A4">
        <w:t>39</w:t>
      </w:r>
      <w:r w:rsidR="00037340">
        <w:fldChar w:fldCharType="end"/>
      </w:r>
      <w:r>
        <w:t xml:space="preserve">b). As expected, with increasing stent thickness, the necessary force to cause deformation of the stent walls. The numerical results and the experimental results differed by approximately a factor of 10. A scaling factor of 10 was used in order to compare the experimental results and the numerical results. Figures 6a and 6c represent Applied Forces multiplied by the scaling factor. </w:t>
      </w:r>
    </w:p>
    <w:p w14:paraId="5F5002B6" w14:textId="77777777" w:rsidR="00037340" w:rsidRDefault="00037340" w:rsidP="00E27BDC">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E27BDC" w14:paraId="22190098" w14:textId="77777777" w:rsidTr="00037340">
        <w:trPr>
          <w:trHeight w:val="5841"/>
        </w:trPr>
        <w:tc>
          <w:tcPr>
            <w:tcW w:w="8856" w:type="dxa"/>
          </w:tcPr>
          <w:p w14:paraId="0D8AD4F9" w14:textId="1F22081D" w:rsidR="00037340" w:rsidRDefault="00E27BDC" w:rsidP="0078459E">
            <w:pPr>
              <w:jc w:val="both"/>
              <w:rPr>
                <w:rFonts w:asciiTheme="minorHAnsi" w:hAnsiTheme="minorHAnsi" w:cstheme="minorBidi"/>
              </w:rPr>
            </w:pPr>
            <w:r>
              <w:rPr>
                <w:noProof/>
              </w:rPr>
              <w:drawing>
                <wp:inline distT="0" distB="0" distL="0" distR="0" wp14:anchorId="093A5B9A" wp14:editId="1ED8D6B9">
                  <wp:extent cx="4806035" cy="3578382"/>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6 revised.png"/>
                          <pic:cNvPicPr/>
                        </pic:nvPicPr>
                        <pic:blipFill>
                          <a:blip r:embed="rId69">
                            <a:extLst>
                              <a:ext uri="{28A0092B-C50C-407E-A947-70E740481C1C}">
                                <a14:useLocalDpi xmlns:a14="http://schemas.microsoft.com/office/drawing/2010/main" val="0"/>
                              </a:ext>
                            </a:extLst>
                          </a:blip>
                          <a:stretch>
                            <a:fillRect/>
                          </a:stretch>
                        </pic:blipFill>
                        <pic:spPr>
                          <a:xfrm>
                            <a:off x="0" y="0"/>
                            <a:ext cx="4808184" cy="3579982"/>
                          </a:xfrm>
                          <a:prstGeom prst="rect">
                            <a:avLst/>
                          </a:prstGeom>
                        </pic:spPr>
                      </pic:pic>
                    </a:graphicData>
                  </a:graphic>
                </wp:inline>
              </w:drawing>
            </w:r>
          </w:p>
        </w:tc>
      </w:tr>
    </w:tbl>
    <w:p w14:paraId="09A36767" w14:textId="03895ABF" w:rsidR="00E27BDC" w:rsidRDefault="00037340" w:rsidP="00037340">
      <w:bookmarkStart w:id="206" w:name="_Ref432776167"/>
      <w:bookmarkStart w:id="207" w:name="_Toc308026262"/>
      <w:r w:rsidRPr="00037340">
        <w:t xml:space="preserve">Figure </w:t>
      </w:r>
      <w:fldSimple w:instr=" SEQ Figure \* ARABIC ">
        <w:r w:rsidR="00F028A4">
          <w:rPr>
            <w:noProof/>
          </w:rPr>
          <w:t>39</w:t>
        </w:r>
      </w:fldSimple>
      <w:bookmarkEnd w:id="206"/>
      <w:r w:rsidRPr="00037340">
        <w:t>. (a) Scaled Applied Force vs. Maximum Displacement profile of stents with 300um, 350um and 400um in thickness. (b) Compressive strength of Nitinol BMS (21.8 mm x 5.0 mm x 0.2 mm), HDDA and mPDC printed stents with 9.1 mm x 5.5 mm in length x outer diameter, the thickness of printed stent is 500um;. (c) Scaled Maximum Usable Applied Force vs. Stent Thickness curve. (d) Typical Displacement distribution for Parallel-Plate Compression simulation of stent with 400um in thickness.</w:t>
      </w:r>
      <w:bookmarkEnd w:id="207"/>
    </w:p>
    <w:p w14:paraId="173199C4" w14:textId="77777777" w:rsidR="00037340" w:rsidRPr="00037340" w:rsidRDefault="00037340" w:rsidP="00037340"/>
    <w:p w14:paraId="5CC27FCE" w14:textId="77777777" w:rsidR="00E27BDC" w:rsidRDefault="00E27BDC" w:rsidP="004B4FCA">
      <w:pPr>
        <w:spacing w:line="480" w:lineRule="auto"/>
        <w:jc w:val="both"/>
      </w:pPr>
      <w:r>
        <w:t xml:space="preserve">        With the scaling, the numerical simulation is directly comparable to the experimental tests. The “HDDA” stent used for the experimental tests was a design that was 400um in thickness for </w:t>
      </w:r>
      <w:r>
        <w:lastRenderedPageBreak/>
        <w:t xml:space="preserve">both the stent walls and all supporting rods. This slightly differs from the design that is numerically evaluated. The design that is being evaluated numerically has some support structures of (100um). At 2mm compression, the HDDA stent needed approximately 4N of force.  At 2mm of compression, the 400um design needed approximately 3N of force. This difference could possibly be attributed to the inclusion of smaller 100um support rods. The 300um stent best approximates the Nitinol BMS stent. In both cases, approximately 1N of force is necessary to compress the structure 2mm. </w:t>
      </w:r>
    </w:p>
    <w:p w14:paraId="43066C58" w14:textId="16671D56" w:rsidR="00826638" w:rsidRDefault="00826638" w:rsidP="00826638">
      <w:pPr>
        <w:rPr>
          <w:lang w:eastAsia="zh-CN"/>
        </w:rPr>
      </w:pPr>
    </w:p>
    <w:p w14:paraId="3FF507F2" w14:textId="77777777" w:rsidR="00826638" w:rsidRDefault="00826638" w:rsidP="00826638">
      <w:pPr>
        <w:rPr>
          <w:lang w:eastAsia="zh-CN"/>
        </w:rPr>
      </w:pPr>
    </w:p>
    <w:p w14:paraId="0459F230" w14:textId="3C31B0CA"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208" w:name="_Toc437011636"/>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5 Conclusion</w:t>
      </w:r>
      <w:bookmarkEnd w:id="208"/>
    </w:p>
    <w:p w14:paraId="3E2D923C" w14:textId="1642085D" w:rsidR="00E27BDC" w:rsidRDefault="00E27BDC" w:rsidP="004B4FCA">
      <w:pPr>
        <w:spacing w:line="480" w:lineRule="auto"/>
        <w:ind w:firstLine="720"/>
      </w:pPr>
      <w:r>
        <w:t>A biodegradable biomaterial ink (BInk</w:t>
      </w:r>
      <w:r w:rsidRPr="00306552">
        <w:rPr>
          <w:vertAlign w:val="superscript"/>
        </w:rPr>
        <w:t>TM</w:t>
      </w:r>
      <w:r>
        <w:t>) was formulated with</w:t>
      </w:r>
      <w:r>
        <w:rPr>
          <w:lang w:eastAsia="zh-CN"/>
        </w:rPr>
        <w:t xml:space="preserve"> biodegradable </w:t>
      </w:r>
      <w:r>
        <w:t>methacrylated poly(diol citrate)s and enables rapid fabrication of endovascular stents via projection microstereolithography technique. The stents with various microstructures could be printed in a resolution of 20um using CAD modeling. mPDC stent showed a compliant compressive strength and flexibility with bare metal stent,  numerical simulation showed the experimental results differed by approximately a factor of 10, the 300um stent best approximates the Nitinol BMS stent.</w:t>
      </w:r>
    </w:p>
    <w:p w14:paraId="754FECF2" w14:textId="77777777" w:rsidR="00E27BDC" w:rsidRPr="00E27BDC" w:rsidRDefault="00E27BDC" w:rsidP="00E27BDC"/>
    <w:p w14:paraId="649E4929" w14:textId="4831E25E" w:rsidR="00826638" w:rsidRDefault="00EC5C39" w:rsidP="00826638">
      <w:pPr>
        <w:pStyle w:val="Heading2"/>
        <w:spacing w:line="480" w:lineRule="auto"/>
        <w:rPr>
          <w:rFonts w:ascii="Times New Roman" w:hAnsi="Times New Roman" w:cs="Times New Roman"/>
          <w:b/>
          <w:bCs/>
          <w:color w:val="auto"/>
          <w:kern w:val="32"/>
          <w:szCs w:val="24"/>
          <w:lang w:eastAsia="zh-CN"/>
        </w:rPr>
      </w:pPr>
      <w:bookmarkStart w:id="209" w:name="_Toc437011637"/>
      <w:r>
        <w:rPr>
          <w:rFonts w:ascii="Times New Roman" w:hAnsi="Times New Roman" w:cs="Times New Roman"/>
          <w:b/>
          <w:bCs/>
          <w:color w:val="auto"/>
          <w:kern w:val="32"/>
          <w:szCs w:val="24"/>
          <w:lang w:eastAsia="zh-CN"/>
        </w:rPr>
        <w:t>7</w:t>
      </w:r>
      <w:r w:rsidR="00826638">
        <w:rPr>
          <w:rFonts w:ascii="Times New Roman" w:hAnsi="Times New Roman" w:cs="Times New Roman"/>
          <w:b/>
          <w:bCs/>
          <w:color w:val="auto"/>
          <w:kern w:val="32"/>
          <w:szCs w:val="24"/>
          <w:lang w:eastAsia="zh-CN"/>
        </w:rPr>
        <w:t>.6 Claims</w:t>
      </w:r>
      <w:bookmarkEnd w:id="209"/>
    </w:p>
    <w:p w14:paraId="1B3F18A6" w14:textId="77777777" w:rsidR="00826638" w:rsidRPr="00826638" w:rsidRDefault="00826638" w:rsidP="004B4FCA">
      <w:pPr>
        <w:spacing w:line="480" w:lineRule="auto"/>
        <w:jc w:val="both"/>
      </w:pPr>
      <w:r w:rsidRPr="00826638">
        <w:t>A method to produce a 3D printed stent using polydiolcitrates and microstereolithography</w:t>
      </w:r>
    </w:p>
    <w:p w14:paraId="5EA15957" w14:textId="77777777" w:rsidR="00826638" w:rsidRPr="00826638" w:rsidRDefault="00826638" w:rsidP="004B4FCA">
      <w:pPr>
        <w:spacing w:line="480" w:lineRule="auto"/>
        <w:jc w:val="both"/>
      </w:pPr>
    </w:p>
    <w:p w14:paraId="6EED51EB" w14:textId="77777777" w:rsidR="00826638" w:rsidRPr="00826638" w:rsidRDefault="00826638" w:rsidP="004B4FCA">
      <w:pPr>
        <w:spacing w:line="480" w:lineRule="auto"/>
        <w:jc w:val="both"/>
      </w:pPr>
      <w:r w:rsidRPr="00826638">
        <w:t>A biomaterial inc with the following formulations:</w:t>
      </w:r>
    </w:p>
    <w:p w14:paraId="1B5349F5" w14:textId="114B477E" w:rsidR="00EE3C30" w:rsidRDefault="00826638" w:rsidP="004B4FCA">
      <w:pPr>
        <w:pStyle w:val="ListParagraph"/>
        <w:numPr>
          <w:ilvl w:val="0"/>
          <w:numId w:val="5"/>
        </w:numPr>
        <w:spacing w:line="480" w:lineRule="auto"/>
        <w:contextualSpacing w:val="0"/>
        <w:jc w:val="both"/>
      </w:pPr>
      <w:r w:rsidRPr="00826638">
        <w:t xml:space="preserve">Polydiolcitrate (Jian include polydiolcitrates that you believe will work) + solvent+ initiator+ drug.  </w:t>
      </w:r>
      <w:r w:rsidR="00AB07AA">
        <w:t xml:space="preserve">Successful printing with DEF concentrations of 45%-65%.  Potentially </w:t>
      </w:r>
      <w:r w:rsidR="00AB07AA">
        <w:lastRenderedPageBreak/>
        <w:t xml:space="preserve">lower concentrations of DEF are possible if the material is heated, which causes a reduction in material viscosity. </w:t>
      </w:r>
    </w:p>
    <w:p w14:paraId="76A8FDE8" w14:textId="77777777" w:rsidR="00EE3C30" w:rsidRDefault="00EE3C30" w:rsidP="00664277"/>
    <w:p w14:paraId="7A88F812" w14:textId="2F63182A" w:rsidR="00AB07AA" w:rsidRDefault="00AB07AA" w:rsidP="00AB07AA">
      <w:pPr>
        <w:pStyle w:val="Heading2"/>
        <w:spacing w:line="480" w:lineRule="auto"/>
        <w:rPr>
          <w:rFonts w:ascii="Times New Roman" w:hAnsi="Times New Roman" w:cs="Times New Roman"/>
          <w:b/>
          <w:bCs/>
          <w:color w:val="auto"/>
          <w:kern w:val="32"/>
          <w:szCs w:val="24"/>
          <w:lang w:eastAsia="zh-CN"/>
        </w:rPr>
      </w:pPr>
      <w:bookmarkStart w:id="210" w:name="_Toc437011638"/>
      <w:r>
        <w:rPr>
          <w:rFonts w:ascii="Times New Roman" w:hAnsi="Times New Roman" w:cs="Times New Roman"/>
          <w:b/>
          <w:bCs/>
          <w:color w:val="auto"/>
          <w:kern w:val="32"/>
          <w:szCs w:val="24"/>
          <w:lang w:eastAsia="zh-CN"/>
        </w:rPr>
        <w:t>7.7 B-Ink Viscosity Testing</w:t>
      </w:r>
      <w:bookmarkEnd w:id="210"/>
    </w:p>
    <w:p w14:paraId="401E2C4A" w14:textId="5CB3C203" w:rsidR="008F114E" w:rsidRDefault="008F114E" w:rsidP="004B4FCA">
      <w:pPr>
        <w:spacing w:line="480" w:lineRule="auto"/>
      </w:pPr>
      <w:r>
        <w:tab/>
        <w:t>Once we had settled that DEF would be the most appropriate sol</w:t>
      </w:r>
      <w:r w:rsidR="00943DAD">
        <w:t>vent due to it</w:t>
      </w:r>
      <w:r>
        <w:t>s</w:t>
      </w:r>
      <w:r w:rsidR="00943DAD">
        <w:t>’</w:t>
      </w:r>
      <w:r>
        <w:t xml:space="preserve"> low evaporation rate we needed to determine the minimum quantity of DEF we could add into the material and still yield a successful print. </w:t>
      </w:r>
      <w:r w:rsidR="00943DAD">
        <w:t xml:space="preserve">The quickest way to determine this information is viscosity testing since the major limiting factor for printing on a projection stereolithography machine is material viscosity. </w:t>
      </w:r>
    </w:p>
    <w:p w14:paraId="7A7BE286" w14:textId="77777777" w:rsidR="008F114E" w:rsidRDefault="008F114E" w:rsidP="00664277"/>
    <w:p w14:paraId="69F2CBD3" w14:textId="4776C50E" w:rsidR="00AB07AA" w:rsidRDefault="00AB07AA" w:rsidP="00664277"/>
    <w:p w14:paraId="32599E47" w14:textId="498CCA96" w:rsidR="00943DAD" w:rsidRDefault="00943DAD" w:rsidP="00943DAD">
      <w:r w:rsidRPr="00943DAD">
        <w:rPr>
          <w:noProof/>
        </w:rPr>
        <w:drawing>
          <wp:inline distT="0" distB="0" distL="0" distR="0" wp14:anchorId="082CBA7D" wp14:editId="4DDBE1C8">
            <wp:extent cx="3131779" cy="1810139"/>
            <wp:effectExtent l="0" t="0" r="0" b="0"/>
            <wp:docPr id="177" name="Shape 177"/>
            <wp:cNvGraphicFramePr/>
            <a:graphic xmlns:a="http://schemas.openxmlformats.org/drawingml/2006/main">
              <a:graphicData uri="http://schemas.openxmlformats.org/drawingml/2006/picture">
                <pic:pic xmlns:pic="http://schemas.openxmlformats.org/drawingml/2006/picture">
                  <pic:nvPicPr>
                    <pic:cNvPr id="177" name="Shape 177"/>
                    <pic:cNvPicPr preferRelativeResize="0"/>
                  </pic:nvPicPr>
                  <pic:blipFill>
                    <a:blip r:embed="rId70">
                      <a:alphaModFix/>
                    </a:blip>
                    <a:stretch>
                      <a:fillRect/>
                    </a:stretch>
                  </pic:blipFill>
                  <pic:spPr>
                    <a:xfrm>
                      <a:off x="0" y="0"/>
                      <a:ext cx="3142188" cy="1816155"/>
                    </a:xfrm>
                    <a:prstGeom prst="rect">
                      <a:avLst/>
                    </a:prstGeom>
                    <a:noFill/>
                    <a:ln>
                      <a:noFill/>
                    </a:ln>
                  </pic:spPr>
                </pic:pic>
              </a:graphicData>
            </a:graphic>
          </wp:inline>
        </w:drawing>
      </w:r>
      <w:r w:rsidRPr="008F114E">
        <w:rPr>
          <w:noProof/>
        </w:rPr>
        <w:drawing>
          <wp:inline distT="0" distB="0" distL="0" distR="0" wp14:anchorId="3944B5BC" wp14:editId="78229B2D">
            <wp:extent cx="2761861" cy="1795677"/>
            <wp:effectExtent l="0" t="0" r="635" b="0"/>
            <wp:docPr id="184" name="Shape 184"/>
            <wp:cNvGraphicFramePr/>
            <a:graphic xmlns:a="http://schemas.openxmlformats.org/drawingml/2006/main">
              <a:graphicData uri="http://schemas.openxmlformats.org/drawingml/2006/picture">
                <pic:pic xmlns:pic="http://schemas.openxmlformats.org/drawingml/2006/picture">
                  <pic:nvPicPr>
                    <pic:cNvPr id="184" name="Shape 184"/>
                    <pic:cNvPicPr preferRelativeResize="0"/>
                  </pic:nvPicPr>
                  <pic:blipFill>
                    <a:blip r:embed="rId71">
                      <a:alphaModFix/>
                    </a:blip>
                    <a:stretch>
                      <a:fillRect/>
                    </a:stretch>
                  </pic:blipFill>
                  <pic:spPr>
                    <a:xfrm>
                      <a:off x="0" y="0"/>
                      <a:ext cx="2766950" cy="1798986"/>
                    </a:xfrm>
                    <a:prstGeom prst="rect">
                      <a:avLst/>
                    </a:prstGeom>
                    <a:noFill/>
                    <a:ln>
                      <a:noFill/>
                    </a:ln>
                  </pic:spPr>
                </pic:pic>
              </a:graphicData>
            </a:graphic>
          </wp:inline>
        </w:drawing>
      </w:r>
    </w:p>
    <w:p w14:paraId="3319D698" w14:textId="77777777" w:rsidR="00943DAD" w:rsidRDefault="00943DAD" w:rsidP="00943DAD"/>
    <w:p w14:paraId="77AC9193" w14:textId="77777777" w:rsidR="00943DAD" w:rsidRDefault="00943DAD" w:rsidP="00664277"/>
    <w:p w14:paraId="7DAE20A4" w14:textId="551E725A" w:rsidR="008F114E" w:rsidRDefault="008F114E" w:rsidP="008F114E">
      <w:bookmarkStart w:id="211" w:name="_Ref433816963"/>
      <w:bookmarkStart w:id="212" w:name="_Toc308026263"/>
      <w:r>
        <w:t xml:space="preserve">Figure </w:t>
      </w:r>
      <w:fldSimple w:instr=" SEQ Figure \* ARABIC ">
        <w:r w:rsidR="00F028A4">
          <w:rPr>
            <w:noProof/>
          </w:rPr>
          <w:t>40</w:t>
        </w:r>
      </w:fldSimple>
      <w:bookmarkEnd w:id="211"/>
      <w:r>
        <w:t>. (left) Pure B-Ink prior to adding solvent, UV absorber, or photoinitiator at various temperatures and (right) various potential 3D printing materials</w:t>
      </w:r>
      <w:bookmarkEnd w:id="212"/>
    </w:p>
    <w:p w14:paraId="22824475" w14:textId="77777777" w:rsidR="00AB07AA" w:rsidRDefault="00AB07AA" w:rsidP="00664277"/>
    <w:p w14:paraId="7726DF34" w14:textId="3E01B82F" w:rsidR="00943DAD" w:rsidRDefault="00943DAD" w:rsidP="004B4FCA">
      <w:pPr>
        <w:spacing w:line="480" w:lineRule="auto"/>
      </w:pPr>
      <w:r>
        <w:t xml:space="preserve">To gain a bench-mark for comparison, we first ran viscosity measurements on our main HDDA based 3D printing material which we have used for a number of years.  Those measurements are displayed in </w:t>
      </w:r>
      <w:r>
        <w:fldChar w:fldCharType="begin"/>
      </w:r>
      <w:r>
        <w:instrText xml:space="preserve"> REF _Ref433816963 \h </w:instrText>
      </w:r>
      <w:r w:rsidR="004B4FCA">
        <w:instrText xml:space="preserve"> \* MERGEFORMAT </w:instrText>
      </w:r>
      <w:r>
        <w:fldChar w:fldCharType="separate"/>
      </w:r>
      <w:r w:rsidR="00F028A4">
        <w:t xml:space="preserve">Figure </w:t>
      </w:r>
      <w:r w:rsidR="00F028A4">
        <w:rPr>
          <w:noProof/>
        </w:rPr>
        <w:t>40</w:t>
      </w:r>
      <w:r>
        <w:fldChar w:fldCharType="end"/>
      </w:r>
      <w:r>
        <w:t xml:space="preserve"> (left).  We saw that under temperature variation from 25C to 75C the complex viscosity was between 0.2 and 0.05 Pa.s at an angular frequency of 10 rad/s. </w:t>
      </w:r>
      <w:r w:rsidR="00136DD0">
        <w:t xml:space="preserve">Heating our HDDA material had the potential to reduce the viscosity by nearly a factor of four.  We followed this with a test of nearly pure B-ink prior to the addition of solvent, photoinitiator or </w:t>
      </w:r>
      <w:r w:rsidR="00136DD0">
        <w:lastRenderedPageBreak/>
        <w:t xml:space="preserve">UV absorber. From this test we found the viscosity to be well over an order of magnitude higher than the HDDA based material. </w:t>
      </w:r>
    </w:p>
    <w:p w14:paraId="294DC03C" w14:textId="77777777" w:rsidR="00943DAD" w:rsidRDefault="00943DAD" w:rsidP="004B4FCA">
      <w:pPr>
        <w:spacing w:line="480" w:lineRule="auto"/>
      </w:pPr>
    </w:p>
    <w:p w14:paraId="00554035" w14:textId="107E375C" w:rsidR="008F114E" w:rsidRDefault="008F114E" w:rsidP="004B4FCA">
      <w:pPr>
        <w:spacing w:line="480" w:lineRule="auto"/>
      </w:pPr>
      <w:r>
        <w:t>After running viscosity tests on the pure B-ink solution and our pure HDDA solution it was clear that a significant portion of the material would need to be solvent for a successful print.  The complex viscosity of pure B-Ink was measured to be over 14 Pa.s while the complex viscosity of the 3D printable polymer we most commonly use was measured to be 0.2 Pa.s.</w:t>
      </w:r>
    </w:p>
    <w:p w14:paraId="0C15CDCD" w14:textId="77777777" w:rsidR="008F114E" w:rsidRDefault="008F114E" w:rsidP="00664277"/>
    <w:p w14:paraId="728F09DE" w14:textId="0B873676" w:rsidR="008F114E" w:rsidRDefault="00943DAD" w:rsidP="00664277">
      <w:r w:rsidRPr="008F114E">
        <w:rPr>
          <w:noProof/>
        </w:rPr>
        <w:drawing>
          <wp:inline distT="0" distB="0" distL="0" distR="0" wp14:anchorId="6C6A41B8" wp14:editId="436818AB">
            <wp:extent cx="2911151" cy="1830666"/>
            <wp:effectExtent l="0" t="0" r="3810" b="0"/>
            <wp:docPr id="197" name="Shape 197"/>
            <wp:cNvGraphicFramePr/>
            <a:graphic xmlns:a="http://schemas.openxmlformats.org/drawingml/2006/main">
              <a:graphicData uri="http://schemas.openxmlformats.org/drawingml/2006/picture">
                <pic:pic xmlns:pic="http://schemas.openxmlformats.org/drawingml/2006/picture">
                  <pic:nvPicPr>
                    <pic:cNvPr id="197" name="Shape 197"/>
                    <pic:cNvPicPr preferRelativeResize="0"/>
                  </pic:nvPicPr>
                  <pic:blipFill>
                    <a:blip r:embed="rId72">
                      <a:alphaModFix/>
                    </a:blip>
                    <a:stretch>
                      <a:fillRect/>
                    </a:stretch>
                  </pic:blipFill>
                  <pic:spPr>
                    <a:xfrm>
                      <a:off x="0" y="0"/>
                      <a:ext cx="2911206" cy="1830700"/>
                    </a:xfrm>
                    <a:prstGeom prst="rect">
                      <a:avLst/>
                    </a:prstGeom>
                    <a:noFill/>
                    <a:ln>
                      <a:noFill/>
                    </a:ln>
                  </pic:spPr>
                </pic:pic>
              </a:graphicData>
            </a:graphic>
          </wp:inline>
        </w:drawing>
      </w:r>
      <w:r>
        <w:t xml:space="preserve">  </w:t>
      </w:r>
      <w:r w:rsidRPr="008F114E">
        <w:rPr>
          <w:noProof/>
        </w:rPr>
        <w:drawing>
          <wp:inline distT="0" distB="0" distL="0" distR="0" wp14:anchorId="36DF8214" wp14:editId="57B15814">
            <wp:extent cx="2809694" cy="1808773"/>
            <wp:effectExtent l="0" t="0" r="0" b="1270"/>
            <wp:docPr id="191" name="Shape 191"/>
            <wp:cNvGraphicFramePr/>
            <a:graphic xmlns:a="http://schemas.openxmlformats.org/drawingml/2006/main">
              <a:graphicData uri="http://schemas.openxmlformats.org/drawingml/2006/picture">
                <pic:pic xmlns:pic="http://schemas.openxmlformats.org/drawingml/2006/picture">
                  <pic:nvPicPr>
                    <pic:cNvPr id="191" name="Shape 191"/>
                    <pic:cNvPicPr preferRelativeResize="0"/>
                  </pic:nvPicPr>
                  <pic:blipFill>
                    <a:blip r:embed="rId73">
                      <a:alphaModFix/>
                    </a:blip>
                    <a:stretch>
                      <a:fillRect/>
                    </a:stretch>
                  </pic:blipFill>
                  <pic:spPr>
                    <a:xfrm>
                      <a:off x="0" y="0"/>
                      <a:ext cx="2819750" cy="1815247"/>
                    </a:xfrm>
                    <a:prstGeom prst="rect">
                      <a:avLst/>
                    </a:prstGeom>
                    <a:noFill/>
                    <a:ln>
                      <a:noFill/>
                    </a:ln>
                  </pic:spPr>
                </pic:pic>
              </a:graphicData>
            </a:graphic>
          </wp:inline>
        </w:drawing>
      </w:r>
    </w:p>
    <w:p w14:paraId="5FF2F64C" w14:textId="77777777" w:rsidR="00943DAD" w:rsidRDefault="00943DAD" w:rsidP="00664277"/>
    <w:p w14:paraId="06DF9E13" w14:textId="77777777" w:rsidR="00943DAD" w:rsidRPr="00664277" w:rsidRDefault="00943DAD" w:rsidP="00664277"/>
    <w:p w14:paraId="61DDCAB9" w14:textId="6D8F0458" w:rsidR="00965E3B" w:rsidRDefault="008C0B64" w:rsidP="00965E3B">
      <w:pPr>
        <w:pStyle w:val="Heading2"/>
        <w:spacing w:line="480" w:lineRule="auto"/>
        <w:rPr>
          <w:rFonts w:ascii="Times New Roman" w:hAnsi="Times New Roman" w:cs="Times New Roman"/>
          <w:b/>
          <w:bCs/>
          <w:color w:val="auto"/>
          <w:kern w:val="32"/>
          <w:szCs w:val="24"/>
          <w:lang w:eastAsia="zh-CN"/>
        </w:rPr>
      </w:pPr>
      <w:r>
        <w:t xml:space="preserve"> </w:t>
      </w:r>
      <w:bookmarkStart w:id="213" w:name="_Toc437011639"/>
      <w:r w:rsidR="00AB07AA">
        <w:rPr>
          <w:rFonts w:ascii="Times New Roman" w:hAnsi="Times New Roman" w:cs="Times New Roman"/>
          <w:b/>
          <w:bCs/>
          <w:color w:val="auto"/>
          <w:kern w:val="32"/>
          <w:szCs w:val="24"/>
          <w:lang w:eastAsia="zh-CN"/>
        </w:rPr>
        <w:t>7.8</w:t>
      </w:r>
      <w:r w:rsidR="00965E3B">
        <w:rPr>
          <w:rFonts w:ascii="Times New Roman" w:hAnsi="Times New Roman" w:cs="Times New Roman"/>
          <w:b/>
          <w:bCs/>
          <w:color w:val="auto"/>
          <w:kern w:val="32"/>
          <w:szCs w:val="24"/>
          <w:lang w:eastAsia="zh-CN"/>
        </w:rPr>
        <w:t xml:space="preserve"> New Design inspired by commercially available stents.</w:t>
      </w:r>
      <w:bookmarkEnd w:id="213"/>
      <w:r w:rsidR="00965E3B">
        <w:rPr>
          <w:rFonts w:ascii="Times New Roman" w:hAnsi="Times New Roman" w:cs="Times New Roman"/>
          <w:b/>
          <w:bCs/>
          <w:color w:val="auto"/>
          <w:kern w:val="32"/>
          <w:szCs w:val="24"/>
          <w:lang w:eastAsia="zh-CN"/>
        </w:rPr>
        <w:t xml:space="preserve"> </w:t>
      </w:r>
    </w:p>
    <w:p w14:paraId="5173647B" w14:textId="3FE0231B" w:rsidR="00022681" w:rsidRDefault="00022681" w:rsidP="00AB07AA">
      <w:pPr>
        <w:spacing w:line="480" w:lineRule="auto"/>
      </w:pPr>
      <w:r>
        <w:tab/>
        <w:t>After demonstrating that we could successfully fabricate stents out of a bio-degrad</w:t>
      </w:r>
      <w:r w:rsidR="00214FA8">
        <w:t>able material I reached out to</w:t>
      </w:r>
      <w:r>
        <w:t xml:space="preserve"> cardio-thorasic surgeon </w:t>
      </w:r>
      <w:r w:rsidR="00214FA8">
        <w:t>Dr. Chris Malaisrie who works</w:t>
      </w:r>
      <w:r>
        <w:t xml:space="preserve"> at Northwestern Medical Hospital.  </w:t>
      </w:r>
      <w:r w:rsidR="00214FA8">
        <w:t>Dr. Malaisrie</w:t>
      </w:r>
      <w:r>
        <w:t xml:space="preserve"> connected us with Dr. Scott Resinick, a vascular surgeon also at Northwestern Medical Hospital. </w:t>
      </w:r>
    </w:p>
    <w:p w14:paraId="573B59BF" w14:textId="3A82B353" w:rsidR="0092744C" w:rsidRDefault="00337EBF" w:rsidP="00AB07AA">
      <w:pPr>
        <w:spacing w:line="480" w:lineRule="auto"/>
      </w:pPr>
      <w:r>
        <w:tab/>
      </w:r>
      <w:r w:rsidR="00022681">
        <w:t xml:space="preserve">Dr. Resinick was very impressed by the stents we had already created and recommended that we focus on the gaining more </w:t>
      </w:r>
      <w:r>
        <w:t>compressibility and bendability by modifying the design</w:t>
      </w:r>
      <w:r w:rsidR="00022681">
        <w:t>.</w:t>
      </w:r>
      <w:r>
        <w:t xml:space="preserve"> In my meeting with Dr. Resinick, he provided our group with different commercial vascular stent designs, </w:t>
      </w:r>
      <w:r w:rsidR="00214FA8">
        <w:t>and</w:t>
      </w:r>
      <w:r>
        <w:t xml:space="preserve"> taught me in detail how each stent type could be delivered. Dr. Resinick explained </w:t>
      </w:r>
      <w:r>
        <w:lastRenderedPageBreak/>
        <w:t>the major differences between the stainless steel balloon</w:t>
      </w:r>
      <w:r w:rsidR="00214FA8">
        <w:t xml:space="preserve"> expandable stents and the self-</w:t>
      </w:r>
      <w:r>
        <w:t xml:space="preserve">expanding nitanol stents and mentioned that </w:t>
      </w:r>
      <w:r w:rsidR="00214FA8">
        <w:t>his preference was for the self-</w:t>
      </w:r>
      <w:r>
        <w:t xml:space="preserve">expanding nitanol stents for peripheral vascular applications.  </w:t>
      </w:r>
      <w:r w:rsidR="00DB5970">
        <w:t>The reason for this preference was that the balloon expandable stainless steel stings would often ‘kink’ under the large amount of pressure typically exerted on the human thigh</w:t>
      </w:r>
      <w:r w:rsidR="00AA0F1F">
        <w:t xml:space="preserve">.  If the stent bent too much it could lead to another complete blockage.  Balloon expandable stents are great for cardio-thorasic applications where the artery or vein being treated is protected by your rib cage, but these stents are not preferable for peripheral stenting in other more exposed </w:t>
      </w:r>
      <w:r w:rsidR="00214FA8">
        <w:t>areas</w:t>
      </w:r>
      <w:r w:rsidR="00AA0F1F">
        <w:t xml:space="preserve"> of the body.</w:t>
      </w:r>
      <w:r>
        <w:t xml:space="preserve"> </w:t>
      </w:r>
      <w:r w:rsidR="00AA0F1F">
        <w:t xml:space="preserve"> Dr. Resinick also mentioned an important ‘need’ in the medical community was a 3mm stent for the upper calf. </w:t>
      </w:r>
      <w:r w:rsidR="00214FA8">
        <w:t xml:space="preserve"> He mentioned that a 3mm stent </w:t>
      </w:r>
      <w:r w:rsidR="00AA0F1F">
        <w:t xml:space="preserve">was temporarily available to the medical community for a few months, but was taken off the market due to complications.  Dr. Resinick believed there were important applications for the 3mm stent and that if a new 3mm stent could be clinically approved, it would be </w:t>
      </w:r>
      <w:r w:rsidR="00214FA8">
        <w:t>frequently</w:t>
      </w:r>
      <w:r w:rsidR="00AA0F1F">
        <w:t xml:space="preserve"> used by vascular surgeons.  </w:t>
      </w:r>
    </w:p>
    <w:p w14:paraId="29DDCC29" w14:textId="2D299289" w:rsidR="00AA0F1F" w:rsidRDefault="00AA0F1F" w:rsidP="00AB07AA">
      <w:pPr>
        <w:spacing w:line="480" w:lineRule="auto"/>
      </w:pPr>
      <w:r>
        <w:tab/>
        <w:t>Based on these conversations, this inspired us to develop design</w:t>
      </w:r>
      <w:r w:rsidR="00214FA8">
        <w:t>s</w:t>
      </w:r>
      <w:r>
        <w:t xml:space="preserve"> for two new stent sizes, 3mm and 4mm in diameter. The new design is depicted in </w:t>
      </w:r>
      <w:r>
        <w:fldChar w:fldCharType="begin"/>
      </w:r>
      <w:r>
        <w:instrText xml:space="preserve"> REF _Ref433614772 \h </w:instrText>
      </w:r>
      <w:r w:rsidR="00AB07AA">
        <w:instrText xml:space="preserve"> \* MERGEFORMAT </w:instrText>
      </w:r>
      <w:r>
        <w:fldChar w:fldCharType="separate"/>
      </w:r>
      <w:r w:rsidR="00F028A4" w:rsidRPr="0092744C">
        <w:t xml:space="preserve">Figure </w:t>
      </w:r>
      <w:r w:rsidR="00F028A4">
        <w:t>41</w:t>
      </w:r>
      <w:r>
        <w:fldChar w:fldCharType="end"/>
      </w:r>
      <w:r>
        <w:t xml:space="preserve"> and is vaguely similar to a commercial Cypher nitanol design. </w:t>
      </w:r>
    </w:p>
    <w:p w14:paraId="687BDBAF" w14:textId="77777777" w:rsidR="00022681" w:rsidRDefault="00022681" w:rsidP="0092744C"/>
    <w:p w14:paraId="77880342" w14:textId="77777777" w:rsidR="00022681" w:rsidRPr="0092744C" w:rsidRDefault="00022681" w:rsidP="0092744C"/>
    <w:p w14:paraId="60FB582D" w14:textId="77777777" w:rsidR="006305BC" w:rsidRDefault="0092744C" w:rsidP="0092744C">
      <w:pPr>
        <w:jc w:val="center"/>
        <w:rPr>
          <w:rFonts w:eastAsia="Times New Roman"/>
        </w:rPr>
      </w:pPr>
      <w:r w:rsidRPr="0092744C">
        <w:rPr>
          <w:rFonts w:eastAsia="Times New Roman"/>
          <w:noProof/>
        </w:rPr>
        <w:lastRenderedPageBreak/>
        <w:drawing>
          <wp:inline distT="0" distB="0" distL="0" distR="0" wp14:anchorId="24800182" wp14:editId="3932AF4C">
            <wp:extent cx="5194935" cy="305368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194935" cy="3053689"/>
                    </a:xfrm>
                    <a:prstGeom prst="rect">
                      <a:avLst/>
                    </a:prstGeom>
                  </pic:spPr>
                </pic:pic>
              </a:graphicData>
            </a:graphic>
          </wp:inline>
        </w:drawing>
      </w:r>
    </w:p>
    <w:p w14:paraId="13CDA71C" w14:textId="2EE76DDC" w:rsidR="008C0B64" w:rsidRDefault="0092744C" w:rsidP="00214FA8">
      <w:bookmarkStart w:id="214" w:name="_Ref433614772"/>
      <w:bookmarkStart w:id="215" w:name="_Toc308026264"/>
      <w:r w:rsidRPr="0092744C">
        <w:t xml:space="preserve">Figure </w:t>
      </w:r>
      <w:fldSimple w:instr=" SEQ Figure \* ARABIC ">
        <w:r w:rsidR="00F028A4">
          <w:rPr>
            <w:noProof/>
          </w:rPr>
          <w:t>41</w:t>
        </w:r>
      </w:fldSimple>
      <w:bookmarkEnd w:id="214"/>
      <w:r>
        <w:t xml:space="preserve"> New stent design inspired by commercial designs.</w:t>
      </w:r>
      <w:bookmarkEnd w:id="215"/>
      <w:r>
        <w:t xml:space="preserve"> </w:t>
      </w:r>
    </w:p>
    <w:p w14:paraId="7F6E4D76" w14:textId="77777777" w:rsidR="00214FA8" w:rsidRDefault="00214FA8" w:rsidP="00214FA8"/>
    <w:p w14:paraId="69C5CAA1" w14:textId="0AF81D10" w:rsidR="000D2BCE" w:rsidRDefault="000D2BCE" w:rsidP="000D2BCE">
      <w:pPr>
        <w:pStyle w:val="Heading2"/>
        <w:spacing w:line="480" w:lineRule="auto"/>
        <w:rPr>
          <w:rFonts w:ascii="Times New Roman" w:hAnsi="Times New Roman" w:cs="Times New Roman"/>
          <w:b/>
          <w:bCs/>
          <w:color w:val="auto"/>
          <w:kern w:val="32"/>
          <w:szCs w:val="24"/>
          <w:lang w:eastAsia="zh-CN"/>
        </w:rPr>
      </w:pPr>
      <w:bookmarkStart w:id="216" w:name="_Toc437011640"/>
      <w:r>
        <w:rPr>
          <w:rFonts w:ascii="Times New Roman" w:hAnsi="Times New Roman" w:cs="Times New Roman"/>
          <w:b/>
          <w:bCs/>
          <w:color w:val="auto"/>
          <w:kern w:val="32"/>
          <w:szCs w:val="24"/>
          <w:lang w:eastAsia="zh-CN"/>
        </w:rPr>
        <w:t>7.</w:t>
      </w:r>
      <w:r w:rsidR="00AB07AA">
        <w:rPr>
          <w:rFonts w:ascii="Times New Roman" w:hAnsi="Times New Roman" w:cs="Times New Roman"/>
          <w:b/>
          <w:bCs/>
          <w:color w:val="auto"/>
          <w:kern w:val="32"/>
          <w:szCs w:val="24"/>
          <w:lang w:eastAsia="zh-CN"/>
        </w:rPr>
        <w:t>9</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Preliminary Stent Compression Testing</w:t>
      </w:r>
      <w:bookmarkEnd w:id="216"/>
    </w:p>
    <w:p w14:paraId="6DA656B6" w14:textId="7CB178C9" w:rsidR="0092744C" w:rsidRDefault="000D2BCE" w:rsidP="00002E72">
      <w:pPr>
        <w:spacing w:line="480" w:lineRule="auto"/>
      </w:pPr>
      <w:r>
        <w:tab/>
        <w:t xml:space="preserve">After successfully demonstrating that we could print a variety of stent designs, our goal was to design a stent that matched the mechanical properties of a commercial </w:t>
      </w:r>
      <w:r w:rsidR="003E58BE">
        <w:t>self-expanding</w:t>
      </w:r>
      <w:r>
        <w:t xml:space="preserve"> Nitanol stent. We chose this as our goal because the Nitanol stent is both strong enough to hold a blood vessel open for a long period of time and compliant enough that it can be compressed down to fit on a catheter.   Figure X (left) represents initial compression tests under both wet and dry conditions on a 3mm diameter, 12mm long stent of various wall thickness. We found in this first set of tests that we could obtain 60% of the nitanol stent's compression strength under dry testing, however when we moved into wet testing to match the environment of an implanted stent, we found a nearly 10 times reduction in the radial compression load that these stents could withstand.   To solve this problem, I thought back to work I had previously done on vibration energy harvesting springs. In that work with Tim Reissman, we exposed the stent to high intensity UV light in the cleanroom and were able to increase the mechanical </w:t>
      </w:r>
      <w:r w:rsidR="003E58BE">
        <w:t>Y</w:t>
      </w:r>
      <w:r>
        <w:t xml:space="preserve">oung's </w:t>
      </w:r>
      <w:r w:rsidR="003E58BE">
        <w:t>M</w:t>
      </w:r>
      <w:r>
        <w:t xml:space="preserve">odulus </w:t>
      </w:r>
      <w:r>
        <w:lastRenderedPageBreak/>
        <w:t xml:space="preserve">of spring designs from 200MPa when cured by the low intensity UV oven in the lab to 1000 MPa under a maximum cure in the high intensity UV oven, nearly an order of magnitude higher.  As is clear this same technique worked for the stent designs.   </w:t>
      </w:r>
    </w:p>
    <w:p w14:paraId="4D072BE3" w14:textId="77777777" w:rsidR="000D2BCE" w:rsidRDefault="000D2BCE" w:rsidP="000D2BCE">
      <w:pPr>
        <w:jc w:val="both"/>
      </w:pPr>
      <w:r w:rsidRPr="00965E3B">
        <w:rPr>
          <w:noProof/>
        </w:rPr>
        <w:drawing>
          <wp:inline distT="0" distB="0" distL="0" distR="0" wp14:anchorId="272B89E5" wp14:editId="4C55D548">
            <wp:extent cx="2908935" cy="2606675"/>
            <wp:effectExtent l="0" t="0" r="1206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t xml:space="preserve">  </w:t>
      </w:r>
      <w:r w:rsidRPr="00965E3B">
        <w:rPr>
          <w:noProof/>
          <w:sz w:val="14"/>
          <w:szCs w:val="14"/>
        </w:rPr>
        <w:drawing>
          <wp:inline distT="0" distB="0" distL="0" distR="0" wp14:anchorId="13E402C0" wp14:editId="2D4A4031">
            <wp:extent cx="2908935" cy="2620379"/>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3F73C0D0" w14:textId="2BDCD2AB" w:rsidR="003E58BE" w:rsidRDefault="00AB07AA" w:rsidP="003E58BE">
      <w:bookmarkStart w:id="217" w:name="_Toc308026265"/>
      <w:r>
        <w:t xml:space="preserve">Figure </w:t>
      </w:r>
      <w:fldSimple w:instr=" SEQ Figure \* ARABIC ">
        <w:r w:rsidR="00F028A4">
          <w:rPr>
            <w:noProof/>
          </w:rPr>
          <w:t>42</w:t>
        </w:r>
      </w:fldSimple>
      <w:r>
        <w:t>. Mechanical Compression Testing of 3mm stents (left) with a low energy post cure and (right) under a high intensity (100x) post-cure.</w:t>
      </w:r>
      <w:bookmarkEnd w:id="217"/>
      <w:r>
        <w:t xml:space="preserve"> </w:t>
      </w:r>
    </w:p>
    <w:p w14:paraId="518ABC2B" w14:textId="77777777" w:rsidR="003E58BE" w:rsidRPr="003E58BE" w:rsidRDefault="003E58BE" w:rsidP="003E58BE"/>
    <w:p w14:paraId="5E4236C0" w14:textId="0C5D652B" w:rsidR="00E7435C" w:rsidRDefault="00EC5C39" w:rsidP="00E7435C">
      <w:pPr>
        <w:pStyle w:val="Heading2"/>
        <w:spacing w:line="480" w:lineRule="auto"/>
        <w:rPr>
          <w:rFonts w:ascii="Times New Roman" w:hAnsi="Times New Roman" w:cs="Times New Roman"/>
          <w:b/>
          <w:bCs/>
          <w:color w:val="auto"/>
          <w:kern w:val="32"/>
          <w:szCs w:val="24"/>
          <w:lang w:eastAsia="zh-CN"/>
        </w:rPr>
      </w:pPr>
      <w:bookmarkStart w:id="218" w:name="_Toc437011641"/>
      <w:r>
        <w:rPr>
          <w:rFonts w:ascii="Times New Roman" w:hAnsi="Times New Roman" w:cs="Times New Roman"/>
          <w:b/>
          <w:bCs/>
          <w:color w:val="auto"/>
          <w:kern w:val="32"/>
          <w:szCs w:val="24"/>
          <w:lang w:eastAsia="zh-CN"/>
        </w:rPr>
        <w:t>7</w:t>
      </w:r>
      <w:r w:rsidR="00E7435C">
        <w:rPr>
          <w:rFonts w:ascii="Times New Roman" w:hAnsi="Times New Roman" w:cs="Times New Roman"/>
          <w:b/>
          <w:bCs/>
          <w:color w:val="auto"/>
          <w:kern w:val="32"/>
          <w:szCs w:val="24"/>
          <w:lang w:eastAsia="zh-CN"/>
        </w:rPr>
        <w:t>.</w:t>
      </w:r>
      <w:r w:rsidR="000D2BCE">
        <w:rPr>
          <w:rFonts w:ascii="Times New Roman" w:hAnsi="Times New Roman" w:cs="Times New Roman"/>
          <w:b/>
          <w:bCs/>
          <w:color w:val="auto"/>
          <w:kern w:val="32"/>
          <w:szCs w:val="24"/>
          <w:lang w:eastAsia="zh-CN"/>
        </w:rPr>
        <w:t>9</w:t>
      </w:r>
      <w:r w:rsidR="00E7435C" w:rsidRPr="000B423A">
        <w:rPr>
          <w:rFonts w:ascii="Times New Roman" w:hAnsi="Times New Roman" w:cs="Times New Roman"/>
          <w:b/>
          <w:bCs/>
          <w:color w:val="auto"/>
          <w:kern w:val="32"/>
          <w:szCs w:val="24"/>
          <w:lang w:eastAsia="zh-CN"/>
        </w:rPr>
        <w:t xml:space="preserve"> </w:t>
      </w:r>
      <w:r w:rsidR="00E7435C">
        <w:rPr>
          <w:rFonts w:ascii="Times New Roman" w:hAnsi="Times New Roman" w:cs="Times New Roman"/>
          <w:b/>
          <w:bCs/>
          <w:color w:val="auto"/>
          <w:kern w:val="32"/>
          <w:szCs w:val="24"/>
          <w:lang w:eastAsia="zh-CN"/>
        </w:rPr>
        <w:t>Preliminary Stent Compression Testing</w:t>
      </w:r>
      <w:bookmarkEnd w:id="218"/>
    </w:p>
    <w:p w14:paraId="071BDE9E" w14:textId="75FEE83A" w:rsidR="00E7435C" w:rsidRDefault="00126AF6" w:rsidP="003E58BE">
      <w:pPr>
        <w:spacing w:line="480" w:lineRule="auto"/>
      </w:pPr>
      <w:r>
        <w:rPr>
          <w:noProof/>
        </w:rPr>
        <mc:AlternateContent>
          <mc:Choice Requires="wps">
            <w:drawing>
              <wp:anchor distT="0" distB="0" distL="114300" distR="114300" simplePos="0" relativeHeight="251694080" behindDoc="0" locked="0" layoutInCell="1" allowOverlap="1" wp14:anchorId="6739902B" wp14:editId="6B212A0E">
                <wp:simplePos x="0" y="0"/>
                <wp:positionH relativeFrom="column">
                  <wp:posOffset>198755</wp:posOffset>
                </wp:positionH>
                <wp:positionV relativeFrom="paragraph">
                  <wp:posOffset>360045</wp:posOffset>
                </wp:positionV>
                <wp:extent cx="5585460" cy="2583815"/>
                <wp:effectExtent l="0" t="0" r="0" b="6985"/>
                <wp:wrapSquare wrapText="bothSides"/>
                <wp:docPr id="23" name="Text Box 23"/>
                <wp:cNvGraphicFramePr/>
                <a:graphic xmlns:a="http://schemas.openxmlformats.org/drawingml/2006/main">
                  <a:graphicData uri="http://schemas.microsoft.com/office/word/2010/wordprocessingShape">
                    <wps:wsp>
                      <wps:cNvSpPr txBox="1"/>
                      <wps:spPr>
                        <a:xfrm>
                          <a:off x="0" y="0"/>
                          <a:ext cx="5585460" cy="258381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7A61FA" w14:textId="34A45934" w:rsidR="00A870AD" w:rsidRDefault="00A870AD">
                            <w:r>
                              <w:rPr>
                                <w:noProof/>
                              </w:rPr>
                              <w:drawing>
                                <wp:inline distT="0" distB="0" distL="0" distR="0" wp14:anchorId="6468DC7D" wp14:editId="41EB74AB">
                                  <wp:extent cx="1643954" cy="980768"/>
                                  <wp:effectExtent l="0" t="0" r="7620" b="1016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77">
                                            <a:extLst>
                                              <a:ext uri="{28A0092B-C50C-407E-A947-70E740481C1C}">
                                                <a14:useLocalDpi xmlns:a14="http://schemas.microsoft.com/office/drawing/2010/main" val="0"/>
                                              </a:ext>
                                            </a:extLst>
                                          </a:blip>
                                          <a:srcRect r="16419" b="20468"/>
                                          <a:stretch/>
                                        </pic:blipFill>
                                        <pic:spPr bwMode="auto">
                                          <a:xfrm>
                                            <a:off x="0" y="0"/>
                                            <a:ext cx="1644445" cy="981061"/>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5B60338" wp14:editId="4E05F62C">
                                  <wp:extent cx="1644015" cy="995516"/>
                                  <wp:effectExtent l="0" t="0" r="698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78">
                                            <a:extLst>
                                              <a:ext uri="{28A0092B-C50C-407E-A947-70E740481C1C}">
                                                <a14:useLocalDpi xmlns:a14="http://schemas.microsoft.com/office/drawing/2010/main" val="0"/>
                                              </a:ext>
                                            </a:extLst>
                                          </a:blip>
                                          <a:srcRect r="17176" b="20155"/>
                                          <a:stretch/>
                                        </pic:blipFill>
                                        <pic:spPr bwMode="auto">
                                          <a:xfrm>
                                            <a:off x="0" y="0"/>
                                            <a:ext cx="1646110" cy="99678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E7435C">
                              <w:rPr>
                                <w:noProof/>
                                <w:vertAlign w:val="subscript"/>
                              </w:rPr>
                              <w:drawing>
                                <wp:inline distT="0" distB="0" distL="0" distR="0" wp14:anchorId="3FFA5CCB" wp14:editId="510E05C5">
                                  <wp:extent cx="1644015" cy="988142"/>
                                  <wp:effectExtent l="0" t="0" r="698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79">
                                            <a:extLst>
                                              <a:ext uri="{28A0092B-C50C-407E-A947-70E740481C1C}">
                                                <a14:useLocalDpi xmlns:a14="http://schemas.microsoft.com/office/drawing/2010/main" val="0"/>
                                              </a:ext>
                                            </a:extLst>
                                          </a:blip>
                                          <a:srcRect r="15030" b="18249"/>
                                          <a:stretch/>
                                        </pic:blipFill>
                                        <pic:spPr bwMode="auto">
                                          <a:xfrm>
                                            <a:off x="0" y="0"/>
                                            <a:ext cx="1645828" cy="989232"/>
                                          </a:xfrm>
                                          <a:prstGeom prst="rect">
                                            <a:avLst/>
                                          </a:prstGeom>
                                          <a:noFill/>
                                          <a:ln>
                                            <a:noFill/>
                                          </a:ln>
                                          <a:extLst>
                                            <a:ext uri="{53640926-AAD7-44D8-BBD7-CCE9431645EC}">
                                              <a14:shadowObscured xmlns:a14="http://schemas.microsoft.com/office/drawing/2010/main"/>
                                            </a:ext>
                                          </a:extLst>
                                        </pic:spPr>
                                      </pic:pic>
                                    </a:graphicData>
                                  </a:graphic>
                                </wp:inline>
                              </w:drawing>
                            </w:r>
                          </w:p>
                          <w:p w14:paraId="00CD9D05" w14:textId="77777777" w:rsidR="00A870AD" w:rsidRDefault="00A870AD"/>
                          <w:p w14:paraId="157D2756" w14:textId="5EF53A62" w:rsidR="00A870AD" w:rsidRDefault="00A870AD">
                            <w:pPr>
                              <w:rPr>
                                <w:vertAlign w:val="subscript"/>
                              </w:rPr>
                            </w:pPr>
                            <w:r>
                              <w:rPr>
                                <w:noProof/>
                                <w:vertAlign w:val="subscript"/>
                              </w:rPr>
                              <w:drawing>
                                <wp:inline distT="0" distB="0" distL="0" distR="0" wp14:anchorId="5371AF30" wp14:editId="6C8B60F5">
                                  <wp:extent cx="1644015" cy="1010265"/>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80">
                                            <a:extLst>
                                              <a:ext uri="{28A0092B-C50C-407E-A947-70E740481C1C}">
                                                <a14:useLocalDpi xmlns:a14="http://schemas.microsoft.com/office/drawing/2010/main" val="0"/>
                                              </a:ext>
                                            </a:extLst>
                                          </a:blip>
                                          <a:srcRect r="16438" b="18474"/>
                                          <a:stretch/>
                                        </pic:blipFill>
                                        <pic:spPr bwMode="auto">
                                          <a:xfrm>
                                            <a:off x="0" y="0"/>
                                            <a:ext cx="1646537" cy="1011815"/>
                                          </a:xfrm>
                                          <a:prstGeom prst="rect">
                                            <a:avLst/>
                                          </a:prstGeom>
                                          <a:noFill/>
                                          <a:ln>
                                            <a:noFill/>
                                          </a:ln>
                                          <a:extLst>
                                            <a:ext uri="{53640926-AAD7-44D8-BBD7-CCE9431645EC}">
                                              <a14:shadowObscured xmlns:a14="http://schemas.microsoft.com/office/drawing/2010/main"/>
                                            </a:ext>
                                          </a:extLst>
                                        </pic:spPr>
                                      </pic:pic>
                                    </a:graphicData>
                                  </a:graphic>
                                </wp:inline>
                              </w:drawing>
                            </w:r>
                            <w:r>
                              <w:rPr>
                                <w:vertAlign w:val="subscript"/>
                              </w:rPr>
                              <w:t xml:space="preserve">  </w:t>
                            </w:r>
                            <w:r w:rsidRPr="00E7435C">
                              <w:rPr>
                                <w:noProof/>
                                <w:vertAlign w:val="subscript"/>
                              </w:rPr>
                              <w:drawing>
                                <wp:inline distT="0" distB="0" distL="0" distR="0" wp14:anchorId="7C729455" wp14:editId="0BE9F125">
                                  <wp:extent cx="1644446" cy="1014695"/>
                                  <wp:effectExtent l="0" t="0" r="6985" b="1905"/>
                                  <wp:docPr id="89"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81">
                                            <a:extLst>
                                              <a:ext uri="{28A0092B-C50C-407E-A947-70E740481C1C}">
                                                <a14:useLocalDpi xmlns:a14="http://schemas.microsoft.com/office/drawing/2010/main" val="0"/>
                                              </a:ext>
                                            </a:extLst>
                                          </a:blip>
                                          <a:srcRect t="12437" r="9859" b="13490"/>
                                          <a:stretch/>
                                        </pic:blipFill>
                                        <pic:spPr bwMode="auto">
                                          <a:xfrm>
                                            <a:off x="0" y="0"/>
                                            <a:ext cx="1644914" cy="1014984"/>
                                          </a:xfrm>
                                          <a:prstGeom prst="rect">
                                            <a:avLst/>
                                          </a:prstGeom>
                                          <a:ln>
                                            <a:noFill/>
                                          </a:ln>
                                          <a:extLst>
                                            <a:ext uri="{53640926-AAD7-44D8-BBD7-CCE9431645EC}">
                                              <a14:shadowObscured xmlns:a14="http://schemas.microsoft.com/office/drawing/2010/main"/>
                                            </a:ext>
                                          </a:extLst>
                                        </pic:spPr>
                                      </pic:pic>
                                    </a:graphicData>
                                  </a:graphic>
                                </wp:inline>
                              </w:drawing>
                            </w:r>
                            <w:r>
                              <w:rPr>
                                <w:vertAlign w:val="subscript"/>
                              </w:rPr>
                              <w:t xml:space="preserve">  </w:t>
                            </w:r>
                            <w:r>
                              <w:rPr>
                                <w:noProof/>
                                <w:vertAlign w:val="subscript"/>
                              </w:rPr>
                              <w:drawing>
                                <wp:inline distT="0" distB="0" distL="0" distR="0" wp14:anchorId="1A5ED018" wp14:editId="620B1BBB">
                                  <wp:extent cx="1644446" cy="1014730"/>
                                  <wp:effectExtent l="0" t="0" r="6985"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82">
                                            <a:extLst>
                                              <a:ext uri="{28A0092B-C50C-407E-A947-70E740481C1C}">
                                                <a14:useLocalDpi xmlns:a14="http://schemas.microsoft.com/office/drawing/2010/main" val="0"/>
                                              </a:ext>
                                            </a:extLst>
                                          </a:blip>
                                          <a:srcRect t="20385" r="14631" b="14723"/>
                                          <a:stretch/>
                                        </pic:blipFill>
                                        <pic:spPr bwMode="auto">
                                          <a:xfrm>
                                            <a:off x="0" y="0"/>
                                            <a:ext cx="1644858" cy="1014984"/>
                                          </a:xfrm>
                                          <a:prstGeom prst="rect">
                                            <a:avLst/>
                                          </a:prstGeom>
                                          <a:noFill/>
                                          <a:ln>
                                            <a:noFill/>
                                          </a:ln>
                                          <a:extLst>
                                            <a:ext uri="{53640926-AAD7-44D8-BBD7-CCE9431645EC}">
                                              <a14:shadowObscured xmlns:a14="http://schemas.microsoft.com/office/drawing/2010/main"/>
                                            </a:ext>
                                          </a:extLst>
                                        </pic:spPr>
                                      </pic:pic>
                                    </a:graphicData>
                                  </a:graphic>
                                </wp:inline>
                              </w:drawing>
                            </w:r>
                          </w:p>
                          <w:p w14:paraId="28C30D6D" w14:textId="77777777" w:rsidR="00A870AD" w:rsidRDefault="00A870AD" w:rsidP="00126AF6">
                            <w:r w:rsidRPr="00AB07AA">
                              <w:t xml:space="preserve">Figure </w:t>
                            </w:r>
                            <w:fldSimple w:instr=" SEQ Figure \* ARABIC ">
                              <w:r>
                                <w:rPr>
                                  <w:noProof/>
                                </w:rPr>
                                <w:t>43</w:t>
                              </w:r>
                            </w:fldSimple>
                            <w:r w:rsidRPr="00AB07AA">
                              <w:t xml:space="preserve"> Preliminary Stent </w:t>
                            </w:r>
                            <w:r>
                              <w:t>Sheathing and Delivery</w:t>
                            </w:r>
                            <w:r w:rsidRPr="00AB07AA">
                              <w:t xml:space="preserve"> Testing. </w:t>
                            </w:r>
                          </w:p>
                          <w:p w14:paraId="6930BF67" w14:textId="77777777" w:rsidR="00A870AD" w:rsidRPr="00E7435C" w:rsidRDefault="00A870AD">
                            <w:pPr>
                              <w:rPr>
                                <w:vertAlign w:val="subscript"/>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9902B" id="Text_x0020_Box_x0020_23" o:spid="_x0000_s1036" type="#_x0000_t202" style="position:absolute;margin-left:15.65pt;margin-top:28.35pt;width:439.8pt;height:203.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" filled="f" stroked="f">
                <v:textbox>
                  <w:txbxContent>
                    <w:p w14:paraId="607A61FA" w14:textId="34A45934" w:rsidR="00A870AD" w:rsidRDefault="00A870AD">
                      <w:r>
                        <w:rPr>
                          <w:noProof/>
                        </w:rPr>
                        <w:drawing>
                          <wp:inline distT="0" distB="0" distL="0" distR="0" wp14:anchorId="6468DC7D" wp14:editId="41EB74AB">
                            <wp:extent cx="1643954" cy="980768"/>
                            <wp:effectExtent l="0" t="0" r="7620" b="1016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77">
                                      <a:extLst>
                                        <a:ext uri="{28A0092B-C50C-407E-A947-70E740481C1C}">
                                          <a14:useLocalDpi xmlns:a14="http://schemas.microsoft.com/office/drawing/2010/main" val="0"/>
                                        </a:ext>
                                      </a:extLst>
                                    </a:blip>
                                    <a:srcRect r="16419" b="20468"/>
                                    <a:stretch/>
                                  </pic:blipFill>
                                  <pic:spPr bwMode="auto">
                                    <a:xfrm>
                                      <a:off x="0" y="0"/>
                                      <a:ext cx="1644445" cy="981061"/>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5B60338" wp14:editId="4E05F62C">
                            <wp:extent cx="1644015" cy="995516"/>
                            <wp:effectExtent l="0" t="0" r="698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78">
                                      <a:extLst>
                                        <a:ext uri="{28A0092B-C50C-407E-A947-70E740481C1C}">
                                          <a14:useLocalDpi xmlns:a14="http://schemas.microsoft.com/office/drawing/2010/main" val="0"/>
                                        </a:ext>
                                      </a:extLst>
                                    </a:blip>
                                    <a:srcRect r="17176" b="20155"/>
                                    <a:stretch/>
                                  </pic:blipFill>
                                  <pic:spPr bwMode="auto">
                                    <a:xfrm>
                                      <a:off x="0" y="0"/>
                                      <a:ext cx="1646110" cy="99678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E7435C">
                        <w:rPr>
                          <w:noProof/>
                          <w:vertAlign w:val="subscript"/>
                        </w:rPr>
                        <w:drawing>
                          <wp:inline distT="0" distB="0" distL="0" distR="0" wp14:anchorId="3FFA5CCB" wp14:editId="510E05C5">
                            <wp:extent cx="1644015" cy="988142"/>
                            <wp:effectExtent l="0" t="0" r="698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79">
                                      <a:extLst>
                                        <a:ext uri="{28A0092B-C50C-407E-A947-70E740481C1C}">
                                          <a14:useLocalDpi xmlns:a14="http://schemas.microsoft.com/office/drawing/2010/main" val="0"/>
                                        </a:ext>
                                      </a:extLst>
                                    </a:blip>
                                    <a:srcRect r="15030" b="18249"/>
                                    <a:stretch/>
                                  </pic:blipFill>
                                  <pic:spPr bwMode="auto">
                                    <a:xfrm>
                                      <a:off x="0" y="0"/>
                                      <a:ext cx="1645828" cy="989232"/>
                                    </a:xfrm>
                                    <a:prstGeom prst="rect">
                                      <a:avLst/>
                                    </a:prstGeom>
                                    <a:noFill/>
                                    <a:ln>
                                      <a:noFill/>
                                    </a:ln>
                                    <a:extLst>
                                      <a:ext uri="{53640926-AAD7-44D8-BBD7-CCE9431645EC}">
                                        <a14:shadowObscured xmlns:a14="http://schemas.microsoft.com/office/drawing/2010/main"/>
                                      </a:ext>
                                    </a:extLst>
                                  </pic:spPr>
                                </pic:pic>
                              </a:graphicData>
                            </a:graphic>
                          </wp:inline>
                        </w:drawing>
                      </w:r>
                    </w:p>
                    <w:p w14:paraId="00CD9D05" w14:textId="77777777" w:rsidR="00A870AD" w:rsidRDefault="00A870AD"/>
                    <w:p w14:paraId="157D2756" w14:textId="5EF53A62" w:rsidR="00A870AD" w:rsidRDefault="00A870AD">
                      <w:pPr>
                        <w:rPr>
                          <w:vertAlign w:val="subscript"/>
                        </w:rPr>
                      </w:pPr>
                      <w:r>
                        <w:rPr>
                          <w:noProof/>
                          <w:vertAlign w:val="subscript"/>
                        </w:rPr>
                        <w:drawing>
                          <wp:inline distT="0" distB="0" distL="0" distR="0" wp14:anchorId="5371AF30" wp14:editId="6C8B60F5">
                            <wp:extent cx="1644015" cy="1010265"/>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80">
                                      <a:extLst>
                                        <a:ext uri="{28A0092B-C50C-407E-A947-70E740481C1C}">
                                          <a14:useLocalDpi xmlns:a14="http://schemas.microsoft.com/office/drawing/2010/main" val="0"/>
                                        </a:ext>
                                      </a:extLst>
                                    </a:blip>
                                    <a:srcRect r="16438" b="18474"/>
                                    <a:stretch/>
                                  </pic:blipFill>
                                  <pic:spPr bwMode="auto">
                                    <a:xfrm>
                                      <a:off x="0" y="0"/>
                                      <a:ext cx="1646537" cy="1011815"/>
                                    </a:xfrm>
                                    <a:prstGeom prst="rect">
                                      <a:avLst/>
                                    </a:prstGeom>
                                    <a:noFill/>
                                    <a:ln>
                                      <a:noFill/>
                                    </a:ln>
                                    <a:extLst>
                                      <a:ext uri="{53640926-AAD7-44D8-BBD7-CCE9431645EC}">
                                        <a14:shadowObscured xmlns:a14="http://schemas.microsoft.com/office/drawing/2010/main"/>
                                      </a:ext>
                                    </a:extLst>
                                  </pic:spPr>
                                </pic:pic>
                              </a:graphicData>
                            </a:graphic>
                          </wp:inline>
                        </w:drawing>
                      </w:r>
                      <w:r>
                        <w:rPr>
                          <w:vertAlign w:val="subscript"/>
                        </w:rPr>
                        <w:t xml:space="preserve">  </w:t>
                      </w:r>
                      <w:r w:rsidRPr="00E7435C">
                        <w:rPr>
                          <w:noProof/>
                          <w:vertAlign w:val="subscript"/>
                        </w:rPr>
                        <w:drawing>
                          <wp:inline distT="0" distB="0" distL="0" distR="0" wp14:anchorId="7C729455" wp14:editId="0BE9F125">
                            <wp:extent cx="1644446" cy="1014695"/>
                            <wp:effectExtent l="0" t="0" r="6985" b="1905"/>
                            <wp:docPr id="89"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81">
                                      <a:extLst>
                                        <a:ext uri="{28A0092B-C50C-407E-A947-70E740481C1C}">
                                          <a14:useLocalDpi xmlns:a14="http://schemas.microsoft.com/office/drawing/2010/main" val="0"/>
                                        </a:ext>
                                      </a:extLst>
                                    </a:blip>
                                    <a:srcRect t="12437" r="9859" b="13490"/>
                                    <a:stretch/>
                                  </pic:blipFill>
                                  <pic:spPr bwMode="auto">
                                    <a:xfrm>
                                      <a:off x="0" y="0"/>
                                      <a:ext cx="1644914" cy="1014984"/>
                                    </a:xfrm>
                                    <a:prstGeom prst="rect">
                                      <a:avLst/>
                                    </a:prstGeom>
                                    <a:ln>
                                      <a:noFill/>
                                    </a:ln>
                                    <a:extLst>
                                      <a:ext uri="{53640926-AAD7-44D8-BBD7-CCE9431645EC}">
                                        <a14:shadowObscured xmlns:a14="http://schemas.microsoft.com/office/drawing/2010/main"/>
                                      </a:ext>
                                    </a:extLst>
                                  </pic:spPr>
                                </pic:pic>
                              </a:graphicData>
                            </a:graphic>
                          </wp:inline>
                        </w:drawing>
                      </w:r>
                      <w:r>
                        <w:rPr>
                          <w:vertAlign w:val="subscript"/>
                        </w:rPr>
                        <w:t xml:space="preserve">  </w:t>
                      </w:r>
                      <w:r>
                        <w:rPr>
                          <w:noProof/>
                          <w:vertAlign w:val="subscript"/>
                        </w:rPr>
                        <w:drawing>
                          <wp:inline distT="0" distB="0" distL="0" distR="0" wp14:anchorId="1A5ED018" wp14:editId="620B1BBB">
                            <wp:extent cx="1644446" cy="1014730"/>
                            <wp:effectExtent l="0" t="0" r="6985"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82">
                                      <a:extLst>
                                        <a:ext uri="{28A0092B-C50C-407E-A947-70E740481C1C}">
                                          <a14:useLocalDpi xmlns:a14="http://schemas.microsoft.com/office/drawing/2010/main" val="0"/>
                                        </a:ext>
                                      </a:extLst>
                                    </a:blip>
                                    <a:srcRect t="20385" r="14631" b="14723"/>
                                    <a:stretch/>
                                  </pic:blipFill>
                                  <pic:spPr bwMode="auto">
                                    <a:xfrm>
                                      <a:off x="0" y="0"/>
                                      <a:ext cx="1644858" cy="1014984"/>
                                    </a:xfrm>
                                    <a:prstGeom prst="rect">
                                      <a:avLst/>
                                    </a:prstGeom>
                                    <a:noFill/>
                                    <a:ln>
                                      <a:noFill/>
                                    </a:ln>
                                    <a:extLst>
                                      <a:ext uri="{53640926-AAD7-44D8-BBD7-CCE9431645EC}">
                                        <a14:shadowObscured xmlns:a14="http://schemas.microsoft.com/office/drawing/2010/main"/>
                                      </a:ext>
                                    </a:extLst>
                                  </pic:spPr>
                                </pic:pic>
                              </a:graphicData>
                            </a:graphic>
                          </wp:inline>
                        </w:drawing>
                      </w:r>
                    </w:p>
                    <w:p w14:paraId="28C30D6D" w14:textId="77777777" w:rsidR="00A870AD" w:rsidRDefault="00A870AD" w:rsidP="00126AF6">
                      <w:r w:rsidRPr="00AB07AA">
                        <w:t xml:space="preserve">Figure </w:t>
                      </w:r>
                      <w:fldSimple w:instr=" SEQ Figure \* ARABIC ">
                        <w:r>
                          <w:rPr>
                            <w:noProof/>
                          </w:rPr>
                          <w:t>43</w:t>
                        </w:r>
                      </w:fldSimple>
                      <w:r w:rsidRPr="00AB07AA">
                        <w:t xml:space="preserve"> Preliminary Stent </w:t>
                      </w:r>
                      <w:r>
                        <w:t>Sheathing and Delivery</w:t>
                      </w:r>
                      <w:r w:rsidRPr="00AB07AA">
                        <w:t xml:space="preserve"> Testing. </w:t>
                      </w:r>
                    </w:p>
                    <w:p w14:paraId="6930BF67" w14:textId="77777777" w:rsidR="00A870AD" w:rsidRPr="00E7435C" w:rsidRDefault="00A870AD">
                      <w:pPr>
                        <w:rPr>
                          <w:vertAlign w:val="subscript"/>
                        </w:rPr>
                      </w:pPr>
                    </w:p>
                  </w:txbxContent>
                </v:textbox>
                <w10:wrap type="square"/>
              </v:shape>
            </w:pict>
          </mc:Fallback>
        </mc:AlternateContent>
      </w:r>
      <w:r w:rsidR="00E7435C">
        <w:t xml:space="preserve">To test if the stents compressed they were sheathed inside a pipette tip, compressed down to half of the original stent diameter and given time to expand back to their original shape. </w:t>
      </w:r>
      <w:r w:rsidR="0081772C">
        <w:t xml:space="preserve">This test </w:t>
      </w:r>
      <w:r w:rsidR="0081772C">
        <w:lastRenderedPageBreak/>
        <w:t xml:space="preserve">demonstrates the potential for these stents to be sheathed onto a catheter and delivered inside the human body.  Further tests to load these devices directly onto a catheter are on-going. </w:t>
      </w:r>
    </w:p>
    <w:p w14:paraId="2657E3A8" w14:textId="77777777" w:rsidR="00091BE2" w:rsidRDefault="00091BE2" w:rsidP="00D12E1B">
      <w:bookmarkStart w:id="219" w:name="_Toc308026266"/>
    </w:p>
    <w:p w14:paraId="21B74988" w14:textId="0A7F279F" w:rsidR="008C0B64" w:rsidRPr="000B423A" w:rsidRDefault="00952129" w:rsidP="008C0B64">
      <w:pPr>
        <w:pStyle w:val="Heading1"/>
        <w:spacing w:line="480" w:lineRule="auto"/>
        <w:rPr>
          <w:rFonts w:cs="Times New Roman"/>
          <w:b/>
          <w:bCs/>
          <w:caps/>
          <w:kern w:val="32"/>
          <w:sz w:val="28"/>
          <w:szCs w:val="28"/>
          <w:lang w:eastAsia="zh-CN"/>
        </w:rPr>
      </w:pPr>
      <w:bookmarkStart w:id="220" w:name="_Toc437011642"/>
      <w:bookmarkEnd w:id="219"/>
      <w:r>
        <w:rPr>
          <w:rFonts w:cs="Times New Roman"/>
          <w:b/>
          <w:bCs/>
          <w:caps/>
          <w:kern w:val="32"/>
          <w:sz w:val="28"/>
          <w:szCs w:val="28"/>
          <w:lang w:eastAsia="zh-CN"/>
        </w:rPr>
        <w:t>CHAPTER 8</w:t>
      </w:r>
      <w:r w:rsidR="008C0B64" w:rsidRPr="000B423A">
        <w:rPr>
          <w:rFonts w:cs="Times New Roman"/>
          <w:b/>
          <w:bCs/>
          <w:caps/>
          <w:kern w:val="32"/>
          <w:sz w:val="28"/>
          <w:szCs w:val="28"/>
          <w:lang w:eastAsia="zh-CN"/>
        </w:rPr>
        <w:t>: new pusl printer design</w:t>
      </w:r>
      <w:bookmarkEnd w:id="220"/>
    </w:p>
    <w:p w14:paraId="2A94EE04" w14:textId="11A538C2" w:rsidR="00D73ED0" w:rsidRPr="000B423A" w:rsidRDefault="003E58BE" w:rsidP="007A0D06">
      <w:pPr>
        <w:pStyle w:val="Heading2"/>
        <w:spacing w:line="480" w:lineRule="auto"/>
        <w:rPr>
          <w:rFonts w:ascii="Times New Roman" w:hAnsi="Times New Roman" w:cs="Times New Roman"/>
          <w:b/>
          <w:bCs/>
          <w:color w:val="auto"/>
          <w:kern w:val="32"/>
          <w:szCs w:val="24"/>
          <w:lang w:eastAsia="zh-CN"/>
        </w:rPr>
      </w:pPr>
      <w:bookmarkStart w:id="221" w:name="_Toc437011643"/>
      <w:r>
        <w:rPr>
          <w:rFonts w:ascii="Times New Roman" w:hAnsi="Times New Roman" w:cs="Times New Roman"/>
          <w:b/>
          <w:bCs/>
          <w:color w:val="auto"/>
          <w:kern w:val="32"/>
          <w:szCs w:val="24"/>
          <w:lang w:eastAsia="zh-CN"/>
        </w:rPr>
        <w:t>8</w:t>
      </w:r>
      <w:r w:rsidR="00677E9D" w:rsidRPr="000B423A">
        <w:rPr>
          <w:rFonts w:ascii="Times New Roman" w:hAnsi="Times New Roman" w:cs="Times New Roman"/>
          <w:b/>
          <w:bCs/>
          <w:color w:val="auto"/>
          <w:kern w:val="32"/>
          <w:szCs w:val="24"/>
          <w:lang w:eastAsia="zh-CN"/>
        </w:rPr>
        <w:t>.</w:t>
      </w:r>
      <w:r w:rsidR="008C0B64">
        <w:rPr>
          <w:rFonts w:ascii="Times New Roman" w:hAnsi="Times New Roman" w:cs="Times New Roman"/>
          <w:b/>
          <w:bCs/>
          <w:color w:val="auto"/>
          <w:kern w:val="32"/>
          <w:szCs w:val="24"/>
          <w:lang w:eastAsia="zh-CN"/>
        </w:rPr>
        <w:t>1</w:t>
      </w:r>
      <w:r w:rsidR="00677E9D" w:rsidRPr="000B423A">
        <w:rPr>
          <w:rFonts w:ascii="Times New Roman" w:hAnsi="Times New Roman" w:cs="Times New Roman"/>
          <w:b/>
          <w:bCs/>
          <w:color w:val="auto"/>
          <w:kern w:val="32"/>
          <w:szCs w:val="24"/>
          <w:lang w:eastAsia="zh-CN"/>
        </w:rPr>
        <w:t xml:space="preserve"> </w:t>
      </w:r>
      <w:r w:rsidR="00993F90" w:rsidRPr="000B423A">
        <w:rPr>
          <w:rFonts w:ascii="Times New Roman" w:hAnsi="Times New Roman" w:cs="Times New Roman"/>
          <w:b/>
          <w:bCs/>
          <w:color w:val="auto"/>
          <w:kern w:val="32"/>
          <w:szCs w:val="24"/>
          <w:lang w:eastAsia="zh-CN"/>
        </w:rPr>
        <w:t>De</w:t>
      </w:r>
      <w:r w:rsidR="0055661B">
        <w:rPr>
          <w:rFonts w:ascii="Times New Roman" w:hAnsi="Times New Roman" w:cs="Times New Roman"/>
          <w:b/>
          <w:bCs/>
          <w:color w:val="auto"/>
          <w:kern w:val="32"/>
          <w:szCs w:val="24"/>
          <w:lang w:eastAsia="zh-CN"/>
        </w:rPr>
        <w:t>sign and Construction of a New I</w:t>
      </w:r>
      <w:r w:rsidR="00993F90" w:rsidRPr="000B423A">
        <w:rPr>
          <w:rFonts w:ascii="Times New Roman" w:hAnsi="Times New Roman" w:cs="Times New Roman"/>
          <w:b/>
          <w:bCs/>
          <w:color w:val="auto"/>
          <w:kern w:val="32"/>
          <w:szCs w:val="24"/>
          <w:lang w:eastAsia="zh-CN"/>
        </w:rPr>
        <w:t>nverted Projection Stereo-lithography system.</w:t>
      </w:r>
      <w:bookmarkEnd w:id="221"/>
    </w:p>
    <w:p w14:paraId="71391DE9" w14:textId="4101EC25" w:rsidR="00AB6F11" w:rsidRDefault="0059727B" w:rsidP="00C54796">
      <w:pPr>
        <w:spacing w:line="480" w:lineRule="auto"/>
      </w:pPr>
      <w:r w:rsidRPr="000B423A">
        <w:tab/>
        <w:t>To further advance the field of rapid prototyping and design for micro-manufac</w:t>
      </w:r>
      <w:r w:rsidR="000F66CC">
        <w:t xml:space="preserve">tured parts, we have designed and constructed a </w:t>
      </w:r>
      <w:r w:rsidRPr="000B423A">
        <w:t>new rapid prototyping system for Northwes</w:t>
      </w:r>
      <w:r w:rsidR="0055661B">
        <w:t xml:space="preserve">tern’s rapid prototyping lab. </w:t>
      </w:r>
      <w:r w:rsidR="00AA52EC">
        <w:t xml:space="preserve"> </w:t>
      </w:r>
      <w:r w:rsidR="00AA52EC" w:rsidRPr="00AA52EC">
        <w:t xml:space="preserve">With recent advances in inverted platform printing technologies, throughput for projection stereolithography machines </w:t>
      </w:r>
      <w:r w:rsidR="000A2E35">
        <w:t>this new printer will be able to manufacture parts 25-100 times faster</w:t>
      </w:r>
      <w:r w:rsidR="00AA52EC" w:rsidRPr="00AA52EC">
        <w:t>, with drastic reductions to wasted material</w:t>
      </w:r>
      <w:r w:rsidR="000A2E35">
        <w:t>,</w:t>
      </w:r>
      <w:r w:rsidR="00AA52EC" w:rsidRPr="00AA52EC">
        <w:t xml:space="preserve"> power consumption, and improvement to the surface finish</w:t>
      </w:r>
      <w:r w:rsidR="000A2E35">
        <w:t xml:space="preserve"> and material properties</w:t>
      </w:r>
      <w:r w:rsidR="00AA52EC" w:rsidRPr="00AA52EC">
        <w:t xml:space="preserve"> of completed parts.</w:t>
      </w:r>
      <w:r w:rsidR="00AA52EC" w:rsidRPr="000B423A">
        <w:t xml:space="preserve">  </w:t>
      </w:r>
      <w:r w:rsidRPr="000B423A">
        <w:t xml:space="preserve">The </w:t>
      </w:r>
      <w:r w:rsidR="000F66CC">
        <w:t>final CAD design</w:t>
      </w:r>
      <w:r w:rsidRPr="000B423A">
        <w:t xml:space="preserve"> for this system is displayed in </w:t>
      </w:r>
      <w:r w:rsidR="00453738">
        <w:fldChar w:fldCharType="begin"/>
      </w:r>
      <w:r w:rsidR="00453738">
        <w:instrText xml:space="preserve"> REF _Ref433729746 \h </w:instrText>
      </w:r>
      <w:r w:rsidR="00453738">
        <w:fldChar w:fldCharType="separate"/>
      </w:r>
      <w:r w:rsidR="00F028A4">
        <w:t xml:space="preserve">Figure </w:t>
      </w:r>
      <w:r w:rsidR="00F028A4">
        <w:rPr>
          <w:noProof/>
        </w:rPr>
        <w:t>44</w:t>
      </w:r>
      <w:r w:rsidR="00453738">
        <w:fldChar w:fldCharType="end"/>
      </w:r>
      <w:r w:rsidR="00453738">
        <w:t xml:space="preserve"> </w:t>
      </w:r>
      <w:r w:rsidRPr="000B423A">
        <w:t>below.</w:t>
      </w:r>
    </w:p>
    <w:p w14:paraId="373D6889" w14:textId="77777777" w:rsidR="00AB6F11" w:rsidRDefault="00AB6F11" w:rsidP="00C54796">
      <w:pPr>
        <w:spacing w:line="480" w:lineRule="auto"/>
      </w:pPr>
    </w:p>
    <w:p w14:paraId="18847F39" w14:textId="26E0AD07" w:rsidR="00815475" w:rsidRDefault="00F5068E" w:rsidP="00F5068E">
      <w:pPr>
        <w:spacing w:line="480" w:lineRule="auto"/>
        <w:jc w:val="center"/>
      </w:pPr>
      <w:r>
        <w:rPr>
          <w:noProof/>
        </w:rPr>
        <w:lastRenderedPageBreak/>
        <w:drawing>
          <wp:inline distT="0" distB="0" distL="0" distR="0" wp14:anchorId="729A1387" wp14:editId="7641B732">
            <wp:extent cx="4292082" cy="3601616"/>
            <wp:effectExtent l="0" t="0" r="0" b="0"/>
            <wp:docPr id="21512" name="Picture 21512" descr="D:\Google Drive\Northwestern\New 3D Printer Design\0_Inverted PuSL 2015-9-21 JJ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Google Drive\Northwestern\New 3D Printer Design\0_Inverted PuSL 2015-9-21 JJ2.png"/>
                    <pic:cNvPicPr>
                      <a:picLocks noChangeAspect="1" noChangeArrowheads="1"/>
                    </pic:cNvPicPr>
                  </pic:nvPicPr>
                  <pic:blipFill rotWithShape="1">
                    <a:blip r:embed="rId83">
                      <a:extLst>
                        <a:ext uri="{28A0092B-C50C-407E-A947-70E740481C1C}">
                          <a14:useLocalDpi xmlns:a14="http://schemas.microsoft.com/office/drawing/2010/main" val="0"/>
                        </a:ext>
                      </a:extLst>
                    </a:blip>
                    <a:srcRect l="19027" t="7942" r="8640" b="13442"/>
                    <a:stretch/>
                  </pic:blipFill>
                  <pic:spPr bwMode="auto">
                    <a:xfrm>
                      <a:off x="0" y="0"/>
                      <a:ext cx="4292264" cy="3601769"/>
                    </a:xfrm>
                    <a:prstGeom prst="rect">
                      <a:avLst/>
                    </a:prstGeom>
                    <a:noFill/>
                    <a:ln>
                      <a:noFill/>
                    </a:ln>
                    <a:extLst>
                      <a:ext uri="{53640926-AAD7-44D8-BBD7-CCE9431645EC}">
                        <a14:shadowObscured xmlns:a14="http://schemas.microsoft.com/office/drawing/2010/main"/>
                      </a:ext>
                    </a:extLst>
                  </pic:spPr>
                </pic:pic>
              </a:graphicData>
            </a:graphic>
          </wp:inline>
        </w:drawing>
      </w:r>
    </w:p>
    <w:p w14:paraId="521DF013" w14:textId="45D50703" w:rsidR="00F5068E" w:rsidRPr="000B423A" w:rsidRDefault="00453738" w:rsidP="00AB07AA">
      <w:pPr>
        <w:jc w:val="center"/>
      </w:pPr>
      <w:bookmarkStart w:id="222" w:name="_Ref433729746"/>
      <w:bookmarkStart w:id="223" w:name="_Ref433729699"/>
      <w:bookmarkStart w:id="224" w:name="_Toc308026267"/>
      <w:r>
        <w:t xml:space="preserve">Figure </w:t>
      </w:r>
      <w:fldSimple w:instr=" SEQ Figure \* ARABIC ">
        <w:r w:rsidR="00F028A4">
          <w:rPr>
            <w:noProof/>
          </w:rPr>
          <w:t>44</w:t>
        </w:r>
      </w:fldSimple>
      <w:bookmarkEnd w:id="222"/>
      <w:r>
        <w:t xml:space="preserve"> </w:t>
      </w:r>
      <w:r w:rsidR="00F5068E">
        <w:t>CAD of new projection System Design Side View</w:t>
      </w:r>
      <w:bookmarkEnd w:id="223"/>
      <w:bookmarkEnd w:id="224"/>
    </w:p>
    <w:p w14:paraId="2F55AC91" w14:textId="77777777" w:rsidR="00437747" w:rsidRPr="000B423A" w:rsidRDefault="00437747" w:rsidP="0059727B"/>
    <w:p w14:paraId="2D25941B" w14:textId="4B1FBAA1" w:rsidR="006F341F" w:rsidRPr="003E58BE" w:rsidRDefault="00EC5C39" w:rsidP="003E58BE">
      <w:pPr>
        <w:pStyle w:val="Heading2"/>
        <w:spacing w:line="480" w:lineRule="auto"/>
        <w:rPr>
          <w:rFonts w:ascii="Times New Roman" w:hAnsi="Times New Roman" w:cs="Times New Roman"/>
          <w:b/>
          <w:bCs/>
          <w:color w:val="auto"/>
          <w:kern w:val="32"/>
          <w:szCs w:val="24"/>
          <w:lang w:eastAsia="zh-CN"/>
        </w:rPr>
      </w:pPr>
      <w:bookmarkStart w:id="225" w:name="_Toc437011644"/>
      <w:r>
        <w:rPr>
          <w:rFonts w:ascii="Times New Roman" w:hAnsi="Times New Roman" w:cs="Times New Roman"/>
          <w:b/>
          <w:bCs/>
          <w:color w:val="auto"/>
          <w:kern w:val="32"/>
          <w:szCs w:val="24"/>
          <w:lang w:eastAsia="zh-CN"/>
        </w:rPr>
        <w:t>8</w:t>
      </w:r>
      <w:r w:rsidR="0062031A" w:rsidRPr="000B423A">
        <w:rPr>
          <w:rFonts w:ascii="Times New Roman" w:hAnsi="Times New Roman" w:cs="Times New Roman"/>
          <w:b/>
          <w:bCs/>
          <w:color w:val="auto"/>
          <w:kern w:val="32"/>
          <w:szCs w:val="24"/>
          <w:lang w:eastAsia="zh-CN"/>
        </w:rPr>
        <w:t>.</w:t>
      </w:r>
      <w:r w:rsidR="00AB6F11">
        <w:rPr>
          <w:rFonts w:ascii="Times New Roman" w:hAnsi="Times New Roman" w:cs="Times New Roman"/>
          <w:b/>
          <w:bCs/>
          <w:color w:val="auto"/>
          <w:kern w:val="32"/>
          <w:szCs w:val="24"/>
          <w:lang w:eastAsia="zh-CN"/>
        </w:rPr>
        <w:t>2</w:t>
      </w:r>
      <w:r w:rsidR="0062031A" w:rsidRPr="000B423A">
        <w:rPr>
          <w:rFonts w:ascii="Times New Roman" w:hAnsi="Times New Roman" w:cs="Times New Roman"/>
          <w:b/>
          <w:bCs/>
          <w:color w:val="auto"/>
          <w:kern w:val="32"/>
          <w:szCs w:val="24"/>
          <w:lang w:eastAsia="zh-CN"/>
        </w:rPr>
        <w:t xml:space="preserve"> </w:t>
      </w:r>
      <w:r w:rsidR="0062031A">
        <w:rPr>
          <w:rFonts w:ascii="Times New Roman" w:hAnsi="Times New Roman" w:cs="Times New Roman"/>
          <w:b/>
          <w:bCs/>
          <w:color w:val="auto"/>
          <w:kern w:val="32"/>
          <w:szCs w:val="24"/>
          <w:lang w:eastAsia="zh-CN"/>
        </w:rPr>
        <w:t>Similarities and Differences between the ‘New’ and ‘Existing’ PuSL Systems.</w:t>
      </w:r>
      <w:bookmarkEnd w:id="225"/>
      <w:r w:rsidR="0062031A">
        <w:rPr>
          <w:rFonts w:ascii="Times New Roman" w:hAnsi="Times New Roman" w:cs="Times New Roman"/>
          <w:b/>
          <w:bCs/>
          <w:color w:val="auto"/>
          <w:kern w:val="32"/>
          <w:szCs w:val="24"/>
          <w:lang w:eastAsia="zh-CN"/>
        </w:rPr>
        <w:t xml:space="preserve"> </w:t>
      </w:r>
    </w:p>
    <w:p w14:paraId="453B98FD" w14:textId="5D2583F9" w:rsidR="00437747" w:rsidRPr="00C54796" w:rsidRDefault="00437747" w:rsidP="00C54796">
      <w:pPr>
        <w:shd w:val="clear" w:color="auto" w:fill="FFFFFF"/>
        <w:spacing w:line="480" w:lineRule="auto"/>
        <w:jc w:val="center"/>
        <w:rPr>
          <w:rFonts w:eastAsia="Times New Roman"/>
          <w:b/>
          <w:color w:val="222222"/>
        </w:rPr>
      </w:pPr>
      <w:r w:rsidRPr="00C54796">
        <w:rPr>
          <w:rFonts w:eastAsia="Times New Roman"/>
          <w:b/>
          <w:color w:val="222222"/>
        </w:rPr>
        <w:t>Major Diff</w:t>
      </w:r>
      <w:r w:rsidR="00C54796" w:rsidRPr="00C54796">
        <w:rPr>
          <w:rFonts w:eastAsia="Times New Roman"/>
          <w:b/>
          <w:color w:val="222222"/>
        </w:rPr>
        <w:t>erences</w:t>
      </w:r>
    </w:p>
    <w:p w14:paraId="4744354B" w14:textId="03F121A9" w:rsidR="00437747" w:rsidRPr="00C54796" w:rsidRDefault="00437747" w:rsidP="00C54796">
      <w:pPr>
        <w:shd w:val="clear" w:color="auto" w:fill="FFFFFF"/>
        <w:spacing w:line="480" w:lineRule="auto"/>
        <w:rPr>
          <w:rFonts w:eastAsia="Times New Roman"/>
          <w:color w:val="222222"/>
        </w:rPr>
      </w:pPr>
      <w:r w:rsidRPr="00C54796">
        <w:rPr>
          <w:rFonts w:eastAsia="Times New Roman"/>
          <w:color w:val="222222"/>
        </w:rPr>
        <w:t>1. </w:t>
      </w:r>
      <w:r w:rsidRPr="00C54796">
        <w:rPr>
          <w:rFonts w:eastAsia="Times New Roman"/>
          <w:b/>
          <w:bCs/>
          <w:color w:val="222222"/>
        </w:rPr>
        <w:t>The 'curing' wavelength</w:t>
      </w:r>
      <w:r w:rsidR="00C54796">
        <w:rPr>
          <w:rFonts w:eastAsia="Times New Roman"/>
          <w:b/>
          <w:bCs/>
          <w:color w:val="222222"/>
        </w:rPr>
        <w:t>:</w:t>
      </w:r>
      <w:r w:rsidRPr="00C54796">
        <w:rPr>
          <w:rFonts w:eastAsia="Times New Roman"/>
          <w:color w:val="222222"/>
        </w:rPr>
        <w:t>  The 'old' system uses a 405nm 1.5 Watt max UV LED array, the new system uses a 365nm 40Watt max UV LED array and is compatible with multiple light sources.  The dynamic mask on the projector we used in our old system would get 'burned' / destroyed if we used 365 nm light (or 405nm light with higher intensity).  However in the past 5 years a number of interesting materials have been developed that are compatible with 365nm light and we would like to take advantage of those materials.  </w:t>
      </w:r>
    </w:p>
    <w:p w14:paraId="62E01F08" w14:textId="239FDB86" w:rsidR="00437747" w:rsidRPr="00C54796" w:rsidRDefault="00437747" w:rsidP="00C54796">
      <w:pPr>
        <w:shd w:val="clear" w:color="auto" w:fill="FFFFFF"/>
        <w:spacing w:line="480" w:lineRule="auto"/>
        <w:rPr>
          <w:rFonts w:eastAsia="Times New Roman"/>
          <w:color w:val="222222"/>
        </w:rPr>
      </w:pPr>
      <w:r w:rsidRPr="00C54796">
        <w:rPr>
          <w:rFonts w:eastAsia="Times New Roman"/>
          <w:color w:val="222222"/>
        </w:rPr>
        <w:t>2. </w:t>
      </w:r>
      <w:r w:rsidRPr="00C54796">
        <w:rPr>
          <w:rFonts w:eastAsia="Times New Roman"/>
          <w:b/>
          <w:bCs/>
          <w:color w:val="222222"/>
        </w:rPr>
        <w:t>The 'dynamic mask'</w:t>
      </w:r>
      <w:r w:rsidR="00F437CA">
        <w:rPr>
          <w:rFonts w:eastAsia="Times New Roman"/>
          <w:color w:val="222222"/>
        </w:rPr>
        <w:t>:  The dynamic mask is a 14</w:t>
      </w:r>
      <w:r w:rsidRPr="00C54796">
        <w:rPr>
          <w:rFonts w:eastAsia="Times New Roman"/>
          <w:color w:val="222222"/>
        </w:rPr>
        <w:t>00 x 1050 LCD (liquid crystal display) chip that control</w:t>
      </w:r>
      <w:r w:rsidR="00F437CA">
        <w:rPr>
          <w:rFonts w:eastAsia="Times New Roman"/>
          <w:color w:val="222222"/>
        </w:rPr>
        <w:t>s</w:t>
      </w:r>
      <w:r w:rsidRPr="00C54796">
        <w:rPr>
          <w:rFonts w:eastAsia="Times New Roman"/>
          <w:color w:val="222222"/>
        </w:rPr>
        <w:t xml:space="preserve"> the image that is projected into the resin bath.  For the new system we are using a DMD mirror array.  This DMD mirror array is compatible with 365nm light and also allows for </w:t>
      </w:r>
      <w:r w:rsidRPr="00C54796">
        <w:rPr>
          <w:rFonts w:eastAsia="Times New Roman"/>
          <w:color w:val="222222"/>
        </w:rPr>
        <w:lastRenderedPageBreak/>
        <w:t xml:space="preserve">higher power intensity of UV light to be project across it.  Higher power reduces curing time (increasing speed), but it also limits resolution by adding a 'blurring' effect.  This is the same across any stereolithography machine, the </w:t>
      </w:r>
      <w:r w:rsidR="003E58BE" w:rsidRPr="00C54796">
        <w:rPr>
          <w:rFonts w:eastAsia="Times New Roman"/>
          <w:color w:val="222222"/>
        </w:rPr>
        <w:t>tradeoff</w:t>
      </w:r>
      <w:r w:rsidRPr="00C54796">
        <w:rPr>
          <w:rFonts w:eastAsia="Times New Roman"/>
          <w:color w:val="222222"/>
        </w:rPr>
        <w:t xml:space="preserve"> between resolution and speed.</w:t>
      </w:r>
    </w:p>
    <w:p w14:paraId="3FFDF784" w14:textId="6E39BE03" w:rsidR="00437747" w:rsidRPr="00C54796" w:rsidRDefault="00437747" w:rsidP="00C54796">
      <w:pPr>
        <w:shd w:val="clear" w:color="auto" w:fill="FFFFFF"/>
        <w:spacing w:line="480" w:lineRule="auto"/>
        <w:rPr>
          <w:rFonts w:eastAsia="Times New Roman"/>
          <w:color w:val="222222"/>
        </w:rPr>
      </w:pPr>
      <w:r w:rsidRPr="00C54796">
        <w:rPr>
          <w:rFonts w:eastAsia="Times New Roman"/>
          <w:color w:val="222222"/>
        </w:rPr>
        <w:t>3. </w:t>
      </w:r>
      <w:r w:rsidRPr="00C54796">
        <w:rPr>
          <w:rFonts w:eastAsia="Times New Roman"/>
          <w:b/>
          <w:bCs/>
          <w:color w:val="222222"/>
        </w:rPr>
        <w:t>x-y automated stages:</w:t>
      </w:r>
      <w:r w:rsidRPr="00C54796">
        <w:rPr>
          <w:rFonts w:eastAsia="Times New Roman"/>
          <w:color w:val="222222"/>
        </w:rPr>
        <w:t xml:space="preserve"> The 'old' PuSL machine has a very small 'print' area, only ~1cm x 1cm x 2cm.  (x, y, z).  With the new printer, </w:t>
      </w:r>
      <w:r w:rsidR="003E58BE">
        <w:rPr>
          <w:rFonts w:eastAsia="Times New Roman"/>
          <w:color w:val="222222"/>
        </w:rPr>
        <w:t>we added</w:t>
      </w:r>
      <w:r w:rsidRPr="00C54796">
        <w:rPr>
          <w:rFonts w:eastAsia="Times New Roman"/>
          <w:color w:val="222222"/>
        </w:rPr>
        <w:t xml:space="preserve"> a x-y automated stage that can move at </w:t>
      </w:r>
      <w:r w:rsidR="00777DCD">
        <w:rPr>
          <w:rFonts w:eastAsia="Times New Roman"/>
          <w:color w:val="222222"/>
        </w:rPr>
        <w:t>10cm x 10</w:t>
      </w:r>
      <w:r w:rsidRPr="00C54796">
        <w:rPr>
          <w:rFonts w:eastAsia="Times New Roman"/>
          <w:color w:val="222222"/>
        </w:rPr>
        <w:t xml:space="preserve">cm.  This </w:t>
      </w:r>
      <w:r w:rsidR="003E58BE">
        <w:rPr>
          <w:rFonts w:eastAsia="Times New Roman"/>
          <w:color w:val="222222"/>
        </w:rPr>
        <w:t>enables</w:t>
      </w:r>
      <w:r w:rsidRPr="00C54796">
        <w:rPr>
          <w:rFonts w:eastAsia="Times New Roman"/>
          <w:color w:val="222222"/>
        </w:rPr>
        <w:t xml:space="preserve"> both the printing of 'large' designs and it will allow 'mass produc</w:t>
      </w:r>
      <w:r w:rsidR="00F457BB">
        <w:rPr>
          <w:rFonts w:eastAsia="Times New Roman"/>
          <w:color w:val="222222"/>
        </w:rPr>
        <w:t>tion' of approximately 75-100</w:t>
      </w:r>
      <w:r w:rsidRPr="00C54796">
        <w:rPr>
          <w:rFonts w:eastAsia="Times New Roman"/>
          <w:color w:val="222222"/>
        </w:rPr>
        <w:t xml:space="preserve"> or of the same 1cm x 1cm designs.</w:t>
      </w:r>
    </w:p>
    <w:p w14:paraId="52326600" w14:textId="0BEFE32D" w:rsidR="00437747" w:rsidRPr="00C54796" w:rsidRDefault="00437747" w:rsidP="00C54796">
      <w:pPr>
        <w:shd w:val="clear" w:color="auto" w:fill="FFFFFF"/>
        <w:spacing w:line="480" w:lineRule="auto"/>
        <w:rPr>
          <w:rFonts w:eastAsia="Times New Roman"/>
          <w:color w:val="222222"/>
        </w:rPr>
      </w:pPr>
      <w:r w:rsidRPr="00C54796">
        <w:rPr>
          <w:rFonts w:eastAsia="Times New Roman"/>
          <w:color w:val="222222"/>
        </w:rPr>
        <w:t>4. </w:t>
      </w:r>
      <w:r w:rsidRPr="00C54796">
        <w:rPr>
          <w:rFonts w:eastAsia="Times New Roman"/>
          <w:b/>
          <w:bCs/>
          <w:color w:val="222222"/>
        </w:rPr>
        <w:t>x-y automated stages (enabling 'stepping')</w:t>
      </w:r>
      <w:r w:rsidRPr="00C54796">
        <w:rPr>
          <w:rFonts w:eastAsia="Times New Roman"/>
          <w:color w:val="222222"/>
        </w:rPr>
        <w:t>:  'Stepping' is a method that is used to enhance the resolution of a projection stereolithography printer.  With stepping you can move the x-y automated stag</w:t>
      </w:r>
      <w:r w:rsidR="00E87A30">
        <w:rPr>
          <w:rFonts w:eastAsia="Times New Roman"/>
          <w:color w:val="222222"/>
        </w:rPr>
        <w:t>es a fraction of the pixel size</w:t>
      </w:r>
      <w:r w:rsidRPr="00C54796">
        <w:rPr>
          <w:rFonts w:eastAsia="Times New Roman"/>
          <w:color w:val="222222"/>
        </w:rPr>
        <w:t xml:space="preserve"> to enhance the resolution of the printed design.  For example if you wanted to print a circle, but each pixel is a square, you could 'step' the x-y automated stage in small increments to form a smooth outside perimeter of your circle.  Commonly half steps are taken at the boundary of objects to double the print resolution.  This does have an impact on the speed of the printer and should only be done when </w:t>
      </w:r>
      <w:r w:rsidR="00F457BB">
        <w:rPr>
          <w:rFonts w:eastAsia="Times New Roman"/>
          <w:color w:val="222222"/>
        </w:rPr>
        <w:t>design resolution below 7um is more critical than print speed</w:t>
      </w:r>
      <w:r w:rsidRPr="00C54796">
        <w:rPr>
          <w:rFonts w:eastAsia="Times New Roman"/>
          <w:color w:val="222222"/>
        </w:rPr>
        <w:t>.</w:t>
      </w:r>
    </w:p>
    <w:p w14:paraId="2E5E66C1" w14:textId="4E34AD08" w:rsidR="00437747" w:rsidRPr="00C54796" w:rsidRDefault="00437747" w:rsidP="00C54796">
      <w:pPr>
        <w:shd w:val="clear" w:color="auto" w:fill="FFFFFF"/>
        <w:spacing w:line="480" w:lineRule="auto"/>
        <w:rPr>
          <w:rFonts w:eastAsia="Times New Roman"/>
          <w:color w:val="222222"/>
        </w:rPr>
      </w:pPr>
      <w:r w:rsidRPr="00C54796">
        <w:rPr>
          <w:rFonts w:eastAsia="Times New Roman"/>
          <w:color w:val="222222"/>
        </w:rPr>
        <w:t>5. </w:t>
      </w:r>
      <w:r w:rsidR="00C54796">
        <w:rPr>
          <w:rFonts w:eastAsia="Times New Roman"/>
          <w:b/>
          <w:bCs/>
          <w:color w:val="222222"/>
        </w:rPr>
        <w:t>A</w:t>
      </w:r>
      <w:r w:rsidRPr="00C54796">
        <w:rPr>
          <w:rFonts w:eastAsia="Times New Roman"/>
          <w:b/>
          <w:bCs/>
          <w:color w:val="222222"/>
        </w:rPr>
        <w:t>utomated z-stage attached to the resin bath</w:t>
      </w:r>
      <w:r w:rsidRPr="00C54796">
        <w:rPr>
          <w:rFonts w:eastAsia="Times New Roman"/>
          <w:color w:val="222222"/>
        </w:rPr>
        <w:t>:  Currently in the 'old' projection printer the z-stage attached to the resin bath is a mechanical micrometer.  This z-stage has to be mechanically moved into focus by the user prior to each print and lowered after each print to remove the printed structure.  The problem with this process is that the 'optimal' focus is determined by the eye of the user and can vary slightly from print to print - this can have an impact on the resolution and mechanical properties of the resulting design.  With an automated stage, software can be used to locate the ideal focal location</w:t>
      </w:r>
      <w:r w:rsidR="0063482C">
        <w:rPr>
          <w:rFonts w:eastAsia="Times New Roman"/>
          <w:color w:val="222222"/>
        </w:rPr>
        <w:t xml:space="preserve">.  </w:t>
      </w:r>
    </w:p>
    <w:p w14:paraId="7698D0F4" w14:textId="09694ABC" w:rsidR="00437747" w:rsidRPr="00C54796" w:rsidRDefault="00437747" w:rsidP="00C54796">
      <w:pPr>
        <w:shd w:val="clear" w:color="auto" w:fill="FFFFFF"/>
        <w:spacing w:line="480" w:lineRule="auto"/>
        <w:rPr>
          <w:rFonts w:eastAsia="Times New Roman"/>
          <w:color w:val="222222"/>
        </w:rPr>
      </w:pPr>
      <w:r w:rsidRPr="00C54796">
        <w:rPr>
          <w:rFonts w:eastAsia="Times New Roman"/>
          <w:color w:val="222222"/>
        </w:rPr>
        <w:lastRenderedPageBreak/>
        <w:t>6. </w:t>
      </w:r>
      <w:r w:rsidRPr="00C54796">
        <w:rPr>
          <w:rFonts w:eastAsia="Times New Roman"/>
          <w:b/>
          <w:bCs/>
          <w:color w:val="222222"/>
        </w:rPr>
        <w:t>Resolution:</w:t>
      </w:r>
      <w:r w:rsidRPr="00C54796">
        <w:rPr>
          <w:rFonts w:eastAsia="Times New Roman"/>
          <w:color w:val="222222"/>
        </w:rPr>
        <w:t xml:space="preserve"> The resolution of our 'old' projection printer is 7.1um x 7.1um x 20um.  </w:t>
      </w:r>
      <w:r w:rsidR="00524E0C">
        <w:rPr>
          <w:rFonts w:eastAsia="Times New Roman"/>
          <w:color w:val="222222"/>
        </w:rPr>
        <w:t xml:space="preserve">For a number of reasons, we have designed the new printer to maintain the same base projection resolution.  There are a few key reasons why we made this decision.  The main reason and limiting factor is because the size of micro-mirrors on the dynamic mask have not </w:t>
      </w:r>
      <w:r w:rsidR="00E87A30">
        <w:rPr>
          <w:rFonts w:eastAsia="Times New Roman"/>
          <w:color w:val="222222"/>
        </w:rPr>
        <w:t>reduced</w:t>
      </w:r>
      <w:r w:rsidR="00524E0C">
        <w:rPr>
          <w:rFonts w:eastAsia="Times New Roman"/>
          <w:color w:val="222222"/>
        </w:rPr>
        <w:t xml:space="preserve"> in size or increased in quantity over the past six year</w:t>
      </w:r>
      <w:r w:rsidR="00E87A30">
        <w:rPr>
          <w:rFonts w:eastAsia="Times New Roman"/>
          <w:color w:val="222222"/>
        </w:rPr>
        <w:t>.</w:t>
      </w:r>
      <w:r w:rsidR="00524E0C">
        <w:rPr>
          <w:rFonts w:eastAsia="Times New Roman"/>
          <w:color w:val="222222"/>
        </w:rPr>
        <w:t xml:space="preserve">s </w:t>
      </w:r>
      <w:r w:rsidRPr="00C54796">
        <w:rPr>
          <w:rFonts w:eastAsia="Times New Roman"/>
          <w:color w:val="222222"/>
        </w:rPr>
        <w:t xml:space="preserve">This resolution </w:t>
      </w:r>
      <w:r w:rsidR="00CE152B">
        <w:rPr>
          <w:rFonts w:eastAsia="Times New Roman"/>
          <w:color w:val="222222"/>
        </w:rPr>
        <w:t>is difficult to improve upon for a projection stereolithography printer</w:t>
      </w:r>
      <w:r w:rsidR="003367A0">
        <w:rPr>
          <w:rFonts w:eastAsia="Times New Roman"/>
          <w:color w:val="222222"/>
        </w:rPr>
        <w:t xml:space="preserve"> because there is an inherent trade-off between magnification, fabrication area and the diffraction limit. </w:t>
      </w:r>
      <w:r w:rsidR="00524E0C">
        <w:rPr>
          <w:rFonts w:eastAsia="Times New Roman"/>
          <w:color w:val="222222"/>
        </w:rPr>
        <w:t xml:space="preserve"> </w:t>
      </w:r>
      <w:r w:rsidR="003367A0">
        <w:rPr>
          <w:rFonts w:eastAsia="Times New Roman"/>
          <w:color w:val="222222"/>
        </w:rPr>
        <w:t>A</w:t>
      </w:r>
      <w:r w:rsidR="00524E0C">
        <w:rPr>
          <w:rFonts w:eastAsia="Times New Roman"/>
          <w:color w:val="222222"/>
        </w:rPr>
        <w:t>s the resolution is improved with greater magnifica</w:t>
      </w:r>
      <w:r w:rsidR="00E87A30">
        <w:rPr>
          <w:rFonts w:eastAsia="Times New Roman"/>
          <w:color w:val="222222"/>
        </w:rPr>
        <w:t xml:space="preserve">tion, the print </w:t>
      </w:r>
      <w:r w:rsidR="003367A0">
        <w:rPr>
          <w:rFonts w:eastAsia="Times New Roman"/>
          <w:color w:val="222222"/>
        </w:rPr>
        <w:t xml:space="preserve">fabrication </w:t>
      </w:r>
      <w:r w:rsidR="00E87A30">
        <w:rPr>
          <w:rFonts w:eastAsia="Times New Roman"/>
          <w:color w:val="222222"/>
        </w:rPr>
        <w:t>area decreases</w:t>
      </w:r>
      <w:r w:rsidR="003367A0">
        <w:rPr>
          <w:rFonts w:eastAsia="Times New Roman"/>
          <w:color w:val="222222"/>
        </w:rPr>
        <w:t xml:space="preserve">, which is not always desirable. One way to increase both resolution and print area simultaneously is to use a higher resolution dynamic mask. The mask we are using in the new printer contains 1950x1050 10umx10um pixels compared with our previous LCD mask which contained 1400x1050 pixels. Another major upgrade coming soon for projection stereolithography technologies are 4K chips with 4000x2000 pixels a four times increase in resolution when compared with high definition. </w:t>
      </w:r>
      <w:r w:rsidRPr="00C54796">
        <w:rPr>
          <w:rFonts w:eastAsia="Times New Roman"/>
          <w:color w:val="222222"/>
        </w:rPr>
        <w:t>For the new printer, the mirrors and optics will be controlled by an automated x-y stage to enable a variety of resolution prints based on the user's requirements.  The printer will both be able to print at a higher resolution we estimate 2um x 2um x 5um but with a very small 'projection' area.  We will also be able to use the software to change the location of the lenses, enabling a larger projection area, with 40um x 40um x 80um pixel resolution to print larger designs more quickly.</w:t>
      </w:r>
    </w:p>
    <w:p w14:paraId="5F950E7C" w14:textId="77777777" w:rsidR="00437747" w:rsidRPr="00C54796" w:rsidRDefault="00437747" w:rsidP="00C54796">
      <w:pPr>
        <w:shd w:val="clear" w:color="auto" w:fill="FFFFFF"/>
        <w:spacing w:line="480" w:lineRule="auto"/>
        <w:rPr>
          <w:rFonts w:eastAsia="Times New Roman"/>
          <w:color w:val="222222"/>
        </w:rPr>
      </w:pPr>
    </w:p>
    <w:p w14:paraId="1EFB49C9" w14:textId="08120504" w:rsidR="00437747" w:rsidRPr="00C54796" w:rsidRDefault="00437747" w:rsidP="00C54796">
      <w:pPr>
        <w:shd w:val="clear" w:color="auto" w:fill="FFFFFF"/>
        <w:spacing w:line="480" w:lineRule="auto"/>
        <w:jc w:val="center"/>
        <w:rPr>
          <w:rFonts w:eastAsia="Times New Roman"/>
          <w:b/>
          <w:color w:val="222222"/>
        </w:rPr>
      </w:pPr>
      <w:r w:rsidRPr="00C54796">
        <w:rPr>
          <w:rFonts w:eastAsia="Times New Roman"/>
          <w:b/>
          <w:color w:val="222222"/>
        </w:rPr>
        <w:t>Similari</w:t>
      </w:r>
      <w:r w:rsidR="00C54796" w:rsidRPr="00C54796">
        <w:rPr>
          <w:rFonts w:eastAsia="Times New Roman"/>
          <w:b/>
          <w:color w:val="222222"/>
        </w:rPr>
        <w:t>ties</w:t>
      </w:r>
    </w:p>
    <w:p w14:paraId="28D3FDB8" w14:textId="51641C62" w:rsidR="00437747" w:rsidRPr="00C54796" w:rsidRDefault="00437747" w:rsidP="00C54796">
      <w:pPr>
        <w:shd w:val="clear" w:color="auto" w:fill="FFFFFF"/>
        <w:spacing w:line="480" w:lineRule="auto"/>
        <w:rPr>
          <w:rFonts w:eastAsia="Times New Roman"/>
          <w:color w:val="222222"/>
        </w:rPr>
      </w:pPr>
      <w:r w:rsidRPr="00C54796">
        <w:rPr>
          <w:rFonts w:eastAsia="Times New Roman"/>
          <w:b/>
          <w:bCs/>
          <w:color w:val="222222"/>
        </w:rPr>
        <w:t>1. Nitrogen Flood / Oxygen Reduction</w:t>
      </w:r>
      <w:r w:rsidRPr="00C54796">
        <w:rPr>
          <w:rFonts w:eastAsia="Times New Roman"/>
          <w:color w:val="222222"/>
        </w:rPr>
        <w:t xml:space="preserve">: For both printers the actual print occurs in </w:t>
      </w:r>
      <w:r w:rsidR="0053324E">
        <w:rPr>
          <w:rFonts w:eastAsia="Times New Roman"/>
          <w:color w:val="222222"/>
        </w:rPr>
        <w:t xml:space="preserve">an environment where the oxygen concentration at the fabrication plane is controlled. In ‘old’ projection printer </w:t>
      </w:r>
      <w:r w:rsidRPr="00C54796">
        <w:rPr>
          <w:rFonts w:eastAsia="Times New Roman"/>
          <w:color w:val="222222"/>
        </w:rPr>
        <w:t>Nitrogen is used to vacate oxygen within the fabrication area</w:t>
      </w:r>
      <w:r w:rsidR="0095009A">
        <w:rPr>
          <w:rFonts w:eastAsia="Times New Roman"/>
          <w:color w:val="222222"/>
        </w:rPr>
        <w:t>, Oxygen</w:t>
      </w:r>
      <w:r w:rsidRPr="00C54796">
        <w:rPr>
          <w:rFonts w:eastAsia="Times New Roman"/>
          <w:color w:val="222222"/>
        </w:rPr>
        <w:t xml:space="preserve"> inhibits </w:t>
      </w:r>
      <w:r w:rsidRPr="00C54796">
        <w:rPr>
          <w:rFonts w:eastAsia="Times New Roman"/>
          <w:color w:val="222222"/>
        </w:rPr>
        <w:lastRenderedPageBreak/>
        <w:t>the reaction.  We have purchased an oxygen sensor that is able to monitor the oxygen concentration in the resin bath.  Our tests have found that after 20 minutes the oxygen concentration reduces from 20% to less than 2%.  Unfortunately the noise level for our oxygen sensor is about 1% so we cannot determine the exact level of oxygen concentra</w:t>
      </w:r>
      <w:r w:rsidR="0053324E">
        <w:rPr>
          <w:rFonts w:eastAsia="Times New Roman"/>
          <w:color w:val="222222"/>
        </w:rPr>
        <w:t xml:space="preserve">tion at the time of fabrication.  The new PuSL printer will not require a Nitrogen environment, the oxygen flow to the fabrication is controlled by a semi-permeable Teflon AF2400 membrane that acts as the transparent base of the resin bath.  Three different thin films 47um, 66um and 82um </w:t>
      </w:r>
      <w:r w:rsidR="006B0F59">
        <w:rPr>
          <w:rFonts w:eastAsia="Times New Roman"/>
          <w:color w:val="222222"/>
        </w:rPr>
        <w:t xml:space="preserve">can all be used to vary the ‘dead zone’ thickness, or thickness where oxygen inhibits the reaction. </w:t>
      </w:r>
    </w:p>
    <w:p w14:paraId="2DA0636C" w14:textId="67D23C80" w:rsidR="00756728" w:rsidRDefault="00437747" w:rsidP="00C54796">
      <w:pPr>
        <w:shd w:val="clear" w:color="auto" w:fill="FFFFFF"/>
        <w:spacing w:line="480" w:lineRule="auto"/>
        <w:rPr>
          <w:rFonts w:eastAsia="Times New Roman"/>
          <w:color w:val="222222"/>
        </w:rPr>
      </w:pPr>
      <w:r w:rsidRPr="00C54796">
        <w:rPr>
          <w:rFonts w:eastAsia="Times New Roman"/>
          <w:color w:val="222222"/>
        </w:rPr>
        <w:t>2. </w:t>
      </w:r>
      <w:r w:rsidRPr="00C54796">
        <w:rPr>
          <w:rFonts w:eastAsia="Times New Roman"/>
          <w:b/>
          <w:bCs/>
          <w:color w:val="222222"/>
        </w:rPr>
        <w:t>Cleaning procedure: </w:t>
      </w:r>
      <w:r w:rsidRPr="00C54796">
        <w:rPr>
          <w:rFonts w:eastAsia="Times New Roman"/>
          <w:color w:val="222222"/>
        </w:rPr>
        <w:t>To clean these designs, they are dipped in an isopropyl alcohol bath for about 30 seconds, then blown dry using nitrogen.  This procedure is repeated 2-3 times until all excess liquid resin is removed.  The 3D printed designs are then le</w:t>
      </w:r>
      <w:r w:rsidR="00275D57">
        <w:rPr>
          <w:rFonts w:eastAsia="Times New Roman"/>
          <w:color w:val="222222"/>
        </w:rPr>
        <w:t>f</w:t>
      </w:r>
      <w:r w:rsidRPr="00C54796">
        <w:rPr>
          <w:rFonts w:eastAsia="Times New Roman"/>
          <w:color w:val="222222"/>
        </w:rPr>
        <w:t>t</w:t>
      </w:r>
      <w:r w:rsidR="00275D57">
        <w:rPr>
          <w:rFonts w:eastAsia="Times New Roman"/>
          <w:color w:val="222222"/>
        </w:rPr>
        <w:t xml:space="preserve"> to</w:t>
      </w:r>
      <w:r w:rsidRPr="00C54796">
        <w:rPr>
          <w:rFonts w:eastAsia="Times New Roman"/>
          <w:color w:val="222222"/>
        </w:rPr>
        <w:t xml:space="preserve"> sit for up to 24 hours and then post-cured in a UV oven for 5-10 minutes.  Occasionally when in a rush to test new designs after the IPA bath and nitrogen dry they are directly post-cured, but this does have an impact on the mechanical / material properties of the designs.  When let sit for 24 hours the 3D printed designs 'drain' uncured liquid monomer from inside the 3D printed design and </w:t>
      </w:r>
      <w:r w:rsidR="00275D57">
        <w:rPr>
          <w:rFonts w:eastAsia="Times New Roman"/>
          <w:color w:val="222222"/>
        </w:rPr>
        <w:t xml:space="preserve">it </w:t>
      </w:r>
      <w:r w:rsidRPr="00C54796">
        <w:rPr>
          <w:rFonts w:eastAsia="Times New Roman"/>
          <w:color w:val="222222"/>
        </w:rPr>
        <w:t>is soaked up by filter paper.  </w:t>
      </w:r>
    </w:p>
    <w:p w14:paraId="57FEAF14" w14:textId="3D4BDC7E" w:rsidR="00AB6F11" w:rsidRDefault="00EC5C39" w:rsidP="00AB6F11">
      <w:pPr>
        <w:pStyle w:val="Heading2"/>
        <w:spacing w:line="480" w:lineRule="auto"/>
        <w:rPr>
          <w:rFonts w:ascii="Times New Roman" w:hAnsi="Times New Roman" w:cs="Times New Roman"/>
          <w:b/>
          <w:bCs/>
          <w:color w:val="auto"/>
          <w:kern w:val="32"/>
          <w:szCs w:val="24"/>
          <w:lang w:eastAsia="zh-CN"/>
        </w:rPr>
      </w:pPr>
      <w:bookmarkStart w:id="226" w:name="_Toc437011645"/>
      <w:r>
        <w:rPr>
          <w:rFonts w:ascii="Times New Roman" w:hAnsi="Times New Roman" w:cs="Times New Roman"/>
          <w:b/>
          <w:bCs/>
          <w:color w:val="auto"/>
          <w:kern w:val="32"/>
          <w:szCs w:val="24"/>
          <w:lang w:eastAsia="zh-CN"/>
        </w:rPr>
        <w:t>8</w:t>
      </w:r>
      <w:r w:rsidR="00AB6F11" w:rsidRPr="000B423A">
        <w:rPr>
          <w:rFonts w:ascii="Times New Roman" w:hAnsi="Times New Roman" w:cs="Times New Roman"/>
          <w:b/>
          <w:bCs/>
          <w:color w:val="auto"/>
          <w:kern w:val="32"/>
          <w:szCs w:val="24"/>
          <w:lang w:eastAsia="zh-CN"/>
        </w:rPr>
        <w:t>.</w:t>
      </w:r>
      <w:r w:rsidR="00AB6F11">
        <w:rPr>
          <w:rFonts w:ascii="Times New Roman" w:hAnsi="Times New Roman" w:cs="Times New Roman"/>
          <w:b/>
          <w:bCs/>
          <w:color w:val="auto"/>
          <w:kern w:val="32"/>
          <w:szCs w:val="24"/>
          <w:lang w:eastAsia="zh-CN"/>
        </w:rPr>
        <w:t>3</w:t>
      </w:r>
      <w:r w:rsidR="00AB6F11" w:rsidRPr="000B423A">
        <w:rPr>
          <w:rFonts w:ascii="Times New Roman" w:hAnsi="Times New Roman" w:cs="Times New Roman"/>
          <w:b/>
          <w:bCs/>
          <w:color w:val="auto"/>
          <w:kern w:val="32"/>
          <w:szCs w:val="24"/>
          <w:lang w:eastAsia="zh-CN"/>
        </w:rPr>
        <w:t xml:space="preserve"> </w:t>
      </w:r>
      <w:r w:rsidR="00AB6F11">
        <w:rPr>
          <w:rFonts w:ascii="Times New Roman" w:hAnsi="Times New Roman" w:cs="Times New Roman"/>
          <w:b/>
          <w:bCs/>
          <w:color w:val="auto"/>
          <w:kern w:val="32"/>
          <w:szCs w:val="24"/>
          <w:lang w:eastAsia="zh-CN"/>
        </w:rPr>
        <w:t>Component Selection for the new PuSL System</w:t>
      </w:r>
      <w:bookmarkEnd w:id="226"/>
      <w:r w:rsidR="00AB6F11">
        <w:rPr>
          <w:rFonts w:ascii="Times New Roman" w:hAnsi="Times New Roman" w:cs="Times New Roman"/>
          <w:b/>
          <w:bCs/>
          <w:color w:val="auto"/>
          <w:kern w:val="32"/>
          <w:szCs w:val="24"/>
          <w:lang w:eastAsia="zh-CN"/>
        </w:rPr>
        <w:t xml:space="preserve"> </w:t>
      </w:r>
    </w:p>
    <w:p w14:paraId="315080D2" w14:textId="363594AC" w:rsidR="00AB6F11" w:rsidRDefault="00AB6F11" w:rsidP="00275D57">
      <w:pPr>
        <w:spacing w:line="480" w:lineRule="auto"/>
      </w:pPr>
      <w:r>
        <w:tab/>
        <w:t>In this section I review the selection of major components of the Continuous Liquid Interface Production (CLIP) method.  The goal of this section is to enable a future reader who desires to be able to build one of these printers for themselves.  I review the reasoning behind the  selection of various components and I will talk briefly if I believe there are other, more affordable products on the market and where the best places for ‘cost cutting’ are.</w:t>
      </w:r>
      <w:r w:rsidR="00275D57">
        <w:t xml:space="preserve"> </w:t>
      </w:r>
    </w:p>
    <w:p w14:paraId="235DD42B" w14:textId="2EBEE1B0" w:rsidR="00AB6F11" w:rsidRPr="00AB6F11" w:rsidRDefault="00EC5C39" w:rsidP="00AB6F11">
      <w:pPr>
        <w:pStyle w:val="Heading2"/>
        <w:spacing w:line="480" w:lineRule="auto"/>
        <w:rPr>
          <w:rFonts w:ascii="Times New Roman" w:hAnsi="Times New Roman" w:cs="Times New Roman"/>
          <w:b/>
          <w:bCs/>
          <w:color w:val="auto"/>
          <w:kern w:val="32"/>
          <w:szCs w:val="24"/>
          <w:lang w:eastAsia="zh-CN"/>
        </w:rPr>
      </w:pPr>
      <w:bookmarkStart w:id="227" w:name="_Toc437011646"/>
      <w:r>
        <w:rPr>
          <w:rFonts w:ascii="Times New Roman" w:hAnsi="Times New Roman" w:cs="Times New Roman"/>
          <w:b/>
          <w:bCs/>
          <w:color w:val="auto"/>
          <w:kern w:val="32"/>
          <w:szCs w:val="24"/>
          <w:lang w:eastAsia="zh-CN"/>
        </w:rPr>
        <w:lastRenderedPageBreak/>
        <w:t>8</w:t>
      </w:r>
      <w:r w:rsidR="00AB6F11" w:rsidRPr="000B423A">
        <w:rPr>
          <w:rFonts w:ascii="Times New Roman" w:hAnsi="Times New Roman" w:cs="Times New Roman"/>
          <w:b/>
          <w:bCs/>
          <w:color w:val="auto"/>
          <w:kern w:val="32"/>
          <w:szCs w:val="24"/>
          <w:lang w:eastAsia="zh-CN"/>
        </w:rPr>
        <w:t>.</w:t>
      </w:r>
      <w:r w:rsidR="00AB6F11">
        <w:rPr>
          <w:rFonts w:ascii="Times New Roman" w:hAnsi="Times New Roman" w:cs="Times New Roman"/>
          <w:b/>
          <w:bCs/>
          <w:color w:val="auto"/>
          <w:kern w:val="32"/>
          <w:szCs w:val="24"/>
          <w:lang w:eastAsia="zh-CN"/>
        </w:rPr>
        <w:t>3.1</w:t>
      </w:r>
      <w:r w:rsidR="00AB6F11" w:rsidRPr="000B423A">
        <w:rPr>
          <w:rFonts w:ascii="Times New Roman" w:hAnsi="Times New Roman" w:cs="Times New Roman"/>
          <w:b/>
          <w:bCs/>
          <w:color w:val="auto"/>
          <w:kern w:val="32"/>
          <w:szCs w:val="24"/>
          <w:lang w:eastAsia="zh-CN"/>
        </w:rPr>
        <w:t xml:space="preserve"> </w:t>
      </w:r>
      <w:r w:rsidR="00AB6F11">
        <w:rPr>
          <w:rFonts w:ascii="Times New Roman" w:hAnsi="Times New Roman" w:cs="Times New Roman"/>
          <w:b/>
          <w:bCs/>
          <w:color w:val="auto"/>
          <w:kern w:val="32"/>
          <w:szCs w:val="24"/>
          <w:lang w:eastAsia="zh-CN"/>
        </w:rPr>
        <w:t>Selecting the Dynamic Mask</w:t>
      </w:r>
      <w:bookmarkEnd w:id="227"/>
      <w:r w:rsidR="00AB6F11">
        <w:rPr>
          <w:rFonts w:ascii="Times New Roman" w:hAnsi="Times New Roman" w:cs="Times New Roman"/>
          <w:b/>
          <w:bCs/>
          <w:color w:val="auto"/>
          <w:kern w:val="32"/>
          <w:szCs w:val="24"/>
          <w:lang w:eastAsia="zh-CN"/>
        </w:rPr>
        <w:t xml:space="preserve"> </w:t>
      </w:r>
    </w:p>
    <w:p w14:paraId="34152C6D" w14:textId="40956B38" w:rsidR="00AB6F11" w:rsidRDefault="004764DB" w:rsidP="00C54796">
      <w:pPr>
        <w:shd w:val="clear" w:color="auto" w:fill="FFFFFF"/>
        <w:spacing w:line="480" w:lineRule="auto"/>
        <w:rPr>
          <w:rFonts w:eastAsia="Times New Roman"/>
          <w:color w:val="222222"/>
        </w:rPr>
      </w:pPr>
      <w:r>
        <w:rPr>
          <w:rFonts w:eastAsia="Times New Roman"/>
          <w:color w:val="222222"/>
        </w:rPr>
        <w:tab/>
        <w:t xml:space="preserve">The dynamic mask was purchased from Vialux.  This specific dynamic mask was selected because of its ability to reflect 365 nm, high intensity UV light.  Each mirror is also optimized to be 10um x 10um enabling </w:t>
      </w:r>
      <w:r w:rsidR="00D6375C">
        <w:rPr>
          <w:rFonts w:eastAsia="Times New Roman"/>
          <w:color w:val="222222"/>
        </w:rPr>
        <w:t>resolution down to 7.5umx7.5um with a 1.5x</w:t>
      </w:r>
      <w:r w:rsidR="001B4BAB">
        <w:rPr>
          <w:rFonts w:eastAsia="Times New Roman"/>
          <w:color w:val="222222"/>
        </w:rPr>
        <w:t xml:space="preserve"> magnification</w:t>
      </w:r>
      <w:r w:rsidR="00D6375C">
        <w:rPr>
          <w:rFonts w:eastAsia="Times New Roman"/>
          <w:color w:val="222222"/>
        </w:rPr>
        <w:t xml:space="preserve"> UV lens. </w:t>
      </w:r>
      <w:r>
        <w:rPr>
          <w:rFonts w:eastAsia="Times New Roman"/>
          <w:color w:val="222222"/>
        </w:rPr>
        <w:t xml:space="preserve"> I expect that the majority of the cost of this product is related to the fact that it is low volume and not actually related to the specific components.  Given that there are a number of other commercial projection based printers on the market, I recommend researching the suppliers of Carbon3D and EnvisionTec to determine if a lower cost solution exists </w:t>
      </w:r>
      <w:r w:rsidR="00D6375C">
        <w:rPr>
          <w:rFonts w:eastAsia="Times New Roman"/>
          <w:color w:val="222222"/>
        </w:rPr>
        <w:t>for future builds</w:t>
      </w:r>
      <w:r>
        <w:rPr>
          <w:rFonts w:eastAsia="Times New Roman"/>
          <w:color w:val="222222"/>
        </w:rPr>
        <w:t xml:space="preserve">.  </w:t>
      </w:r>
    </w:p>
    <w:p w14:paraId="3504E74C" w14:textId="05408D0C" w:rsidR="00AB6F11" w:rsidRPr="00AB6F11" w:rsidRDefault="00EC5C39" w:rsidP="00AB6F11">
      <w:pPr>
        <w:pStyle w:val="Heading2"/>
        <w:spacing w:line="480" w:lineRule="auto"/>
        <w:rPr>
          <w:rFonts w:ascii="Times New Roman" w:hAnsi="Times New Roman" w:cs="Times New Roman"/>
          <w:b/>
          <w:bCs/>
          <w:color w:val="auto"/>
          <w:kern w:val="32"/>
          <w:szCs w:val="24"/>
          <w:lang w:eastAsia="zh-CN"/>
        </w:rPr>
      </w:pPr>
      <w:bookmarkStart w:id="228" w:name="_Toc437011647"/>
      <w:r>
        <w:rPr>
          <w:rFonts w:ascii="Times New Roman" w:hAnsi="Times New Roman" w:cs="Times New Roman"/>
          <w:b/>
          <w:bCs/>
          <w:color w:val="auto"/>
          <w:kern w:val="32"/>
          <w:szCs w:val="24"/>
          <w:lang w:eastAsia="zh-CN"/>
        </w:rPr>
        <w:t>8</w:t>
      </w:r>
      <w:r w:rsidR="00AB6F11" w:rsidRPr="000B423A">
        <w:rPr>
          <w:rFonts w:ascii="Times New Roman" w:hAnsi="Times New Roman" w:cs="Times New Roman"/>
          <w:b/>
          <w:bCs/>
          <w:color w:val="auto"/>
          <w:kern w:val="32"/>
          <w:szCs w:val="24"/>
          <w:lang w:eastAsia="zh-CN"/>
        </w:rPr>
        <w:t>.</w:t>
      </w:r>
      <w:r w:rsidR="00AB6F11">
        <w:rPr>
          <w:rFonts w:ascii="Times New Roman" w:hAnsi="Times New Roman" w:cs="Times New Roman"/>
          <w:b/>
          <w:bCs/>
          <w:color w:val="auto"/>
          <w:kern w:val="32"/>
          <w:szCs w:val="24"/>
          <w:lang w:eastAsia="zh-CN"/>
        </w:rPr>
        <w:t>3.2</w:t>
      </w:r>
      <w:r w:rsidR="00AB6F11" w:rsidRPr="000B423A">
        <w:rPr>
          <w:rFonts w:ascii="Times New Roman" w:hAnsi="Times New Roman" w:cs="Times New Roman"/>
          <w:b/>
          <w:bCs/>
          <w:color w:val="auto"/>
          <w:kern w:val="32"/>
          <w:szCs w:val="24"/>
          <w:lang w:eastAsia="zh-CN"/>
        </w:rPr>
        <w:t xml:space="preserve"> </w:t>
      </w:r>
      <w:r w:rsidR="00AB6F11">
        <w:rPr>
          <w:rFonts w:ascii="Times New Roman" w:hAnsi="Times New Roman" w:cs="Times New Roman"/>
          <w:b/>
          <w:bCs/>
          <w:color w:val="auto"/>
          <w:kern w:val="32"/>
          <w:szCs w:val="24"/>
          <w:lang w:eastAsia="zh-CN"/>
        </w:rPr>
        <w:t>Selecting the UV Lens</w:t>
      </w:r>
      <w:bookmarkEnd w:id="228"/>
    </w:p>
    <w:p w14:paraId="2B562D50" w14:textId="7D98F146" w:rsidR="00AB6F11" w:rsidRDefault="00B477D2" w:rsidP="00C54796">
      <w:pPr>
        <w:shd w:val="clear" w:color="auto" w:fill="FFFFFF"/>
        <w:spacing w:line="480" w:lineRule="auto"/>
        <w:rPr>
          <w:rFonts w:eastAsia="Times New Roman"/>
          <w:color w:val="222222"/>
        </w:rPr>
      </w:pPr>
      <w:r>
        <w:rPr>
          <w:rFonts w:eastAsia="Times New Roman"/>
          <w:color w:val="222222"/>
        </w:rPr>
        <w:tab/>
        <w:t xml:space="preserve">The UV </w:t>
      </w:r>
      <w:r w:rsidR="00237B34">
        <w:rPr>
          <w:rFonts w:eastAsia="Times New Roman"/>
          <w:color w:val="222222"/>
        </w:rPr>
        <w:t>macro</w:t>
      </w:r>
      <w:r>
        <w:rPr>
          <w:rFonts w:eastAsia="Times New Roman"/>
          <w:color w:val="222222"/>
        </w:rPr>
        <w:t xml:space="preserve"> lens (105mm f/4.5 lens) </w:t>
      </w:r>
      <w:r w:rsidR="00D6375C">
        <w:rPr>
          <w:rFonts w:eastAsia="Times New Roman"/>
          <w:color w:val="222222"/>
        </w:rPr>
        <w:t>was purchased from</w:t>
      </w:r>
      <w:r>
        <w:rPr>
          <w:rFonts w:eastAsia="Times New Roman"/>
          <w:color w:val="222222"/>
        </w:rPr>
        <w:t xml:space="preserve"> Jenoptik Optical Systems, Inc.</w:t>
      </w:r>
      <w:r w:rsidR="00D6375C">
        <w:rPr>
          <w:rFonts w:eastAsia="Times New Roman"/>
          <w:color w:val="222222"/>
        </w:rPr>
        <w:t xml:space="preserve"> </w:t>
      </w:r>
      <w:r>
        <w:rPr>
          <w:rFonts w:eastAsia="Times New Roman"/>
          <w:color w:val="222222"/>
        </w:rPr>
        <w:t xml:space="preserve">This lens has a transmission of over 90% for 365nm UV light and a controllable aperture from 4.5 to 32. </w:t>
      </w:r>
      <w:r w:rsidR="00D6375C">
        <w:rPr>
          <w:rFonts w:eastAsia="Times New Roman"/>
          <w:color w:val="222222"/>
        </w:rPr>
        <w:t xml:space="preserve"> </w:t>
      </w:r>
      <w:r w:rsidR="00237B34">
        <w:rPr>
          <w:rFonts w:eastAsia="Times New Roman"/>
          <w:color w:val="222222"/>
        </w:rPr>
        <w:t>This lens cost approximately $5000 and is one of the key cost drivers for a projection stereolithography system.  Sourcing a low cost UV compatible macro lens will be key for developing a</w:t>
      </w:r>
      <w:r w:rsidR="003968BE">
        <w:rPr>
          <w:rFonts w:eastAsia="Times New Roman"/>
          <w:color w:val="222222"/>
        </w:rPr>
        <w:t xml:space="preserve"> future</w:t>
      </w:r>
      <w:r w:rsidR="00237B34">
        <w:rPr>
          <w:rFonts w:eastAsia="Times New Roman"/>
          <w:color w:val="222222"/>
        </w:rPr>
        <w:t xml:space="preserve"> low cost system.  </w:t>
      </w:r>
    </w:p>
    <w:p w14:paraId="1FD9C70F" w14:textId="22DEB681" w:rsidR="00B477D2" w:rsidRDefault="00B477D2" w:rsidP="00C54796">
      <w:pPr>
        <w:shd w:val="clear" w:color="auto" w:fill="FFFFFF"/>
        <w:spacing w:line="480" w:lineRule="auto"/>
        <w:rPr>
          <w:rFonts w:eastAsia="Times New Roman"/>
          <w:color w:val="222222"/>
        </w:rPr>
      </w:pPr>
    </w:p>
    <w:p w14:paraId="516DB0CE" w14:textId="2580D53D" w:rsidR="00AB6F11" w:rsidRPr="00AB6F11" w:rsidRDefault="00EC5C39" w:rsidP="00AB6F11">
      <w:pPr>
        <w:pStyle w:val="Heading2"/>
        <w:spacing w:line="480" w:lineRule="auto"/>
        <w:rPr>
          <w:rFonts w:ascii="Times New Roman" w:hAnsi="Times New Roman" w:cs="Times New Roman"/>
          <w:b/>
          <w:bCs/>
          <w:color w:val="auto"/>
          <w:kern w:val="32"/>
          <w:szCs w:val="24"/>
          <w:lang w:eastAsia="zh-CN"/>
        </w:rPr>
      </w:pPr>
      <w:bookmarkStart w:id="229" w:name="_Toc437011648"/>
      <w:r>
        <w:rPr>
          <w:rFonts w:ascii="Times New Roman" w:hAnsi="Times New Roman" w:cs="Times New Roman"/>
          <w:b/>
          <w:bCs/>
          <w:color w:val="auto"/>
          <w:kern w:val="32"/>
          <w:szCs w:val="24"/>
          <w:lang w:eastAsia="zh-CN"/>
        </w:rPr>
        <w:t>8</w:t>
      </w:r>
      <w:r w:rsidR="00AB6F11" w:rsidRPr="000B423A">
        <w:rPr>
          <w:rFonts w:ascii="Times New Roman" w:hAnsi="Times New Roman" w:cs="Times New Roman"/>
          <w:b/>
          <w:bCs/>
          <w:color w:val="auto"/>
          <w:kern w:val="32"/>
          <w:szCs w:val="24"/>
          <w:lang w:eastAsia="zh-CN"/>
        </w:rPr>
        <w:t>.</w:t>
      </w:r>
      <w:r w:rsidR="00D6375C">
        <w:rPr>
          <w:rFonts w:ascii="Times New Roman" w:hAnsi="Times New Roman" w:cs="Times New Roman"/>
          <w:b/>
          <w:bCs/>
          <w:color w:val="auto"/>
          <w:kern w:val="32"/>
          <w:szCs w:val="24"/>
          <w:lang w:eastAsia="zh-CN"/>
        </w:rPr>
        <w:t>3.3</w:t>
      </w:r>
      <w:r w:rsidR="00AB6F11" w:rsidRPr="000B423A">
        <w:rPr>
          <w:rFonts w:ascii="Times New Roman" w:hAnsi="Times New Roman" w:cs="Times New Roman"/>
          <w:b/>
          <w:bCs/>
          <w:color w:val="auto"/>
          <w:kern w:val="32"/>
          <w:szCs w:val="24"/>
          <w:lang w:eastAsia="zh-CN"/>
        </w:rPr>
        <w:t xml:space="preserve"> </w:t>
      </w:r>
      <w:r w:rsidR="00AB6F11">
        <w:rPr>
          <w:rFonts w:ascii="Times New Roman" w:hAnsi="Times New Roman" w:cs="Times New Roman"/>
          <w:b/>
          <w:bCs/>
          <w:color w:val="auto"/>
          <w:kern w:val="32"/>
          <w:szCs w:val="24"/>
          <w:lang w:eastAsia="zh-CN"/>
        </w:rPr>
        <w:t xml:space="preserve">Selecting the </w:t>
      </w:r>
      <w:r w:rsidR="00275D57">
        <w:rPr>
          <w:rFonts w:ascii="Times New Roman" w:hAnsi="Times New Roman" w:cs="Times New Roman"/>
          <w:b/>
          <w:bCs/>
          <w:color w:val="auto"/>
          <w:kern w:val="32"/>
          <w:szCs w:val="24"/>
          <w:lang w:eastAsia="zh-CN"/>
        </w:rPr>
        <w:t>M</w:t>
      </w:r>
      <w:r w:rsidR="00AB6F11">
        <w:rPr>
          <w:rFonts w:ascii="Times New Roman" w:hAnsi="Times New Roman" w:cs="Times New Roman"/>
          <w:b/>
          <w:bCs/>
          <w:color w:val="auto"/>
          <w:kern w:val="32"/>
          <w:szCs w:val="24"/>
          <w:lang w:eastAsia="zh-CN"/>
        </w:rPr>
        <w:t xml:space="preserve">otorized </w:t>
      </w:r>
      <w:r w:rsidR="00275D57">
        <w:rPr>
          <w:rFonts w:ascii="Times New Roman" w:hAnsi="Times New Roman" w:cs="Times New Roman"/>
          <w:b/>
          <w:bCs/>
          <w:color w:val="auto"/>
          <w:kern w:val="32"/>
          <w:szCs w:val="24"/>
          <w:lang w:eastAsia="zh-CN"/>
        </w:rPr>
        <w:t>S</w:t>
      </w:r>
      <w:r w:rsidR="00AB6F11">
        <w:rPr>
          <w:rFonts w:ascii="Times New Roman" w:hAnsi="Times New Roman" w:cs="Times New Roman"/>
          <w:b/>
          <w:bCs/>
          <w:color w:val="auto"/>
          <w:kern w:val="32"/>
          <w:szCs w:val="24"/>
          <w:lang w:eastAsia="zh-CN"/>
        </w:rPr>
        <w:t>tages</w:t>
      </w:r>
      <w:bookmarkEnd w:id="229"/>
    </w:p>
    <w:p w14:paraId="34FFB91F" w14:textId="51106611" w:rsidR="00AB6F11" w:rsidRDefault="00AB6F11" w:rsidP="00C54796">
      <w:pPr>
        <w:shd w:val="clear" w:color="auto" w:fill="FFFFFF"/>
        <w:spacing w:line="480" w:lineRule="auto"/>
        <w:rPr>
          <w:rFonts w:eastAsia="Times New Roman"/>
          <w:color w:val="222222"/>
        </w:rPr>
      </w:pPr>
      <w:r>
        <w:rPr>
          <w:rFonts w:eastAsia="Times New Roman"/>
          <w:color w:val="222222"/>
        </w:rPr>
        <w:tab/>
        <w:t xml:space="preserve">Five axes motorized stages were purchased from Aerotech.  The X-Y axes base stage enables 100mm by 100 mm motion with 100nm precision.   The large plane of motion (100mm x 100mm) is important because it enables the production of designs that are larger than the projection area.  This motion also enables the user to produce multiple copies of the same design over the same fabrication plane.  However, after building this printer, if a future </w:t>
      </w:r>
      <w:r w:rsidR="0095009A">
        <w:rPr>
          <w:rFonts w:eastAsia="Times New Roman"/>
          <w:color w:val="222222"/>
        </w:rPr>
        <w:t>printer designer</w:t>
      </w:r>
      <w:r>
        <w:rPr>
          <w:rFonts w:eastAsia="Times New Roman"/>
          <w:color w:val="222222"/>
        </w:rPr>
        <w:t xml:space="preserve"> interested in keeping costs low, I highly recommend reducing the complexity down to a single </w:t>
      </w:r>
      <w:r>
        <w:rPr>
          <w:rFonts w:eastAsia="Times New Roman"/>
          <w:color w:val="222222"/>
        </w:rPr>
        <w:lastRenderedPageBreak/>
        <w:t xml:space="preserve">automated Z-axis stage.  A second automated ‘scraping’ stage could be added to remove the design from the top platform after the design is fabricated – this would enable the autonomous production of hundreds or thousands of similar designs without human interaction with the printer. </w:t>
      </w:r>
      <w:r w:rsidR="0095009A">
        <w:rPr>
          <w:rFonts w:eastAsia="Times New Roman"/>
          <w:color w:val="222222"/>
        </w:rPr>
        <w:t>Our</w:t>
      </w:r>
      <w:r w:rsidR="00237B34">
        <w:rPr>
          <w:rFonts w:eastAsia="Times New Roman"/>
          <w:color w:val="222222"/>
        </w:rPr>
        <w:t xml:space="preserve"> group is working to develop</w:t>
      </w:r>
      <w:r w:rsidR="00EC12B2">
        <w:rPr>
          <w:rFonts w:eastAsia="Times New Roman"/>
          <w:color w:val="222222"/>
        </w:rPr>
        <w:t xml:space="preserve"> the first CLIP printer wi</w:t>
      </w:r>
      <w:r w:rsidR="00275D57">
        <w:rPr>
          <w:rFonts w:eastAsia="Times New Roman"/>
          <w:color w:val="222222"/>
        </w:rPr>
        <w:t>th stepping</w:t>
      </w:r>
      <w:r w:rsidR="00237B34">
        <w:rPr>
          <w:rFonts w:eastAsia="Times New Roman"/>
          <w:color w:val="222222"/>
        </w:rPr>
        <w:t xml:space="preserve"> and </w:t>
      </w:r>
      <w:r w:rsidR="00275D57">
        <w:rPr>
          <w:rFonts w:eastAsia="Times New Roman"/>
          <w:color w:val="222222"/>
        </w:rPr>
        <w:t>the first CLIP</w:t>
      </w:r>
      <w:r w:rsidR="00EC12B2">
        <w:rPr>
          <w:rFonts w:eastAsia="Times New Roman"/>
          <w:color w:val="222222"/>
        </w:rPr>
        <w:t xml:space="preserve"> printer with an automated system to remove parts after fabrication.  </w:t>
      </w:r>
    </w:p>
    <w:p w14:paraId="52F064D4" w14:textId="6097CA91" w:rsidR="00D6375C" w:rsidRPr="00AB6F11" w:rsidRDefault="00EC5C39" w:rsidP="00D6375C">
      <w:pPr>
        <w:pStyle w:val="Heading2"/>
        <w:spacing w:line="480" w:lineRule="auto"/>
        <w:rPr>
          <w:rFonts w:ascii="Times New Roman" w:hAnsi="Times New Roman" w:cs="Times New Roman"/>
          <w:b/>
          <w:bCs/>
          <w:color w:val="auto"/>
          <w:kern w:val="32"/>
          <w:szCs w:val="24"/>
          <w:lang w:eastAsia="zh-CN"/>
        </w:rPr>
      </w:pPr>
      <w:bookmarkStart w:id="230" w:name="_Toc437011649"/>
      <w:r>
        <w:rPr>
          <w:rFonts w:ascii="Times New Roman" w:hAnsi="Times New Roman" w:cs="Times New Roman"/>
          <w:b/>
          <w:bCs/>
          <w:color w:val="auto"/>
          <w:kern w:val="32"/>
          <w:szCs w:val="24"/>
          <w:lang w:eastAsia="zh-CN"/>
        </w:rPr>
        <w:t>8</w:t>
      </w:r>
      <w:r w:rsidR="00D6375C" w:rsidRPr="000B423A">
        <w:rPr>
          <w:rFonts w:ascii="Times New Roman" w:hAnsi="Times New Roman" w:cs="Times New Roman"/>
          <w:b/>
          <w:bCs/>
          <w:color w:val="auto"/>
          <w:kern w:val="32"/>
          <w:szCs w:val="24"/>
          <w:lang w:eastAsia="zh-CN"/>
        </w:rPr>
        <w:t>.</w:t>
      </w:r>
      <w:r w:rsidR="00186C69">
        <w:rPr>
          <w:rFonts w:ascii="Times New Roman" w:hAnsi="Times New Roman" w:cs="Times New Roman"/>
          <w:b/>
          <w:bCs/>
          <w:color w:val="auto"/>
          <w:kern w:val="32"/>
          <w:szCs w:val="24"/>
          <w:lang w:eastAsia="zh-CN"/>
        </w:rPr>
        <w:t>3.4</w:t>
      </w:r>
      <w:r w:rsidR="00D6375C" w:rsidRPr="000B423A">
        <w:rPr>
          <w:rFonts w:ascii="Times New Roman" w:hAnsi="Times New Roman" w:cs="Times New Roman"/>
          <w:b/>
          <w:bCs/>
          <w:color w:val="auto"/>
          <w:kern w:val="32"/>
          <w:szCs w:val="24"/>
          <w:lang w:eastAsia="zh-CN"/>
        </w:rPr>
        <w:t xml:space="preserve"> </w:t>
      </w:r>
      <w:r w:rsidR="00275D57">
        <w:rPr>
          <w:rFonts w:ascii="Times New Roman" w:hAnsi="Times New Roman" w:cs="Times New Roman"/>
          <w:b/>
          <w:bCs/>
          <w:color w:val="auto"/>
          <w:kern w:val="32"/>
          <w:szCs w:val="24"/>
          <w:lang w:eastAsia="zh-CN"/>
        </w:rPr>
        <w:t>Selecting the O</w:t>
      </w:r>
      <w:r w:rsidR="00D6375C">
        <w:rPr>
          <w:rFonts w:ascii="Times New Roman" w:hAnsi="Times New Roman" w:cs="Times New Roman"/>
          <w:b/>
          <w:bCs/>
          <w:color w:val="auto"/>
          <w:kern w:val="32"/>
          <w:szCs w:val="24"/>
          <w:lang w:eastAsia="zh-CN"/>
        </w:rPr>
        <w:t xml:space="preserve">xygen </w:t>
      </w:r>
      <w:r w:rsidR="00275D57">
        <w:rPr>
          <w:rFonts w:ascii="Times New Roman" w:hAnsi="Times New Roman" w:cs="Times New Roman"/>
          <w:b/>
          <w:bCs/>
          <w:color w:val="auto"/>
          <w:kern w:val="32"/>
          <w:szCs w:val="24"/>
          <w:lang w:eastAsia="zh-CN"/>
        </w:rPr>
        <w:t>P</w:t>
      </w:r>
      <w:r w:rsidR="006F2B7C">
        <w:rPr>
          <w:rFonts w:ascii="Times New Roman" w:hAnsi="Times New Roman" w:cs="Times New Roman"/>
          <w:b/>
          <w:bCs/>
          <w:color w:val="auto"/>
          <w:kern w:val="32"/>
          <w:szCs w:val="24"/>
          <w:lang w:eastAsia="zh-CN"/>
        </w:rPr>
        <w:t>ermeable</w:t>
      </w:r>
      <w:r w:rsidR="00D6375C">
        <w:rPr>
          <w:rFonts w:ascii="Times New Roman" w:hAnsi="Times New Roman" w:cs="Times New Roman"/>
          <w:b/>
          <w:bCs/>
          <w:color w:val="auto"/>
          <w:kern w:val="32"/>
          <w:szCs w:val="24"/>
          <w:lang w:eastAsia="zh-CN"/>
        </w:rPr>
        <w:t xml:space="preserve"> </w:t>
      </w:r>
      <w:r w:rsidR="00275D57">
        <w:rPr>
          <w:rFonts w:ascii="Times New Roman" w:hAnsi="Times New Roman" w:cs="Times New Roman"/>
          <w:b/>
          <w:bCs/>
          <w:color w:val="auto"/>
          <w:kern w:val="32"/>
          <w:szCs w:val="24"/>
          <w:lang w:eastAsia="zh-CN"/>
        </w:rPr>
        <w:t>T</w:t>
      </w:r>
      <w:r w:rsidR="00D6375C">
        <w:rPr>
          <w:rFonts w:ascii="Times New Roman" w:hAnsi="Times New Roman" w:cs="Times New Roman"/>
          <w:b/>
          <w:bCs/>
          <w:color w:val="auto"/>
          <w:kern w:val="32"/>
          <w:szCs w:val="24"/>
          <w:lang w:eastAsia="zh-CN"/>
        </w:rPr>
        <w:t xml:space="preserve">ransparent </w:t>
      </w:r>
      <w:r w:rsidR="00275D57">
        <w:rPr>
          <w:rFonts w:ascii="Times New Roman" w:hAnsi="Times New Roman" w:cs="Times New Roman"/>
          <w:b/>
          <w:bCs/>
          <w:color w:val="auto"/>
          <w:kern w:val="32"/>
          <w:szCs w:val="24"/>
          <w:lang w:eastAsia="zh-CN"/>
        </w:rPr>
        <w:t>T</w:t>
      </w:r>
      <w:r w:rsidR="00D6375C">
        <w:rPr>
          <w:rFonts w:ascii="Times New Roman" w:hAnsi="Times New Roman" w:cs="Times New Roman"/>
          <w:b/>
          <w:bCs/>
          <w:color w:val="auto"/>
          <w:kern w:val="32"/>
          <w:szCs w:val="24"/>
          <w:lang w:eastAsia="zh-CN"/>
        </w:rPr>
        <w:t xml:space="preserve">hin </w:t>
      </w:r>
      <w:r w:rsidR="00275D57">
        <w:rPr>
          <w:rFonts w:ascii="Times New Roman" w:hAnsi="Times New Roman" w:cs="Times New Roman"/>
          <w:b/>
          <w:bCs/>
          <w:color w:val="auto"/>
          <w:kern w:val="32"/>
          <w:szCs w:val="24"/>
          <w:lang w:eastAsia="zh-CN"/>
        </w:rPr>
        <w:t>F</w:t>
      </w:r>
      <w:r w:rsidR="00D6375C">
        <w:rPr>
          <w:rFonts w:ascii="Times New Roman" w:hAnsi="Times New Roman" w:cs="Times New Roman"/>
          <w:b/>
          <w:bCs/>
          <w:color w:val="auto"/>
          <w:kern w:val="32"/>
          <w:szCs w:val="24"/>
          <w:lang w:eastAsia="zh-CN"/>
        </w:rPr>
        <w:t>ilm</w:t>
      </w:r>
      <w:bookmarkEnd w:id="230"/>
    </w:p>
    <w:p w14:paraId="24151621" w14:textId="4209A679" w:rsidR="00AB6F11" w:rsidRDefault="00D6375C" w:rsidP="00C54796">
      <w:pPr>
        <w:shd w:val="clear" w:color="auto" w:fill="FFFFFF"/>
        <w:spacing w:line="480" w:lineRule="auto"/>
        <w:rPr>
          <w:rFonts w:eastAsia="Times New Roman"/>
          <w:color w:val="222222"/>
        </w:rPr>
      </w:pPr>
      <w:r>
        <w:rPr>
          <w:rFonts w:eastAsia="Times New Roman"/>
          <w:color w:val="222222"/>
        </w:rPr>
        <w:tab/>
        <w:t>The oxygen permissible transparent thin films AF2400 were purchased from</w:t>
      </w:r>
      <w:r w:rsidR="00DD5020">
        <w:rPr>
          <w:rFonts w:eastAsia="Times New Roman"/>
          <w:color w:val="222222"/>
        </w:rPr>
        <w:t xml:space="preserve"> Biogeneral (</w:t>
      </w:r>
      <w:hyperlink r:id="rId84" w:history="1">
        <w:r w:rsidR="00DD5020" w:rsidRPr="005A6C6B">
          <w:rPr>
            <w:rStyle w:val="Hyperlink"/>
            <w:rFonts w:eastAsia="Times New Roman"/>
          </w:rPr>
          <w:t>http://biogeneral.com/</w:t>
        </w:r>
      </w:hyperlink>
      <w:r w:rsidR="006F2B7C">
        <w:rPr>
          <w:rFonts w:eastAsia="Times New Roman"/>
          <w:color w:val="222222"/>
        </w:rPr>
        <w:t xml:space="preserve">) located at 9925 Mesa Rim Road San Diego CA.  I wanted to provide the specifics for this product, because the Teflon AF 2400 film is a critical piece of the design.  This film is rigid, transparent and oxygen permeable which makes it the perfect candidate for the bottom of a resin bath.  </w:t>
      </w:r>
      <w:r w:rsidR="00186C69">
        <w:rPr>
          <w:rFonts w:eastAsia="Times New Roman"/>
          <w:color w:val="222222"/>
        </w:rPr>
        <w:t xml:space="preserve">Biogeneral currently sells three different thicknesses of this film, an 88um thick film, a 66um thick film and a new 47um thick film.  </w:t>
      </w:r>
      <w:r w:rsidR="006F2B7C">
        <w:rPr>
          <w:rFonts w:eastAsia="Times New Roman"/>
          <w:color w:val="222222"/>
        </w:rPr>
        <w:t>The rest of the resin bath that housed these films was printed on a Makerbot Replicator 2 3D fused deposition-modeling (FDM) printer.  To seal those baths, they were coated in one layer of fast drying polyurethane</w:t>
      </w:r>
      <w:r w:rsidR="00424447">
        <w:rPr>
          <w:rFonts w:eastAsia="Times New Roman"/>
          <w:color w:val="222222"/>
        </w:rPr>
        <w:t xml:space="preserve"> purchased from Home Depot.  The Makerbot R</w:t>
      </w:r>
      <w:r w:rsidR="006F2B7C">
        <w:rPr>
          <w:rFonts w:eastAsia="Times New Roman"/>
          <w:color w:val="222222"/>
        </w:rPr>
        <w:t xml:space="preserve">eplicator was used for simplicity and the ability to quickly modify designs for alignment.  I strongly recommend other, more precise methods for the final production resin bath.  </w:t>
      </w:r>
    </w:p>
    <w:p w14:paraId="59D7720A" w14:textId="3967900D" w:rsidR="00186C69" w:rsidRPr="00AB6F11" w:rsidRDefault="00186C69" w:rsidP="00186C69">
      <w:pPr>
        <w:pStyle w:val="Heading2"/>
        <w:spacing w:line="480" w:lineRule="auto"/>
        <w:rPr>
          <w:rFonts w:ascii="Times New Roman" w:hAnsi="Times New Roman" w:cs="Times New Roman"/>
          <w:b/>
          <w:bCs/>
          <w:color w:val="auto"/>
          <w:kern w:val="32"/>
          <w:szCs w:val="24"/>
          <w:lang w:eastAsia="zh-CN"/>
        </w:rPr>
      </w:pPr>
      <w:bookmarkStart w:id="231" w:name="_Toc437011650"/>
      <w:r>
        <w:rPr>
          <w:rFonts w:ascii="Times New Roman" w:hAnsi="Times New Roman" w:cs="Times New Roman"/>
          <w:b/>
          <w:bCs/>
          <w:color w:val="auto"/>
          <w:kern w:val="32"/>
          <w:szCs w:val="24"/>
          <w:lang w:eastAsia="zh-CN"/>
        </w:rPr>
        <w:t>8</w:t>
      </w:r>
      <w:r w:rsidRPr="000B423A">
        <w:rPr>
          <w:rFonts w:ascii="Times New Roman" w:hAnsi="Times New Roman" w:cs="Times New Roman"/>
          <w:b/>
          <w:bCs/>
          <w:color w:val="auto"/>
          <w:kern w:val="32"/>
          <w:szCs w:val="24"/>
          <w:lang w:eastAsia="zh-CN"/>
        </w:rPr>
        <w:t>.</w:t>
      </w:r>
      <w:r>
        <w:rPr>
          <w:rFonts w:ascii="Times New Roman" w:hAnsi="Times New Roman" w:cs="Times New Roman"/>
          <w:b/>
          <w:bCs/>
          <w:color w:val="auto"/>
          <w:kern w:val="32"/>
          <w:szCs w:val="24"/>
          <w:lang w:eastAsia="zh-CN"/>
        </w:rPr>
        <w:t>3.5</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Selecting UV Mirror</w:t>
      </w:r>
      <w:bookmarkEnd w:id="231"/>
    </w:p>
    <w:p w14:paraId="48499541" w14:textId="2C59CF9B" w:rsidR="00C072B5" w:rsidRDefault="00186C69" w:rsidP="00C072B5">
      <w:pPr>
        <w:shd w:val="clear" w:color="auto" w:fill="FFFFFF"/>
        <w:spacing w:line="480" w:lineRule="auto"/>
        <w:rPr>
          <w:rFonts w:eastAsia="Times New Roman"/>
          <w:color w:val="222222"/>
        </w:rPr>
      </w:pPr>
      <w:r>
        <w:rPr>
          <w:rFonts w:eastAsia="Times New Roman"/>
          <w:color w:val="222222"/>
        </w:rPr>
        <w:t xml:space="preserve">The UV mirror was purchased from Thorlabs. </w:t>
      </w:r>
      <w:r w:rsidR="00AF5B85">
        <w:rPr>
          <w:rFonts w:eastAsia="Times New Roman"/>
          <w:color w:val="222222"/>
        </w:rPr>
        <w:t xml:space="preserve">This UV mirror is placed just after the focusing lens and just before the liquid resin bath in the printer setup. </w:t>
      </w:r>
      <w:r w:rsidR="00CC53A6">
        <w:rPr>
          <w:rFonts w:eastAsia="Times New Roman"/>
          <w:color w:val="222222"/>
        </w:rPr>
        <w:t>The specific UV mirror we chose</w:t>
      </w:r>
      <w:r w:rsidR="00C072B5">
        <w:rPr>
          <w:rFonts w:eastAsia="Times New Roman"/>
          <w:color w:val="222222"/>
        </w:rPr>
        <w:t xml:space="preserve"> was the BBE2-E02 -2’’ Broadband Dielectric Elliptical Mirror 400-750 nm.  That mirror was chosen because the original plan of the printer was to make it compatible with multiple UV LED light sources over a broad range. However, it may end out being more beneficial to switch to the </w:t>
      </w:r>
      <w:r w:rsidR="00CC53A6">
        <w:rPr>
          <w:rFonts w:eastAsia="Times New Roman"/>
          <w:color w:val="222222"/>
        </w:rPr>
        <w:t xml:space="preserve"> </w:t>
      </w:r>
      <w:r w:rsidR="0035287D">
        <w:rPr>
          <w:rFonts w:eastAsia="Times New Roman"/>
          <w:color w:val="222222"/>
        </w:rPr>
        <w:lastRenderedPageBreak/>
        <w:t xml:space="preserve">The BB2-E01-O2’’ Broadband Dielectric Mirror </w:t>
      </w:r>
      <w:r w:rsidR="00C072B5">
        <w:rPr>
          <w:rFonts w:eastAsia="Times New Roman"/>
          <w:color w:val="222222"/>
        </w:rPr>
        <w:t xml:space="preserve">to more optimally reflect 365nm UV light.  The reflectance curves for both UV mirrors are displayed in </w:t>
      </w:r>
      <w:r w:rsidR="00C072B5">
        <w:rPr>
          <w:rFonts w:eastAsia="Times New Roman"/>
          <w:color w:val="222222"/>
        </w:rPr>
        <w:fldChar w:fldCharType="begin"/>
      </w:r>
      <w:r w:rsidR="00C072B5">
        <w:rPr>
          <w:rFonts w:eastAsia="Times New Roman"/>
          <w:color w:val="222222"/>
        </w:rPr>
        <w:instrText xml:space="preserve"> REF _Ref433731976 \h </w:instrText>
      </w:r>
      <w:r w:rsidR="00C072B5">
        <w:rPr>
          <w:rFonts w:eastAsia="Times New Roman"/>
          <w:color w:val="222222"/>
        </w:rPr>
      </w:r>
      <w:r w:rsidR="00C072B5">
        <w:rPr>
          <w:rFonts w:eastAsia="Times New Roman"/>
          <w:color w:val="222222"/>
        </w:rPr>
        <w:fldChar w:fldCharType="separate"/>
      </w:r>
      <w:r w:rsidR="00F028A4" w:rsidRPr="0035287D">
        <w:t xml:space="preserve">Figure </w:t>
      </w:r>
      <w:r w:rsidR="00F028A4">
        <w:rPr>
          <w:noProof/>
        </w:rPr>
        <w:t>45</w:t>
      </w:r>
      <w:r w:rsidR="00C072B5">
        <w:rPr>
          <w:rFonts w:eastAsia="Times New Roman"/>
          <w:color w:val="222222"/>
        </w:rPr>
        <w:fldChar w:fldCharType="end"/>
      </w:r>
      <w:r w:rsidR="00C072B5">
        <w:rPr>
          <w:rFonts w:eastAsia="Times New Roman"/>
          <w:color w:val="222222"/>
        </w:rPr>
        <w:t xml:space="preserve">. </w:t>
      </w:r>
    </w:p>
    <w:p w14:paraId="5627D8D3" w14:textId="49EFCC02" w:rsidR="0035287D" w:rsidRDefault="0035287D" w:rsidP="00C072B5">
      <w:pPr>
        <w:shd w:val="clear" w:color="auto" w:fill="FFFFFF"/>
        <w:spacing w:line="480" w:lineRule="auto"/>
        <w:rPr>
          <w:rFonts w:eastAsia="Times New Roman"/>
          <w:color w:val="222222"/>
        </w:rPr>
      </w:pPr>
      <w:r w:rsidRPr="0035287D">
        <w:rPr>
          <w:rFonts w:eastAsia="Times New Roman"/>
          <w:noProof/>
          <w:color w:val="222222"/>
        </w:rPr>
        <w:drawing>
          <wp:inline distT="0" distB="0" distL="0" distR="0" wp14:anchorId="08C87DD2" wp14:editId="5AB20E34">
            <wp:extent cx="5309235" cy="1797539"/>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314234" cy="1799231"/>
                    </a:xfrm>
                    <a:prstGeom prst="rect">
                      <a:avLst/>
                    </a:prstGeom>
                  </pic:spPr>
                </pic:pic>
              </a:graphicData>
            </a:graphic>
          </wp:inline>
        </w:drawing>
      </w:r>
    </w:p>
    <w:p w14:paraId="7BD7CBBC" w14:textId="5934B1D8" w:rsidR="0035287D" w:rsidRDefault="0035287D" w:rsidP="0035287D">
      <w:bookmarkStart w:id="232" w:name="_Ref433731976"/>
      <w:bookmarkStart w:id="233" w:name="_Toc308026268"/>
      <w:r w:rsidRPr="0035287D">
        <w:t xml:space="preserve">Figure </w:t>
      </w:r>
      <w:fldSimple w:instr=" SEQ Figure \* ARABIC ">
        <w:r w:rsidR="00F028A4">
          <w:rPr>
            <w:noProof/>
          </w:rPr>
          <w:t>45</w:t>
        </w:r>
      </w:fldSimple>
      <w:bookmarkEnd w:id="232"/>
      <w:r w:rsidRPr="0035287D">
        <w:t>. Broadband reflection specrum for the BB2-E01-02’’ Broadband Dielectric Mirror.</w:t>
      </w:r>
      <w:bookmarkEnd w:id="233"/>
    </w:p>
    <w:p w14:paraId="55979CC2" w14:textId="77777777" w:rsidR="0035287D" w:rsidRDefault="0035287D" w:rsidP="0035287D"/>
    <w:p w14:paraId="7EB39D9B" w14:textId="260A0A67" w:rsidR="0035287D" w:rsidRDefault="0035287D" w:rsidP="00275D57">
      <w:pPr>
        <w:spacing w:line="480" w:lineRule="auto"/>
        <w:ind w:firstLine="720"/>
      </w:pPr>
      <w:r>
        <w:t xml:space="preserve">To verify the </w:t>
      </w:r>
      <w:r w:rsidR="00620CE2">
        <w:t xml:space="preserve">true </w:t>
      </w:r>
      <w:r>
        <w:t>reflection percentage using our specific 365 nm light source</w:t>
      </w:r>
      <w:r w:rsidR="00275D57">
        <w:t>,</w:t>
      </w:r>
      <w:r>
        <w:t xml:space="preserve"> </w:t>
      </w:r>
      <w:r w:rsidR="00275D57">
        <w:t>a</w:t>
      </w:r>
      <w:r>
        <w:t xml:space="preserve"> test was run with the UV source placed 10 cm from the detector.  A second test was performed where the light reflected off the UV mirror, again 10cm from the detector.  From this test we confirmed that the reflection </w:t>
      </w:r>
      <w:r w:rsidR="00AF5B85">
        <w:t>of 365nm UV was</w:t>
      </w:r>
      <w:r>
        <w:t xml:space="preserve"> </w:t>
      </w:r>
      <w:r w:rsidR="00AF5B85">
        <w:t xml:space="preserve">nearly 100% +/- 5% error related to the rough placement of the detector. </w:t>
      </w:r>
      <w:r>
        <w:t xml:space="preserve"> </w:t>
      </w:r>
    </w:p>
    <w:p w14:paraId="104230DC" w14:textId="77777777" w:rsidR="0035287D" w:rsidRPr="0035287D" w:rsidRDefault="0035287D" w:rsidP="0035287D"/>
    <w:p w14:paraId="32BCE71A" w14:textId="65400B99" w:rsidR="00C134A7" w:rsidRPr="00AB6F11" w:rsidRDefault="00C134A7" w:rsidP="00C134A7">
      <w:pPr>
        <w:pStyle w:val="Heading2"/>
        <w:spacing w:line="480" w:lineRule="auto"/>
        <w:rPr>
          <w:rFonts w:ascii="Times New Roman" w:hAnsi="Times New Roman" w:cs="Times New Roman"/>
          <w:b/>
          <w:bCs/>
          <w:color w:val="auto"/>
          <w:kern w:val="32"/>
          <w:szCs w:val="24"/>
          <w:lang w:eastAsia="zh-CN"/>
        </w:rPr>
      </w:pPr>
      <w:bookmarkStart w:id="234" w:name="_Toc437011651"/>
      <w:r>
        <w:rPr>
          <w:rFonts w:ascii="Times New Roman" w:hAnsi="Times New Roman" w:cs="Times New Roman"/>
          <w:b/>
          <w:bCs/>
          <w:color w:val="auto"/>
          <w:kern w:val="32"/>
          <w:szCs w:val="24"/>
          <w:lang w:eastAsia="zh-CN"/>
        </w:rPr>
        <w:t>8</w:t>
      </w:r>
      <w:r w:rsidRPr="000B423A">
        <w:rPr>
          <w:rFonts w:ascii="Times New Roman" w:hAnsi="Times New Roman" w:cs="Times New Roman"/>
          <w:b/>
          <w:bCs/>
          <w:color w:val="auto"/>
          <w:kern w:val="32"/>
          <w:szCs w:val="24"/>
          <w:lang w:eastAsia="zh-CN"/>
        </w:rPr>
        <w:t>.</w:t>
      </w:r>
      <w:r>
        <w:rPr>
          <w:rFonts w:ascii="Times New Roman" w:hAnsi="Times New Roman" w:cs="Times New Roman"/>
          <w:b/>
          <w:bCs/>
          <w:color w:val="auto"/>
          <w:kern w:val="32"/>
          <w:szCs w:val="24"/>
          <w:lang w:eastAsia="zh-CN"/>
        </w:rPr>
        <w:t>3.5</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 xml:space="preserve">Selecting a </w:t>
      </w:r>
      <w:r w:rsidR="00275D57">
        <w:rPr>
          <w:rFonts w:ascii="Times New Roman" w:hAnsi="Times New Roman" w:cs="Times New Roman"/>
          <w:b/>
          <w:bCs/>
          <w:color w:val="auto"/>
          <w:kern w:val="32"/>
          <w:szCs w:val="24"/>
          <w:lang w:eastAsia="zh-CN"/>
        </w:rPr>
        <w:t>B</w:t>
      </w:r>
      <w:r>
        <w:rPr>
          <w:rFonts w:ascii="Times New Roman" w:hAnsi="Times New Roman" w:cs="Times New Roman"/>
          <w:b/>
          <w:bCs/>
          <w:color w:val="auto"/>
          <w:kern w:val="32"/>
          <w:szCs w:val="24"/>
          <w:lang w:eastAsia="zh-CN"/>
        </w:rPr>
        <w:t>eamsplitte</w:t>
      </w:r>
      <w:r w:rsidR="00275D57">
        <w:rPr>
          <w:rFonts w:ascii="Times New Roman" w:hAnsi="Times New Roman" w:cs="Times New Roman"/>
          <w:b/>
          <w:bCs/>
          <w:color w:val="auto"/>
          <w:kern w:val="32"/>
          <w:szCs w:val="24"/>
          <w:lang w:eastAsia="zh-CN"/>
        </w:rPr>
        <w:t>r</w:t>
      </w:r>
      <w:bookmarkEnd w:id="234"/>
    </w:p>
    <w:p w14:paraId="752A86C9" w14:textId="797161D4" w:rsidR="00C134A7" w:rsidRDefault="00C134A7" w:rsidP="00C54796">
      <w:pPr>
        <w:shd w:val="clear" w:color="auto" w:fill="FFFFFF"/>
        <w:spacing w:line="480" w:lineRule="auto"/>
        <w:rPr>
          <w:rFonts w:eastAsia="Times New Roman"/>
          <w:color w:val="222222"/>
        </w:rPr>
      </w:pPr>
      <w:r>
        <w:rPr>
          <w:rFonts w:eastAsia="Times New Roman"/>
          <w:color w:val="222222"/>
        </w:rPr>
        <w:t xml:space="preserve">Transmission and reflection curves for BP208 pellicle beamsplitter selected for our build are displayed </w:t>
      </w:r>
      <w:r w:rsidR="008D3868">
        <w:rPr>
          <w:rFonts w:eastAsia="Times New Roman"/>
          <w:color w:val="222222"/>
        </w:rPr>
        <w:t xml:space="preserve">in </w:t>
      </w:r>
      <w:r w:rsidR="008D3868">
        <w:rPr>
          <w:rFonts w:eastAsia="Times New Roman"/>
          <w:color w:val="222222"/>
        </w:rPr>
        <w:fldChar w:fldCharType="begin"/>
      </w:r>
      <w:r w:rsidR="008D3868">
        <w:rPr>
          <w:rFonts w:eastAsia="Times New Roman"/>
          <w:color w:val="222222"/>
        </w:rPr>
        <w:instrText xml:space="preserve"> REF _Ref433544657 \h </w:instrText>
      </w:r>
      <w:r w:rsidR="008D3868">
        <w:rPr>
          <w:rFonts w:eastAsia="Times New Roman"/>
          <w:color w:val="222222"/>
        </w:rPr>
      </w:r>
      <w:r w:rsidR="008D3868">
        <w:rPr>
          <w:rFonts w:eastAsia="Times New Roman"/>
          <w:color w:val="222222"/>
        </w:rPr>
        <w:fldChar w:fldCharType="separate"/>
      </w:r>
      <w:r w:rsidR="00F028A4" w:rsidRPr="000655E9">
        <w:t xml:space="preserve">Figure </w:t>
      </w:r>
      <w:r w:rsidR="00F028A4">
        <w:rPr>
          <w:noProof/>
        </w:rPr>
        <w:t>46</w:t>
      </w:r>
      <w:r w:rsidR="008D3868">
        <w:rPr>
          <w:rFonts w:eastAsia="Times New Roman"/>
          <w:color w:val="222222"/>
        </w:rPr>
        <w:fldChar w:fldCharType="end"/>
      </w:r>
      <w:r>
        <w:rPr>
          <w:rFonts w:eastAsia="Times New Roman"/>
          <w:color w:val="222222"/>
        </w:rPr>
        <w:t xml:space="preserve">.  The beamsplitter is required to give the user a view of the focused pattern on the fabrication plane.  This allows the user to ensure that the printer is focused correctly before beginning a new print.  </w:t>
      </w:r>
      <w:r w:rsidR="00CF47F8">
        <w:rPr>
          <w:rFonts w:eastAsia="Times New Roman"/>
          <w:color w:val="222222"/>
        </w:rPr>
        <w:t>Once the machine is properly aligned,</w:t>
      </w:r>
      <w:r>
        <w:rPr>
          <w:rFonts w:eastAsia="Times New Roman"/>
          <w:color w:val="222222"/>
        </w:rPr>
        <w:t xml:space="preserve"> </w:t>
      </w:r>
      <w:r w:rsidR="00275D57">
        <w:rPr>
          <w:rFonts w:eastAsia="Times New Roman"/>
          <w:color w:val="222222"/>
        </w:rPr>
        <w:t>imaging</w:t>
      </w:r>
      <w:r>
        <w:rPr>
          <w:rFonts w:eastAsia="Times New Roman"/>
          <w:color w:val="222222"/>
        </w:rPr>
        <w:t xml:space="preserve"> </w:t>
      </w:r>
      <w:r w:rsidR="00CF47F8">
        <w:rPr>
          <w:rFonts w:eastAsia="Times New Roman"/>
          <w:color w:val="222222"/>
        </w:rPr>
        <w:t>should not</w:t>
      </w:r>
      <w:r>
        <w:rPr>
          <w:rFonts w:eastAsia="Times New Roman"/>
          <w:color w:val="222222"/>
        </w:rPr>
        <w:t xml:space="preserve"> be required</w:t>
      </w:r>
      <w:r w:rsidR="00CF47F8">
        <w:rPr>
          <w:rFonts w:eastAsia="Times New Roman"/>
          <w:color w:val="222222"/>
        </w:rPr>
        <w:t xml:space="preserve"> prior to each print</w:t>
      </w:r>
      <w:r>
        <w:rPr>
          <w:rFonts w:eastAsia="Times New Roman"/>
          <w:color w:val="222222"/>
        </w:rPr>
        <w:t xml:space="preserve">, but for </w:t>
      </w:r>
      <w:r w:rsidR="00CF47F8">
        <w:rPr>
          <w:rFonts w:eastAsia="Times New Roman"/>
          <w:color w:val="222222"/>
        </w:rPr>
        <w:t xml:space="preserve">the first alignment, proper imaging is critical. </w:t>
      </w:r>
    </w:p>
    <w:p w14:paraId="3BB39286" w14:textId="77777777" w:rsidR="00C134A7" w:rsidRDefault="00C134A7" w:rsidP="00C54796">
      <w:pPr>
        <w:shd w:val="clear" w:color="auto" w:fill="FFFFFF"/>
        <w:spacing w:line="480" w:lineRule="auto"/>
        <w:rPr>
          <w:rFonts w:eastAsia="Times New Roman"/>
          <w:color w:val="222222"/>
        </w:rPr>
      </w:pPr>
    </w:p>
    <w:p w14:paraId="2EAA2121" w14:textId="41105F2F" w:rsidR="00C134A7" w:rsidRDefault="00C134A7" w:rsidP="00C54796">
      <w:pPr>
        <w:shd w:val="clear" w:color="auto" w:fill="FFFFFF"/>
        <w:spacing w:line="480" w:lineRule="auto"/>
        <w:rPr>
          <w:rFonts w:eastAsia="Times New Roman"/>
          <w:color w:val="222222"/>
        </w:rPr>
      </w:pPr>
      <w:r w:rsidRPr="00C134A7">
        <w:rPr>
          <w:rFonts w:eastAsia="Times New Roman"/>
          <w:noProof/>
          <w:color w:val="222222"/>
        </w:rPr>
        <w:lastRenderedPageBreak/>
        <w:drawing>
          <wp:inline distT="0" distB="0" distL="0" distR="0" wp14:anchorId="7113799D" wp14:editId="4CD3AFCC">
            <wp:extent cx="2566035" cy="1352103"/>
            <wp:effectExtent l="0" t="0" r="0" b="0"/>
            <wp:docPr id="21530" name="Picture 2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568392" cy="1353345"/>
                    </a:xfrm>
                    <a:prstGeom prst="rect">
                      <a:avLst/>
                    </a:prstGeom>
                  </pic:spPr>
                </pic:pic>
              </a:graphicData>
            </a:graphic>
          </wp:inline>
        </w:drawing>
      </w:r>
      <w:r w:rsidR="00A8044B">
        <w:rPr>
          <w:rFonts w:eastAsia="Times New Roman"/>
          <w:color w:val="222222"/>
        </w:rPr>
        <w:t xml:space="preserve"> </w:t>
      </w:r>
      <w:r w:rsidR="00A8044B" w:rsidRPr="00A8044B">
        <w:rPr>
          <w:rFonts w:eastAsia="Times New Roman"/>
          <w:noProof/>
          <w:color w:val="222222"/>
        </w:rPr>
        <w:drawing>
          <wp:inline distT="0" distB="0" distL="0" distR="0" wp14:anchorId="2A875072" wp14:editId="13C9C941">
            <wp:extent cx="2794635" cy="1472558"/>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800980" cy="1475901"/>
                    </a:xfrm>
                    <a:prstGeom prst="rect">
                      <a:avLst/>
                    </a:prstGeom>
                  </pic:spPr>
                </pic:pic>
              </a:graphicData>
            </a:graphic>
          </wp:inline>
        </w:drawing>
      </w:r>
    </w:p>
    <w:p w14:paraId="3F3A77BD" w14:textId="17DB2DFD" w:rsidR="00A8044B" w:rsidRDefault="00A8044B" w:rsidP="000655E9">
      <w:bookmarkStart w:id="235" w:name="_Ref433544657"/>
      <w:bookmarkStart w:id="236" w:name="_Toc308026269"/>
      <w:r w:rsidRPr="000655E9">
        <w:t xml:space="preserve">Figure </w:t>
      </w:r>
      <w:fldSimple w:instr=" SEQ Figure \* ARABIC ">
        <w:r w:rsidR="00F028A4">
          <w:rPr>
            <w:noProof/>
          </w:rPr>
          <w:t>46</w:t>
        </w:r>
      </w:fldSimple>
      <w:bookmarkEnd w:id="235"/>
      <w:r w:rsidRPr="000655E9">
        <w:t xml:space="preserve">. </w:t>
      </w:r>
      <w:r w:rsidR="004C6FAB" w:rsidRPr="000655E9">
        <w:t xml:space="preserve"> BP208 Pellicle Beamsplitter reflection and transmission curves.</w:t>
      </w:r>
      <w:bookmarkEnd w:id="236"/>
      <w:r w:rsidR="004C6FAB" w:rsidRPr="000655E9">
        <w:t xml:space="preserve"> </w:t>
      </w:r>
    </w:p>
    <w:p w14:paraId="21C5C0C2" w14:textId="77777777" w:rsidR="000655E9" w:rsidRDefault="000655E9" w:rsidP="000655E9"/>
    <w:p w14:paraId="1015A255" w14:textId="77777777" w:rsidR="000655E9" w:rsidRDefault="000655E9" w:rsidP="000655E9"/>
    <w:p w14:paraId="7FF8D7AD" w14:textId="3F9CA60B" w:rsidR="00701F56" w:rsidRPr="00AB6F11" w:rsidRDefault="00701F56" w:rsidP="00701F56">
      <w:pPr>
        <w:pStyle w:val="Heading2"/>
        <w:spacing w:line="480" w:lineRule="auto"/>
        <w:rPr>
          <w:rFonts w:ascii="Times New Roman" w:hAnsi="Times New Roman" w:cs="Times New Roman"/>
          <w:b/>
          <w:bCs/>
          <w:color w:val="auto"/>
          <w:kern w:val="32"/>
          <w:szCs w:val="24"/>
          <w:lang w:eastAsia="zh-CN"/>
        </w:rPr>
      </w:pPr>
      <w:bookmarkStart w:id="237" w:name="_Toc437011652"/>
      <w:r>
        <w:rPr>
          <w:rFonts w:ascii="Times New Roman" w:hAnsi="Times New Roman" w:cs="Times New Roman"/>
          <w:b/>
          <w:bCs/>
          <w:color w:val="auto"/>
          <w:kern w:val="32"/>
          <w:szCs w:val="24"/>
          <w:lang w:eastAsia="zh-CN"/>
        </w:rPr>
        <w:t>8</w:t>
      </w:r>
      <w:r w:rsidRPr="000B423A">
        <w:rPr>
          <w:rFonts w:ascii="Times New Roman" w:hAnsi="Times New Roman" w:cs="Times New Roman"/>
          <w:b/>
          <w:bCs/>
          <w:color w:val="auto"/>
          <w:kern w:val="32"/>
          <w:szCs w:val="24"/>
          <w:lang w:eastAsia="zh-CN"/>
        </w:rPr>
        <w:t>.</w:t>
      </w:r>
      <w:r>
        <w:rPr>
          <w:rFonts w:ascii="Times New Roman" w:hAnsi="Times New Roman" w:cs="Times New Roman"/>
          <w:b/>
          <w:bCs/>
          <w:color w:val="auto"/>
          <w:kern w:val="32"/>
          <w:szCs w:val="24"/>
          <w:lang w:eastAsia="zh-CN"/>
        </w:rPr>
        <w:t>3.6</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UV Collimating Parabolic Mirror.</w:t>
      </w:r>
      <w:bookmarkEnd w:id="237"/>
    </w:p>
    <w:p w14:paraId="29CF67EF" w14:textId="00E830CC" w:rsidR="00701F56" w:rsidRDefault="00701F56" w:rsidP="00866763">
      <w:pPr>
        <w:spacing w:line="480" w:lineRule="auto"/>
      </w:pPr>
      <w:r>
        <w:tab/>
        <w:t xml:space="preserve">The MPD508762-90-F01 – 02’’ 90 degree off-axis parabolic mirror, UV Aluminum, RFL = 6’’ was purchased </w:t>
      </w:r>
      <w:r w:rsidRPr="00751453">
        <w:t xml:space="preserve">from </w:t>
      </w:r>
      <w:r w:rsidR="00751453" w:rsidRPr="00751453">
        <w:t>Thorl</w:t>
      </w:r>
      <w:r w:rsidRPr="00751453">
        <w:t>abs.</w:t>
      </w:r>
      <w:r>
        <w:t xml:space="preserve">  An image of that mirror and the reflectance vs. wavelength for the F01 coating is displayed in </w:t>
      </w:r>
      <w:r>
        <w:fldChar w:fldCharType="begin"/>
      </w:r>
      <w:r>
        <w:instrText xml:space="preserve"> REF _Ref433730735 \h </w:instrText>
      </w:r>
      <w:r>
        <w:fldChar w:fldCharType="separate"/>
      </w:r>
      <w:r w:rsidR="00F028A4">
        <w:t xml:space="preserve">Figure </w:t>
      </w:r>
      <w:r w:rsidR="00F028A4">
        <w:rPr>
          <w:noProof/>
        </w:rPr>
        <w:t>47</w:t>
      </w:r>
      <w:r>
        <w:fldChar w:fldCharType="end"/>
      </w:r>
      <w:r>
        <w:t xml:space="preserve">. The F01 enhanced aluminum coating was selected to enable over 90% reflectance using a 365nm UV source. </w:t>
      </w:r>
      <w:r w:rsidR="00854614">
        <w:t xml:space="preserve"> The focal distance of 102 mm enables a collimated UV light when the UV source is placed 102 mm away from the parabolic mirror. </w:t>
      </w:r>
    </w:p>
    <w:p w14:paraId="3ADB59AD" w14:textId="77777777" w:rsidR="00701F56" w:rsidRDefault="00701F56" w:rsidP="000655E9"/>
    <w:p w14:paraId="46333042" w14:textId="445D8DB2" w:rsidR="00701F56" w:rsidRDefault="00701F56" w:rsidP="000655E9">
      <w:r>
        <w:rPr>
          <w:noProof/>
        </w:rPr>
        <w:drawing>
          <wp:inline distT="0" distB="0" distL="0" distR="0" wp14:anchorId="27054CBA" wp14:editId="0716045F">
            <wp:extent cx="1245585" cy="1198959"/>
            <wp:effectExtent l="0" t="0" r="0" b="1270"/>
            <wp:docPr id="21518" name="Picture 21518" descr="https://lh6.googleusercontent.com/xxDCJQt7x25HviIKOSunN2JUnAvnIjkGJRo76ZVOVlou6cQxz4odtjccqsXCi-atrGyvZb54eyCZ1r76QTC_w82Qmt4llk5Ye4QPumRQM1IE8UP-bgD9yLgLIMJeuJxINP1fNeF28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6.googleusercontent.com/xxDCJQt7x25HviIKOSunN2JUnAvnIjkGJRo76ZVOVlou6cQxz4odtjccqsXCi-atrGyvZb54eyCZ1r76QTC_w82Qmt4llk5Ye4QPumRQM1IE8UP-bgD9yLgLIMJeuJxINP1fNeF28Q"/>
                    <pic:cNvPicPr>
                      <a:picLocks noChangeAspect="1" noChangeArrowheads="1"/>
                    </pic:cNvPicPr>
                  </pic:nvPicPr>
                  <pic:blipFill rotWithShape="1">
                    <a:blip r:embed="rId88">
                      <a:extLst>
                        <a:ext uri="{28A0092B-C50C-407E-A947-70E740481C1C}">
                          <a14:useLocalDpi xmlns:a14="http://schemas.microsoft.com/office/drawing/2010/main" val="0"/>
                        </a:ext>
                      </a:extLst>
                    </a:blip>
                    <a:srcRect t="13876" r="70531"/>
                    <a:stretch/>
                  </pic:blipFill>
                  <pic:spPr bwMode="auto">
                    <a:xfrm>
                      <a:off x="0" y="0"/>
                      <a:ext cx="1254789" cy="120781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14C8E7A" wp14:editId="0FF885F7">
            <wp:extent cx="4562669" cy="1708028"/>
            <wp:effectExtent l="0" t="0" r="0" b="6985"/>
            <wp:docPr id="21531" name="Picture 21531" descr="https://lh5.googleusercontent.com/GhdVYwz4_dFnYjO-1WG2ab27d0mxf3As_JYJrmlEQyPPYRqe2klxYpitdCHg4wn7jDSqIxaRJ12BDz-iiv8PQBXc6cYNb1-IgYvMOwRJjt4cLgQopX0lJag-W3dG0uDict1gzIkZ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5.googleusercontent.com/GhdVYwz4_dFnYjO-1WG2ab27d0mxf3As_JYJrmlEQyPPYRqe2klxYpitdCHg4wn7jDSqIxaRJ12BDz-iiv8PQBXc6cYNb1-IgYvMOwRJjt4cLgQopX0lJag-W3dG0uDict1gzIkZ0w"/>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569263" cy="1710497"/>
                    </a:xfrm>
                    <a:prstGeom prst="rect">
                      <a:avLst/>
                    </a:prstGeom>
                    <a:noFill/>
                    <a:ln>
                      <a:noFill/>
                    </a:ln>
                  </pic:spPr>
                </pic:pic>
              </a:graphicData>
            </a:graphic>
          </wp:inline>
        </w:drawing>
      </w:r>
    </w:p>
    <w:p w14:paraId="4C3800B7" w14:textId="7784EF03" w:rsidR="00701F56" w:rsidRDefault="00701F56" w:rsidP="00701F56">
      <w:bookmarkStart w:id="238" w:name="_Ref433730735"/>
      <w:bookmarkStart w:id="239" w:name="_Toc308026270"/>
      <w:r>
        <w:t xml:space="preserve">Figure </w:t>
      </w:r>
      <w:fldSimple w:instr=" SEQ Figure \* ARABIC ">
        <w:r w:rsidR="00F028A4">
          <w:rPr>
            <w:noProof/>
          </w:rPr>
          <w:t>47</w:t>
        </w:r>
      </w:fldSimple>
      <w:bookmarkEnd w:id="238"/>
      <w:r>
        <w:t>. MPD508762-90-F01 off-axis parabolic mirror</w:t>
      </w:r>
      <w:bookmarkEnd w:id="239"/>
    </w:p>
    <w:p w14:paraId="14D30F26" w14:textId="77777777" w:rsidR="00701F56" w:rsidRDefault="00701F56" w:rsidP="000655E9"/>
    <w:p w14:paraId="43C8C99F" w14:textId="07EC3D79" w:rsidR="008B0D7D" w:rsidRPr="00AB6F11" w:rsidRDefault="008B0D7D" w:rsidP="008B0D7D">
      <w:pPr>
        <w:pStyle w:val="Heading2"/>
        <w:spacing w:line="480" w:lineRule="auto"/>
        <w:rPr>
          <w:rFonts w:ascii="Times New Roman" w:hAnsi="Times New Roman" w:cs="Times New Roman"/>
          <w:b/>
          <w:bCs/>
          <w:color w:val="auto"/>
          <w:kern w:val="32"/>
          <w:szCs w:val="24"/>
          <w:lang w:eastAsia="zh-CN"/>
        </w:rPr>
      </w:pPr>
      <w:bookmarkStart w:id="240" w:name="_Toc437011653"/>
      <w:r>
        <w:rPr>
          <w:rFonts w:ascii="Times New Roman" w:hAnsi="Times New Roman" w:cs="Times New Roman"/>
          <w:b/>
          <w:bCs/>
          <w:color w:val="auto"/>
          <w:kern w:val="32"/>
          <w:szCs w:val="24"/>
          <w:lang w:eastAsia="zh-CN"/>
        </w:rPr>
        <w:t>8</w:t>
      </w:r>
      <w:r w:rsidRPr="000B423A">
        <w:rPr>
          <w:rFonts w:ascii="Times New Roman" w:hAnsi="Times New Roman" w:cs="Times New Roman"/>
          <w:b/>
          <w:bCs/>
          <w:color w:val="auto"/>
          <w:kern w:val="32"/>
          <w:szCs w:val="24"/>
          <w:lang w:eastAsia="zh-CN"/>
        </w:rPr>
        <w:t>.</w:t>
      </w:r>
      <w:r>
        <w:rPr>
          <w:rFonts w:ascii="Times New Roman" w:hAnsi="Times New Roman" w:cs="Times New Roman"/>
          <w:b/>
          <w:bCs/>
          <w:color w:val="auto"/>
          <w:kern w:val="32"/>
          <w:szCs w:val="24"/>
          <w:lang w:eastAsia="zh-CN"/>
        </w:rPr>
        <w:t>3.7</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Optimizing UV LED Power with a parallel combining lens.</w:t>
      </w:r>
      <w:bookmarkEnd w:id="240"/>
    </w:p>
    <w:p w14:paraId="08C565B3" w14:textId="5CF708B1" w:rsidR="000655E9" w:rsidRDefault="008B0D7D" w:rsidP="008B0D7D">
      <w:pPr>
        <w:spacing w:line="480" w:lineRule="auto"/>
      </w:pPr>
      <w:r>
        <w:tab/>
        <w:t xml:space="preserve">Preliminary results (as displayed later in this report) indicated that the UV intensity at the focal plane was lower than is required for proper CLIP printing with the low cost UV LED Dr. </w:t>
      </w:r>
      <w:r>
        <w:lastRenderedPageBreak/>
        <w:t>Sun identified and purchased off an unknown Amazon vendor.  To address this issue a dramatically more poweful UV LED, optimized for UV ink curing at long distances and collimating lens optics were identified and purchased from Clearstone Technologies</w:t>
      </w:r>
    </w:p>
    <w:p w14:paraId="35309D5E" w14:textId="000CBBE6" w:rsidR="008B0D7D" w:rsidRDefault="008B0D7D" w:rsidP="000655E9">
      <w:r>
        <w:rPr>
          <w:noProof/>
        </w:rPr>
        <w:drawing>
          <wp:inline distT="0" distB="0" distL="0" distR="0" wp14:anchorId="4DCA4216" wp14:editId="34AEF124">
            <wp:extent cx="2802835" cy="2330542"/>
            <wp:effectExtent l="0" t="0" r="0" b="0"/>
            <wp:docPr id="39" name="Picture 39" descr="C:\Users\Evan\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van\Downloads\image.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02885" cy="2330584"/>
                    </a:xfrm>
                    <a:prstGeom prst="rect">
                      <a:avLst/>
                    </a:prstGeom>
                    <a:noFill/>
                    <a:ln>
                      <a:noFill/>
                    </a:ln>
                  </pic:spPr>
                </pic:pic>
              </a:graphicData>
            </a:graphic>
          </wp:inline>
        </w:drawing>
      </w:r>
      <w:r>
        <w:rPr>
          <w:noProof/>
        </w:rPr>
        <w:drawing>
          <wp:inline distT="0" distB="0" distL="0" distR="0" wp14:anchorId="11FC47E9" wp14:editId="1424FD27">
            <wp:extent cx="3110948" cy="2154055"/>
            <wp:effectExtent l="0" t="0" r="0" b="0"/>
            <wp:docPr id="43" name="Picture 43" descr="C:\Users\Evan\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van\Downloads\image (1).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12102" cy="2154854"/>
                    </a:xfrm>
                    <a:prstGeom prst="rect">
                      <a:avLst/>
                    </a:prstGeom>
                    <a:noFill/>
                    <a:ln>
                      <a:noFill/>
                    </a:ln>
                  </pic:spPr>
                </pic:pic>
              </a:graphicData>
            </a:graphic>
          </wp:inline>
        </w:drawing>
      </w:r>
    </w:p>
    <w:p w14:paraId="6EF8AF55" w14:textId="77777777" w:rsidR="008B0D7D" w:rsidRDefault="008B0D7D" w:rsidP="000655E9"/>
    <w:p w14:paraId="556B4690" w14:textId="14F26640" w:rsidR="008B0D7D" w:rsidRDefault="008B0D7D" w:rsidP="000655E9">
      <w:r>
        <w:t>From Clearstone Technologies, we ordered the following components:</w:t>
      </w:r>
    </w:p>
    <w:p w14:paraId="0F7EF7BA" w14:textId="043DD837" w:rsidR="008B0D7D" w:rsidRDefault="008B0D7D" w:rsidP="008B0D7D">
      <w:r w:rsidRPr="008B0D7D">
        <w:rPr>
          <w:rFonts w:ascii="Arial" w:eastAsia="Times New Roman" w:hAnsi="Arial" w:cs="Arial"/>
          <w:color w:val="222222"/>
          <w:sz w:val="19"/>
          <w:szCs w:val="19"/>
          <w:shd w:val="clear" w:color="auto" w:fill="FFFFFF"/>
        </w:rPr>
        <w:t>    1. JL3-365E-18  LED head, 5 cm diameter emission area, metal case, 6.0 W light power.  Emission wavelength peak 365 nm +/- 5 nm.   $3250</w:t>
      </w:r>
      <w:r w:rsidRPr="008B0D7D">
        <w:rPr>
          <w:rFonts w:ascii="Arial" w:eastAsia="Times New Roman" w:hAnsi="Arial" w:cs="Arial"/>
          <w:color w:val="222222"/>
          <w:sz w:val="19"/>
          <w:szCs w:val="19"/>
        </w:rPr>
        <w:br/>
      </w:r>
      <w:r w:rsidRPr="008B0D7D">
        <w:rPr>
          <w:rFonts w:ascii="Arial" w:eastAsia="Times New Roman" w:hAnsi="Arial" w:cs="Arial"/>
          <w:color w:val="222222"/>
          <w:sz w:val="19"/>
          <w:szCs w:val="19"/>
          <w:shd w:val="clear" w:color="auto" w:fill="FFFFFF"/>
        </w:rPr>
        <w:t>    2. CF2000Rev 2.0  $1,650</w:t>
      </w:r>
      <w:r w:rsidRPr="008B0D7D">
        <w:rPr>
          <w:rFonts w:ascii="Arial" w:eastAsia="Times New Roman" w:hAnsi="Arial" w:cs="Arial"/>
          <w:color w:val="222222"/>
          <w:sz w:val="19"/>
          <w:szCs w:val="19"/>
        </w:rPr>
        <w:br/>
      </w:r>
      <w:r w:rsidRPr="008B0D7D">
        <w:rPr>
          <w:rFonts w:ascii="Arial" w:eastAsia="Times New Roman" w:hAnsi="Arial" w:cs="Arial"/>
          <w:color w:val="222222"/>
          <w:sz w:val="19"/>
          <w:szCs w:val="19"/>
          <w:shd w:val="clear" w:color="auto" w:fill="FFFFFF"/>
        </w:rPr>
        <w:t>    3. JLFB-PRL-18 Lens Array  Lens array for 365 nm or 385 nm with parallel pattern.   JL3-xxxE-18 LED heads.  $450</w:t>
      </w:r>
      <w:r w:rsidRPr="008B0D7D">
        <w:rPr>
          <w:rFonts w:ascii="Arial" w:eastAsia="Times New Roman" w:hAnsi="Arial" w:cs="Arial"/>
          <w:color w:val="222222"/>
          <w:sz w:val="19"/>
          <w:szCs w:val="19"/>
        </w:rPr>
        <w:br/>
      </w:r>
      <w:r w:rsidRPr="008B0D7D">
        <w:rPr>
          <w:rFonts w:ascii="Arial" w:eastAsia="Times New Roman" w:hAnsi="Arial" w:cs="Arial"/>
          <w:color w:val="222222"/>
          <w:sz w:val="19"/>
          <w:szCs w:val="19"/>
          <w:shd w:val="clear" w:color="auto" w:fill="FFFFFF"/>
        </w:rPr>
        <w:t xml:space="preserve">    4. JLHB-OC-18 Lens Array  Lens array for 365 nm or 385 nm with overlap combine pattern.   JL3-xxxE-18 LED heads.  $450 </w:t>
      </w:r>
      <w:r>
        <w:rPr>
          <w:rFonts w:ascii="Arial" w:eastAsia="Times New Roman" w:hAnsi="Arial" w:cs="Arial"/>
          <w:color w:val="222222"/>
          <w:sz w:val="19"/>
          <w:szCs w:val="19"/>
          <w:shd w:val="clear" w:color="auto" w:fill="FFFFFF"/>
        </w:rPr>
        <w:t>(Free)</w:t>
      </w:r>
      <w:r w:rsidRPr="008B0D7D">
        <w:rPr>
          <w:rFonts w:ascii="Arial" w:eastAsia="Times New Roman" w:hAnsi="Arial" w:cs="Arial"/>
          <w:color w:val="222222"/>
          <w:sz w:val="19"/>
          <w:szCs w:val="19"/>
          <w:shd w:val="clear" w:color="auto" w:fill="FFFFFF"/>
        </w:rPr>
        <w:t> </w:t>
      </w:r>
      <w:r w:rsidRPr="008B0D7D">
        <w:rPr>
          <w:rFonts w:ascii="Arial" w:eastAsia="Times New Roman" w:hAnsi="Arial" w:cs="Arial"/>
          <w:color w:val="222222"/>
          <w:sz w:val="19"/>
          <w:szCs w:val="19"/>
        </w:rPr>
        <w:br/>
      </w:r>
      <w:r w:rsidRPr="008B0D7D">
        <w:rPr>
          <w:rFonts w:ascii="Arial" w:eastAsia="Times New Roman" w:hAnsi="Arial" w:cs="Arial"/>
          <w:b/>
          <w:bCs/>
          <w:color w:val="222222"/>
          <w:sz w:val="19"/>
          <w:szCs w:val="19"/>
          <w:shd w:val="clear" w:color="auto" w:fill="FFFFFF"/>
        </w:rPr>
        <w:t>Total Cost: $5800</w:t>
      </w:r>
    </w:p>
    <w:p w14:paraId="6A107265" w14:textId="77777777" w:rsidR="008B0D7D" w:rsidRDefault="008B0D7D" w:rsidP="000655E9"/>
    <w:p w14:paraId="0C154A64" w14:textId="6C3873F2" w:rsidR="008B0D7D" w:rsidRDefault="008B0D7D" w:rsidP="006C2E0D">
      <w:pPr>
        <w:spacing w:line="480" w:lineRule="auto"/>
        <w:ind w:firstLine="720"/>
      </w:pPr>
      <w:r>
        <w:t xml:space="preserve">This component is not only higher intensity, it can also be programmatically controlled throughout the printing process, enabling high intensity (higher print speed) through areas of the print that require less resolution and lower intensity (paired with slower speed) in areas that require the highest resolution. </w:t>
      </w:r>
    </w:p>
    <w:p w14:paraId="69097A6E" w14:textId="716603BD" w:rsidR="006C2E0D" w:rsidRDefault="006C2E0D" w:rsidP="006C2E0D">
      <w:pPr>
        <w:spacing w:line="480" w:lineRule="auto"/>
      </w:pPr>
      <w:r>
        <w:tab/>
      </w:r>
      <w:r w:rsidR="00DE6A66">
        <w:t xml:space="preserve">The reason I knew more UV intensity must be required at the focal plane was based on a thorough review of the CLIP science magazine article by Tumbleston. </w:t>
      </w:r>
      <w:r>
        <w:t>After reviewing the requirements of the CLIP Printing proc</w:t>
      </w:r>
      <w:r w:rsidR="00DE6A66">
        <w:t>ess, it was clear that additional UV intensity would be required for truly fast printing.  In</w:t>
      </w:r>
      <w:r>
        <w:t xml:space="preserve"> </w:t>
      </w:r>
      <w:r w:rsidR="00DE6A66">
        <w:t>the figure below the minimum photon flux was 1x10</w:t>
      </w:r>
      <w:r w:rsidR="00DE6A66" w:rsidRPr="00DE6A66">
        <w:rPr>
          <w:vertAlign w:val="superscript"/>
        </w:rPr>
        <w:t>15</w:t>
      </w:r>
      <w:r w:rsidR="00DE6A66">
        <w:t xml:space="preserve"> Photons/cm</w:t>
      </w:r>
      <w:r w:rsidR="00DE6A66" w:rsidRPr="00DE6A66">
        <w:rPr>
          <w:vertAlign w:val="superscript"/>
        </w:rPr>
        <w:t>2</w:t>
      </w:r>
      <w:r w:rsidR="00DE6A66">
        <w:t xml:space="preserve"> (500uW/cm</w:t>
      </w:r>
      <w:r w:rsidR="00DE6A66" w:rsidRPr="00DE6A66">
        <w:rPr>
          <w:vertAlign w:val="superscript"/>
        </w:rPr>
        <w:t>2</w:t>
      </w:r>
      <w:r w:rsidR="00DE6A66">
        <w:t xml:space="preserve">) with a maximum photon flux of 12x1015 photons/cm2 (6000 </w:t>
      </w:r>
      <w:r w:rsidR="00DE6A66">
        <w:lastRenderedPageBreak/>
        <w:t>uW/cm2). The UV lamp was turned on for 12 seconds in each test. Using only the previously purchased UV LED, the highest UV intensity obtainable at the focal plane</w:t>
      </w:r>
      <w:r w:rsidR="00040D5E">
        <w:t xml:space="preserve"> (500mm from the UV LED source)</w:t>
      </w:r>
      <w:r w:rsidR="00DE6A66">
        <w:t xml:space="preserve"> was 30-50uW/cm2, less than ten times the required minimum amount. </w:t>
      </w:r>
      <w:r w:rsidR="00040D5E">
        <w:t xml:space="preserve"> This lens and collimating optics were ordered in the first week of Dec. with not enough time to fully install and test them before the completion of this document. </w:t>
      </w:r>
    </w:p>
    <w:p w14:paraId="0B15FC59" w14:textId="1F9B3659" w:rsidR="00DE6A66" w:rsidRDefault="00DE6A66" w:rsidP="00DE6A66">
      <w:pPr>
        <w:spacing w:line="480" w:lineRule="auto"/>
        <w:jc w:val="center"/>
      </w:pPr>
      <w:r>
        <w:rPr>
          <w:noProof/>
        </w:rPr>
        <w:drawing>
          <wp:inline distT="0" distB="0" distL="0" distR="0" wp14:anchorId="2080A902" wp14:editId="02E07FCE">
            <wp:extent cx="2314575" cy="19335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2314575" cy="1933575"/>
                    </a:xfrm>
                    <a:prstGeom prst="rect">
                      <a:avLst/>
                    </a:prstGeom>
                  </pic:spPr>
                </pic:pic>
              </a:graphicData>
            </a:graphic>
          </wp:inline>
        </w:drawing>
      </w:r>
    </w:p>
    <w:p w14:paraId="204F2487" w14:textId="3DC19ED7" w:rsidR="00DE6A66" w:rsidRPr="00DE6A66" w:rsidRDefault="00DE6A66" w:rsidP="00DE6A66">
      <w:r w:rsidRPr="00DE6A66">
        <w:t xml:space="preserve">Figure </w:t>
      </w:r>
      <w:fldSimple w:instr=" SEQ Figure \* ARABIC ">
        <w:r w:rsidR="00F028A4">
          <w:rPr>
            <w:noProof/>
          </w:rPr>
          <w:t>48</w:t>
        </w:r>
      </w:fldSimple>
      <w:r w:rsidRPr="00DE6A66">
        <w:t xml:space="preserve">. The dead zone is formed by oxygen permeation through the Teflon AF2400 window. Dead zone thickness vs. incident photon flux is shown in the graph above. </w:t>
      </w:r>
      <w:r>
        <w:t xml:space="preserve"> This is critically important because if the photon flux is not high enough (&gt;500uW/cm^2) then the dead zone thickness will be too large and it will not be possible to cure any material through the membrane.  For the full details please review the reference. </w:t>
      </w:r>
    </w:p>
    <w:p w14:paraId="25297DB8" w14:textId="77777777" w:rsidR="008B0D7D" w:rsidRDefault="008B0D7D" w:rsidP="000655E9"/>
    <w:p w14:paraId="39C42D5C" w14:textId="77777777" w:rsidR="00DE6A66" w:rsidRPr="000655E9" w:rsidRDefault="00DE6A66" w:rsidP="000655E9"/>
    <w:p w14:paraId="44096076" w14:textId="4EC1FEF0" w:rsidR="006F2B7C" w:rsidRDefault="00EC5C39" w:rsidP="006F2B7C">
      <w:pPr>
        <w:pStyle w:val="Heading2"/>
        <w:spacing w:line="480" w:lineRule="auto"/>
        <w:rPr>
          <w:rFonts w:ascii="Times New Roman" w:hAnsi="Times New Roman" w:cs="Times New Roman"/>
          <w:b/>
          <w:bCs/>
          <w:color w:val="auto"/>
          <w:kern w:val="32"/>
          <w:szCs w:val="24"/>
          <w:lang w:eastAsia="zh-CN"/>
        </w:rPr>
      </w:pPr>
      <w:bookmarkStart w:id="241" w:name="_Toc437011654"/>
      <w:r>
        <w:rPr>
          <w:rFonts w:ascii="Times New Roman" w:hAnsi="Times New Roman" w:cs="Times New Roman"/>
          <w:b/>
          <w:bCs/>
          <w:color w:val="auto"/>
          <w:kern w:val="32"/>
          <w:szCs w:val="24"/>
          <w:lang w:eastAsia="zh-CN"/>
        </w:rPr>
        <w:t>8</w:t>
      </w:r>
      <w:r w:rsidR="006F2B7C" w:rsidRPr="000B423A">
        <w:rPr>
          <w:rFonts w:ascii="Times New Roman" w:hAnsi="Times New Roman" w:cs="Times New Roman"/>
          <w:b/>
          <w:bCs/>
          <w:color w:val="auto"/>
          <w:kern w:val="32"/>
          <w:szCs w:val="24"/>
          <w:lang w:eastAsia="zh-CN"/>
        </w:rPr>
        <w:t>.</w:t>
      </w:r>
      <w:r w:rsidR="006F2B7C">
        <w:rPr>
          <w:rFonts w:ascii="Times New Roman" w:hAnsi="Times New Roman" w:cs="Times New Roman"/>
          <w:b/>
          <w:bCs/>
          <w:color w:val="auto"/>
          <w:kern w:val="32"/>
          <w:szCs w:val="24"/>
          <w:lang w:eastAsia="zh-CN"/>
        </w:rPr>
        <w:t>4</w:t>
      </w:r>
      <w:r w:rsidR="006F2B7C" w:rsidRPr="000B423A">
        <w:rPr>
          <w:rFonts w:ascii="Times New Roman" w:hAnsi="Times New Roman" w:cs="Times New Roman"/>
          <w:b/>
          <w:bCs/>
          <w:color w:val="auto"/>
          <w:kern w:val="32"/>
          <w:szCs w:val="24"/>
          <w:lang w:eastAsia="zh-CN"/>
        </w:rPr>
        <w:t xml:space="preserve"> </w:t>
      </w:r>
      <w:r w:rsidR="006F2B7C">
        <w:rPr>
          <w:rFonts w:ascii="Times New Roman" w:hAnsi="Times New Roman" w:cs="Times New Roman"/>
          <w:b/>
          <w:bCs/>
          <w:color w:val="auto"/>
          <w:kern w:val="32"/>
          <w:szCs w:val="24"/>
          <w:lang w:eastAsia="zh-CN"/>
        </w:rPr>
        <w:t>Software for the New PuSL System.</w:t>
      </w:r>
      <w:bookmarkEnd w:id="241"/>
      <w:r w:rsidR="006F2B7C">
        <w:rPr>
          <w:rFonts w:ascii="Times New Roman" w:hAnsi="Times New Roman" w:cs="Times New Roman"/>
          <w:b/>
          <w:bCs/>
          <w:color w:val="auto"/>
          <w:kern w:val="32"/>
          <w:szCs w:val="24"/>
          <w:lang w:eastAsia="zh-CN"/>
        </w:rPr>
        <w:t xml:space="preserve"> </w:t>
      </w:r>
    </w:p>
    <w:p w14:paraId="1CF98795" w14:textId="767FBA5C" w:rsidR="006F2B7C" w:rsidRDefault="006F2B7C" w:rsidP="00C54796">
      <w:pPr>
        <w:shd w:val="clear" w:color="auto" w:fill="FFFFFF"/>
        <w:spacing w:line="480" w:lineRule="auto"/>
        <w:rPr>
          <w:rFonts w:eastAsia="Times New Roman"/>
          <w:color w:val="222222"/>
        </w:rPr>
      </w:pPr>
      <w:r>
        <w:rPr>
          <w:rFonts w:eastAsia="Times New Roman"/>
          <w:color w:val="222222"/>
        </w:rPr>
        <w:tab/>
        <w:t>In addition to designing and building the new PuSL system for our lab.  I wrote the software that controls each of the motorized stages, the UV light source and the dynamic mask using La</w:t>
      </w:r>
      <w:r w:rsidR="001B5124">
        <w:rPr>
          <w:rFonts w:eastAsia="Times New Roman"/>
          <w:color w:val="222222"/>
        </w:rPr>
        <w:t xml:space="preserve">bVIEW.  Screenshots of the code are included in the appendix. </w:t>
      </w:r>
    </w:p>
    <w:p w14:paraId="049D0E2D" w14:textId="763A7A09" w:rsidR="001B5124" w:rsidRDefault="00EC5C39" w:rsidP="001B5124">
      <w:pPr>
        <w:pStyle w:val="Heading2"/>
        <w:spacing w:line="480" w:lineRule="auto"/>
        <w:rPr>
          <w:rFonts w:ascii="Times New Roman" w:hAnsi="Times New Roman" w:cs="Times New Roman"/>
          <w:b/>
          <w:bCs/>
          <w:color w:val="auto"/>
          <w:kern w:val="32"/>
          <w:szCs w:val="24"/>
          <w:lang w:eastAsia="zh-CN"/>
        </w:rPr>
      </w:pPr>
      <w:bookmarkStart w:id="242" w:name="_Toc437011655"/>
      <w:r>
        <w:rPr>
          <w:rFonts w:ascii="Times New Roman" w:hAnsi="Times New Roman" w:cs="Times New Roman"/>
          <w:b/>
          <w:bCs/>
          <w:color w:val="auto"/>
          <w:kern w:val="32"/>
          <w:szCs w:val="24"/>
          <w:lang w:eastAsia="zh-CN"/>
        </w:rPr>
        <w:t>8</w:t>
      </w:r>
      <w:r w:rsidR="001B5124" w:rsidRPr="000B423A">
        <w:rPr>
          <w:rFonts w:ascii="Times New Roman" w:hAnsi="Times New Roman" w:cs="Times New Roman"/>
          <w:b/>
          <w:bCs/>
          <w:color w:val="auto"/>
          <w:kern w:val="32"/>
          <w:szCs w:val="24"/>
          <w:lang w:eastAsia="zh-CN"/>
        </w:rPr>
        <w:t>.</w:t>
      </w:r>
      <w:r w:rsidR="001B5124">
        <w:rPr>
          <w:rFonts w:ascii="Times New Roman" w:hAnsi="Times New Roman" w:cs="Times New Roman"/>
          <w:b/>
          <w:bCs/>
          <w:color w:val="auto"/>
          <w:kern w:val="32"/>
          <w:szCs w:val="24"/>
          <w:lang w:eastAsia="zh-CN"/>
        </w:rPr>
        <w:t>4.1</w:t>
      </w:r>
      <w:r w:rsidR="001B5124" w:rsidRPr="000B423A">
        <w:rPr>
          <w:rFonts w:ascii="Times New Roman" w:hAnsi="Times New Roman" w:cs="Times New Roman"/>
          <w:b/>
          <w:bCs/>
          <w:color w:val="auto"/>
          <w:kern w:val="32"/>
          <w:szCs w:val="24"/>
          <w:lang w:eastAsia="zh-CN"/>
        </w:rPr>
        <w:t xml:space="preserve"> </w:t>
      </w:r>
      <w:r w:rsidR="0002252A">
        <w:rPr>
          <w:rFonts w:ascii="Times New Roman" w:hAnsi="Times New Roman" w:cs="Times New Roman"/>
          <w:b/>
          <w:bCs/>
          <w:color w:val="auto"/>
          <w:kern w:val="32"/>
          <w:szCs w:val="24"/>
          <w:lang w:eastAsia="zh-CN"/>
        </w:rPr>
        <w:t>LabVIEW S</w:t>
      </w:r>
      <w:r w:rsidR="001B5124">
        <w:rPr>
          <w:rFonts w:ascii="Times New Roman" w:hAnsi="Times New Roman" w:cs="Times New Roman"/>
          <w:b/>
          <w:bCs/>
          <w:color w:val="auto"/>
          <w:kern w:val="32"/>
          <w:szCs w:val="24"/>
          <w:lang w:eastAsia="zh-CN"/>
        </w:rPr>
        <w:t xml:space="preserve">oftware </w:t>
      </w:r>
      <w:r w:rsidR="0002252A">
        <w:rPr>
          <w:rFonts w:ascii="Times New Roman" w:hAnsi="Times New Roman" w:cs="Times New Roman"/>
          <w:b/>
          <w:bCs/>
          <w:color w:val="auto"/>
          <w:kern w:val="32"/>
          <w:szCs w:val="24"/>
          <w:lang w:eastAsia="zh-CN"/>
        </w:rPr>
        <w:t>Graphical User Interface</w:t>
      </w:r>
      <w:r w:rsidR="001B5124">
        <w:rPr>
          <w:rFonts w:ascii="Times New Roman" w:hAnsi="Times New Roman" w:cs="Times New Roman"/>
          <w:b/>
          <w:bCs/>
          <w:color w:val="auto"/>
          <w:kern w:val="32"/>
          <w:szCs w:val="24"/>
          <w:lang w:eastAsia="zh-CN"/>
        </w:rPr>
        <w:t xml:space="preserve">. </w:t>
      </w:r>
      <w:r w:rsidR="001370D8">
        <w:rPr>
          <w:rFonts w:ascii="Times New Roman" w:hAnsi="Times New Roman" w:cs="Times New Roman"/>
          <w:b/>
          <w:bCs/>
          <w:color w:val="auto"/>
          <w:kern w:val="32"/>
          <w:szCs w:val="24"/>
          <w:lang w:eastAsia="zh-CN"/>
        </w:rPr>
        <w:t>Focusing/Alignment</w:t>
      </w:r>
      <w:bookmarkEnd w:id="242"/>
    </w:p>
    <w:p w14:paraId="278F87EE" w14:textId="2B39D132" w:rsidR="0002252A" w:rsidRDefault="0002252A" w:rsidP="00275D57">
      <w:pPr>
        <w:spacing w:line="480" w:lineRule="auto"/>
        <w:ind w:firstLine="720"/>
      </w:pPr>
      <w:r>
        <w:t xml:space="preserve">The graphical user interface can be broken down into two sections, the ‘Focusing’ interface and the ‘Fabrication’ Interface. </w:t>
      </w:r>
      <w:r w:rsidR="00E859D7">
        <w:t xml:space="preserve"> To toggle between the different displays click on the button to enable that specific section as shown in </w:t>
      </w:r>
      <w:r w:rsidR="002E0F06">
        <w:fldChar w:fldCharType="begin"/>
      </w:r>
      <w:r w:rsidR="002E0F06">
        <w:instrText xml:space="preserve"> REF _Ref432779514 \h </w:instrText>
      </w:r>
      <w:r w:rsidR="00275D57">
        <w:instrText xml:space="preserve"> \* MERGEFORMAT </w:instrText>
      </w:r>
      <w:r w:rsidR="002E0F06">
        <w:fldChar w:fldCharType="separate"/>
      </w:r>
      <w:r w:rsidR="00F028A4" w:rsidRPr="002E0F06">
        <w:t xml:space="preserve">Figure </w:t>
      </w:r>
      <w:r w:rsidR="00F028A4">
        <w:t>49</w:t>
      </w:r>
      <w:r w:rsidR="002E0F06">
        <w:fldChar w:fldCharType="end"/>
      </w:r>
      <w:r w:rsidR="00E859D7">
        <w:t xml:space="preserve">. </w:t>
      </w:r>
    </w:p>
    <w:p w14:paraId="4E9B92AC" w14:textId="17457B77" w:rsidR="00E859D7" w:rsidRDefault="00E859D7" w:rsidP="0002252A">
      <w:r>
        <w:lastRenderedPageBreak/>
        <w:t xml:space="preserve"> </w:t>
      </w:r>
      <w:r>
        <w:rPr>
          <w:noProof/>
        </w:rPr>
        <w:drawing>
          <wp:inline distT="0" distB="0" distL="0" distR="0" wp14:anchorId="1F37925B" wp14:editId="625AF090">
            <wp:extent cx="2363429" cy="609452"/>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363429" cy="609452"/>
                    </a:xfrm>
                    <a:prstGeom prst="rect">
                      <a:avLst/>
                    </a:prstGeom>
                    <a:noFill/>
                    <a:ln>
                      <a:noFill/>
                    </a:ln>
                  </pic:spPr>
                </pic:pic>
              </a:graphicData>
            </a:graphic>
          </wp:inline>
        </w:drawing>
      </w:r>
      <w:r>
        <w:t xml:space="preserve"> </w:t>
      </w:r>
      <w:r w:rsidR="00356E68">
        <w:t xml:space="preserve"> </w:t>
      </w:r>
      <w:r>
        <w:rPr>
          <w:noProof/>
        </w:rPr>
        <w:drawing>
          <wp:inline distT="0" distB="0" distL="0" distR="0" wp14:anchorId="10AF2D2D" wp14:editId="23B663D8">
            <wp:extent cx="1851025" cy="582295"/>
            <wp:effectExtent l="0" t="0" r="3175"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851025" cy="582295"/>
                    </a:xfrm>
                    <a:prstGeom prst="rect">
                      <a:avLst/>
                    </a:prstGeom>
                    <a:noFill/>
                    <a:ln>
                      <a:noFill/>
                    </a:ln>
                  </pic:spPr>
                </pic:pic>
              </a:graphicData>
            </a:graphic>
          </wp:inline>
        </w:drawing>
      </w:r>
    </w:p>
    <w:p w14:paraId="3760F4BA" w14:textId="33BD8C75" w:rsidR="00E859D7" w:rsidRPr="002E0F06" w:rsidRDefault="002E0F06" w:rsidP="002E0F06">
      <w:bookmarkStart w:id="243" w:name="_Ref432779514"/>
      <w:bookmarkStart w:id="244" w:name="_Toc308026271"/>
      <w:r w:rsidRPr="002E0F06">
        <w:t xml:space="preserve">Figure </w:t>
      </w:r>
      <w:fldSimple w:instr=" SEQ Figure \* ARABIC ">
        <w:r w:rsidR="00F028A4">
          <w:rPr>
            <w:noProof/>
          </w:rPr>
          <w:t>49</w:t>
        </w:r>
      </w:fldSimple>
      <w:bookmarkEnd w:id="243"/>
      <w:r>
        <w:t>.</w:t>
      </w:r>
      <w:r w:rsidR="00E859D7" w:rsidRPr="002E0F06">
        <w:t xml:space="preserve"> In this figure ‘Focusing/Alignment’ is enabled, the button is highlighted green and the ‘Fabrication’ section is disabled.</w:t>
      </w:r>
      <w:bookmarkEnd w:id="244"/>
      <w:r w:rsidR="00E859D7" w:rsidRPr="002E0F06">
        <w:t xml:space="preserve"> </w:t>
      </w:r>
    </w:p>
    <w:p w14:paraId="4A382E58" w14:textId="77777777" w:rsidR="00E859D7" w:rsidRDefault="00E859D7" w:rsidP="0002252A"/>
    <w:p w14:paraId="6856CC05" w14:textId="075FC3F3" w:rsidR="00E859D7" w:rsidRDefault="00E859D7" w:rsidP="00275D57">
      <w:pPr>
        <w:spacing w:line="480" w:lineRule="auto"/>
      </w:pPr>
      <w:r>
        <w:t xml:space="preserve">Within the ‘Focusing / Alignment’ section, the user has the ability to project either a ‘square’ pattern or a ‘Focusing Image’ pattern, these two options are displayed in the figure below. </w:t>
      </w:r>
      <w:r w:rsidR="00356E68">
        <w:t xml:space="preserve"> They can toggle between these two choices by flipping the switch. </w:t>
      </w:r>
    </w:p>
    <w:p w14:paraId="7C4FB27A" w14:textId="77777777" w:rsidR="00E859D7" w:rsidRDefault="00E859D7" w:rsidP="0002252A"/>
    <w:p w14:paraId="10BE916E" w14:textId="77777777" w:rsidR="00356E68" w:rsidRDefault="00356E68" w:rsidP="0002252A">
      <w:r>
        <w:rPr>
          <w:noProof/>
        </w:rPr>
        <w:drawing>
          <wp:inline distT="0" distB="0" distL="0" distR="0" wp14:anchorId="2D6BC6DF" wp14:editId="180EF44B">
            <wp:extent cx="1714500" cy="705834"/>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715446" cy="706223"/>
                    </a:xfrm>
                    <a:prstGeom prst="rect">
                      <a:avLst/>
                    </a:prstGeom>
                    <a:noFill/>
                    <a:ln>
                      <a:noFill/>
                    </a:ln>
                  </pic:spPr>
                </pic:pic>
              </a:graphicData>
            </a:graphic>
          </wp:inline>
        </w:drawing>
      </w:r>
      <w:r>
        <w:t xml:space="preserve">  </w:t>
      </w:r>
      <w:r>
        <w:rPr>
          <w:noProof/>
        </w:rPr>
        <w:drawing>
          <wp:inline distT="0" distB="0" distL="0" distR="0" wp14:anchorId="3B5AE61B" wp14:editId="5E746A48">
            <wp:extent cx="1995779" cy="1118870"/>
            <wp:effectExtent l="0" t="0" r="1143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997505" cy="1119838"/>
                    </a:xfrm>
                    <a:prstGeom prst="rect">
                      <a:avLst/>
                    </a:prstGeom>
                    <a:noFill/>
                    <a:ln>
                      <a:noFill/>
                    </a:ln>
                  </pic:spPr>
                </pic:pic>
              </a:graphicData>
            </a:graphic>
          </wp:inline>
        </w:drawing>
      </w:r>
      <w:r>
        <w:t xml:space="preserve"> </w:t>
      </w:r>
    </w:p>
    <w:p w14:paraId="4E30B3F0" w14:textId="77777777" w:rsidR="00356E68" w:rsidRDefault="00356E68" w:rsidP="0002252A"/>
    <w:p w14:paraId="5AB49EA2" w14:textId="483F8D4D" w:rsidR="00E859D7" w:rsidRDefault="00356E68" w:rsidP="0002252A">
      <w:r>
        <w:rPr>
          <w:noProof/>
        </w:rPr>
        <w:drawing>
          <wp:inline distT="0" distB="0" distL="0" distR="0" wp14:anchorId="01CF5EE0" wp14:editId="1013741F">
            <wp:extent cx="1283110" cy="724863"/>
            <wp:effectExtent l="0" t="0" r="0" b="1206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83110" cy="724863"/>
                    </a:xfrm>
                    <a:prstGeom prst="rect">
                      <a:avLst/>
                    </a:prstGeom>
                    <a:noFill/>
                    <a:ln>
                      <a:noFill/>
                    </a:ln>
                  </pic:spPr>
                </pic:pic>
              </a:graphicData>
            </a:graphic>
          </wp:inline>
        </w:drawing>
      </w:r>
      <w:r>
        <w:t xml:space="preserve"> </w:t>
      </w:r>
      <w:r w:rsidR="00E566D1">
        <w:t xml:space="preserve">            </w:t>
      </w:r>
      <w:r>
        <w:t xml:space="preserve"> </w:t>
      </w:r>
      <w:r>
        <w:rPr>
          <w:noProof/>
        </w:rPr>
        <w:drawing>
          <wp:inline distT="0" distB="0" distL="0" distR="0" wp14:anchorId="60A2C9BB" wp14:editId="4E64D394">
            <wp:extent cx="1843548" cy="1080059"/>
            <wp:effectExtent l="25400" t="25400" r="36195" b="3810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44135" cy="1080403"/>
                    </a:xfrm>
                    <a:prstGeom prst="rect">
                      <a:avLst/>
                    </a:prstGeom>
                    <a:noFill/>
                    <a:ln>
                      <a:solidFill>
                        <a:schemeClr val="tx1"/>
                      </a:solidFill>
                    </a:ln>
                  </pic:spPr>
                </pic:pic>
              </a:graphicData>
            </a:graphic>
          </wp:inline>
        </w:drawing>
      </w:r>
      <w:r>
        <w:t xml:space="preserve"> </w:t>
      </w:r>
    </w:p>
    <w:p w14:paraId="475F6252" w14:textId="5DA3EE65" w:rsidR="002E0F06" w:rsidRPr="00E566D1" w:rsidRDefault="00E566D1" w:rsidP="00E566D1">
      <w:bookmarkStart w:id="245" w:name="_Toc308026272"/>
      <w:r w:rsidRPr="00E566D1">
        <w:t xml:space="preserve">Figure </w:t>
      </w:r>
      <w:fldSimple w:instr=" SEQ Figure \* ARABIC ">
        <w:r w:rsidR="00F028A4">
          <w:rPr>
            <w:noProof/>
          </w:rPr>
          <w:t>50</w:t>
        </w:r>
      </w:fldSimple>
      <w:r>
        <w:t>. Toggle switches and their corresponding projected patterns on the dynamic mask. Black areas in the attached .jpg will be projected.</w:t>
      </w:r>
      <w:bookmarkEnd w:id="245"/>
      <w:r>
        <w:t xml:space="preserve"> </w:t>
      </w:r>
    </w:p>
    <w:p w14:paraId="555A9457" w14:textId="77777777" w:rsidR="00356E68" w:rsidRDefault="00356E68" w:rsidP="0002252A"/>
    <w:p w14:paraId="310FFB3E" w14:textId="25DA4C93" w:rsidR="00052549" w:rsidRDefault="00356E68" w:rsidP="001370D8">
      <w:pPr>
        <w:spacing w:line="480" w:lineRule="auto"/>
        <w:ind w:firstLine="720"/>
      </w:pPr>
      <w:r>
        <w:t>If the user wants to generate a new image for this printer</w:t>
      </w:r>
      <w:r w:rsidR="00052549">
        <w:t>, that image must be formatted as a 2 bit .png image.  The easiest way to do this (using Paint) is under the ‘properties’ tab to set the ‘Colors’ to be ‘Black and white’.  That will reduce the i</w:t>
      </w:r>
      <w:r w:rsidR="00275D57">
        <w:t>mage to a 2 bit black and whit</w:t>
      </w:r>
      <w:r w:rsidR="00052549">
        <w:t>e only image.  If you want to modify the code to add a new image, double click on the focusing pattern button</w:t>
      </w:r>
      <w:r w:rsidR="00186C69">
        <w:t xml:space="preserve"> in the GUI</w:t>
      </w:r>
      <w:r w:rsidR="00052549">
        <w:t xml:space="preserve">.  That will send you directly into the code so you can modify which image is input into the program. </w:t>
      </w:r>
    </w:p>
    <w:p w14:paraId="39194B72" w14:textId="77777777" w:rsidR="00052549" w:rsidRDefault="00052549" w:rsidP="0002252A"/>
    <w:p w14:paraId="0EF9A799" w14:textId="57EC501A" w:rsidR="00356E68" w:rsidRDefault="00052549" w:rsidP="0002252A">
      <w:r>
        <w:rPr>
          <w:noProof/>
        </w:rPr>
        <w:lastRenderedPageBreak/>
        <w:drawing>
          <wp:inline distT="0" distB="0" distL="0" distR="0" wp14:anchorId="39E49B0E" wp14:editId="4CBE3C3A">
            <wp:extent cx="4114800" cy="2274105"/>
            <wp:effectExtent l="0" t="0" r="0" b="1206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115741" cy="2274625"/>
                    </a:xfrm>
                    <a:prstGeom prst="rect">
                      <a:avLst/>
                    </a:prstGeom>
                    <a:noFill/>
                    <a:ln>
                      <a:noFill/>
                    </a:ln>
                  </pic:spPr>
                </pic:pic>
              </a:graphicData>
            </a:graphic>
          </wp:inline>
        </w:drawing>
      </w:r>
      <w:r>
        <w:t xml:space="preserve"> </w:t>
      </w:r>
    </w:p>
    <w:p w14:paraId="1A702E1B" w14:textId="470C61DD" w:rsidR="00052549" w:rsidRPr="00E566D1" w:rsidRDefault="00E566D1" w:rsidP="00E566D1">
      <w:bookmarkStart w:id="246" w:name="_Ref432779714"/>
      <w:bookmarkStart w:id="247" w:name="_Toc308026273"/>
      <w:r w:rsidRPr="00E566D1">
        <w:t xml:space="preserve">Figure </w:t>
      </w:r>
      <w:fldSimple w:instr=" SEQ Figure \* ARABIC ">
        <w:r w:rsidR="00F028A4">
          <w:rPr>
            <w:noProof/>
          </w:rPr>
          <w:t>51</w:t>
        </w:r>
      </w:fldSimple>
      <w:bookmarkEnd w:id="246"/>
      <w:r>
        <w:t xml:space="preserve">. </w:t>
      </w:r>
      <w:r w:rsidR="00052549" w:rsidRPr="00E566D1">
        <w:t>Code for the ‘focusing image’ input.</w:t>
      </w:r>
      <w:bookmarkEnd w:id="247"/>
      <w:r w:rsidR="00052549" w:rsidRPr="00E566D1">
        <w:t xml:space="preserve"> </w:t>
      </w:r>
    </w:p>
    <w:p w14:paraId="3D3C8E9B" w14:textId="77777777" w:rsidR="00052549" w:rsidRDefault="00052549" w:rsidP="0002252A"/>
    <w:p w14:paraId="5737A1C1" w14:textId="65557E9D" w:rsidR="00052549" w:rsidRDefault="00052549" w:rsidP="001370D8">
      <w:pPr>
        <w:spacing w:line="480" w:lineRule="auto"/>
        <w:ind w:firstLine="720"/>
      </w:pPr>
      <w:r>
        <w:t xml:space="preserve">If you would like to add a new image as the focusing image, simply type the name of your new image file in place of ‘Focusing_Image.png’ </w:t>
      </w:r>
      <w:r w:rsidR="00E566D1">
        <w:t xml:space="preserve">(shown in </w:t>
      </w:r>
      <w:r w:rsidR="00E566D1">
        <w:fldChar w:fldCharType="begin"/>
      </w:r>
      <w:r w:rsidR="00E566D1">
        <w:instrText xml:space="preserve"> REF _Ref432779714 \h </w:instrText>
      </w:r>
      <w:r w:rsidR="00E566D1">
        <w:fldChar w:fldCharType="separate"/>
      </w:r>
      <w:r w:rsidR="00F028A4" w:rsidRPr="00E566D1">
        <w:t xml:space="preserve">Figure </w:t>
      </w:r>
      <w:r w:rsidR="00F028A4">
        <w:rPr>
          <w:noProof/>
        </w:rPr>
        <w:t>51</w:t>
      </w:r>
      <w:r w:rsidR="00E566D1">
        <w:fldChar w:fldCharType="end"/>
      </w:r>
      <w:r w:rsidR="00E566D1">
        <w:t xml:space="preserve">) </w:t>
      </w:r>
      <w:r>
        <w:t>and make sure that the image is located in labVIEWs working directory.  In this case that working directory is C:\Users\SUN_3D_1\Dropbox\PuSL Splicing\PuSL new System Control\AerotechExampleVIproject</w:t>
      </w:r>
    </w:p>
    <w:p w14:paraId="4E0F71CF" w14:textId="77777777" w:rsidR="00A6658E" w:rsidRDefault="00A6658E" w:rsidP="0002252A"/>
    <w:p w14:paraId="3C4F2F33" w14:textId="4744C46E" w:rsidR="0002252A" w:rsidRDefault="00A6658E" w:rsidP="001370D8">
      <w:pPr>
        <w:spacing w:line="480" w:lineRule="auto"/>
        <w:ind w:firstLine="720"/>
      </w:pPr>
      <w:r>
        <w:t xml:space="preserve">In addition to controlling what image is projected during the focusing / alignment process, the user can decide if they want to have the UV light turned on or not.  The user can control whether the UV light is on or not using the button displayed in </w:t>
      </w:r>
      <w:r w:rsidR="00E566D1">
        <w:fldChar w:fldCharType="begin"/>
      </w:r>
      <w:r w:rsidR="00E566D1">
        <w:instrText xml:space="preserve"> REF _Ref432779751 \h </w:instrText>
      </w:r>
      <w:r w:rsidR="00E566D1">
        <w:fldChar w:fldCharType="separate"/>
      </w:r>
      <w:r w:rsidR="00F028A4" w:rsidRPr="00E566D1">
        <w:t xml:space="preserve">Figure </w:t>
      </w:r>
      <w:r w:rsidR="00F028A4">
        <w:rPr>
          <w:noProof/>
        </w:rPr>
        <w:t>52</w:t>
      </w:r>
      <w:r w:rsidR="00E566D1">
        <w:fldChar w:fldCharType="end"/>
      </w:r>
      <w:r>
        <w:t xml:space="preserve">.  This button must be pressed before the labVIEW program is run. </w:t>
      </w:r>
      <w:r w:rsidR="00186C69">
        <w:t xml:space="preserve"> When aligning the base platform you will want to have the UV light on, but when aligning the liquid resin bath, you will want to have the light off to avoid exposure of your material. </w:t>
      </w:r>
    </w:p>
    <w:p w14:paraId="0C3E1C78" w14:textId="77777777" w:rsidR="001370D8" w:rsidRDefault="001370D8" w:rsidP="0002252A"/>
    <w:p w14:paraId="78274A5F" w14:textId="3C6DC6C4" w:rsidR="00A6658E" w:rsidRDefault="00A6658E" w:rsidP="0002252A">
      <w:r>
        <w:rPr>
          <w:noProof/>
        </w:rPr>
        <w:drawing>
          <wp:inline distT="0" distB="0" distL="0" distR="0" wp14:anchorId="3F88EE44" wp14:editId="06350E2F">
            <wp:extent cx="1297940" cy="6635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297940" cy="663575"/>
                    </a:xfrm>
                    <a:prstGeom prst="rect">
                      <a:avLst/>
                    </a:prstGeom>
                    <a:noFill/>
                    <a:ln>
                      <a:noFill/>
                    </a:ln>
                  </pic:spPr>
                </pic:pic>
              </a:graphicData>
            </a:graphic>
          </wp:inline>
        </w:drawing>
      </w:r>
    </w:p>
    <w:p w14:paraId="5A6F0EB0" w14:textId="16C6A1DF" w:rsidR="00A6658E" w:rsidRPr="00E566D1" w:rsidRDefault="00E566D1" w:rsidP="00E566D1">
      <w:bookmarkStart w:id="248" w:name="_Ref432779751"/>
      <w:bookmarkStart w:id="249" w:name="_Toc308026274"/>
      <w:r w:rsidRPr="00E566D1">
        <w:t xml:space="preserve">Figure </w:t>
      </w:r>
      <w:fldSimple w:instr=" SEQ Figure \* ARABIC ">
        <w:r w:rsidR="00F028A4">
          <w:rPr>
            <w:noProof/>
          </w:rPr>
          <w:t>52</w:t>
        </w:r>
      </w:fldSimple>
      <w:bookmarkEnd w:id="248"/>
      <w:r w:rsidRPr="00E566D1">
        <w:t xml:space="preserve">. </w:t>
      </w:r>
      <w:r w:rsidR="00A6658E" w:rsidRPr="00E566D1">
        <w:t>Pressed Button enabling the UV light during Focusing/Alignment.</w:t>
      </w:r>
      <w:bookmarkEnd w:id="249"/>
    </w:p>
    <w:p w14:paraId="6C411214" w14:textId="77777777" w:rsidR="00A6658E" w:rsidRDefault="00A6658E" w:rsidP="0002252A"/>
    <w:p w14:paraId="175F7E75" w14:textId="38922423" w:rsidR="00A6658E" w:rsidRDefault="00850247" w:rsidP="0002252A">
      <w:r>
        <w:rPr>
          <w:noProof/>
        </w:rPr>
        <w:lastRenderedPageBreak/>
        <w:drawing>
          <wp:inline distT="0" distB="0" distL="0" distR="0" wp14:anchorId="1A3247A2" wp14:editId="44D3E1C9">
            <wp:extent cx="5943600" cy="2969669"/>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969669"/>
                    </a:xfrm>
                    <a:prstGeom prst="rect">
                      <a:avLst/>
                    </a:prstGeom>
                    <a:noFill/>
                    <a:ln>
                      <a:noFill/>
                    </a:ln>
                  </pic:spPr>
                </pic:pic>
              </a:graphicData>
            </a:graphic>
          </wp:inline>
        </w:drawing>
      </w:r>
    </w:p>
    <w:p w14:paraId="0F89A288" w14:textId="753257C8" w:rsidR="00850247" w:rsidRPr="0054216F" w:rsidRDefault="0054216F" w:rsidP="0054216F">
      <w:bookmarkStart w:id="250" w:name="_Toc308026275"/>
      <w:r w:rsidRPr="0054216F">
        <w:t xml:space="preserve">Figure </w:t>
      </w:r>
      <w:fldSimple w:instr=" SEQ Figure \* ARABIC ">
        <w:r w:rsidR="00F028A4">
          <w:rPr>
            <w:noProof/>
          </w:rPr>
          <w:t>53</w:t>
        </w:r>
      </w:fldSimple>
      <w:r w:rsidR="00850247" w:rsidRPr="0054216F">
        <w:t>. Alignment and Focusing Controls for various motorized stages.</w:t>
      </w:r>
      <w:bookmarkEnd w:id="250"/>
      <w:r w:rsidR="00850247" w:rsidRPr="0054216F">
        <w:t xml:space="preserve"> </w:t>
      </w:r>
    </w:p>
    <w:p w14:paraId="45830547" w14:textId="77777777" w:rsidR="00A6658E" w:rsidRDefault="00A6658E" w:rsidP="0002252A"/>
    <w:p w14:paraId="34F42BF2" w14:textId="4F6BD090" w:rsidR="00850247" w:rsidRDefault="00850247" w:rsidP="001370D8">
      <w:pPr>
        <w:spacing w:line="480" w:lineRule="auto"/>
        <w:ind w:firstLine="720"/>
      </w:pPr>
      <w:r>
        <w:t xml:space="preserve">Fab Platform Alignment (ZZ) Cutoff is an optional input for the user to set a distance where the fabrication platform will stop and turn around.  I found that this was an important feature to have after accidentally bursting through one of the thin Teflon AF2400 films in the resin bath.  This feature protects the printer from a certain amount of user error. </w:t>
      </w:r>
    </w:p>
    <w:p w14:paraId="1646AE72" w14:textId="77777777" w:rsidR="00850247" w:rsidRDefault="00850247" w:rsidP="001370D8">
      <w:pPr>
        <w:spacing w:line="480" w:lineRule="auto"/>
      </w:pPr>
    </w:p>
    <w:p w14:paraId="3EF5AA6B" w14:textId="2055878E" w:rsidR="000007C5" w:rsidRDefault="000007C5" w:rsidP="001370D8">
      <w:pPr>
        <w:spacing w:line="480" w:lineRule="auto"/>
        <w:ind w:firstLine="720"/>
      </w:pPr>
      <w:r>
        <w:t xml:space="preserve">The complete software for ‘Fabrication’ is displayed in Figure X Below. </w:t>
      </w:r>
      <w:r w:rsidR="001370D8">
        <w:t xml:space="preserve"> In this software the user can select the type of ‘focusing pattern’ image they would like to display before running the program.  There are now four selections, Focusing Image as shown earlier in this section, an all white image, and two images that have a white background with small black squares. Additional images can be easily added. </w:t>
      </w:r>
    </w:p>
    <w:p w14:paraId="5C664DD9" w14:textId="50EAD11B" w:rsidR="000007C5" w:rsidRDefault="000007C5" w:rsidP="0002252A">
      <w:r>
        <w:rPr>
          <w:noProof/>
        </w:rPr>
        <w:lastRenderedPageBreak/>
        <w:drawing>
          <wp:inline distT="0" distB="0" distL="0" distR="0" wp14:anchorId="589C5740" wp14:editId="1FCE85AC">
            <wp:extent cx="5937250" cy="4446905"/>
            <wp:effectExtent l="0" t="0" r="6350" b="0"/>
            <wp:docPr id="21533" name="Picture 21533" descr="Macintosh HD:Users:evanbaker:Box Sync:Evan's PhD Thesis:Figures:Focusing Code for new PuSL Pr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evanbaker:Box Sync:Evan's PhD Thesis:Figures:Focusing Code for new PuSL Printer.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37250" cy="4446905"/>
                    </a:xfrm>
                    <a:prstGeom prst="rect">
                      <a:avLst/>
                    </a:prstGeom>
                    <a:noFill/>
                    <a:ln>
                      <a:noFill/>
                    </a:ln>
                  </pic:spPr>
                </pic:pic>
              </a:graphicData>
            </a:graphic>
          </wp:inline>
        </w:drawing>
      </w:r>
    </w:p>
    <w:p w14:paraId="5B64C66F" w14:textId="561A8E3D" w:rsidR="000007C5" w:rsidRDefault="000007C5" w:rsidP="000007C5">
      <w:r>
        <w:t xml:space="preserve">Figure </w:t>
      </w:r>
      <w:fldSimple w:instr=" SEQ Figure \* ARABIC ">
        <w:r w:rsidR="00F028A4">
          <w:rPr>
            <w:noProof/>
          </w:rPr>
          <w:t>54</w:t>
        </w:r>
      </w:fldSimple>
      <w:r>
        <w:t>. Focusing Code for new CLIP Based PuSL Printer</w:t>
      </w:r>
    </w:p>
    <w:p w14:paraId="40141857" w14:textId="77777777" w:rsidR="000007C5" w:rsidRDefault="000007C5" w:rsidP="0002252A"/>
    <w:p w14:paraId="2C2A7EB5" w14:textId="293F974C" w:rsidR="001370D8" w:rsidRDefault="001370D8" w:rsidP="001370D8">
      <w:pPr>
        <w:pStyle w:val="Heading2"/>
        <w:spacing w:line="480" w:lineRule="auto"/>
        <w:rPr>
          <w:rFonts w:ascii="Times New Roman" w:hAnsi="Times New Roman" w:cs="Times New Roman"/>
          <w:b/>
          <w:bCs/>
          <w:color w:val="auto"/>
          <w:kern w:val="32"/>
          <w:szCs w:val="24"/>
          <w:lang w:eastAsia="zh-CN"/>
        </w:rPr>
      </w:pPr>
      <w:bookmarkStart w:id="251" w:name="_Toc437011656"/>
      <w:r>
        <w:rPr>
          <w:rFonts w:ascii="Times New Roman" w:hAnsi="Times New Roman" w:cs="Times New Roman"/>
          <w:b/>
          <w:bCs/>
          <w:color w:val="auto"/>
          <w:kern w:val="32"/>
          <w:szCs w:val="24"/>
          <w:lang w:eastAsia="zh-CN"/>
        </w:rPr>
        <w:t>8</w:t>
      </w:r>
      <w:r w:rsidRPr="000B423A">
        <w:rPr>
          <w:rFonts w:ascii="Times New Roman" w:hAnsi="Times New Roman" w:cs="Times New Roman"/>
          <w:b/>
          <w:bCs/>
          <w:color w:val="auto"/>
          <w:kern w:val="32"/>
          <w:szCs w:val="24"/>
          <w:lang w:eastAsia="zh-CN"/>
        </w:rPr>
        <w:t>.</w:t>
      </w:r>
      <w:r w:rsidR="004A74F5">
        <w:rPr>
          <w:rFonts w:ascii="Times New Roman" w:hAnsi="Times New Roman" w:cs="Times New Roman"/>
          <w:b/>
          <w:bCs/>
          <w:color w:val="auto"/>
          <w:kern w:val="32"/>
          <w:szCs w:val="24"/>
          <w:lang w:eastAsia="zh-CN"/>
        </w:rPr>
        <w:t>4.2</w:t>
      </w:r>
      <w:r w:rsidRPr="000B423A">
        <w:rPr>
          <w:rFonts w:ascii="Times New Roman" w:hAnsi="Times New Roman" w:cs="Times New Roman"/>
          <w:b/>
          <w:bCs/>
          <w:color w:val="auto"/>
          <w:kern w:val="32"/>
          <w:szCs w:val="24"/>
          <w:lang w:eastAsia="zh-CN"/>
        </w:rPr>
        <w:t xml:space="preserve"> </w:t>
      </w:r>
      <w:r>
        <w:rPr>
          <w:rFonts w:ascii="Times New Roman" w:hAnsi="Times New Roman" w:cs="Times New Roman"/>
          <w:b/>
          <w:bCs/>
          <w:color w:val="auto"/>
          <w:kern w:val="32"/>
          <w:szCs w:val="24"/>
          <w:lang w:eastAsia="zh-CN"/>
        </w:rPr>
        <w:t xml:space="preserve">LabVIEW Software Graphical User Interface. </w:t>
      </w:r>
      <w:r w:rsidR="004A74F5">
        <w:rPr>
          <w:rFonts w:ascii="Times New Roman" w:hAnsi="Times New Roman" w:cs="Times New Roman"/>
          <w:b/>
          <w:bCs/>
          <w:color w:val="auto"/>
          <w:kern w:val="32"/>
          <w:szCs w:val="24"/>
          <w:lang w:eastAsia="zh-CN"/>
        </w:rPr>
        <w:t>Fabrication</w:t>
      </w:r>
      <w:bookmarkEnd w:id="251"/>
    </w:p>
    <w:p w14:paraId="0FA45FDC" w14:textId="3B7A854D" w:rsidR="002A6CDB" w:rsidRDefault="004A74F5" w:rsidP="00A330D7">
      <w:pPr>
        <w:spacing w:line="480" w:lineRule="auto"/>
      </w:pPr>
      <w:r>
        <w:tab/>
        <w:t xml:space="preserve">The software for fabrication was developed on the same platform that we used for our ‘old’ PuSL system. </w:t>
      </w:r>
      <w:r w:rsidR="002A6CDB">
        <w:t xml:space="preserve"> To enable the ‘fabrication’ software, the button nest to ‘Fabrication’ in the top left of the screen must be highlighted.  The only other requirement for the fabrication section is to upload the file that you would like to print under the file path section.  </w:t>
      </w:r>
    </w:p>
    <w:p w14:paraId="472C9ADF" w14:textId="4964887C" w:rsidR="002A6CDB" w:rsidRDefault="002A6CDB" w:rsidP="00A330D7">
      <w:pPr>
        <w:spacing w:line="480" w:lineRule="auto"/>
      </w:pPr>
      <w:r>
        <w:tab/>
        <w:t>To make this software more convenient for users, I added a few additional controls to the graphical user interface.  Each of these features can be enabled by highlighting the button next to that feature. The first feature is the ‘Custom Final Layer’, with that feature enabled</w:t>
      </w:r>
      <w:r w:rsidR="006F7AD9">
        <w:t xml:space="preserve">, the fabrication program will end on the layer specified in the text box (in this case after the first 20 </w:t>
      </w:r>
      <w:r w:rsidR="006F7AD9">
        <w:lastRenderedPageBreak/>
        <w:t xml:space="preserve">layers are printed).  The second feature enables an override of the UV exposure time per layer.  With that feature enabled, the program will ignore the UV exposure time set in the control text file and instead it will be the UV exposure set in the GUI.  The third feature is the layer thickness override and it works in the same way. </w:t>
      </w:r>
    </w:p>
    <w:p w14:paraId="30D4DE9B" w14:textId="5AC32E36" w:rsidR="006F7AD9" w:rsidRPr="004A74F5" w:rsidRDefault="006F7AD9" w:rsidP="00A330D7">
      <w:pPr>
        <w:spacing w:line="480" w:lineRule="auto"/>
      </w:pPr>
      <w:r>
        <w:tab/>
        <w:t xml:space="preserve">Another critical control for CLIP based projection stereolithography printing is speed control for the platform.  The default speed is set to 0.0833 mm/s, this speed was recommended for the highest resolution prints by (reference Carbon3D science paper here). </w:t>
      </w:r>
    </w:p>
    <w:p w14:paraId="71978FA7" w14:textId="398602C2" w:rsidR="000007C5" w:rsidRDefault="004A74F5" w:rsidP="0002252A">
      <w:r>
        <w:rPr>
          <w:noProof/>
        </w:rPr>
        <w:drawing>
          <wp:inline distT="0" distB="0" distL="0" distR="0" wp14:anchorId="6A2837EB" wp14:editId="5A458ED9">
            <wp:extent cx="5348605" cy="4509135"/>
            <wp:effectExtent l="0" t="0" r="10795" b="12065"/>
            <wp:docPr id="21535" name="Picture 21535" descr="Macintosh HD:Users:evanbaker:Box Sync:Evan's PhD Thesis:Figures:New PuSL Fabrication 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cintosh HD:Users:evanbaker:Box Sync:Evan's PhD Thesis:Figures:New PuSL Fabrication Code.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48605" cy="4509135"/>
                    </a:xfrm>
                    <a:prstGeom prst="rect">
                      <a:avLst/>
                    </a:prstGeom>
                    <a:noFill/>
                    <a:ln>
                      <a:noFill/>
                    </a:ln>
                  </pic:spPr>
                </pic:pic>
              </a:graphicData>
            </a:graphic>
          </wp:inline>
        </w:drawing>
      </w:r>
    </w:p>
    <w:p w14:paraId="6524A3D7" w14:textId="3C03EBEF" w:rsidR="004A74F5" w:rsidRDefault="004A74F5" w:rsidP="004A74F5">
      <w:r>
        <w:t xml:space="preserve">Figure </w:t>
      </w:r>
      <w:fldSimple w:instr=" SEQ Figure \* ARABIC ">
        <w:r w:rsidR="00F028A4">
          <w:rPr>
            <w:noProof/>
          </w:rPr>
          <w:t>55</w:t>
        </w:r>
      </w:fldSimple>
      <w:r>
        <w:t xml:space="preserve">. New 'Fabrication' Software for the new CLIP Based PuSL System.  Software is written using LabVIEW. </w:t>
      </w:r>
    </w:p>
    <w:p w14:paraId="0C6F7D67" w14:textId="77777777" w:rsidR="001370D8" w:rsidRDefault="001370D8" w:rsidP="0002252A"/>
    <w:p w14:paraId="1FDB4FE5" w14:textId="1DA50B32" w:rsidR="0002252A" w:rsidRDefault="00EC5C39" w:rsidP="0002252A">
      <w:pPr>
        <w:pStyle w:val="Heading2"/>
        <w:spacing w:line="480" w:lineRule="auto"/>
        <w:rPr>
          <w:rFonts w:ascii="Times New Roman" w:hAnsi="Times New Roman" w:cs="Times New Roman"/>
          <w:b/>
          <w:bCs/>
          <w:color w:val="auto"/>
          <w:kern w:val="32"/>
          <w:szCs w:val="24"/>
          <w:lang w:eastAsia="zh-CN"/>
        </w:rPr>
      </w:pPr>
      <w:bookmarkStart w:id="252" w:name="_Toc437011657"/>
      <w:r>
        <w:rPr>
          <w:rFonts w:ascii="Times New Roman" w:hAnsi="Times New Roman" w:cs="Times New Roman"/>
          <w:b/>
          <w:bCs/>
          <w:color w:val="auto"/>
          <w:kern w:val="32"/>
          <w:szCs w:val="24"/>
          <w:lang w:eastAsia="zh-CN"/>
        </w:rPr>
        <w:lastRenderedPageBreak/>
        <w:t>8</w:t>
      </w:r>
      <w:r w:rsidR="0002252A" w:rsidRPr="000B423A">
        <w:rPr>
          <w:rFonts w:ascii="Times New Roman" w:hAnsi="Times New Roman" w:cs="Times New Roman"/>
          <w:b/>
          <w:bCs/>
          <w:color w:val="auto"/>
          <w:kern w:val="32"/>
          <w:szCs w:val="24"/>
          <w:lang w:eastAsia="zh-CN"/>
        </w:rPr>
        <w:t>.</w:t>
      </w:r>
      <w:r w:rsidR="0002252A">
        <w:rPr>
          <w:rFonts w:ascii="Times New Roman" w:hAnsi="Times New Roman" w:cs="Times New Roman"/>
          <w:b/>
          <w:bCs/>
          <w:color w:val="auto"/>
          <w:kern w:val="32"/>
          <w:szCs w:val="24"/>
          <w:lang w:eastAsia="zh-CN"/>
        </w:rPr>
        <w:t>5</w:t>
      </w:r>
      <w:r w:rsidR="0002252A" w:rsidRPr="000B423A">
        <w:rPr>
          <w:rFonts w:ascii="Times New Roman" w:hAnsi="Times New Roman" w:cs="Times New Roman"/>
          <w:b/>
          <w:bCs/>
          <w:color w:val="auto"/>
          <w:kern w:val="32"/>
          <w:szCs w:val="24"/>
          <w:lang w:eastAsia="zh-CN"/>
        </w:rPr>
        <w:t xml:space="preserve"> </w:t>
      </w:r>
      <w:r w:rsidR="0002252A">
        <w:rPr>
          <w:rFonts w:ascii="Times New Roman" w:hAnsi="Times New Roman" w:cs="Times New Roman"/>
          <w:b/>
          <w:bCs/>
          <w:color w:val="auto"/>
          <w:kern w:val="32"/>
          <w:szCs w:val="24"/>
          <w:lang w:eastAsia="zh-CN"/>
        </w:rPr>
        <w:t>Alignment Process.</w:t>
      </w:r>
      <w:bookmarkEnd w:id="252"/>
      <w:r w:rsidR="0002252A">
        <w:rPr>
          <w:rFonts w:ascii="Times New Roman" w:hAnsi="Times New Roman" w:cs="Times New Roman"/>
          <w:b/>
          <w:bCs/>
          <w:color w:val="auto"/>
          <w:kern w:val="32"/>
          <w:szCs w:val="24"/>
          <w:lang w:eastAsia="zh-CN"/>
        </w:rPr>
        <w:t xml:space="preserve"> </w:t>
      </w:r>
    </w:p>
    <w:p w14:paraId="7F012363" w14:textId="0859A1C1" w:rsidR="00BB7DE8" w:rsidRDefault="00BB7DE8" w:rsidP="00C124FC">
      <w:pPr>
        <w:spacing w:line="480" w:lineRule="auto"/>
        <w:ind w:firstLine="720"/>
      </w:pPr>
      <w:r>
        <w:t xml:space="preserve">The first step of the alignment process is to ensure that your light gate, dynamic mask and UV Macro Lens are properly aligned.   </w:t>
      </w:r>
      <w:r w:rsidR="00AE3599">
        <w:t xml:space="preserve">Any laser could be used to </w:t>
      </w:r>
      <w:r w:rsidR="009C6D5A">
        <w:t xml:space="preserve">do this paired with two optical crosshair reticles or any other preferred alignment method.  Once the laser beam, reflected off the dynamic mask passes through the center of the UV lens, the aligner can work on the collimated light. </w:t>
      </w:r>
    </w:p>
    <w:p w14:paraId="79C94BEC" w14:textId="6658AE97" w:rsidR="00BB7DE8" w:rsidRDefault="009C6D5A" w:rsidP="00C124FC">
      <w:pPr>
        <w:spacing w:line="480" w:lineRule="auto"/>
        <w:ind w:firstLine="720"/>
      </w:pPr>
      <w:r>
        <w:t xml:space="preserve">To </w:t>
      </w:r>
      <w:r w:rsidR="00D03F21">
        <w:t xml:space="preserve">ensure that the UV light from </w:t>
      </w:r>
      <w:r w:rsidR="00BB7DE8">
        <w:t>the</w:t>
      </w:r>
      <w:r w:rsidR="00D03F21">
        <w:t xml:space="preserve"> source is properly collimated </w:t>
      </w:r>
      <w:r>
        <w:t>the distance from the UV light source to the parabolic mirror and from the parabolic mirror to the dynamic mask must be equal to the focal length of the parabolic mirror</w:t>
      </w:r>
      <w:r w:rsidR="00D03F21">
        <w:t xml:space="preserve">. </w:t>
      </w:r>
      <w:r w:rsidR="00BB7DE8">
        <w:t xml:space="preserve">  The specific parabolic mirror that we are using in this setup has a focal length of 102mm, just long enough to fit behind the light gate</w:t>
      </w:r>
      <w:r w:rsidR="00873CF1">
        <w:t>, but not too long which would cause a more significant drop in UV intensity</w:t>
      </w:r>
      <w:r w:rsidR="00BB7DE8">
        <w:t xml:space="preserve">. </w:t>
      </w:r>
      <w:r>
        <w:t xml:space="preserve"> A schematic of this setup is shown in the figures below. </w:t>
      </w:r>
    </w:p>
    <w:p w14:paraId="5A79EF3E" w14:textId="77777777" w:rsidR="00BB7DE8" w:rsidRDefault="00BB7DE8" w:rsidP="00BB7DE8"/>
    <w:p w14:paraId="2DCEBBCC" w14:textId="3A72A03C" w:rsidR="00D03F21" w:rsidRDefault="00FF0510" w:rsidP="00BB7DE8">
      <w:r>
        <w:rPr>
          <w:noProof/>
        </w:rPr>
        <w:drawing>
          <wp:inline distT="0" distB="0" distL="0" distR="0" wp14:anchorId="347A8396" wp14:editId="024974AF">
            <wp:extent cx="4229100" cy="2704739"/>
            <wp:effectExtent l="0" t="0" r="0" b="0"/>
            <wp:docPr id="3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229826" cy="2705203"/>
                    </a:xfrm>
                    <a:prstGeom prst="rect">
                      <a:avLst/>
                    </a:prstGeom>
                    <a:noFill/>
                    <a:ln>
                      <a:noFill/>
                    </a:ln>
                  </pic:spPr>
                </pic:pic>
              </a:graphicData>
            </a:graphic>
          </wp:inline>
        </w:drawing>
      </w:r>
    </w:p>
    <w:p w14:paraId="4690571B" w14:textId="79697275" w:rsidR="00756FE7" w:rsidRDefault="00756FE7" w:rsidP="00756FE7">
      <w:r>
        <w:t xml:space="preserve">Figure </w:t>
      </w:r>
      <w:fldSimple w:instr=" SEQ Figure \* ARABIC ">
        <w:r w:rsidR="00F028A4">
          <w:rPr>
            <w:noProof/>
          </w:rPr>
          <w:t>56</w:t>
        </w:r>
      </w:fldSimple>
      <w:r>
        <w:t>. Image of major components in CLIP PuSL systems and their respective alignments.</w:t>
      </w:r>
    </w:p>
    <w:p w14:paraId="2FE80A8D" w14:textId="0AFEF822" w:rsidR="00D03F21" w:rsidRDefault="00091BE2" w:rsidP="002E2D39">
      <w:r>
        <w:rPr>
          <w:noProof/>
        </w:rPr>
        <w:lastRenderedPageBreak/>
        <w:drawing>
          <wp:inline distT="0" distB="0" distL="0" distR="0" wp14:anchorId="62ED386F" wp14:editId="3DB2357D">
            <wp:extent cx="5943600" cy="2725364"/>
            <wp:effectExtent l="0" t="0" r="0" b="0"/>
            <wp:docPr id="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2725364"/>
                    </a:xfrm>
                    <a:prstGeom prst="rect">
                      <a:avLst/>
                    </a:prstGeom>
                    <a:noFill/>
                    <a:ln>
                      <a:noFill/>
                    </a:ln>
                  </pic:spPr>
                </pic:pic>
              </a:graphicData>
            </a:graphic>
          </wp:inline>
        </w:drawing>
      </w:r>
    </w:p>
    <w:p w14:paraId="6184C5C5" w14:textId="6D626C05" w:rsidR="006102C5" w:rsidRDefault="006102C5" w:rsidP="006102C5">
      <w:r>
        <w:t xml:space="preserve">Figure </w:t>
      </w:r>
      <w:fldSimple w:instr=" SEQ Figure \* ARABIC ">
        <w:r w:rsidR="00F028A4">
          <w:rPr>
            <w:noProof/>
          </w:rPr>
          <w:t>57</w:t>
        </w:r>
      </w:fldSimple>
      <w:r>
        <w:t>. Schematic of UV LED collimated by a parabolic mirror. To collimate the source both the UV LED and dynamic mask are placed at the focal length of the parabolic mirror.</w:t>
      </w:r>
    </w:p>
    <w:p w14:paraId="63132DCE" w14:textId="77777777" w:rsidR="00D03F21" w:rsidRDefault="00D03F21" w:rsidP="00D03F21">
      <w:pPr>
        <w:ind w:firstLine="720"/>
      </w:pPr>
    </w:p>
    <w:p w14:paraId="38A41700" w14:textId="3DCC3A3C" w:rsidR="00FD0965" w:rsidRDefault="00FD0965" w:rsidP="00FD0965">
      <w:pPr>
        <w:spacing w:line="480" w:lineRule="auto"/>
        <w:ind w:firstLine="720"/>
      </w:pPr>
      <w:r>
        <w:t xml:space="preserve">After aligning the optical path and collimating the UV source the final relative positions of the macro lens and dynamic mask should be set.  In our particular setup as shown in the image below, we selected an image distance of 180 mm.  The image distance of 180mm enabled a magnification of -0.71, creating a focal plane 252mm away.  This image distance was selected to enable a resolution of 7.1 microns per pixel which is approximately the same resolution as our ‘old’ PuSL printer. </w:t>
      </w:r>
      <w:r w:rsidR="00C7548F">
        <w:t xml:space="preserve"> After selecting the image distance, two cameras should be set up, one approximately at the 252 mm focal plane, and a second one that captures the reflected image off the focal plane, back through the UV macro lens, and off a beam-splitter as shown in the figure below.  It is critical to work with two cameras simultaneously. </w:t>
      </w:r>
    </w:p>
    <w:p w14:paraId="59B0D6BC" w14:textId="77777777" w:rsidR="00FD0965" w:rsidRDefault="00FD0965" w:rsidP="00FD0965"/>
    <w:p w14:paraId="702AD72A" w14:textId="011F0AEC" w:rsidR="00FD0965" w:rsidRDefault="00091BE2" w:rsidP="00FD0965">
      <w:r>
        <w:rPr>
          <w:noProof/>
        </w:rPr>
        <w:lastRenderedPageBreak/>
        <w:drawing>
          <wp:inline distT="0" distB="0" distL="0" distR="0" wp14:anchorId="5213B473" wp14:editId="54CCA88F">
            <wp:extent cx="5943600" cy="2628575"/>
            <wp:effectExtent l="0" t="0" r="0" b="0"/>
            <wp:docPr id="5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2628575"/>
                    </a:xfrm>
                    <a:prstGeom prst="rect">
                      <a:avLst/>
                    </a:prstGeom>
                    <a:noFill/>
                    <a:ln>
                      <a:noFill/>
                    </a:ln>
                  </pic:spPr>
                </pic:pic>
              </a:graphicData>
            </a:graphic>
          </wp:inline>
        </w:drawing>
      </w:r>
    </w:p>
    <w:p w14:paraId="56B54215" w14:textId="336CA055" w:rsidR="00A330D7" w:rsidRDefault="00A330D7" w:rsidP="00A330D7">
      <w:r>
        <w:t xml:space="preserve">Figure </w:t>
      </w:r>
      <w:fldSimple w:instr=" SEQ Figure \* ARABIC ">
        <w:r w:rsidR="00F028A4">
          <w:rPr>
            <w:noProof/>
          </w:rPr>
          <w:t>58</w:t>
        </w:r>
      </w:fldSimple>
      <w:r>
        <w:t>. Schematic of New CLIP PuSL Printer Optical Alignment</w:t>
      </w:r>
    </w:p>
    <w:p w14:paraId="0A133F55" w14:textId="77777777" w:rsidR="00FD0965" w:rsidRDefault="00FD0965" w:rsidP="00D03F21">
      <w:pPr>
        <w:ind w:firstLine="720"/>
      </w:pPr>
    </w:p>
    <w:p w14:paraId="5EE2D63A" w14:textId="01DBCD77" w:rsidR="00C7548F" w:rsidRDefault="00C7548F" w:rsidP="00FE73CA">
      <w:pPr>
        <w:spacing w:line="480" w:lineRule="auto"/>
        <w:ind w:firstLine="720"/>
      </w:pPr>
      <w:r>
        <w:t xml:space="preserve">First, align the camera at the main focal plane. An image of the DMD camera that we used, the focused image we obtained on it are displayed in the figure below.  Another interesting fact is that we actually 3D printed the adaptor that connects to this camera on a Makerbot 3D printer. </w:t>
      </w:r>
      <w:r w:rsidR="00FE73CA">
        <w:t xml:space="preserve"> Make sure to twist the tilt of the UV mirror’s optical post such that the reflected beam still stays aligned along the same path, this will be critical when trying to align the second camera and to ensure that the beam reflects back through the center of the UV macro lens. </w:t>
      </w:r>
    </w:p>
    <w:p w14:paraId="0D80E13D" w14:textId="4646E1EA" w:rsidR="00C7548F" w:rsidRDefault="00FE73CA" w:rsidP="00C7548F">
      <w:r>
        <w:rPr>
          <w:noProof/>
        </w:rPr>
        <w:drawing>
          <wp:inline distT="0" distB="0" distL="0" distR="0" wp14:anchorId="66FAB611" wp14:editId="068E923A">
            <wp:extent cx="2168058" cy="2857330"/>
            <wp:effectExtent l="0" t="0" r="0" b="0"/>
            <wp:docPr id="5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68173" cy="2857482"/>
                    </a:xfrm>
                    <a:prstGeom prst="rect">
                      <a:avLst/>
                    </a:prstGeom>
                    <a:noFill/>
                    <a:ln>
                      <a:noFill/>
                    </a:ln>
                  </pic:spPr>
                </pic:pic>
              </a:graphicData>
            </a:graphic>
          </wp:inline>
        </w:drawing>
      </w:r>
      <w:r>
        <w:rPr>
          <w:noProof/>
        </w:rPr>
        <w:drawing>
          <wp:inline distT="0" distB="0" distL="0" distR="0" wp14:anchorId="45EFDA6A" wp14:editId="039A01E2">
            <wp:extent cx="3394710" cy="2856230"/>
            <wp:effectExtent l="0" t="0" r="8890" b="0"/>
            <wp:docPr id="5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394710" cy="2856230"/>
                    </a:xfrm>
                    <a:prstGeom prst="rect">
                      <a:avLst/>
                    </a:prstGeom>
                    <a:noFill/>
                    <a:ln>
                      <a:noFill/>
                    </a:ln>
                  </pic:spPr>
                </pic:pic>
              </a:graphicData>
            </a:graphic>
          </wp:inline>
        </w:drawing>
      </w:r>
    </w:p>
    <w:p w14:paraId="2AB73A02" w14:textId="15A58AB9" w:rsidR="00FE73CA" w:rsidRDefault="00F70593" w:rsidP="00F70593">
      <w:r>
        <w:lastRenderedPageBreak/>
        <w:t xml:space="preserve">Figure </w:t>
      </w:r>
      <w:fldSimple w:instr=" SEQ Figure \* ARABIC ">
        <w:r w:rsidR="00F028A4">
          <w:rPr>
            <w:noProof/>
          </w:rPr>
          <w:t>59</w:t>
        </w:r>
      </w:fldSimple>
      <w:r>
        <w:t>. Camera installed at focal plane (left) and captured image (right).</w:t>
      </w:r>
    </w:p>
    <w:p w14:paraId="244D9191" w14:textId="77777777" w:rsidR="00C7548F" w:rsidRDefault="00C7548F" w:rsidP="00C7548F"/>
    <w:p w14:paraId="4ED62830" w14:textId="77777777" w:rsidR="00C7548F" w:rsidRDefault="00C7548F" w:rsidP="00C7548F"/>
    <w:p w14:paraId="3CD4157A" w14:textId="7E987771" w:rsidR="0084412A" w:rsidRDefault="0084412A" w:rsidP="003F2B68">
      <w:pPr>
        <w:spacing w:line="480" w:lineRule="auto"/>
      </w:pPr>
      <w:r>
        <w:tab/>
        <w:t xml:space="preserve">After aligning the CCD at the focal plane, install the beamsplitter and the second camera approximately the same distance as the distance from the dynamic mask to the macro lens.  You may need a second person </w:t>
      </w:r>
      <w:r w:rsidR="003F2B68">
        <w:t xml:space="preserve">to help with this installation. While one person is adjusting the camera to be just in the right place, the second can closely look at the image that camera creates on the computer to determine if the camera is in the ideal focal position.  If you are not seeing any image at all, it is likely that the source is not aligned properly – try manipulating the UV mirror  and using a sheet of paper to capture the image reflected off the beamsplitter.  It can also help to place a large reflective surface over the CCD camera (like a silicon wafer) to ensure that you are reflecting all incoming light back towards the lens. </w:t>
      </w:r>
      <w:r w:rsidR="007509AA">
        <w:t xml:space="preserve"> The ideal image</w:t>
      </w:r>
      <w:r w:rsidR="00563955">
        <w:t>s</w:t>
      </w:r>
      <w:r w:rsidR="007509AA">
        <w:t xml:space="preserve"> captured</w:t>
      </w:r>
      <w:r w:rsidR="00563955">
        <w:t xml:space="preserve"> by this second camera are</w:t>
      </w:r>
      <w:r w:rsidR="007509AA">
        <w:t xml:space="preserve"> displayed in the image below. </w:t>
      </w:r>
    </w:p>
    <w:p w14:paraId="78C8B9FA" w14:textId="419C615F" w:rsidR="00563955" w:rsidRDefault="007509AA" w:rsidP="00563955">
      <w:pPr>
        <w:rPr>
          <w:rFonts w:ascii="Times" w:eastAsia="Times New Roman" w:hAnsi="Times"/>
          <w:sz w:val="20"/>
          <w:szCs w:val="20"/>
        </w:rPr>
      </w:pPr>
      <w:r>
        <w:rPr>
          <w:rFonts w:ascii="Times" w:eastAsia="Times New Roman" w:hAnsi="Times"/>
          <w:noProof/>
          <w:sz w:val="20"/>
          <w:szCs w:val="20"/>
        </w:rPr>
        <w:drawing>
          <wp:inline distT="0" distB="0" distL="0" distR="0" wp14:anchorId="6D9E3053" wp14:editId="609C95DC">
            <wp:extent cx="1746486" cy="2335661"/>
            <wp:effectExtent l="0" t="0" r="6350" b="1270"/>
            <wp:docPr id="58" name="Picture 39" descr="https://lh5.googleusercontent.com/X62ktOB_MEmAbWrD3-qceSTHkpK8zN5YnmYIqXOaGRevD7pMfaBiHLpLFiYe3PIJ9RRdYJWGkMQPqOJKecEg-I0War1WeGQ1GKQNY_0jcqni1Crbafm9y9abaF-NVtOIQ-vhBuVbC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5.googleusercontent.com/X62ktOB_MEmAbWrD3-qceSTHkpK8zN5YnmYIqXOaGRevD7pMfaBiHLpLFiYe3PIJ9RRdYJWGkMQPqOJKecEg-I0War1WeGQ1GKQNY_0jcqni1Crbafm9y9abaF-NVtOIQ-vhBuVbCw"/>
                    <pic:cNvPicPr>
                      <a:picLocks noChangeAspect="1" noChangeArrowheads="1"/>
                    </pic:cNvPicPr>
                  </pic:nvPicPr>
                  <pic:blipFill rotWithShape="1">
                    <a:blip r:embed="rId109">
                      <a:extLst>
                        <a:ext uri="{28A0092B-C50C-407E-A947-70E740481C1C}">
                          <a14:useLocalDpi xmlns:a14="http://schemas.microsoft.com/office/drawing/2010/main" val="0"/>
                        </a:ext>
                      </a:extLst>
                    </a:blip>
                    <a:srcRect l="14526" t="4696" r="26662" b="25779"/>
                    <a:stretch/>
                  </pic:blipFill>
                  <pic:spPr bwMode="auto">
                    <a:xfrm>
                      <a:off x="0" y="0"/>
                      <a:ext cx="1747095" cy="233647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w:eastAsia="Times New Roman" w:hAnsi="Times"/>
          <w:noProof/>
          <w:sz w:val="20"/>
          <w:szCs w:val="20"/>
        </w:rPr>
        <w:drawing>
          <wp:inline distT="0" distB="0" distL="0" distR="0" wp14:anchorId="54509732" wp14:editId="70327FA1">
            <wp:extent cx="1759081" cy="2334895"/>
            <wp:effectExtent l="0" t="0" r="0" b="1905"/>
            <wp:docPr id="59" name="Picture 41" descr="https://lh4.googleusercontent.com/aAO1bMx36lkdYlXLLGhJckb-wrTDi6xdIHxssdGNUe2zdKbE3HURpMkRvErJtplRpBs67YRVmLBwgJofQCP7T4CZu585Xzwq5aT_kdL3Ak-prbLMsdLnkVKGzHcxcC1tFIRBrEUG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4.googleusercontent.com/aAO1bMx36lkdYlXLLGhJckb-wrTDi6xdIHxssdGNUe2zdKbE3HURpMkRvErJtplRpBs67YRVmLBwgJofQCP7T4CZu585Xzwq5aT_kdL3Ak-prbLMsdLnkVKGzHcxcC1tFIRBrEUGVg"/>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5" t="4870" r="23105" b="5249"/>
                    <a:stretch/>
                  </pic:blipFill>
                  <pic:spPr bwMode="auto">
                    <a:xfrm>
                      <a:off x="0" y="0"/>
                      <a:ext cx="1759998" cy="2336112"/>
                    </a:xfrm>
                    <a:prstGeom prst="rect">
                      <a:avLst/>
                    </a:prstGeom>
                    <a:noFill/>
                    <a:ln>
                      <a:noFill/>
                    </a:ln>
                    <a:extLst>
                      <a:ext uri="{53640926-AAD7-44D8-BBD7-CCE9431645EC}">
                        <a14:shadowObscured xmlns:a14="http://schemas.microsoft.com/office/drawing/2010/main"/>
                      </a:ext>
                    </a:extLst>
                  </pic:spPr>
                </pic:pic>
              </a:graphicData>
            </a:graphic>
          </wp:inline>
        </w:drawing>
      </w:r>
      <w:r w:rsidR="00563955">
        <w:rPr>
          <w:rFonts w:ascii="Times" w:eastAsia="Times New Roman" w:hAnsi="Times"/>
          <w:sz w:val="20"/>
          <w:szCs w:val="20"/>
        </w:rPr>
        <w:t xml:space="preserve"> </w:t>
      </w:r>
      <w:r w:rsidR="00563955">
        <w:rPr>
          <w:rFonts w:ascii="Times" w:eastAsia="Times New Roman" w:hAnsi="Times"/>
          <w:noProof/>
          <w:sz w:val="20"/>
          <w:szCs w:val="20"/>
        </w:rPr>
        <w:drawing>
          <wp:inline distT="0" distB="0" distL="0" distR="0" wp14:anchorId="63D4E100" wp14:editId="249AA50F">
            <wp:extent cx="1870179" cy="2341433"/>
            <wp:effectExtent l="0" t="0" r="9525" b="0"/>
            <wp:docPr id="68" name="Picture 43" descr="https://lh4.googleusercontent.com/qtUbn55gr43tj6JxDgvW_RQdDN_b6u8uXOxBqd8VgUY9NI_i-mRKzsFBjlaz7NJ7pFXU6OL70tcaCTNUBgLNj-57sFxhkQb1jXC_qVXjYVNbadbah_uJFJHN8Iw47f1ubd8NUYLM5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4.googleusercontent.com/qtUbn55gr43tj6JxDgvW_RQdDN_b6u8uXOxBqd8VgUY9NI_i-mRKzsFBjlaz7NJ7pFXU6OL70tcaCTNUBgLNj-57sFxhkQb1jXC_qVXjYVNbadbah_uJFJHN8Iw47f1ubd8NUYLM5Q"/>
                    <pic:cNvPicPr>
                      <a:picLocks noChangeAspect="1" noChangeArrowheads="1"/>
                    </pic:cNvPicPr>
                  </pic:nvPicPr>
                  <pic:blipFill rotWithShape="1">
                    <a:blip r:embed="rId111">
                      <a:extLst>
                        <a:ext uri="{28A0092B-C50C-407E-A947-70E740481C1C}">
                          <a14:useLocalDpi xmlns:a14="http://schemas.microsoft.com/office/drawing/2010/main" val="0"/>
                        </a:ext>
                      </a:extLst>
                    </a:blip>
                    <a:srcRect l="10571" t="7304" r="28415" b="24369"/>
                    <a:stretch/>
                  </pic:blipFill>
                  <pic:spPr bwMode="auto">
                    <a:xfrm>
                      <a:off x="0" y="0"/>
                      <a:ext cx="1871433" cy="2343003"/>
                    </a:xfrm>
                    <a:prstGeom prst="rect">
                      <a:avLst/>
                    </a:prstGeom>
                    <a:noFill/>
                    <a:ln>
                      <a:noFill/>
                    </a:ln>
                    <a:extLst>
                      <a:ext uri="{53640926-AAD7-44D8-BBD7-CCE9431645EC}">
                        <a14:shadowObscured xmlns:a14="http://schemas.microsoft.com/office/drawing/2010/main"/>
                      </a:ext>
                    </a:extLst>
                  </pic:spPr>
                </pic:pic>
              </a:graphicData>
            </a:graphic>
          </wp:inline>
        </w:drawing>
      </w:r>
    </w:p>
    <w:p w14:paraId="3A2B18DF" w14:textId="3E83543E" w:rsidR="00563955" w:rsidRPr="00563955" w:rsidRDefault="00563955" w:rsidP="00563955">
      <w:pPr>
        <w:rPr>
          <w:rFonts w:ascii="Times" w:eastAsia="Times New Roman" w:hAnsi="Times"/>
          <w:sz w:val="20"/>
          <w:szCs w:val="20"/>
        </w:rPr>
      </w:pPr>
      <w:r>
        <w:t xml:space="preserve">Figure </w:t>
      </w:r>
      <w:fldSimple w:instr=" SEQ Figure \* ARABIC ">
        <w:r w:rsidR="00F028A4">
          <w:rPr>
            <w:noProof/>
          </w:rPr>
          <w:t>60</w:t>
        </w:r>
      </w:fldSimple>
      <w:r>
        <w:t>. Images of 'Focusing Image' reflected off the CCD camera and off a shard of silicon wafer.</w:t>
      </w:r>
    </w:p>
    <w:p w14:paraId="32C53434" w14:textId="5C5743EA" w:rsidR="007509AA" w:rsidRPr="007509AA" w:rsidRDefault="007509AA" w:rsidP="00563955"/>
    <w:p w14:paraId="3F416562" w14:textId="168C8615" w:rsidR="00C7548F" w:rsidRDefault="00563955" w:rsidP="001F049A">
      <w:pPr>
        <w:spacing w:line="480" w:lineRule="auto"/>
        <w:ind w:firstLine="720"/>
      </w:pPr>
      <w:r>
        <w:t xml:space="preserve">Once the second camera is aligned, the first camera can be removed and the UV Intensity meter should be installed.  The goal of this next portion is to maximize the UV intensity at the focal point through fine-tuning the UV collimation. Once focused on the UV intensity meter, the </w:t>
      </w:r>
      <w:r>
        <w:lastRenderedPageBreak/>
        <w:t xml:space="preserve">projection image should also be switched from ‘Focusing Image’ to ‘White’ to ensure a consistent reading.  Try adjusting the tilt of the UV Parabolic mirror until you obtain a maximum UV reading and simultaneously see a clear reflected image reflected off the UV sensor.  The adaptor necessary to hold the UV intensity meter is displayed in the figure below. Each of the 3D printable adaptors are stored in the Google Drive/Northewstern/New 3D Printer Design folder.  </w:t>
      </w:r>
    </w:p>
    <w:p w14:paraId="27E3B781" w14:textId="77777777" w:rsidR="00563955" w:rsidRDefault="00563955" w:rsidP="00563955"/>
    <w:p w14:paraId="26AC325F" w14:textId="26810960" w:rsidR="00563955" w:rsidRDefault="00563955" w:rsidP="00842EE6">
      <w:pPr>
        <w:jc w:val="center"/>
        <w:rPr>
          <w:rFonts w:ascii="Times" w:eastAsia="Times New Roman" w:hAnsi="Times"/>
          <w:sz w:val="20"/>
          <w:szCs w:val="20"/>
        </w:rPr>
      </w:pPr>
      <w:r>
        <w:rPr>
          <w:rFonts w:ascii="Times" w:eastAsia="Times New Roman" w:hAnsi="Times"/>
          <w:noProof/>
          <w:sz w:val="20"/>
          <w:szCs w:val="20"/>
        </w:rPr>
        <w:drawing>
          <wp:inline distT="0" distB="0" distL="0" distR="0" wp14:anchorId="658E7F08" wp14:editId="0239AD2C">
            <wp:extent cx="1998500" cy="1473928"/>
            <wp:effectExtent l="0" t="0" r="8255" b="0"/>
            <wp:docPr id="71" name="Picture 45" descr="https://lh6.googleusercontent.com/_cF4bhWs57SpnqxxRUWAOA2va_GOW1NPNQv28TKUdlbSfLfNqBbNETWU2L0l4v4F_B8-344Sn70-huFp74GeZ5zODIbm0cNex6NWbcwM_SeWLOVYjJK1G02_CNw-xUSg4E2E_N2I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_cF4bhWs57SpnqxxRUWAOA2va_GOW1NPNQv28TKUdlbSfLfNqBbNETWU2L0l4v4F_B8-344Sn70-huFp74GeZ5zODIbm0cNex6NWbcwM_SeWLOVYjJK1G02_CNw-xUSg4E2E_N2IoA"/>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998800" cy="1474149"/>
                    </a:xfrm>
                    <a:prstGeom prst="rect">
                      <a:avLst/>
                    </a:prstGeom>
                    <a:noFill/>
                    <a:ln>
                      <a:noFill/>
                    </a:ln>
                  </pic:spPr>
                </pic:pic>
              </a:graphicData>
            </a:graphic>
          </wp:inline>
        </w:drawing>
      </w:r>
      <w:r w:rsidR="00842EE6">
        <w:rPr>
          <w:rFonts w:ascii="Times" w:eastAsia="Times New Roman" w:hAnsi="Times"/>
          <w:noProof/>
          <w:sz w:val="20"/>
          <w:szCs w:val="20"/>
        </w:rPr>
        <w:drawing>
          <wp:inline distT="0" distB="0" distL="0" distR="0" wp14:anchorId="09D0CE16" wp14:editId="0422A16C">
            <wp:extent cx="1114075" cy="1485511"/>
            <wp:effectExtent l="0" t="0" r="3810" b="0"/>
            <wp:docPr id="79" name="Picture 79" descr="Macintosh HD:Users:evanbaker:Box Sync:Evan's PhD Thesis:Figures:CLIP Intensity Measure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evanbaker:Box Sync:Evan's PhD Thesis:Figures:CLIP Intensity Measurement.jp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114443" cy="1486001"/>
                    </a:xfrm>
                    <a:prstGeom prst="rect">
                      <a:avLst/>
                    </a:prstGeom>
                    <a:noFill/>
                    <a:ln>
                      <a:noFill/>
                    </a:ln>
                  </pic:spPr>
                </pic:pic>
              </a:graphicData>
            </a:graphic>
          </wp:inline>
        </w:drawing>
      </w:r>
      <w:r w:rsidR="00842EE6">
        <w:rPr>
          <w:rFonts w:ascii="Times" w:eastAsia="Times New Roman" w:hAnsi="Times"/>
          <w:noProof/>
          <w:sz w:val="20"/>
          <w:szCs w:val="20"/>
        </w:rPr>
        <w:drawing>
          <wp:inline distT="0" distB="0" distL="0" distR="0" wp14:anchorId="17207A23" wp14:editId="3335B72A">
            <wp:extent cx="1103763" cy="1471763"/>
            <wp:effectExtent l="0" t="0" r="0" b="1905"/>
            <wp:docPr id="80" name="Picture 80" descr="Macintosh HD:Users:evanbaker:Box Sync:Evan's PhD Thesis:Figures:CLIP Intensity Measurement Top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evanbaker:Box Sync:Evan's PhD Thesis:Figures:CLIP Intensity Measurement TopView.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104188" cy="1472330"/>
                    </a:xfrm>
                    <a:prstGeom prst="rect">
                      <a:avLst/>
                    </a:prstGeom>
                    <a:noFill/>
                    <a:ln>
                      <a:noFill/>
                    </a:ln>
                  </pic:spPr>
                </pic:pic>
              </a:graphicData>
            </a:graphic>
          </wp:inline>
        </w:drawing>
      </w:r>
    </w:p>
    <w:p w14:paraId="79B5329E" w14:textId="6953AB58" w:rsidR="00563955" w:rsidRPr="00563955" w:rsidRDefault="00563955" w:rsidP="00EA244C">
      <w:pPr>
        <w:rPr>
          <w:rFonts w:ascii="Times" w:hAnsi="Times"/>
          <w:sz w:val="20"/>
          <w:szCs w:val="20"/>
        </w:rPr>
      </w:pPr>
      <w:r>
        <w:t xml:space="preserve">Figure </w:t>
      </w:r>
      <w:fldSimple w:instr=" SEQ Figure \* ARABIC ">
        <w:r w:rsidR="00F028A4">
          <w:rPr>
            <w:noProof/>
          </w:rPr>
          <w:t>61</w:t>
        </w:r>
      </w:fldSimple>
      <w:r>
        <w:t>. UV intensity meter installed (show a picture of it installed) UV intensity meter 3D printed adapter</w:t>
      </w:r>
      <w:r w:rsidR="00EA244C">
        <w:t xml:space="preserve">. Also include a few sample measurements. </w:t>
      </w:r>
    </w:p>
    <w:p w14:paraId="28009AE3" w14:textId="77777777" w:rsidR="00563955" w:rsidRDefault="00563955" w:rsidP="00563955"/>
    <w:p w14:paraId="3A42C657" w14:textId="50DC3196" w:rsidR="00563955" w:rsidRDefault="001F049A" w:rsidP="001F049A">
      <w:pPr>
        <w:spacing w:line="480" w:lineRule="auto"/>
      </w:pPr>
      <w:r>
        <w:tab/>
        <w:t xml:space="preserve">Once the UV intensity is maximized, you are ready to begin calibration printing.  The first calibration print recommended is a dynamic 40 second print to determine the curing depth.  This test print creates a series of boxes, the first box displays for 40 seconds, the second 39 seconds, etc. all the way down to the last box which only appears for one second.  After performing this test, and measuring the thickness of each of the cured boxes on top of the silicon glass slide, the user will have a good idea how much UV exposure they should use for their particular material to get a desired curing depth.  To run this test, I designed a 3D printed adapter that can hold four different glass slides at once.  If you need to print out another copy of this part, make sure you coat it in polyurethane to seal the part to liquid.   An image of the 3D designed part is shown in the image below. </w:t>
      </w:r>
    </w:p>
    <w:p w14:paraId="017D2998" w14:textId="207C297B" w:rsidR="00F877B4" w:rsidRDefault="00F877B4" w:rsidP="001F049A">
      <w:pPr>
        <w:spacing w:line="480" w:lineRule="auto"/>
      </w:pPr>
      <w:r>
        <w:tab/>
        <w:t xml:space="preserve">A number of system intensity measurements are taken below.  With two new power supplies provided by Dr. Alan Sahakian we were able to increase the UV intensity up to </w:t>
      </w:r>
      <w:r>
        <w:lastRenderedPageBreak/>
        <w:t>60uW/cm^2.</w:t>
      </w:r>
      <w:r w:rsidR="00F54C26">
        <w:t xml:space="preserve">  However, the UV LED quickly over-heated at that high of intensity.  A much better heat sink needed to be constructed to divert some of the heat. The heat-sink was constructed out of the heat sink from an old motherboard, silver paste to connect the UV LED to the heat sink and also to connect the heat sink to the aluminum breadboard.  Additionally a fan was set up behind the heat sink.  This heat sink requires further improvement for running the UV LED at high voltages</w:t>
      </w:r>
      <w:r w:rsidR="001C5D1B">
        <w:t xml:space="preserve"> (35+V)</w:t>
      </w:r>
      <w:r w:rsidR="00F54C26">
        <w:t xml:space="preserve">, but works well for 32-35V with 1A inputs. </w:t>
      </w:r>
    </w:p>
    <w:p w14:paraId="1E0D8726" w14:textId="5F09EB51" w:rsidR="00F54C26" w:rsidRDefault="00F54C26" w:rsidP="001F049A">
      <w:pPr>
        <w:spacing w:line="480" w:lineRule="auto"/>
      </w:pPr>
      <w:r>
        <w:rPr>
          <w:noProof/>
        </w:rPr>
        <w:drawing>
          <wp:inline distT="0" distB="0" distL="0" distR="0" wp14:anchorId="7B9B27D8" wp14:editId="533934E4">
            <wp:extent cx="1216737" cy="2144404"/>
            <wp:effectExtent l="0" t="0" r="2540" b="0"/>
            <wp:docPr id="8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217610" cy="2145943"/>
                    </a:xfrm>
                    <a:prstGeom prst="rect">
                      <a:avLst/>
                    </a:prstGeom>
                    <a:noFill/>
                    <a:ln>
                      <a:noFill/>
                    </a:ln>
                  </pic:spPr>
                </pic:pic>
              </a:graphicData>
            </a:graphic>
          </wp:inline>
        </w:drawing>
      </w:r>
      <w:r w:rsidR="002A58AD">
        <w:rPr>
          <w:noProof/>
        </w:rPr>
        <w:drawing>
          <wp:inline distT="0" distB="0" distL="0" distR="0" wp14:anchorId="1A9562DD" wp14:editId="3F53527D">
            <wp:extent cx="4343400" cy="2329682"/>
            <wp:effectExtent l="0" t="0" r="0" b="762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50DF7AED" w14:textId="5F5C46A9" w:rsidR="00C27528" w:rsidRDefault="00C27528" w:rsidP="00C27528">
      <w:r>
        <w:t xml:space="preserve">Figure </w:t>
      </w:r>
      <w:fldSimple w:instr=" SEQ Figure \* ARABIC ">
        <w:r w:rsidR="00F028A4">
          <w:rPr>
            <w:noProof/>
          </w:rPr>
          <w:t>62</w:t>
        </w:r>
      </w:fldSimple>
      <w:r>
        <w:t xml:space="preserve">. UV LED with heat sink. (right) UV LED Intensity tests at the focal plane.  To successfully print with through the Teflon AF2400 film, at least 500uW/cm^2 is required. </w:t>
      </w:r>
    </w:p>
    <w:p w14:paraId="2E108B94" w14:textId="77777777" w:rsidR="00F54C26" w:rsidRDefault="00F54C26" w:rsidP="001F049A">
      <w:pPr>
        <w:spacing w:line="480" w:lineRule="auto"/>
      </w:pPr>
    </w:p>
    <w:p w14:paraId="2A6738A3" w14:textId="7E203B2A" w:rsidR="001F049A" w:rsidRDefault="001F049A" w:rsidP="00043670">
      <w:pPr>
        <w:jc w:val="center"/>
      </w:pPr>
      <w:r>
        <w:rPr>
          <w:noProof/>
        </w:rPr>
        <w:drawing>
          <wp:inline distT="0" distB="0" distL="0" distR="0" wp14:anchorId="32FFB952" wp14:editId="1832F2FD">
            <wp:extent cx="2971800" cy="1988273"/>
            <wp:effectExtent l="0" t="0" r="0" b="0"/>
            <wp:docPr id="7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971800" cy="1988273"/>
                    </a:xfrm>
                    <a:prstGeom prst="rect">
                      <a:avLst/>
                    </a:prstGeom>
                    <a:noFill/>
                    <a:ln>
                      <a:noFill/>
                    </a:ln>
                  </pic:spPr>
                </pic:pic>
              </a:graphicData>
            </a:graphic>
          </wp:inline>
        </w:drawing>
      </w:r>
      <w:r w:rsidR="00043670">
        <w:rPr>
          <w:noProof/>
        </w:rPr>
        <w:drawing>
          <wp:inline distT="0" distB="0" distL="0" distR="0" wp14:anchorId="40766552" wp14:editId="0A164D16">
            <wp:extent cx="1492513" cy="1990123"/>
            <wp:effectExtent l="0" t="0" r="6350" b="0"/>
            <wp:docPr id="81" name="Picture 81" descr="Macintosh HD:Users:evanbaker:Box Sync:Evan's PhD Thesis:Figures:CLIP Glass Slide Tes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evanbaker:Box Sync:Evan's PhD Thesis:Figures:CLIP Glass Slide Tests.jp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493339" cy="1991224"/>
                    </a:xfrm>
                    <a:prstGeom prst="rect">
                      <a:avLst/>
                    </a:prstGeom>
                    <a:noFill/>
                    <a:ln>
                      <a:noFill/>
                    </a:ln>
                  </pic:spPr>
                </pic:pic>
              </a:graphicData>
            </a:graphic>
          </wp:inline>
        </w:drawing>
      </w:r>
    </w:p>
    <w:p w14:paraId="75A08BBB" w14:textId="14980668" w:rsidR="001F049A" w:rsidRDefault="001F049A" w:rsidP="001F049A">
      <w:r>
        <w:t xml:space="preserve">Figure </w:t>
      </w:r>
      <w:fldSimple w:instr=" SEQ Figure \* ARABIC ">
        <w:r w:rsidR="00F028A4">
          <w:rPr>
            <w:noProof/>
          </w:rPr>
          <w:t>63</w:t>
        </w:r>
      </w:fldSimple>
      <w:r>
        <w:t xml:space="preserve">. 3D designed and printed glass slides resin bath (left). At right is an image of the installed bath. </w:t>
      </w:r>
    </w:p>
    <w:p w14:paraId="419F9F9E" w14:textId="77777777" w:rsidR="001F049A" w:rsidRDefault="001F049A" w:rsidP="00563955"/>
    <w:p w14:paraId="4EA4BFD2" w14:textId="15E835EF" w:rsidR="005C745C" w:rsidRDefault="005627AB" w:rsidP="005627AB">
      <w:pPr>
        <w:spacing w:line="480" w:lineRule="auto"/>
      </w:pPr>
      <w:r>
        <w:lastRenderedPageBreak/>
        <w:tab/>
        <w:t xml:space="preserve">To align the focal plane on the surface of the glass slides, put a small shard of silicon wafer just on top of the glass slide and move the X-Y Stage until the focusing pattern is on top of that small silicon shard.  The user should be able to easily focus on the small shard of silicon wafer, that silicon wafer can then be removed if necessary, or it can be left on the glass slide.  After focused on the correct plane, the UV intensity should be turned off and the resin should be introduced.  After the resin is introduced the necessary fabrication test can be run. </w:t>
      </w:r>
    </w:p>
    <w:p w14:paraId="0869BCFD" w14:textId="34D05D25" w:rsidR="005627AB" w:rsidRDefault="005627AB" w:rsidP="005627AB">
      <w:pPr>
        <w:spacing w:line="480" w:lineRule="auto"/>
        <w:ind w:firstLine="720"/>
      </w:pPr>
      <w:r>
        <w:t xml:space="preserve">After running a series of tests to verify the curing depth for your given collimation, LED current/voltage, and material you are ready to print material through the Teflon AF2400 thin film.   </w:t>
      </w:r>
      <w:r w:rsidR="00275DB8">
        <w:t>The first step is to align the resin bath as shown in the figure below.  Once the resin bath is aligned, create a small elevated platform using cover slides that is elevated 200um above the Teflon AF2400 film.  This will allow you to measure the deadzone of your specific Teflon AF2400 thin film.  Similar tests are performed in the supplementary materials of J. Tumbleston et. Al. recent science magazine publication ‘Continuous liquid interface production of 3D objects’</w:t>
      </w:r>
      <w:r w:rsidR="00046605">
        <w:t xml:space="preserve">. </w:t>
      </w:r>
    </w:p>
    <w:p w14:paraId="215FA7F1" w14:textId="077278FD" w:rsidR="005C745C" w:rsidRDefault="00046605" w:rsidP="00046605">
      <w:pPr>
        <w:spacing w:line="480" w:lineRule="auto"/>
      </w:pPr>
      <w:r>
        <w:tab/>
        <w:t xml:space="preserve">After quantifying the deadzone thickness, the system is ready for printing structures.  Ensure that the system is aligned with the top of the deadzone to ensure maximum resolution.   The first step is to align the fabrication platform, use the ball and joint socket to ensure that the fabrication platform is as level as possible.  It helps a lot to attach an actual level to the base of the platform to get an accurate position.  Avoid manipulation of the 45 degree UV mirror since that was already tuned to the proper focusing position. Ensure a clear image can be seen on the camera that captures the reflection off the platform. </w:t>
      </w:r>
    </w:p>
    <w:p w14:paraId="553151D6" w14:textId="4EDE20EF" w:rsidR="005C745C" w:rsidRDefault="0054216F" w:rsidP="0002252A">
      <w:r>
        <w:rPr>
          <w:noProof/>
        </w:rPr>
        <w:lastRenderedPageBreak/>
        <mc:AlternateContent>
          <mc:Choice Requires="wps">
            <w:drawing>
              <wp:inline distT="0" distB="0" distL="0" distR="0" wp14:anchorId="79DFE0EA" wp14:editId="32AC67C6">
                <wp:extent cx="5372100" cy="2057400"/>
                <wp:effectExtent l="0" t="0" r="0" b="0"/>
                <wp:docPr id="19" name="Text Box 19"/>
                <wp:cNvGraphicFramePr/>
                <a:graphic xmlns:a="http://schemas.openxmlformats.org/drawingml/2006/main">
                  <a:graphicData uri="http://schemas.microsoft.com/office/word/2010/wordprocessingShape">
                    <wps:wsp>
                      <wps:cNvSpPr txBox="1"/>
                      <wps:spPr>
                        <a:xfrm>
                          <a:off x="0" y="0"/>
                          <a:ext cx="5372100" cy="20574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53939F" w14:textId="3B3A8792" w:rsidR="00A870AD" w:rsidRDefault="00A870AD">
                            <w:r>
                              <w:rPr>
                                <w:noProof/>
                              </w:rPr>
                              <w:drawing>
                                <wp:inline distT="0" distB="0" distL="0" distR="0" wp14:anchorId="499E4C2E" wp14:editId="36DD73F2">
                                  <wp:extent cx="1373554" cy="1817944"/>
                                  <wp:effectExtent l="0" t="0" r="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374118" cy="1818691"/>
                                          </a:xfrm>
                                          <a:prstGeom prst="rect">
                                            <a:avLst/>
                                          </a:prstGeom>
                                          <a:noFill/>
                                          <a:ln>
                                            <a:noFill/>
                                          </a:ln>
                                        </pic:spPr>
                                      </pic:pic>
                                    </a:graphicData>
                                  </a:graphic>
                                </wp:inline>
                              </w:drawing>
                            </w:r>
                            <w:r>
                              <w:t xml:space="preserve">  </w:t>
                            </w:r>
                            <w:r>
                              <w:rPr>
                                <w:noProof/>
                              </w:rPr>
                              <w:drawing>
                                <wp:inline distT="0" distB="0" distL="0" distR="0" wp14:anchorId="2526E059" wp14:editId="39F82EC0">
                                  <wp:extent cx="1591511" cy="1802374"/>
                                  <wp:effectExtent l="0" t="0" r="889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92183" cy="1803135"/>
                                          </a:xfrm>
                                          <a:prstGeom prst="rect">
                                            <a:avLst/>
                                          </a:prstGeom>
                                          <a:noFill/>
                                          <a:ln>
                                            <a:noFill/>
                                          </a:ln>
                                        </pic:spPr>
                                      </pic:pic>
                                    </a:graphicData>
                                  </a:graphic>
                                </wp:inline>
                              </w:drawing>
                            </w:r>
                            <w:r>
                              <w:t xml:space="preserve"> </w:t>
                            </w:r>
                            <w:r>
                              <w:rPr>
                                <w:rFonts w:ascii="Times" w:eastAsia="Times New Roman" w:hAnsi="Times"/>
                                <w:noProof/>
                                <w:sz w:val="20"/>
                                <w:szCs w:val="20"/>
                              </w:rPr>
                              <w:drawing>
                                <wp:inline distT="0" distB="0" distL="0" distR="0" wp14:anchorId="4F6FC281" wp14:editId="23EA7253">
                                  <wp:extent cx="1404335" cy="1758204"/>
                                  <wp:effectExtent l="0" t="0" r="0" b="0"/>
                                  <wp:docPr id="78" name="Picture 43" descr="https://lh4.googleusercontent.com/qtUbn55gr43tj6JxDgvW_RQdDN_b6u8uXOxBqd8VgUY9NI_i-mRKzsFBjlaz7NJ7pFXU6OL70tcaCTNUBgLNj-57sFxhkQb1jXC_qVXjYVNbadbah_uJFJHN8Iw47f1ubd8NUYLM5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4.googleusercontent.com/qtUbn55gr43tj6JxDgvW_RQdDN_b6u8uXOxBqd8VgUY9NI_i-mRKzsFBjlaz7NJ7pFXU6OL70tcaCTNUBgLNj-57sFxhkQb1jXC_qVXjYVNbadbah_uJFJHN8Iw47f1ubd8NUYLM5Q"/>
                                          <pic:cNvPicPr>
                                            <a:picLocks noChangeAspect="1" noChangeArrowheads="1"/>
                                          </pic:cNvPicPr>
                                        </pic:nvPicPr>
                                        <pic:blipFill rotWithShape="1">
                                          <a:blip r:embed="rId111">
                                            <a:extLst>
                                              <a:ext uri="{28A0092B-C50C-407E-A947-70E740481C1C}">
                                                <a14:useLocalDpi xmlns:a14="http://schemas.microsoft.com/office/drawing/2010/main" val="0"/>
                                              </a:ext>
                                            </a:extLst>
                                          </a:blip>
                                          <a:srcRect l="10571" t="7304" r="28415" b="24369"/>
                                          <a:stretch/>
                                        </pic:blipFill>
                                        <pic:spPr bwMode="auto">
                                          <a:xfrm>
                                            <a:off x="0" y="0"/>
                                            <a:ext cx="1405906" cy="176017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DFE0EA" id="Text_x0020_Box_x0020_19" o:spid="_x0000_s1037" type="#_x0000_t202" style="width:423pt;height:16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" filled="f" stroked="f">
                <v:textbox>
                  <w:txbxContent>
                    <w:p w14:paraId="0453939F" w14:textId="3B3A8792" w:rsidR="00A870AD" w:rsidRDefault="00A870AD">
                      <w:r>
                        <w:rPr>
                          <w:noProof/>
                        </w:rPr>
                        <w:drawing>
                          <wp:inline distT="0" distB="0" distL="0" distR="0" wp14:anchorId="499E4C2E" wp14:editId="36DD73F2">
                            <wp:extent cx="1373554" cy="1817944"/>
                            <wp:effectExtent l="0" t="0" r="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374118" cy="1818691"/>
                                    </a:xfrm>
                                    <a:prstGeom prst="rect">
                                      <a:avLst/>
                                    </a:prstGeom>
                                    <a:noFill/>
                                    <a:ln>
                                      <a:noFill/>
                                    </a:ln>
                                  </pic:spPr>
                                </pic:pic>
                              </a:graphicData>
                            </a:graphic>
                          </wp:inline>
                        </w:drawing>
                      </w:r>
                      <w:r>
                        <w:t xml:space="preserve">  </w:t>
                      </w:r>
                      <w:r>
                        <w:rPr>
                          <w:noProof/>
                        </w:rPr>
                        <w:drawing>
                          <wp:inline distT="0" distB="0" distL="0" distR="0" wp14:anchorId="2526E059" wp14:editId="39F82EC0">
                            <wp:extent cx="1591511" cy="1802374"/>
                            <wp:effectExtent l="0" t="0" r="889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92183" cy="1803135"/>
                                    </a:xfrm>
                                    <a:prstGeom prst="rect">
                                      <a:avLst/>
                                    </a:prstGeom>
                                    <a:noFill/>
                                    <a:ln>
                                      <a:noFill/>
                                    </a:ln>
                                  </pic:spPr>
                                </pic:pic>
                              </a:graphicData>
                            </a:graphic>
                          </wp:inline>
                        </w:drawing>
                      </w:r>
                      <w:r>
                        <w:t xml:space="preserve"> </w:t>
                      </w:r>
                      <w:r>
                        <w:rPr>
                          <w:rFonts w:ascii="Times" w:eastAsia="Times New Roman" w:hAnsi="Times"/>
                          <w:noProof/>
                          <w:sz w:val="20"/>
                          <w:szCs w:val="20"/>
                        </w:rPr>
                        <w:drawing>
                          <wp:inline distT="0" distB="0" distL="0" distR="0" wp14:anchorId="4F6FC281" wp14:editId="23EA7253">
                            <wp:extent cx="1404335" cy="1758204"/>
                            <wp:effectExtent l="0" t="0" r="0" b="0"/>
                            <wp:docPr id="78" name="Picture 43" descr="https://lh4.googleusercontent.com/qtUbn55gr43tj6JxDgvW_RQdDN_b6u8uXOxBqd8VgUY9NI_i-mRKzsFBjlaz7NJ7pFXU6OL70tcaCTNUBgLNj-57sFxhkQb1jXC_qVXjYVNbadbah_uJFJHN8Iw47f1ubd8NUYLM5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4.googleusercontent.com/qtUbn55gr43tj6JxDgvW_RQdDN_b6u8uXOxBqd8VgUY9NI_i-mRKzsFBjlaz7NJ7pFXU6OL70tcaCTNUBgLNj-57sFxhkQb1jXC_qVXjYVNbadbah_uJFJHN8Iw47f1ubd8NUYLM5Q"/>
                                    <pic:cNvPicPr>
                                      <a:picLocks noChangeAspect="1" noChangeArrowheads="1"/>
                                    </pic:cNvPicPr>
                                  </pic:nvPicPr>
                                  <pic:blipFill rotWithShape="1">
                                    <a:blip r:embed="rId111">
                                      <a:extLst>
                                        <a:ext uri="{28A0092B-C50C-407E-A947-70E740481C1C}">
                                          <a14:useLocalDpi xmlns:a14="http://schemas.microsoft.com/office/drawing/2010/main" val="0"/>
                                        </a:ext>
                                      </a:extLst>
                                    </a:blip>
                                    <a:srcRect l="10571" t="7304" r="28415" b="24369"/>
                                    <a:stretch/>
                                  </pic:blipFill>
                                  <pic:spPr bwMode="auto">
                                    <a:xfrm>
                                      <a:off x="0" y="0"/>
                                      <a:ext cx="1405906" cy="176017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14:paraId="601D5CA0" w14:textId="6D70ACCC" w:rsidR="005C745C" w:rsidRPr="0054216F" w:rsidRDefault="0054216F" w:rsidP="0054216F">
      <w:bookmarkStart w:id="253" w:name="_Toc308026276"/>
      <w:r w:rsidRPr="0054216F">
        <w:t xml:space="preserve">Figure </w:t>
      </w:r>
      <w:fldSimple w:instr=" SEQ Figure \* ARABIC ">
        <w:r w:rsidR="00F028A4">
          <w:rPr>
            <w:noProof/>
          </w:rPr>
          <w:t>64</w:t>
        </w:r>
      </w:fldSimple>
      <w:r w:rsidR="005C745C" w:rsidRPr="0054216F">
        <w:t xml:space="preserve">. </w:t>
      </w:r>
      <w:r w:rsidR="00745AD6" w:rsidRPr="0054216F">
        <w:t xml:space="preserve"> 45 degree UV Mirror (left) and rotational ball joint (</w:t>
      </w:r>
      <w:r w:rsidR="0035203D">
        <w:t>middle</w:t>
      </w:r>
      <w:r w:rsidR="00745AD6" w:rsidRPr="0054216F">
        <w:t>) for inverted platform.</w:t>
      </w:r>
      <w:bookmarkEnd w:id="253"/>
      <w:r w:rsidR="00745AD6" w:rsidRPr="0054216F">
        <w:t xml:space="preserve"> </w:t>
      </w:r>
      <w:r w:rsidR="0035203D">
        <w:t xml:space="preserve">The image at right demonstrates focusing on the liquid resin bath with a shard of silicon on top of the Teflon AF2400 thin film. </w:t>
      </w:r>
    </w:p>
    <w:p w14:paraId="617756D1" w14:textId="630CFB01" w:rsidR="005C745C" w:rsidRDefault="005C745C" w:rsidP="0002252A"/>
    <w:p w14:paraId="3A4A70F5" w14:textId="2C1AF4FF" w:rsidR="005C745C" w:rsidRDefault="00046605" w:rsidP="00461B46">
      <w:pPr>
        <w:spacing w:line="480" w:lineRule="auto"/>
        <w:ind w:firstLine="720"/>
      </w:pPr>
      <w:r>
        <w:t xml:space="preserve">Once the platform is aligned, raise the platform so it is out of the way and align the resin liquid resin bath through the Teflon AF2400 thick film.  It is critical to place a shard of silicon wafer on top of the Teflon AF2400 to do the alignment since the Teflon AF2400 film does not reflect the light very well. Once the bath is aligned, you are ready to begin printing. </w:t>
      </w:r>
      <w:r w:rsidR="00745AD6">
        <w:t xml:space="preserve"> </w:t>
      </w:r>
    </w:p>
    <w:p w14:paraId="5D9BF320" w14:textId="10F94263" w:rsidR="00745AD6" w:rsidRDefault="0035203D" w:rsidP="0035203D">
      <w:pPr>
        <w:spacing w:line="480" w:lineRule="auto"/>
      </w:pPr>
      <w:r>
        <w:tab/>
        <w:t>To begin the printing process, add the material you would like to print with into the liquid resin bath. Set the ‘speed’ that you would like your print to happen at (recommended 0.008mm/s is recommended for now, load the file you want to print and press run.  Congratulations! You have learned everything you need to know to build</w:t>
      </w:r>
      <w:r w:rsidR="00B63777">
        <w:t>, align or update</w:t>
      </w:r>
      <w:r>
        <w:t xml:space="preserve"> your own CLIP based projection stereolithography system. </w:t>
      </w:r>
    </w:p>
    <w:p w14:paraId="4BB6B248" w14:textId="62AF6F5C" w:rsidR="005C745C" w:rsidRDefault="005C745C" w:rsidP="0002252A"/>
    <w:p w14:paraId="485E8050" w14:textId="77777777" w:rsidR="0002252A" w:rsidRPr="0002252A" w:rsidRDefault="0002252A" w:rsidP="0002252A"/>
    <w:p w14:paraId="5CCA35B3" w14:textId="5A5956CD" w:rsidR="0002252A" w:rsidRPr="00D632F6" w:rsidRDefault="00EC5C39" w:rsidP="0002252A">
      <w:pPr>
        <w:pStyle w:val="Heading2"/>
        <w:spacing w:line="480" w:lineRule="auto"/>
        <w:rPr>
          <w:rFonts w:ascii="Times New Roman" w:hAnsi="Times New Roman" w:cs="Times New Roman"/>
          <w:b/>
          <w:bCs/>
          <w:color w:val="auto"/>
          <w:kern w:val="32"/>
          <w:szCs w:val="24"/>
          <w:vertAlign w:val="subscript"/>
          <w:lang w:eastAsia="zh-CN"/>
        </w:rPr>
      </w:pPr>
      <w:bookmarkStart w:id="254" w:name="_Toc437011658"/>
      <w:r>
        <w:rPr>
          <w:rFonts w:ascii="Times New Roman" w:hAnsi="Times New Roman" w:cs="Times New Roman"/>
          <w:b/>
          <w:bCs/>
          <w:color w:val="auto"/>
          <w:kern w:val="32"/>
          <w:szCs w:val="24"/>
          <w:lang w:eastAsia="zh-CN"/>
        </w:rPr>
        <w:t>8</w:t>
      </w:r>
      <w:r w:rsidR="0002252A" w:rsidRPr="000B423A">
        <w:rPr>
          <w:rFonts w:ascii="Times New Roman" w:hAnsi="Times New Roman" w:cs="Times New Roman"/>
          <w:b/>
          <w:bCs/>
          <w:color w:val="auto"/>
          <w:kern w:val="32"/>
          <w:szCs w:val="24"/>
          <w:lang w:eastAsia="zh-CN"/>
        </w:rPr>
        <w:t>.</w:t>
      </w:r>
      <w:r w:rsidR="00BB7673">
        <w:rPr>
          <w:rFonts w:ascii="Times New Roman" w:hAnsi="Times New Roman" w:cs="Times New Roman"/>
          <w:b/>
          <w:bCs/>
          <w:color w:val="auto"/>
          <w:kern w:val="32"/>
          <w:szCs w:val="24"/>
          <w:lang w:eastAsia="zh-CN"/>
        </w:rPr>
        <w:t>6</w:t>
      </w:r>
      <w:r w:rsidR="0002252A" w:rsidRPr="000B423A">
        <w:rPr>
          <w:rFonts w:ascii="Times New Roman" w:hAnsi="Times New Roman" w:cs="Times New Roman"/>
          <w:b/>
          <w:bCs/>
          <w:color w:val="auto"/>
          <w:kern w:val="32"/>
          <w:szCs w:val="24"/>
          <w:lang w:eastAsia="zh-CN"/>
        </w:rPr>
        <w:t xml:space="preserve"> </w:t>
      </w:r>
      <w:r w:rsidR="00D632F6">
        <w:rPr>
          <w:rFonts w:ascii="Times New Roman" w:hAnsi="Times New Roman" w:cs="Times New Roman"/>
          <w:b/>
          <w:bCs/>
          <w:color w:val="auto"/>
          <w:kern w:val="32"/>
          <w:szCs w:val="24"/>
          <w:lang w:eastAsia="zh-CN"/>
        </w:rPr>
        <w:t>Summary of the Expected Impact of CLIP Technology</w:t>
      </w:r>
      <w:bookmarkEnd w:id="254"/>
    </w:p>
    <w:p w14:paraId="433FE0BA" w14:textId="1BF50FB7" w:rsidR="001B5124" w:rsidRDefault="0002252A" w:rsidP="00C54796">
      <w:pPr>
        <w:shd w:val="clear" w:color="auto" w:fill="FFFFFF"/>
        <w:spacing w:line="480" w:lineRule="auto"/>
        <w:rPr>
          <w:rFonts w:eastAsia="Times New Roman"/>
          <w:color w:val="222222"/>
        </w:rPr>
      </w:pPr>
      <w:r>
        <w:rPr>
          <w:rFonts w:eastAsia="Times New Roman"/>
          <w:color w:val="222222"/>
        </w:rPr>
        <w:tab/>
      </w:r>
      <w:r w:rsidR="00D632F6">
        <w:rPr>
          <w:rFonts w:eastAsia="Times New Roman"/>
          <w:color w:val="222222"/>
        </w:rPr>
        <w:t>We expect this completed printer to have a dramatic impact on both the quality and quantity of devices created in the Northwestern labs.  This new printer has been designed so that it is significantly easier to use than previous technologies (no alignment is necessary for the general user) and 50 to 100 times faster</w:t>
      </w:r>
      <w:r w:rsidR="00585C89">
        <w:rPr>
          <w:rFonts w:eastAsia="Times New Roman"/>
          <w:color w:val="222222"/>
        </w:rPr>
        <w:t xml:space="preserve"> and it works with a broader range of materials</w:t>
      </w:r>
      <w:r w:rsidR="00D632F6">
        <w:rPr>
          <w:rFonts w:eastAsia="Times New Roman"/>
          <w:color w:val="222222"/>
        </w:rPr>
        <w:t xml:space="preserve">.  What </w:t>
      </w:r>
      <w:r w:rsidR="00D632F6">
        <w:rPr>
          <w:rFonts w:eastAsia="Times New Roman"/>
          <w:color w:val="222222"/>
        </w:rPr>
        <w:lastRenderedPageBreak/>
        <w:t xml:space="preserve">this dramatic improvement to speed will mean is that instead of a single user reserving the 3D printer for a week to print five to ten copies of a </w:t>
      </w:r>
      <w:r w:rsidR="00585C89">
        <w:rPr>
          <w:rFonts w:eastAsia="Times New Roman"/>
          <w:color w:val="222222"/>
        </w:rPr>
        <w:t>single</w:t>
      </w:r>
      <w:r w:rsidR="00D632F6">
        <w:rPr>
          <w:rFonts w:eastAsia="Times New Roman"/>
          <w:color w:val="222222"/>
        </w:rPr>
        <w:t xml:space="preserve"> device to test, many users will be able to user this printer </w:t>
      </w:r>
      <w:r w:rsidR="00585C89">
        <w:rPr>
          <w:rFonts w:eastAsia="Times New Roman"/>
          <w:color w:val="222222"/>
        </w:rPr>
        <w:t xml:space="preserve">many times </w:t>
      </w:r>
      <w:r w:rsidR="00D632F6">
        <w:rPr>
          <w:rFonts w:eastAsia="Times New Roman"/>
          <w:color w:val="222222"/>
        </w:rPr>
        <w:t>every single day.  This will open up a broad range of collaborations that were not possible with the previous</w:t>
      </w:r>
      <w:r w:rsidR="00585C89">
        <w:rPr>
          <w:rFonts w:eastAsia="Times New Roman"/>
          <w:color w:val="222222"/>
        </w:rPr>
        <w:t xml:space="preserve"> 3d PuSL</w:t>
      </w:r>
      <w:r w:rsidR="00D632F6">
        <w:rPr>
          <w:rFonts w:eastAsia="Times New Roman"/>
          <w:color w:val="222222"/>
        </w:rPr>
        <w:t xml:space="preserve"> </w:t>
      </w:r>
      <w:r w:rsidR="00585C89">
        <w:rPr>
          <w:rFonts w:eastAsia="Times New Roman"/>
          <w:color w:val="222222"/>
        </w:rPr>
        <w:t>printer</w:t>
      </w:r>
      <w:r w:rsidR="00D632F6">
        <w:rPr>
          <w:rFonts w:eastAsia="Times New Roman"/>
          <w:color w:val="222222"/>
        </w:rPr>
        <w:t>.  This new printer will also enable a significantly faster development cycle for designed products.</w:t>
      </w:r>
    </w:p>
    <w:p w14:paraId="70418393" w14:textId="1D1F1025" w:rsidR="00D632F6" w:rsidRDefault="00D632F6" w:rsidP="00C54796">
      <w:pPr>
        <w:shd w:val="clear" w:color="auto" w:fill="FFFFFF"/>
        <w:spacing w:line="480" w:lineRule="auto"/>
        <w:rPr>
          <w:rFonts w:eastAsia="Times New Roman"/>
          <w:color w:val="222222"/>
        </w:rPr>
      </w:pPr>
      <w:r>
        <w:rPr>
          <w:rFonts w:eastAsia="Times New Roman"/>
          <w:color w:val="222222"/>
        </w:rPr>
        <w:tab/>
        <w:t xml:space="preserve">The types of materials that are possible with this new printer include any photo-curable </w:t>
      </w:r>
      <w:r w:rsidR="00585C89">
        <w:rPr>
          <w:rFonts w:eastAsia="Times New Roman"/>
          <w:color w:val="222222"/>
        </w:rPr>
        <w:t xml:space="preserve">liquid </w:t>
      </w:r>
      <w:r>
        <w:rPr>
          <w:rFonts w:eastAsia="Times New Roman"/>
          <w:color w:val="222222"/>
        </w:rPr>
        <w:t>material.  These materials can range widely in optical properties from transparent to opaque in a large variety of colors. Additionally the mechanical properties can vary from rigid to rubber-like.  A number of groups are also working on bio-compatible</w:t>
      </w:r>
      <w:r w:rsidR="00585C89">
        <w:rPr>
          <w:rFonts w:eastAsia="Times New Roman"/>
          <w:color w:val="222222"/>
        </w:rPr>
        <w:t>,</w:t>
      </w:r>
      <w:r>
        <w:rPr>
          <w:rFonts w:eastAsia="Times New Roman"/>
          <w:color w:val="222222"/>
        </w:rPr>
        <w:t xml:space="preserve"> bio-resorbable, high temperature resistant, piezoelectric and conductive photo-curable materials.  </w:t>
      </w:r>
    </w:p>
    <w:p w14:paraId="3EA77C43" w14:textId="065F6A13" w:rsidR="00D632F6" w:rsidRDefault="00D632F6" w:rsidP="00C54796">
      <w:pPr>
        <w:shd w:val="clear" w:color="auto" w:fill="FFFFFF"/>
        <w:spacing w:line="480" w:lineRule="auto"/>
        <w:rPr>
          <w:rFonts w:eastAsia="Times New Roman"/>
          <w:color w:val="222222"/>
        </w:rPr>
      </w:pPr>
      <w:r>
        <w:rPr>
          <w:rFonts w:eastAsia="Times New Roman"/>
          <w:color w:val="222222"/>
        </w:rPr>
        <w:tab/>
        <w:t xml:space="preserve">The types of devices that we expect to be created on this new printer include microfluidics, cell-scaffolds, human implants including splints and stents, optics including intra-ocular lenses and contact lens molds. </w:t>
      </w:r>
      <w:r w:rsidR="00585C89">
        <w:rPr>
          <w:rFonts w:eastAsia="Times New Roman"/>
          <w:color w:val="222222"/>
        </w:rPr>
        <w:t xml:space="preserve"> Additionally our group is interested in developing piezoelectric 3D printed sensors, energy harvesters and micro-robotics. </w:t>
      </w:r>
    </w:p>
    <w:p w14:paraId="2B6D38E2" w14:textId="344018CC" w:rsidR="00D632F6" w:rsidRDefault="00D632F6" w:rsidP="00C54796">
      <w:pPr>
        <w:shd w:val="clear" w:color="auto" w:fill="FFFFFF"/>
        <w:spacing w:line="480" w:lineRule="auto"/>
        <w:rPr>
          <w:rFonts w:eastAsia="Times New Roman"/>
          <w:color w:val="222222"/>
        </w:rPr>
      </w:pPr>
      <w:r>
        <w:rPr>
          <w:rFonts w:eastAsia="Times New Roman"/>
          <w:color w:val="222222"/>
        </w:rPr>
        <w:tab/>
        <w:t xml:space="preserve">A fascinating next potential step for this printer is the inclusion of a 6-degree of freedom robotic arm as the extracting method from the liquid resin bath.  This robotic arm would enable </w:t>
      </w:r>
      <w:r w:rsidR="00585C89">
        <w:rPr>
          <w:rFonts w:eastAsia="Times New Roman"/>
          <w:color w:val="222222"/>
        </w:rPr>
        <w:t xml:space="preserve">dramatic design flexibility not possible with the existing method.  The robotic arm could also enable dipping the structure into multiple different materials throughout the printing process enabling rapid construction of multi-material prints with micro-scale resolution.  </w:t>
      </w:r>
    </w:p>
    <w:p w14:paraId="567CE432" w14:textId="77777777" w:rsidR="00F0714A" w:rsidRDefault="00F0714A" w:rsidP="00C54796">
      <w:pPr>
        <w:shd w:val="clear" w:color="auto" w:fill="FFFFFF"/>
        <w:spacing w:line="480" w:lineRule="auto"/>
        <w:rPr>
          <w:rFonts w:eastAsia="Times New Roman"/>
          <w:color w:val="222222"/>
        </w:rPr>
      </w:pPr>
    </w:p>
    <w:p w14:paraId="2D96830A" w14:textId="09962E21" w:rsidR="00F0714A" w:rsidRDefault="00EC5C39" w:rsidP="00F0714A">
      <w:pPr>
        <w:pStyle w:val="Heading2"/>
        <w:spacing w:line="480" w:lineRule="auto"/>
        <w:rPr>
          <w:rFonts w:ascii="Times New Roman" w:hAnsi="Times New Roman" w:cs="Times New Roman"/>
          <w:b/>
          <w:bCs/>
          <w:color w:val="auto"/>
          <w:kern w:val="32"/>
          <w:szCs w:val="24"/>
          <w:lang w:eastAsia="zh-CN"/>
        </w:rPr>
      </w:pPr>
      <w:bookmarkStart w:id="255" w:name="_Toc437011659"/>
      <w:r>
        <w:rPr>
          <w:rFonts w:ascii="Times New Roman" w:hAnsi="Times New Roman" w:cs="Times New Roman"/>
          <w:b/>
          <w:bCs/>
          <w:color w:val="auto"/>
          <w:kern w:val="32"/>
          <w:szCs w:val="24"/>
          <w:lang w:eastAsia="zh-CN"/>
        </w:rPr>
        <w:lastRenderedPageBreak/>
        <w:t>8</w:t>
      </w:r>
      <w:r w:rsidR="00F0714A" w:rsidRPr="000B423A">
        <w:rPr>
          <w:rFonts w:ascii="Times New Roman" w:hAnsi="Times New Roman" w:cs="Times New Roman"/>
          <w:b/>
          <w:bCs/>
          <w:color w:val="auto"/>
          <w:kern w:val="32"/>
          <w:szCs w:val="24"/>
          <w:lang w:eastAsia="zh-CN"/>
        </w:rPr>
        <w:t>.</w:t>
      </w:r>
      <w:r w:rsidR="00BB7673">
        <w:rPr>
          <w:rFonts w:ascii="Times New Roman" w:hAnsi="Times New Roman" w:cs="Times New Roman"/>
          <w:b/>
          <w:bCs/>
          <w:color w:val="auto"/>
          <w:kern w:val="32"/>
          <w:szCs w:val="24"/>
          <w:lang w:eastAsia="zh-CN"/>
        </w:rPr>
        <w:t>7</w:t>
      </w:r>
      <w:r w:rsidR="00F0714A" w:rsidRPr="000B423A">
        <w:rPr>
          <w:rFonts w:ascii="Times New Roman" w:hAnsi="Times New Roman" w:cs="Times New Roman"/>
          <w:b/>
          <w:bCs/>
          <w:color w:val="auto"/>
          <w:kern w:val="32"/>
          <w:szCs w:val="24"/>
          <w:lang w:eastAsia="zh-CN"/>
        </w:rPr>
        <w:t xml:space="preserve"> </w:t>
      </w:r>
      <w:r w:rsidR="00F0714A">
        <w:rPr>
          <w:rFonts w:ascii="Times New Roman" w:hAnsi="Times New Roman" w:cs="Times New Roman"/>
          <w:b/>
          <w:bCs/>
          <w:color w:val="auto"/>
          <w:kern w:val="32"/>
          <w:szCs w:val="24"/>
          <w:lang w:eastAsia="zh-CN"/>
        </w:rPr>
        <w:t>Recommended Additions to the PuSL System.</w:t>
      </w:r>
      <w:bookmarkEnd w:id="255"/>
      <w:r w:rsidR="00F0714A">
        <w:rPr>
          <w:rFonts w:ascii="Times New Roman" w:hAnsi="Times New Roman" w:cs="Times New Roman"/>
          <w:b/>
          <w:bCs/>
          <w:color w:val="auto"/>
          <w:kern w:val="32"/>
          <w:szCs w:val="24"/>
          <w:lang w:eastAsia="zh-CN"/>
        </w:rPr>
        <w:t xml:space="preserve"> </w:t>
      </w:r>
    </w:p>
    <w:p w14:paraId="029C33CA" w14:textId="4A2A5BC7" w:rsidR="00F0714A" w:rsidRPr="00933A15" w:rsidRDefault="00EC5C39" w:rsidP="00933A15">
      <w:pPr>
        <w:pStyle w:val="Heading2"/>
        <w:spacing w:line="480" w:lineRule="auto"/>
        <w:rPr>
          <w:rFonts w:ascii="Times New Roman" w:hAnsi="Times New Roman" w:cs="Times New Roman"/>
          <w:b/>
          <w:bCs/>
          <w:color w:val="auto"/>
          <w:kern w:val="32"/>
          <w:szCs w:val="24"/>
          <w:lang w:eastAsia="zh-CN"/>
        </w:rPr>
      </w:pPr>
      <w:bookmarkStart w:id="256" w:name="_Toc437011660"/>
      <w:r>
        <w:rPr>
          <w:rFonts w:ascii="Times New Roman" w:hAnsi="Times New Roman" w:cs="Times New Roman"/>
          <w:b/>
          <w:bCs/>
          <w:color w:val="auto"/>
          <w:kern w:val="32"/>
          <w:szCs w:val="24"/>
          <w:lang w:eastAsia="zh-CN"/>
        </w:rPr>
        <w:t>8</w:t>
      </w:r>
      <w:r w:rsidR="00F0714A" w:rsidRPr="000B423A">
        <w:rPr>
          <w:rFonts w:ascii="Times New Roman" w:hAnsi="Times New Roman" w:cs="Times New Roman"/>
          <w:b/>
          <w:bCs/>
          <w:color w:val="auto"/>
          <w:kern w:val="32"/>
          <w:szCs w:val="24"/>
          <w:lang w:eastAsia="zh-CN"/>
        </w:rPr>
        <w:t>.</w:t>
      </w:r>
      <w:r w:rsidR="00BB7673">
        <w:rPr>
          <w:rFonts w:ascii="Times New Roman" w:hAnsi="Times New Roman" w:cs="Times New Roman"/>
          <w:b/>
          <w:bCs/>
          <w:color w:val="auto"/>
          <w:kern w:val="32"/>
          <w:szCs w:val="24"/>
          <w:lang w:eastAsia="zh-CN"/>
        </w:rPr>
        <w:t>7</w:t>
      </w:r>
      <w:r w:rsidR="00933A15">
        <w:rPr>
          <w:rFonts w:ascii="Times New Roman" w:hAnsi="Times New Roman" w:cs="Times New Roman"/>
          <w:b/>
          <w:bCs/>
          <w:color w:val="auto"/>
          <w:kern w:val="32"/>
          <w:szCs w:val="24"/>
          <w:lang w:eastAsia="zh-CN"/>
        </w:rPr>
        <w:t>.1. Pitch/Yaw Control Behind Dynamic Mask</w:t>
      </w:r>
      <w:bookmarkEnd w:id="256"/>
    </w:p>
    <w:p w14:paraId="07F878A0" w14:textId="4A6B4D64" w:rsidR="0078459E" w:rsidRDefault="00933A15" w:rsidP="00C54796">
      <w:pPr>
        <w:shd w:val="clear" w:color="auto" w:fill="FFFFFF"/>
        <w:spacing w:line="480" w:lineRule="auto"/>
        <w:rPr>
          <w:rFonts w:eastAsia="Times New Roman"/>
          <w:color w:val="222222"/>
        </w:rPr>
      </w:pPr>
      <w:r>
        <w:rPr>
          <w:rFonts w:eastAsia="Times New Roman"/>
          <w:color w:val="222222"/>
        </w:rPr>
        <w:t xml:space="preserve">A critical adjustment to the printer will be the addition of pitch/yaw control behind the dynamic mask.  Pitch/Yaw control will enable the user to tune the tilt of the dynamic mask, which will enable a more uniform projection pattern onto the </w:t>
      </w:r>
      <w:r w:rsidR="00213704">
        <w:rPr>
          <w:rFonts w:eastAsia="Times New Roman"/>
          <w:color w:val="222222"/>
        </w:rPr>
        <w:t>fabrication platform</w:t>
      </w:r>
      <w:r>
        <w:rPr>
          <w:rFonts w:eastAsia="Times New Roman"/>
          <w:color w:val="222222"/>
        </w:rPr>
        <w:t xml:space="preserve">. </w:t>
      </w:r>
    </w:p>
    <w:p w14:paraId="323E3F68" w14:textId="6C9607CD" w:rsidR="00473A90" w:rsidRPr="00933A15" w:rsidRDefault="00473A90" w:rsidP="00473A90">
      <w:pPr>
        <w:pStyle w:val="Heading2"/>
        <w:spacing w:line="480" w:lineRule="auto"/>
        <w:rPr>
          <w:rFonts w:ascii="Times New Roman" w:hAnsi="Times New Roman" w:cs="Times New Roman"/>
          <w:b/>
          <w:bCs/>
          <w:color w:val="auto"/>
          <w:kern w:val="32"/>
          <w:szCs w:val="24"/>
          <w:lang w:eastAsia="zh-CN"/>
        </w:rPr>
      </w:pPr>
      <w:bookmarkStart w:id="257" w:name="_Toc437011661"/>
      <w:r>
        <w:rPr>
          <w:rFonts w:ascii="Times New Roman" w:hAnsi="Times New Roman" w:cs="Times New Roman"/>
          <w:b/>
          <w:bCs/>
          <w:color w:val="auto"/>
          <w:kern w:val="32"/>
          <w:szCs w:val="24"/>
          <w:lang w:eastAsia="zh-CN"/>
        </w:rPr>
        <w:t>8</w:t>
      </w:r>
      <w:r w:rsidRPr="000B423A">
        <w:rPr>
          <w:rFonts w:ascii="Times New Roman" w:hAnsi="Times New Roman" w:cs="Times New Roman"/>
          <w:b/>
          <w:bCs/>
          <w:color w:val="auto"/>
          <w:kern w:val="32"/>
          <w:szCs w:val="24"/>
          <w:lang w:eastAsia="zh-CN"/>
        </w:rPr>
        <w:t>.</w:t>
      </w:r>
      <w:r>
        <w:rPr>
          <w:rFonts w:ascii="Times New Roman" w:hAnsi="Times New Roman" w:cs="Times New Roman"/>
          <w:b/>
          <w:bCs/>
          <w:color w:val="auto"/>
          <w:kern w:val="32"/>
          <w:szCs w:val="24"/>
          <w:lang w:eastAsia="zh-CN"/>
        </w:rPr>
        <w:t>7.2. A new Heat-Sink</w:t>
      </w:r>
      <w:bookmarkEnd w:id="257"/>
    </w:p>
    <w:p w14:paraId="59E2DBB7" w14:textId="52B62D6C" w:rsidR="00473A90" w:rsidRDefault="00473A90" w:rsidP="00C54796">
      <w:pPr>
        <w:shd w:val="clear" w:color="auto" w:fill="FFFFFF"/>
        <w:spacing w:line="480" w:lineRule="auto"/>
        <w:rPr>
          <w:rFonts w:eastAsia="Times New Roman"/>
          <w:color w:val="222222"/>
        </w:rPr>
      </w:pPr>
      <w:r>
        <w:rPr>
          <w:rFonts w:eastAsia="Times New Roman"/>
          <w:color w:val="222222"/>
        </w:rPr>
        <w:t>The current heat sink does not sufficiently draw heat away from the UV LED.  The heat sink needs to be dramatically improved for high intensity operation.</w:t>
      </w:r>
    </w:p>
    <w:p w14:paraId="567AEDC0" w14:textId="73056F26" w:rsidR="00473A90" w:rsidRPr="00933A15" w:rsidRDefault="00473A90" w:rsidP="00473A90">
      <w:pPr>
        <w:pStyle w:val="Heading2"/>
        <w:spacing w:line="480" w:lineRule="auto"/>
        <w:rPr>
          <w:rFonts w:ascii="Times New Roman" w:hAnsi="Times New Roman" w:cs="Times New Roman"/>
          <w:b/>
          <w:bCs/>
          <w:color w:val="auto"/>
          <w:kern w:val="32"/>
          <w:szCs w:val="24"/>
          <w:lang w:eastAsia="zh-CN"/>
        </w:rPr>
      </w:pPr>
      <w:bookmarkStart w:id="258" w:name="_Toc437011662"/>
      <w:r>
        <w:rPr>
          <w:rFonts w:ascii="Times New Roman" w:hAnsi="Times New Roman" w:cs="Times New Roman"/>
          <w:b/>
          <w:bCs/>
          <w:color w:val="auto"/>
          <w:kern w:val="32"/>
          <w:szCs w:val="24"/>
          <w:lang w:eastAsia="zh-CN"/>
        </w:rPr>
        <w:t>8</w:t>
      </w:r>
      <w:r w:rsidRPr="000B423A">
        <w:rPr>
          <w:rFonts w:ascii="Times New Roman" w:hAnsi="Times New Roman" w:cs="Times New Roman"/>
          <w:b/>
          <w:bCs/>
          <w:color w:val="auto"/>
          <w:kern w:val="32"/>
          <w:szCs w:val="24"/>
          <w:lang w:eastAsia="zh-CN"/>
        </w:rPr>
        <w:t>.</w:t>
      </w:r>
      <w:r>
        <w:rPr>
          <w:rFonts w:ascii="Times New Roman" w:hAnsi="Times New Roman" w:cs="Times New Roman"/>
          <w:b/>
          <w:bCs/>
          <w:color w:val="auto"/>
          <w:kern w:val="32"/>
          <w:szCs w:val="24"/>
          <w:lang w:eastAsia="zh-CN"/>
        </w:rPr>
        <w:t>7.3. A Physically Smaller Light Gate, Optimized for 365nm UV.</w:t>
      </w:r>
      <w:bookmarkEnd w:id="258"/>
    </w:p>
    <w:p w14:paraId="45367D8A" w14:textId="198A8B0F" w:rsidR="00473A90" w:rsidRDefault="00473A90" w:rsidP="00C54796">
      <w:pPr>
        <w:shd w:val="clear" w:color="auto" w:fill="FFFFFF"/>
        <w:spacing w:line="480" w:lineRule="auto"/>
        <w:rPr>
          <w:rFonts w:eastAsia="Times New Roman"/>
          <w:color w:val="222222"/>
        </w:rPr>
      </w:pPr>
      <w:r>
        <w:rPr>
          <w:rFonts w:eastAsia="Times New Roman"/>
          <w:color w:val="222222"/>
        </w:rPr>
        <w:t xml:space="preserve">The current light gate for the system was purchased off Ebay for $30 and we lack the proper documentation for it.  Although it did ‘work’ Significant loss occurs through the light gate and it is also very large.  The size of the light gate prevents the user from using a shorter focal distance UV collimating lens / parabolic collimating mirror. </w:t>
      </w:r>
    </w:p>
    <w:p w14:paraId="5E9BE599" w14:textId="543FEA8B" w:rsidR="00473A90" w:rsidRPr="00933A15" w:rsidRDefault="00473A90" w:rsidP="00473A90">
      <w:pPr>
        <w:pStyle w:val="Heading2"/>
        <w:spacing w:line="480" w:lineRule="auto"/>
        <w:rPr>
          <w:rFonts w:ascii="Times New Roman" w:hAnsi="Times New Roman" w:cs="Times New Roman"/>
          <w:b/>
          <w:bCs/>
          <w:color w:val="auto"/>
          <w:kern w:val="32"/>
          <w:szCs w:val="24"/>
          <w:lang w:eastAsia="zh-CN"/>
        </w:rPr>
      </w:pPr>
      <w:bookmarkStart w:id="259" w:name="_Toc437011663"/>
      <w:r>
        <w:rPr>
          <w:rFonts w:ascii="Times New Roman" w:hAnsi="Times New Roman" w:cs="Times New Roman"/>
          <w:b/>
          <w:bCs/>
          <w:color w:val="auto"/>
          <w:kern w:val="32"/>
          <w:szCs w:val="24"/>
          <w:lang w:eastAsia="zh-CN"/>
        </w:rPr>
        <w:t>8</w:t>
      </w:r>
      <w:r w:rsidRPr="000B423A">
        <w:rPr>
          <w:rFonts w:ascii="Times New Roman" w:hAnsi="Times New Roman" w:cs="Times New Roman"/>
          <w:b/>
          <w:bCs/>
          <w:color w:val="auto"/>
          <w:kern w:val="32"/>
          <w:szCs w:val="24"/>
          <w:lang w:eastAsia="zh-CN"/>
        </w:rPr>
        <w:t>.</w:t>
      </w:r>
      <w:r>
        <w:rPr>
          <w:rFonts w:ascii="Times New Roman" w:hAnsi="Times New Roman" w:cs="Times New Roman"/>
          <w:b/>
          <w:bCs/>
          <w:color w:val="auto"/>
          <w:kern w:val="32"/>
          <w:szCs w:val="24"/>
          <w:lang w:eastAsia="zh-CN"/>
        </w:rPr>
        <w:t>7.4. An Upgraded Circuit Board from Vialux that is compatible with 8-bit grey-scale images.  Potentially even a 4k dynamic mask if that becomes available.</w:t>
      </w:r>
      <w:bookmarkEnd w:id="259"/>
      <w:r>
        <w:rPr>
          <w:rFonts w:ascii="Times New Roman" w:hAnsi="Times New Roman" w:cs="Times New Roman"/>
          <w:b/>
          <w:bCs/>
          <w:color w:val="auto"/>
          <w:kern w:val="32"/>
          <w:szCs w:val="24"/>
          <w:lang w:eastAsia="zh-CN"/>
        </w:rPr>
        <w:t xml:space="preserve"> </w:t>
      </w:r>
    </w:p>
    <w:p w14:paraId="01596881" w14:textId="77777777" w:rsidR="00473A90" w:rsidRDefault="00473A90" w:rsidP="00C54796">
      <w:pPr>
        <w:shd w:val="clear" w:color="auto" w:fill="FFFFFF"/>
        <w:spacing w:line="480" w:lineRule="auto"/>
        <w:rPr>
          <w:rFonts w:eastAsia="Times New Roman"/>
          <w:color w:val="222222"/>
        </w:rPr>
      </w:pPr>
      <w:r>
        <w:rPr>
          <w:rFonts w:eastAsia="Times New Roman"/>
          <w:color w:val="222222"/>
        </w:rPr>
        <w:t>This is a lower-priority long-term upgrade to the system.  Improving the resolution from 1920-1080 to 4k increases the pixel density by a factor of four, this would lead to a dramatic improvement in design resolution.  Grey-scale images would enable variation of pixel intensity throughout a given print, currently that is not possible with our existing system.  A programmable power supply could also provided tunable intensity.</w:t>
      </w:r>
    </w:p>
    <w:p w14:paraId="2E5F1CE8" w14:textId="189E507C" w:rsidR="00473A90" w:rsidRPr="00933A15" w:rsidRDefault="00473A90" w:rsidP="00473A90">
      <w:pPr>
        <w:pStyle w:val="Heading2"/>
        <w:spacing w:line="480" w:lineRule="auto"/>
        <w:rPr>
          <w:rFonts w:ascii="Times New Roman" w:hAnsi="Times New Roman" w:cs="Times New Roman"/>
          <w:b/>
          <w:bCs/>
          <w:color w:val="auto"/>
          <w:kern w:val="32"/>
          <w:szCs w:val="24"/>
          <w:lang w:eastAsia="zh-CN"/>
        </w:rPr>
      </w:pPr>
      <w:r>
        <w:rPr>
          <w:rFonts w:eastAsia="Times New Roman"/>
          <w:color w:val="222222"/>
        </w:rPr>
        <w:lastRenderedPageBreak/>
        <w:t xml:space="preserve"> </w:t>
      </w:r>
      <w:bookmarkStart w:id="260" w:name="_Toc437011664"/>
      <w:r>
        <w:rPr>
          <w:rFonts w:ascii="Times New Roman" w:hAnsi="Times New Roman" w:cs="Times New Roman"/>
          <w:b/>
          <w:bCs/>
          <w:color w:val="auto"/>
          <w:kern w:val="32"/>
          <w:szCs w:val="24"/>
          <w:lang w:eastAsia="zh-CN"/>
        </w:rPr>
        <w:t>8</w:t>
      </w:r>
      <w:r w:rsidRPr="000B423A">
        <w:rPr>
          <w:rFonts w:ascii="Times New Roman" w:hAnsi="Times New Roman" w:cs="Times New Roman"/>
          <w:b/>
          <w:bCs/>
          <w:color w:val="auto"/>
          <w:kern w:val="32"/>
          <w:szCs w:val="24"/>
          <w:lang w:eastAsia="zh-CN"/>
        </w:rPr>
        <w:t>.</w:t>
      </w:r>
      <w:r>
        <w:rPr>
          <w:rFonts w:ascii="Times New Roman" w:hAnsi="Times New Roman" w:cs="Times New Roman"/>
          <w:b/>
          <w:bCs/>
          <w:color w:val="auto"/>
          <w:kern w:val="32"/>
          <w:szCs w:val="24"/>
          <w:lang w:eastAsia="zh-CN"/>
        </w:rPr>
        <w:t>7.5. Collimating Lenses (50mm, 60mm, 70mm, 80mm).</w:t>
      </w:r>
      <w:bookmarkEnd w:id="260"/>
    </w:p>
    <w:p w14:paraId="3286078E" w14:textId="55857B5B" w:rsidR="00473A90" w:rsidRDefault="00473A90" w:rsidP="00C54796">
      <w:pPr>
        <w:shd w:val="clear" w:color="auto" w:fill="FFFFFF"/>
        <w:spacing w:line="480" w:lineRule="auto"/>
        <w:rPr>
          <w:rFonts w:eastAsia="Times New Roman"/>
          <w:color w:val="222222"/>
        </w:rPr>
      </w:pPr>
      <w:r>
        <w:rPr>
          <w:rFonts w:eastAsia="Times New Roman"/>
          <w:color w:val="222222"/>
        </w:rPr>
        <w:t xml:space="preserve">The UV Collimation of this system needs to be re-designed and may require a multi-lens system.  The simplest solution is to use a single lens where the focal distance of that lens is equidistant from the UV LED and the dynamic mask, due to space constraints the shortest focal length lens we will be able to use is in the </w:t>
      </w:r>
      <w:r w:rsidR="00F82BB3">
        <w:rPr>
          <w:rFonts w:eastAsia="Times New Roman"/>
          <w:color w:val="222222"/>
        </w:rPr>
        <w:t xml:space="preserve">50mm – 80mm range.  That minimum length needs to be identified once the smaller, optimized light gate is purchased. </w:t>
      </w:r>
    </w:p>
    <w:p w14:paraId="79ED248A" w14:textId="77777777" w:rsidR="00A34580" w:rsidRPr="00C54796" w:rsidRDefault="00A34580" w:rsidP="00C54796">
      <w:pPr>
        <w:shd w:val="clear" w:color="auto" w:fill="FFFFFF"/>
        <w:spacing w:line="480" w:lineRule="auto"/>
        <w:rPr>
          <w:rFonts w:eastAsia="Times New Roman"/>
          <w:color w:val="222222"/>
        </w:rPr>
      </w:pPr>
    </w:p>
    <w:p w14:paraId="27DDE3A6" w14:textId="77777777" w:rsidR="00A545E3" w:rsidRPr="000B423A" w:rsidRDefault="00A545E3" w:rsidP="00A545E3"/>
    <w:p w14:paraId="377D8CF7" w14:textId="77777777" w:rsidR="00883C73" w:rsidRDefault="00883C73">
      <w:pPr>
        <w:spacing w:after="160" w:line="259" w:lineRule="auto"/>
        <w:rPr>
          <w:rFonts w:eastAsiaTheme="majorEastAsia"/>
          <w:b/>
          <w:bCs/>
          <w:caps/>
          <w:kern w:val="32"/>
          <w:sz w:val="28"/>
          <w:szCs w:val="28"/>
          <w:lang w:eastAsia="zh-CN"/>
        </w:rPr>
      </w:pPr>
      <w:bookmarkStart w:id="261" w:name="_Toc437011665"/>
      <w:r>
        <w:rPr>
          <w:b/>
          <w:bCs/>
          <w:caps/>
          <w:kern w:val="32"/>
          <w:sz w:val="28"/>
          <w:szCs w:val="28"/>
          <w:lang w:eastAsia="zh-CN"/>
        </w:rPr>
        <w:br w:type="page"/>
      </w:r>
    </w:p>
    <w:p w14:paraId="7FDCBA2A" w14:textId="2D307822" w:rsidR="00957EFE" w:rsidRPr="000B423A" w:rsidRDefault="00957EFE" w:rsidP="00957EFE">
      <w:pPr>
        <w:pStyle w:val="Heading1"/>
        <w:spacing w:line="480" w:lineRule="auto"/>
        <w:rPr>
          <w:rFonts w:cs="Times New Roman"/>
          <w:b/>
          <w:bCs/>
          <w:caps/>
          <w:kern w:val="32"/>
          <w:sz w:val="28"/>
          <w:szCs w:val="28"/>
          <w:lang w:eastAsia="zh-CN"/>
        </w:rPr>
      </w:pPr>
      <w:r w:rsidRPr="000B423A">
        <w:rPr>
          <w:rFonts w:cs="Times New Roman"/>
          <w:b/>
          <w:bCs/>
          <w:caps/>
          <w:kern w:val="32"/>
          <w:sz w:val="28"/>
          <w:szCs w:val="28"/>
          <w:lang w:eastAsia="zh-CN"/>
        </w:rPr>
        <w:lastRenderedPageBreak/>
        <w:t>references:</w:t>
      </w:r>
      <w:bookmarkEnd w:id="261"/>
    </w:p>
    <w:p w14:paraId="51DED6F1" w14:textId="77777777" w:rsidR="00957EFE" w:rsidRPr="000B423A" w:rsidRDefault="00957EFE" w:rsidP="00957EFE"/>
    <w:p w14:paraId="6FBD2DEB" w14:textId="77777777" w:rsidR="008F2398" w:rsidRDefault="009A70F3" w:rsidP="008F2398">
      <w:pPr>
        <w:ind w:left="720" w:hanging="720"/>
        <w:rPr>
          <w:noProof/>
        </w:rPr>
      </w:pPr>
      <w:r w:rsidRPr="005E7DE5">
        <w:fldChar w:fldCharType="begin"/>
      </w:r>
      <w:r w:rsidRPr="005E7DE5">
        <w:instrText xml:space="preserve"> ADDIN EN.REFLIST </w:instrText>
      </w:r>
      <w:r w:rsidRPr="005E7DE5">
        <w:fldChar w:fldCharType="separate"/>
      </w:r>
      <w:bookmarkStart w:id="262" w:name="_ENREF_1"/>
      <w:r w:rsidR="008F2398">
        <w:rPr>
          <w:noProof/>
        </w:rPr>
        <w:t>1.</w:t>
      </w:r>
      <w:r w:rsidR="008F2398">
        <w:rPr>
          <w:noProof/>
        </w:rPr>
        <w:tab/>
        <w:t xml:space="preserve">Zhang, X., </w:t>
      </w:r>
      <w:r w:rsidR="008F2398" w:rsidRPr="008F2398">
        <w:rPr>
          <w:i/>
          <w:noProof/>
        </w:rPr>
        <w:t>Dynamic mask projection stereo micro lithography</w:t>
      </w:r>
      <w:r w:rsidR="008F2398">
        <w:rPr>
          <w:noProof/>
        </w:rPr>
        <w:t>, 2006, Google Patents.</w:t>
      </w:r>
      <w:bookmarkEnd w:id="262"/>
    </w:p>
    <w:p w14:paraId="69BE7737" w14:textId="77777777" w:rsidR="008F2398" w:rsidRDefault="008F2398" w:rsidP="008F2398">
      <w:pPr>
        <w:ind w:left="720" w:hanging="720"/>
        <w:rPr>
          <w:noProof/>
        </w:rPr>
      </w:pPr>
      <w:bookmarkStart w:id="263" w:name="_ENREF_2"/>
      <w:r>
        <w:rPr>
          <w:noProof/>
        </w:rPr>
        <w:t>2.</w:t>
      </w:r>
      <w:r>
        <w:rPr>
          <w:noProof/>
        </w:rPr>
        <w:tab/>
        <w:t xml:space="preserve">Marin, I., et al., </w:t>
      </w:r>
      <w:r w:rsidRPr="008F2398">
        <w:rPr>
          <w:i/>
          <w:noProof/>
        </w:rPr>
        <w:t>Wireless Sensor Networks: A Survey on Ultra-Low Power-Aware Design.</w:t>
      </w:r>
      <w:r>
        <w:rPr>
          <w:noProof/>
        </w:rPr>
        <w:t xml:space="preserve"> Proceedings of World Academy of Science, Engineering and Technology, Vol 8, 2005. </w:t>
      </w:r>
      <w:r w:rsidRPr="008F2398">
        <w:rPr>
          <w:b/>
          <w:noProof/>
        </w:rPr>
        <w:t>8</w:t>
      </w:r>
      <w:r>
        <w:rPr>
          <w:noProof/>
        </w:rPr>
        <w:t>: p. 44-49.</w:t>
      </w:r>
      <w:bookmarkEnd w:id="263"/>
    </w:p>
    <w:p w14:paraId="032FB6BD" w14:textId="77777777" w:rsidR="008F2398" w:rsidRDefault="008F2398" w:rsidP="008F2398">
      <w:pPr>
        <w:ind w:left="720" w:hanging="720"/>
        <w:rPr>
          <w:noProof/>
        </w:rPr>
      </w:pPr>
      <w:bookmarkStart w:id="264" w:name="_ENREF_3"/>
      <w:r>
        <w:rPr>
          <w:noProof/>
        </w:rPr>
        <w:t>3.</w:t>
      </w:r>
      <w:r>
        <w:rPr>
          <w:noProof/>
        </w:rPr>
        <w:tab/>
        <w:t xml:space="preserve">Chao, L., C.Y. Tsui, and W.H. Ki, </w:t>
      </w:r>
      <w:r w:rsidRPr="008F2398">
        <w:rPr>
          <w:i/>
          <w:noProof/>
        </w:rPr>
        <w:t>A batteryless vibration-based energy harvesting system for ultra low power ubiquitous applications.</w:t>
      </w:r>
      <w:r>
        <w:rPr>
          <w:noProof/>
        </w:rPr>
        <w:t xml:space="preserve"> 2007 Ieee International Symposium on Circuits and Systems, Vols 1-11, 2007: p. 1349-1352.</w:t>
      </w:r>
      <w:bookmarkEnd w:id="264"/>
    </w:p>
    <w:p w14:paraId="4D18A28A" w14:textId="77777777" w:rsidR="008F2398" w:rsidRDefault="008F2398" w:rsidP="008F2398">
      <w:pPr>
        <w:ind w:left="720" w:hanging="720"/>
        <w:rPr>
          <w:noProof/>
        </w:rPr>
      </w:pPr>
      <w:bookmarkStart w:id="265" w:name="_ENREF_4"/>
      <w:r>
        <w:rPr>
          <w:noProof/>
        </w:rPr>
        <w:t>4.</w:t>
      </w:r>
      <w:r>
        <w:rPr>
          <w:noProof/>
        </w:rPr>
        <w:tab/>
        <w:t xml:space="preserve">Yeager, D., et al., </w:t>
      </w:r>
      <w:r w:rsidRPr="008F2398">
        <w:rPr>
          <w:i/>
          <w:noProof/>
        </w:rPr>
        <w:t>A 9 mu A, Addressable Gen2 Sensor Tag for Biosignal Acquisition.</w:t>
      </w:r>
      <w:r>
        <w:rPr>
          <w:noProof/>
        </w:rPr>
        <w:t xml:space="preserve"> Ieee Journal of Solid-State Circuits, 2010. </w:t>
      </w:r>
      <w:r w:rsidRPr="008F2398">
        <w:rPr>
          <w:b/>
          <w:noProof/>
        </w:rPr>
        <w:t>45</w:t>
      </w:r>
      <w:r>
        <w:rPr>
          <w:noProof/>
        </w:rPr>
        <w:t>(10): p. 2198-2209.</w:t>
      </w:r>
      <w:bookmarkEnd w:id="265"/>
    </w:p>
    <w:p w14:paraId="6C909D80" w14:textId="77777777" w:rsidR="008F2398" w:rsidRDefault="008F2398" w:rsidP="008F2398">
      <w:pPr>
        <w:ind w:left="720" w:hanging="720"/>
        <w:rPr>
          <w:noProof/>
        </w:rPr>
      </w:pPr>
      <w:bookmarkStart w:id="266" w:name="_ENREF_5"/>
      <w:r>
        <w:rPr>
          <w:noProof/>
        </w:rPr>
        <w:t>5.</w:t>
      </w:r>
      <w:r>
        <w:rPr>
          <w:noProof/>
        </w:rPr>
        <w:tab/>
        <w:t xml:space="preserve">Yahya, B. and J. Ben-Othman, </w:t>
      </w:r>
      <w:r w:rsidRPr="008F2398">
        <w:rPr>
          <w:i/>
          <w:noProof/>
        </w:rPr>
        <w:t>Towards a classification of energy aware MAC protocols for wireless sensor networks.</w:t>
      </w:r>
      <w:r>
        <w:rPr>
          <w:noProof/>
        </w:rPr>
        <w:t xml:space="preserve"> Wireless Communications &amp; Mobile Computing, 2009. </w:t>
      </w:r>
      <w:r w:rsidRPr="008F2398">
        <w:rPr>
          <w:b/>
          <w:noProof/>
        </w:rPr>
        <w:t>9</w:t>
      </w:r>
      <w:r>
        <w:rPr>
          <w:noProof/>
        </w:rPr>
        <w:t>(12): p. 1572-1607.</w:t>
      </w:r>
      <w:bookmarkEnd w:id="266"/>
    </w:p>
    <w:p w14:paraId="5FD634EF" w14:textId="77777777" w:rsidR="008F2398" w:rsidRDefault="008F2398" w:rsidP="008F2398">
      <w:pPr>
        <w:ind w:left="720" w:hanging="720"/>
        <w:rPr>
          <w:noProof/>
        </w:rPr>
      </w:pPr>
      <w:bookmarkStart w:id="267" w:name="_ENREF_6"/>
      <w:r>
        <w:rPr>
          <w:noProof/>
        </w:rPr>
        <w:t>6.</w:t>
      </w:r>
      <w:r>
        <w:rPr>
          <w:noProof/>
        </w:rPr>
        <w:tab/>
        <w:t xml:space="preserve">Arnold, D.P., </w:t>
      </w:r>
      <w:r w:rsidRPr="008F2398">
        <w:rPr>
          <w:i/>
          <w:noProof/>
        </w:rPr>
        <w:t>Review of microscale magnetic power generation.</w:t>
      </w:r>
      <w:r>
        <w:rPr>
          <w:noProof/>
        </w:rPr>
        <w:t xml:space="preserve"> Ieee Transactions on Magnetics, 2007. </w:t>
      </w:r>
      <w:r w:rsidRPr="008F2398">
        <w:rPr>
          <w:b/>
          <w:noProof/>
        </w:rPr>
        <w:t>43</w:t>
      </w:r>
      <w:r>
        <w:rPr>
          <w:noProof/>
        </w:rPr>
        <w:t>(11): p. 3940-3951.</w:t>
      </w:r>
      <w:bookmarkEnd w:id="267"/>
    </w:p>
    <w:p w14:paraId="3D43ED84" w14:textId="77777777" w:rsidR="008F2398" w:rsidRDefault="008F2398" w:rsidP="008F2398">
      <w:pPr>
        <w:ind w:left="720" w:hanging="720"/>
        <w:rPr>
          <w:noProof/>
        </w:rPr>
      </w:pPr>
      <w:bookmarkStart w:id="268" w:name="_ENREF_7"/>
      <w:r>
        <w:rPr>
          <w:noProof/>
        </w:rPr>
        <w:t>7.</w:t>
      </w:r>
      <w:r>
        <w:rPr>
          <w:noProof/>
        </w:rPr>
        <w:tab/>
        <w:t xml:space="preserve">Beeby, S.P., M.J. Tudor, and N.M. White, </w:t>
      </w:r>
      <w:r w:rsidRPr="008F2398">
        <w:rPr>
          <w:i/>
          <w:noProof/>
        </w:rPr>
        <w:t>Energy harvesting vibration sources for microsystems applications.</w:t>
      </w:r>
      <w:r>
        <w:rPr>
          <w:noProof/>
        </w:rPr>
        <w:t xml:space="preserve"> Measurement Science &amp; Technology, 2006. </w:t>
      </w:r>
      <w:r w:rsidRPr="008F2398">
        <w:rPr>
          <w:b/>
          <w:noProof/>
        </w:rPr>
        <w:t>17</w:t>
      </w:r>
      <w:r>
        <w:rPr>
          <w:noProof/>
        </w:rPr>
        <w:t>(12): p. R175-R195.</w:t>
      </w:r>
      <w:bookmarkEnd w:id="268"/>
    </w:p>
    <w:p w14:paraId="4B3FE35F" w14:textId="77777777" w:rsidR="008F2398" w:rsidRDefault="008F2398" w:rsidP="008F2398">
      <w:pPr>
        <w:ind w:left="720" w:hanging="720"/>
        <w:rPr>
          <w:noProof/>
        </w:rPr>
      </w:pPr>
      <w:bookmarkStart w:id="269" w:name="_ENREF_8"/>
      <w:r>
        <w:rPr>
          <w:noProof/>
        </w:rPr>
        <w:t>8.</w:t>
      </w:r>
      <w:r>
        <w:rPr>
          <w:noProof/>
        </w:rPr>
        <w:tab/>
        <w:t xml:space="preserve">Umeda, M., K. Nakamura, and S. Ueha, </w:t>
      </w:r>
      <w:r w:rsidRPr="008F2398">
        <w:rPr>
          <w:i/>
          <w:noProof/>
        </w:rPr>
        <w:t>Analysis of the transformation of mechanical impact energy to electric energy using piezoelectric vibrator.</w:t>
      </w:r>
      <w:r>
        <w:rPr>
          <w:noProof/>
        </w:rPr>
        <w:t xml:space="preserve"> Japanese Journal of Applied Physics Part 1-Regular Papers Short Notes &amp; Review Papers, 1996. </w:t>
      </w:r>
      <w:r w:rsidRPr="008F2398">
        <w:rPr>
          <w:b/>
          <w:noProof/>
        </w:rPr>
        <w:t>35</w:t>
      </w:r>
      <w:r>
        <w:rPr>
          <w:noProof/>
        </w:rPr>
        <w:t>(5B): p. 3267-3273.</w:t>
      </w:r>
      <w:bookmarkEnd w:id="269"/>
    </w:p>
    <w:p w14:paraId="160F6635" w14:textId="77777777" w:rsidR="008F2398" w:rsidRDefault="008F2398" w:rsidP="008F2398">
      <w:pPr>
        <w:ind w:left="720" w:hanging="720"/>
        <w:rPr>
          <w:noProof/>
        </w:rPr>
      </w:pPr>
      <w:bookmarkStart w:id="270" w:name="_ENREF_9"/>
      <w:r>
        <w:rPr>
          <w:noProof/>
        </w:rPr>
        <w:t>9.</w:t>
      </w:r>
      <w:r>
        <w:rPr>
          <w:noProof/>
        </w:rPr>
        <w:tab/>
        <w:t xml:space="preserve">Wang, S., et al., </w:t>
      </w:r>
      <w:r w:rsidRPr="008F2398">
        <w:rPr>
          <w:i/>
          <w:noProof/>
        </w:rPr>
        <w:t>Energy harvesting with piezoelectric drum transducer.</w:t>
      </w:r>
      <w:r>
        <w:rPr>
          <w:noProof/>
        </w:rPr>
        <w:t xml:space="preserve"> Applied Physics Letters, 2007. </w:t>
      </w:r>
      <w:r w:rsidRPr="008F2398">
        <w:rPr>
          <w:b/>
          <w:noProof/>
        </w:rPr>
        <w:t>90</w:t>
      </w:r>
      <w:r>
        <w:rPr>
          <w:noProof/>
        </w:rPr>
        <w:t>(11).</w:t>
      </w:r>
      <w:bookmarkEnd w:id="270"/>
    </w:p>
    <w:p w14:paraId="1876E764" w14:textId="77777777" w:rsidR="008F2398" w:rsidRDefault="008F2398" w:rsidP="008F2398">
      <w:pPr>
        <w:ind w:left="720" w:hanging="720"/>
        <w:rPr>
          <w:noProof/>
        </w:rPr>
      </w:pPr>
      <w:bookmarkStart w:id="271" w:name="_ENREF_10"/>
      <w:r>
        <w:rPr>
          <w:noProof/>
        </w:rPr>
        <w:t>10.</w:t>
      </w:r>
      <w:r>
        <w:rPr>
          <w:noProof/>
        </w:rPr>
        <w:tab/>
        <w:t xml:space="preserve">Swallow, L.M., et al., </w:t>
      </w:r>
      <w:r w:rsidRPr="008F2398">
        <w:rPr>
          <w:i/>
          <w:noProof/>
        </w:rPr>
        <w:t>A piezoelectric fibre composite based energy harvesting device for potential wearable applications.</w:t>
      </w:r>
      <w:r>
        <w:rPr>
          <w:noProof/>
        </w:rPr>
        <w:t xml:space="preserve"> Smart Materials &amp; Structures, 2008. </w:t>
      </w:r>
      <w:r w:rsidRPr="008F2398">
        <w:rPr>
          <w:b/>
          <w:noProof/>
        </w:rPr>
        <w:t>17</w:t>
      </w:r>
      <w:r>
        <w:rPr>
          <w:noProof/>
        </w:rPr>
        <w:t>(2).</w:t>
      </w:r>
      <w:bookmarkEnd w:id="271"/>
    </w:p>
    <w:p w14:paraId="17B7E301" w14:textId="77777777" w:rsidR="008F2398" w:rsidRDefault="008F2398" w:rsidP="008F2398">
      <w:pPr>
        <w:ind w:left="720" w:hanging="720"/>
        <w:rPr>
          <w:noProof/>
        </w:rPr>
      </w:pPr>
      <w:bookmarkStart w:id="272" w:name="_ENREF_11"/>
      <w:r>
        <w:rPr>
          <w:noProof/>
        </w:rPr>
        <w:t>11.</w:t>
      </w:r>
      <w:r>
        <w:rPr>
          <w:noProof/>
        </w:rPr>
        <w:tab/>
        <w:t xml:space="preserve">Glynne-Jones, P., et al., </w:t>
      </w:r>
      <w:r w:rsidRPr="008F2398">
        <w:rPr>
          <w:i/>
          <w:noProof/>
        </w:rPr>
        <w:t>An electromagnetic, vibration-powered generator for intelligent sensor systems.</w:t>
      </w:r>
      <w:r>
        <w:rPr>
          <w:noProof/>
        </w:rPr>
        <w:t xml:space="preserve"> Sensors and Actuators a-Physical, 2004. </w:t>
      </w:r>
      <w:r w:rsidRPr="008F2398">
        <w:rPr>
          <w:b/>
          <w:noProof/>
        </w:rPr>
        <w:t>110</w:t>
      </w:r>
      <w:r>
        <w:rPr>
          <w:noProof/>
        </w:rPr>
        <w:t>(1-3): p. 344-349.</w:t>
      </w:r>
      <w:bookmarkEnd w:id="272"/>
    </w:p>
    <w:p w14:paraId="1A72A6D3" w14:textId="77777777" w:rsidR="008F2398" w:rsidRDefault="008F2398" w:rsidP="008F2398">
      <w:pPr>
        <w:ind w:left="720" w:hanging="720"/>
        <w:rPr>
          <w:noProof/>
        </w:rPr>
      </w:pPr>
      <w:bookmarkStart w:id="273" w:name="_ENREF_12"/>
      <w:r>
        <w:rPr>
          <w:noProof/>
        </w:rPr>
        <w:t>12.</w:t>
      </w:r>
      <w:r>
        <w:rPr>
          <w:noProof/>
        </w:rPr>
        <w:tab/>
        <w:t xml:space="preserve">Jin, K., et al., </w:t>
      </w:r>
      <w:r w:rsidRPr="008F2398">
        <w:rPr>
          <w:i/>
          <w:noProof/>
        </w:rPr>
        <w:t>A Hybrid Fuel Cell Power System.</w:t>
      </w:r>
      <w:r>
        <w:rPr>
          <w:noProof/>
        </w:rPr>
        <w:t xml:space="preserve"> Ieee Transactions on Industrial Electronics, 2009. </w:t>
      </w:r>
      <w:r w:rsidRPr="008F2398">
        <w:rPr>
          <w:b/>
          <w:noProof/>
        </w:rPr>
        <w:t>56</w:t>
      </w:r>
      <w:r>
        <w:rPr>
          <w:noProof/>
        </w:rPr>
        <w:t>(4): p. 1212-1222.</w:t>
      </w:r>
      <w:bookmarkEnd w:id="273"/>
    </w:p>
    <w:p w14:paraId="2D54469C" w14:textId="77777777" w:rsidR="008F2398" w:rsidRDefault="008F2398" w:rsidP="008F2398">
      <w:pPr>
        <w:ind w:left="720" w:hanging="720"/>
        <w:rPr>
          <w:noProof/>
        </w:rPr>
      </w:pPr>
      <w:bookmarkStart w:id="274" w:name="_ENREF_13"/>
      <w:r>
        <w:rPr>
          <w:noProof/>
        </w:rPr>
        <w:t>13.</w:t>
      </w:r>
      <w:r>
        <w:rPr>
          <w:noProof/>
        </w:rPr>
        <w:tab/>
        <w:t xml:space="preserve">Kulkarni, S., et al., </w:t>
      </w:r>
      <w:r w:rsidRPr="008F2398">
        <w:rPr>
          <w:i/>
          <w:noProof/>
        </w:rPr>
        <w:t>Vibration based electromagnetic micropower generator on silicon.</w:t>
      </w:r>
      <w:r>
        <w:rPr>
          <w:noProof/>
        </w:rPr>
        <w:t xml:space="preserve"> Journal of Applied Physics, 2006. </w:t>
      </w:r>
      <w:r w:rsidRPr="008F2398">
        <w:rPr>
          <w:b/>
          <w:noProof/>
        </w:rPr>
        <w:t>99</w:t>
      </w:r>
      <w:r>
        <w:rPr>
          <w:noProof/>
        </w:rPr>
        <w:t>(8).</w:t>
      </w:r>
      <w:bookmarkEnd w:id="274"/>
    </w:p>
    <w:p w14:paraId="67054BBE" w14:textId="77777777" w:rsidR="008F2398" w:rsidRDefault="008F2398" w:rsidP="008F2398">
      <w:pPr>
        <w:ind w:left="720" w:hanging="720"/>
        <w:rPr>
          <w:noProof/>
        </w:rPr>
      </w:pPr>
      <w:bookmarkStart w:id="275" w:name="_ENREF_14"/>
      <w:r>
        <w:rPr>
          <w:noProof/>
        </w:rPr>
        <w:t>14.</w:t>
      </w:r>
      <w:r>
        <w:rPr>
          <w:noProof/>
        </w:rPr>
        <w:tab/>
        <w:t>Evan Baker, T.R., Fan Zhou, Chen Wang, Kevin Lynch Cheng Sun</w:t>
      </w:r>
      <w:r>
        <w:rPr>
          <w:noProof/>
        </w:rPr>
        <w:tab/>
      </w:r>
      <w:r w:rsidRPr="008F2398">
        <w:rPr>
          <w:i/>
          <w:noProof/>
        </w:rPr>
        <w:t>Microstereolithography of Three-Dimensional Polymeric Springs for Vibration Energy Harvesting.</w:t>
      </w:r>
      <w:r>
        <w:rPr>
          <w:noProof/>
        </w:rPr>
        <w:t xml:space="preserve"> Smart Materials Research, 2012. </w:t>
      </w:r>
      <w:r w:rsidRPr="008F2398">
        <w:rPr>
          <w:b/>
          <w:noProof/>
          <w:sz w:val="16"/>
        </w:rPr>
        <w:t>Volume 2012</w:t>
      </w:r>
      <w:r>
        <w:rPr>
          <w:noProof/>
        </w:rPr>
        <w:t>(</w:t>
      </w:r>
      <w:r w:rsidRPr="008F2398">
        <w:rPr>
          <w:noProof/>
          <w:sz w:val="16"/>
        </w:rPr>
        <w:t>Article ID 741835</w:t>
      </w:r>
      <w:r>
        <w:rPr>
          <w:noProof/>
        </w:rPr>
        <w:t>).</w:t>
      </w:r>
      <w:bookmarkEnd w:id="275"/>
    </w:p>
    <w:p w14:paraId="606728F7" w14:textId="77777777" w:rsidR="008F2398" w:rsidRDefault="008F2398" w:rsidP="008F2398">
      <w:pPr>
        <w:ind w:left="720" w:hanging="720"/>
        <w:rPr>
          <w:noProof/>
        </w:rPr>
      </w:pPr>
      <w:bookmarkStart w:id="276" w:name="_ENREF_15"/>
      <w:r>
        <w:rPr>
          <w:noProof/>
        </w:rPr>
        <w:t>15.</w:t>
      </w:r>
      <w:r>
        <w:rPr>
          <w:noProof/>
        </w:rPr>
        <w:tab/>
        <w:t xml:space="preserve">Sun, C., et al., </w:t>
      </w:r>
      <w:r w:rsidRPr="008F2398">
        <w:rPr>
          <w:i/>
          <w:noProof/>
        </w:rPr>
        <w:t>Projection micro-stereolithography using digital micro-mirror dynamic mask.</w:t>
      </w:r>
      <w:r>
        <w:rPr>
          <w:noProof/>
        </w:rPr>
        <w:t xml:space="preserve"> Sensors and Actuators a-Physical, 2005. </w:t>
      </w:r>
      <w:r w:rsidRPr="008F2398">
        <w:rPr>
          <w:b/>
          <w:noProof/>
        </w:rPr>
        <w:t>121</w:t>
      </w:r>
      <w:r>
        <w:rPr>
          <w:noProof/>
        </w:rPr>
        <w:t>(1): p. 113-120.</w:t>
      </w:r>
      <w:bookmarkEnd w:id="276"/>
    </w:p>
    <w:p w14:paraId="15148176" w14:textId="77777777" w:rsidR="008F2398" w:rsidRDefault="008F2398" w:rsidP="008F2398">
      <w:pPr>
        <w:ind w:left="720" w:hanging="720"/>
        <w:rPr>
          <w:noProof/>
        </w:rPr>
      </w:pPr>
      <w:bookmarkStart w:id="277" w:name="_ENREF_16"/>
      <w:r>
        <w:rPr>
          <w:noProof/>
        </w:rPr>
        <w:t>16.</w:t>
      </w:r>
      <w:r>
        <w:rPr>
          <w:noProof/>
        </w:rPr>
        <w:tab/>
        <w:t xml:space="preserve">Cheng, Y., J.Y. Xu, and X.J. Liu, </w:t>
      </w:r>
      <w:r w:rsidRPr="008F2398">
        <w:rPr>
          <w:i/>
          <w:noProof/>
        </w:rPr>
        <w:t>One-dimensional structured ultrasonic metamaterials with simultaneously negative dynamic density and modulus.</w:t>
      </w:r>
      <w:r>
        <w:rPr>
          <w:noProof/>
        </w:rPr>
        <w:t xml:space="preserve"> Physical Review B, 2008. </w:t>
      </w:r>
      <w:r w:rsidRPr="008F2398">
        <w:rPr>
          <w:b/>
          <w:noProof/>
        </w:rPr>
        <w:t>77</w:t>
      </w:r>
      <w:r>
        <w:rPr>
          <w:noProof/>
        </w:rPr>
        <w:t>(4): p. 045134.</w:t>
      </w:r>
      <w:bookmarkEnd w:id="277"/>
    </w:p>
    <w:p w14:paraId="6B2A94EB" w14:textId="77777777" w:rsidR="008F2398" w:rsidRDefault="008F2398" w:rsidP="008F2398">
      <w:pPr>
        <w:ind w:left="720" w:hanging="720"/>
        <w:rPr>
          <w:noProof/>
        </w:rPr>
      </w:pPr>
      <w:bookmarkStart w:id="278" w:name="_ENREF_17"/>
      <w:r>
        <w:rPr>
          <w:noProof/>
        </w:rPr>
        <w:t>17.</w:t>
      </w:r>
      <w:r>
        <w:rPr>
          <w:noProof/>
        </w:rPr>
        <w:tab/>
        <w:t xml:space="preserve">Fang, N., et al., </w:t>
      </w:r>
      <w:r w:rsidRPr="008F2398">
        <w:rPr>
          <w:i/>
          <w:noProof/>
        </w:rPr>
        <w:t>Ultrasonic metamaterials with negative modulus.</w:t>
      </w:r>
      <w:r>
        <w:rPr>
          <w:noProof/>
        </w:rPr>
        <w:t xml:space="preserve"> Nature Materials, 2006. </w:t>
      </w:r>
      <w:r w:rsidRPr="008F2398">
        <w:rPr>
          <w:b/>
          <w:noProof/>
        </w:rPr>
        <w:t>5</w:t>
      </w:r>
      <w:r>
        <w:rPr>
          <w:noProof/>
        </w:rPr>
        <w:t>(6): p. 452-456.</w:t>
      </w:r>
      <w:bookmarkEnd w:id="278"/>
    </w:p>
    <w:p w14:paraId="0341DCB4" w14:textId="77777777" w:rsidR="008F2398" w:rsidRDefault="008F2398" w:rsidP="008F2398">
      <w:pPr>
        <w:ind w:left="720" w:hanging="720"/>
        <w:rPr>
          <w:noProof/>
        </w:rPr>
      </w:pPr>
      <w:bookmarkStart w:id="279" w:name="_ENREF_18"/>
      <w:r>
        <w:rPr>
          <w:noProof/>
        </w:rPr>
        <w:lastRenderedPageBreak/>
        <w:t>18.</w:t>
      </w:r>
      <w:r>
        <w:rPr>
          <w:noProof/>
        </w:rPr>
        <w:tab/>
        <w:t xml:space="preserve">Fang, N., et al., </w:t>
      </w:r>
      <w:r w:rsidRPr="008F2398">
        <w:rPr>
          <w:i/>
          <w:noProof/>
        </w:rPr>
        <w:t>Sub-diffraction-limited optical imaging with a silver superlens.</w:t>
      </w:r>
      <w:r>
        <w:rPr>
          <w:noProof/>
        </w:rPr>
        <w:t xml:space="preserve"> Science, 2005. </w:t>
      </w:r>
      <w:r w:rsidRPr="008F2398">
        <w:rPr>
          <w:b/>
          <w:noProof/>
        </w:rPr>
        <w:t>308</w:t>
      </w:r>
      <w:r>
        <w:rPr>
          <w:noProof/>
        </w:rPr>
        <w:t>(5721): p. 534-537.</w:t>
      </w:r>
      <w:bookmarkEnd w:id="279"/>
    </w:p>
    <w:p w14:paraId="30D0B0D6" w14:textId="77777777" w:rsidR="008F2398" w:rsidRDefault="008F2398" w:rsidP="008F2398">
      <w:pPr>
        <w:ind w:left="720" w:hanging="720"/>
        <w:rPr>
          <w:noProof/>
        </w:rPr>
      </w:pPr>
      <w:bookmarkStart w:id="280" w:name="_ENREF_19"/>
      <w:r>
        <w:rPr>
          <w:noProof/>
        </w:rPr>
        <w:t>19.</w:t>
      </w:r>
      <w:r>
        <w:rPr>
          <w:noProof/>
        </w:rPr>
        <w:tab/>
        <w:t xml:space="preserve">Liu, Z.W., et al., </w:t>
      </w:r>
      <w:r w:rsidRPr="008F2398">
        <w:rPr>
          <w:i/>
          <w:noProof/>
        </w:rPr>
        <w:t>Far-field optical hyperlens magnifying sub-diffraction-limited objects.</w:t>
      </w:r>
      <w:r>
        <w:rPr>
          <w:noProof/>
        </w:rPr>
        <w:t xml:space="preserve"> Science, 2007. </w:t>
      </w:r>
      <w:r w:rsidRPr="008F2398">
        <w:rPr>
          <w:b/>
          <w:noProof/>
        </w:rPr>
        <w:t>315</w:t>
      </w:r>
      <w:r>
        <w:rPr>
          <w:noProof/>
        </w:rPr>
        <w:t>(5819): p. 1686-1686.</w:t>
      </w:r>
      <w:bookmarkEnd w:id="280"/>
    </w:p>
    <w:p w14:paraId="2C3F3A82" w14:textId="77777777" w:rsidR="008F2398" w:rsidRDefault="008F2398" w:rsidP="008F2398">
      <w:pPr>
        <w:ind w:left="720" w:hanging="720"/>
        <w:rPr>
          <w:noProof/>
        </w:rPr>
      </w:pPr>
      <w:bookmarkStart w:id="281" w:name="_ENREF_20"/>
      <w:r>
        <w:rPr>
          <w:noProof/>
        </w:rPr>
        <w:t>20.</w:t>
      </w:r>
      <w:r>
        <w:rPr>
          <w:noProof/>
        </w:rPr>
        <w:tab/>
        <w:t xml:space="preserve">Narayana, S., S. Savo, and Y. Sato, </w:t>
      </w:r>
      <w:r w:rsidRPr="008F2398">
        <w:rPr>
          <w:i/>
          <w:noProof/>
        </w:rPr>
        <w:t>Transient heat flux shielding using thermal metamaterials.</w:t>
      </w:r>
      <w:r>
        <w:rPr>
          <w:noProof/>
        </w:rPr>
        <w:t xml:space="preserve"> Applied Physics Letters, 2013. </w:t>
      </w:r>
      <w:r w:rsidRPr="008F2398">
        <w:rPr>
          <w:b/>
          <w:noProof/>
        </w:rPr>
        <w:t>102</w:t>
      </w:r>
      <w:r>
        <w:rPr>
          <w:noProof/>
        </w:rPr>
        <w:t>(20): p. 201904.</w:t>
      </w:r>
      <w:bookmarkEnd w:id="281"/>
    </w:p>
    <w:p w14:paraId="162D785D" w14:textId="77777777" w:rsidR="008F2398" w:rsidRDefault="008F2398" w:rsidP="008F2398">
      <w:pPr>
        <w:ind w:left="720" w:hanging="720"/>
        <w:rPr>
          <w:noProof/>
        </w:rPr>
      </w:pPr>
      <w:bookmarkStart w:id="282" w:name="_ENREF_21"/>
      <w:r>
        <w:rPr>
          <w:noProof/>
        </w:rPr>
        <w:t>21.</w:t>
      </w:r>
      <w:r>
        <w:rPr>
          <w:noProof/>
        </w:rPr>
        <w:tab/>
        <w:t xml:space="preserve">Liu, X.L., et al., </w:t>
      </w:r>
      <w:r w:rsidRPr="008F2398">
        <w:rPr>
          <w:i/>
          <w:noProof/>
        </w:rPr>
        <w:t>Taming the Blackbody with Infrared Metamaterials as Selective Thermal Emitters.</w:t>
      </w:r>
      <w:r>
        <w:rPr>
          <w:noProof/>
        </w:rPr>
        <w:t xml:space="preserve"> Physical Review Letters, 2011. </w:t>
      </w:r>
      <w:r w:rsidRPr="008F2398">
        <w:rPr>
          <w:b/>
          <w:noProof/>
        </w:rPr>
        <w:t>107</w:t>
      </w:r>
      <w:r>
        <w:rPr>
          <w:noProof/>
        </w:rPr>
        <w:t>(4): p. 045901.</w:t>
      </w:r>
      <w:bookmarkEnd w:id="282"/>
    </w:p>
    <w:p w14:paraId="6E9424BB" w14:textId="77777777" w:rsidR="008F2398" w:rsidRDefault="008F2398" w:rsidP="008F2398">
      <w:pPr>
        <w:ind w:left="720" w:hanging="720"/>
        <w:rPr>
          <w:noProof/>
        </w:rPr>
      </w:pPr>
      <w:bookmarkStart w:id="283" w:name="_ENREF_22"/>
      <w:r>
        <w:rPr>
          <w:noProof/>
        </w:rPr>
        <w:t>22.</w:t>
      </w:r>
      <w:r>
        <w:rPr>
          <w:noProof/>
        </w:rPr>
        <w:tab/>
        <w:t xml:space="preserve">Moser, H.O., et al., </w:t>
      </w:r>
      <w:r w:rsidRPr="008F2398">
        <w:rPr>
          <w:i/>
          <w:noProof/>
        </w:rPr>
        <w:t>Terahertz response of a microfabricated rod-split-ring-resonator electromagnetic metamaterial.</w:t>
      </w:r>
      <w:r>
        <w:rPr>
          <w:noProof/>
        </w:rPr>
        <w:t xml:space="preserve"> Physical Review Letters, 2005. </w:t>
      </w:r>
      <w:r w:rsidRPr="008F2398">
        <w:rPr>
          <w:b/>
          <w:noProof/>
        </w:rPr>
        <w:t>94</w:t>
      </w:r>
      <w:r>
        <w:rPr>
          <w:noProof/>
        </w:rPr>
        <w:t>(6): p. 063901.</w:t>
      </w:r>
      <w:bookmarkEnd w:id="283"/>
    </w:p>
    <w:p w14:paraId="70D78A7D" w14:textId="77777777" w:rsidR="008F2398" w:rsidRDefault="008F2398" w:rsidP="008F2398">
      <w:pPr>
        <w:ind w:left="720" w:hanging="720"/>
        <w:rPr>
          <w:noProof/>
        </w:rPr>
      </w:pPr>
      <w:bookmarkStart w:id="284" w:name="_ENREF_23"/>
      <w:r>
        <w:rPr>
          <w:noProof/>
        </w:rPr>
        <w:t>23.</w:t>
      </w:r>
      <w:r>
        <w:rPr>
          <w:noProof/>
        </w:rPr>
        <w:tab/>
        <w:t xml:space="preserve">Smith, D.R., et al., </w:t>
      </w:r>
      <w:r w:rsidRPr="008F2398">
        <w:rPr>
          <w:i/>
          <w:noProof/>
        </w:rPr>
        <w:t>Determination of effective permittivity and permeability of metamaterials from reflection and transmission coefficients.</w:t>
      </w:r>
      <w:r>
        <w:rPr>
          <w:noProof/>
        </w:rPr>
        <w:t xml:space="preserve"> Physical Review B, 2002. </w:t>
      </w:r>
      <w:r w:rsidRPr="008F2398">
        <w:rPr>
          <w:b/>
          <w:noProof/>
        </w:rPr>
        <w:t>65</w:t>
      </w:r>
      <w:r>
        <w:rPr>
          <w:noProof/>
        </w:rPr>
        <w:t>(19): p. 195104.</w:t>
      </w:r>
      <w:bookmarkEnd w:id="284"/>
    </w:p>
    <w:p w14:paraId="009D5F62" w14:textId="77777777" w:rsidR="008F2398" w:rsidRDefault="008F2398" w:rsidP="008F2398">
      <w:pPr>
        <w:ind w:left="720" w:hanging="720"/>
        <w:rPr>
          <w:noProof/>
        </w:rPr>
      </w:pPr>
      <w:bookmarkStart w:id="285" w:name="_ENREF_24"/>
      <w:r>
        <w:rPr>
          <w:noProof/>
        </w:rPr>
        <w:t>24.</w:t>
      </w:r>
      <w:r>
        <w:rPr>
          <w:noProof/>
        </w:rPr>
        <w:tab/>
        <w:t xml:space="preserve">Yao, J., et al., </w:t>
      </w:r>
      <w:r w:rsidRPr="008F2398">
        <w:rPr>
          <w:i/>
          <w:noProof/>
        </w:rPr>
        <w:t>Optical negative refraction in bulk metamaterials of nanowires.</w:t>
      </w:r>
      <w:r>
        <w:rPr>
          <w:noProof/>
        </w:rPr>
        <w:t xml:space="preserve"> Science, 2008. </w:t>
      </w:r>
      <w:r w:rsidRPr="008F2398">
        <w:rPr>
          <w:b/>
          <w:noProof/>
        </w:rPr>
        <w:t>321</w:t>
      </w:r>
      <w:r>
        <w:rPr>
          <w:noProof/>
        </w:rPr>
        <w:t>(5891): p. 930-930.</w:t>
      </w:r>
      <w:bookmarkEnd w:id="285"/>
    </w:p>
    <w:p w14:paraId="12448979" w14:textId="77777777" w:rsidR="008F2398" w:rsidRDefault="008F2398" w:rsidP="008F2398">
      <w:pPr>
        <w:ind w:left="720" w:hanging="720"/>
        <w:rPr>
          <w:noProof/>
        </w:rPr>
      </w:pPr>
      <w:bookmarkStart w:id="286" w:name="_ENREF_25"/>
      <w:r>
        <w:rPr>
          <w:noProof/>
        </w:rPr>
        <w:t>25.</w:t>
      </w:r>
      <w:r>
        <w:rPr>
          <w:noProof/>
        </w:rPr>
        <w:tab/>
        <w:t xml:space="preserve">Pendry, J.B., </w:t>
      </w:r>
      <w:r w:rsidRPr="008F2398">
        <w:rPr>
          <w:i/>
          <w:noProof/>
        </w:rPr>
        <w:t>Negative refraction makes a perfect lens.</w:t>
      </w:r>
      <w:r>
        <w:rPr>
          <w:noProof/>
        </w:rPr>
        <w:t xml:space="preserve"> Physical Review Letters, 2000. </w:t>
      </w:r>
      <w:r w:rsidRPr="008F2398">
        <w:rPr>
          <w:b/>
          <w:noProof/>
        </w:rPr>
        <w:t>85</w:t>
      </w:r>
      <w:r>
        <w:rPr>
          <w:noProof/>
        </w:rPr>
        <w:t>(18): p. 3966-3969.</w:t>
      </w:r>
      <w:bookmarkEnd w:id="286"/>
    </w:p>
    <w:p w14:paraId="338297CD" w14:textId="77777777" w:rsidR="008F2398" w:rsidRDefault="008F2398" w:rsidP="008F2398">
      <w:pPr>
        <w:ind w:left="720" w:hanging="720"/>
        <w:rPr>
          <w:noProof/>
        </w:rPr>
      </w:pPr>
      <w:bookmarkStart w:id="287" w:name="_ENREF_26"/>
      <w:r>
        <w:rPr>
          <w:noProof/>
        </w:rPr>
        <w:t>26.</w:t>
      </w:r>
      <w:r>
        <w:rPr>
          <w:noProof/>
        </w:rPr>
        <w:tab/>
        <w:t xml:space="preserve">Zhang, S., et al., </w:t>
      </w:r>
      <w:r w:rsidRPr="008F2398">
        <w:rPr>
          <w:i/>
          <w:noProof/>
        </w:rPr>
        <w:t>Cloaking of matter waves.</w:t>
      </w:r>
      <w:r>
        <w:rPr>
          <w:noProof/>
        </w:rPr>
        <w:t xml:space="preserve"> Physical Review Letters, 2008. </w:t>
      </w:r>
      <w:r w:rsidRPr="008F2398">
        <w:rPr>
          <w:b/>
          <w:noProof/>
        </w:rPr>
        <w:t>100</w:t>
      </w:r>
      <w:r>
        <w:rPr>
          <w:noProof/>
        </w:rPr>
        <w:t>(12): p. 123002.</w:t>
      </w:r>
      <w:bookmarkEnd w:id="287"/>
    </w:p>
    <w:p w14:paraId="18A6B1ED" w14:textId="77777777" w:rsidR="008F2398" w:rsidRDefault="008F2398" w:rsidP="008F2398">
      <w:pPr>
        <w:ind w:left="720" w:hanging="720"/>
        <w:rPr>
          <w:noProof/>
        </w:rPr>
      </w:pPr>
      <w:bookmarkStart w:id="288" w:name="_ENREF_27"/>
      <w:r>
        <w:rPr>
          <w:noProof/>
        </w:rPr>
        <w:t>27.</w:t>
      </w:r>
      <w:r>
        <w:rPr>
          <w:noProof/>
        </w:rPr>
        <w:tab/>
        <w:t xml:space="preserve">Zhou, F., et al., </w:t>
      </w:r>
      <w:r w:rsidRPr="008F2398">
        <w:rPr>
          <w:i/>
          <w:noProof/>
        </w:rPr>
        <w:t>Hiding a Realistic Object Using a Broadband Terahertz Invisibility Cloak.</w:t>
      </w:r>
      <w:r>
        <w:rPr>
          <w:noProof/>
        </w:rPr>
        <w:t xml:space="preserve"> Scientific Reports, 2011. </w:t>
      </w:r>
      <w:r w:rsidRPr="008F2398">
        <w:rPr>
          <w:b/>
          <w:noProof/>
        </w:rPr>
        <w:t>1</w:t>
      </w:r>
      <w:r>
        <w:rPr>
          <w:noProof/>
        </w:rPr>
        <w:t>: p. 78.</w:t>
      </w:r>
      <w:bookmarkEnd w:id="288"/>
    </w:p>
    <w:p w14:paraId="2291DCB5" w14:textId="77777777" w:rsidR="008F2398" w:rsidRDefault="008F2398" w:rsidP="008F2398">
      <w:pPr>
        <w:ind w:left="720" w:hanging="720"/>
        <w:rPr>
          <w:noProof/>
        </w:rPr>
      </w:pPr>
      <w:bookmarkStart w:id="289" w:name="_ENREF_28"/>
      <w:r>
        <w:rPr>
          <w:noProof/>
        </w:rPr>
        <w:t>28.</w:t>
      </w:r>
      <w:r>
        <w:rPr>
          <w:noProof/>
        </w:rPr>
        <w:tab/>
        <w:t xml:space="preserve">Cai, W.S., et al., </w:t>
      </w:r>
      <w:r w:rsidRPr="008F2398">
        <w:rPr>
          <w:i/>
          <w:noProof/>
        </w:rPr>
        <w:t>Optical cloaking with metamaterials.</w:t>
      </w:r>
      <w:r>
        <w:rPr>
          <w:noProof/>
        </w:rPr>
        <w:t xml:space="preserve"> Nature Photonics, 2007. </w:t>
      </w:r>
      <w:r w:rsidRPr="008F2398">
        <w:rPr>
          <w:b/>
          <w:noProof/>
        </w:rPr>
        <w:t>1</w:t>
      </w:r>
      <w:r>
        <w:rPr>
          <w:noProof/>
        </w:rPr>
        <w:t>(4): p. 224-227.</w:t>
      </w:r>
      <w:bookmarkEnd w:id="289"/>
    </w:p>
    <w:p w14:paraId="763653B6" w14:textId="77777777" w:rsidR="008F2398" w:rsidRDefault="008F2398" w:rsidP="008F2398">
      <w:pPr>
        <w:ind w:left="720" w:hanging="720"/>
        <w:rPr>
          <w:noProof/>
        </w:rPr>
      </w:pPr>
      <w:bookmarkStart w:id="290" w:name="_ENREF_29"/>
      <w:r>
        <w:rPr>
          <w:noProof/>
        </w:rPr>
        <w:t>29.</w:t>
      </w:r>
      <w:r>
        <w:rPr>
          <w:noProof/>
        </w:rPr>
        <w:tab/>
        <w:t xml:space="preserve">Liu, Z.W., et al., </w:t>
      </w:r>
      <w:r w:rsidRPr="008F2398">
        <w:rPr>
          <w:i/>
          <w:noProof/>
        </w:rPr>
        <w:t>Focusing surface plasmons with a plasmonic lens.</w:t>
      </w:r>
      <w:r>
        <w:rPr>
          <w:noProof/>
        </w:rPr>
        <w:t xml:space="preserve"> Nano Letters, 2005. </w:t>
      </w:r>
      <w:r w:rsidRPr="008F2398">
        <w:rPr>
          <w:b/>
          <w:noProof/>
        </w:rPr>
        <w:t>5</w:t>
      </w:r>
      <w:r>
        <w:rPr>
          <w:noProof/>
        </w:rPr>
        <w:t>(9): p. 1726-1729.</w:t>
      </w:r>
      <w:bookmarkEnd w:id="290"/>
    </w:p>
    <w:p w14:paraId="4AAB245E" w14:textId="77777777" w:rsidR="008F2398" w:rsidRDefault="008F2398" w:rsidP="008F2398">
      <w:pPr>
        <w:ind w:left="720" w:hanging="720"/>
        <w:rPr>
          <w:noProof/>
        </w:rPr>
      </w:pPr>
      <w:bookmarkStart w:id="291" w:name="_ENREF_30"/>
      <w:r>
        <w:rPr>
          <w:noProof/>
        </w:rPr>
        <w:t>30.</w:t>
      </w:r>
      <w:r>
        <w:rPr>
          <w:noProof/>
        </w:rPr>
        <w:tab/>
        <w:t xml:space="preserve">Liu, Z.W., et al., </w:t>
      </w:r>
      <w:r w:rsidRPr="008F2398">
        <w:rPr>
          <w:i/>
          <w:noProof/>
        </w:rPr>
        <w:t>Far-field optical superlens.</w:t>
      </w:r>
      <w:r>
        <w:rPr>
          <w:noProof/>
        </w:rPr>
        <w:t xml:space="preserve"> Nano Letters, 2007. </w:t>
      </w:r>
      <w:r w:rsidRPr="008F2398">
        <w:rPr>
          <w:b/>
          <w:noProof/>
        </w:rPr>
        <w:t>7</w:t>
      </w:r>
      <w:r>
        <w:rPr>
          <w:noProof/>
        </w:rPr>
        <w:t>(2): p. 403-408.</w:t>
      </w:r>
      <w:bookmarkEnd w:id="291"/>
    </w:p>
    <w:p w14:paraId="33B81242" w14:textId="77777777" w:rsidR="008F2398" w:rsidRDefault="008F2398" w:rsidP="008F2398">
      <w:pPr>
        <w:ind w:left="720" w:hanging="720"/>
        <w:rPr>
          <w:noProof/>
        </w:rPr>
      </w:pPr>
      <w:bookmarkStart w:id="292" w:name="_ENREF_31"/>
      <w:r>
        <w:rPr>
          <w:noProof/>
        </w:rPr>
        <w:t>31.</w:t>
      </w:r>
      <w:r>
        <w:rPr>
          <w:noProof/>
        </w:rPr>
        <w:tab/>
        <w:t xml:space="preserve">Lee, H., et al., </w:t>
      </w:r>
      <w:r w:rsidRPr="008F2398">
        <w:rPr>
          <w:i/>
          <w:noProof/>
        </w:rPr>
        <w:t>Realization of optical superlens imaging below the diffraction limit.</w:t>
      </w:r>
      <w:r>
        <w:rPr>
          <w:noProof/>
        </w:rPr>
        <w:t xml:space="preserve"> New Journal of Physics, 2005. </w:t>
      </w:r>
      <w:r w:rsidRPr="008F2398">
        <w:rPr>
          <w:b/>
          <w:noProof/>
        </w:rPr>
        <w:t>7</w:t>
      </w:r>
      <w:r>
        <w:rPr>
          <w:noProof/>
        </w:rPr>
        <w:t>.</w:t>
      </w:r>
      <w:bookmarkEnd w:id="292"/>
    </w:p>
    <w:p w14:paraId="3F980241" w14:textId="77777777" w:rsidR="008F2398" w:rsidRDefault="008F2398" w:rsidP="008F2398">
      <w:pPr>
        <w:ind w:left="720" w:hanging="720"/>
        <w:rPr>
          <w:noProof/>
        </w:rPr>
      </w:pPr>
      <w:bookmarkStart w:id="293" w:name="_ENREF_32"/>
      <w:r>
        <w:rPr>
          <w:noProof/>
        </w:rPr>
        <w:t>32.</w:t>
      </w:r>
      <w:r>
        <w:rPr>
          <w:noProof/>
        </w:rPr>
        <w:tab/>
        <w:t xml:space="preserve">Wang, P., et al., </w:t>
      </w:r>
      <w:r w:rsidRPr="008F2398">
        <w:rPr>
          <w:i/>
          <w:noProof/>
        </w:rPr>
        <w:t>Harnessing Buckling to Design Tunable Locally Resonant Acoustic Metamaterials.</w:t>
      </w:r>
      <w:r>
        <w:rPr>
          <w:noProof/>
        </w:rPr>
        <w:t xml:space="preserve"> Physical Review Letters, 2014. </w:t>
      </w:r>
      <w:r w:rsidRPr="008F2398">
        <w:rPr>
          <w:b/>
          <w:noProof/>
        </w:rPr>
        <w:t>113</w:t>
      </w:r>
      <w:r>
        <w:rPr>
          <w:noProof/>
        </w:rPr>
        <w:t>(1): p. 014301.</w:t>
      </w:r>
      <w:bookmarkEnd w:id="293"/>
    </w:p>
    <w:p w14:paraId="7A05273C" w14:textId="77777777" w:rsidR="008F2398" w:rsidRDefault="008F2398" w:rsidP="008F2398">
      <w:pPr>
        <w:ind w:left="720" w:hanging="720"/>
        <w:rPr>
          <w:noProof/>
        </w:rPr>
      </w:pPr>
      <w:bookmarkStart w:id="294" w:name="_ENREF_33"/>
      <w:r>
        <w:rPr>
          <w:noProof/>
        </w:rPr>
        <w:t>33.</w:t>
      </w:r>
      <w:r>
        <w:rPr>
          <w:noProof/>
        </w:rPr>
        <w:tab/>
        <w:t xml:space="preserve">Babaee, S., et al., </w:t>
      </w:r>
      <w:r w:rsidRPr="008F2398">
        <w:rPr>
          <w:i/>
          <w:noProof/>
        </w:rPr>
        <w:t>3D Soft Metamaterials with Negative Poisson's Ratio.</w:t>
      </w:r>
      <w:r>
        <w:rPr>
          <w:noProof/>
        </w:rPr>
        <w:t xml:space="preserve"> Advanced Materials, 2013. </w:t>
      </w:r>
      <w:r w:rsidRPr="008F2398">
        <w:rPr>
          <w:b/>
          <w:noProof/>
        </w:rPr>
        <w:t>25</w:t>
      </w:r>
      <w:r>
        <w:rPr>
          <w:noProof/>
        </w:rPr>
        <w:t>(36): p. 5044-5049.</w:t>
      </w:r>
      <w:bookmarkEnd w:id="294"/>
    </w:p>
    <w:p w14:paraId="6C32A41F" w14:textId="77777777" w:rsidR="008F2398" w:rsidRDefault="008F2398" w:rsidP="008F2398">
      <w:pPr>
        <w:ind w:left="720" w:hanging="720"/>
        <w:rPr>
          <w:noProof/>
        </w:rPr>
      </w:pPr>
      <w:bookmarkStart w:id="295" w:name="_ENREF_34"/>
      <w:r>
        <w:rPr>
          <w:noProof/>
        </w:rPr>
        <w:t>34.</w:t>
      </w:r>
      <w:r>
        <w:rPr>
          <w:noProof/>
        </w:rPr>
        <w:tab/>
        <w:t xml:space="preserve">Buckmann, T., et al., </w:t>
      </w:r>
      <w:r w:rsidRPr="008F2398">
        <w:rPr>
          <w:i/>
          <w:noProof/>
        </w:rPr>
        <w:t>Mechanical cloak design by direct lattice transformation.</w:t>
      </w:r>
      <w:r>
        <w:rPr>
          <w:noProof/>
        </w:rPr>
        <w:t xml:space="preserve"> Proceedings of the National Academy of Sciences of the United States of America, 2015. </w:t>
      </w:r>
      <w:r w:rsidRPr="008F2398">
        <w:rPr>
          <w:b/>
          <w:noProof/>
        </w:rPr>
        <w:t>112</w:t>
      </w:r>
      <w:r>
        <w:rPr>
          <w:noProof/>
        </w:rPr>
        <w:t>(16): p. 4930-4934.</w:t>
      </w:r>
      <w:bookmarkEnd w:id="295"/>
    </w:p>
    <w:p w14:paraId="55A93D1C" w14:textId="77777777" w:rsidR="008F2398" w:rsidRDefault="008F2398" w:rsidP="008F2398">
      <w:pPr>
        <w:ind w:left="720" w:hanging="720"/>
        <w:rPr>
          <w:noProof/>
        </w:rPr>
      </w:pPr>
      <w:bookmarkStart w:id="296" w:name="_ENREF_35"/>
      <w:r>
        <w:rPr>
          <w:noProof/>
        </w:rPr>
        <w:t>35.</w:t>
      </w:r>
      <w:r>
        <w:rPr>
          <w:noProof/>
        </w:rPr>
        <w:tab/>
        <w:t xml:space="preserve">Gundogan, B., et al., </w:t>
      </w:r>
      <w:r w:rsidRPr="008F2398">
        <w:rPr>
          <w:i/>
          <w:noProof/>
        </w:rPr>
        <w:t>Bioabsorbable Stent Quo Vadis: A Case for Nano-Theranostics.</w:t>
      </w:r>
      <w:r>
        <w:rPr>
          <w:noProof/>
        </w:rPr>
        <w:t xml:space="preserve"> Theranostics, 2014. </w:t>
      </w:r>
      <w:r w:rsidRPr="008F2398">
        <w:rPr>
          <w:b/>
          <w:noProof/>
        </w:rPr>
        <w:t>4</w:t>
      </w:r>
      <w:r>
        <w:rPr>
          <w:noProof/>
        </w:rPr>
        <w:t>(5): p. 514-533.</w:t>
      </w:r>
      <w:bookmarkEnd w:id="296"/>
    </w:p>
    <w:p w14:paraId="3877DFB1" w14:textId="77777777" w:rsidR="008F2398" w:rsidRDefault="008F2398" w:rsidP="008F2398">
      <w:pPr>
        <w:ind w:left="720" w:hanging="720"/>
        <w:rPr>
          <w:noProof/>
        </w:rPr>
      </w:pPr>
      <w:bookmarkStart w:id="297" w:name="_ENREF_36"/>
      <w:r>
        <w:rPr>
          <w:noProof/>
        </w:rPr>
        <w:t>36.</w:t>
      </w:r>
      <w:r>
        <w:rPr>
          <w:noProof/>
        </w:rPr>
        <w:tab/>
        <w:t xml:space="preserve">Ulrich Sigwart, M.D., Jacques Puel, M.D., Velimir Mirkovitch, M.D., Francis Joffre, M.D., and Lukas Kappenberger, M.D., </w:t>
      </w:r>
      <w:r w:rsidRPr="008F2398">
        <w:rPr>
          <w:i/>
          <w:noProof/>
        </w:rPr>
        <w:t>Intravascular Stents to Prevent Occlusion and Re-Stenosis after Transluminal Angioplasty.</w:t>
      </w:r>
      <w:r>
        <w:rPr>
          <w:noProof/>
        </w:rPr>
        <w:t xml:space="preserve"> New England Journal of Medicine, 1987. </w:t>
      </w:r>
      <w:r w:rsidRPr="008F2398">
        <w:rPr>
          <w:b/>
          <w:noProof/>
        </w:rPr>
        <w:t>316</w:t>
      </w:r>
      <w:r>
        <w:rPr>
          <w:noProof/>
        </w:rPr>
        <w:t>: p. 6.</w:t>
      </w:r>
      <w:bookmarkEnd w:id="297"/>
    </w:p>
    <w:p w14:paraId="053386D8" w14:textId="77777777" w:rsidR="008F2398" w:rsidRDefault="008F2398" w:rsidP="008F2398">
      <w:pPr>
        <w:ind w:left="720" w:hanging="720"/>
        <w:rPr>
          <w:noProof/>
        </w:rPr>
      </w:pPr>
      <w:bookmarkStart w:id="298" w:name="_ENREF_37"/>
      <w:r>
        <w:rPr>
          <w:noProof/>
        </w:rPr>
        <w:t>37.</w:t>
      </w:r>
      <w:r>
        <w:rPr>
          <w:noProof/>
        </w:rPr>
        <w:tab/>
        <w:t xml:space="preserve">Serruys PW, K.M., Ong AT. , </w:t>
      </w:r>
      <w:r w:rsidRPr="008F2398">
        <w:rPr>
          <w:i/>
          <w:noProof/>
        </w:rPr>
        <w:t>Coronary-artery stents.</w:t>
      </w:r>
      <w:r>
        <w:rPr>
          <w:noProof/>
        </w:rPr>
        <w:t xml:space="preserve"> New England Journal of Medicine, 2000. </w:t>
      </w:r>
      <w:r w:rsidRPr="008F2398">
        <w:rPr>
          <w:b/>
          <w:noProof/>
        </w:rPr>
        <w:t>354</w:t>
      </w:r>
      <w:r>
        <w:rPr>
          <w:noProof/>
        </w:rPr>
        <w:t>: p. 13.</w:t>
      </w:r>
      <w:bookmarkEnd w:id="298"/>
    </w:p>
    <w:p w14:paraId="74828580" w14:textId="77777777" w:rsidR="008F2398" w:rsidRDefault="008F2398" w:rsidP="008F2398">
      <w:pPr>
        <w:ind w:left="720" w:hanging="720"/>
        <w:rPr>
          <w:noProof/>
        </w:rPr>
      </w:pPr>
      <w:bookmarkStart w:id="299" w:name="_ENREF_38"/>
      <w:r>
        <w:rPr>
          <w:noProof/>
        </w:rPr>
        <w:t>38.</w:t>
      </w:r>
      <w:r>
        <w:rPr>
          <w:noProof/>
        </w:rPr>
        <w:tab/>
        <w:t xml:space="preserve">Hermawan, H., D. Dube, and D. Mantovani, </w:t>
      </w:r>
      <w:r w:rsidRPr="008F2398">
        <w:rPr>
          <w:i/>
          <w:noProof/>
        </w:rPr>
        <w:t>Developments in metallic biodegradable stents.</w:t>
      </w:r>
      <w:r>
        <w:rPr>
          <w:noProof/>
        </w:rPr>
        <w:t xml:space="preserve"> Acta Biomater, 2010. </w:t>
      </w:r>
      <w:r w:rsidRPr="008F2398">
        <w:rPr>
          <w:b/>
          <w:noProof/>
        </w:rPr>
        <w:t>6</w:t>
      </w:r>
      <w:r>
        <w:rPr>
          <w:noProof/>
        </w:rPr>
        <w:t>(5): p. 1693-7.</w:t>
      </w:r>
      <w:bookmarkEnd w:id="299"/>
    </w:p>
    <w:p w14:paraId="4D6958CC" w14:textId="77777777" w:rsidR="008F2398" w:rsidRDefault="008F2398" w:rsidP="008F2398">
      <w:pPr>
        <w:ind w:left="720" w:hanging="720"/>
        <w:rPr>
          <w:noProof/>
        </w:rPr>
      </w:pPr>
      <w:bookmarkStart w:id="300" w:name="_ENREF_39"/>
      <w:r>
        <w:rPr>
          <w:noProof/>
        </w:rPr>
        <w:lastRenderedPageBreak/>
        <w:t>39.</w:t>
      </w:r>
      <w:r>
        <w:rPr>
          <w:noProof/>
        </w:rPr>
        <w:tab/>
        <w:t xml:space="preserve">Regar E, S.G., Serruys PW., </w:t>
      </w:r>
      <w:r w:rsidRPr="008F2398">
        <w:rPr>
          <w:i/>
          <w:noProof/>
        </w:rPr>
        <w:t>Stent development and local drug delivery.</w:t>
      </w:r>
      <w:r>
        <w:rPr>
          <w:noProof/>
        </w:rPr>
        <w:t xml:space="preserve"> British Medical Bulletin, 2001. </w:t>
      </w:r>
      <w:r w:rsidRPr="008F2398">
        <w:rPr>
          <w:b/>
          <w:noProof/>
        </w:rPr>
        <w:t>59</w:t>
      </w:r>
      <w:r>
        <w:rPr>
          <w:noProof/>
        </w:rPr>
        <w:t>: p. 21.</w:t>
      </w:r>
      <w:bookmarkEnd w:id="300"/>
    </w:p>
    <w:p w14:paraId="3F402906" w14:textId="77777777" w:rsidR="008F2398" w:rsidRDefault="008F2398" w:rsidP="008F2398">
      <w:pPr>
        <w:ind w:left="720" w:hanging="720"/>
        <w:rPr>
          <w:noProof/>
        </w:rPr>
      </w:pPr>
      <w:bookmarkStart w:id="301" w:name="_ENREF_40"/>
      <w:r>
        <w:rPr>
          <w:noProof/>
        </w:rPr>
        <w:t>40.</w:t>
      </w:r>
      <w:r>
        <w:rPr>
          <w:noProof/>
        </w:rPr>
        <w:tab/>
        <w:t xml:space="preserve">Ranade SV, M.K., Richard RE, Chan AK, Allen MJ, Hel- mus MN., </w:t>
      </w:r>
      <w:r w:rsidRPr="008F2398">
        <w:rPr>
          <w:i/>
          <w:noProof/>
        </w:rPr>
        <w:t>Physical characterization of controlled release of paclitaxel from the TAXUS Express drug-eluting stent.</w:t>
      </w:r>
      <w:r>
        <w:rPr>
          <w:noProof/>
        </w:rPr>
        <w:t xml:space="preserve"> J Biomed Mater Res, 2004. </w:t>
      </w:r>
      <w:r w:rsidRPr="008F2398">
        <w:rPr>
          <w:b/>
          <w:noProof/>
        </w:rPr>
        <w:t>71A</w:t>
      </w:r>
      <w:r>
        <w:rPr>
          <w:noProof/>
        </w:rPr>
        <w:t>: p. 10.</w:t>
      </w:r>
      <w:bookmarkEnd w:id="301"/>
    </w:p>
    <w:p w14:paraId="7D36228D" w14:textId="77777777" w:rsidR="008F2398" w:rsidRDefault="008F2398" w:rsidP="008F2398">
      <w:pPr>
        <w:ind w:left="720" w:hanging="720"/>
        <w:rPr>
          <w:noProof/>
        </w:rPr>
      </w:pPr>
      <w:bookmarkStart w:id="302" w:name="_ENREF_41"/>
      <w:r>
        <w:rPr>
          <w:noProof/>
        </w:rPr>
        <w:t>41.</w:t>
      </w:r>
      <w:r>
        <w:rPr>
          <w:noProof/>
        </w:rPr>
        <w:tab/>
        <w:t xml:space="preserve">Schmitz KP, G.N., Lobler M, Behrend D, Schmidt W, Sternberg K. , </w:t>
      </w:r>
      <w:r w:rsidRPr="008F2398">
        <w:rPr>
          <w:i/>
          <w:noProof/>
        </w:rPr>
        <w:t>Drug-eluting stent technologies for vascular regeneration.</w:t>
      </w:r>
      <w:r>
        <w:rPr>
          <w:noProof/>
        </w:rPr>
        <w:t xml:space="preserve"> International Journal of Materials research, 2007. </w:t>
      </w:r>
      <w:r w:rsidRPr="008F2398">
        <w:rPr>
          <w:b/>
          <w:noProof/>
        </w:rPr>
        <w:t>98</w:t>
      </w:r>
      <w:r>
        <w:rPr>
          <w:noProof/>
        </w:rPr>
        <w:t>: p. 6.</w:t>
      </w:r>
      <w:bookmarkEnd w:id="302"/>
    </w:p>
    <w:p w14:paraId="12D1AC28" w14:textId="77777777" w:rsidR="008F2398" w:rsidRDefault="008F2398" w:rsidP="008F2398">
      <w:pPr>
        <w:ind w:left="720" w:hanging="720"/>
        <w:rPr>
          <w:noProof/>
        </w:rPr>
      </w:pPr>
      <w:bookmarkStart w:id="303" w:name="_ENREF_42"/>
      <w:r>
        <w:rPr>
          <w:noProof/>
        </w:rPr>
        <w:t>42.</w:t>
      </w:r>
      <w:r>
        <w:rPr>
          <w:noProof/>
        </w:rPr>
        <w:tab/>
        <w:t xml:space="preserve">Kedia G, L.M., </w:t>
      </w:r>
      <w:r w:rsidRPr="008F2398">
        <w:rPr>
          <w:i/>
          <w:noProof/>
        </w:rPr>
        <w:t>Stent thrombosis with drug-eluting stents: a re-examination of the evidence. .</w:t>
      </w:r>
      <w:r>
        <w:rPr>
          <w:noProof/>
        </w:rPr>
        <w:t xml:space="preserve"> Catheter cardiovascular intervention, 2007. </w:t>
      </w:r>
      <w:r w:rsidRPr="008F2398">
        <w:rPr>
          <w:b/>
          <w:noProof/>
        </w:rPr>
        <w:t>69</w:t>
      </w:r>
      <w:r>
        <w:rPr>
          <w:noProof/>
        </w:rPr>
        <w:t>: p. 8.</w:t>
      </w:r>
      <w:bookmarkEnd w:id="303"/>
    </w:p>
    <w:p w14:paraId="219FE935" w14:textId="77777777" w:rsidR="008F2398" w:rsidRDefault="008F2398" w:rsidP="008F2398">
      <w:pPr>
        <w:ind w:left="720" w:hanging="720"/>
        <w:rPr>
          <w:noProof/>
        </w:rPr>
      </w:pPr>
      <w:bookmarkStart w:id="304" w:name="_ENREF_43"/>
      <w:r>
        <w:rPr>
          <w:noProof/>
        </w:rPr>
        <w:t>43.</w:t>
      </w:r>
      <w:r>
        <w:rPr>
          <w:noProof/>
        </w:rPr>
        <w:tab/>
        <w:t xml:space="preserve">Garg S, S.P., </w:t>
      </w:r>
      <w:r w:rsidRPr="008F2398">
        <w:rPr>
          <w:i/>
          <w:noProof/>
        </w:rPr>
        <w:t>Coronary stents: looking forward. .</w:t>
      </w:r>
      <w:r>
        <w:rPr>
          <w:noProof/>
        </w:rPr>
        <w:t xml:space="preserve"> Journal of the  American College of Cardiology, 2010. </w:t>
      </w:r>
      <w:r w:rsidRPr="008F2398">
        <w:rPr>
          <w:b/>
          <w:noProof/>
        </w:rPr>
        <w:t>56</w:t>
      </w:r>
      <w:r>
        <w:rPr>
          <w:noProof/>
        </w:rPr>
        <w:t>: p. 34.</w:t>
      </w:r>
      <w:bookmarkEnd w:id="304"/>
    </w:p>
    <w:p w14:paraId="25BBA994" w14:textId="77777777" w:rsidR="008F2398" w:rsidRDefault="008F2398" w:rsidP="008F2398">
      <w:pPr>
        <w:ind w:left="720" w:hanging="720"/>
        <w:rPr>
          <w:noProof/>
        </w:rPr>
      </w:pPr>
      <w:bookmarkStart w:id="305" w:name="_ENREF_44"/>
      <w:r>
        <w:rPr>
          <w:noProof/>
        </w:rPr>
        <w:t>44.</w:t>
      </w:r>
      <w:r>
        <w:rPr>
          <w:noProof/>
        </w:rPr>
        <w:tab/>
        <w:t xml:space="preserve">Mei-Chin Chen, H.-W.T., Yen Chang, Wei-Yun Lai, Fwu-Long Mi, Chin-Tang Liu, Hen-Sheng Wong, and Hsing-Wen Sung, </w:t>
      </w:r>
      <w:r w:rsidRPr="008F2398">
        <w:rPr>
          <w:i/>
          <w:noProof/>
        </w:rPr>
        <w:t>Rapidly self expandable polymeric stents with shape memory property.</w:t>
      </w:r>
      <w:r>
        <w:rPr>
          <w:noProof/>
        </w:rPr>
        <w:t xml:space="preserve"> Biomacromolecules, 2007. </w:t>
      </w:r>
      <w:r w:rsidRPr="008F2398">
        <w:rPr>
          <w:b/>
          <w:noProof/>
        </w:rPr>
        <w:t>8</w:t>
      </w:r>
      <w:r>
        <w:rPr>
          <w:noProof/>
        </w:rPr>
        <w:t>: p. 7.</w:t>
      </w:r>
      <w:bookmarkEnd w:id="305"/>
    </w:p>
    <w:p w14:paraId="23D82DE3" w14:textId="77777777" w:rsidR="008F2398" w:rsidRDefault="008F2398" w:rsidP="008F2398">
      <w:pPr>
        <w:ind w:left="720" w:hanging="720"/>
        <w:rPr>
          <w:noProof/>
        </w:rPr>
      </w:pPr>
      <w:bookmarkStart w:id="306" w:name="_ENREF_45"/>
      <w:r>
        <w:rPr>
          <w:noProof/>
        </w:rPr>
        <w:t>45.</w:t>
      </w:r>
      <w:r>
        <w:rPr>
          <w:noProof/>
        </w:rPr>
        <w:tab/>
        <w:t xml:space="preserve">Grabow, N., et al., </w:t>
      </w:r>
      <w:r w:rsidRPr="008F2398">
        <w:rPr>
          <w:i/>
          <w:noProof/>
        </w:rPr>
        <w:t>A biodegradable slotted tube stent based on poly(L-lactide) and poly(4-hydroxybutyrate) for rapid balloon-expansion.</w:t>
      </w:r>
      <w:r>
        <w:rPr>
          <w:noProof/>
        </w:rPr>
        <w:t xml:space="preserve"> Ann Biomed Eng, 2007. </w:t>
      </w:r>
      <w:r w:rsidRPr="008F2398">
        <w:rPr>
          <w:b/>
          <w:noProof/>
        </w:rPr>
        <w:t>35</w:t>
      </w:r>
      <w:r>
        <w:rPr>
          <w:noProof/>
        </w:rPr>
        <w:t>(12): p. 2031-8.</w:t>
      </w:r>
      <w:bookmarkEnd w:id="306"/>
    </w:p>
    <w:p w14:paraId="3FC62FB5" w14:textId="77777777" w:rsidR="008F2398" w:rsidRDefault="008F2398" w:rsidP="008F2398">
      <w:pPr>
        <w:ind w:left="720" w:hanging="720"/>
        <w:rPr>
          <w:noProof/>
        </w:rPr>
      </w:pPr>
      <w:bookmarkStart w:id="307" w:name="_ENREF_46"/>
      <w:r>
        <w:rPr>
          <w:noProof/>
        </w:rPr>
        <w:t>46.</w:t>
      </w:r>
      <w:r>
        <w:rPr>
          <w:noProof/>
        </w:rPr>
        <w:tab/>
        <w:t xml:space="preserve">Shih-Jung Liu, F.-J.C., Chao-Ying Hsiao, Yi-Chuan Kau, Kuo-Sheng Liu, </w:t>
      </w:r>
      <w:r w:rsidRPr="008F2398">
        <w:rPr>
          <w:i/>
          <w:noProof/>
        </w:rPr>
        <w:t>Fabrication of Balloon-Expandable Self-Lock Drug-Eluting Polycaprolactone Stents Using Micro-Injection Molding and Spray Coating Techniques.</w:t>
      </w:r>
      <w:r>
        <w:rPr>
          <w:noProof/>
        </w:rPr>
        <w:t xml:space="preserve"> Annal of Biomedical Engineering, 2010. </w:t>
      </w:r>
      <w:r w:rsidRPr="008F2398">
        <w:rPr>
          <w:b/>
          <w:noProof/>
        </w:rPr>
        <w:t>38</w:t>
      </w:r>
      <w:r>
        <w:rPr>
          <w:noProof/>
        </w:rPr>
        <w:t>(10): p. 9.</w:t>
      </w:r>
      <w:bookmarkEnd w:id="307"/>
    </w:p>
    <w:p w14:paraId="5D9381E1" w14:textId="77777777" w:rsidR="008F2398" w:rsidRDefault="008F2398" w:rsidP="008F2398">
      <w:pPr>
        <w:ind w:left="720" w:hanging="720"/>
        <w:rPr>
          <w:noProof/>
        </w:rPr>
      </w:pPr>
      <w:bookmarkStart w:id="308" w:name="_ENREF_47"/>
      <w:r>
        <w:rPr>
          <w:noProof/>
        </w:rPr>
        <w:t>47.</w:t>
      </w:r>
      <w:r>
        <w:rPr>
          <w:noProof/>
        </w:rPr>
        <w:tab/>
        <w:t xml:space="preserve">Ormiston, J.A. and P.W. Serruys, </w:t>
      </w:r>
      <w:r w:rsidRPr="008F2398">
        <w:rPr>
          <w:i/>
          <w:noProof/>
        </w:rPr>
        <w:t>Bioabsorbable coronary stents.</w:t>
      </w:r>
      <w:r>
        <w:rPr>
          <w:noProof/>
        </w:rPr>
        <w:t xml:space="preserve"> Circ Cardiovasc Interv, 2009. </w:t>
      </w:r>
      <w:r w:rsidRPr="008F2398">
        <w:rPr>
          <w:b/>
          <w:noProof/>
        </w:rPr>
        <w:t>2</w:t>
      </w:r>
      <w:r>
        <w:rPr>
          <w:noProof/>
        </w:rPr>
        <w:t>(3): p. 255-60.</w:t>
      </w:r>
      <w:bookmarkEnd w:id="308"/>
    </w:p>
    <w:p w14:paraId="75BC6A1B" w14:textId="77777777" w:rsidR="008F2398" w:rsidRDefault="008F2398" w:rsidP="008F2398">
      <w:pPr>
        <w:ind w:left="720" w:hanging="720"/>
        <w:rPr>
          <w:noProof/>
        </w:rPr>
      </w:pPr>
      <w:bookmarkStart w:id="309" w:name="_ENREF_48"/>
      <w:r>
        <w:rPr>
          <w:noProof/>
        </w:rPr>
        <w:t>48.</w:t>
      </w:r>
      <w:r>
        <w:rPr>
          <w:noProof/>
        </w:rPr>
        <w:tab/>
        <w:t xml:space="preserve">Garg, S., C. Bourantas, and P.W. Serruys, </w:t>
      </w:r>
      <w:r w:rsidRPr="008F2398">
        <w:rPr>
          <w:i/>
          <w:noProof/>
        </w:rPr>
        <w:t>New concepts in the design of drug-eluting coronary stents.</w:t>
      </w:r>
      <w:r>
        <w:rPr>
          <w:noProof/>
        </w:rPr>
        <w:t xml:space="preserve"> Nat Rev Cardiol, 2013. </w:t>
      </w:r>
      <w:r w:rsidRPr="008F2398">
        <w:rPr>
          <w:b/>
          <w:noProof/>
        </w:rPr>
        <w:t>10</w:t>
      </w:r>
      <w:r>
        <w:rPr>
          <w:noProof/>
        </w:rPr>
        <w:t>(5): p. 12.</w:t>
      </w:r>
      <w:bookmarkEnd w:id="309"/>
    </w:p>
    <w:p w14:paraId="187183B0" w14:textId="77777777" w:rsidR="008F2398" w:rsidRDefault="008F2398" w:rsidP="008F2398">
      <w:pPr>
        <w:ind w:left="720" w:hanging="720"/>
        <w:rPr>
          <w:noProof/>
        </w:rPr>
      </w:pPr>
      <w:bookmarkStart w:id="310" w:name="_ENREF_49"/>
      <w:r>
        <w:rPr>
          <w:noProof/>
        </w:rPr>
        <w:t>49.</w:t>
      </w:r>
      <w:r>
        <w:rPr>
          <w:noProof/>
        </w:rPr>
        <w:tab/>
        <w:t xml:space="preserve">Yang, J., et al., </w:t>
      </w:r>
      <w:r w:rsidRPr="008F2398">
        <w:rPr>
          <w:i/>
          <w:noProof/>
        </w:rPr>
        <w:t>Haemo- and cytocompatibility of bioresorbable homo- and copolymers prepared from 1,3-trimethylene carbonate, lactides, and epsilon-caprolactone.</w:t>
      </w:r>
      <w:r>
        <w:rPr>
          <w:noProof/>
        </w:rPr>
        <w:t xml:space="preserve"> J Biomed Mater Res A, 2010. </w:t>
      </w:r>
      <w:r w:rsidRPr="008F2398">
        <w:rPr>
          <w:b/>
          <w:noProof/>
        </w:rPr>
        <w:t>94</w:t>
      </w:r>
      <w:r>
        <w:rPr>
          <w:noProof/>
        </w:rPr>
        <w:t>(2): p. 396-407.</w:t>
      </w:r>
      <w:bookmarkEnd w:id="310"/>
    </w:p>
    <w:p w14:paraId="7EE067AF" w14:textId="77777777" w:rsidR="008F2398" w:rsidRDefault="008F2398" w:rsidP="008F2398">
      <w:pPr>
        <w:ind w:left="720" w:hanging="720"/>
        <w:rPr>
          <w:noProof/>
        </w:rPr>
      </w:pPr>
      <w:bookmarkStart w:id="311" w:name="_ENREF_50"/>
      <w:r>
        <w:rPr>
          <w:noProof/>
        </w:rPr>
        <w:t>50.</w:t>
      </w:r>
      <w:r>
        <w:rPr>
          <w:noProof/>
        </w:rPr>
        <w:tab/>
        <w:t xml:space="preserve">Yang, J., et al., </w:t>
      </w:r>
      <w:r w:rsidRPr="008F2398">
        <w:rPr>
          <w:i/>
          <w:noProof/>
        </w:rPr>
        <w:t>Hydrolytic and enzymatic degradation of poly(trimethylene carbonate-co-d,l-lactide) random copolymers with shape memory behavior.</w:t>
      </w:r>
      <w:r>
        <w:rPr>
          <w:noProof/>
        </w:rPr>
        <w:t xml:space="preserve"> European Polymer Journal, 2010. </w:t>
      </w:r>
      <w:r w:rsidRPr="008F2398">
        <w:rPr>
          <w:b/>
          <w:noProof/>
        </w:rPr>
        <w:t>46</w:t>
      </w:r>
      <w:r>
        <w:rPr>
          <w:noProof/>
        </w:rPr>
        <w:t>(4): p. 783-791.</w:t>
      </w:r>
      <w:bookmarkEnd w:id="311"/>
    </w:p>
    <w:p w14:paraId="78B29D41" w14:textId="77777777" w:rsidR="008F2398" w:rsidRDefault="008F2398" w:rsidP="008F2398">
      <w:pPr>
        <w:ind w:left="720" w:hanging="720"/>
        <w:rPr>
          <w:noProof/>
        </w:rPr>
      </w:pPr>
      <w:bookmarkStart w:id="312" w:name="_ENREF_51"/>
      <w:r>
        <w:rPr>
          <w:noProof/>
        </w:rPr>
        <w:t>51.</w:t>
      </w:r>
      <w:r>
        <w:rPr>
          <w:noProof/>
        </w:rPr>
        <w:tab/>
        <w:t xml:space="preserve">Subbu S Venkatraman, Lay Poh Tan, Joe Ferry D Joso, Yin Chiang Freddy Boey, Xintong Wang., </w:t>
      </w:r>
      <w:r w:rsidRPr="008F2398">
        <w:rPr>
          <w:i/>
          <w:noProof/>
        </w:rPr>
        <w:t>Biodegradable stents with elastic memory.</w:t>
      </w:r>
      <w:r>
        <w:rPr>
          <w:noProof/>
        </w:rPr>
        <w:t xml:space="preserve"> Biomaterials, 2006. </w:t>
      </w:r>
      <w:r w:rsidRPr="008F2398">
        <w:rPr>
          <w:b/>
          <w:noProof/>
        </w:rPr>
        <w:t>27</w:t>
      </w:r>
      <w:r>
        <w:rPr>
          <w:noProof/>
        </w:rPr>
        <w:t>(32): p. 5.</w:t>
      </w:r>
      <w:bookmarkEnd w:id="312"/>
    </w:p>
    <w:p w14:paraId="0B821E6B" w14:textId="77777777" w:rsidR="008F2398" w:rsidRDefault="008F2398" w:rsidP="008F2398">
      <w:pPr>
        <w:ind w:left="720" w:hanging="720"/>
        <w:rPr>
          <w:noProof/>
        </w:rPr>
      </w:pPr>
      <w:bookmarkStart w:id="313" w:name="_ENREF_52"/>
      <w:r>
        <w:rPr>
          <w:noProof/>
        </w:rPr>
        <w:t>52.</w:t>
      </w:r>
      <w:r>
        <w:rPr>
          <w:noProof/>
        </w:rPr>
        <w:tab/>
        <w:t xml:space="preserve">Umeda., K.I.a.N., </w:t>
      </w:r>
      <w:r w:rsidRPr="008F2398">
        <w:rPr>
          <w:i/>
          <w:noProof/>
        </w:rPr>
        <w:t>Rapid prototyping in Biomedical Engineering , Advanced Applications of Rapid Prototyping Technology in Modern Engineering.</w:t>
      </w:r>
      <w:r>
        <w:rPr>
          <w:noProof/>
        </w:rPr>
        <w:t xml:space="preserve"> 2011.</w:t>
      </w:r>
      <w:bookmarkEnd w:id="313"/>
    </w:p>
    <w:p w14:paraId="1772910D" w14:textId="77777777" w:rsidR="008F2398" w:rsidRDefault="008F2398" w:rsidP="008F2398">
      <w:pPr>
        <w:ind w:left="720" w:hanging="720"/>
        <w:rPr>
          <w:noProof/>
        </w:rPr>
      </w:pPr>
      <w:bookmarkStart w:id="314" w:name="_ENREF_53"/>
      <w:r>
        <w:rPr>
          <w:noProof/>
        </w:rPr>
        <w:t>53.</w:t>
      </w:r>
      <w:r>
        <w:rPr>
          <w:noProof/>
        </w:rPr>
        <w:tab/>
        <w:t xml:space="preserve">Rengier, F., A. Mehndiratta, H. Tengg-Kobligk, C. M. Zechmann, R. Unterhinninghofen, H.- and a.F.L.G. U. Kauczor, </w:t>
      </w:r>
      <w:r w:rsidRPr="008F2398">
        <w:rPr>
          <w:i/>
          <w:noProof/>
        </w:rPr>
        <w:t>3D printing Based on Imaging Data: Review of Medical Applications. .</w:t>
      </w:r>
      <w:r>
        <w:rPr>
          <w:noProof/>
        </w:rPr>
        <w:t xml:space="preserve"> International Journal of Computer Assisted Radiology and Surgery., 2010. </w:t>
      </w:r>
      <w:r w:rsidRPr="008F2398">
        <w:rPr>
          <w:b/>
          <w:noProof/>
        </w:rPr>
        <w:t>5</w:t>
      </w:r>
      <w:r>
        <w:rPr>
          <w:noProof/>
        </w:rPr>
        <w:t>(4): p. 6.</w:t>
      </w:r>
      <w:bookmarkEnd w:id="314"/>
    </w:p>
    <w:p w14:paraId="12E6665B" w14:textId="77777777" w:rsidR="008F2398" w:rsidRDefault="008F2398" w:rsidP="008F2398">
      <w:pPr>
        <w:ind w:left="720" w:hanging="720"/>
        <w:rPr>
          <w:noProof/>
        </w:rPr>
      </w:pPr>
      <w:bookmarkStart w:id="315" w:name="_ENREF_54"/>
      <w:r>
        <w:rPr>
          <w:noProof/>
        </w:rPr>
        <w:t>54.</w:t>
      </w:r>
      <w:r>
        <w:rPr>
          <w:noProof/>
        </w:rPr>
        <w:tab/>
        <w:t xml:space="preserve">Melgoza, E.L., Guillem Vallicrosa, Lidia Serenó, Joaquim Ciurana, and Ciro A.  and Rodríguez., </w:t>
      </w:r>
      <w:r w:rsidRPr="008F2398">
        <w:rPr>
          <w:i/>
          <w:noProof/>
        </w:rPr>
        <w:t>Rapid Tooling Using 3D Printing System for Manufacturing of Customized Tracheal Stent.</w:t>
      </w:r>
      <w:r>
        <w:rPr>
          <w:noProof/>
        </w:rPr>
        <w:t xml:space="preserve"> Rapid Prototyping Journal, 2013. </w:t>
      </w:r>
      <w:r w:rsidRPr="008F2398">
        <w:rPr>
          <w:b/>
          <w:noProof/>
        </w:rPr>
        <w:t>20</w:t>
      </w:r>
      <w:r>
        <w:rPr>
          <w:noProof/>
        </w:rPr>
        <w:t>(1): p. 10.</w:t>
      </w:r>
      <w:bookmarkEnd w:id="315"/>
    </w:p>
    <w:p w14:paraId="66DB8B3E" w14:textId="77777777" w:rsidR="008F2398" w:rsidRDefault="008F2398" w:rsidP="008F2398">
      <w:pPr>
        <w:ind w:left="720" w:hanging="720"/>
        <w:rPr>
          <w:noProof/>
        </w:rPr>
      </w:pPr>
      <w:bookmarkStart w:id="316" w:name="_ENREF_55"/>
      <w:r>
        <w:rPr>
          <w:noProof/>
        </w:rPr>
        <w:lastRenderedPageBreak/>
        <w:t>55.</w:t>
      </w:r>
      <w:r>
        <w:rPr>
          <w:noProof/>
        </w:rPr>
        <w:tab/>
        <w:t xml:space="preserve">Lim, C.S., P. Eng, S. C. Lin, C. K. Chua, and Y. T. Lee., </w:t>
      </w:r>
      <w:r w:rsidRPr="008F2398">
        <w:rPr>
          <w:i/>
          <w:noProof/>
        </w:rPr>
        <w:t>Rapid Prototyping and Tooling of Custom-made Tracheobronchial Stents.</w:t>
      </w:r>
      <w:r>
        <w:rPr>
          <w:noProof/>
        </w:rPr>
        <w:t xml:space="preserve"> The International Journal of Advanced Manufacturing Technology, 2002. </w:t>
      </w:r>
      <w:r w:rsidRPr="008F2398">
        <w:rPr>
          <w:b/>
          <w:noProof/>
        </w:rPr>
        <w:t>20</w:t>
      </w:r>
      <w:r>
        <w:rPr>
          <w:noProof/>
        </w:rPr>
        <w:t>(1): p. 5.</w:t>
      </w:r>
      <w:bookmarkEnd w:id="316"/>
    </w:p>
    <w:p w14:paraId="3E28CED2" w14:textId="77777777" w:rsidR="008F2398" w:rsidRDefault="008F2398" w:rsidP="008F2398">
      <w:pPr>
        <w:ind w:left="720" w:hanging="720"/>
        <w:rPr>
          <w:noProof/>
        </w:rPr>
      </w:pPr>
      <w:bookmarkStart w:id="317" w:name="_ENREF_56"/>
      <w:r>
        <w:rPr>
          <w:noProof/>
        </w:rPr>
        <w:t>56.</w:t>
      </w:r>
      <w:r>
        <w:rPr>
          <w:noProof/>
        </w:rPr>
        <w:tab/>
        <w:t xml:space="preserve">Park, S.A., Sang J. Lee, Kyung S. Lim, In H. Bae, Jun H. Lee, Wan D. Kim, Myung H.  and a.J.-K.P. Jeong, </w:t>
      </w:r>
      <w:r w:rsidRPr="008F2398">
        <w:rPr>
          <w:i/>
          <w:noProof/>
        </w:rPr>
        <w:t>In vivo evaluation and characterization of a bioabsorbable drug-coated stent fabricated using a 3D-printing system.</w:t>
      </w:r>
      <w:r>
        <w:rPr>
          <w:noProof/>
        </w:rPr>
        <w:t xml:space="preserve"> Materials Letters, 2015. </w:t>
      </w:r>
      <w:r w:rsidRPr="008F2398">
        <w:rPr>
          <w:b/>
          <w:noProof/>
        </w:rPr>
        <w:t>141</w:t>
      </w:r>
      <w:r>
        <w:rPr>
          <w:noProof/>
        </w:rPr>
        <w:t>: p. 4.</w:t>
      </w:r>
      <w:bookmarkEnd w:id="317"/>
    </w:p>
    <w:p w14:paraId="244E2F57" w14:textId="77777777" w:rsidR="008F2398" w:rsidRDefault="008F2398" w:rsidP="008F2398">
      <w:pPr>
        <w:ind w:left="720" w:hanging="720"/>
        <w:rPr>
          <w:noProof/>
        </w:rPr>
      </w:pPr>
      <w:bookmarkStart w:id="318" w:name="_ENREF_57"/>
      <w:r>
        <w:rPr>
          <w:noProof/>
        </w:rPr>
        <w:t>57.</w:t>
      </w:r>
      <w:r>
        <w:rPr>
          <w:noProof/>
        </w:rPr>
        <w:tab/>
        <w:t xml:space="preserve">Kun Sun, K.S., Qimao Feng, </w:t>
      </w:r>
      <w:r w:rsidRPr="008F2398">
        <w:rPr>
          <w:i/>
          <w:noProof/>
        </w:rPr>
        <w:t>Slide fastener bioabsorbable stent and application thereof.</w:t>
      </w:r>
      <w:r>
        <w:rPr>
          <w:noProof/>
        </w:rPr>
        <w:t xml:space="preserve"> US20130226277 A1, 2013.</w:t>
      </w:r>
      <w:bookmarkEnd w:id="318"/>
    </w:p>
    <w:p w14:paraId="11E957A8" w14:textId="77777777" w:rsidR="008F2398" w:rsidRDefault="008F2398" w:rsidP="008F2398">
      <w:pPr>
        <w:ind w:left="720" w:hanging="720"/>
        <w:rPr>
          <w:noProof/>
        </w:rPr>
      </w:pPr>
      <w:bookmarkStart w:id="319" w:name="_ENREF_58"/>
      <w:r>
        <w:rPr>
          <w:noProof/>
        </w:rPr>
        <w:t>58.</w:t>
      </w:r>
      <w:r>
        <w:rPr>
          <w:noProof/>
        </w:rPr>
        <w:tab/>
        <w:t xml:space="preserve">Sun, C., et al., </w:t>
      </w:r>
      <w:r w:rsidRPr="008F2398">
        <w:rPr>
          <w:i/>
          <w:noProof/>
        </w:rPr>
        <w:t>Projection micro-stereolithography using digital micro-mirror dynamic mask.</w:t>
      </w:r>
      <w:r>
        <w:rPr>
          <w:noProof/>
        </w:rPr>
        <w:t xml:space="preserve"> Sensors and Actuators A: Physical, 2005. </w:t>
      </w:r>
      <w:r w:rsidRPr="008F2398">
        <w:rPr>
          <w:b/>
          <w:noProof/>
        </w:rPr>
        <w:t>121</w:t>
      </w:r>
      <w:r>
        <w:rPr>
          <w:noProof/>
        </w:rPr>
        <w:t>(1): p. 113-120.</w:t>
      </w:r>
      <w:bookmarkEnd w:id="319"/>
    </w:p>
    <w:p w14:paraId="5B766E7D" w14:textId="77777777" w:rsidR="008F2398" w:rsidRDefault="008F2398" w:rsidP="008F2398">
      <w:pPr>
        <w:ind w:left="720" w:hanging="720"/>
        <w:rPr>
          <w:noProof/>
        </w:rPr>
      </w:pPr>
      <w:bookmarkStart w:id="320" w:name="_ENREF_59"/>
      <w:r>
        <w:rPr>
          <w:noProof/>
        </w:rPr>
        <w:t>59.</w:t>
      </w:r>
      <w:r>
        <w:rPr>
          <w:noProof/>
        </w:rPr>
        <w:tab/>
        <w:t xml:space="preserve">Baker, E., et al., </w:t>
      </w:r>
      <w:r w:rsidRPr="008F2398">
        <w:rPr>
          <w:i/>
          <w:noProof/>
        </w:rPr>
        <w:t>Microstereolithography of Three-Dimensional Polymeric Springs for Vibration Energy Harvesting.</w:t>
      </w:r>
      <w:r>
        <w:rPr>
          <w:noProof/>
        </w:rPr>
        <w:t xml:space="preserve"> Smart Materials Research, 2012. </w:t>
      </w:r>
      <w:r w:rsidRPr="008F2398">
        <w:rPr>
          <w:b/>
          <w:noProof/>
        </w:rPr>
        <w:t>2012</w:t>
      </w:r>
      <w:r>
        <w:rPr>
          <w:noProof/>
        </w:rPr>
        <w:t>: p. 1-9.</w:t>
      </w:r>
      <w:bookmarkEnd w:id="320"/>
    </w:p>
    <w:p w14:paraId="0A2275D4" w14:textId="77777777" w:rsidR="008F2398" w:rsidRDefault="008F2398" w:rsidP="008F2398">
      <w:pPr>
        <w:ind w:left="720" w:hanging="720"/>
        <w:rPr>
          <w:noProof/>
        </w:rPr>
      </w:pPr>
      <w:bookmarkStart w:id="321" w:name="_ENREF_60"/>
      <w:r>
        <w:rPr>
          <w:noProof/>
        </w:rPr>
        <w:t>60.</w:t>
      </w:r>
      <w:r>
        <w:rPr>
          <w:noProof/>
        </w:rPr>
        <w:tab/>
        <w:t xml:space="preserve">Yang, J., et al., </w:t>
      </w:r>
      <w:r w:rsidRPr="008F2398">
        <w:rPr>
          <w:i/>
          <w:noProof/>
        </w:rPr>
        <w:t>Synthesis and evaluation of poly(diol citrate) biodegradable elastomers.</w:t>
      </w:r>
      <w:r>
        <w:rPr>
          <w:noProof/>
        </w:rPr>
        <w:t xml:space="preserve"> Biomaterials, 2006. </w:t>
      </w:r>
      <w:r w:rsidRPr="008F2398">
        <w:rPr>
          <w:b/>
          <w:noProof/>
        </w:rPr>
        <w:t>27</w:t>
      </w:r>
      <w:r>
        <w:rPr>
          <w:noProof/>
        </w:rPr>
        <w:t>(9): p. 1889-98.</w:t>
      </w:r>
      <w:bookmarkEnd w:id="321"/>
    </w:p>
    <w:p w14:paraId="442FEC53" w14:textId="77777777" w:rsidR="008F2398" w:rsidRDefault="008F2398" w:rsidP="008F2398">
      <w:pPr>
        <w:ind w:left="720" w:hanging="720"/>
        <w:rPr>
          <w:noProof/>
        </w:rPr>
      </w:pPr>
      <w:bookmarkStart w:id="322" w:name="_ENREF_61"/>
      <w:r>
        <w:rPr>
          <w:noProof/>
        </w:rPr>
        <w:t>61.</w:t>
      </w:r>
      <w:r>
        <w:rPr>
          <w:noProof/>
        </w:rPr>
        <w:tab/>
        <w:t xml:space="preserve">Serrano, M.C., L. Carbajal, and G.A. Ameer, </w:t>
      </w:r>
      <w:r w:rsidRPr="008F2398">
        <w:rPr>
          <w:i/>
          <w:noProof/>
        </w:rPr>
        <w:t>Novel biodegradable shape-memory elastomers with drug-releasing capabilities.</w:t>
      </w:r>
      <w:r>
        <w:rPr>
          <w:noProof/>
        </w:rPr>
        <w:t xml:space="preserve"> Adv Mater, 2011. </w:t>
      </w:r>
      <w:r w:rsidRPr="008F2398">
        <w:rPr>
          <w:b/>
          <w:noProof/>
        </w:rPr>
        <w:t>23</w:t>
      </w:r>
      <w:r>
        <w:rPr>
          <w:noProof/>
        </w:rPr>
        <w:t>(19): p. 2211-5.</w:t>
      </w:r>
      <w:bookmarkEnd w:id="322"/>
    </w:p>
    <w:p w14:paraId="41D6737F" w14:textId="77777777" w:rsidR="008F2398" w:rsidRDefault="008F2398" w:rsidP="008F2398">
      <w:pPr>
        <w:ind w:left="720" w:hanging="720"/>
        <w:rPr>
          <w:noProof/>
        </w:rPr>
      </w:pPr>
      <w:bookmarkStart w:id="323" w:name="_ENREF_62"/>
      <w:r>
        <w:rPr>
          <w:noProof/>
        </w:rPr>
        <w:t>62.</w:t>
      </w:r>
      <w:r>
        <w:rPr>
          <w:noProof/>
        </w:rPr>
        <w:tab/>
        <w:t xml:space="preserve">Manias, E., et al., </w:t>
      </w:r>
      <w:r w:rsidRPr="008F2398">
        <w:rPr>
          <w:i/>
          <w:noProof/>
        </w:rPr>
        <w:t>Polymeric micromechanical components with tunable stiffness.</w:t>
      </w:r>
      <w:r>
        <w:rPr>
          <w:noProof/>
        </w:rPr>
        <w:t xml:space="preserve"> Applied Physics Letters, 2001. </w:t>
      </w:r>
      <w:r w:rsidRPr="008F2398">
        <w:rPr>
          <w:b/>
          <w:noProof/>
        </w:rPr>
        <w:t>79</w:t>
      </w:r>
      <w:r>
        <w:rPr>
          <w:noProof/>
        </w:rPr>
        <w:t>(11): p. 1700-1702.</w:t>
      </w:r>
      <w:bookmarkEnd w:id="323"/>
    </w:p>
    <w:p w14:paraId="010740EC" w14:textId="77777777" w:rsidR="008F2398" w:rsidRDefault="008F2398" w:rsidP="008F2398">
      <w:pPr>
        <w:ind w:left="720" w:hanging="720"/>
        <w:rPr>
          <w:noProof/>
        </w:rPr>
      </w:pPr>
      <w:bookmarkStart w:id="324" w:name="_ENREF_63"/>
      <w:r>
        <w:rPr>
          <w:noProof/>
        </w:rPr>
        <w:t>63.</w:t>
      </w:r>
      <w:r>
        <w:rPr>
          <w:noProof/>
        </w:rPr>
        <w:tab/>
        <w:t xml:space="preserve">Beeby, S.P., et al., </w:t>
      </w:r>
      <w:r w:rsidRPr="008F2398">
        <w:rPr>
          <w:i/>
          <w:noProof/>
        </w:rPr>
        <w:t>A micro electromagnetic generator for vibration energy harvesting.</w:t>
      </w:r>
      <w:r>
        <w:rPr>
          <w:noProof/>
        </w:rPr>
        <w:t xml:space="preserve"> Journal of Micromechanics and Microengineering, 2007. </w:t>
      </w:r>
      <w:r w:rsidRPr="008F2398">
        <w:rPr>
          <w:b/>
          <w:noProof/>
        </w:rPr>
        <w:t>17</w:t>
      </w:r>
      <w:r>
        <w:rPr>
          <w:noProof/>
        </w:rPr>
        <w:t>(7): p. 1257-1265.</w:t>
      </w:r>
      <w:bookmarkEnd w:id="324"/>
    </w:p>
    <w:p w14:paraId="15B90C71" w14:textId="77777777" w:rsidR="008F2398" w:rsidRDefault="008F2398" w:rsidP="008F2398">
      <w:pPr>
        <w:ind w:left="720" w:hanging="720"/>
        <w:rPr>
          <w:noProof/>
        </w:rPr>
      </w:pPr>
      <w:bookmarkStart w:id="325" w:name="_ENREF_64"/>
      <w:r>
        <w:rPr>
          <w:noProof/>
        </w:rPr>
        <w:t>64.</w:t>
      </w:r>
      <w:r>
        <w:rPr>
          <w:noProof/>
        </w:rPr>
        <w:tab/>
        <w:t xml:space="preserve">Ching, N.N.H., et al., </w:t>
      </w:r>
      <w:r w:rsidRPr="008F2398">
        <w:rPr>
          <w:i/>
          <w:noProof/>
        </w:rPr>
        <w:t>A laser-micromachined vibrational to electrical power transducer for wireless sensing systems.</w:t>
      </w:r>
      <w:r>
        <w:rPr>
          <w:noProof/>
        </w:rPr>
        <w:t xml:space="preserve"> Transducers '01: Eurosensors Xv, Digest of Technical Papers, Vols 1 and 2, 2001: p. 38-41.</w:t>
      </w:r>
      <w:bookmarkEnd w:id="325"/>
    </w:p>
    <w:p w14:paraId="42AB7DD8" w14:textId="77777777" w:rsidR="008F2398" w:rsidRDefault="008F2398" w:rsidP="008F2398">
      <w:pPr>
        <w:ind w:left="720" w:hanging="720"/>
        <w:rPr>
          <w:noProof/>
        </w:rPr>
      </w:pPr>
      <w:bookmarkStart w:id="326" w:name="_ENREF_65"/>
      <w:r>
        <w:rPr>
          <w:noProof/>
        </w:rPr>
        <w:t>65.</w:t>
      </w:r>
      <w:r>
        <w:rPr>
          <w:noProof/>
        </w:rPr>
        <w:tab/>
        <w:t xml:space="preserve">Zhu, B., X. Zhang, and N. Wang, </w:t>
      </w:r>
      <w:r w:rsidRPr="008F2398">
        <w:rPr>
          <w:i/>
          <w:noProof/>
        </w:rPr>
        <w:t>Topology optimization of hinge-free compliant mechanisms with multiple outputs using level set method.</w:t>
      </w:r>
      <w:r>
        <w:rPr>
          <w:noProof/>
        </w:rPr>
        <w:t xml:space="preserve"> Structural and Multidisciplinary Optimization, 2012.</w:t>
      </w:r>
      <w:bookmarkEnd w:id="326"/>
    </w:p>
    <w:p w14:paraId="2A63894C" w14:textId="77777777" w:rsidR="008F2398" w:rsidRDefault="008F2398" w:rsidP="008F2398">
      <w:pPr>
        <w:ind w:left="720" w:hanging="720"/>
        <w:rPr>
          <w:noProof/>
        </w:rPr>
      </w:pPr>
      <w:bookmarkStart w:id="327" w:name="_ENREF_66"/>
      <w:r>
        <w:rPr>
          <w:noProof/>
        </w:rPr>
        <w:t>66.</w:t>
      </w:r>
      <w:r>
        <w:rPr>
          <w:noProof/>
        </w:rPr>
        <w:tab/>
        <w:t xml:space="preserve">Gonella, S., A.C. To, and W.K. Liu, </w:t>
      </w:r>
      <w:r w:rsidRPr="008F2398">
        <w:rPr>
          <w:i/>
          <w:noProof/>
        </w:rPr>
        <w:t>Interplay between phononic bandgaps and piezoelectric microstructures for energy harvesting.</w:t>
      </w:r>
      <w:r>
        <w:rPr>
          <w:noProof/>
        </w:rPr>
        <w:t xml:space="preserve"> Journal of the Mechanics and Physics of Solids, 2009. </w:t>
      </w:r>
      <w:r w:rsidRPr="008F2398">
        <w:rPr>
          <w:b/>
          <w:noProof/>
        </w:rPr>
        <w:t>57</w:t>
      </w:r>
      <w:r>
        <w:rPr>
          <w:noProof/>
        </w:rPr>
        <w:t>(3): p. 621-633.</w:t>
      </w:r>
      <w:bookmarkEnd w:id="327"/>
    </w:p>
    <w:p w14:paraId="3A87A727" w14:textId="77777777" w:rsidR="008F2398" w:rsidRDefault="008F2398" w:rsidP="008F2398">
      <w:pPr>
        <w:ind w:left="720" w:hanging="720"/>
        <w:rPr>
          <w:noProof/>
        </w:rPr>
      </w:pPr>
      <w:bookmarkStart w:id="328" w:name="_ENREF_67"/>
      <w:r>
        <w:rPr>
          <w:noProof/>
        </w:rPr>
        <w:t>67.</w:t>
      </w:r>
      <w:r>
        <w:rPr>
          <w:noProof/>
        </w:rPr>
        <w:tab/>
        <w:t xml:space="preserve">Zhao, J.F., Y. Li, and W.K. Liu, </w:t>
      </w:r>
      <w:r w:rsidRPr="008F2398">
        <w:rPr>
          <w:i/>
          <w:noProof/>
        </w:rPr>
        <w:t>Predicting band structure of 3D mechanical metamaterials with complex geometry via XFEM.</w:t>
      </w:r>
      <w:r>
        <w:rPr>
          <w:noProof/>
        </w:rPr>
        <w:t xml:space="preserve"> Computational Mechanics, 2015. </w:t>
      </w:r>
      <w:r w:rsidRPr="008F2398">
        <w:rPr>
          <w:b/>
          <w:noProof/>
        </w:rPr>
        <w:t>55</w:t>
      </w:r>
      <w:r>
        <w:rPr>
          <w:noProof/>
        </w:rPr>
        <w:t>(4): p. 659-672.</w:t>
      </w:r>
      <w:bookmarkEnd w:id="328"/>
    </w:p>
    <w:p w14:paraId="68D20143" w14:textId="77777777" w:rsidR="008F2398" w:rsidRDefault="008F2398" w:rsidP="008F2398">
      <w:pPr>
        <w:ind w:left="720" w:hanging="720"/>
        <w:rPr>
          <w:noProof/>
        </w:rPr>
      </w:pPr>
      <w:bookmarkStart w:id="329" w:name="_ENREF_68"/>
      <w:r>
        <w:rPr>
          <w:noProof/>
        </w:rPr>
        <w:t>68.</w:t>
      </w:r>
      <w:r>
        <w:rPr>
          <w:noProof/>
        </w:rPr>
        <w:tab/>
        <w:t xml:space="preserve">Gonella, S. and M. Ruzzene, </w:t>
      </w:r>
      <w:r w:rsidRPr="008F2398">
        <w:rPr>
          <w:i/>
          <w:noProof/>
        </w:rPr>
        <w:t>Analysis of in-plane wave propagation in hexagonal and re-entrant lattices.</w:t>
      </w:r>
      <w:r>
        <w:rPr>
          <w:noProof/>
        </w:rPr>
        <w:t xml:space="preserve"> Journal of Sound and Vibration, 2008. </w:t>
      </w:r>
      <w:r w:rsidRPr="008F2398">
        <w:rPr>
          <w:b/>
          <w:noProof/>
        </w:rPr>
        <w:t>312</w:t>
      </w:r>
      <w:r>
        <w:rPr>
          <w:noProof/>
        </w:rPr>
        <w:t>(1-2): p. 125-139.</w:t>
      </w:r>
      <w:bookmarkEnd w:id="329"/>
    </w:p>
    <w:p w14:paraId="55BF95BE" w14:textId="77777777" w:rsidR="008F2398" w:rsidRDefault="008F2398" w:rsidP="008F2398">
      <w:pPr>
        <w:ind w:left="720" w:hanging="720"/>
        <w:rPr>
          <w:noProof/>
        </w:rPr>
      </w:pPr>
      <w:bookmarkStart w:id="330" w:name="_ENREF_69"/>
      <w:r>
        <w:rPr>
          <w:noProof/>
        </w:rPr>
        <w:t>69.</w:t>
      </w:r>
      <w:r>
        <w:rPr>
          <w:noProof/>
        </w:rPr>
        <w:tab/>
        <w:t xml:space="preserve">Phani, A.S., J. Woodhouse, and N.A. Fleck, </w:t>
      </w:r>
      <w:r w:rsidRPr="008F2398">
        <w:rPr>
          <w:i/>
          <w:noProof/>
        </w:rPr>
        <w:t>Wave propagation in two-dimensional periodic lattices.</w:t>
      </w:r>
      <w:r>
        <w:rPr>
          <w:noProof/>
        </w:rPr>
        <w:t xml:space="preserve"> Journal of the Acoustical Society of America, 2006. </w:t>
      </w:r>
      <w:r w:rsidRPr="008F2398">
        <w:rPr>
          <w:b/>
          <w:noProof/>
        </w:rPr>
        <w:t>119</w:t>
      </w:r>
      <w:r>
        <w:rPr>
          <w:noProof/>
        </w:rPr>
        <w:t>(4): p. 1995-2005.</w:t>
      </w:r>
      <w:bookmarkEnd w:id="330"/>
    </w:p>
    <w:p w14:paraId="0E618D93" w14:textId="77777777" w:rsidR="008F2398" w:rsidRDefault="008F2398" w:rsidP="008F2398">
      <w:pPr>
        <w:ind w:left="720" w:hanging="720"/>
        <w:rPr>
          <w:noProof/>
        </w:rPr>
      </w:pPr>
      <w:bookmarkStart w:id="331" w:name="_ENREF_70"/>
      <w:r>
        <w:rPr>
          <w:noProof/>
        </w:rPr>
        <w:t>70.</w:t>
      </w:r>
      <w:r>
        <w:rPr>
          <w:noProof/>
        </w:rPr>
        <w:tab/>
        <w:t xml:space="preserve">Liu, Z.Y., et al., </w:t>
      </w:r>
      <w:r w:rsidRPr="008F2398">
        <w:rPr>
          <w:i/>
          <w:noProof/>
        </w:rPr>
        <w:t>Locally resonant sonic materials.</w:t>
      </w:r>
      <w:r>
        <w:rPr>
          <w:noProof/>
        </w:rPr>
        <w:t xml:space="preserve"> Science, 2000. </w:t>
      </w:r>
      <w:r w:rsidRPr="008F2398">
        <w:rPr>
          <w:b/>
          <w:noProof/>
        </w:rPr>
        <w:t>289</w:t>
      </w:r>
      <w:r>
        <w:rPr>
          <w:noProof/>
        </w:rPr>
        <w:t>(5485): p. 1734-1736.</w:t>
      </w:r>
      <w:bookmarkEnd w:id="331"/>
    </w:p>
    <w:p w14:paraId="125E0735" w14:textId="77777777" w:rsidR="008F2398" w:rsidRDefault="008F2398" w:rsidP="008F2398">
      <w:pPr>
        <w:ind w:left="720" w:hanging="720"/>
        <w:rPr>
          <w:noProof/>
        </w:rPr>
      </w:pPr>
      <w:bookmarkStart w:id="332" w:name="_ENREF_71"/>
      <w:r>
        <w:rPr>
          <w:noProof/>
        </w:rPr>
        <w:t>71.</w:t>
      </w:r>
      <w:r>
        <w:rPr>
          <w:noProof/>
        </w:rPr>
        <w:tab/>
        <w:t xml:space="preserve">Hodges, D.H. and G.A. Pierce, </w:t>
      </w:r>
      <w:r w:rsidRPr="008F2398">
        <w:rPr>
          <w:i/>
          <w:noProof/>
        </w:rPr>
        <w:t>Introduction to structural dynamics and aeroelasticity</w:t>
      </w:r>
      <w:r>
        <w:rPr>
          <w:noProof/>
        </w:rPr>
        <w:t>. 2nd ed. Cambridge aerospace series2011, New York: Cambridge University Press. xxi, 247 p.</w:t>
      </w:r>
      <w:bookmarkEnd w:id="332"/>
    </w:p>
    <w:p w14:paraId="5C3308ED" w14:textId="77777777" w:rsidR="008F2398" w:rsidRDefault="008F2398" w:rsidP="008F2398">
      <w:pPr>
        <w:ind w:left="720" w:hanging="720"/>
        <w:rPr>
          <w:noProof/>
        </w:rPr>
      </w:pPr>
      <w:bookmarkStart w:id="333" w:name="_ENREF_72"/>
      <w:r>
        <w:rPr>
          <w:noProof/>
        </w:rPr>
        <w:t>72.</w:t>
      </w:r>
      <w:r>
        <w:rPr>
          <w:noProof/>
        </w:rPr>
        <w:tab/>
        <w:t xml:space="preserve">Choi, W.J., et al., </w:t>
      </w:r>
      <w:r w:rsidRPr="008F2398">
        <w:rPr>
          <w:i/>
          <w:noProof/>
        </w:rPr>
        <w:t>Energy harvesting MEMS device based on thin film piezoelectric cantilevers.</w:t>
      </w:r>
      <w:r>
        <w:rPr>
          <w:noProof/>
        </w:rPr>
        <w:t xml:space="preserve"> Journal of Electroceramics, 2006. </w:t>
      </w:r>
      <w:r w:rsidRPr="008F2398">
        <w:rPr>
          <w:b/>
          <w:noProof/>
        </w:rPr>
        <w:t>17</w:t>
      </w:r>
      <w:r>
        <w:rPr>
          <w:noProof/>
        </w:rPr>
        <w:t>(2-4): p. 543-548.</w:t>
      </w:r>
      <w:bookmarkEnd w:id="333"/>
    </w:p>
    <w:p w14:paraId="3580B7B8" w14:textId="77777777" w:rsidR="008F2398" w:rsidRDefault="008F2398" w:rsidP="008F2398">
      <w:pPr>
        <w:ind w:left="720" w:hanging="720"/>
        <w:rPr>
          <w:noProof/>
        </w:rPr>
      </w:pPr>
      <w:bookmarkStart w:id="334" w:name="_ENREF_73"/>
      <w:r>
        <w:rPr>
          <w:noProof/>
        </w:rPr>
        <w:lastRenderedPageBreak/>
        <w:t>73.</w:t>
      </w:r>
      <w:r>
        <w:rPr>
          <w:noProof/>
        </w:rPr>
        <w:tab/>
        <w:t xml:space="preserve">Meninger, S., et al., </w:t>
      </w:r>
      <w:r w:rsidRPr="008F2398">
        <w:rPr>
          <w:i/>
          <w:noProof/>
        </w:rPr>
        <w:t>Vibration-to-electric energy conversion.</w:t>
      </w:r>
      <w:r>
        <w:rPr>
          <w:noProof/>
        </w:rPr>
        <w:t xml:space="preserve"> Ieee Transactions on Very Large Scale Integration (Vlsi) Systems, 2001. </w:t>
      </w:r>
      <w:r w:rsidRPr="008F2398">
        <w:rPr>
          <w:b/>
          <w:noProof/>
        </w:rPr>
        <w:t>9</w:t>
      </w:r>
      <w:r>
        <w:rPr>
          <w:noProof/>
        </w:rPr>
        <w:t>(1): p. 64-76.</w:t>
      </w:r>
      <w:bookmarkEnd w:id="334"/>
    </w:p>
    <w:p w14:paraId="1999110E" w14:textId="77777777" w:rsidR="008F2398" w:rsidRDefault="008F2398" w:rsidP="008F2398">
      <w:pPr>
        <w:ind w:left="720" w:hanging="720"/>
        <w:rPr>
          <w:noProof/>
        </w:rPr>
      </w:pPr>
      <w:bookmarkStart w:id="335" w:name="_ENREF_74"/>
      <w:r>
        <w:rPr>
          <w:noProof/>
        </w:rPr>
        <w:t>74.</w:t>
      </w:r>
      <w:r>
        <w:rPr>
          <w:noProof/>
        </w:rPr>
        <w:tab/>
        <w:t xml:space="preserve">Wang, Q. and L. Zhu, </w:t>
      </w:r>
      <w:r w:rsidRPr="008F2398">
        <w:rPr>
          <w:i/>
          <w:noProof/>
        </w:rPr>
        <w:t>Functional polymer nanocomposites for energy storage and conversion</w:t>
      </w:r>
      <w:r>
        <w:rPr>
          <w:noProof/>
        </w:rPr>
        <w:t>. ACS symposium series2010, New York: American Chemical Society. xii, 226 p.</w:t>
      </w:r>
      <w:bookmarkEnd w:id="335"/>
    </w:p>
    <w:p w14:paraId="6A9D0575" w14:textId="77777777" w:rsidR="008F2398" w:rsidRDefault="008F2398" w:rsidP="008F2398">
      <w:pPr>
        <w:ind w:left="720" w:hanging="720"/>
        <w:rPr>
          <w:noProof/>
        </w:rPr>
      </w:pPr>
      <w:bookmarkStart w:id="336" w:name="_ENREF_75"/>
      <w:r>
        <w:rPr>
          <w:noProof/>
        </w:rPr>
        <w:t>75.</w:t>
      </w:r>
      <w:r>
        <w:rPr>
          <w:noProof/>
        </w:rPr>
        <w:tab/>
        <w:t xml:space="preserve">Roundy, S., </w:t>
      </w:r>
      <w:r w:rsidRPr="008F2398">
        <w:rPr>
          <w:i/>
          <w:noProof/>
        </w:rPr>
        <w:t>On the effectiveness of vibration-based energy harvesting.</w:t>
      </w:r>
      <w:r>
        <w:rPr>
          <w:noProof/>
        </w:rPr>
        <w:t xml:space="preserve"> Journal of Intelligent Material Systems and Structures, 2005. </w:t>
      </w:r>
      <w:r w:rsidRPr="008F2398">
        <w:rPr>
          <w:b/>
          <w:noProof/>
        </w:rPr>
        <w:t>16</w:t>
      </w:r>
      <w:r>
        <w:rPr>
          <w:noProof/>
        </w:rPr>
        <w:t>(10): p. 809-823.</w:t>
      </w:r>
      <w:bookmarkEnd w:id="336"/>
    </w:p>
    <w:p w14:paraId="1603D860" w14:textId="77777777" w:rsidR="008F2398" w:rsidRDefault="008F2398" w:rsidP="008F2398">
      <w:pPr>
        <w:ind w:left="720" w:hanging="720"/>
        <w:rPr>
          <w:noProof/>
        </w:rPr>
      </w:pPr>
      <w:bookmarkStart w:id="337" w:name="_ENREF_76"/>
      <w:r>
        <w:rPr>
          <w:noProof/>
        </w:rPr>
        <w:t>76.</w:t>
      </w:r>
      <w:r>
        <w:rPr>
          <w:noProof/>
        </w:rPr>
        <w:tab/>
        <w:t xml:space="preserve">Roundy, S., et al., </w:t>
      </w:r>
      <w:r w:rsidRPr="008F2398">
        <w:rPr>
          <w:i/>
          <w:noProof/>
        </w:rPr>
        <w:t>Improving power output for vibration-based energy scavengers.</w:t>
      </w:r>
      <w:r>
        <w:rPr>
          <w:noProof/>
        </w:rPr>
        <w:t xml:space="preserve"> Ieee Pervasive Computing, 2005. </w:t>
      </w:r>
      <w:r w:rsidRPr="008F2398">
        <w:rPr>
          <w:b/>
          <w:noProof/>
        </w:rPr>
        <w:t>4</w:t>
      </w:r>
      <w:r>
        <w:rPr>
          <w:noProof/>
        </w:rPr>
        <w:t>(1): p. 28-36.</w:t>
      </w:r>
      <w:bookmarkEnd w:id="337"/>
    </w:p>
    <w:p w14:paraId="63ED5F72" w14:textId="77777777" w:rsidR="008F2398" w:rsidRDefault="008F2398" w:rsidP="008F2398">
      <w:pPr>
        <w:ind w:left="720" w:hanging="720"/>
        <w:rPr>
          <w:noProof/>
        </w:rPr>
      </w:pPr>
      <w:bookmarkStart w:id="338" w:name="_ENREF_77"/>
      <w:r>
        <w:rPr>
          <w:noProof/>
        </w:rPr>
        <w:t>77.</w:t>
      </w:r>
      <w:r>
        <w:rPr>
          <w:noProof/>
        </w:rPr>
        <w:tab/>
        <w:t xml:space="preserve">Amirtharajah, R. and A.P. Chandrakasan, </w:t>
      </w:r>
      <w:r w:rsidRPr="008F2398">
        <w:rPr>
          <w:i/>
          <w:noProof/>
        </w:rPr>
        <w:t>Self-powered signal processing using vibration-based power generation.</w:t>
      </w:r>
      <w:r>
        <w:rPr>
          <w:noProof/>
        </w:rPr>
        <w:t xml:space="preserve"> Ieee Journal of Solid-State Circuits, 1998. </w:t>
      </w:r>
      <w:r w:rsidRPr="008F2398">
        <w:rPr>
          <w:b/>
          <w:noProof/>
        </w:rPr>
        <w:t>33</w:t>
      </w:r>
      <w:r>
        <w:rPr>
          <w:noProof/>
        </w:rPr>
        <w:t>(5): p. 687-695.</w:t>
      </w:r>
      <w:bookmarkEnd w:id="338"/>
    </w:p>
    <w:p w14:paraId="7E5CFD7A" w14:textId="77777777" w:rsidR="008F2398" w:rsidRDefault="008F2398" w:rsidP="008F2398">
      <w:pPr>
        <w:ind w:left="720" w:hanging="720"/>
        <w:rPr>
          <w:noProof/>
        </w:rPr>
      </w:pPr>
      <w:bookmarkStart w:id="339" w:name="_ENREF_78"/>
      <w:r>
        <w:rPr>
          <w:noProof/>
        </w:rPr>
        <w:t>78.</w:t>
      </w:r>
      <w:r>
        <w:rPr>
          <w:noProof/>
        </w:rPr>
        <w:tab/>
        <w:t xml:space="preserve">Yang, J., et al., </w:t>
      </w:r>
      <w:r w:rsidRPr="008F2398">
        <w:rPr>
          <w:i/>
          <w:noProof/>
        </w:rPr>
        <w:t>A thermoresponsive biodegradable polymer with intrinsic antioxidant properties.</w:t>
      </w:r>
      <w:r>
        <w:rPr>
          <w:noProof/>
        </w:rPr>
        <w:t xml:space="preserve"> Biomacromolecules, 2014. </w:t>
      </w:r>
      <w:r w:rsidRPr="008F2398">
        <w:rPr>
          <w:b/>
          <w:noProof/>
        </w:rPr>
        <w:t>15</w:t>
      </w:r>
      <w:r>
        <w:rPr>
          <w:noProof/>
        </w:rPr>
        <w:t>(11): p. 3942-52.</w:t>
      </w:r>
      <w:bookmarkEnd w:id="339"/>
    </w:p>
    <w:p w14:paraId="67419D19" w14:textId="77777777" w:rsidR="008F2398" w:rsidRDefault="008F2398" w:rsidP="008F2398">
      <w:pPr>
        <w:ind w:left="720" w:hanging="720"/>
        <w:rPr>
          <w:noProof/>
        </w:rPr>
      </w:pPr>
      <w:bookmarkStart w:id="340" w:name="_ENREF_79"/>
      <w:r>
        <w:rPr>
          <w:noProof/>
        </w:rPr>
        <w:t>79.</w:t>
      </w:r>
      <w:r>
        <w:rPr>
          <w:noProof/>
        </w:rPr>
        <w:tab/>
        <w:t xml:space="preserve">Glynne-Jones, P., S.P. Beeby, and N.M. White, </w:t>
      </w:r>
      <w:r w:rsidRPr="008F2398">
        <w:rPr>
          <w:i/>
          <w:noProof/>
        </w:rPr>
        <w:t>Towards a piezoelectric vibration-powered microgenerator.</w:t>
      </w:r>
      <w:r>
        <w:rPr>
          <w:noProof/>
        </w:rPr>
        <w:t xml:space="preserve"> Iee Proceedings-Science Measurement and Technology, 2001. </w:t>
      </w:r>
      <w:r w:rsidRPr="008F2398">
        <w:rPr>
          <w:b/>
          <w:noProof/>
        </w:rPr>
        <w:t>148</w:t>
      </w:r>
      <w:r>
        <w:rPr>
          <w:noProof/>
        </w:rPr>
        <w:t>(2): p. 68-72.</w:t>
      </w:r>
      <w:bookmarkEnd w:id="340"/>
    </w:p>
    <w:p w14:paraId="0B54D635" w14:textId="77777777" w:rsidR="008F2398" w:rsidRDefault="008F2398" w:rsidP="008F2398">
      <w:pPr>
        <w:ind w:left="720" w:hanging="720"/>
        <w:rPr>
          <w:noProof/>
        </w:rPr>
      </w:pPr>
      <w:bookmarkStart w:id="341" w:name="_ENREF_80"/>
      <w:r>
        <w:rPr>
          <w:noProof/>
        </w:rPr>
        <w:t>80.</w:t>
      </w:r>
      <w:r>
        <w:rPr>
          <w:noProof/>
        </w:rPr>
        <w:tab/>
        <w:t xml:space="preserve">Park, J.C., D.H. Bang, and J.Y. Park, </w:t>
      </w:r>
      <w:r w:rsidRPr="008F2398">
        <w:rPr>
          <w:i/>
          <w:noProof/>
        </w:rPr>
        <w:t>Micro-Fabricated Electromagnetic Power Generator to Scavenge Low Ambient Vibration.</w:t>
      </w:r>
      <w:r>
        <w:rPr>
          <w:noProof/>
        </w:rPr>
        <w:t xml:space="preserve"> Ieee Transactions on Magnetics, 2010. </w:t>
      </w:r>
      <w:r w:rsidRPr="008F2398">
        <w:rPr>
          <w:b/>
          <w:noProof/>
        </w:rPr>
        <w:t>46</w:t>
      </w:r>
      <w:r>
        <w:rPr>
          <w:noProof/>
        </w:rPr>
        <w:t>(6): p. 1937-1942.</w:t>
      </w:r>
      <w:bookmarkEnd w:id="341"/>
    </w:p>
    <w:p w14:paraId="1F289AD2" w14:textId="77777777" w:rsidR="008F2398" w:rsidRDefault="008F2398" w:rsidP="008F2398">
      <w:pPr>
        <w:ind w:left="720" w:hanging="720"/>
        <w:rPr>
          <w:noProof/>
        </w:rPr>
      </w:pPr>
      <w:bookmarkStart w:id="342" w:name="_ENREF_81"/>
      <w:r>
        <w:rPr>
          <w:noProof/>
        </w:rPr>
        <w:t>81.</w:t>
      </w:r>
      <w:r>
        <w:rPr>
          <w:noProof/>
        </w:rPr>
        <w:tab/>
        <w:t xml:space="preserve">Park, J.C. and J.Y. Park, </w:t>
      </w:r>
      <w:r w:rsidRPr="008F2398">
        <w:rPr>
          <w:i/>
          <w:noProof/>
        </w:rPr>
        <w:t>A Bulk Micromachined Electromagnetic Micro-Power Generator for an Ambient Vibration-energy-harvesting System.</w:t>
      </w:r>
      <w:r>
        <w:rPr>
          <w:noProof/>
        </w:rPr>
        <w:t xml:space="preserve"> Journal of the Korean Physical Society, 2011. </w:t>
      </w:r>
      <w:r w:rsidRPr="008F2398">
        <w:rPr>
          <w:b/>
          <w:noProof/>
        </w:rPr>
        <w:t>58</w:t>
      </w:r>
      <w:r>
        <w:rPr>
          <w:noProof/>
        </w:rPr>
        <w:t>(5): p. 1468-1473.</w:t>
      </w:r>
      <w:bookmarkEnd w:id="342"/>
    </w:p>
    <w:p w14:paraId="603EAD75" w14:textId="77777777" w:rsidR="008F2398" w:rsidRDefault="008F2398" w:rsidP="008F2398">
      <w:pPr>
        <w:ind w:left="720" w:hanging="720"/>
        <w:rPr>
          <w:noProof/>
        </w:rPr>
      </w:pPr>
      <w:bookmarkStart w:id="343" w:name="_ENREF_82"/>
      <w:r>
        <w:rPr>
          <w:noProof/>
        </w:rPr>
        <w:t>82.</w:t>
      </w:r>
      <w:r>
        <w:rPr>
          <w:noProof/>
        </w:rPr>
        <w:tab/>
        <w:t xml:space="preserve">Serre, C., et al., </w:t>
      </w:r>
      <w:r w:rsidRPr="008F2398">
        <w:rPr>
          <w:i/>
          <w:noProof/>
        </w:rPr>
        <w:t>Vibrational energy scavenging with Si technology electromagnetic inertial microgenerators.</w:t>
      </w:r>
      <w:r>
        <w:rPr>
          <w:noProof/>
        </w:rPr>
        <w:t xml:space="preserve"> Microsystem Technologies-Micro-and Nanosystems-Information Storage and Processing Systems, 2007. </w:t>
      </w:r>
      <w:r w:rsidRPr="008F2398">
        <w:rPr>
          <w:b/>
          <w:noProof/>
        </w:rPr>
        <w:t>13</w:t>
      </w:r>
      <w:r>
        <w:rPr>
          <w:noProof/>
        </w:rPr>
        <w:t>(11-12): p. 1655-1661.</w:t>
      </w:r>
      <w:bookmarkEnd w:id="343"/>
    </w:p>
    <w:p w14:paraId="217F3B24" w14:textId="77777777" w:rsidR="008F2398" w:rsidRDefault="008F2398" w:rsidP="008F2398">
      <w:pPr>
        <w:ind w:left="720" w:hanging="720"/>
        <w:rPr>
          <w:noProof/>
        </w:rPr>
      </w:pPr>
      <w:bookmarkStart w:id="344" w:name="_ENREF_83"/>
      <w:r>
        <w:rPr>
          <w:noProof/>
        </w:rPr>
        <w:t>83.</w:t>
      </w:r>
      <w:r>
        <w:rPr>
          <w:noProof/>
        </w:rPr>
        <w:tab/>
        <w:t xml:space="preserve">Yang, B., et al., </w:t>
      </w:r>
      <w:r w:rsidRPr="008F2398">
        <w:rPr>
          <w:i/>
          <w:noProof/>
        </w:rPr>
        <w:t>Electromagnetic energy harvesting from vibrations of multiple frequencies.</w:t>
      </w:r>
      <w:r>
        <w:rPr>
          <w:noProof/>
        </w:rPr>
        <w:t xml:space="preserve"> Journal of Micromechanics and Microengineering, 2009. </w:t>
      </w:r>
      <w:r w:rsidRPr="008F2398">
        <w:rPr>
          <w:b/>
          <w:noProof/>
        </w:rPr>
        <w:t>19</w:t>
      </w:r>
      <w:r>
        <w:rPr>
          <w:noProof/>
        </w:rPr>
        <w:t>(3).</w:t>
      </w:r>
      <w:bookmarkEnd w:id="344"/>
    </w:p>
    <w:p w14:paraId="066AF31B" w14:textId="77777777" w:rsidR="008F2398" w:rsidRDefault="008F2398" w:rsidP="008F2398">
      <w:pPr>
        <w:ind w:left="720" w:hanging="720"/>
        <w:rPr>
          <w:noProof/>
        </w:rPr>
      </w:pPr>
      <w:bookmarkStart w:id="345" w:name="_ENREF_84"/>
      <w:r>
        <w:rPr>
          <w:noProof/>
        </w:rPr>
        <w:t>84.</w:t>
      </w:r>
      <w:r>
        <w:rPr>
          <w:noProof/>
        </w:rPr>
        <w:tab/>
        <w:t xml:space="preserve">de Oliveira, R.A., et al., </w:t>
      </w:r>
      <w:r w:rsidRPr="008F2398">
        <w:rPr>
          <w:i/>
          <w:noProof/>
        </w:rPr>
        <w:t>Analysis of Mechanical Properties of a Photonic Crystal Fiber Bragg Grating Acousto-Optic Modulator.</w:t>
      </w:r>
      <w:r>
        <w:rPr>
          <w:noProof/>
        </w:rPr>
        <w:t xml:space="preserve"> 1st Workshop on Specialty Optical Fibers and Their Applications, 2008. </w:t>
      </w:r>
      <w:r w:rsidRPr="008F2398">
        <w:rPr>
          <w:b/>
          <w:noProof/>
        </w:rPr>
        <w:t>1055</w:t>
      </w:r>
      <w:r>
        <w:rPr>
          <w:noProof/>
        </w:rPr>
        <w:t>: p. 117-120.</w:t>
      </w:r>
      <w:bookmarkEnd w:id="345"/>
    </w:p>
    <w:p w14:paraId="315C43A7" w14:textId="61293F36" w:rsidR="008F2398" w:rsidRDefault="008F2398" w:rsidP="008F2398">
      <w:pPr>
        <w:rPr>
          <w:noProof/>
        </w:rPr>
      </w:pPr>
    </w:p>
    <w:p w14:paraId="6CE8B4CA" w14:textId="6ED9B75C" w:rsidR="004C78A5" w:rsidRPr="000B423A" w:rsidRDefault="009A70F3" w:rsidP="009A70F3">
      <w:r w:rsidRPr="005E7DE5">
        <w:fldChar w:fldCharType="end"/>
      </w:r>
    </w:p>
    <w:p w14:paraId="366C9009" w14:textId="77777777" w:rsidR="004C78A5" w:rsidRPr="000B423A" w:rsidRDefault="004C78A5" w:rsidP="004C78A5"/>
    <w:p w14:paraId="7DDE7D69" w14:textId="77777777" w:rsidR="004C78A5" w:rsidRPr="000B423A" w:rsidRDefault="004C78A5" w:rsidP="004C78A5"/>
    <w:p w14:paraId="600A804B" w14:textId="1E2E2DEF" w:rsidR="00983052" w:rsidRPr="000B423A" w:rsidRDefault="00983052">
      <w:pPr>
        <w:spacing w:after="160" w:line="259" w:lineRule="auto"/>
        <w:rPr>
          <w:b/>
        </w:rPr>
      </w:pPr>
    </w:p>
    <w:p w14:paraId="6A29D991" w14:textId="77777777" w:rsidR="00806704" w:rsidRPr="000B423A" w:rsidRDefault="00806704">
      <w:pPr>
        <w:spacing w:after="160" w:line="259" w:lineRule="auto"/>
        <w:rPr>
          <w:rFonts w:eastAsiaTheme="majorEastAsia"/>
          <w:b/>
          <w:bCs/>
          <w:caps/>
          <w:kern w:val="32"/>
          <w:sz w:val="28"/>
          <w:szCs w:val="28"/>
          <w:lang w:eastAsia="zh-CN"/>
        </w:rPr>
      </w:pPr>
      <w:r w:rsidRPr="000B423A">
        <w:rPr>
          <w:b/>
          <w:bCs/>
          <w:caps/>
          <w:kern w:val="32"/>
          <w:sz w:val="28"/>
          <w:szCs w:val="28"/>
          <w:lang w:eastAsia="zh-CN"/>
        </w:rPr>
        <w:br w:type="page"/>
      </w:r>
    </w:p>
    <w:p w14:paraId="43BAD785" w14:textId="0C491150" w:rsidR="00A52E23" w:rsidRPr="000B423A" w:rsidRDefault="00A52E23" w:rsidP="00A52E23">
      <w:pPr>
        <w:pStyle w:val="Heading1"/>
        <w:spacing w:line="480" w:lineRule="auto"/>
        <w:jc w:val="center"/>
        <w:rPr>
          <w:rFonts w:cs="Times New Roman"/>
          <w:b/>
          <w:bCs/>
          <w:caps/>
          <w:kern w:val="32"/>
          <w:sz w:val="28"/>
          <w:szCs w:val="28"/>
          <w:lang w:eastAsia="zh-CN"/>
        </w:rPr>
      </w:pPr>
      <w:bookmarkStart w:id="346" w:name="_Toc437011666"/>
      <w:r w:rsidRPr="000B423A">
        <w:rPr>
          <w:rFonts w:cs="Times New Roman"/>
          <w:b/>
          <w:bCs/>
          <w:caps/>
          <w:kern w:val="32"/>
          <w:sz w:val="28"/>
          <w:szCs w:val="28"/>
          <w:lang w:eastAsia="zh-CN"/>
        </w:rPr>
        <w:lastRenderedPageBreak/>
        <w:t>ANNEX A:</w:t>
      </w:r>
      <w:bookmarkEnd w:id="346"/>
    </w:p>
    <w:p w14:paraId="0103EBA3" w14:textId="77777777" w:rsidR="00983052" w:rsidRPr="000B423A" w:rsidRDefault="00983052" w:rsidP="00983052">
      <w:pPr>
        <w:pStyle w:val="TextHeading1"/>
        <w:jc w:val="center"/>
        <w:rPr>
          <w:rFonts w:ascii="Times New Roman" w:hAnsi="Times New Roman"/>
        </w:rPr>
      </w:pPr>
      <w:r w:rsidRPr="000B423A">
        <w:rPr>
          <w:rFonts w:ascii="Times New Roman" w:hAnsi="Times New Roman"/>
        </w:rPr>
        <w:t xml:space="preserve">Literature analysis of voltage and power outputs for veh </w:t>
      </w:r>
    </w:p>
    <w:p w14:paraId="0E73774D" w14:textId="77777777" w:rsidR="00983052" w:rsidRPr="000B423A" w:rsidRDefault="00983052" w:rsidP="00983052">
      <w:pPr>
        <w:pStyle w:val="BodyTextIndent"/>
        <w:ind w:firstLine="0"/>
        <w:jc w:val="center"/>
        <w:rPr>
          <w:b/>
        </w:rPr>
      </w:pPr>
    </w:p>
    <w:p w14:paraId="7EB48974" w14:textId="77777777" w:rsidR="00983052" w:rsidRPr="000B423A" w:rsidRDefault="00983052" w:rsidP="00983052">
      <w:pPr>
        <w:pStyle w:val="BodyTextIndent"/>
        <w:ind w:firstLine="0"/>
        <w:jc w:val="center"/>
        <w:rPr>
          <w:b/>
        </w:rPr>
      </w:pPr>
    </w:p>
    <w:tbl>
      <w:tblPr>
        <w:tblW w:w="5000" w:type="pct"/>
        <w:tblLayout w:type="fixed"/>
        <w:tblLook w:val="04A0" w:firstRow="1" w:lastRow="0" w:firstColumn="1" w:lastColumn="0" w:noHBand="0" w:noVBand="1"/>
      </w:tblPr>
      <w:tblGrid>
        <w:gridCol w:w="1535"/>
        <w:gridCol w:w="806"/>
        <w:gridCol w:w="1367"/>
        <w:gridCol w:w="1080"/>
        <w:gridCol w:w="1651"/>
        <w:gridCol w:w="1329"/>
        <w:gridCol w:w="1808"/>
      </w:tblGrid>
      <w:tr w:rsidR="00983052" w:rsidRPr="000B423A" w14:paraId="2DA4CCE7" w14:textId="77777777" w:rsidTr="009149C0">
        <w:trPr>
          <w:trHeight w:val="600"/>
        </w:trPr>
        <w:tc>
          <w:tcPr>
            <w:tcW w:w="801" w:type="pct"/>
            <w:tcBorders>
              <w:top w:val="single" w:sz="4" w:space="0" w:color="auto"/>
              <w:left w:val="nil"/>
              <w:bottom w:val="single" w:sz="4" w:space="0" w:color="auto"/>
              <w:right w:val="nil"/>
            </w:tcBorders>
            <w:shd w:val="clear" w:color="auto" w:fill="auto"/>
            <w:noWrap/>
            <w:vAlign w:val="bottom"/>
            <w:hideMark/>
          </w:tcPr>
          <w:p w14:paraId="6F0A3397" w14:textId="77777777" w:rsidR="00983052" w:rsidRPr="000B423A" w:rsidRDefault="00983052" w:rsidP="009149C0">
            <w:pPr>
              <w:jc w:val="center"/>
              <w:rPr>
                <w:color w:val="000000"/>
                <w:sz w:val="16"/>
                <w:szCs w:val="16"/>
              </w:rPr>
            </w:pPr>
            <w:r w:rsidRPr="000B423A">
              <w:rPr>
                <w:color w:val="000000"/>
                <w:sz w:val="16"/>
                <w:szCs w:val="16"/>
              </w:rPr>
              <w:t>Generator</w:t>
            </w:r>
          </w:p>
        </w:tc>
        <w:tc>
          <w:tcPr>
            <w:tcW w:w="421" w:type="pct"/>
            <w:tcBorders>
              <w:top w:val="single" w:sz="4" w:space="0" w:color="auto"/>
              <w:left w:val="nil"/>
              <w:bottom w:val="single" w:sz="4" w:space="0" w:color="auto"/>
              <w:right w:val="nil"/>
            </w:tcBorders>
            <w:shd w:val="clear" w:color="auto" w:fill="auto"/>
            <w:noWrap/>
            <w:vAlign w:val="bottom"/>
            <w:hideMark/>
          </w:tcPr>
          <w:p w14:paraId="756A279B" w14:textId="77777777" w:rsidR="00983052" w:rsidRPr="000B423A" w:rsidRDefault="00983052" w:rsidP="009149C0">
            <w:pPr>
              <w:jc w:val="center"/>
              <w:rPr>
                <w:color w:val="000000"/>
                <w:sz w:val="16"/>
                <w:szCs w:val="16"/>
              </w:rPr>
            </w:pPr>
            <w:r w:rsidRPr="000B423A">
              <w:rPr>
                <w:color w:val="000000"/>
                <w:sz w:val="16"/>
                <w:szCs w:val="16"/>
              </w:rPr>
              <w:t>Freq (Hz)</w:t>
            </w:r>
          </w:p>
        </w:tc>
        <w:tc>
          <w:tcPr>
            <w:tcW w:w="714" w:type="pct"/>
            <w:tcBorders>
              <w:top w:val="single" w:sz="4" w:space="0" w:color="auto"/>
              <w:left w:val="nil"/>
              <w:bottom w:val="single" w:sz="4" w:space="0" w:color="auto"/>
              <w:right w:val="nil"/>
            </w:tcBorders>
            <w:shd w:val="clear" w:color="auto" w:fill="auto"/>
            <w:noWrap/>
            <w:vAlign w:val="bottom"/>
            <w:hideMark/>
          </w:tcPr>
          <w:p w14:paraId="047E59FA" w14:textId="77777777" w:rsidR="00983052" w:rsidRPr="000B423A" w:rsidRDefault="00983052" w:rsidP="009149C0">
            <w:pPr>
              <w:jc w:val="center"/>
              <w:rPr>
                <w:color w:val="000000"/>
                <w:sz w:val="16"/>
                <w:szCs w:val="16"/>
              </w:rPr>
            </w:pPr>
            <w:r w:rsidRPr="000B423A">
              <w:rPr>
                <w:color w:val="000000"/>
                <w:sz w:val="16"/>
                <w:szCs w:val="16"/>
              </w:rPr>
              <w:t>Load Mass (grams)</w:t>
            </w:r>
          </w:p>
        </w:tc>
        <w:tc>
          <w:tcPr>
            <w:tcW w:w="564" w:type="pct"/>
            <w:tcBorders>
              <w:top w:val="single" w:sz="4" w:space="0" w:color="auto"/>
              <w:left w:val="nil"/>
              <w:bottom w:val="single" w:sz="4" w:space="0" w:color="auto"/>
              <w:right w:val="nil"/>
            </w:tcBorders>
            <w:shd w:val="clear" w:color="auto" w:fill="auto"/>
            <w:vAlign w:val="bottom"/>
            <w:hideMark/>
          </w:tcPr>
          <w:p w14:paraId="7E4E7840" w14:textId="77777777" w:rsidR="00983052" w:rsidRPr="000B423A" w:rsidRDefault="00983052" w:rsidP="009149C0">
            <w:pPr>
              <w:jc w:val="center"/>
              <w:rPr>
                <w:color w:val="000000"/>
                <w:sz w:val="16"/>
                <w:szCs w:val="16"/>
              </w:rPr>
            </w:pPr>
            <w:r w:rsidRPr="000B423A">
              <w:rPr>
                <w:color w:val="000000"/>
                <w:sz w:val="16"/>
                <w:szCs w:val="16"/>
              </w:rPr>
              <w:t>Max Power, normalized (</w:t>
            </w:r>
            <w:r w:rsidRPr="000B423A">
              <w:rPr>
                <w:sz w:val="16"/>
                <w:szCs w:val="16"/>
              </w:rPr>
              <w:t>μ</w:t>
            </w:r>
            <w:r w:rsidRPr="000B423A">
              <w:rPr>
                <w:color w:val="000000"/>
                <w:sz w:val="16"/>
                <w:szCs w:val="16"/>
              </w:rPr>
              <w:t>W/G)</w:t>
            </w:r>
          </w:p>
        </w:tc>
        <w:tc>
          <w:tcPr>
            <w:tcW w:w="862" w:type="pct"/>
            <w:tcBorders>
              <w:top w:val="single" w:sz="4" w:space="0" w:color="auto"/>
              <w:left w:val="nil"/>
              <w:bottom w:val="single" w:sz="4" w:space="0" w:color="auto"/>
              <w:right w:val="nil"/>
            </w:tcBorders>
            <w:shd w:val="clear" w:color="auto" w:fill="auto"/>
            <w:noWrap/>
            <w:vAlign w:val="bottom"/>
            <w:hideMark/>
          </w:tcPr>
          <w:p w14:paraId="23682471" w14:textId="77777777" w:rsidR="00983052" w:rsidRPr="000B423A" w:rsidRDefault="00983052" w:rsidP="009149C0">
            <w:pPr>
              <w:jc w:val="center"/>
              <w:rPr>
                <w:color w:val="000000"/>
                <w:sz w:val="16"/>
                <w:szCs w:val="16"/>
              </w:rPr>
            </w:pPr>
            <w:r w:rsidRPr="000B423A">
              <w:rPr>
                <w:color w:val="000000"/>
                <w:sz w:val="16"/>
                <w:szCs w:val="16"/>
              </w:rPr>
              <w:t xml:space="preserve">Max Voltage </w:t>
            </w:r>
          </w:p>
          <w:p w14:paraId="6D4AB9D2" w14:textId="77777777" w:rsidR="00983052" w:rsidRPr="000B423A" w:rsidRDefault="00983052" w:rsidP="009149C0">
            <w:pPr>
              <w:jc w:val="center"/>
              <w:rPr>
                <w:color w:val="000000"/>
                <w:sz w:val="16"/>
                <w:szCs w:val="16"/>
              </w:rPr>
            </w:pPr>
            <w:r w:rsidRPr="000B423A">
              <w:rPr>
                <w:color w:val="000000"/>
                <w:sz w:val="16"/>
                <w:szCs w:val="16"/>
              </w:rPr>
              <w:t>Normalized at open circuit. (mV/G)</w:t>
            </w:r>
          </w:p>
        </w:tc>
        <w:tc>
          <w:tcPr>
            <w:tcW w:w="694" w:type="pct"/>
            <w:tcBorders>
              <w:top w:val="single" w:sz="4" w:space="0" w:color="auto"/>
              <w:left w:val="nil"/>
              <w:bottom w:val="single" w:sz="4" w:space="0" w:color="auto"/>
              <w:right w:val="nil"/>
            </w:tcBorders>
            <w:shd w:val="clear" w:color="auto" w:fill="auto"/>
            <w:vAlign w:val="bottom"/>
            <w:hideMark/>
          </w:tcPr>
          <w:p w14:paraId="66C7A506" w14:textId="77777777" w:rsidR="00983052" w:rsidRPr="000B423A" w:rsidRDefault="00983052" w:rsidP="009149C0">
            <w:pPr>
              <w:jc w:val="center"/>
              <w:rPr>
                <w:color w:val="000000"/>
                <w:sz w:val="16"/>
                <w:szCs w:val="16"/>
              </w:rPr>
            </w:pPr>
            <w:r w:rsidRPr="000B423A">
              <w:rPr>
                <w:color w:val="000000"/>
                <w:sz w:val="16"/>
                <w:szCs w:val="16"/>
              </w:rPr>
              <w:t>Mechanical Damping (</w:t>
            </w:r>
            <w:r w:rsidRPr="000B423A">
              <w:rPr>
                <w:sz w:val="16"/>
                <w:szCs w:val="16"/>
              </w:rPr>
              <w:t>kgs</w:t>
            </w:r>
            <w:r w:rsidRPr="000B423A">
              <w:rPr>
                <w:sz w:val="16"/>
                <w:szCs w:val="16"/>
                <w:vertAlign w:val="superscript"/>
              </w:rPr>
              <w:t>-1</w:t>
            </w:r>
            <w:r w:rsidRPr="000B423A">
              <w:rPr>
                <w:sz w:val="16"/>
                <w:szCs w:val="16"/>
              </w:rPr>
              <w:t>)</w:t>
            </w:r>
          </w:p>
        </w:tc>
        <w:tc>
          <w:tcPr>
            <w:tcW w:w="944" w:type="pct"/>
            <w:tcBorders>
              <w:top w:val="single" w:sz="4" w:space="0" w:color="auto"/>
              <w:left w:val="nil"/>
              <w:bottom w:val="single" w:sz="4" w:space="0" w:color="auto"/>
              <w:right w:val="nil"/>
            </w:tcBorders>
            <w:shd w:val="clear" w:color="auto" w:fill="auto"/>
            <w:noWrap/>
            <w:vAlign w:val="bottom"/>
            <w:hideMark/>
          </w:tcPr>
          <w:p w14:paraId="1412BB36" w14:textId="77777777" w:rsidR="00983052" w:rsidRPr="000B423A" w:rsidRDefault="00983052" w:rsidP="009149C0">
            <w:pPr>
              <w:jc w:val="center"/>
              <w:rPr>
                <w:color w:val="000000"/>
                <w:sz w:val="16"/>
                <w:szCs w:val="16"/>
              </w:rPr>
            </w:pPr>
            <w:r w:rsidRPr="000B423A">
              <w:rPr>
                <w:color w:val="000000"/>
                <w:sz w:val="16"/>
                <w:szCs w:val="16"/>
              </w:rPr>
              <w:t>Spring Dimensions (mm)</w:t>
            </w:r>
          </w:p>
        </w:tc>
      </w:tr>
      <w:tr w:rsidR="00983052" w:rsidRPr="000B423A" w14:paraId="5797CD98" w14:textId="77777777" w:rsidTr="009149C0">
        <w:trPr>
          <w:trHeight w:val="600"/>
        </w:trPr>
        <w:tc>
          <w:tcPr>
            <w:tcW w:w="801" w:type="pct"/>
            <w:tcBorders>
              <w:top w:val="nil"/>
              <w:left w:val="nil"/>
              <w:bottom w:val="nil"/>
              <w:right w:val="nil"/>
            </w:tcBorders>
            <w:shd w:val="clear" w:color="auto" w:fill="auto"/>
            <w:noWrap/>
            <w:vAlign w:val="bottom"/>
          </w:tcPr>
          <w:p w14:paraId="26557BEF" w14:textId="77777777" w:rsidR="00983052" w:rsidRPr="000B423A" w:rsidRDefault="00983052" w:rsidP="009149C0">
            <w:pPr>
              <w:jc w:val="center"/>
              <w:rPr>
                <w:bCs/>
                <w:color w:val="000000"/>
                <w:sz w:val="16"/>
                <w:szCs w:val="16"/>
              </w:rPr>
            </w:pPr>
            <w:r w:rsidRPr="000B423A">
              <w:rPr>
                <w:bCs/>
                <w:color w:val="000000"/>
                <w:sz w:val="16"/>
                <w:szCs w:val="16"/>
              </w:rPr>
              <w:t>This Work EM</w:t>
            </w:r>
          </w:p>
          <w:p w14:paraId="38803446" w14:textId="77777777" w:rsidR="00983052" w:rsidRPr="000B423A" w:rsidRDefault="00983052" w:rsidP="009149C0">
            <w:pPr>
              <w:jc w:val="center"/>
              <w:rPr>
                <w:bCs/>
                <w:color w:val="000000"/>
                <w:sz w:val="16"/>
                <w:szCs w:val="16"/>
              </w:rPr>
            </w:pPr>
            <w:r w:rsidRPr="000B423A">
              <w:rPr>
                <w:bCs/>
                <w:color w:val="000000"/>
                <w:sz w:val="16"/>
                <w:szCs w:val="16"/>
              </w:rPr>
              <w:t>3 min Post Cure</w:t>
            </w:r>
          </w:p>
        </w:tc>
        <w:tc>
          <w:tcPr>
            <w:tcW w:w="421" w:type="pct"/>
            <w:tcBorders>
              <w:top w:val="nil"/>
              <w:left w:val="nil"/>
              <w:bottom w:val="nil"/>
              <w:right w:val="nil"/>
            </w:tcBorders>
            <w:shd w:val="clear" w:color="auto" w:fill="auto"/>
            <w:noWrap/>
            <w:vAlign w:val="bottom"/>
          </w:tcPr>
          <w:p w14:paraId="296240F7" w14:textId="77777777" w:rsidR="00983052" w:rsidRPr="000B423A" w:rsidRDefault="00983052" w:rsidP="009149C0">
            <w:pPr>
              <w:jc w:val="center"/>
              <w:rPr>
                <w:bCs/>
                <w:color w:val="000000"/>
                <w:sz w:val="16"/>
                <w:szCs w:val="16"/>
              </w:rPr>
            </w:pPr>
            <w:r w:rsidRPr="000B423A">
              <w:rPr>
                <w:bCs/>
                <w:color w:val="000000"/>
                <w:sz w:val="16"/>
                <w:szCs w:val="16"/>
              </w:rPr>
              <w:t>80.5</w:t>
            </w:r>
          </w:p>
        </w:tc>
        <w:tc>
          <w:tcPr>
            <w:tcW w:w="714" w:type="pct"/>
            <w:tcBorders>
              <w:top w:val="nil"/>
              <w:left w:val="nil"/>
              <w:bottom w:val="nil"/>
              <w:right w:val="nil"/>
            </w:tcBorders>
            <w:shd w:val="clear" w:color="auto" w:fill="auto"/>
            <w:vAlign w:val="bottom"/>
          </w:tcPr>
          <w:p w14:paraId="39630DE9" w14:textId="77777777" w:rsidR="00983052" w:rsidRPr="000B423A" w:rsidRDefault="00983052" w:rsidP="009149C0">
            <w:pPr>
              <w:jc w:val="center"/>
              <w:rPr>
                <w:bCs/>
                <w:color w:val="000000"/>
                <w:sz w:val="16"/>
                <w:szCs w:val="16"/>
              </w:rPr>
            </w:pPr>
            <w:r w:rsidRPr="000B423A">
              <w:rPr>
                <w:bCs/>
                <w:color w:val="000000"/>
                <w:sz w:val="16"/>
                <w:szCs w:val="16"/>
              </w:rPr>
              <w:t>1.184</w:t>
            </w:r>
          </w:p>
        </w:tc>
        <w:tc>
          <w:tcPr>
            <w:tcW w:w="564" w:type="pct"/>
            <w:tcBorders>
              <w:top w:val="nil"/>
              <w:left w:val="nil"/>
              <w:bottom w:val="nil"/>
              <w:right w:val="nil"/>
            </w:tcBorders>
            <w:shd w:val="clear" w:color="auto" w:fill="auto"/>
            <w:noWrap/>
            <w:vAlign w:val="bottom"/>
          </w:tcPr>
          <w:p w14:paraId="281976BE" w14:textId="77777777" w:rsidR="00983052" w:rsidRPr="000B423A" w:rsidRDefault="00983052" w:rsidP="009149C0">
            <w:pPr>
              <w:jc w:val="center"/>
              <w:rPr>
                <w:bCs/>
                <w:color w:val="000000"/>
                <w:sz w:val="16"/>
                <w:szCs w:val="16"/>
              </w:rPr>
            </w:pPr>
            <w:r w:rsidRPr="000B423A">
              <w:rPr>
                <w:bCs/>
                <w:color w:val="000000"/>
                <w:sz w:val="16"/>
                <w:szCs w:val="16"/>
              </w:rPr>
              <w:t>91</w:t>
            </w:r>
          </w:p>
        </w:tc>
        <w:tc>
          <w:tcPr>
            <w:tcW w:w="862" w:type="pct"/>
            <w:tcBorders>
              <w:top w:val="nil"/>
              <w:left w:val="nil"/>
              <w:bottom w:val="nil"/>
              <w:right w:val="nil"/>
            </w:tcBorders>
            <w:shd w:val="clear" w:color="auto" w:fill="auto"/>
            <w:noWrap/>
            <w:vAlign w:val="bottom"/>
          </w:tcPr>
          <w:p w14:paraId="73ED1B5B" w14:textId="77777777" w:rsidR="00983052" w:rsidRPr="000B423A" w:rsidRDefault="00983052" w:rsidP="009149C0">
            <w:pPr>
              <w:jc w:val="center"/>
              <w:rPr>
                <w:bCs/>
                <w:color w:val="000000"/>
                <w:sz w:val="16"/>
                <w:szCs w:val="16"/>
              </w:rPr>
            </w:pPr>
            <w:r w:rsidRPr="000B423A">
              <w:rPr>
                <w:bCs/>
                <w:color w:val="000000"/>
                <w:sz w:val="16"/>
                <w:szCs w:val="16"/>
              </w:rPr>
              <w:t>772</w:t>
            </w:r>
          </w:p>
        </w:tc>
        <w:tc>
          <w:tcPr>
            <w:tcW w:w="694" w:type="pct"/>
            <w:tcBorders>
              <w:top w:val="nil"/>
              <w:left w:val="nil"/>
              <w:bottom w:val="nil"/>
              <w:right w:val="nil"/>
            </w:tcBorders>
            <w:shd w:val="clear" w:color="auto" w:fill="auto"/>
            <w:noWrap/>
            <w:vAlign w:val="bottom"/>
          </w:tcPr>
          <w:p w14:paraId="6A3F6512" w14:textId="77777777" w:rsidR="00983052" w:rsidRPr="000B423A" w:rsidRDefault="00983052" w:rsidP="009149C0">
            <w:pPr>
              <w:jc w:val="center"/>
              <w:rPr>
                <w:bCs/>
                <w:color w:val="000000"/>
                <w:sz w:val="16"/>
                <w:szCs w:val="16"/>
              </w:rPr>
            </w:pPr>
            <w:r w:rsidRPr="000B423A">
              <w:rPr>
                <w:sz w:val="16"/>
                <w:szCs w:val="16"/>
              </w:rPr>
              <w:t>0.0986</w:t>
            </w:r>
          </w:p>
        </w:tc>
        <w:tc>
          <w:tcPr>
            <w:tcW w:w="944" w:type="pct"/>
            <w:tcBorders>
              <w:top w:val="nil"/>
              <w:left w:val="nil"/>
              <w:bottom w:val="nil"/>
              <w:right w:val="nil"/>
            </w:tcBorders>
            <w:shd w:val="clear" w:color="auto" w:fill="auto"/>
            <w:vAlign w:val="bottom"/>
          </w:tcPr>
          <w:p w14:paraId="1D155CDA" w14:textId="77777777" w:rsidR="00983052" w:rsidRPr="000B423A" w:rsidRDefault="00983052" w:rsidP="009149C0">
            <w:pPr>
              <w:jc w:val="center"/>
              <w:rPr>
                <w:bCs/>
                <w:color w:val="000000"/>
                <w:sz w:val="16"/>
                <w:szCs w:val="16"/>
              </w:rPr>
            </w:pPr>
            <w:r w:rsidRPr="000B423A">
              <w:rPr>
                <w:bCs/>
                <w:color w:val="000000"/>
                <w:sz w:val="16"/>
                <w:szCs w:val="16"/>
              </w:rPr>
              <w:t>0.160x0.400 springs, 3.4height</w:t>
            </w:r>
          </w:p>
        </w:tc>
      </w:tr>
      <w:tr w:rsidR="00983052" w:rsidRPr="000B423A" w14:paraId="0C729134" w14:textId="77777777" w:rsidTr="009149C0">
        <w:trPr>
          <w:trHeight w:val="600"/>
        </w:trPr>
        <w:tc>
          <w:tcPr>
            <w:tcW w:w="801" w:type="pct"/>
            <w:tcBorders>
              <w:top w:val="nil"/>
              <w:left w:val="nil"/>
              <w:bottom w:val="nil"/>
              <w:right w:val="nil"/>
            </w:tcBorders>
            <w:shd w:val="clear" w:color="auto" w:fill="auto"/>
            <w:noWrap/>
            <w:vAlign w:val="bottom"/>
          </w:tcPr>
          <w:p w14:paraId="75B7151C" w14:textId="77777777" w:rsidR="00983052" w:rsidRPr="000B423A" w:rsidRDefault="00983052" w:rsidP="009149C0">
            <w:pPr>
              <w:jc w:val="center"/>
              <w:rPr>
                <w:bCs/>
                <w:color w:val="000000"/>
                <w:sz w:val="16"/>
                <w:szCs w:val="16"/>
              </w:rPr>
            </w:pPr>
            <w:r w:rsidRPr="000B423A">
              <w:rPr>
                <w:bCs/>
                <w:color w:val="000000"/>
                <w:sz w:val="16"/>
                <w:szCs w:val="16"/>
              </w:rPr>
              <w:t>This Work EM</w:t>
            </w:r>
          </w:p>
          <w:p w14:paraId="0BB1CBA9" w14:textId="77777777" w:rsidR="00983052" w:rsidRPr="000B423A" w:rsidRDefault="00983052" w:rsidP="009149C0">
            <w:pPr>
              <w:jc w:val="center"/>
              <w:rPr>
                <w:bCs/>
                <w:color w:val="000000"/>
                <w:sz w:val="16"/>
                <w:szCs w:val="16"/>
              </w:rPr>
            </w:pPr>
            <w:r w:rsidRPr="000B423A">
              <w:rPr>
                <w:bCs/>
                <w:color w:val="000000"/>
                <w:sz w:val="16"/>
                <w:szCs w:val="16"/>
              </w:rPr>
              <w:t>2 min Post Cure</w:t>
            </w:r>
          </w:p>
        </w:tc>
        <w:tc>
          <w:tcPr>
            <w:tcW w:w="421" w:type="pct"/>
            <w:tcBorders>
              <w:top w:val="nil"/>
              <w:left w:val="nil"/>
              <w:bottom w:val="nil"/>
              <w:right w:val="nil"/>
            </w:tcBorders>
            <w:shd w:val="clear" w:color="auto" w:fill="auto"/>
            <w:noWrap/>
            <w:vAlign w:val="bottom"/>
          </w:tcPr>
          <w:p w14:paraId="3EDEC8DE" w14:textId="77777777" w:rsidR="00983052" w:rsidRPr="000B423A" w:rsidRDefault="00983052" w:rsidP="009149C0">
            <w:pPr>
              <w:jc w:val="center"/>
              <w:rPr>
                <w:bCs/>
                <w:color w:val="000000"/>
                <w:sz w:val="16"/>
                <w:szCs w:val="16"/>
              </w:rPr>
            </w:pPr>
            <w:r w:rsidRPr="000B423A">
              <w:rPr>
                <w:bCs/>
                <w:color w:val="000000"/>
                <w:sz w:val="16"/>
                <w:szCs w:val="16"/>
              </w:rPr>
              <w:t>75.5</w:t>
            </w:r>
          </w:p>
        </w:tc>
        <w:tc>
          <w:tcPr>
            <w:tcW w:w="714" w:type="pct"/>
            <w:tcBorders>
              <w:top w:val="nil"/>
              <w:left w:val="nil"/>
              <w:bottom w:val="nil"/>
              <w:right w:val="nil"/>
            </w:tcBorders>
            <w:shd w:val="clear" w:color="auto" w:fill="auto"/>
            <w:vAlign w:val="bottom"/>
          </w:tcPr>
          <w:p w14:paraId="03CCC884" w14:textId="77777777" w:rsidR="00983052" w:rsidRPr="000B423A" w:rsidRDefault="00983052" w:rsidP="009149C0">
            <w:pPr>
              <w:jc w:val="center"/>
              <w:rPr>
                <w:bCs/>
                <w:color w:val="000000"/>
                <w:sz w:val="16"/>
                <w:szCs w:val="16"/>
              </w:rPr>
            </w:pPr>
            <w:r w:rsidRPr="000B423A">
              <w:rPr>
                <w:bCs/>
                <w:color w:val="000000"/>
                <w:sz w:val="16"/>
                <w:szCs w:val="16"/>
              </w:rPr>
              <w:t>1.184</w:t>
            </w:r>
          </w:p>
        </w:tc>
        <w:tc>
          <w:tcPr>
            <w:tcW w:w="564" w:type="pct"/>
            <w:tcBorders>
              <w:top w:val="nil"/>
              <w:left w:val="nil"/>
              <w:bottom w:val="nil"/>
              <w:right w:val="nil"/>
            </w:tcBorders>
            <w:shd w:val="clear" w:color="auto" w:fill="auto"/>
            <w:noWrap/>
            <w:vAlign w:val="bottom"/>
          </w:tcPr>
          <w:p w14:paraId="62351797" w14:textId="77777777" w:rsidR="00983052" w:rsidRPr="000B423A" w:rsidRDefault="00983052" w:rsidP="009149C0">
            <w:pPr>
              <w:jc w:val="center"/>
              <w:rPr>
                <w:bCs/>
                <w:color w:val="000000"/>
                <w:sz w:val="16"/>
                <w:szCs w:val="16"/>
              </w:rPr>
            </w:pPr>
            <w:r w:rsidRPr="000B423A">
              <w:rPr>
                <w:bCs/>
                <w:color w:val="000000"/>
                <w:sz w:val="16"/>
                <w:szCs w:val="16"/>
              </w:rPr>
              <w:t>133</w:t>
            </w:r>
          </w:p>
        </w:tc>
        <w:tc>
          <w:tcPr>
            <w:tcW w:w="862" w:type="pct"/>
            <w:tcBorders>
              <w:top w:val="nil"/>
              <w:left w:val="nil"/>
              <w:bottom w:val="nil"/>
              <w:right w:val="nil"/>
            </w:tcBorders>
            <w:shd w:val="clear" w:color="auto" w:fill="auto"/>
            <w:noWrap/>
            <w:vAlign w:val="bottom"/>
          </w:tcPr>
          <w:p w14:paraId="29D6D911" w14:textId="77777777" w:rsidR="00983052" w:rsidRPr="000B423A" w:rsidRDefault="00983052" w:rsidP="009149C0">
            <w:pPr>
              <w:jc w:val="center"/>
              <w:rPr>
                <w:bCs/>
                <w:color w:val="000000"/>
                <w:sz w:val="16"/>
                <w:szCs w:val="16"/>
              </w:rPr>
            </w:pPr>
            <w:r w:rsidRPr="000B423A">
              <w:rPr>
                <w:bCs/>
                <w:color w:val="000000"/>
                <w:sz w:val="16"/>
                <w:szCs w:val="16"/>
              </w:rPr>
              <w:t>942</w:t>
            </w:r>
          </w:p>
        </w:tc>
        <w:tc>
          <w:tcPr>
            <w:tcW w:w="694" w:type="pct"/>
            <w:tcBorders>
              <w:top w:val="nil"/>
              <w:left w:val="nil"/>
              <w:bottom w:val="nil"/>
              <w:right w:val="nil"/>
            </w:tcBorders>
            <w:shd w:val="clear" w:color="auto" w:fill="auto"/>
            <w:noWrap/>
            <w:vAlign w:val="bottom"/>
          </w:tcPr>
          <w:p w14:paraId="32523984" w14:textId="77777777" w:rsidR="00983052" w:rsidRPr="000B423A" w:rsidRDefault="00983052" w:rsidP="009149C0">
            <w:pPr>
              <w:jc w:val="center"/>
              <w:rPr>
                <w:bCs/>
                <w:color w:val="000000"/>
                <w:sz w:val="16"/>
                <w:szCs w:val="16"/>
              </w:rPr>
            </w:pPr>
            <w:r w:rsidRPr="000B423A">
              <w:rPr>
                <w:sz w:val="16"/>
                <w:szCs w:val="16"/>
              </w:rPr>
              <w:t>0.0856</w:t>
            </w:r>
          </w:p>
        </w:tc>
        <w:tc>
          <w:tcPr>
            <w:tcW w:w="944" w:type="pct"/>
            <w:tcBorders>
              <w:top w:val="nil"/>
              <w:left w:val="nil"/>
              <w:bottom w:val="nil"/>
              <w:right w:val="nil"/>
            </w:tcBorders>
            <w:shd w:val="clear" w:color="auto" w:fill="auto"/>
            <w:vAlign w:val="bottom"/>
          </w:tcPr>
          <w:p w14:paraId="17755CB7" w14:textId="77777777" w:rsidR="00983052" w:rsidRPr="000B423A" w:rsidRDefault="00983052" w:rsidP="009149C0">
            <w:pPr>
              <w:jc w:val="center"/>
              <w:rPr>
                <w:bCs/>
                <w:color w:val="000000"/>
                <w:sz w:val="16"/>
                <w:szCs w:val="16"/>
              </w:rPr>
            </w:pPr>
            <w:r w:rsidRPr="000B423A">
              <w:rPr>
                <w:bCs/>
                <w:color w:val="000000"/>
                <w:sz w:val="16"/>
                <w:szCs w:val="16"/>
              </w:rPr>
              <w:t>0.160x0.400 springs, 3.4height</w:t>
            </w:r>
          </w:p>
        </w:tc>
      </w:tr>
      <w:tr w:rsidR="00983052" w:rsidRPr="000B423A" w14:paraId="1B870CA9" w14:textId="77777777" w:rsidTr="009149C0">
        <w:trPr>
          <w:trHeight w:val="600"/>
        </w:trPr>
        <w:tc>
          <w:tcPr>
            <w:tcW w:w="801" w:type="pct"/>
            <w:tcBorders>
              <w:top w:val="nil"/>
              <w:left w:val="nil"/>
              <w:bottom w:val="nil"/>
              <w:right w:val="nil"/>
            </w:tcBorders>
            <w:shd w:val="clear" w:color="auto" w:fill="auto"/>
            <w:noWrap/>
            <w:vAlign w:val="bottom"/>
          </w:tcPr>
          <w:p w14:paraId="22393EA0" w14:textId="77777777" w:rsidR="00983052" w:rsidRPr="000B423A" w:rsidRDefault="00983052" w:rsidP="009149C0">
            <w:pPr>
              <w:jc w:val="center"/>
              <w:rPr>
                <w:bCs/>
                <w:color w:val="000000"/>
                <w:sz w:val="16"/>
                <w:szCs w:val="16"/>
              </w:rPr>
            </w:pPr>
            <w:r w:rsidRPr="000B423A">
              <w:rPr>
                <w:bCs/>
                <w:color w:val="000000"/>
                <w:sz w:val="16"/>
                <w:szCs w:val="16"/>
              </w:rPr>
              <w:t>This Work EM</w:t>
            </w:r>
          </w:p>
          <w:p w14:paraId="09244596" w14:textId="77777777" w:rsidR="00983052" w:rsidRPr="000B423A" w:rsidRDefault="00983052" w:rsidP="009149C0">
            <w:pPr>
              <w:jc w:val="center"/>
              <w:rPr>
                <w:bCs/>
                <w:color w:val="000000"/>
                <w:sz w:val="16"/>
                <w:szCs w:val="16"/>
              </w:rPr>
            </w:pPr>
            <w:r w:rsidRPr="000B423A">
              <w:rPr>
                <w:bCs/>
                <w:color w:val="000000"/>
                <w:sz w:val="16"/>
                <w:szCs w:val="16"/>
              </w:rPr>
              <w:t>90s Post Cure</w:t>
            </w:r>
          </w:p>
        </w:tc>
        <w:tc>
          <w:tcPr>
            <w:tcW w:w="421" w:type="pct"/>
            <w:tcBorders>
              <w:top w:val="nil"/>
              <w:left w:val="nil"/>
              <w:bottom w:val="nil"/>
              <w:right w:val="nil"/>
            </w:tcBorders>
            <w:shd w:val="clear" w:color="auto" w:fill="auto"/>
            <w:noWrap/>
            <w:vAlign w:val="bottom"/>
          </w:tcPr>
          <w:p w14:paraId="4F8E4D94" w14:textId="77777777" w:rsidR="00983052" w:rsidRPr="000B423A" w:rsidRDefault="00983052" w:rsidP="009149C0">
            <w:pPr>
              <w:jc w:val="center"/>
              <w:rPr>
                <w:bCs/>
                <w:color w:val="000000"/>
                <w:sz w:val="16"/>
                <w:szCs w:val="16"/>
              </w:rPr>
            </w:pPr>
            <w:r w:rsidRPr="000B423A">
              <w:rPr>
                <w:bCs/>
                <w:color w:val="000000"/>
                <w:sz w:val="16"/>
                <w:szCs w:val="16"/>
              </w:rPr>
              <w:t>56.5</w:t>
            </w:r>
          </w:p>
        </w:tc>
        <w:tc>
          <w:tcPr>
            <w:tcW w:w="714" w:type="pct"/>
            <w:tcBorders>
              <w:top w:val="nil"/>
              <w:left w:val="nil"/>
              <w:bottom w:val="nil"/>
              <w:right w:val="nil"/>
            </w:tcBorders>
            <w:shd w:val="clear" w:color="auto" w:fill="auto"/>
            <w:vAlign w:val="bottom"/>
          </w:tcPr>
          <w:p w14:paraId="2143088D" w14:textId="77777777" w:rsidR="00983052" w:rsidRPr="000B423A" w:rsidRDefault="00983052" w:rsidP="009149C0">
            <w:pPr>
              <w:jc w:val="center"/>
              <w:rPr>
                <w:bCs/>
                <w:color w:val="000000"/>
                <w:sz w:val="16"/>
                <w:szCs w:val="16"/>
              </w:rPr>
            </w:pPr>
            <w:r w:rsidRPr="000B423A">
              <w:rPr>
                <w:bCs/>
                <w:color w:val="000000"/>
                <w:sz w:val="16"/>
                <w:szCs w:val="16"/>
              </w:rPr>
              <w:t>1.184</w:t>
            </w:r>
          </w:p>
        </w:tc>
        <w:tc>
          <w:tcPr>
            <w:tcW w:w="564" w:type="pct"/>
            <w:tcBorders>
              <w:top w:val="nil"/>
              <w:left w:val="nil"/>
              <w:bottom w:val="nil"/>
              <w:right w:val="nil"/>
            </w:tcBorders>
            <w:shd w:val="clear" w:color="auto" w:fill="auto"/>
            <w:noWrap/>
            <w:vAlign w:val="bottom"/>
          </w:tcPr>
          <w:p w14:paraId="23ABBE46" w14:textId="77777777" w:rsidR="00983052" w:rsidRPr="000B423A" w:rsidRDefault="00983052" w:rsidP="009149C0">
            <w:pPr>
              <w:jc w:val="center"/>
              <w:rPr>
                <w:bCs/>
                <w:color w:val="000000"/>
                <w:sz w:val="16"/>
                <w:szCs w:val="16"/>
              </w:rPr>
            </w:pPr>
            <w:r w:rsidRPr="000B423A">
              <w:rPr>
                <w:bCs/>
                <w:color w:val="000000"/>
                <w:sz w:val="16"/>
                <w:szCs w:val="16"/>
              </w:rPr>
              <w:t>170</w:t>
            </w:r>
          </w:p>
        </w:tc>
        <w:tc>
          <w:tcPr>
            <w:tcW w:w="862" w:type="pct"/>
            <w:tcBorders>
              <w:top w:val="nil"/>
              <w:left w:val="nil"/>
              <w:bottom w:val="nil"/>
              <w:right w:val="nil"/>
            </w:tcBorders>
            <w:shd w:val="clear" w:color="auto" w:fill="auto"/>
            <w:noWrap/>
            <w:vAlign w:val="bottom"/>
          </w:tcPr>
          <w:p w14:paraId="0EAF4DFD" w14:textId="77777777" w:rsidR="00983052" w:rsidRPr="000B423A" w:rsidRDefault="00983052" w:rsidP="009149C0">
            <w:pPr>
              <w:jc w:val="center"/>
              <w:rPr>
                <w:bCs/>
                <w:color w:val="000000"/>
                <w:sz w:val="16"/>
                <w:szCs w:val="16"/>
              </w:rPr>
            </w:pPr>
            <w:r w:rsidRPr="000B423A">
              <w:rPr>
                <w:bCs/>
                <w:color w:val="000000"/>
                <w:sz w:val="16"/>
                <w:szCs w:val="16"/>
              </w:rPr>
              <w:t>1251</w:t>
            </w:r>
          </w:p>
        </w:tc>
        <w:tc>
          <w:tcPr>
            <w:tcW w:w="694" w:type="pct"/>
            <w:tcBorders>
              <w:top w:val="nil"/>
              <w:left w:val="nil"/>
              <w:bottom w:val="nil"/>
              <w:right w:val="nil"/>
            </w:tcBorders>
            <w:shd w:val="clear" w:color="auto" w:fill="auto"/>
            <w:noWrap/>
            <w:vAlign w:val="bottom"/>
          </w:tcPr>
          <w:p w14:paraId="764F8C1E" w14:textId="77777777" w:rsidR="00983052" w:rsidRPr="000B423A" w:rsidRDefault="00983052" w:rsidP="009149C0">
            <w:pPr>
              <w:jc w:val="center"/>
              <w:rPr>
                <w:bCs/>
                <w:color w:val="000000"/>
                <w:sz w:val="16"/>
                <w:szCs w:val="16"/>
              </w:rPr>
            </w:pPr>
            <w:r w:rsidRPr="000B423A">
              <w:rPr>
                <w:sz w:val="16"/>
                <w:szCs w:val="16"/>
              </w:rPr>
              <w:t>0.0707</w:t>
            </w:r>
          </w:p>
        </w:tc>
        <w:tc>
          <w:tcPr>
            <w:tcW w:w="944" w:type="pct"/>
            <w:tcBorders>
              <w:top w:val="nil"/>
              <w:left w:val="nil"/>
              <w:bottom w:val="nil"/>
              <w:right w:val="nil"/>
            </w:tcBorders>
            <w:shd w:val="clear" w:color="auto" w:fill="auto"/>
            <w:vAlign w:val="bottom"/>
          </w:tcPr>
          <w:p w14:paraId="64BF575A" w14:textId="77777777" w:rsidR="00983052" w:rsidRPr="000B423A" w:rsidRDefault="00983052" w:rsidP="009149C0">
            <w:pPr>
              <w:jc w:val="center"/>
              <w:rPr>
                <w:bCs/>
                <w:color w:val="000000"/>
                <w:sz w:val="16"/>
                <w:szCs w:val="16"/>
              </w:rPr>
            </w:pPr>
            <w:r w:rsidRPr="000B423A">
              <w:rPr>
                <w:bCs/>
                <w:color w:val="000000"/>
                <w:sz w:val="16"/>
                <w:szCs w:val="16"/>
              </w:rPr>
              <w:t>0.160x0.400 springs, 3.4height</w:t>
            </w:r>
          </w:p>
        </w:tc>
      </w:tr>
      <w:tr w:rsidR="00983052" w:rsidRPr="000B423A" w14:paraId="027E980B" w14:textId="77777777" w:rsidTr="009149C0">
        <w:trPr>
          <w:trHeight w:val="600"/>
        </w:trPr>
        <w:tc>
          <w:tcPr>
            <w:tcW w:w="801" w:type="pct"/>
            <w:tcBorders>
              <w:top w:val="nil"/>
              <w:left w:val="nil"/>
              <w:bottom w:val="nil"/>
              <w:right w:val="nil"/>
            </w:tcBorders>
            <w:shd w:val="clear" w:color="auto" w:fill="auto"/>
            <w:noWrap/>
            <w:vAlign w:val="bottom"/>
          </w:tcPr>
          <w:p w14:paraId="26FD77A1" w14:textId="77777777" w:rsidR="00983052" w:rsidRPr="000B423A" w:rsidRDefault="00983052" w:rsidP="009149C0">
            <w:pPr>
              <w:jc w:val="center"/>
              <w:rPr>
                <w:bCs/>
                <w:color w:val="000000"/>
                <w:sz w:val="16"/>
                <w:szCs w:val="16"/>
              </w:rPr>
            </w:pPr>
            <w:r w:rsidRPr="000B423A">
              <w:rPr>
                <w:bCs/>
                <w:color w:val="000000"/>
                <w:sz w:val="16"/>
                <w:szCs w:val="16"/>
              </w:rPr>
              <w:t>This Work EM</w:t>
            </w:r>
          </w:p>
          <w:p w14:paraId="64E312DC" w14:textId="77777777" w:rsidR="00983052" w:rsidRPr="000B423A" w:rsidRDefault="00983052" w:rsidP="009149C0">
            <w:pPr>
              <w:jc w:val="center"/>
              <w:rPr>
                <w:bCs/>
                <w:color w:val="000000"/>
                <w:sz w:val="16"/>
                <w:szCs w:val="16"/>
              </w:rPr>
            </w:pPr>
            <w:r w:rsidRPr="000B423A">
              <w:rPr>
                <w:bCs/>
                <w:color w:val="000000"/>
                <w:sz w:val="16"/>
                <w:szCs w:val="16"/>
              </w:rPr>
              <w:t>60s Post Cure</w:t>
            </w:r>
          </w:p>
        </w:tc>
        <w:tc>
          <w:tcPr>
            <w:tcW w:w="421" w:type="pct"/>
            <w:tcBorders>
              <w:top w:val="nil"/>
              <w:left w:val="nil"/>
              <w:bottom w:val="nil"/>
              <w:right w:val="nil"/>
            </w:tcBorders>
            <w:shd w:val="clear" w:color="auto" w:fill="auto"/>
            <w:noWrap/>
            <w:vAlign w:val="bottom"/>
          </w:tcPr>
          <w:p w14:paraId="765764AD" w14:textId="77777777" w:rsidR="00983052" w:rsidRPr="000B423A" w:rsidRDefault="00983052" w:rsidP="009149C0">
            <w:pPr>
              <w:jc w:val="center"/>
              <w:rPr>
                <w:bCs/>
                <w:color w:val="000000"/>
                <w:sz w:val="16"/>
                <w:szCs w:val="16"/>
              </w:rPr>
            </w:pPr>
            <w:r w:rsidRPr="000B423A">
              <w:rPr>
                <w:bCs/>
                <w:color w:val="000000"/>
                <w:sz w:val="16"/>
                <w:szCs w:val="16"/>
              </w:rPr>
              <w:t>53.5</w:t>
            </w:r>
          </w:p>
        </w:tc>
        <w:tc>
          <w:tcPr>
            <w:tcW w:w="714" w:type="pct"/>
            <w:tcBorders>
              <w:top w:val="nil"/>
              <w:left w:val="nil"/>
              <w:bottom w:val="nil"/>
              <w:right w:val="nil"/>
            </w:tcBorders>
            <w:shd w:val="clear" w:color="auto" w:fill="auto"/>
            <w:vAlign w:val="bottom"/>
          </w:tcPr>
          <w:p w14:paraId="11BE2A20" w14:textId="77777777" w:rsidR="00983052" w:rsidRPr="000B423A" w:rsidRDefault="00983052" w:rsidP="009149C0">
            <w:pPr>
              <w:jc w:val="center"/>
              <w:rPr>
                <w:bCs/>
                <w:color w:val="000000"/>
                <w:sz w:val="16"/>
                <w:szCs w:val="16"/>
              </w:rPr>
            </w:pPr>
            <w:r w:rsidRPr="000B423A">
              <w:rPr>
                <w:bCs/>
                <w:color w:val="000000"/>
                <w:sz w:val="16"/>
                <w:szCs w:val="16"/>
              </w:rPr>
              <w:t>1.184</w:t>
            </w:r>
          </w:p>
        </w:tc>
        <w:tc>
          <w:tcPr>
            <w:tcW w:w="564" w:type="pct"/>
            <w:tcBorders>
              <w:top w:val="nil"/>
              <w:left w:val="nil"/>
              <w:bottom w:val="nil"/>
              <w:right w:val="nil"/>
            </w:tcBorders>
            <w:shd w:val="clear" w:color="auto" w:fill="auto"/>
            <w:noWrap/>
            <w:vAlign w:val="bottom"/>
          </w:tcPr>
          <w:p w14:paraId="4762C90B" w14:textId="77777777" w:rsidR="00983052" w:rsidRPr="000B423A" w:rsidRDefault="00983052" w:rsidP="009149C0">
            <w:pPr>
              <w:jc w:val="center"/>
              <w:rPr>
                <w:bCs/>
                <w:color w:val="000000"/>
                <w:sz w:val="16"/>
                <w:szCs w:val="16"/>
              </w:rPr>
            </w:pPr>
            <w:r w:rsidRPr="000B423A">
              <w:rPr>
                <w:bCs/>
                <w:color w:val="000000"/>
                <w:sz w:val="16"/>
                <w:szCs w:val="16"/>
              </w:rPr>
              <w:t>195</w:t>
            </w:r>
          </w:p>
        </w:tc>
        <w:tc>
          <w:tcPr>
            <w:tcW w:w="862" w:type="pct"/>
            <w:tcBorders>
              <w:top w:val="nil"/>
              <w:left w:val="nil"/>
              <w:bottom w:val="nil"/>
              <w:right w:val="nil"/>
            </w:tcBorders>
            <w:shd w:val="clear" w:color="auto" w:fill="auto"/>
            <w:noWrap/>
            <w:vAlign w:val="bottom"/>
          </w:tcPr>
          <w:p w14:paraId="33C78669" w14:textId="77777777" w:rsidR="00983052" w:rsidRPr="000B423A" w:rsidRDefault="00983052" w:rsidP="009149C0">
            <w:pPr>
              <w:jc w:val="center"/>
              <w:rPr>
                <w:bCs/>
                <w:color w:val="000000"/>
                <w:sz w:val="16"/>
                <w:szCs w:val="16"/>
              </w:rPr>
            </w:pPr>
            <w:r w:rsidRPr="000B423A">
              <w:rPr>
                <w:bCs/>
                <w:color w:val="000000"/>
                <w:sz w:val="16"/>
                <w:szCs w:val="16"/>
              </w:rPr>
              <w:t>1258</w:t>
            </w:r>
          </w:p>
        </w:tc>
        <w:tc>
          <w:tcPr>
            <w:tcW w:w="694" w:type="pct"/>
            <w:tcBorders>
              <w:top w:val="nil"/>
              <w:left w:val="nil"/>
              <w:bottom w:val="nil"/>
              <w:right w:val="nil"/>
            </w:tcBorders>
            <w:shd w:val="clear" w:color="auto" w:fill="auto"/>
            <w:noWrap/>
            <w:vAlign w:val="bottom"/>
          </w:tcPr>
          <w:p w14:paraId="087C34B4" w14:textId="77777777" w:rsidR="00983052" w:rsidRPr="000B423A" w:rsidRDefault="00983052" w:rsidP="009149C0">
            <w:pPr>
              <w:jc w:val="center"/>
              <w:rPr>
                <w:bCs/>
                <w:color w:val="000000"/>
                <w:sz w:val="16"/>
                <w:szCs w:val="16"/>
              </w:rPr>
            </w:pPr>
            <w:r w:rsidRPr="000B423A">
              <w:rPr>
                <w:sz w:val="16"/>
                <w:szCs w:val="16"/>
              </w:rPr>
              <w:t>0.0595</w:t>
            </w:r>
          </w:p>
        </w:tc>
        <w:tc>
          <w:tcPr>
            <w:tcW w:w="944" w:type="pct"/>
            <w:tcBorders>
              <w:top w:val="nil"/>
              <w:left w:val="nil"/>
              <w:bottom w:val="nil"/>
              <w:right w:val="nil"/>
            </w:tcBorders>
            <w:shd w:val="clear" w:color="auto" w:fill="auto"/>
            <w:vAlign w:val="bottom"/>
          </w:tcPr>
          <w:p w14:paraId="1FFE869A" w14:textId="77777777" w:rsidR="00983052" w:rsidRPr="000B423A" w:rsidRDefault="00983052" w:rsidP="009149C0">
            <w:pPr>
              <w:jc w:val="center"/>
              <w:rPr>
                <w:bCs/>
                <w:color w:val="000000"/>
                <w:sz w:val="16"/>
                <w:szCs w:val="16"/>
              </w:rPr>
            </w:pPr>
            <w:r w:rsidRPr="000B423A">
              <w:rPr>
                <w:bCs/>
                <w:color w:val="000000"/>
                <w:sz w:val="16"/>
                <w:szCs w:val="16"/>
              </w:rPr>
              <w:t>0.160x0.400 springs, 3.4height</w:t>
            </w:r>
          </w:p>
        </w:tc>
      </w:tr>
      <w:tr w:rsidR="00983052" w:rsidRPr="000B423A" w14:paraId="1A8DF85E" w14:textId="77777777" w:rsidTr="009149C0">
        <w:trPr>
          <w:trHeight w:val="600"/>
        </w:trPr>
        <w:tc>
          <w:tcPr>
            <w:tcW w:w="801" w:type="pct"/>
            <w:tcBorders>
              <w:top w:val="nil"/>
              <w:left w:val="nil"/>
              <w:bottom w:val="nil"/>
              <w:right w:val="nil"/>
            </w:tcBorders>
            <w:shd w:val="clear" w:color="auto" w:fill="auto"/>
            <w:noWrap/>
            <w:vAlign w:val="bottom"/>
            <w:hideMark/>
          </w:tcPr>
          <w:p w14:paraId="4D9B8628" w14:textId="39820B19" w:rsidR="00983052" w:rsidRPr="000B423A" w:rsidRDefault="00983052" w:rsidP="009149C0">
            <w:pPr>
              <w:jc w:val="center"/>
              <w:rPr>
                <w:bCs/>
                <w:color w:val="000000"/>
                <w:sz w:val="16"/>
              </w:rPr>
            </w:pPr>
            <w:r w:rsidRPr="000B423A">
              <w:rPr>
                <w:bCs/>
                <w:color w:val="000000"/>
                <w:sz w:val="16"/>
              </w:rPr>
              <w:t xml:space="preserve">Baker, 2012 </w:t>
            </w:r>
            <w:r w:rsidRPr="000B423A">
              <w:rPr>
                <w:bCs/>
                <w:color w:val="000000"/>
                <w:sz w:val="16"/>
              </w:rPr>
              <w:fldChar w:fldCharType="begin"/>
            </w:r>
            <w:r w:rsidR="008F2398">
              <w:rPr>
                <w:bCs/>
                <w:color w:val="000000"/>
                <w:sz w:val="16"/>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rPr>
                <w:bCs/>
                <w:color w:val="000000"/>
                <w:sz w:val="16"/>
              </w:rPr>
              <w:fldChar w:fldCharType="separate"/>
            </w:r>
            <w:r w:rsidR="008F2398">
              <w:rPr>
                <w:bCs/>
                <w:noProof/>
                <w:color w:val="000000"/>
                <w:sz w:val="16"/>
              </w:rPr>
              <w:t>[</w:t>
            </w:r>
            <w:hyperlink w:anchor="_ENREF_14" w:tooltip="Evan Baker, 2012 #13" w:history="1">
              <w:r w:rsidR="008F2398">
                <w:rPr>
                  <w:bCs/>
                  <w:noProof/>
                  <w:color w:val="000000"/>
                  <w:sz w:val="16"/>
                </w:rPr>
                <w:t>14</w:t>
              </w:r>
            </w:hyperlink>
            <w:r w:rsidR="008F2398">
              <w:rPr>
                <w:bCs/>
                <w:noProof/>
                <w:color w:val="000000"/>
                <w:sz w:val="16"/>
              </w:rPr>
              <w:t>]</w:t>
            </w:r>
            <w:r w:rsidRPr="000B423A">
              <w:rPr>
                <w:bCs/>
                <w:color w:val="000000"/>
                <w:sz w:val="16"/>
              </w:rPr>
              <w:fldChar w:fldCharType="end"/>
            </w:r>
          </w:p>
          <w:p w14:paraId="62769428" w14:textId="77777777" w:rsidR="00983052" w:rsidRPr="000B423A" w:rsidRDefault="00983052" w:rsidP="009149C0">
            <w:pPr>
              <w:jc w:val="center"/>
              <w:rPr>
                <w:bCs/>
                <w:color w:val="000000"/>
                <w:sz w:val="16"/>
                <w:szCs w:val="16"/>
              </w:rPr>
            </w:pPr>
            <w:r w:rsidRPr="000B423A">
              <w:rPr>
                <w:bCs/>
                <w:color w:val="000000"/>
                <w:sz w:val="16"/>
              </w:rPr>
              <w:t>(Previous work)EM</w:t>
            </w:r>
          </w:p>
        </w:tc>
        <w:tc>
          <w:tcPr>
            <w:tcW w:w="421" w:type="pct"/>
            <w:tcBorders>
              <w:top w:val="nil"/>
              <w:left w:val="nil"/>
              <w:bottom w:val="nil"/>
              <w:right w:val="nil"/>
            </w:tcBorders>
            <w:shd w:val="clear" w:color="auto" w:fill="auto"/>
            <w:noWrap/>
            <w:vAlign w:val="bottom"/>
            <w:hideMark/>
          </w:tcPr>
          <w:p w14:paraId="7A1EBB63" w14:textId="77777777" w:rsidR="00983052" w:rsidRPr="000B423A" w:rsidRDefault="00983052" w:rsidP="009149C0">
            <w:pPr>
              <w:jc w:val="center"/>
              <w:rPr>
                <w:bCs/>
                <w:color w:val="000000"/>
                <w:sz w:val="16"/>
                <w:szCs w:val="16"/>
              </w:rPr>
            </w:pPr>
            <w:r w:rsidRPr="000B423A">
              <w:rPr>
                <w:bCs/>
                <w:color w:val="000000"/>
                <w:sz w:val="16"/>
                <w:szCs w:val="16"/>
              </w:rPr>
              <w:t>61</w:t>
            </w:r>
          </w:p>
        </w:tc>
        <w:tc>
          <w:tcPr>
            <w:tcW w:w="714" w:type="pct"/>
            <w:tcBorders>
              <w:top w:val="nil"/>
              <w:left w:val="nil"/>
              <w:bottom w:val="nil"/>
              <w:right w:val="nil"/>
            </w:tcBorders>
            <w:shd w:val="clear" w:color="auto" w:fill="auto"/>
            <w:vAlign w:val="bottom"/>
            <w:hideMark/>
          </w:tcPr>
          <w:p w14:paraId="0807C4A5" w14:textId="77777777" w:rsidR="00983052" w:rsidRPr="000B423A" w:rsidRDefault="00983052" w:rsidP="009149C0">
            <w:pPr>
              <w:jc w:val="center"/>
              <w:rPr>
                <w:bCs/>
                <w:color w:val="000000"/>
                <w:sz w:val="16"/>
                <w:szCs w:val="16"/>
              </w:rPr>
            </w:pPr>
            <w:r w:rsidRPr="000B423A">
              <w:rPr>
                <w:bCs/>
                <w:color w:val="000000"/>
                <w:sz w:val="16"/>
                <w:szCs w:val="16"/>
              </w:rPr>
              <w:t>1.236</w:t>
            </w:r>
          </w:p>
        </w:tc>
        <w:tc>
          <w:tcPr>
            <w:tcW w:w="564" w:type="pct"/>
            <w:tcBorders>
              <w:top w:val="nil"/>
              <w:left w:val="nil"/>
              <w:bottom w:val="nil"/>
              <w:right w:val="nil"/>
            </w:tcBorders>
            <w:shd w:val="clear" w:color="auto" w:fill="auto"/>
            <w:noWrap/>
            <w:vAlign w:val="bottom"/>
            <w:hideMark/>
          </w:tcPr>
          <w:p w14:paraId="2D0FB533" w14:textId="77777777" w:rsidR="00983052" w:rsidRPr="000B423A" w:rsidRDefault="00983052" w:rsidP="009149C0">
            <w:pPr>
              <w:jc w:val="center"/>
              <w:rPr>
                <w:bCs/>
                <w:color w:val="000000"/>
                <w:sz w:val="16"/>
                <w:szCs w:val="16"/>
              </w:rPr>
            </w:pPr>
            <w:r w:rsidRPr="000B423A">
              <w:rPr>
                <w:bCs/>
                <w:color w:val="000000"/>
                <w:sz w:val="16"/>
                <w:szCs w:val="16"/>
              </w:rPr>
              <w:t>9.14</w:t>
            </w:r>
          </w:p>
        </w:tc>
        <w:tc>
          <w:tcPr>
            <w:tcW w:w="862" w:type="pct"/>
            <w:tcBorders>
              <w:top w:val="nil"/>
              <w:left w:val="nil"/>
              <w:bottom w:val="nil"/>
              <w:right w:val="nil"/>
            </w:tcBorders>
            <w:shd w:val="clear" w:color="auto" w:fill="auto"/>
            <w:noWrap/>
            <w:vAlign w:val="bottom"/>
            <w:hideMark/>
          </w:tcPr>
          <w:p w14:paraId="4EA73566" w14:textId="77777777" w:rsidR="00983052" w:rsidRPr="000B423A" w:rsidRDefault="00983052" w:rsidP="009149C0">
            <w:pPr>
              <w:rPr>
                <w:color w:val="000000"/>
                <w:sz w:val="16"/>
                <w:szCs w:val="16"/>
              </w:rPr>
            </w:pPr>
          </w:p>
          <w:p w14:paraId="7FB87C04" w14:textId="77777777" w:rsidR="00983052" w:rsidRPr="000B423A" w:rsidRDefault="00983052" w:rsidP="009149C0">
            <w:pPr>
              <w:jc w:val="center"/>
              <w:rPr>
                <w:bCs/>
                <w:color w:val="000000"/>
                <w:sz w:val="16"/>
                <w:szCs w:val="16"/>
              </w:rPr>
            </w:pPr>
            <w:r w:rsidRPr="000B423A">
              <w:rPr>
                <w:color w:val="000000"/>
                <w:sz w:val="16"/>
                <w:szCs w:val="16"/>
              </w:rPr>
              <w:t xml:space="preserve"> 621</w:t>
            </w:r>
          </w:p>
        </w:tc>
        <w:tc>
          <w:tcPr>
            <w:tcW w:w="694" w:type="pct"/>
            <w:tcBorders>
              <w:top w:val="nil"/>
              <w:left w:val="nil"/>
              <w:bottom w:val="nil"/>
              <w:right w:val="nil"/>
            </w:tcBorders>
            <w:shd w:val="clear" w:color="auto" w:fill="auto"/>
            <w:noWrap/>
            <w:vAlign w:val="bottom"/>
            <w:hideMark/>
          </w:tcPr>
          <w:p w14:paraId="637AB038" w14:textId="77777777" w:rsidR="00983052" w:rsidRPr="000B423A" w:rsidRDefault="00983052" w:rsidP="009149C0">
            <w:pPr>
              <w:jc w:val="center"/>
              <w:rPr>
                <w:bCs/>
                <w:color w:val="000000"/>
                <w:sz w:val="16"/>
                <w:szCs w:val="16"/>
              </w:rPr>
            </w:pPr>
            <w:r w:rsidRPr="000B423A">
              <w:rPr>
                <w:sz w:val="16"/>
                <w:szCs w:val="16"/>
              </w:rPr>
              <w:t>0.0671.</w:t>
            </w:r>
          </w:p>
        </w:tc>
        <w:tc>
          <w:tcPr>
            <w:tcW w:w="944" w:type="pct"/>
            <w:tcBorders>
              <w:top w:val="nil"/>
              <w:left w:val="nil"/>
              <w:bottom w:val="nil"/>
              <w:right w:val="nil"/>
            </w:tcBorders>
            <w:shd w:val="clear" w:color="auto" w:fill="auto"/>
            <w:vAlign w:val="bottom"/>
            <w:hideMark/>
          </w:tcPr>
          <w:p w14:paraId="74C73D77" w14:textId="77777777" w:rsidR="00983052" w:rsidRPr="000B423A" w:rsidRDefault="00983052" w:rsidP="009149C0">
            <w:pPr>
              <w:jc w:val="center"/>
              <w:rPr>
                <w:bCs/>
                <w:color w:val="000000"/>
                <w:sz w:val="16"/>
                <w:szCs w:val="16"/>
              </w:rPr>
            </w:pPr>
            <w:r w:rsidRPr="000B423A">
              <w:rPr>
                <w:bCs/>
                <w:color w:val="000000"/>
                <w:sz w:val="16"/>
                <w:szCs w:val="16"/>
              </w:rPr>
              <w:t>0.160x0.400 springs, 3.4height</w:t>
            </w:r>
          </w:p>
        </w:tc>
      </w:tr>
      <w:tr w:rsidR="00983052" w:rsidRPr="000B423A" w14:paraId="365CD432" w14:textId="77777777" w:rsidTr="009149C0">
        <w:trPr>
          <w:trHeight w:val="900"/>
        </w:trPr>
        <w:tc>
          <w:tcPr>
            <w:tcW w:w="801" w:type="pct"/>
            <w:tcBorders>
              <w:top w:val="nil"/>
              <w:left w:val="nil"/>
              <w:bottom w:val="nil"/>
              <w:right w:val="nil"/>
            </w:tcBorders>
            <w:shd w:val="clear" w:color="auto" w:fill="auto"/>
            <w:vAlign w:val="bottom"/>
            <w:hideMark/>
          </w:tcPr>
          <w:p w14:paraId="537DE49F" w14:textId="525DE6F7" w:rsidR="00983052" w:rsidRPr="000B423A" w:rsidRDefault="00983052" w:rsidP="008F2398">
            <w:pPr>
              <w:jc w:val="center"/>
              <w:rPr>
                <w:bCs/>
                <w:color w:val="000000"/>
                <w:sz w:val="16"/>
                <w:szCs w:val="16"/>
              </w:rPr>
            </w:pPr>
            <w:r w:rsidRPr="000B423A">
              <w:rPr>
                <w:bCs/>
                <w:color w:val="000000"/>
                <w:sz w:val="16"/>
                <w:szCs w:val="16"/>
              </w:rPr>
              <w:t xml:space="preserve">Beeby, 2007 </w:t>
            </w:r>
            <w:r w:rsidRPr="000B423A">
              <w:rPr>
                <w:bCs/>
                <w:color w:val="000000"/>
                <w:sz w:val="16"/>
                <w:szCs w:val="16"/>
              </w:rPr>
              <w:fldChar w:fldCharType="begin"/>
            </w:r>
            <w:r w:rsidR="008F2398">
              <w:rPr>
                <w:bCs/>
                <w:color w:val="000000"/>
                <w:sz w:val="16"/>
                <w:szCs w:val="16"/>
              </w:rPr>
              <w:instrText xml:space="preserve"> ADDIN EN.CITE &lt;EndNote&gt;&lt;Cite&gt;&lt;Author&gt;Beeby&lt;/Author&gt;&lt;Year&gt;2007&lt;/Year&gt;&lt;RecNum&gt;22&lt;/RecNum&gt;&lt;DisplayText&gt;[63]&lt;/DisplayText&gt;&lt;record&gt;&lt;rec-number&gt;22&lt;/rec-number&gt;&lt;foreign-keys&gt;&lt;key app="EN" db-id="s5za29p0bpatzae0esa5zsxrzdzdd5frppf2"&gt;22&lt;/key&gt;&lt;key app="ENWeb" db-id="TrQGugrtqgYAACYHDGE"&gt;10&lt;/key&gt;&lt;/foreign-keys&gt;&lt;ref-type name="Journal Article"&gt;17&lt;/ref-type&gt;&lt;contributors&gt;&lt;authors&gt;&lt;author&gt;Beeby, S. P.&lt;/author&gt;&lt;author&gt;Torah, R. N.&lt;/author&gt;&lt;author&gt;Tudor, M. J.&lt;/author&gt;&lt;author&gt;Glynne-Jones, P.&lt;/author&gt;&lt;author&gt;O&amp;apos;Donnell, T.&lt;/author&gt;&lt;author&gt;Saha, C. R.&lt;/author&gt;&lt;author&gt;Roy, S.&lt;/author&gt;&lt;/authors&gt;&lt;/contributors&gt;&lt;auth-address&gt;Beeby, SP&amp;#xD;Univ Southampton, Sch Elect &amp;amp; Comp Sci, Southampton SO17 1BJ, Hants, England&amp;#xD;Univ Southampton, Sch Elect &amp;amp; Comp Sci, Southampton SO17 1BJ, Hants, England&amp;#xD;Univ Southampton, Sch Elect &amp;amp; Comp Sci, Southampton SO17 1BJ, Hants, England&amp;#xD;Natl Univ Ireland Univ Coll Cork, Tyndall Natl Inst, Cork, Ireland&lt;/auth-address&gt;&lt;titles&gt;&lt;title&gt;A micro electromagnetic generator for vibration energy harvesting&lt;/title&gt;&lt;secondary-title&gt;Journal of Micromechanics and Microengineering&lt;/secondary-title&gt;&lt;alt-title&gt;J Micromech Microeng&lt;/alt-title&gt;&lt;/titles&gt;&lt;periodical&gt;&lt;full-title&gt;Journal of Micromechanics and Microengineering&lt;/full-title&gt;&lt;abbr-1&gt;J Micromech Microeng&lt;/abbr-1&gt;&lt;/periodical&gt;&lt;alt-periodical&gt;&lt;full-title&gt;Journal of Micromechanics and Microengineering&lt;/full-title&gt;&lt;abbr-1&gt;J Micromech Microeng&lt;/abbr-1&gt;&lt;/alt-periodical&gt;&lt;pages&gt;1257-1265&lt;/pages&gt;&lt;volume&gt;17&lt;/volume&gt;&lt;number&gt;7&lt;/number&gt;&lt;keywords&gt;&lt;keyword&gt;power generator&lt;/keyword&gt;&lt;keyword&gt;systems&lt;/keyword&gt;&lt;/keywords&gt;&lt;dates&gt;&lt;year&gt;2007&lt;/year&gt;&lt;pub-dates&gt;&lt;date&gt;Jul&lt;/date&gt;&lt;/pub-dates&gt;&lt;/dates&gt;&lt;isbn&gt;0960-1317&lt;/isbn&gt;&lt;accession-num&gt;ISI:000247924900027&lt;/accession-num&gt;&lt;urls&gt;&lt;related-urls&gt;&lt;url&gt;&amp;lt;Go to ISI&amp;gt;://000247924900027&lt;/url&gt;&lt;/related-urls&gt;&lt;/urls&gt;&lt;electronic-resource-num&gt;Doi 10.1088/0960-1317/17/7/007&lt;/electronic-resource-num&gt;&lt;language&gt;English&lt;/language&gt;&lt;/record&gt;&lt;/Cite&gt;&lt;/EndNote&gt;</w:instrText>
            </w:r>
            <w:r w:rsidRPr="000B423A">
              <w:rPr>
                <w:bCs/>
                <w:color w:val="000000"/>
                <w:sz w:val="16"/>
                <w:szCs w:val="16"/>
              </w:rPr>
              <w:fldChar w:fldCharType="separate"/>
            </w:r>
            <w:r w:rsidR="008F2398">
              <w:rPr>
                <w:bCs/>
                <w:noProof/>
                <w:color w:val="000000"/>
                <w:sz w:val="16"/>
                <w:szCs w:val="16"/>
              </w:rPr>
              <w:t>[</w:t>
            </w:r>
            <w:hyperlink w:anchor="_ENREF_63" w:tooltip="Beeby, 2007 #22" w:history="1">
              <w:r w:rsidR="008F2398">
                <w:rPr>
                  <w:bCs/>
                  <w:noProof/>
                  <w:color w:val="000000"/>
                  <w:sz w:val="16"/>
                  <w:szCs w:val="16"/>
                </w:rPr>
                <w:t>63</w:t>
              </w:r>
            </w:hyperlink>
            <w:r w:rsidR="008F2398">
              <w:rPr>
                <w:bCs/>
                <w:noProof/>
                <w:color w:val="000000"/>
                <w:sz w:val="16"/>
                <w:szCs w:val="16"/>
              </w:rPr>
              <w:t>]</w:t>
            </w:r>
            <w:r w:rsidRPr="000B423A">
              <w:rPr>
                <w:bCs/>
                <w:color w:val="000000"/>
                <w:sz w:val="16"/>
                <w:szCs w:val="16"/>
              </w:rPr>
              <w:fldChar w:fldCharType="end"/>
            </w:r>
            <w:r w:rsidRPr="000B423A">
              <w:rPr>
                <w:bCs/>
                <w:color w:val="000000"/>
                <w:sz w:val="16"/>
                <w:szCs w:val="16"/>
              </w:rPr>
              <w:t xml:space="preserve"> EM</w:t>
            </w:r>
          </w:p>
        </w:tc>
        <w:tc>
          <w:tcPr>
            <w:tcW w:w="421" w:type="pct"/>
            <w:tcBorders>
              <w:top w:val="nil"/>
              <w:left w:val="nil"/>
              <w:bottom w:val="nil"/>
              <w:right w:val="nil"/>
            </w:tcBorders>
            <w:shd w:val="clear" w:color="auto" w:fill="auto"/>
            <w:noWrap/>
            <w:vAlign w:val="bottom"/>
            <w:hideMark/>
          </w:tcPr>
          <w:p w14:paraId="1FB883A0" w14:textId="77777777" w:rsidR="00983052" w:rsidRPr="000B423A" w:rsidRDefault="00983052" w:rsidP="009149C0">
            <w:pPr>
              <w:jc w:val="center"/>
              <w:rPr>
                <w:bCs/>
                <w:color w:val="000000"/>
                <w:sz w:val="16"/>
                <w:szCs w:val="16"/>
              </w:rPr>
            </w:pPr>
            <w:r w:rsidRPr="000B423A">
              <w:rPr>
                <w:bCs/>
                <w:color w:val="000000"/>
                <w:sz w:val="16"/>
                <w:szCs w:val="16"/>
              </w:rPr>
              <w:t>52</w:t>
            </w:r>
          </w:p>
        </w:tc>
        <w:tc>
          <w:tcPr>
            <w:tcW w:w="714" w:type="pct"/>
            <w:tcBorders>
              <w:top w:val="nil"/>
              <w:left w:val="nil"/>
              <w:bottom w:val="nil"/>
              <w:right w:val="nil"/>
            </w:tcBorders>
            <w:shd w:val="clear" w:color="auto" w:fill="auto"/>
            <w:vAlign w:val="bottom"/>
            <w:hideMark/>
          </w:tcPr>
          <w:p w14:paraId="049E5F21"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0.66</w:t>
            </w:r>
          </w:p>
        </w:tc>
        <w:tc>
          <w:tcPr>
            <w:tcW w:w="564" w:type="pct"/>
            <w:tcBorders>
              <w:top w:val="nil"/>
              <w:left w:val="nil"/>
              <w:bottom w:val="nil"/>
              <w:right w:val="nil"/>
            </w:tcBorders>
            <w:shd w:val="clear" w:color="auto" w:fill="auto"/>
            <w:noWrap/>
            <w:vAlign w:val="bottom"/>
            <w:hideMark/>
          </w:tcPr>
          <w:p w14:paraId="4AB42BD6"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766.15</w:t>
            </w:r>
          </w:p>
        </w:tc>
        <w:tc>
          <w:tcPr>
            <w:tcW w:w="862" w:type="pct"/>
            <w:tcBorders>
              <w:top w:val="nil"/>
              <w:left w:val="nil"/>
              <w:bottom w:val="nil"/>
              <w:right w:val="nil"/>
            </w:tcBorders>
            <w:shd w:val="clear" w:color="auto" w:fill="auto"/>
            <w:noWrap/>
            <w:vAlign w:val="bottom"/>
            <w:hideMark/>
          </w:tcPr>
          <w:p w14:paraId="7D028914"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7121</w:t>
            </w:r>
          </w:p>
        </w:tc>
        <w:tc>
          <w:tcPr>
            <w:tcW w:w="694" w:type="pct"/>
            <w:tcBorders>
              <w:top w:val="nil"/>
              <w:left w:val="nil"/>
              <w:bottom w:val="nil"/>
              <w:right w:val="nil"/>
            </w:tcBorders>
            <w:shd w:val="clear" w:color="auto" w:fill="auto"/>
            <w:noWrap/>
            <w:vAlign w:val="bottom"/>
            <w:hideMark/>
          </w:tcPr>
          <w:p w14:paraId="6551CA63" w14:textId="77777777" w:rsidR="00983052" w:rsidRPr="000B423A" w:rsidRDefault="00983052" w:rsidP="009149C0">
            <w:pPr>
              <w:jc w:val="center"/>
              <w:rPr>
                <w:bCs/>
                <w:color w:val="000000"/>
                <w:sz w:val="16"/>
                <w:szCs w:val="16"/>
              </w:rPr>
            </w:pPr>
            <w:r w:rsidRPr="000B423A">
              <w:rPr>
                <w:bCs/>
                <w:color w:val="000000"/>
                <w:sz w:val="16"/>
                <w:szCs w:val="16"/>
              </w:rPr>
              <w:t>--</w:t>
            </w:r>
          </w:p>
        </w:tc>
        <w:tc>
          <w:tcPr>
            <w:tcW w:w="944" w:type="pct"/>
            <w:tcBorders>
              <w:top w:val="nil"/>
              <w:left w:val="nil"/>
              <w:bottom w:val="nil"/>
              <w:right w:val="nil"/>
            </w:tcBorders>
            <w:shd w:val="clear" w:color="auto" w:fill="auto"/>
            <w:vAlign w:val="bottom"/>
            <w:hideMark/>
          </w:tcPr>
          <w:p w14:paraId="0DCE1734" w14:textId="77777777" w:rsidR="00983052" w:rsidRPr="000B423A" w:rsidRDefault="00983052" w:rsidP="009149C0">
            <w:pPr>
              <w:jc w:val="center"/>
              <w:rPr>
                <w:bCs/>
                <w:color w:val="000000"/>
                <w:sz w:val="16"/>
                <w:szCs w:val="16"/>
              </w:rPr>
            </w:pPr>
            <w:r w:rsidRPr="000B423A">
              <w:rPr>
                <w:bCs/>
                <w:color w:val="000000"/>
                <w:sz w:val="16"/>
                <w:szCs w:val="16"/>
              </w:rPr>
              <w:t>9x3x0.050 beam</w:t>
            </w:r>
          </w:p>
        </w:tc>
      </w:tr>
      <w:tr w:rsidR="00983052" w:rsidRPr="000B423A" w14:paraId="587AD87D" w14:textId="77777777" w:rsidTr="009149C0">
        <w:trPr>
          <w:trHeight w:val="300"/>
        </w:trPr>
        <w:tc>
          <w:tcPr>
            <w:tcW w:w="801" w:type="pct"/>
            <w:tcBorders>
              <w:top w:val="nil"/>
              <w:left w:val="nil"/>
              <w:bottom w:val="nil"/>
              <w:right w:val="nil"/>
            </w:tcBorders>
            <w:shd w:val="clear" w:color="auto" w:fill="auto"/>
            <w:vAlign w:val="bottom"/>
            <w:hideMark/>
          </w:tcPr>
          <w:p w14:paraId="224565BF" w14:textId="1EB52830" w:rsidR="00983052" w:rsidRPr="000B423A" w:rsidRDefault="00983052" w:rsidP="008F2398">
            <w:pPr>
              <w:jc w:val="center"/>
              <w:rPr>
                <w:bCs/>
                <w:color w:val="000000"/>
                <w:sz w:val="16"/>
                <w:szCs w:val="16"/>
              </w:rPr>
            </w:pPr>
            <w:r w:rsidRPr="000B423A">
              <w:rPr>
                <w:bCs/>
                <w:color w:val="000000"/>
                <w:sz w:val="16"/>
                <w:szCs w:val="16"/>
              </w:rPr>
              <w:t xml:space="preserve">Ching, 2001 </w:t>
            </w:r>
            <w:r w:rsidRPr="000B423A">
              <w:rPr>
                <w:bCs/>
                <w:color w:val="000000"/>
                <w:sz w:val="16"/>
                <w:szCs w:val="16"/>
              </w:rPr>
              <w:fldChar w:fldCharType="begin"/>
            </w:r>
            <w:r w:rsidR="008F2398">
              <w:rPr>
                <w:bCs/>
                <w:color w:val="000000"/>
                <w:sz w:val="16"/>
                <w:szCs w:val="16"/>
              </w:rPr>
              <w:instrText xml:space="preserve"> ADDIN EN.CITE &lt;EndNote&gt;&lt;Cite&gt;&lt;Author&gt;Ching&lt;/Author&gt;&lt;Year&gt;2001&lt;/Year&gt;&lt;RecNum&gt;23&lt;/RecNum&gt;&lt;DisplayText&gt;[64]&lt;/DisplayText&gt;&lt;record&gt;&lt;rec-number&gt;23&lt;/rec-number&gt;&lt;foreign-keys&gt;&lt;key app="EN" db-id="s5za29p0bpatzae0esa5zsxrzdzdd5frppf2"&gt;23&lt;/key&gt;&lt;key app="ENWeb" db-id="TrQGugrtqgYAACYHDGE"&gt;13&lt;/key&gt;&lt;/foreign-keys&gt;&lt;ref-type name="Journal Article"&gt;17&lt;/ref-type&gt;&lt;contributors&gt;&lt;authors&gt;&lt;author&gt;Ching, N. N. H.&lt;/author&gt;&lt;author&gt;Wong, H. Y.&lt;/author&gt;&lt;author&gt;Li, W. J.&lt;/author&gt;&lt;author&gt;Leong, P. H. W.&lt;/author&gt;&lt;author&gt;Wen, Z. Y.&lt;/author&gt;&lt;/authors&gt;&lt;/contributors&gt;&lt;auth-address&gt;Wen, ZY&amp;#xD;Chinese Univ Hong Kong, Ctr Micro &amp;amp; Nano Syst, MMW Bldg,Room 425, Shatin, Hong Kong, Peoples R China&amp;#xD;Chinese Univ Hong Kong, Ctr Micro &amp;amp; Nano Syst, MMW Bldg,Room 425, Shatin, Hong Kong, Peoples R China&amp;#xD;Chinese Univ Hong Kong, Ctr Micro &amp;amp; Nano Syst, Shatin, Hong Kong, Peoples R China&lt;/auth-address&gt;&lt;titles&gt;&lt;title&gt;A laser-micromachined vibrational to electrical power transducer for wireless sensing systems&lt;/title&gt;&lt;secondary-title&gt;Transducers &amp;apos;01: Eurosensors Xv, Digest of Technical Papers, Vols 1 and 2&lt;/secondary-title&gt;&lt;/titles&gt;&lt;periodical&gt;&lt;full-title&gt;Transducers &amp;apos;01: Eurosensors Xv, Digest of Technical Papers, Vols 1 and 2&lt;/full-title&gt;&lt;/periodical&gt;&lt;pages&gt;38-41&lt;/pages&gt;&lt;keywords&gt;&lt;keyword&gt;micro power generator&lt;/keyword&gt;&lt;keyword&gt;micro power supply&lt;/keyword&gt;&lt;keyword&gt;micro power transducer&lt;/keyword&gt;&lt;/keywords&gt;&lt;dates&gt;&lt;year&gt;2001&lt;/year&gt;&lt;/dates&gt;&lt;accession-num&gt;ISI:000172547800008&lt;/accession-num&gt;&lt;urls&gt;&lt;related-urls&gt;&lt;url&gt;&amp;lt;Go to ISI&amp;gt;://000172547800008&lt;/url&gt;&lt;/related-urls&gt;&lt;/urls&gt;&lt;language&gt;English&lt;/language&gt;&lt;/record&gt;&lt;/Cite&gt;&lt;/EndNote&gt;</w:instrText>
            </w:r>
            <w:r w:rsidRPr="000B423A">
              <w:rPr>
                <w:bCs/>
                <w:color w:val="000000"/>
                <w:sz w:val="16"/>
                <w:szCs w:val="16"/>
              </w:rPr>
              <w:fldChar w:fldCharType="separate"/>
            </w:r>
            <w:r w:rsidR="008F2398">
              <w:rPr>
                <w:bCs/>
                <w:noProof/>
                <w:color w:val="000000"/>
                <w:sz w:val="16"/>
                <w:szCs w:val="16"/>
              </w:rPr>
              <w:t>[</w:t>
            </w:r>
            <w:hyperlink w:anchor="_ENREF_64" w:tooltip="Ching, 2001 #23" w:history="1">
              <w:r w:rsidR="008F2398">
                <w:rPr>
                  <w:bCs/>
                  <w:noProof/>
                  <w:color w:val="000000"/>
                  <w:sz w:val="16"/>
                  <w:szCs w:val="16"/>
                </w:rPr>
                <w:t>64</w:t>
              </w:r>
            </w:hyperlink>
            <w:r w:rsidR="008F2398">
              <w:rPr>
                <w:bCs/>
                <w:noProof/>
                <w:color w:val="000000"/>
                <w:sz w:val="16"/>
                <w:szCs w:val="16"/>
              </w:rPr>
              <w:t>]</w:t>
            </w:r>
            <w:r w:rsidRPr="000B423A">
              <w:rPr>
                <w:bCs/>
                <w:color w:val="000000"/>
                <w:sz w:val="16"/>
                <w:szCs w:val="16"/>
              </w:rPr>
              <w:fldChar w:fldCharType="end"/>
            </w:r>
            <w:r w:rsidRPr="000B423A">
              <w:rPr>
                <w:bCs/>
                <w:color w:val="000000"/>
                <w:sz w:val="16"/>
                <w:szCs w:val="16"/>
              </w:rPr>
              <w:t xml:space="preserve"> EM</w:t>
            </w:r>
          </w:p>
        </w:tc>
        <w:tc>
          <w:tcPr>
            <w:tcW w:w="421" w:type="pct"/>
            <w:tcBorders>
              <w:top w:val="nil"/>
              <w:left w:val="nil"/>
              <w:bottom w:val="nil"/>
              <w:right w:val="nil"/>
            </w:tcBorders>
            <w:shd w:val="clear" w:color="auto" w:fill="auto"/>
            <w:noWrap/>
            <w:vAlign w:val="bottom"/>
            <w:hideMark/>
          </w:tcPr>
          <w:p w14:paraId="5B5D1339" w14:textId="77777777" w:rsidR="00983052" w:rsidRPr="000B423A" w:rsidRDefault="00983052" w:rsidP="009149C0">
            <w:pPr>
              <w:jc w:val="center"/>
              <w:rPr>
                <w:color w:val="000000"/>
                <w:sz w:val="16"/>
                <w:szCs w:val="16"/>
              </w:rPr>
            </w:pPr>
            <w:r w:rsidRPr="000B423A">
              <w:rPr>
                <w:color w:val="000000"/>
                <w:sz w:val="16"/>
                <w:szCs w:val="16"/>
              </w:rPr>
              <w:t>110</w:t>
            </w:r>
          </w:p>
        </w:tc>
        <w:tc>
          <w:tcPr>
            <w:tcW w:w="714" w:type="pct"/>
            <w:tcBorders>
              <w:top w:val="nil"/>
              <w:left w:val="nil"/>
              <w:bottom w:val="nil"/>
              <w:right w:val="nil"/>
            </w:tcBorders>
            <w:shd w:val="clear" w:color="auto" w:fill="auto"/>
            <w:vAlign w:val="bottom"/>
            <w:hideMark/>
          </w:tcPr>
          <w:p w14:paraId="1CB74C73"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0.192</w:t>
            </w:r>
          </w:p>
        </w:tc>
        <w:tc>
          <w:tcPr>
            <w:tcW w:w="564" w:type="pct"/>
            <w:tcBorders>
              <w:top w:val="nil"/>
              <w:left w:val="nil"/>
              <w:bottom w:val="nil"/>
              <w:right w:val="nil"/>
            </w:tcBorders>
            <w:shd w:val="clear" w:color="auto" w:fill="auto"/>
            <w:noWrap/>
            <w:vAlign w:val="bottom"/>
            <w:hideMark/>
          </w:tcPr>
          <w:p w14:paraId="3EFC89FB"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85.17</w:t>
            </w:r>
          </w:p>
        </w:tc>
        <w:tc>
          <w:tcPr>
            <w:tcW w:w="862" w:type="pct"/>
            <w:tcBorders>
              <w:top w:val="nil"/>
              <w:left w:val="nil"/>
              <w:bottom w:val="nil"/>
              <w:right w:val="nil"/>
            </w:tcBorders>
            <w:shd w:val="clear" w:color="auto" w:fill="auto"/>
            <w:noWrap/>
            <w:vAlign w:val="bottom"/>
            <w:hideMark/>
          </w:tcPr>
          <w:p w14:paraId="7946307B"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452</w:t>
            </w:r>
          </w:p>
        </w:tc>
        <w:tc>
          <w:tcPr>
            <w:tcW w:w="694" w:type="pct"/>
            <w:tcBorders>
              <w:top w:val="nil"/>
              <w:left w:val="nil"/>
              <w:bottom w:val="nil"/>
              <w:right w:val="nil"/>
            </w:tcBorders>
            <w:shd w:val="clear" w:color="auto" w:fill="auto"/>
            <w:noWrap/>
            <w:vAlign w:val="bottom"/>
            <w:hideMark/>
          </w:tcPr>
          <w:p w14:paraId="14BED7C5" w14:textId="77777777" w:rsidR="00983052" w:rsidRPr="000B423A" w:rsidRDefault="00983052" w:rsidP="009149C0">
            <w:pPr>
              <w:jc w:val="center"/>
              <w:rPr>
                <w:bCs/>
                <w:color w:val="000000"/>
                <w:sz w:val="16"/>
                <w:szCs w:val="16"/>
              </w:rPr>
            </w:pPr>
            <w:r w:rsidRPr="000B423A">
              <w:rPr>
                <w:bCs/>
                <w:color w:val="000000"/>
                <w:sz w:val="16"/>
                <w:szCs w:val="16"/>
              </w:rPr>
              <w:t>--</w:t>
            </w:r>
          </w:p>
        </w:tc>
        <w:tc>
          <w:tcPr>
            <w:tcW w:w="944" w:type="pct"/>
            <w:tcBorders>
              <w:top w:val="nil"/>
              <w:left w:val="nil"/>
              <w:bottom w:val="nil"/>
              <w:right w:val="nil"/>
            </w:tcBorders>
            <w:shd w:val="clear" w:color="auto" w:fill="auto"/>
            <w:vAlign w:val="bottom"/>
            <w:hideMark/>
          </w:tcPr>
          <w:p w14:paraId="7868686B" w14:textId="77777777" w:rsidR="00983052" w:rsidRPr="000B423A" w:rsidRDefault="00983052" w:rsidP="009149C0">
            <w:pPr>
              <w:jc w:val="center"/>
              <w:rPr>
                <w:bCs/>
                <w:color w:val="000000"/>
                <w:sz w:val="16"/>
                <w:szCs w:val="16"/>
              </w:rPr>
            </w:pPr>
            <w:r w:rsidRPr="000B423A">
              <w:rPr>
                <w:bCs/>
                <w:color w:val="000000"/>
                <w:sz w:val="16"/>
                <w:szCs w:val="16"/>
              </w:rPr>
              <w:t>4 radius planar spring</w:t>
            </w:r>
          </w:p>
        </w:tc>
      </w:tr>
      <w:tr w:rsidR="00983052" w:rsidRPr="000B423A" w14:paraId="49C4DE63" w14:textId="77777777" w:rsidTr="009149C0">
        <w:trPr>
          <w:trHeight w:val="900"/>
        </w:trPr>
        <w:tc>
          <w:tcPr>
            <w:tcW w:w="801" w:type="pct"/>
            <w:tcBorders>
              <w:top w:val="nil"/>
              <w:left w:val="nil"/>
              <w:bottom w:val="nil"/>
              <w:right w:val="nil"/>
            </w:tcBorders>
            <w:shd w:val="clear" w:color="auto" w:fill="auto"/>
            <w:vAlign w:val="bottom"/>
            <w:hideMark/>
          </w:tcPr>
          <w:p w14:paraId="7BD02AEB" w14:textId="775D1B29" w:rsidR="00983052" w:rsidRPr="000B423A" w:rsidRDefault="00983052" w:rsidP="008F2398">
            <w:pPr>
              <w:jc w:val="center"/>
              <w:rPr>
                <w:bCs/>
                <w:color w:val="000000"/>
                <w:sz w:val="16"/>
                <w:szCs w:val="16"/>
              </w:rPr>
            </w:pPr>
            <w:r w:rsidRPr="000B423A">
              <w:rPr>
                <w:bCs/>
                <w:color w:val="000000"/>
                <w:sz w:val="16"/>
                <w:szCs w:val="16"/>
              </w:rPr>
              <w:t xml:space="preserve">White, 2001 </w:t>
            </w:r>
            <w:r w:rsidRPr="000B423A">
              <w:rPr>
                <w:bCs/>
                <w:color w:val="000000"/>
                <w:sz w:val="16"/>
                <w:szCs w:val="16"/>
              </w:rPr>
              <w:fldChar w:fldCharType="begin"/>
            </w:r>
            <w:r w:rsidR="008F2398">
              <w:rPr>
                <w:bCs/>
                <w:color w:val="000000"/>
                <w:sz w:val="16"/>
                <w:szCs w:val="16"/>
              </w:rPr>
              <w:instrText xml:space="preserve"> ADDIN EN.CITE &lt;EndNote&gt;&lt;Cite&gt;&lt;Author&gt;Glynne-Jones&lt;/Author&gt;&lt;Year&gt;2001&lt;/Year&gt;&lt;RecNum&gt;24&lt;/RecNum&gt;&lt;DisplayText&gt;[79]&lt;/DisplayText&gt;&lt;record&gt;&lt;rec-number&gt;24&lt;/rec-number&gt;&lt;foreign-keys&gt;&lt;key app="EN" db-id="s5za29p0bpatzae0esa5zsxrzdzdd5frppf2"&gt;24&lt;/key&gt;&lt;key app="ENWeb" db-id="TrQGugrtqgYAACYHDGE"&gt;16&lt;/key&gt;&lt;/foreign-keys&gt;&lt;ref-type name="Journal Article"&gt;17&lt;/ref-type&gt;&lt;contributors&gt;&lt;authors&gt;&lt;author&gt;Glynne-Jones, P.&lt;/author&gt;&lt;author&gt;Beeby, S. P.&lt;/author&gt;&lt;author&gt;White, N. M.&lt;/author&gt;&lt;/authors&gt;&lt;/contributors&gt;&lt;auth-address&gt;Glynne-Jones, P&amp;#xD;Univ Southampton, Dept Elect &amp;amp; Comp Sci, Southampton SO17 1BJ, Hants, England&amp;#xD;Univ Southampton, Dept Elect &amp;amp; Comp Sci, Southampton SO17 1BJ, Hants, England&amp;#xD;Univ Southampton, Dept Elect &amp;amp; Comp Sci, Southampton SO17 1BJ, Hants, England&lt;/auth-address&gt;&lt;titles&gt;&lt;title&gt;Towards a piezoelectric vibration-powered microgenerator&lt;/title&gt;&lt;secondary-title&gt;Iee Proceedings-Science Measurement and Technology&lt;/secondary-title&gt;&lt;alt-title&gt;Iee P-Sci Meas Tech&lt;/alt-title&gt;&lt;/titles&gt;&lt;periodical&gt;&lt;full-title&gt;Iee Proceedings-Science Measurement and Technology&lt;/full-title&gt;&lt;abbr-1&gt;Iee P-Sci Meas Tech&lt;/abbr-1&gt;&lt;/periodical&gt;&lt;alt-periodical&gt;&lt;full-title&gt;Iee Proceedings-Science Measurement and Technology&lt;/full-title&gt;&lt;abbr-1&gt;Iee P-Sci Meas Tech&lt;/abbr-1&gt;&lt;/alt-periodical&gt;&lt;pages&gt;68-72&lt;/pages&gt;&lt;volume&gt;148&lt;/volume&gt;&lt;number&gt;2&lt;/number&gt;&lt;keywords&gt;&lt;keyword&gt;generator&lt;/keyword&gt;&lt;keyword&gt;silicon&lt;/keyword&gt;&lt;/keywords&gt;&lt;dates&gt;&lt;year&gt;2001&lt;/year&gt;&lt;pub-dates&gt;&lt;date&gt;Mar&lt;/date&gt;&lt;/pub-dates&gt;&lt;/dates&gt;&lt;isbn&gt;1350-2344&lt;/isbn&gt;&lt;accession-num&gt;ISI:000168514500005&lt;/accession-num&gt;&lt;urls&gt;&lt;related-urls&gt;&lt;url&gt;&amp;lt;Go to ISI&amp;gt;://000168514500005&lt;/url&gt;&lt;/related-urls&gt;&lt;/urls&gt;&lt;language&gt;English&lt;/language&gt;&lt;/record&gt;&lt;/Cite&gt;&lt;/EndNote&gt;</w:instrText>
            </w:r>
            <w:r w:rsidRPr="000B423A">
              <w:rPr>
                <w:bCs/>
                <w:color w:val="000000"/>
                <w:sz w:val="16"/>
                <w:szCs w:val="16"/>
              </w:rPr>
              <w:fldChar w:fldCharType="separate"/>
            </w:r>
            <w:r w:rsidR="008F2398">
              <w:rPr>
                <w:bCs/>
                <w:noProof/>
                <w:color w:val="000000"/>
                <w:sz w:val="16"/>
                <w:szCs w:val="16"/>
              </w:rPr>
              <w:t>[</w:t>
            </w:r>
            <w:hyperlink w:anchor="_ENREF_79" w:tooltip="Glynne-Jones, 2001 #24" w:history="1">
              <w:r w:rsidR="008F2398">
                <w:rPr>
                  <w:bCs/>
                  <w:noProof/>
                  <w:color w:val="000000"/>
                  <w:sz w:val="16"/>
                  <w:szCs w:val="16"/>
                </w:rPr>
                <w:t>79</w:t>
              </w:r>
            </w:hyperlink>
            <w:r w:rsidR="008F2398">
              <w:rPr>
                <w:bCs/>
                <w:noProof/>
                <w:color w:val="000000"/>
                <w:sz w:val="16"/>
                <w:szCs w:val="16"/>
              </w:rPr>
              <w:t>]</w:t>
            </w:r>
            <w:r w:rsidRPr="000B423A">
              <w:rPr>
                <w:bCs/>
                <w:color w:val="000000"/>
                <w:sz w:val="16"/>
                <w:szCs w:val="16"/>
              </w:rPr>
              <w:fldChar w:fldCharType="end"/>
            </w:r>
            <w:r w:rsidRPr="000B423A">
              <w:rPr>
                <w:bCs/>
                <w:color w:val="000000"/>
                <w:sz w:val="16"/>
                <w:szCs w:val="16"/>
              </w:rPr>
              <w:t xml:space="preserve">  PZ</w:t>
            </w:r>
          </w:p>
        </w:tc>
        <w:tc>
          <w:tcPr>
            <w:tcW w:w="421" w:type="pct"/>
            <w:tcBorders>
              <w:top w:val="nil"/>
              <w:left w:val="nil"/>
              <w:bottom w:val="nil"/>
              <w:right w:val="nil"/>
            </w:tcBorders>
            <w:shd w:val="clear" w:color="auto" w:fill="auto"/>
            <w:noWrap/>
            <w:vAlign w:val="bottom"/>
            <w:hideMark/>
          </w:tcPr>
          <w:p w14:paraId="7C0B6EB5" w14:textId="77777777" w:rsidR="00983052" w:rsidRPr="000B423A" w:rsidRDefault="00983052" w:rsidP="009149C0">
            <w:pPr>
              <w:jc w:val="center"/>
              <w:rPr>
                <w:bCs/>
                <w:color w:val="000000"/>
                <w:sz w:val="16"/>
                <w:szCs w:val="16"/>
              </w:rPr>
            </w:pPr>
            <w:r w:rsidRPr="000B423A">
              <w:rPr>
                <w:bCs/>
                <w:color w:val="000000"/>
                <w:sz w:val="16"/>
                <w:szCs w:val="16"/>
              </w:rPr>
              <w:t>80</w:t>
            </w:r>
          </w:p>
        </w:tc>
        <w:tc>
          <w:tcPr>
            <w:tcW w:w="714" w:type="pct"/>
            <w:tcBorders>
              <w:top w:val="nil"/>
              <w:left w:val="nil"/>
              <w:bottom w:val="nil"/>
              <w:right w:val="nil"/>
            </w:tcBorders>
            <w:shd w:val="clear" w:color="auto" w:fill="auto"/>
            <w:vAlign w:val="bottom"/>
            <w:hideMark/>
          </w:tcPr>
          <w:p w14:paraId="5DA300FA"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0.8</w:t>
            </w:r>
          </w:p>
        </w:tc>
        <w:tc>
          <w:tcPr>
            <w:tcW w:w="564" w:type="pct"/>
            <w:tcBorders>
              <w:top w:val="nil"/>
              <w:left w:val="nil"/>
              <w:bottom w:val="nil"/>
              <w:right w:val="nil"/>
            </w:tcBorders>
            <w:shd w:val="clear" w:color="auto" w:fill="auto"/>
            <w:noWrap/>
            <w:vAlign w:val="bottom"/>
            <w:hideMark/>
          </w:tcPr>
          <w:p w14:paraId="51694DF6"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8.9</w:t>
            </w:r>
          </w:p>
        </w:tc>
        <w:tc>
          <w:tcPr>
            <w:tcW w:w="862" w:type="pct"/>
            <w:tcBorders>
              <w:top w:val="nil"/>
              <w:left w:val="nil"/>
              <w:bottom w:val="nil"/>
              <w:right w:val="nil"/>
            </w:tcBorders>
            <w:shd w:val="clear" w:color="auto" w:fill="auto"/>
            <w:noWrap/>
            <w:vAlign w:val="bottom"/>
            <w:hideMark/>
          </w:tcPr>
          <w:p w14:paraId="4FE0B9B9"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5113</w:t>
            </w:r>
          </w:p>
        </w:tc>
        <w:tc>
          <w:tcPr>
            <w:tcW w:w="694" w:type="pct"/>
            <w:tcBorders>
              <w:top w:val="nil"/>
              <w:left w:val="nil"/>
              <w:bottom w:val="nil"/>
              <w:right w:val="nil"/>
            </w:tcBorders>
            <w:shd w:val="clear" w:color="auto" w:fill="auto"/>
            <w:noWrap/>
            <w:vAlign w:val="bottom"/>
            <w:hideMark/>
          </w:tcPr>
          <w:p w14:paraId="7B41C280" w14:textId="77777777" w:rsidR="00983052" w:rsidRPr="000B423A" w:rsidRDefault="00983052" w:rsidP="009149C0">
            <w:pPr>
              <w:jc w:val="center"/>
              <w:rPr>
                <w:bCs/>
                <w:color w:val="000000"/>
                <w:sz w:val="16"/>
                <w:szCs w:val="16"/>
              </w:rPr>
            </w:pPr>
            <w:r w:rsidRPr="000B423A">
              <w:rPr>
                <w:bCs/>
                <w:color w:val="000000"/>
                <w:sz w:val="16"/>
                <w:szCs w:val="16"/>
              </w:rPr>
              <w:t>--</w:t>
            </w:r>
          </w:p>
        </w:tc>
        <w:tc>
          <w:tcPr>
            <w:tcW w:w="944" w:type="pct"/>
            <w:tcBorders>
              <w:top w:val="nil"/>
              <w:left w:val="nil"/>
              <w:bottom w:val="nil"/>
              <w:right w:val="nil"/>
            </w:tcBorders>
            <w:shd w:val="clear" w:color="auto" w:fill="auto"/>
            <w:vAlign w:val="bottom"/>
            <w:hideMark/>
          </w:tcPr>
          <w:p w14:paraId="24CF8F9A" w14:textId="77777777" w:rsidR="00983052" w:rsidRPr="000B423A" w:rsidRDefault="00983052" w:rsidP="009149C0">
            <w:pPr>
              <w:jc w:val="center"/>
              <w:rPr>
                <w:bCs/>
                <w:color w:val="000000"/>
                <w:sz w:val="16"/>
                <w:szCs w:val="16"/>
              </w:rPr>
            </w:pPr>
            <w:r w:rsidRPr="000B423A">
              <w:rPr>
                <w:bCs/>
                <w:color w:val="000000"/>
                <w:sz w:val="16"/>
                <w:szCs w:val="16"/>
              </w:rPr>
              <w:t>Trapezoid Beam, 23base, 11top, 10 height</w:t>
            </w:r>
          </w:p>
        </w:tc>
      </w:tr>
      <w:tr w:rsidR="00983052" w:rsidRPr="000B423A" w14:paraId="61CA184E" w14:textId="77777777" w:rsidTr="009149C0">
        <w:trPr>
          <w:trHeight w:val="600"/>
        </w:trPr>
        <w:tc>
          <w:tcPr>
            <w:tcW w:w="801" w:type="pct"/>
            <w:tcBorders>
              <w:top w:val="nil"/>
              <w:left w:val="nil"/>
              <w:bottom w:val="nil"/>
              <w:right w:val="nil"/>
            </w:tcBorders>
            <w:shd w:val="clear" w:color="auto" w:fill="auto"/>
            <w:vAlign w:val="bottom"/>
            <w:hideMark/>
          </w:tcPr>
          <w:p w14:paraId="209454D5" w14:textId="2F8D1408" w:rsidR="00983052" w:rsidRPr="000B423A" w:rsidRDefault="00983052" w:rsidP="008F2398">
            <w:pPr>
              <w:jc w:val="center"/>
              <w:rPr>
                <w:bCs/>
                <w:color w:val="000000"/>
                <w:sz w:val="16"/>
                <w:szCs w:val="16"/>
              </w:rPr>
            </w:pPr>
            <w:r w:rsidRPr="000B423A">
              <w:rPr>
                <w:bCs/>
                <w:color w:val="000000"/>
                <w:sz w:val="16"/>
                <w:szCs w:val="16"/>
              </w:rPr>
              <w:t xml:space="preserve">Park, 2010/11 </w:t>
            </w:r>
            <w:r w:rsidRPr="000B423A">
              <w:rPr>
                <w:bCs/>
                <w:color w:val="000000"/>
                <w:sz w:val="16"/>
                <w:szCs w:val="16"/>
              </w:rPr>
              <w:fldChar w:fldCharType="begin">
                <w:fldData xml:space="preserve">PEVuZE5vdGU+PENpdGU+PEF1dGhvcj5QYXJrPC9BdXRob3I+PFllYXI+MjAxMDwvWWVhcj48UmVj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</w:fldData>
              </w:fldChar>
            </w:r>
            <w:r w:rsidR="008F2398">
              <w:rPr>
                <w:bCs/>
                <w:color w:val="000000"/>
                <w:sz w:val="16"/>
                <w:szCs w:val="16"/>
              </w:rPr>
              <w:instrText xml:space="preserve"> ADDIN EN.CITE </w:instrText>
            </w:r>
            <w:r w:rsidR="008F2398">
              <w:rPr>
                <w:bCs/>
                <w:color w:val="000000"/>
                <w:sz w:val="16"/>
                <w:szCs w:val="16"/>
              </w:rPr>
              <w:fldChar w:fldCharType="begin">
                <w:fldData xml:space="preserve">PEVuZE5vdGU+PENpdGU+PEF1dGhvcj5QYXJrPC9BdXRob3I+PFllYXI+MjAxMDwvWWVhcj48UmVj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</w:fldData>
              </w:fldChar>
            </w:r>
            <w:r w:rsidR="008F2398">
              <w:rPr>
                <w:bCs/>
                <w:color w:val="000000"/>
                <w:sz w:val="16"/>
                <w:szCs w:val="16"/>
              </w:rPr>
              <w:instrText xml:space="preserve"> ADDIN EN.CITE.DATA </w:instrText>
            </w:r>
            <w:r w:rsidR="008F2398">
              <w:rPr>
                <w:bCs/>
                <w:color w:val="000000"/>
                <w:sz w:val="16"/>
                <w:szCs w:val="16"/>
              </w:rPr>
            </w:r>
            <w:r w:rsidR="008F2398">
              <w:rPr>
                <w:bCs/>
                <w:color w:val="000000"/>
                <w:sz w:val="16"/>
                <w:szCs w:val="16"/>
              </w:rPr>
              <w:fldChar w:fldCharType="end"/>
            </w:r>
            <w:r w:rsidRPr="000B423A">
              <w:rPr>
                <w:bCs/>
                <w:color w:val="000000"/>
                <w:sz w:val="16"/>
                <w:szCs w:val="16"/>
              </w:rPr>
            </w:r>
            <w:r w:rsidRPr="000B423A">
              <w:rPr>
                <w:bCs/>
                <w:color w:val="000000"/>
                <w:sz w:val="16"/>
                <w:szCs w:val="16"/>
              </w:rPr>
              <w:fldChar w:fldCharType="separate"/>
            </w:r>
            <w:r w:rsidR="008F2398">
              <w:rPr>
                <w:bCs/>
                <w:noProof/>
                <w:color w:val="000000"/>
                <w:sz w:val="16"/>
                <w:szCs w:val="16"/>
              </w:rPr>
              <w:t>[</w:t>
            </w:r>
            <w:hyperlink w:anchor="_ENREF_80" w:tooltip="Park, 2010 #25" w:history="1">
              <w:r w:rsidR="008F2398">
                <w:rPr>
                  <w:bCs/>
                  <w:noProof/>
                  <w:color w:val="000000"/>
                  <w:sz w:val="16"/>
                  <w:szCs w:val="16"/>
                </w:rPr>
                <w:t>80</w:t>
              </w:r>
            </w:hyperlink>
            <w:r w:rsidR="008F2398">
              <w:rPr>
                <w:bCs/>
                <w:noProof/>
                <w:color w:val="000000"/>
                <w:sz w:val="16"/>
                <w:szCs w:val="16"/>
              </w:rPr>
              <w:t xml:space="preserve">, </w:t>
            </w:r>
            <w:hyperlink w:anchor="_ENREF_81" w:tooltip="Park, 2011 #26" w:history="1">
              <w:r w:rsidR="008F2398">
                <w:rPr>
                  <w:bCs/>
                  <w:noProof/>
                  <w:color w:val="000000"/>
                  <w:sz w:val="16"/>
                  <w:szCs w:val="16"/>
                </w:rPr>
                <w:t>81</w:t>
              </w:r>
            </w:hyperlink>
            <w:r w:rsidR="008F2398">
              <w:rPr>
                <w:bCs/>
                <w:noProof/>
                <w:color w:val="000000"/>
                <w:sz w:val="16"/>
                <w:szCs w:val="16"/>
              </w:rPr>
              <w:t>]</w:t>
            </w:r>
            <w:r w:rsidRPr="000B423A">
              <w:rPr>
                <w:bCs/>
                <w:color w:val="000000"/>
                <w:sz w:val="16"/>
                <w:szCs w:val="16"/>
              </w:rPr>
              <w:fldChar w:fldCharType="end"/>
            </w:r>
            <w:r w:rsidRPr="000B423A">
              <w:rPr>
                <w:bCs/>
                <w:color w:val="000000"/>
                <w:sz w:val="16"/>
                <w:szCs w:val="16"/>
              </w:rPr>
              <w:t xml:space="preserve">   EM</w:t>
            </w:r>
          </w:p>
        </w:tc>
        <w:tc>
          <w:tcPr>
            <w:tcW w:w="421" w:type="pct"/>
            <w:tcBorders>
              <w:top w:val="nil"/>
              <w:left w:val="nil"/>
              <w:bottom w:val="nil"/>
              <w:right w:val="nil"/>
            </w:tcBorders>
            <w:shd w:val="clear" w:color="auto" w:fill="auto"/>
            <w:noWrap/>
            <w:vAlign w:val="bottom"/>
            <w:hideMark/>
          </w:tcPr>
          <w:p w14:paraId="75873330" w14:textId="77777777" w:rsidR="00983052" w:rsidRPr="000B423A" w:rsidRDefault="00983052" w:rsidP="009149C0">
            <w:pPr>
              <w:jc w:val="center"/>
              <w:rPr>
                <w:bCs/>
                <w:color w:val="000000"/>
                <w:sz w:val="16"/>
                <w:szCs w:val="16"/>
              </w:rPr>
            </w:pPr>
            <w:r w:rsidRPr="000B423A">
              <w:rPr>
                <w:bCs/>
                <w:color w:val="000000"/>
                <w:sz w:val="16"/>
                <w:szCs w:val="16"/>
              </w:rPr>
              <w:t>54</w:t>
            </w:r>
          </w:p>
        </w:tc>
        <w:tc>
          <w:tcPr>
            <w:tcW w:w="714" w:type="pct"/>
            <w:tcBorders>
              <w:top w:val="nil"/>
              <w:left w:val="nil"/>
              <w:bottom w:val="nil"/>
              <w:right w:val="nil"/>
            </w:tcBorders>
            <w:shd w:val="clear" w:color="auto" w:fill="auto"/>
            <w:vAlign w:val="bottom"/>
            <w:hideMark/>
          </w:tcPr>
          <w:p w14:paraId="5EC3A109"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0.188</w:t>
            </w:r>
          </w:p>
        </w:tc>
        <w:tc>
          <w:tcPr>
            <w:tcW w:w="564" w:type="pct"/>
            <w:tcBorders>
              <w:top w:val="nil"/>
              <w:left w:val="nil"/>
              <w:bottom w:val="nil"/>
              <w:right w:val="nil"/>
            </w:tcBorders>
            <w:shd w:val="clear" w:color="auto" w:fill="auto"/>
            <w:noWrap/>
            <w:vAlign w:val="bottom"/>
            <w:hideMark/>
          </w:tcPr>
          <w:p w14:paraId="1205C5FE"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255</w:t>
            </w:r>
          </w:p>
        </w:tc>
        <w:tc>
          <w:tcPr>
            <w:tcW w:w="862" w:type="pct"/>
            <w:tcBorders>
              <w:top w:val="nil"/>
              <w:left w:val="nil"/>
              <w:bottom w:val="nil"/>
              <w:right w:val="nil"/>
            </w:tcBorders>
            <w:shd w:val="clear" w:color="auto" w:fill="auto"/>
            <w:noWrap/>
            <w:vAlign w:val="bottom"/>
            <w:hideMark/>
          </w:tcPr>
          <w:p w14:paraId="02894E16"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506</w:t>
            </w:r>
          </w:p>
        </w:tc>
        <w:tc>
          <w:tcPr>
            <w:tcW w:w="694" w:type="pct"/>
            <w:tcBorders>
              <w:top w:val="nil"/>
              <w:left w:val="nil"/>
              <w:bottom w:val="nil"/>
              <w:right w:val="nil"/>
            </w:tcBorders>
            <w:shd w:val="clear" w:color="auto" w:fill="auto"/>
            <w:noWrap/>
            <w:vAlign w:val="bottom"/>
            <w:hideMark/>
          </w:tcPr>
          <w:p w14:paraId="688546EE" w14:textId="77777777" w:rsidR="00983052" w:rsidRPr="000B423A" w:rsidRDefault="00983052" w:rsidP="009149C0">
            <w:pPr>
              <w:jc w:val="center"/>
              <w:rPr>
                <w:bCs/>
                <w:color w:val="000000"/>
                <w:sz w:val="16"/>
                <w:szCs w:val="16"/>
              </w:rPr>
            </w:pPr>
            <w:r w:rsidRPr="000B423A">
              <w:rPr>
                <w:bCs/>
                <w:color w:val="000000"/>
                <w:sz w:val="16"/>
                <w:szCs w:val="16"/>
              </w:rPr>
              <w:t>--</w:t>
            </w:r>
          </w:p>
        </w:tc>
        <w:tc>
          <w:tcPr>
            <w:tcW w:w="944" w:type="pct"/>
            <w:tcBorders>
              <w:top w:val="nil"/>
              <w:left w:val="nil"/>
              <w:bottom w:val="nil"/>
              <w:right w:val="nil"/>
            </w:tcBorders>
            <w:shd w:val="clear" w:color="auto" w:fill="auto"/>
            <w:vAlign w:val="bottom"/>
            <w:hideMark/>
          </w:tcPr>
          <w:p w14:paraId="5BFF075B" w14:textId="77777777" w:rsidR="00983052" w:rsidRPr="000B423A" w:rsidRDefault="00983052" w:rsidP="009149C0">
            <w:pPr>
              <w:jc w:val="center"/>
              <w:rPr>
                <w:bCs/>
                <w:color w:val="000000"/>
                <w:sz w:val="16"/>
                <w:szCs w:val="16"/>
              </w:rPr>
            </w:pPr>
            <w:r w:rsidRPr="000B423A">
              <w:rPr>
                <w:bCs/>
                <w:color w:val="000000"/>
                <w:sz w:val="16"/>
                <w:szCs w:val="16"/>
              </w:rPr>
              <w:t>8x8x0.04 planar spring</w:t>
            </w:r>
          </w:p>
        </w:tc>
      </w:tr>
      <w:tr w:rsidR="00983052" w:rsidRPr="000B423A" w14:paraId="3862ECE5" w14:textId="77777777" w:rsidTr="009149C0">
        <w:trPr>
          <w:trHeight w:val="600"/>
        </w:trPr>
        <w:tc>
          <w:tcPr>
            <w:tcW w:w="801" w:type="pct"/>
            <w:tcBorders>
              <w:top w:val="nil"/>
              <w:left w:val="nil"/>
              <w:bottom w:val="nil"/>
              <w:right w:val="nil"/>
            </w:tcBorders>
            <w:shd w:val="clear" w:color="auto" w:fill="auto"/>
            <w:vAlign w:val="bottom"/>
            <w:hideMark/>
          </w:tcPr>
          <w:p w14:paraId="211357E8" w14:textId="4A9BD3B8" w:rsidR="00983052" w:rsidRPr="000B423A" w:rsidRDefault="00983052" w:rsidP="008F2398">
            <w:pPr>
              <w:jc w:val="center"/>
              <w:rPr>
                <w:bCs/>
                <w:color w:val="000000"/>
                <w:sz w:val="16"/>
                <w:szCs w:val="16"/>
              </w:rPr>
            </w:pPr>
            <w:r w:rsidRPr="000B423A">
              <w:rPr>
                <w:bCs/>
                <w:color w:val="000000"/>
                <w:sz w:val="16"/>
                <w:szCs w:val="16"/>
              </w:rPr>
              <w:t xml:space="preserve">Serre, 2007 </w:t>
            </w:r>
            <w:r w:rsidRPr="000B423A">
              <w:rPr>
                <w:bCs/>
                <w:color w:val="000000"/>
                <w:sz w:val="16"/>
                <w:szCs w:val="16"/>
              </w:rPr>
              <w:fldChar w:fldCharType="begin"/>
            </w:r>
            <w:r w:rsidR="008F2398">
              <w:rPr>
                <w:bCs/>
                <w:color w:val="000000"/>
                <w:sz w:val="16"/>
                <w:szCs w:val="16"/>
              </w:rPr>
              <w:instrText xml:space="preserve"> ADDIN EN.CITE &lt;EndNote&gt;&lt;Cite&gt;&lt;Author&gt;Serre&lt;/Author&gt;&lt;Year&gt;2007&lt;/Year&gt;&lt;RecNum&gt;27&lt;/RecNum&gt;&lt;DisplayText&gt;[82]&lt;/DisplayText&gt;&lt;record&gt;&lt;rec-number&gt;27&lt;/rec-number&gt;&lt;foreign-keys&gt;&lt;key app="EN" db-id="s5za29p0bpatzae0esa5zsxrzdzdd5frppf2"&gt;27&lt;/key&gt;&lt;key app="ENWeb" db-id="TrQGugrtqgYAACYHDGE"&gt;27&lt;/key&gt;&lt;/foreign-keys&gt;&lt;ref-type name="Journal Article"&gt;17&lt;/ref-type&gt;&lt;contributors&gt;&lt;authors&gt;&lt;author&gt;Serre, C.&lt;/author&gt;&lt;author&gt;Perez-Rodriguez, A.&lt;/author&gt;&lt;author&gt;Fondevilla, N.&lt;/author&gt;&lt;author&gt;Morante, J. R.&lt;/author&gt;&lt;author&gt;Montserrat, J.&lt;/author&gt;&lt;author&gt;Esteve, J.&lt;/author&gt;&lt;/authors&gt;&lt;/contributors&gt;&lt;auth-address&gt;Serre, C&amp;#xD;Univ Barcelona, Dept Elect, C Marti Franques 1, E-08028 Barcelona, Spain&amp;#xD;Univ Barcelona, Dept Elect, C Marti Franques 1, E-08028 Barcelona, Spain&amp;#xD;Univ Barcelona, Dept Elect, E-08028 Barcelona, Spain&amp;#xD;Ctr Nacl Microelect CNM CSIC, Bellaterra, Spain&lt;/auth-address&gt;&lt;titles&gt;&lt;title&gt;Vibrational energy scavenging with Si technology electromagnetic inertial microgenerators&lt;/title&gt;&lt;secondary-title&gt;Microsystem Technologies-Micro-and Nanosystems-Information Storage and Processing Systems&lt;/secondary-title&gt;&lt;alt-title&gt;Microsyst Technol&lt;/alt-title&gt;&lt;/titles&gt;&lt;periodical&gt;&lt;full-title&gt;Microsystem Technologies-Micro-and Nanosystems-Information Storage and Processing Systems&lt;/full-title&gt;&lt;abbr-1&gt;Microsyst Technol&lt;/abbr-1&gt;&lt;/periodical&gt;&lt;alt-periodical&gt;&lt;full-title&gt;Microsystem Technologies-Micro-and Nanosystems-Information Storage and Processing Systems&lt;/full-title&gt;&lt;abbr-1&gt;Microsyst Technol&lt;/abbr-1&gt;&lt;/alt-periodical&gt;&lt;pages&gt;1655-1661&lt;/pages&gt;&lt;volume&gt;13&lt;/volume&gt;&lt;number&gt;11-12&lt;/number&gt;&lt;keywords&gt;&lt;keyword&gt;generator&lt;/keyword&gt;&lt;/keywords&gt;&lt;dates&gt;&lt;year&gt;2007&lt;/year&gt;&lt;pub-dates&gt;&lt;date&gt;Jul&lt;/date&gt;&lt;/pub-dates&gt;&lt;/dates&gt;&lt;isbn&gt;0946-7076&lt;/isbn&gt;&lt;accession-num&gt;ISI:000252826700031&lt;/accession-num&gt;&lt;urls&gt;&lt;related-urls&gt;&lt;url&gt;&amp;lt;Go to ISI&amp;gt;://000252826700031&lt;/url&gt;&lt;/related-urls&gt;&lt;/urls&gt;&lt;electronic-resource-num&gt;DOI 10.1007/s00542-006-0338-1&lt;/electronic-resource-num&gt;&lt;language&gt;English&lt;/language&gt;&lt;/record&gt;&lt;/Cite&gt;&lt;/EndNote&gt;</w:instrText>
            </w:r>
            <w:r w:rsidRPr="000B423A">
              <w:rPr>
                <w:bCs/>
                <w:color w:val="000000"/>
                <w:sz w:val="16"/>
                <w:szCs w:val="16"/>
              </w:rPr>
              <w:fldChar w:fldCharType="separate"/>
            </w:r>
            <w:r w:rsidR="008F2398">
              <w:rPr>
                <w:bCs/>
                <w:noProof/>
                <w:color w:val="000000"/>
                <w:sz w:val="16"/>
                <w:szCs w:val="16"/>
              </w:rPr>
              <w:t>[</w:t>
            </w:r>
            <w:hyperlink w:anchor="_ENREF_82" w:tooltip="Serre, 2007 #27" w:history="1">
              <w:r w:rsidR="008F2398">
                <w:rPr>
                  <w:bCs/>
                  <w:noProof/>
                  <w:color w:val="000000"/>
                  <w:sz w:val="16"/>
                  <w:szCs w:val="16"/>
                </w:rPr>
                <w:t>82</w:t>
              </w:r>
            </w:hyperlink>
            <w:r w:rsidR="008F2398">
              <w:rPr>
                <w:bCs/>
                <w:noProof/>
                <w:color w:val="000000"/>
                <w:sz w:val="16"/>
                <w:szCs w:val="16"/>
              </w:rPr>
              <w:t>]</w:t>
            </w:r>
            <w:r w:rsidRPr="000B423A">
              <w:rPr>
                <w:bCs/>
                <w:color w:val="000000"/>
                <w:sz w:val="16"/>
                <w:szCs w:val="16"/>
              </w:rPr>
              <w:fldChar w:fldCharType="end"/>
            </w:r>
            <w:r w:rsidRPr="000B423A">
              <w:rPr>
                <w:bCs/>
                <w:color w:val="000000"/>
                <w:sz w:val="16"/>
                <w:szCs w:val="16"/>
              </w:rPr>
              <w:t xml:space="preserve">  EM</w:t>
            </w:r>
          </w:p>
        </w:tc>
        <w:tc>
          <w:tcPr>
            <w:tcW w:w="421" w:type="pct"/>
            <w:tcBorders>
              <w:top w:val="nil"/>
              <w:left w:val="nil"/>
              <w:bottom w:val="nil"/>
              <w:right w:val="nil"/>
            </w:tcBorders>
            <w:shd w:val="clear" w:color="auto" w:fill="auto"/>
            <w:noWrap/>
            <w:vAlign w:val="bottom"/>
            <w:hideMark/>
          </w:tcPr>
          <w:p w14:paraId="7E202483" w14:textId="77777777" w:rsidR="00983052" w:rsidRPr="000B423A" w:rsidRDefault="00983052" w:rsidP="009149C0">
            <w:pPr>
              <w:jc w:val="center"/>
              <w:rPr>
                <w:bCs/>
                <w:color w:val="000000"/>
                <w:sz w:val="16"/>
                <w:szCs w:val="16"/>
              </w:rPr>
            </w:pPr>
            <w:r w:rsidRPr="000B423A">
              <w:rPr>
                <w:bCs/>
                <w:color w:val="000000"/>
                <w:sz w:val="16"/>
                <w:szCs w:val="16"/>
              </w:rPr>
              <w:t>920</w:t>
            </w:r>
          </w:p>
        </w:tc>
        <w:tc>
          <w:tcPr>
            <w:tcW w:w="714" w:type="pct"/>
            <w:tcBorders>
              <w:top w:val="nil"/>
              <w:left w:val="nil"/>
              <w:bottom w:val="nil"/>
              <w:right w:val="nil"/>
            </w:tcBorders>
            <w:shd w:val="clear" w:color="auto" w:fill="auto"/>
            <w:vAlign w:val="bottom"/>
            <w:hideMark/>
          </w:tcPr>
          <w:p w14:paraId="3225AF80"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0.047</w:t>
            </w:r>
          </w:p>
        </w:tc>
        <w:tc>
          <w:tcPr>
            <w:tcW w:w="564" w:type="pct"/>
            <w:tcBorders>
              <w:top w:val="nil"/>
              <w:left w:val="nil"/>
              <w:bottom w:val="nil"/>
              <w:right w:val="nil"/>
            </w:tcBorders>
            <w:shd w:val="clear" w:color="auto" w:fill="auto"/>
            <w:noWrap/>
            <w:vAlign w:val="bottom"/>
            <w:hideMark/>
          </w:tcPr>
          <w:p w14:paraId="6ACA895B"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282</w:t>
            </w:r>
          </w:p>
        </w:tc>
        <w:tc>
          <w:tcPr>
            <w:tcW w:w="862" w:type="pct"/>
            <w:tcBorders>
              <w:top w:val="nil"/>
              <w:left w:val="nil"/>
              <w:bottom w:val="nil"/>
              <w:right w:val="nil"/>
            </w:tcBorders>
            <w:shd w:val="clear" w:color="auto" w:fill="auto"/>
            <w:noWrap/>
            <w:vAlign w:val="bottom"/>
            <w:hideMark/>
          </w:tcPr>
          <w:p w14:paraId="77044950"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800</w:t>
            </w:r>
          </w:p>
        </w:tc>
        <w:tc>
          <w:tcPr>
            <w:tcW w:w="694" w:type="pct"/>
            <w:tcBorders>
              <w:top w:val="nil"/>
              <w:left w:val="nil"/>
              <w:bottom w:val="nil"/>
              <w:right w:val="nil"/>
            </w:tcBorders>
            <w:shd w:val="clear" w:color="auto" w:fill="auto"/>
            <w:noWrap/>
            <w:vAlign w:val="bottom"/>
            <w:hideMark/>
          </w:tcPr>
          <w:p w14:paraId="7A7D7992" w14:textId="77777777" w:rsidR="00983052" w:rsidRPr="000B423A" w:rsidRDefault="00983052" w:rsidP="009149C0">
            <w:pPr>
              <w:jc w:val="center"/>
              <w:rPr>
                <w:bCs/>
                <w:color w:val="000000"/>
                <w:sz w:val="16"/>
                <w:szCs w:val="16"/>
              </w:rPr>
            </w:pPr>
            <w:r w:rsidRPr="000B423A">
              <w:rPr>
                <w:bCs/>
                <w:color w:val="000000"/>
                <w:sz w:val="16"/>
                <w:szCs w:val="16"/>
              </w:rPr>
              <w:t>--</w:t>
            </w:r>
          </w:p>
        </w:tc>
        <w:tc>
          <w:tcPr>
            <w:tcW w:w="944" w:type="pct"/>
            <w:tcBorders>
              <w:top w:val="nil"/>
              <w:left w:val="nil"/>
              <w:bottom w:val="nil"/>
              <w:right w:val="nil"/>
            </w:tcBorders>
            <w:shd w:val="clear" w:color="auto" w:fill="auto"/>
            <w:vAlign w:val="bottom"/>
            <w:hideMark/>
          </w:tcPr>
          <w:p w14:paraId="3AADCB74" w14:textId="77777777" w:rsidR="00983052" w:rsidRPr="000B423A" w:rsidRDefault="00983052" w:rsidP="009149C0">
            <w:pPr>
              <w:jc w:val="center"/>
              <w:rPr>
                <w:bCs/>
                <w:color w:val="000000"/>
                <w:sz w:val="16"/>
                <w:szCs w:val="16"/>
              </w:rPr>
            </w:pPr>
            <w:r w:rsidRPr="000B423A">
              <w:rPr>
                <w:bCs/>
                <w:color w:val="000000"/>
                <w:sz w:val="16"/>
                <w:szCs w:val="16"/>
              </w:rPr>
              <w:t>11x11x0.128</w:t>
            </w:r>
          </w:p>
        </w:tc>
      </w:tr>
      <w:tr w:rsidR="00983052" w:rsidRPr="000B423A" w14:paraId="30D76ACA" w14:textId="77777777" w:rsidTr="009149C0">
        <w:trPr>
          <w:trHeight w:val="600"/>
        </w:trPr>
        <w:tc>
          <w:tcPr>
            <w:tcW w:w="801" w:type="pct"/>
            <w:tcBorders>
              <w:top w:val="nil"/>
              <w:left w:val="nil"/>
              <w:bottom w:val="nil"/>
              <w:right w:val="nil"/>
            </w:tcBorders>
            <w:shd w:val="clear" w:color="auto" w:fill="auto"/>
            <w:vAlign w:val="bottom"/>
            <w:hideMark/>
          </w:tcPr>
          <w:p w14:paraId="4626D92B" w14:textId="0E6DC82A" w:rsidR="00983052" w:rsidRPr="000B423A" w:rsidRDefault="00983052" w:rsidP="008F2398">
            <w:pPr>
              <w:jc w:val="center"/>
              <w:rPr>
                <w:bCs/>
                <w:color w:val="000000"/>
                <w:sz w:val="16"/>
                <w:szCs w:val="16"/>
              </w:rPr>
            </w:pPr>
            <w:r w:rsidRPr="000B423A">
              <w:rPr>
                <w:bCs/>
                <w:color w:val="000000"/>
                <w:sz w:val="16"/>
                <w:szCs w:val="16"/>
              </w:rPr>
              <w:t xml:space="preserve">Yang, 2009 </w:t>
            </w:r>
            <w:r w:rsidRPr="000B423A">
              <w:rPr>
                <w:bCs/>
                <w:color w:val="000000"/>
                <w:sz w:val="16"/>
                <w:szCs w:val="16"/>
              </w:rPr>
              <w:fldChar w:fldCharType="begin"/>
            </w:r>
            <w:r w:rsidR="008F2398">
              <w:rPr>
                <w:bCs/>
                <w:color w:val="000000"/>
                <w:sz w:val="16"/>
                <w:szCs w:val="16"/>
              </w:rPr>
              <w:instrText xml:space="preserve"> ADDIN EN.CITE &lt;EndNote&gt;&lt;Cite&gt;&lt;Author&gt;Yang&lt;/Author&gt;&lt;Year&gt;2009&lt;/Year&gt;&lt;RecNum&gt;28&lt;/RecNum&gt;&lt;DisplayText&gt;[83]&lt;/DisplayText&gt;&lt;record&gt;&lt;rec-number&gt;28&lt;/rec-number&gt;&lt;foreign-keys&gt;&lt;key app="EN" db-id="s5za29p0bpatzae0esa5zsxrzdzdd5frppf2"&gt;28&lt;/key&gt;&lt;key app="ENWeb" db-id="TrQGugrtqgYAACYHDGE"&gt;35&lt;/key&gt;&lt;/foreign-keys&gt;&lt;ref-type name="Journal Article"&gt;17&lt;/ref-type&gt;&lt;contributors&gt;&lt;authors&gt;&lt;author&gt;Yang, B.&lt;/author&gt;&lt;author&gt;Lee, C.&lt;/author&gt;&lt;author&gt;Xiang, W. F.&lt;/author&gt;&lt;author&gt;Xie, J.&lt;/author&gt;&lt;author&gt;He, J. H.&lt;/author&gt;&lt;author&gt;Kotlanka, R. K.&lt;/author&gt;&lt;author&gt;Low, S. P.&lt;/author&gt;&lt;author&gt;Feng, H. H.&lt;/author&gt;&lt;/authors&gt;&lt;/contributors&gt;&lt;auth-address&gt;Yang, B&amp;#xD;ASTAR, Inst Microelect, 11 Sci Pk Rd,Singapore Sci Pk 2, Singapore 117685, Singapore&amp;#xD;ASTAR, Inst Microelect, 11 Sci Pk Rd,Singapore Sci Pk 2, Singapore 117685, Singapore&amp;#xD;ASTAR, Inst Microelect, Singapore 117685, Singapore&amp;#xD;Natl Univ Singapore, Dept Elect &amp;amp; Comp Engn, Singapore 117576, Singapore&amp;#xD;Univ London Imperial Coll Sci Technol &amp;amp; Med, Dept Elect &amp;amp; Elect Engn, London SW7 2AZ, England&lt;/auth-address&gt;&lt;titles&gt;&lt;title&gt;Electromagnetic energy harvesting from vibrations of multiple frequencies&lt;/title&gt;&lt;secondary-title&gt;Journal of Micromechanics and Microengineering&lt;/secondary-title&gt;&lt;alt-title&gt;J Micromech Microeng&lt;/alt-title&gt;&lt;/titles&gt;&lt;periodical&gt;&lt;full-title&gt;Journal of Micromechanics and Microengineering&lt;/full-title&gt;&lt;abbr-1&gt;J Micromech Microeng&lt;/abbr-1&gt;&lt;/periodical&gt;&lt;alt-periodical&gt;&lt;full-title&gt;Journal of Micromechanics and Microengineering&lt;/full-title&gt;&lt;abbr-1&gt;J Micromech Microeng&lt;/abbr-1&gt;&lt;/alt-periodical&gt;&lt;volume&gt;19&lt;/volume&gt;&lt;number&gt;3&lt;/number&gt;&lt;dates&gt;&lt;year&gt;2009&lt;/year&gt;&lt;pub-dates&gt;&lt;date&gt;Mar&lt;/date&gt;&lt;/pub-dates&gt;&lt;/dates&gt;&lt;isbn&gt;0960-1317&lt;/isbn&gt;&lt;accession-num&gt;ISI:000263678200002&lt;/accession-num&gt;&lt;urls&gt;&lt;related-urls&gt;&lt;url&gt;&amp;lt;Go to ISI&amp;gt;://000263678200002&lt;/url&gt;&lt;/related-urls&gt;&lt;/urls&gt;&lt;electronic-resource-num&gt;Artn 035001&amp;#xD;Doi 10.1088/0960-1317/19/3/035001&lt;/electronic-resource-num&gt;&lt;language&gt;English&lt;/language&gt;&lt;/record&gt;&lt;/Cite&gt;&lt;/EndNote&gt;</w:instrText>
            </w:r>
            <w:r w:rsidRPr="000B423A">
              <w:rPr>
                <w:bCs/>
                <w:color w:val="000000"/>
                <w:sz w:val="16"/>
                <w:szCs w:val="16"/>
              </w:rPr>
              <w:fldChar w:fldCharType="separate"/>
            </w:r>
            <w:r w:rsidR="008F2398">
              <w:rPr>
                <w:bCs/>
                <w:noProof/>
                <w:color w:val="000000"/>
                <w:sz w:val="16"/>
                <w:szCs w:val="16"/>
              </w:rPr>
              <w:t>[</w:t>
            </w:r>
            <w:hyperlink w:anchor="_ENREF_83" w:tooltip="Yang, 2009 #28" w:history="1">
              <w:r w:rsidR="008F2398">
                <w:rPr>
                  <w:bCs/>
                  <w:noProof/>
                  <w:color w:val="000000"/>
                  <w:sz w:val="16"/>
                  <w:szCs w:val="16"/>
                </w:rPr>
                <w:t>83</w:t>
              </w:r>
            </w:hyperlink>
            <w:r w:rsidR="008F2398">
              <w:rPr>
                <w:bCs/>
                <w:noProof/>
                <w:color w:val="000000"/>
                <w:sz w:val="16"/>
                <w:szCs w:val="16"/>
              </w:rPr>
              <w:t>]</w:t>
            </w:r>
            <w:r w:rsidRPr="000B423A">
              <w:rPr>
                <w:bCs/>
                <w:color w:val="000000"/>
                <w:sz w:val="16"/>
                <w:szCs w:val="16"/>
              </w:rPr>
              <w:fldChar w:fldCharType="end"/>
            </w:r>
            <w:r w:rsidRPr="000B423A">
              <w:rPr>
                <w:bCs/>
                <w:color w:val="000000"/>
                <w:sz w:val="16"/>
                <w:szCs w:val="16"/>
              </w:rPr>
              <w:t xml:space="preserve">   EM </w:t>
            </w:r>
          </w:p>
        </w:tc>
        <w:tc>
          <w:tcPr>
            <w:tcW w:w="421" w:type="pct"/>
            <w:tcBorders>
              <w:top w:val="nil"/>
              <w:left w:val="nil"/>
              <w:bottom w:val="nil"/>
              <w:right w:val="nil"/>
            </w:tcBorders>
            <w:shd w:val="clear" w:color="auto" w:fill="auto"/>
            <w:noWrap/>
            <w:vAlign w:val="bottom"/>
            <w:hideMark/>
          </w:tcPr>
          <w:p w14:paraId="5B662781"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938</w:t>
            </w:r>
          </w:p>
        </w:tc>
        <w:tc>
          <w:tcPr>
            <w:tcW w:w="714" w:type="pct"/>
            <w:tcBorders>
              <w:top w:val="nil"/>
              <w:left w:val="nil"/>
              <w:bottom w:val="nil"/>
              <w:right w:val="nil"/>
            </w:tcBorders>
            <w:shd w:val="clear" w:color="auto" w:fill="auto"/>
            <w:vAlign w:val="bottom"/>
            <w:hideMark/>
          </w:tcPr>
          <w:p w14:paraId="79065461"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0.094</w:t>
            </w:r>
          </w:p>
        </w:tc>
        <w:tc>
          <w:tcPr>
            <w:tcW w:w="564" w:type="pct"/>
            <w:tcBorders>
              <w:top w:val="nil"/>
              <w:left w:val="nil"/>
              <w:bottom w:val="nil"/>
              <w:right w:val="nil"/>
            </w:tcBorders>
            <w:shd w:val="clear" w:color="auto" w:fill="auto"/>
            <w:noWrap/>
            <w:vAlign w:val="bottom"/>
            <w:hideMark/>
          </w:tcPr>
          <w:p w14:paraId="02E00940"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41.26</w:t>
            </w:r>
          </w:p>
        </w:tc>
        <w:tc>
          <w:tcPr>
            <w:tcW w:w="862" w:type="pct"/>
            <w:tcBorders>
              <w:top w:val="nil"/>
              <w:left w:val="nil"/>
              <w:bottom w:val="nil"/>
              <w:right w:val="nil"/>
            </w:tcBorders>
            <w:shd w:val="clear" w:color="auto" w:fill="auto"/>
            <w:noWrap/>
            <w:vAlign w:val="bottom"/>
            <w:hideMark/>
          </w:tcPr>
          <w:p w14:paraId="67CF810A" w14:textId="77777777" w:rsidR="00983052" w:rsidRPr="000B423A" w:rsidRDefault="00983052" w:rsidP="009149C0">
            <w:pPr>
              <w:jc w:val="center"/>
              <w:rPr>
                <w:bCs/>
                <w:color w:val="000000"/>
                <w:sz w:val="16"/>
                <w:szCs w:val="16"/>
                <w:lang w:eastAsia="zh-CN"/>
              </w:rPr>
            </w:pPr>
            <w:r w:rsidRPr="000B423A">
              <w:rPr>
                <w:bCs/>
                <w:color w:val="000000"/>
                <w:sz w:val="16"/>
                <w:szCs w:val="16"/>
                <w:lang w:eastAsia="zh-CN"/>
              </w:rPr>
              <w:t>41.26</w:t>
            </w:r>
          </w:p>
        </w:tc>
        <w:tc>
          <w:tcPr>
            <w:tcW w:w="694" w:type="pct"/>
            <w:tcBorders>
              <w:top w:val="nil"/>
              <w:left w:val="nil"/>
              <w:bottom w:val="nil"/>
              <w:right w:val="nil"/>
            </w:tcBorders>
            <w:shd w:val="clear" w:color="auto" w:fill="auto"/>
            <w:noWrap/>
            <w:vAlign w:val="bottom"/>
            <w:hideMark/>
          </w:tcPr>
          <w:p w14:paraId="1E963D98" w14:textId="77777777" w:rsidR="00983052" w:rsidRPr="000B423A" w:rsidRDefault="00983052" w:rsidP="009149C0">
            <w:pPr>
              <w:jc w:val="center"/>
              <w:rPr>
                <w:bCs/>
                <w:color w:val="000000"/>
                <w:sz w:val="16"/>
                <w:szCs w:val="16"/>
              </w:rPr>
            </w:pPr>
            <w:r w:rsidRPr="000B423A">
              <w:rPr>
                <w:bCs/>
                <w:color w:val="000000"/>
                <w:sz w:val="16"/>
                <w:szCs w:val="16"/>
              </w:rPr>
              <w:t>--</w:t>
            </w:r>
          </w:p>
        </w:tc>
        <w:tc>
          <w:tcPr>
            <w:tcW w:w="944" w:type="pct"/>
            <w:tcBorders>
              <w:top w:val="nil"/>
              <w:left w:val="nil"/>
              <w:bottom w:val="nil"/>
              <w:right w:val="nil"/>
            </w:tcBorders>
            <w:shd w:val="clear" w:color="auto" w:fill="auto"/>
            <w:vAlign w:val="bottom"/>
            <w:hideMark/>
          </w:tcPr>
          <w:p w14:paraId="04C5BC5A" w14:textId="77777777" w:rsidR="00983052" w:rsidRPr="000B423A" w:rsidRDefault="00983052" w:rsidP="009149C0">
            <w:pPr>
              <w:jc w:val="center"/>
              <w:rPr>
                <w:bCs/>
                <w:color w:val="000000"/>
                <w:sz w:val="16"/>
                <w:szCs w:val="16"/>
              </w:rPr>
            </w:pPr>
            <w:r w:rsidRPr="000B423A">
              <w:rPr>
                <w:bCs/>
                <w:color w:val="000000"/>
                <w:sz w:val="16"/>
                <w:szCs w:val="16"/>
              </w:rPr>
              <w:t>54x6x1 beam</w:t>
            </w:r>
          </w:p>
        </w:tc>
      </w:tr>
      <w:tr w:rsidR="00983052" w:rsidRPr="000B423A" w14:paraId="3DFD8EC8" w14:textId="77777777" w:rsidTr="009149C0">
        <w:trPr>
          <w:trHeight w:val="600"/>
        </w:trPr>
        <w:tc>
          <w:tcPr>
            <w:tcW w:w="801" w:type="pct"/>
            <w:tcBorders>
              <w:top w:val="nil"/>
              <w:left w:val="nil"/>
              <w:bottom w:val="single" w:sz="4" w:space="0" w:color="auto"/>
              <w:right w:val="nil"/>
            </w:tcBorders>
            <w:shd w:val="clear" w:color="auto" w:fill="auto"/>
            <w:vAlign w:val="bottom"/>
            <w:hideMark/>
          </w:tcPr>
          <w:p w14:paraId="532893A9" w14:textId="77777777" w:rsidR="00983052" w:rsidRPr="000B423A" w:rsidRDefault="00983052" w:rsidP="009149C0">
            <w:pPr>
              <w:rPr>
                <w:bCs/>
                <w:color w:val="000000"/>
                <w:sz w:val="16"/>
                <w:szCs w:val="16"/>
                <w:lang w:eastAsia="zh-CN"/>
              </w:rPr>
            </w:pPr>
          </w:p>
        </w:tc>
        <w:tc>
          <w:tcPr>
            <w:tcW w:w="421" w:type="pct"/>
            <w:tcBorders>
              <w:top w:val="nil"/>
              <w:left w:val="nil"/>
              <w:bottom w:val="single" w:sz="4" w:space="0" w:color="auto"/>
              <w:right w:val="nil"/>
            </w:tcBorders>
            <w:shd w:val="clear" w:color="auto" w:fill="auto"/>
            <w:noWrap/>
            <w:vAlign w:val="bottom"/>
            <w:hideMark/>
          </w:tcPr>
          <w:p w14:paraId="56B590C9" w14:textId="77777777" w:rsidR="00983052" w:rsidRPr="000B423A" w:rsidRDefault="00983052" w:rsidP="009149C0">
            <w:pPr>
              <w:jc w:val="center"/>
              <w:rPr>
                <w:bCs/>
                <w:color w:val="000000"/>
                <w:sz w:val="16"/>
                <w:szCs w:val="16"/>
              </w:rPr>
            </w:pPr>
          </w:p>
        </w:tc>
        <w:tc>
          <w:tcPr>
            <w:tcW w:w="714" w:type="pct"/>
            <w:tcBorders>
              <w:top w:val="nil"/>
              <w:left w:val="nil"/>
              <w:bottom w:val="single" w:sz="4" w:space="0" w:color="auto"/>
              <w:right w:val="nil"/>
            </w:tcBorders>
            <w:shd w:val="clear" w:color="auto" w:fill="auto"/>
            <w:vAlign w:val="bottom"/>
            <w:hideMark/>
          </w:tcPr>
          <w:p w14:paraId="0E80596C" w14:textId="77777777" w:rsidR="00983052" w:rsidRPr="000B423A" w:rsidRDefault="00983052" w:rsidP="009149C0">
            <w:pPr>
              <w:jc w:val="center"/>
              <w:rPr>
                <w:bCs/>
                <w:color w:val="000000"/>
                <w:sz w:val="16"/>
                <w:szCs w:val="16"/>
                <w:lang w:eastAsia="zh-CN"/>
              </w:rPr>
            </w:pPr>
          </w:p>
        </w:tc>
        <w:tc>
          <w:tcPr>
            <w:tcW w:w="564" w:type="pct"/>
            <w:tcBorders>
              <w:top w:val="nil"/>
              <w:left w:val="nil"/>
              <w:bottom w:val="single" w:sz="4" w:space="0" w:color="auto"/>
              <w:right w:val="nil"/>
            </w:tcBorders>
            <w:shd w:val="clear" w:color="auto" w:fill="auto"/>
            <w:noWrap/>
            <w:vAlign w:val="bottom"/>
            <w:hideMark/>
          </w:tcPr>
          <w:p w14:paraId="6CF33503" w14:textId="77777777" w:rsidR="00983052" w:rsidRPr="000B423A" w:rsidRDefault="00983052" w:rsidP="009149C0">
            <w:pPr>
              <w:jc w:val="center"/>
              <w:rPr>
                <w:bCs/>
                <w:color w:val="000000"/>
                <w:sz w:val="16"/>
                <w:szCs w:val="16"/>
                <w:lang w:eastAsia="zh-CN"/>
              </w:rPr>
            </w:pPr>
          </w:p>
        </w:tc>
        <w:tc>
          <w:tcPr>
            <w:tcW w:w="862" w:type="pct"/>
            <w:tcBorders>
              <w:top w:val="nil"/>
              <w:left w:val="nil"/>
              <w:bottom w:val="single" w:sz="4" w:space="0" w:color="auto"/>
              <w:right w:val="nil"/>
            </w:tcBorders>
            <w:shd w:val="clear" w:color="auto" w:fill="auto"/>
            <w:noWrap/>
            <w:vAlign w:val="bottom"/>
            <w:hideMark/>
          </w:tcPr>
          <w:p w14:paraId="49459772" w14:textId="77777777" w:rsidR="00983052" w:rsidRPr="000B423A" w:rsidRDefault="00983052" w:rsidP="009149C0">
            <w:pPr>
              <w:jc w:val="center"/>
              <w:rPr>
                <w:bCs/>
                <w:color w:val="000000"/>
                <w:sz w:val="16"/>
                <w:szCs w:val="16"/>
                <w:lang w:eastAsia="zh-CN"/>
              </w:rPr>
            </w:pPr>
          </w:p>
        </w:tc>
        <w:tc>
          <w:tcPr>
            <w:tcW w:w="694" w:type="pct"/>
            <w:tcBorders>
              <w:top w:val="nil"/>
              <w:left w:val="nil"/>
              <w:bottom w:val="single" w:sz="4" w:space="0" w:color="auto"/>
              <w:right w:val="nil"/>
            </w:tcBorders>
            <w:shd w:val="clear" w:color="auto" w:fill="auto"/>
            <w:noWrap/>
            <w:vAlign w:val="bottom"/>
            <w:hideMark/>
          </w:tcPr>
          <w:p w14:paraId="0DCFC4DD" w14:textId="77777777" w:rsidR="00983052" w:rsidRPr="000B423A" w:rsidRDefault="00983052" w:rsidP="009149C0">
            <w:pPr>
              <w:rPr>
                <w:bCs/>
                <w:color w:val="000000"/>
                <w:sz w:val="16"/>
                <w:szCs w:val="16"/>
                <w:lang w:eastAsia="zh-CN"/>
              </w:rPr>
            </w:pPr>
          </w:p>
        </w:tc>
        <w:tc>
          <w:tcPr>
            <w:tcW w:w="944" w:type="pct"/>
            <w:tcBorders>
              <w:top w:val="nil"/>
              <w:left w:val="nil"/>
              <w:bottom w:val="single" w:sz="4" w:space="0" w:color="auto"/>
              <w:right w:val="nil"/>
            </w:tcBorders>
            <w:shd w:val="clear" w:color="auto" w:fill="auto"/>
            <w:vAlign w:val="bottom"/>
            <w:hideMark/>
          </w:tcPr>
          <w:p w14:paraId="76BFFA98" w14:textId="77777777" w:rsidR="00983052" w:rsidRPr="000B423A" w:rsidRDefault="00983052" w:rsidP="009149C0">
            <w:pPr>
              <w:rPr>
                <w:bCs/>
                <w:color w:val="000000"/>
                <w:sz w:val="16"/>
                <w:szCs w:val="16"/>
                <w:lang w:eastAsia="zh-CN"/>
              </w:rPr>
            </w:pPr>
          </w:p>
        </w:tc>
      </w:tr>
    </w:tbl>
    <w:p w14:paraId="435B6858" w14:textId="77777777" w:rsidR="00983052" w:rsidRPr="000B423A" w:rsidRDefault="00983052" w:rsidP="00983052">
      <w:pPr>
        <w:pStyle w:val="BodyTextIndent"/>
        <w:ind w:firstLine="0"/>
        <w:jc w:val="center"/>
        <w:rPr>
          <w:b/>
        </w:rPr>
      </w:pPr>
    </w:p>
    <w:p w14:paraId="24BEE212" w14:textId="77777777" w:rsidR="00983052" w:rsidRPr="000B423A" w:rsidRDefault="00983052" w:rsidP="00983052">
      <w:pPr>
        <w:pStyle w:val="BodyTextIndent"/>
        <w:ind w:firstLine="0"/>
        <w:jc w:val="center"/>
        <w:rPr>
          <w:b/>
        </w:rPr>
      </w:pPr>
    </w:p>
    <w:p w14:paraId="49F387CF" w14:textId="77777777" w:rsidR="00983052" w:rsidRPr="000B423A" w:rsidRDefault="00983052" w:rsidP="00983052">
      <w:pPr>
        <w:pStyle w:val="BodyTextIndent"/>
      </w:pPr>
    </w:p>
    <w:p w14:paraId="1EADDDAD" w14:textId="77777777" w:rsidR="00983052" w:rsidRPr="000B423A" w:rsidRDefault="00983052" w:rsidP="00983052">
      <w:r w:rsidRPr="000B423A">
        <w:br w:type="page"/>
      </w:r>
    </w:p>
    <w:p w14:paraId="01C8CD32" w14:textId="06E6283C" w:rsidR="00A52E23" w:rsidRPr="000B423A" w:rsidRDefault="00A52E23" w:rsidP="00A52E23">
      <w:pPr>
        <w:pStyle w:val="Heading1"/>
        <w:spacing w:line="480" w:lineRule="auto"/>
        <w:jc w:val="center"/>
        <w:rPr>
          <w:rFonts w:cs="Times New Roman"/>
          <w:b/>
          <w:bCs/>
          <w:caps/>
          <w:kern w:val="32"/>
          <w:sz w:val="28"/>
          <w:szCs w:val="28"/>
          <w:lang w:eastAsia="zh-CN"/>
        </w:rPr>
      </w:pPr>
      <w:bookmarkStart w:id="347" w:name="_Toc437011667"/>
      <w:r w:rsidRPr="000B423A">
        <w:rPr>
          <w:rFonts w:cs="Times New Roman"/>
          <w:b/>
          <w:bCs/>
          <w:caps/>
          <w:kern w:val="32"/>
          <w:sz w:val="28"/>
          <w:szCs w:val="28"/>
          <w:lang w:eastAsia="zh-CN"/>
        </w:rPr>
        <w:lastRenderedPageBreak/>
        <w:t>ANNEX B:</w:t>
      </w:r>
      <w:bookmarkEnd w:id="347"/>
    </w:p>
    <w:p w14:paraId="0E3E70C5" w14:textId="77777777" w:rsidR="00983052" w:rsidRPr="000B423A" w:rsidRDefault="00983052" w:rsidP="00983052">
      <w:pPr>
        <w:pStyle w:val="TextHeading1"/>
        <w:jc w:val="center"/>
        <w:rPr>
          <w:rFonts w:ascii="Times New Roman" w:hAnsi="Times New Roman"/>
        </w:rPr>
      </w:pPr>
      <w:r w:rsidRPr="000B423A">
        <w:rPr>
          <w:rFonts w:ascii="Times New Roman" w:hAnsi="Times New Roman"/>
        </w:rPr>
        <w:t>Literature analysis of veh spring frequency, material, dimensions, and modulus</w:t>
      </w:r>
    </w:p>
    <w:tbl>
      <w:tblPr>
        <w:tblW w:w="5000" w:type="pct"/>
        <w:tblLayout w:type="fixed"/>
        <w:tblLook w:val="04A0" w:firstRow="1" w:lastRow="0" w:firstColumn="1" w:lastColumn="0" w:noHBand="0" w:noVBand="1"/>
      </w:tblPr>
      <w:tblGrid>
        <w:gridCol w:w="1535"/>
        <w:gridCol w:w="806"/>
        <w:gridCol w:w="1367"/>
        <w:gridCol w:w="1080"/>
        <w:gridCol w:w="1651"/>
        <w:gridCol w:w="1329"/>
        <w:gridCol w:w="1808"/>
      </w:tblGrid>
      <w:tr w:rsidR="00983052" w:rsidRPr="000B423A" w14:paraId="5EF768EC" w14:textId="77777777" w:rsidTr="009149C0">
        <w:trPr>
          <w:trHeight w:val="600"/>
        </w:trPr>
        <w:tc>
          <w:tcPr>
            <w:tcW w:w="801" w:type="pct"/>
            <w:tcBorders>
              <w:top w:val="single" w:sz="4" w:space="0" w:color="auto"/>
              <w:left w:val="nil"/>
              <w:bottom w:val="single" w:sz="4" w:space="0" w:color="auto"/>
              <w:right w:val="nil"/>
            </w:tcBorders>
            <w:shd w:val="clear" w:color="auto" w:fill="auto"/>
            <w:noWrap/>
            <w:vAlign w:val="bottom"/>
            <w:hideMark/>
          </w:tcPr>
          <w:p w14:paraId="0C78EC58" w14:textId="77777777" w:rsidR="00983052" w:rsidRPr="000B423A" w:rsidRDefault="00983052" w:rsidP="009149C0">
            <w:pPr>
              <w:jc w:val="center"/>
              <w:rPr>
                <w:color w:val="000000"/>
                <w:sz w:val="16"/>
              </w:rPr>
            </w:pPr>
            <w:r w:rsidRPr="000B423A">
              <w:rPr>
                <w:color w:val="000000"/>
                <w:sz w:val="16"/>
              </w:rPr>
              <w:t>Generator</w:t>
            </w:r>
          </w:p>
        </w:tc>
        <w:tc>
          <w:tcPr>
            <w:tcW w:w="421" w:type="pct"/>
            <w:tcBorders>
              <w:top w:val="single" w:sz="4" w:space="0" w:color="auto"/>
              <w:left w:val="nil"/>
              <w:bottom w:val="single" w:sz="4" w:space="0" w:color="auto"/>
              <w:right w:val="nil"/>
            </w:tcBorders>
            <w:shd w:val="clear" w:color="auto" w:fill="auto"/>
            <w:noWrap/>
            <w:vAlign w:val="bottom"/>
            <w:hideMark/>
          </w:tcPr>
          <w:p w14:paraId="160F96FB" w14:textId="77777777" w:rsidR="00983052" w:rsidRPr="000B423A" w:rsidRDefault="00983052" w:rsidP="009149C0">
            <w:pPr>
              <w:jc w:val="center"/>
              <w:rPr>
                <w:color w:val="000000"/>
                <w:sz w:val="16"/>
              </w:rPr>
            </w:pPr>
            <w:r w:rsidRPr="000B423A">
              <w:rPr>
                <w:color w:val="000000"/>
                <w:sz w:val="16"/>
              </w:rPr>
              <w:t>Freq (Hz)</w:t>
            </w:r>
          </w:p>
        </w:tc>
        <w:tc>
          <w:tcPr>
            <w:tcW w:w="714" w:type="pct"/>
            <w:tcBorders>
              <w:top w:val="single" w:sz="4" w:space="0" w:color="auto"/>
              <w:left w:val="nil"/>
              <w:bottom w:val="single" w:sz="4" w:space="0" w:color="auto"/>
              <w:right w:val="nil"/>
            </w:tcBorders>
            <w:shd w:val="clear" w:color="auto" w:fill="auto"/>
            <w:noWrap/>
            <w:vAlign w:val="bottom"/>
            <w:hideMark/>
          </w:tcPr>
          <w:p w14:paraId="6F1FD8B2" w14:textId="77777777" w:rsidR="00983052" w:rsidRPr="000B423A" w:rsidRDefault="00983052" w:rsidP="009149C0">
            <w:pPr>
              <w:jc w:val="center"/>
              <w:rPr>
                <w:color w:val="000000"/>
                <w:sz w:val="16"/>
              </w:rPr>
            </w:pPr>
            <w:r w:rsidRPr="000B423A">
              <w:rPr>
                <w:color w:val="000000"/>
                <w:sz w:val="16"/>
              </w:rPr>
              <w:t>Material</w:t>
            </w:r>
          </w:p>
        </w:tc>
        <w:tc>
          <w:tcPr>
            <w:tcW w:w="564" w:type="pct"/>
            <w:tcBorders>
              <w:top w:val="single" w:sz="4" w:space="0" w:color="auto"/>
              <w:left w:val="nil"/>
              <w:bottom w:val="single" w:sz="4" w:space="0" w:color="auto"/>
              <w:right w:val="nil"/>
            </w:tcBorders>
            <w:shd w:val="clear" w:color="auto" w:fill="auto"/>
            <w:vAlign w:val="bottom"/>
            <w:hideMark/>
          </w:tcPr>
          <w:p w14:paraId="33C929BD" w14:textId="77777777" w:rsidR="00983052" w:rsidRPr="000B423A" w:rsidRDefault="00983052" w:rsidP="009149C0">
            <w:pPr>
              <w:jc w:val="center"/>
              <w:rPr>
                <w:color w:val="000000"/>
                <w:sz w:val="16"/>
              </w:rPr>
            </w:pPr>
            <w:r w:rsidRPr="000B423A">
              <w:rPr>
                <w:color w:val="000000"/>
                <w:sz w:val="16"/>
              </w:rPr>
              <w:t>Young’s  Modulus (GPa)</w:t>
            </w:r>
          </w:p>
        </w:tc>
        <w:tc>
          <w:tcPr>
            <w:tcW w:w="862" w:type="pct"/>
            <w:tcBorders>
              <w:top w:val="single" w:sz="4" w:space="0" w:color="auto"/>
              <w:left w:val="nil"/>
              <w:bottom w:val="single" w:sz="4" w:space="0" w:color="auto"/>
              <w:right w:val="nil"/>
            </w:tcBorders>
            <w:shd w:val="clear" w:color="auto" w:fill="auto"/>
            <w:noWrap/>
            <w:vAlign w:val="bottom"/>
            <w:hideMark/>
          </w:tcPr>
          <w:p w14:paraId="475301EA" w14:textId="77777777" w:rsidR="00983052" w:rsidRPr="000B423A" w:rsidRDefault="00983052" w:rsidP="009149C0">
            <w:pPr>
              <w:jc w:val="center"/>
              <w:rPr>
                <w:color w:val="000000"/>
                <w:sz w:val="16"/>
              </w:rPr>
            </w:pPr>
            <w:r w:rsidRPr="000B423A">
              <w:rPr>
                <w:color w:val="000000"/>
                <w:sz w:val="16"/>
              </w:rPr>
              <w:t>Largest Feature Size (mm)</w:t>
            </w:r>
          </w:p>
        </w:tc>
        <w:tc>
          <w:tcPr>
            <w:tcW w:w="694" w:type="pct"/>
            <w:tcBorders>
              <w:top w:val="single" w:sz="4" w:space="0" w:color="auto"/>
              <w:left w:val="nil"/>
              <w:bottom w:val="single" w:sz="4" w:space="0" w:color="auto"/>
              <w:right w:val="nil"/>
            </w:tcBorders>
            <w:shd w:val="clear" w:color="auto" w:fill="auto"/>
            <w:vAlign w:val="bottom"/>
            <w:hideMark/>
          </w:tcPr>
          <w:p w14:paraId="567D4812" w14:textId="77777777" w:rsidR="00983052" w:rsidRPr="000B423A" w:rsidRDefault="00983052" w:rsidP="009149C0">
            <w:pPr>
              <w:jc w:val="center"/>
              <w:rPr>
                <w:color w:val="000000"/>
                <w:sz w:val="16"/>
                <w:vertAlign w:val="superscript"/>
              </w:rPr>
            </w:pPr>
            <w:r w:rsidRPr="000B423A">
              <w:rPr>
                <w:color w:val="000000"/>
                <w:sz w:val="16"/>
              </w:rPr>
              <w:t>density g/cm</w:t>
            </w:r>
            <w:r w:rsidRPr="000B423A">
              <w:rPr>
                <w:color w:val="000000"/>
                <w:sz w:val="16"/>
                <w:vertAlign w:val="superscript"/>
              </w:rPr>
              <w:t>3</w:t>
            </w:r>
          </w:p>
        </w:tc>
        <w:tc>
          <w:tcPr>
            <w:tcW w:w="944" w:type="pct"/>
            <w:tcBorders>
              <w:top w:val="single" w:sz="4" w:space="0" w:color="auto"/>
              <w:left w:val="nil"/>
              <w:bottom w:val="single" w:sz="4" w:space="0" w:color="auto"/>
              <w:right w:val="nil"/>
            </w:tcBorders>
            <w:shd w:val="clear" w:color="auto" w:fill="auto"/>
            <w:noWrap/>
            <w:vAlign w:val="bottom"/>
            <w:hideMark/>
          </w:tcPr>
          <w:p w14:paraId="1F42C11E" w14:textId="77777777" w:rsidR="00983052" w:rsidRPr="000B423A" w:rsidRDefault="00983052" w:rsidP="009149C0">
            <w:pPr>
              <w:jc w:val="center"/>
              <w:rPr>
                <w:color w:val="000000"/>
                <w:sz w:val="16"/>
              </w:rPr>
            </w:pPr>
            <w:r w:rsidRPr="000B423A">
              <w:rPr>
                <w:color w:val="000000"/>
                <w:sz w:val="16"/>
              </w:rPr>
              <w:t>Spring Dimensions (mm)</w:t>
            </w:r>
          </w:p>
        </w:tc>
      </w:tr>
      <w:tr w:rsidR="00983052" w:rsidRPr="000B423A" w14:paraId="060CA5A8" w14:textId="77777777" w:rsidTr="009149C0">
        <w:trPr>
          <w:trHeight w:val="600"/>
        </w:trPr>
        <w:tc>
          <w:tcPr>
            <w:tcW w:w="801" w:type="pct"/>
            <w:tcBorders>
              <w:top w:val="nil"/>
              <w:left w:val="nil"/>
              <w:bottom w:val="nil"/>
              <w:right w:val="nil"/>
            </w:tcBorders>
            <w:shd w:val="clear" w:color="auto" w:fill="auto"/>
            <w:noWrap/>
            <w:vAlign w:val="bottom"/>
          </w:tcPr>
          <w:p w14:paraId="54811B72" w14:textId="77777777" w:rsidR="00983052" w:rsidRPr="000B423A" w:rsidRDefault="00983052" w:rsidP="009149C0">
            <w:pPr>
              <w:jc w:val="center"/>
              <w:rPr>
                <w:bCs/>
                <w:color w:val="000000"/>
                <w:sz w:val="16"/>
              </w:rPr>
            </w:pPr>
          </w:p>
          <w:p w14:paraId="7806CBF6" w14:textId="77777777" w:rsidR="00983052" w:rsidRPr="000B423A" w:rsidRDefault="00983052" w:rsidP="009149C0">
            <w:pPr>
              <w:jc w:val="center"/>
              <w:rPr>
                <w:bCs/>
                <w:color w:val="000000"/>
                <w:sz w:val="16"/>
              </w:rPr>
            </w:pPr>
            <w:r w:rsidRPr="000B423A">
              <w:rPr>
                <w:bCs/>
                <w:color w:val="000000"/>
                <w:sz w:val="16"/>
              </w:rPr>
              <w:t>This Work EM</w:t>
            </w:r>
          </w:p>
          <w:p w14:paraId="37CB9D9F" w14:textId="77777777" w:rsidR="00983052" w:rsidRPr="000B423A" w:rsidRDefault="00983052" w:rsidP="009149C0">
            <w:pPr>
              <w:jc w:val="center"/>
              <w:rPr>
                <w:bCs/>
                <w:color w:val="000000"/>
                <w:sz w:val="16"/>
              </w:rPr>
            </w:pPr>
            <w:r w:rsidRPr="000B423A">
              <w:rPr>
                <w:bCs/>
                <w:color w:val="000000"/>
                <w:sz w:val="16"/>
              </w:rPr>
              <w:t>3 min Post Cure</w:t>
            </w:r>
          </w:p>
        </w:tc>
        <w:tc>
          <w:tcPr>
            <w:tcW w:w="421" w:type="pct"/>
            <w:tcBorders>
              <w:top w:val="nil"/>
              <w:left w:val="nil"/>
              <w:bottom w:val="nil"/>
              <w:right w:val="nil"/>
            </w:tcBorders>
            <w:shd w:val="clear" w:color="auto" w:fill="auto"/>
            <w:noWrap/>
            <w:vAlign w:val="bottom"/>
          </w:tcPr>
          <w:p w14:paraId="196A9CFA" w14:textId="77777777" w:rsidR="00983052" w:rsidRPr="000B423A" w:rsidRDefault="00983052" w:rsidP="009149C0">
            <w:pPr>
              <w:jc w:val="center"/>
              <w:rPr>
                <w:bCs/>
                <w:color w:val="000000"/>
                <w:sz w:val="16"/>
              </w:rPr>
            </w:pPr>
            <w:r w:rsidRPr="000B423A">
              <w:rPr>
                <w:bCs/>
                <w:color w:val="000000"/>
                <w:sz w:val="16"/>
              </w:rPr>
              <w:t>76</w:t>
            </w:r>
          </w:p>
        </w:tc>
        <w:tc>
          <w:tcPr>
            <w:tcW w:w="714" w:type="pct"/>
            <w:tcBorders>
              <w:top w:val="nil"/>
              <w:left w:val="nil"/>
              <w:bottom w:val="nil"/>
              <w:right w:val="nil"/>
            </w:tcBorders>
            <w:shd w:val="clear" w:color="auto" w:fill="auto"/>
            <w:vAlign w:val="bottom"/>
          </w:tcPr>
          <w:p w14:paraId="2A14EFD9" w14:textId="77777777" w:rsidR="00983052" w:rsidRPr="000B423A" w:rsidRDefault="00983052" w:rsidP="009149C0">
            <w:pPr>
              <w:jc w:val="center"/>
              <w:rPr>
                <w:bCs/>
                <w:color w:val="000000"/>
                <w:sz w:val="16"/>
              </w:rPr>
            </w:pPr>
            <w:r w:rsidRPr="000B423A">
              <w:rPr>
                <w:bCs/>
                <w:color w:val="000000"/>
                <w:sz w:val="16"/>
              </w:rPr>
              <w:t>HDDA</w:t>
            </w:r>
          </w:p>
        </w:tc>
        <w:tc>
          <w:tcPr>
            <w:tcW w:w="564" w:type="pct"/>
            <w:tcBorders>
              <w:top w:val="nil"/>
              <w:left w:val="nil"/>
              <w:bottom w:val="nil"/>
              <w:right w:val="nil"/>
            </w:tcBorders>
            <w:shd w:val="clear" w:color="auto" w:fill="auto"/>
            <w:noWrap/>
            <w:vAlign w:val="bottom"/>
          </w:tcPr>
          <w:p w14:paraId="0042272F" w14:textId="77777777" w:rsidR="00983052" w:rsidRPr="000B423A" w:rsidRDefault="00983052" w:rsidP="009149C0">
            <w:pPr>
              <w:jc w:val="center"/>
              <w:rPr>
                <w:bCs/>
                <w:color w:val="000000"/>
                <w:sz w:val="16"/>
              </w:rPr>
            </w:pPr>
            <w:r w:rsidRPr="000B423A">
              <w:rPr>
                <w:bCs/>
                <w:color w:val="000000"/>
                <w:sz w:val="16"/>
              </w:rPr>
              <w:t>0.904</w:t>
            </w:r>
          </w:p>
        </w:tc>
        <w:tc>
          <w:tcPr>
            <w:tcW w:w="862" w:type="pct"/>
            <w:tcBorders>
              <w:top w:val="nil"/>
              <w:left w:val="nil"/>
              <w:bottom w:val="nil"/>
              <w:right w:val="nil"/>
            </w:tcBorders>
            <w:shd w:val="clear" w:color="auto" w:fill="auto"/>
            <w:noWrap/>
            <w:vAlign w:val="bottom"/>
          </w:tcPr>
          <w:p w14:paraId="04E5F744" w14:textId="77777777" w:rsidR="00983052" w:rsidRPr="000B423A" w:rsidRDefault="00983052" w:rsidP="009149C0">
            <w:pPr>
              <w:jc w:val="center"/>
              <w:rPr>
                <w:bCs/>
                <w:color w:val="000000"/>
                <w:sz w:val="16"/>
              </w:rPr>
            </w:pPr>
            <w:r w:rsidRPr="000B423A">
              <w:rPr>
                <w:bCs/>
                <w:color w:val="000000"/>
                <w:sz w:val="16"/>
              </w:rPr>
              <w:t>3.4</w:t>
            </w:r>
          </w:p>
        </w:tc>
        <w:tc>
          <w:tcPr>
            <w:tcW w:w="694" w:type="pct"/>
            <w:tcBorders>
              <w:top w:val="nil"/>
              <w:left w:val="nil"/>
              <w:bottom w:val="nil"/>
              <w:right w:val="nil"/>
            </w:tcBorders>
            <w:shd w:val="clear" w:color="auto" w:fill="auto"/>
            <w:noWrap/>
            <w:vAlign w:val="bottom"/>
          </w:tcPr>
          <w:p w14:paraId="054BA03C" w14:textId="77777777" w:rsidR="00983052" w:rsidRPr="000B423A" w:rsidRDefault="00983052" w:rsidP="009149C0">
            <w:pPr>
              <w:jc w:val="center"/>
              <w:rPr>
                <w:bCs/>
                <w:color w:val="000000"/>
                <w:sz w:val="16"/>
              </w:rPr>
            </w:pPr>
            <w:r w:rsidRPr="000B423A">
              <w:rPr>
                <w:bCs/>
                <w:color w:val="000000"/>
                <w:sz w:val="16"/>
              </w:rPr>
              <w:t>1.011</w:t>
            </w:r>
          </w:p>
        </w:tc>
        <w:tc>
          <w:tcPr>
            <w:tcW w:w="944" w:type="pct"/>
            <w:tcBorders>
              <w:top w:val="nil"/>
              <w:left w:val="nil"/>
              <w:bottom w:val="nil"/>
              <w:right w:val="nil"/>
            </w:tcBorders>
            <w:shd w:val="clear" w:color="auto" w:fill="auto"/>
            <w:vAlign w:val="bottom"/>
          </w:tcPr>
          <w:p w14:paraId="414EC5F2" w14:textId="77777777" w:rsidR="00983052" w:rsidRPr="000B423A" w:rsidRDefault="00983052" w:rsidP="009149C0">
            <w:pPr>
              <w:jc w:val="center"/>
              <w:rPr>
                <w:bCs/>
                <w:color w:val="000000"/>
                <w:sz w:val="16"/>
              </w:rPr>
            </w:pPr>
            <w:r w:rsidRPr="000B423A">
              <w:rPr>
                <w:bCs/>
                <w:color w:val="000000"/>
                <w:sz w:val="16"/>
              </w:rPr>
              <w:t>0.160x0.400 springs, 3.4height</w:t>
            </w:r>
          </w:p>
        </w:tc>
      </w:tr>
      <w:tr w:rsidR="00983052" w:rsidRPr="000B423A" w14:paraId="53EC6A1E" w14:textId="77777777" w:rsidTr="009149C0">
        <w:trPr>
          <w:trHeight w:val="600"/>
        </w:trPr>
        <w:tc>
          <w:tcPr>
            <w:tcW w:w="801" w:type="pct"/>
            <w:tcBorders>
              <w:top w:val="nil"/>
              <w:left w:val="nil"/>
              <w:bottom w:val="nil"/>
              <w:right w:val="nil"/>
            </w:tcBorders>
            <w:shd w:val="clear" w:color="auto" w:fill="auto"/>
            <w:noWrap/>
            <w:vAlign w:val="bottom"/>
          </w:tcPr>
          <w:p w14:paraId="2E3BE178" w14:textId="77777777" w:rsidR="00983052" w:rsidRPr="000B423A" w:rsidRDefault="00983052" w:rsidP="009149C0">
            <w:pPr>
              <w:jc w:val="center"/>
              <w:rPr>
                <w:bCs/>
                <w:color w:val="000000"/>
                <w:sz w:val="16"/>
              </w:rPr>
            </w:pPr>
            <w:r w:rsidRPr="000B423A">
              <w:rPr>
                <w:bCs/>
                <w:color w:val="000000"/>
                <w:sz w:val="16"/>
              </w:rPr>
              <w:t xml:space="preserve">This Work EM </w:t>
            </w:r>
          </w:p>
          <w:p w14:paraId="4A457E5A" w14:textId="77777777" w:rsidR="00983052" w:rsidRPr="000B423A" w:rsidRDefault="00983052" w:rsidP="009149C0">
            <w:pPr>
              <w:jc w:val="center"/>
              <w:rPr>
                <w:bCs/>
                <w:color w:val="000000"/>
                <w:sz w:val="16"/>
              </w:rPr>
            </w:pPr>
            <w:r w:rsidRPr="000B423A">
              <w:rPr>
                <w:bCs/>
                <w:color w:val="000000"/>
                <w:sz w:val="16"/>
              </w:rPr>
              <w:t>2 min Post Cure</w:t>
            </w:r>
          </w:p>
        </w:tc>
        <w:tc>
          <w:tcPr>
            <w:tcW w:w="421" w:type="pct"/>
            <w:tcBorders>
              <w:top w:val="nil"/>
              <w:left w:val="nil"/>
              <w:bottom w:val="nil"/>
              <w:right w:val="nil"/>
            </w:tcBorders>
            <w:shd w:val="clear" w:color="auto" w:fill="auto"/>
            <w:noWrap/>
            <w:vAlign w:val="bottom"/>
          </w:tcPr>
          <w:p w14:paraId="670D20A7" w14:textId="77777777" w:rsidR="00983052" w:rsidRPr="000B423A" w:rsidRDefault="00983052" w:rsidP="009149C0">
            <w:pPr>
              <w:jc w:val="center"/>
              <w:rPr>
                <w:bCs/>
                <w:color w:val="000000"/>
                <w:sz w:val="16"/>
              </w:rPr>
            </w:pPr>
            <w:r w:rsidRPr="000B423A">
              <w:rPr>
                <w:bCs/>
                <w:color w:val="000000"/>
                <w:sz w:val="16"/>
              </w:rPr>
              <w:t>80.5</w:t>
            </w:r>
          </w:p>
        </w:tc>
        <w:tc>
          <w:tcPr>
            <w:tcW w:w="714" w:type="pct"/>
            <w:tcBorders>
              <w:top w:val="nil"/>
              <w:left w:val="nil"/>
              <w:bottom w:val="nil"/>
              <w:right w:val="nil"/>
            </w:tcBorders>
            <w:shd w:val="clear" w:color="auto" w:fill="auto"/>
            <w:vAlign w:val="bottom"/>
          </w:tcPr>
          <w:p w14:paraId="7DAA9E53" w14:textId="77777777" w:rsidR="00983052" w:rsidRPr="000B423A" w:rsidRDefault="00983052" w:rsidP="009149C0">
            <w:pPr>
              <w:jc w:val="center"/>
              <w:rPr>
                <w:bCs/>
                <w:color w:val="000000"/>
                <w:sz w:val="16"/>
              </w:rPr>
            </w:pPr>
            <w:r w:rsidRPr="000B423A">
              <w:rPr>
                <w:bCs/>
                <w:color w:val="000000"/>
                <w:sz w:val="16"/>
              </w:rPr>
              <w:t>HDDA</w:t>
            </w:r>
          </w:p>
        </w:tc>
        <w:tc>
          <w:tcPr>
            <w:tcW w:w="564" w:type="pct"/>
            <w:tcBorders>
              <w:top w:val="nil"/>
              <w:left w:val="nil"/>
              <w:bottom w:val="nil"/>
              <w:right w:val="nil"/>
            </w:tcBorders>
            <w:shd w:val="clear" w:color="auto" w:fill="auto"/>
            <w:noWrap/>
            <w:vAlign w:val="bottom"/>
          </w:tcPr>
          <w:p w14:paraId="1588D96E" w14:textId="77777777" w:rsidR="00983052" w:rsidRPr="000B423A" w:rsidRDefault="00983052" w:rsidP="009149C0">
            <w:pPr>
              <w:jc w:val="center"/>
              <w:rPr>
                <w:bCs/>
                <w:color w:val="000000"/>
                <w:sz w:val="16"/>
              </w:rPr>
            </w:pPr>
            <w:r w:rsidRPr="000B423A">
              <w:rPr>
                <w:bCs/>
                <w:color w:val="000000"/>
                <w:sz w:val="16"/>
              </w:rPr>
              <w:t>0.795</w:t>
            </w:r>
          </w:p>
        </w:tc>
        <w:tc>
          <w:tcPr>
            <w:tcW w:w="862" w:type="pct"/>
            <w:tcBorders>
              <w:top w:val="nil"/>
              <w:left w:val="nil"/>
              <w:bottom w:val="nil"/>
              <w:right w:val="nil"/>
            </w:tcBorders>
            <w:shd w:val="clear" w:color="auto" w:fill="auto"/>
            <w:noWrap/>
            <w:vAlign w:val="bottom"/>
          </w:tcPr>
          <w:p w14:paraId="3E0A0D6E" w14:textId="77777777" w:rsidR="00983052" w:rsidRPr="000B423A" w:rsidRDefault="00983052" w:rsidP="009149C0">
            <w:pPr>
              <w:jc w:val="center"/>
              <w:rPr>
                <w:bCs/>
                <w:color w:val="000000"/>
                <w:sz w:val="16"/>
              </w:rPr>
            </w:pPr>
            <w:r w:rsidRPr="000B423A">
              <w:rPr>
                <w:bCs/>
                <w:color w:val="000000"/>
                <w:sz w:val="16"/>
              </w:rPr>
              <w:t>3.4</w:t>
            </w:r>
          </w:p>
        </w:tc>
        <w:tc>
          <w:tcPr>
            <w:tcW w:w="694" w:type="pct"/>
            <w:tcBorders>
              <w:top w:val="nil"/>
              <w:left w:val="nil"/>
              <w:bottom w:val="nil"/>
              <w:right w:val="nil"/>
            </w:tcBorders>
            <w:shd w:val="clear" w:color="auto" w:fill="auto"/>
            <w:noWrap/>
            <w:vAlign w:val="bottom"/>
          </w:tcPr>
          <w:p w14:paraId="22B1FED8" w14:textId="77777777" w:rsidR="00983052" w:rsidRPr="000B423A" w:rsidRDefault="00983052" w:rsidP="009149C0">
            <w:pPr>
              <w:jc w:val="center"/>
              <w:rPr>
                <w:bCs/>
                <w:color w:val="000000"/>
                <w:sz w:val="16"/>
              </w:rPr>
            </w:pPr>
            <w:r w:rsidRPr="000B423A">
              <w:rPr>
                <w:bCs/>
                <w:color w:val="000000"/>
                <w:sz w:val="16"/>
              </w:rPr>
              <w:t>1.011</w:t>
            </w:r>
          </w:p>
        </w:tc>
        <w:tc>
          <w:tcPr>
            <w:tcW w:w="944" w:type="pct"/>
            <w:tcBorders>
              <w:top w:val="nil"/>
              <w:left w:val="nil"/>
              <w:bottom w:val="nil"/>
              <w:right w:val="nil"/>
            </w:tcBorders>
            <w:shd w:val="clear" w:color="auto" w:fill="auto"/>
            <w:vAlign w:val="bottom"/>
          </w:tcPr>
          <w:p w14:paraId="218A5BB1" w14:textId="77777777" w:rsidR="00983052" w:rsidRPr="000B423A" w:rsidRDefault="00983052" w:rsidP="009149C0">
            <w:pPr>
              <w:jc w:val="center"/>
              <w:rPr>
                <w:bCs/>
                <w:color w:val="000000"/>
                <w:sz w:val="16"/>
              </w:rPr>
            </w:pPr>
            <w:r w:rsidRPr="000B423A">
              <w:rPr>
                <w:bCs/>
                <w:color w:val="000000"/>
                <w:sz w:val="16"/>
              </w:rPr>
              <w:t>0.160x0.400 springs, 3.4height</w:t>
            </w:r>
          </w:p>
        </w:tc>
      </w:tr>
      <w:tr w:rsidR="00983052" w:rsidRPr="000B423A" w14:paraId="2A20492F" w14:textId="77777777" w:rsidTr="009149C0">
        <w:trPr>
          <w:trHeight w:val="600"/>
        </w:trPr>
        <w:tc>
          <w:tcPr>
            <w:tcW w:w="801" w:type="pct"/>
            <w:tcBorders>
              <w:top w:val="nil"/>
              <w:left w:val="nil"/>
              <w:bottom w:val="nil"/>
              <w:right w:val="nil"/>
            </w:tcBorders>
            <w:shd w:val="clear" w:color="auto" w:fill="auto"/>
            <w:noWrap/>
            <w:vAlign w:val="bottom"/>
          </w:tcPr>
          <w:p w14:paraId="2FAFF26B" w14:textId="77777777" w:rsidR="00983052" w:rsidRPr="000B423A" w:rsidRDefault="00983052" w:rsidP="009149C0">
            <w:pPr>
              <w:jc w:val="center"/>
              <w:rPr>
                <w:bCs/>
                <w:color w:val="000000"/>
                <w:sz w:val="16"/>
              </w:rPr>
            </w:pPr>
            <w:r w:rsidRPr="000B423A">
              <w:rPr>
                <w:bCs/>
                <w:color w:val="000000"/>
                <w:sz w:val="16"/>
              </w:rPr>
              <w:t>This Work EM</w:t>
            </w:r>
          </w:p>
          <w:p w14:paraId="0BF3AD78" w14:textId="77777777" w:rsidR="00983052" w:rsidRPr="000B423A" w:rsidRDefault="00983052" w:rsidP="009149C0">
            <w:pPr>
              <w:jc w:val="center"/>
              <w:rPr>
                <w:bCs/>
                <w:color w:val="000000"/>
                <w:sz w:val="16"/>
              </w:rPr>
            </w:pPr>
            <w:r w:rsidRPr="000B423A">
              <w:rPr>
                <w:bCs/>
                <w:color w:val="000000"/>
                <w:sz w:val="16"/>
              </w:rPr>
              <w:t>90s Post Cure</w:t>
            </w:r>
          </w:p>
        </w:tc>
        <w:tc>
          <w:tcPr>
            <w:tcW w:w="421" w:type="pct"/>
            <w:tcBorders>
              <w:top w:val="nil"/>
              <w:left w:val="nil"/>
              <w:bottom w:val="nil"/>
              <w:right w:val="nil"/>
            </w:tcBorders>
            <w:shd w:val="clear" w:color="auto" w:fill="auto"/>
            <w:noWrap/>
            <w:vAlign w:val="bottom"/>
          </w:tcPr>
          <w:p w14:paraId="1E5289B8" w14:textId="77777777" w:rsidR="00983052" w:rsidRPr="000B423A" w:rsidRDefault="00983052" w:rsidP="009149C0">
            <w:pPr>
              <w:jc w:val="center"/>
              <w:rPr>
                <w:bCs/>
                <w:color w:val="000000"/>
                <w:sz w:val="16"/>
              </w:rPr>
            </w:pPr>
            <w:r w:rsidRPr="000B423A">
              <w:rPr>
                <w:bCs/>
                <w:color w:val="000000"/>
                <w:sz w:val="16"/>
              </w:rPr>
              <w:t>59</w:t>
            </w:r>
          </w:p>
        </w:tc>
        <w:tc>
          <w:tcPr>
            <w:tcW w:w="714" w:type="pct"/>
            <w:tcBorders>
              <w:top w:val="nil"/>
              <w:left w:val="nil"/>
              <w:bottom w:val="nil"/>
              <w:right w:val="nil"/>
            </w:tcBorders>
            <w:shd w:val="clear" w:color="auto" w:fill="auto"/>
            <w:vAlign w:val="bottom"/>
          </w:tcPr>
          <w:p w14:paraId="5F7A295D" w14:textId="77777777" w:rsidR="00983052" w:rsidRPr="000B423A" w:rsidRDefault="00983052" w:rsidP="009149C0">
            <w:pPr>
              <w:jc w:val="center"/>
              <w:rPr>
                <w:bCs/>
                <w:color w:val="000000"/>
                <w:sz w:val="16"/>
              </w:rPr>
            </w:pPr>
            <w:r w:rsidRPr="000B423A">
              <w:rPr>
                <w:bCs/>
                <w:color w:val="000000"/>
                <w:sz w:val="16"/>
              </w:rPr>
              <w:t>HDDA</w:t>
            </w:r>
          </w:p>
        </w:tc>
        <w:tc>
          <w:tcPr>
            <w:tcW w:w="564" w:type="pct"/>
            <w:tcBorders>
              <w:top w:val="nil"/>
              <w:left w:val="nil"/>
              <w:bottom w:val="nil"/>
              <w:right w:val="nil"/>
            </w:tcBorders>
            <w:shd w:val="clear" w:color="auto" w:fill="auto"/>
            <w:noWrap/>
            <w:vAlign w:val="bottom"/>
          </w:tcPr>
          <w:p w14:paraId="6C91C699" w14:textId="77777777" w:rsidR="00983052" w:rsidRPr="000B423A" w:rsidRDefault="00983052" w:rsidP="009149C0">
            <w:pPr>
              <w:jc w:val="center"/>
              <w:rPr>
                <w:bCs/>
                <w:color w:val="000000"/>
                <w:sz w:val="16"/>
              </w:rPr>
            </w:pPr>
            <w:r w:rsidRPr="000B423A">
              <w:rPr>
                <w:bCs/>
                <w:color w:val="000000"/>
                <w:sz w:val="16"/>
              </w:rPr>
              <w:t>0.445</w:t>
            </w:r>
          </w:p>
        </w:tc>
        <w:tc>
          <w:tcPr>
            <w:tcW w:w="862" w:type="pct"/>
            <w:tcBorders>
              <w:top w:val="nil"/>
              <w:left w:val="nil"/>
              <w:bottom w:val="nil"/>
              <w:right w:val="nil"/>
            </w:tcBorders>
            <w:shd w:val="clear" w:color="auto" w:fill="auto"/>
            <w:noWrap/>
            <w:vAlign w:val="bottom"/>
          </w:tcPr>
          <w:p w14:paraId="2F7CD86A" w14:textId="77777777" w:rsidR="00983052" w:rsidRPr="000B423A" w:rsidRDefault="00983052" w:rsidP="009149C0">
            <w:pPr>
              <w:jc w:val="center"/>
              <w:rPr>
                <w:bCs/>
                <w:color w:val="000000"/>
                <w:sz w:val="16"/>
              </w:rPr>
            </w:pPr>
            <w:r w:rsidRPr="000B423A">
              <w:rPr>
                <w:bCs/>
                <w:color w:val="000000"/>
                <w:sz w:val="16"/>
              </w:rPr>
              <w:t>3.4</w:t>
            </w:r>
          </w:p>
        </w:tc>
        <w:tc>
          <w:tcPr>
            <w:tcW w:w="694" w:type="pct"/>
            <w:tcBorders>
              <w:top w:val="nil"/>
              <w:left w:val="nil"/>
              <w:bottom w:val="nil"/>
              <w:right w:val="nil"/>
            </w:tcBorders>
            <w:shd w:val="clear" w:color="auto" w:fill="auto"/>
            <w:noWrap/>
            <w:vAlign w:val="bottom"/>
          </w:tcPr>
          <w:p w14:paraId="638725A9" w14:textId="77777777" w:rsidR="00983052" w:rsidRPr="000B423A" w:rsidRDefault="00983052" w:rsidP="009149C0">
            <w:pPr>
              <w:jc w:val="center"/>
              <w:rPr>
                <w:bCs/>
                <w:color w:val="000000"/>
                <w:sz w:val="16"/>
              </w:rPr>
            </w:pPr>
            <w:r w:rsidRPr="000B423A">
              <w:rPr>
                <w:bCs/>
                <w:color w:val="000000"/>
                <w:sz w:val="16"/>
              </w:rPr>
              <w:t>1.011</w:t>
            </w:r>
          </w:p>
        </w:tc>
        <w:tc>
          <w:tcPr>
            <w:tcW w:w="944" w:type="pct"/>
            <w:tcBorders>
              <w:top w:val="nil"/>
              <w:left w:val="nil"/>
              <w:bottom w:val="nil"/>
              <w:right w:val="nil"/>
            </w:tcBorders>
            <w:shd w:val="clear" w:color="auto" w:fill="auto"/>
            <w:vAlign w:val="bottom"/>
          </w:tcPr>
          <w:p w14:paraId="52BCA55A" w14:textId="77777777" w:rsidR="00983052" w:rsidRPr="000B423A" w:rsidRDefault="00983052" w:rsidP="009149C0">
            <w:pPr>
              <w:jc w:val="center"/>
              <w:rPr>
                <w:bCs/>
                <w:color w:val="000000"/>
                <w:sz w:val="16"/>
              </w:rPr>
            </w:pPr>
            <w:r w:rsidRPr="000B423A">
              <w:rPr>
                <w:bCs/>
                <w:color w:val="000000"/>
                <w:sz w:val="16"/>
              </w:rPr>
              <w:t>0.160x0.400 springs, 3.4height</w:t>
            </w:r>
          </w:p>
        </w:tc>
      </w:tr>
      <w:tr w:rsidR="00983052" w:rsidRPr="000B423A" w14:paraId="3650194A" w14:textId="77777777" w:rsidTr="009149C0">
        <w:trPr>
          <w:trHeight w:val="600"/>
        </w:trPr>
        <w:tc>
          <w:tcPr>
            <w:tcW w:w="801" w:type="pct"/>
            <w:tcBorders>
              <w:top w:val="nil"/>
              <w:left w:val="nil"/>
              <w:bottom w:val="nil"/>
              <w:right w:val="nil"/>
            </w:tcBorders>
            <w:shd w:val="clear" w:color="auto" w:fill="auto"/>
            <w:noWrap/>
            <w:vAlign w:val="bottom"/>
          </w:tcPr>
          <w:p w14:paraId="33A46199" w14:textId="77777777" w:rsidR="00983052" w:rsidRPr="000B423A" w:rsidRDefault="00983052" w:rsidP="009149C0">
            <w:pPr>
              <w:jc w:val="center"/>
              <w:rPr>
                <w:bCs/>
                <w:color w:val="000000"/>
                <w:sz w:val="16"/>
              </w:rPr>
            </w:pPr>
            <w:r w:rsidRPr="000B423A">
              <w:rPr>
                <w:bCs/>
                <w:color w:val="000000"/>
                <w:sz w:val="16"/>
              </w:rPr>
              <w:t>60s Post Cure</w:t>
            </w:r>
          </w:p>
        </w:tc>
        <w:tc>
          <w:tcPr>
            <w:tcW w:w="421" w:type="pct"/>
            <w:tcBorders>
              <w:top w:val="nil"/>
              <w:left w:val="nil"/>
              <w:bottom w:val="nil"/>
              <w:right w:val="nil"/>
            </w:tcBorders>
            <w:shd w:val="clear" w:color="auto" w:fill="auto"/>
            <w:noWrap/>
            <w:vAlign w:val="bottom"/>
          </w:tcPr>
          <w:p w14:paraId="4440F609" w14:textId="77777777" w:rsidR="00983052" w:rsidRPr="000B423A" w:rsidRDefault="00983052" w:rsidP="009149C0">
            <w:pPr>
              <w:jc w:val="center"/>
              <w:rPr>
                <w:bCs/>
                <w:color w:val="000000"/>
                <w:sz w:val="16"/>
              </w:rPr>
            </w:pPr>
            <w:r w:rsidRPr="000B423A">
              <w:rPr>
                <w:bCs/>
                <w:color w:val="000000"/>
                <w:sz w:val="16"/>
              </w:rPr>
              <w:t>53.5</w:t>
            </w:r>
          </w:p>
        </w:tc>
        <w:tc>
          <w:tcPr>
            <w:tcW w:w="714" w:type="pct"/>
            <w:tcBorders>
              <w:top w:val="nil"/>
              <w:left w:val="nil"/>
              <w:bottom w:val="nil"/>
              <w:right w:val="nil"/>
            </w:tcBorders>
            <w:shd w:val="clear" w:color="auto" w:fill="auto"/>
            <w:vAlign w:val="bottom"/>
          </w:tcPr>
          <w:p w14:paraId="0B2B8DBE" w14:textId="77777777" w:rsidR="00983052" w:rsidRPr="000B423A" w:rsidRDefault="00983052" w:rsidP="009149C0">
            <w:pPr>
              <w:jc w:val="center"/>
              <w:rPr>
                <w:bCs/>
                <w:color w:val="000000"/>
                <w:sz w:val="16"/>
              </w:rPr>
            </w:pPr>
            <w:r w:rsidRPr="000B423A">
              <w:rPr>
                <w:bCs/>
                <w:color w:val="000000"/>
                <w:sz w:val="16"/>
              </w:rPr>
              <w:t>HDDA</w:t>
            </w:r>
          </w:p>
        </w:tc>
        <w:tc>
          <w:tcPr>
            <w:tcW w:w="564" w:type="pct"/>
            <w:tcBorders>
              <w:top w:val="nil"/>
              <w:left w:val="nil"/>
              <w:bottom w:val="nil"/>
              <w:right w:val="nil"/>
            </w:tcBorders>
            <w:shd w:val="clear" w:color="auto" w:fill="auto"/>
            <w:noWrap/>
            <w:vAlign w:val="bottom"/>
          </w:tcPr>
          <w:p w14:paraId="20E956AA" w14:textId="77777777" w:rsidR="00983052" w:rsidRPr="000B423A" w:rsidRDefault="00983052" w:rsidP="009149C0">
            <w:pPr>
              <w:jc w:val="center"/>
              <w:rPr>
                <w:bCs/>
                <w:color w:val="000000"/>
                <w:sz w:val="16"/>
              </w:rPr>
            </w:pPr>
            <w:r w:rsidRPr="000B423A">
              <w:rPr>
                <w:bCs/>
                <w:color w:val="000000"/>
                <w:sz w:val="16"/>
              </w:rPr>
              <w:t>0.399</w:t>
            </w:r>
          </w:p>
        </w:tc>
        <w:tc>
          <w:tcPr>
            <w:tcW w:w="862" w:type="pct"/>
            <w:tcBorders>
              <w:top w:val="nil"/>
              <w:left w:val="nil"/>
              <w:bottom w:val="nil"/>
              <w:right w:val="nil"/>
            </w:tcBorders>
            <w:shd w:val="clear" w:color="auto" w:fill="auto"/>
            <w:noWrap/>
            <w:vAlign w:val="bottom"/>
          </w:tcPr>
          <w:p w14:paraId="32AE8AC8" w14:textId="77777777" w:rsidR="00983052" w:rsidRPr="000B423A" w:rsidRDefault="00983052" w:rsidP="009149C0">
            <w:pPr>
              <w:jc w:val="center"/>
              <w:rPr>
                <w:bCs/>
                <w:color w:val="000000"/>
                <w:sz w:val="16"/>
              </w:rPr>
            </w:pPr>
            <w:r w:rsidRPr="000B423A">
              <w:rPr>
                <w:bCs/>
                <w:color w:val="000000"/>
                <w:sz w:val="16"/>
              </w:rPr>
              <w:t>3.4</w:t>
            </w:r>
          </w:p>
        </w:tc>
        <w:tc>
          <w:tcPr>
            <w:tcW w:w="694" w:type="pct"/>
            <w:tcBorders>
              <w:top w:val="nil"/>
              <w:left w:val="nil"/>
              <w:bottom w:val="nil"/>
              <w:right w:val="nil"/>
            </w:tcBorders>
            <w:shd w:val="clear" w:color="auto" w:fill="auto"/>
            <w:noWrap/>
            <w:vAlign w:val="bottom"/>
          </w:tcPr>
          <w:p w14:paraId="6D0ED805" w14:textId="77777777" w:rsidR="00983052" w:rsidRPr="000B423A" w:rsidRDefault="00983052" w:rsidP="009149C0">
            <w:pPr>
              <w:jc w:val="center"/>
              <w:rPr>
                <w:bCs/>
                <w:color w:val="000000"/>
                <w:sz w:val="16"/>
              </w:rPr>
            </w:pPr>
            <w:r w:rsidRPr="000B423A">
              <w:rPr>
                <w:bCs/>
                <w:color w:val="000000"/>
                <w:sz w:val="16"/>
              </w:rPr>
              <w:t>1.011</w:t>
            </w:r>
          </w:p>
        </w:tc>
        <w:tc>
          <w:tcPr>
            <w:tcW w:w="944" w:type="pct"/>
            <w:tcBorders>
              <w:top w:val="nil"/>
              <w:left w:val="nil"/>
              <w:bottom w:val="nil"/>
              <w:right w:val="nil"/>
            </w:tcBorders>
            <w:shd w:val="clear" w:color="auto" w:fill="auto"/>
            <w:vAlign w:val="bottom"/>
          </w:tcPr>
          <w:p w14:paraId="6D822EF3" w14:textId="77777777" w:rsidR="00983052" w:rsidRPr="000B423A" w:rsidRDefault="00983052" w:rsidP="009149C0">
            <w:pPr>
              <w:jc w:val="center"/>
              <w:rPr>
                <w:bCs/>
                <w:color w:val="000000"/>
                <w:sz w:val="16"/>
              </w:rPr>
            </w:pPr>
            <w:r w:rsidRPr="000B423A">
              <w:rPr>
                <w:bCs/>
                <w:color w:val="000000"/>
                <w:sz w:val="16"/>
              </w:rPr>
              <w:t>0.160x0.400 springs, 3.4height</w:t>
            </w:r>
          </w:p>
        </w:tc>
      </w:tr>
      <w:tr w:rsidR="00983052" w:rsidRPr="000B423A" w14:paraId="5966B3CC" w14:textId="77777777" w:rsidTr="009149C0">
        <w:trPr>
          <w:trHeight w:val="600"/>
        </w:trPr>
        <w:tc>
          <w:tcPr>
            <w:tcW w:w="801" w:type="pct"/>
            <w:tcBorders>
              <w:top w:val="nil"/>
              <w:left w:val="nil"/>
              <w:bottom w:val="nil"/>
              <w:right w:val="nil"/>
            </w:tcBorders>
            <w:shd w:val="clear" w:color="auto" w:fill="auto"/>
            <w:noWrap/>
            <w:vAlign w:val="bottom"/>
            <w:hideMark/>
          </w:tcPr>
          <w:p w14:paraId="39E6ECD9" w14:textId="395BD913" w:rsidR="00983052" w:rsidRPr="000B423A" w:rsidRDefault="00983052" w:rsidP="009149C0">
            <w:pPr>
              <w:jc w:val="center"/>
              <w:rPr>
                <w:bCs/>
                <w:color w:val="000000"/>
                <w:sz w:val="16"/>
              </w:rPr>
            </w:pPr>
            <w:r w:rsidRPr="000B423A">
              <w:rPr>
                <w:bCs/>
                <w:color w:val="000000"/>
                <w:sz w:val="16"/>
              </w:rPr>
              <w:t xml:space="preserve">Baker, 2012 </w:t>
            </w:r>
            <w:r w:rsidRPr="000B423A">
              <w:rPr>
                <w:bCs/>
                <w:color w:val="000000"/>
                <w:sz w:val="16"/>
              </w:rPr>
              <w:fldChar w:fldCharType="begin"/>
            </w:r>
            <w:r w:rsidR="008F2398">
              <w:rPr>
                <w:bCs/>
                <w:color w:val="000000"/>
                <w:sz w:val="16"/>
              </w:rPr>
              <w:instrText xml:space="preserve"> ADDIN EN.CITE &lt;EndNote&gt;&lt;Cite&gt;&lt;Author&gt;Evan Baker&lt;/Author&gt;&lt;Year&gt;2012&lt;/Year&gt;&lt;RecNum&gt;13&lt;/RecNum&gt;&lt;DisplayText&gt;[14]&lt;/DisplayText&gt;&lt;record&gt;&lt;rec-number&gt;13&lt;/rec-number&gt;&lt;foreign-keys&gt;&lt;key app="EN" db-id="s5za29p0bpatzae0esa5zsxrzdzdd5frppf2"&gt;13&lt;/key&gt;&lt;key app="ENWeb" db-id="TrQGugrtqgYAACYHDGE"&gt;15&lt;/key&gt;&lt;/foreign-keys&gt;&lt;ref-type name="Journal Article"&gt;17&lt;/ref-type&gt;&lt;contributors&gt;&lt;authors&gt;&lt;author&gt;Evan Baker, Tim Reissman, Fan Zhou, Chen Wang, Kevin Lynch Cheng Sun&amp;#x9;&lt;/author&gt;&lt;/authors&gt;&lt;/contributors&gt;&lt;titles&gt;&lt;title&gt;Microstereolithography of Three-Dimensional Polymeric Springs for Vibration Energy Harvesting&lt;/title&gt;&lt;secondary-title&gt;Smart Materials Research&lt;/secondary-title&gt;&lt;/titles&gt;&lt;periodical&gt;&lt;full-title&gt;Smart Materials Research&lt;/full-title&gt;&lt;/periodical&gt;&lt;volume&gt;&lt;style face="normal" font="default" size="8"&gt;Volume 2012&lt;/style&gt;&lt;/volume&gt;&lt;number&gt;&lt;style face="normal" font="default" size="8"&gt;Article ID 741835&lt;/style&gt;&lt;/number&gt;&lt;dates&gt;&lt;year&gt;2012&lt;/year&gt;&lt;/dates&gt;&lt;urls&gt;&lt;/urls&gt;&lt;/record&gt;&lt;/Cite&gt;&lt;/EndNote&gt;</w:instrText>
            </w:r>
            <w:r w:rsidRPr="000B423A">
              <w:rPr>
                <w:bCs/>
                <w:color w:val="000000"/>
                <w:sz w:val="16"/>
              </w:rPr>
              <w:fldChar w:fldCharType="separate"/>
            </w:r>
            <w:r w:rsidR="008F2398">
              <w:rPr>
                <w:bCs/>
                <w:noProof/>
                <w:color w:val="000000"/>
                <w:sz w:val="16"/>
              </w:rPr>
              <w:t>[</w:t>
            </w:r>
            <w:hyperlink w:anchor="_ENREF_14" w:tooltip="Evan Baker, 2012 #13" w:history="1">
              <w:r w:rsidR="008F2398">
                <w:rPr>
                  <w:bCs/>
                  <w:noProof/>
                  <w:color w:val="000000"/>
                  <w:sz w:val="16"/>
                </w:rPr>
                <w:t>14</w:t>
              </w:r>
            </w:hyperlink>
            <w:r w:rsidR="008F2398">
              <w:rPr>
                <w:bCs/>
                <w:noProof/>
                <w:color w:val="000000"/>
                <w:sz w:val="16"/>
              </w:rPr>
              <w:t>]</w:t>
            </w:r>
            <w:r w:rsidRPr="000B423A">
              <w:rPr>
                <w:bCs/>
                <w:color w:val="000000"/>
                <w:sz w:val="16"/>
              </w:rPr>
              <w:fldChar w:fldCharType="end"/>
            </w:r>
          </w:p>
          <w:p w14:paraId="6B1906D0" w14:textId="77777777" w:rsidR="00983052" w:rsidRPr="000B423A" w:rsidRDefault="00983052" w:rsidP="009149C0">
            <w:pPr>
              <w:jc w:val="center"/>
              <w:rPr>
                <w:bCs/>
                <w:color w:val="000000"/>
                <w:sz w:val="16"/>
              </w:rPr>
            </w:pPr>
            <w:r w:rsidRPr="000B423A">
              <w:rPr>
                <w:bCs/>
                <w:color w:val="000000"/>
                <w:sz w:val="16"/>
              </w:rPr>
              <w:t>(Previous work)EM</w:t>
            </w:r>
          </w:p>
        </w:tc>
        <w:tc>
          <w:tcPr>
            <w:tcW w:w="421" w:type="pct"/>
            <w:tcBorders>
              <w:top w:val="nil"/>
              <w:left w:val="nil"/>
              <w:bottom w:val="nil"/>
              <w:right w:val="nil"/>
            </w:tcBorders>
            <w:shd w:val="clear" w:color="auto" w:fill="auto"/>
            <w:noWrap/>
            <w:vAlign w:val="bottom"/>
            <w:hideMark/>
          </w:tcPr>
          <w:p w14:paraId="3A274C6E" w14:textId="77777777" w:rsidR="00983052" w:rsidRPr="000B423A" w:rsidRDefault="00983052" w:rsidP="009149C0">
            <w:pPr>
              <w:jc w:val="center"/>
              <w:rPr>
                <w:bCs/>
                <w:color w:val="000000"/>
                <w:sz w:val="16"/>
              </w:rPr>
            </w:pPr>
            <w:r w:rsidRPr="000B423A">
              <w:rPr>
                <w:bCs/>
                <w:color w:val="000000"/>
                <w:sz w:val="16"/>
              </w:rPr>
              <w:t>61</w:t>
            </w:r>
          </w:p>
        </w:tc>
        <w:tc>
          <w:tcPr>
            <w:tcW w:w="714" w:type="pct"/>
            <w:tcBorders>
              <w:top w:val="nil"/>
              <w:left w:val="nil"/>
              <w:bottom w:val="nil"/>
              <w:right w:val="nil"/>
            </w:tcBorders>
            <w:shd w:val="clear" w:color="auto" w:fill="auto"/>
            <w:vAlign w:val="bottom"/>
            <w:hideMark/>
          </w:tcPr>
          <w:p w14:paraId="10ABDCF9" w14:textId="77777777" w:rsidR="00983052" w:rsidRPr="000B423A" w:rsidRDefault="00983052" w:rsidP="009149C0">
            <w:pPr>
              <w:jc w:val="center"/>
              <w:rPr>
                <w:bCs/>
                <w:color w:val="000000"/>
                <w:sz w:val="16"/>
              </w:rPr>
            </w:pPr>
            <w:r w:rsidRPr="000B423A">
              <w:rPr>
                <w:bCs/>
                <w:color w:val="000000"/>
                <w:sz w:val="16"/>
              </w:rPr>
              <w:t>HDDA</w:t>
            </w:r>
          </w:p>
        </w:tc>
        <w:tc>
          <w:tcPr>
            <w:tcW w:w="564" w:type="pct"/>
            <w:tcBorders>
              <w:top w:val="nil"/>
              <w:left w:val="nil"/>
              <w:bottom w:val="nil"/>
              <w:right w:val="nil"/>
            </w:tcBorders>
            <w:shd w:val="clear" w:color="auto" w:fill="auto"/>
            <w:noWrap/>
            <w:vAlign w:val="bottom"/>
            <w:hideMark/>
          </w:tcPr>
          <w:p w14:paraId="2C48FB19" w14:textId="77777777" w:rsidR="00983052" w:rsidRPr="000B423A" w:rsidRDefault="00983052" w:rsidP="009149C0">
            <w:pPr>
              <w:jc w:val="center"/>
              <w:rPr>
                <w:bCs/>
                <w:color w:val="000000"/>
                <w:sz w:val="16"/>
              </w:rPr>
            </w:pPr>
            <w:r w:rsidRPr="000B423A">
              <w:rPr>
                <w:bCs/>
                <w:color w:val="000000"/>
                <w:sz w:val="16"/>
              </w:rPr>
              <w:t>0.53</w:t>
            </w:r>
          </w:p>
        </w:tc>
        <w:tc>
          <w:tcPr>
            <w:tcW w:w="862" w:type="pct"/>
            <w:tcBorders>
              <w:top w:val="nil"/>
              <w:left w:val="nil"/>
              <w:bottom w:val="nil"/>
              <w:right w:val="nil"/>
            </w:tcBorders>
            <w:shd w:val="clear" w:color="auto" w:fill="auto"/>
            <w:noWrap/>
            <w:vAlign w:val="bottom"/>
            <w:hideMark/>
          </w:tcPr>
          <w:p w14:paraId="06D5C23B" w14:textId="77777777" w:rsidR="00983052" w:rsidRPr="000B423A" w:rsidRDefault="00983052" w:rsidP="009149C0">
            <w:pPr>
              <w:jc w:val="center"/>
              <w:rPr>
                <w:bCs/>
                <w:color w:val="000000"/>
                <w:sz w:val="16"/>
              </w:rPr>
            </w:pPr>
            <w:r w:rsidRPr="000B423A">
              <w:rPr>
                <w:bCs/>
                <w:color w:val="000000"/>
                <w:sz w:val="16"/>
              </w:rPr>
              <w:t>3.4</w:t>
            </w:r>
          </w:p>
        </w:tc>
        <w:tc>
          <w:tcPr>
            <w:tcW w:w="694" w:type="pct"/>
            <w:tcBorders>
              <w:top w:val="nil"/>
              <w:left w:val="nil"/>
              <w:bottom w:val="nil"/>
              <w:right w:val="nil"/>
            </w:tcBorders>
            <w:shd w:val="clear" w:color="auto" w:fill="auto"/>
            <w:noWrap/>
            <w:vAlign w:val="bottom"/>
            <w:hideMark/>
          </w:tcPr>
          <w:p w14:paraId="5189043C" w14:textId="77777777" w:rsidR="00983052" w:rsidRPr="000B423A" w:rsidRDefault="00983052" w:rsidP="009149C0">
            <w:pPr>
              <w:jc w:val="center"/>
              <w:rPr>
                <w:bCs/>
                <w:color w:val="000000"/>
                <w:sz w:val="16"/>
              </w:rPr>
            </w:pPr>
            <w:r w:rsidRPr="000B423A">
              <w:rPr>
                <w:bCs/>
                <w:color w:val="000000"/>
                <w:sz w:val="16"/>
              </w:rPr>
              <w:t>1.011</w:t>
            </w:r>
          </w:p>
        </w:tc>
        <w:tc>
          <w:tcPr>
            <w:tcW w:w="944" w:type="pct"/>
            <w:tcBorders>
              <w:top w:val="nil"/>
              <w:left w:val="nil"/>
              <w:bottom w:val="nil"/>
              <w:right w:val="nil"/>
            </w:tcBorders>
            <w:shd w:val="clear" w:color="auto" w:fill="auto"/>
            <w:vAlign w:val="bottom"/>
            <w:hideMark/>
          </w:tcPr>
          <w:p w14:paraId="1074517C" w14:textId="77777777" w:rsidR="00983052" w:rsidRPr="000B423A" w:rsidRDefault="00983052" w:rsidP="009149C0">
            <w:pPr>
              <w:jc w:val="center"/>
              <w:rPr>
                <w:bCs/>
                <w:color w:val="000000"/>
                <w:sz w:val="16"/>
              </w:rPr>
            </w:pPr>
            <w:r w:rsidRPr="000B423A">
              <w:rPr>
                <w:bCs/>
                <w:color w:val="000000"/>
                <w:sz w:val="16"/>
              </w:rPr>
              <w:t>0.160x0.400 springs, 3.4height</w:t>
            </w:r>
          </w:p>
        </w:tc>
      </w:tr>
      <w:tr w:rsidR="00983052" w:rsidRPr="000B423A" w14:paraId="6F4B3F05" w14:textId="77777777" w:rsidTr="009149C0">
        <w:trPr>
          <w:trHeight w:val="900"/>
        </w:trPr>
        <w:tc>
          <w:tcPr>
            <w:tcW w:w="801" w:type="pct"/>
            <w:tcBorders>
              <w:top w:val="nil"/>
              <w:left w:val="nil"/>
              <w:bottom w:val="nil"/>
              <w:right w:val="nil"/>
            </w:tcBorders>
            <w:shd w:val="clear" w:color="auto" w:fill="auto"/>
            <w:vAlign w:val="bottom"/>
            <w:hideMark/>
          </w:tcPr>
          <w:p w14:paraId="540C8A53" w14:textId="295C47C7" w:rsidR="00983052" w:rsidRPr="000B423A" w:rsidRDefault="00983052" w:rsidP="008F2398">
            <w:pPr>
              <w:jc w:val="center"/>
              <w:rPr>
                <w:bCs/>
                <w:color w:val="000000"/>
                <w:sz w:val="16"/>
              </w:rPr>
            </w:pPr>
            <w:r w:rsidRPr="000B423A">
              <w:rPr>
                <w:bCs/>
                <w:color w:val="000000"/>
                <w:sz w:val="16"/>
              </w:rPr>
              <w:t xml:space="preserve">Beeby, 2007 </w:t>
            </w:r>
            <w:r w:rsidRPr="000B423A">
              <w:rPr>
                <w:bCs/>
                <w:color w:val="000000"/>
                <w:sz w:val="16"/>
              </w:rPr>
              <w:fldChar w:fldCharType="begin"/>
            </w:r>
            <w:r w:rsidR="008F2398">
              <w:rPr>
                <w:bCs/>
                <w:color w:val="000000"/>
                <w:sz w:val="16"/>
              </w:rPr>
              <w:instrText xml:space="preserve"> ADDIN EN.CITE &lt;EndNote&gt;&lt;Cite&gt;&lt;Author&gt;Beeby&lt;/Author&gt;&lt;Year&gt;2007&lt;/Year&gt;&lt;RecNum&gt;22&lt;/RecNum&gt;&lt;DisplayText&gt;[63]&lt;/DisplayText&gt;&lt;record&gt;&lt;rec-number&gt;22&lt;/rec-number&gt;&lt;foreign-keys&gt;&lt;key app="EN" db-id="s5za29p0bpatzae0esa5zsxrzdzdd5frppf2"&gt;22&lt;/key&gt;&lt;key app="ENWeb" db-id="TrQGugrtqgYAACYHDGE"&gt;10&lt;/key&gt;&lt;/foreign-keys&gt;&lt;ref-type name="Journal Article"&gt;17&lt;/ref-type&gt;&lt;contributors&gt;&lt;authors&gt;&lt;author&gt;Beeby, S. P.&lt;/author&gt;&lt;author&gt;Torah, R. N.&lt;/author&gt;&lt;author&gt;Tudor, M. J.&lt;/author&gt;&lt;author&gt;Glynne-Jones, P.&lt;/author&gt;&lt;author&gt;O&amp;apos;Donnell, T.&lt;/author&gt;&lt;author&gt;Saha, C. R.&lt;/author&gt;&lt;author&gt;Roy, S.&lt;/author&gt;&lt;/authors&gt;&lt;/contributors&gt;&lt;auth-address&gt;Beeby, SP&amp;#xD;Univ Southampton, Sch Elect &amp;amp; Comp Sci, Southampton SO17 1BJ, Hants, England&amp;#xD;Univ Southampton, Sch Elect &amp;amp; Comp Sci, Southampton SO17 1BJ, Hants, England&amp;#xD;Univ Southampton, Sch Elect &amp;amp; Comp Sci, Southampton SO17 1BJ, Hants, England&amp;#xD;Natl Univ Ireland Univ Coll Cork, Tyndall Natl Inst, Cork, Ireland&lt;/auth-address&gt;&lt;titles&gt;&lt;title&gt;A micro electromagnetic generator for vibration energy harvesting&lt;/title&gt;&lt;secondary-title&gt;Journal of Micromechanics and Microengineering&lt;/secondary-title&gt;&lt;alt-title&gt;J Micromech Microeng&lt;/alt-title&gt;&lt;/titles&gt;&lt;periodical&gt;&lt;full-title&gt;Journal of Micromechanics and Microengineering&lt;/full-title&gt;&lt;abbr-1&gt;J Micromech Microeng&lt;/abbr-1&gt;&lt;/periodical&gt;&lt;alt-periodical&gt;&lt;full-title&gt;Journal of Micromechanics and Microengineering&lt;/full-title&gt;&lt;abbr-1&gt;J Micromech Microeng&lt;/abbr-1&gt;&lt;/alt-periodical&gt;&lt;pages&gt;1257-1265&lt;/pages&gt;&lt;volume&gt;17&lt;/volume&gt;&lt;number&gt;7&lt;/number&gt;&lt;keywords&gt;&lt;keyword&gt;power generator&lt;/keyword&gt;&lt;keyword&gt;systems&lt;/keyword&gt;&lt;/keywords&gt;&lt;dates&gt;&lt;year&gt;2007&lt;/year&gt;&lt;pub-dates&gt;&lt;date&gt;Jul&lt;/date&gt;&lt;/pub-dates&gt;&lt;/dates&gt;&lt;isbn&gt;0960-1317&lt;/isbn&gt;&lt;accession-num&gt;ISI:000247924900027&lt;/accession-num&gt;&lt;urls&gt;&lt;related-urls&gt;&lt;url&gt;&amp;lt;Go to ISI&amp;gt;://000247924900027&lt;/url&gt;&lt;/related-urls&gt;&lt;/urls&gt;&lt;electronic-resource-num&gt;Doi 10.1088/0960-1317/17/7/007&lt;/electronic-resource-num&gt;&lt;language&gt;English&lt;/language&gt;&lt;/record&gt;&lt;/Cite&gt;&lt;/EndNote&gt;</w:instrText>
            </w:r>
            <w:r w:rsidRPr="000B423A">
              <w:rPr>
                <w:bCs/>
                <w:color w:val="000000"/>
                <w:sz w:val="16"/>
              </w:rPr>
              <w:fldChar w:fldCharType="separate"/>
            </w:r>
            <w:r w:rsidR="008F2398">
              <w:rPr>
                <w:bCs/>
                <w:noProof/>
                <w:color w:val="000000"/>
                <w:sz w:val="16"/>
              </w:rPr>
              <w:t>[</w:t>
            </w:r>
            <w:hyperlink w:anchor="_ENREF_63" w:tooltip="Beeby, 2007 #22" w:history="1">
              <w:r w:rsidR="008F2398">
                <w:rPr>
                  <w:bCs/>
                  <w:noProof/>
                  <w:color w:val="000000"/>
                  <w:sz w:val="16"/>
                </w:rPr>
                <w:t>63</w:t>
              </w:r>
            </w:hyperlink>
            <w:r w:rsidR="008F2398">
              <w:rPr>
                <w:bCs/>
                <w:noProof/>
                <w:color w:val="000000"/>
                <w:sz w:val="16"/>
              </w:rPr>
              <w:t>]</w:t>
            </w:r>
            <w:r w:rsidRPr="000B423A">
              <w:rPr>
                <w:bCs/>
                <w:color w:val="000000"/>
                <w:sz w:val="16"/>
              </w:rPr>
              <w:fldChar w:fldCharType="end"/>
            </w:r>
            <w:r w:rsidRPr="000B423A">
              <w:rPr>
                <w:bCs/>
                <w:color w:val="000000"/>
                <w:sz w:val="16"/>
              </w:rPr>
              <w:t xml:space="preserve"> EM</w:t>
            </w:r>
          </w:p>
        </w:tc>
        <w:tc>
          <w:tcPr>
            <w:tcW w:w="421" w:type="pct"/>
            <w:tcBorders>
              <w:top w:val="nil"/>
              <w:left w:val="nil"/>
              <w:bottom w:val="nil"/>
              <w:right w:val="nil"/>
            </w:tcBorders>
            <w:shd w:val="clear" w:color="auto" w:fill="auto"/>
            <w:noWrap/>
            <w:vAlign w:val="bottom"/>
            <w:hideMark/>
          </w:tcPr>
          <w:p w14:paraId="00237D9B" w14:textId="77777777" w:rsidR="00983052" w:rsidRPr="000B423A" w:rsidRDefault="00983052" w:rsidP="009149C0">
            <w:pPr>
              <w:jc w:val="center"/>
              <w:rPr>
                <w:bCs/>
                <w:color w:val="000000"/>
                <w:sz w:val="16"/>
              </w:rPr>
            </w:pPr>
            <w:r w:rsidRPr="000B423A">
              <w:rPr>
                <w:bCs/>
                <w:color w:val="000000"/>
                <w:sz w:val="16"/>
              </w:rPr>
              <w:t>52</w:t>
            </w:r>
          </w:p>
        </w:tc>
        <w:tc>
          <w:tcPr>
            <w:tcW w:w="714" w:type="pct"/>
            <w:tcBorders>
              <w:top w:val="nil"/>
              <w:left w:val="nil"/>
              <w:bottom w:val="nil"/>
              <w:right w:val="nil"/>
            </w:tcBorders>
            <w:shd w:val="clear" w:color="auto" w:fill="auto"/>
            <w:vAlign w:val="bottom"/>
            <w:hideMark/>
          </w:tcPr>
          <w:p w14:paraId="6C96428D" w14:textId="77777777" w:rsidR="00983052" w:rsidRPr="000B423A" w:rsidRDefault="00983052" w:rsidP="009149C0">
            <w:pPr>
              <w:jc w:val="center"/>
              <w:rPr>
                <w:bCs/>
                <w:color w:val="000000"/>
                <w:sz w:val="16"/>
              </w:rPr>
            </w:pPr>
            <w:r w:rsidRPr="000B423A">
              <w:rPr>
                <w:bCs/>
                <w:color w:val="000000"/>
                <w:sz w:val="16"/>
              </w:rPr>
              <w:t>double polished single crystal silicon wafers</w:t>
            </w:r>
          </w:p>
        </w:tc>
        <w:tc>
          <w:tcPr>
            <w:tcW w:w="564" w:type="pct"/>
            <w:tcBorders>
              <w:top w:val="nil"/>
              <w:left w:val="nil"/>
              <w:bottom w:val="nil"/>
              <w:right w:val="nil"/>
            </w:tcBorders>
            <w:shd w:val="clear" w:color="auto" w:fill="auto"/>
            <w:noWrap/>
            <w:vAlign w:val="bottom"/>
            <w:hideMark/>
          </w:tcPr>
          <w:p w14:paraId="5B84119C" w14:textId="77777777" w:rsidR="00983052" w:rsidRPr="000B423A" w:rsidRDefault="00983052" w:rsidP="009149C0">
            <w:pPr>
              <w:jc w:val="center"/>
              <w:rPr>
                <w:bCs/>
                <w:color w:val="000000"/>
                <w:sz w:val="16"/>
              </w:rPr>
            </w:pPr>
            <w:r w:rsidRPr="000B423A">
              <w:rPr>
                <w:bCs/>
                <w:color w:val="000000"/>
                <w:sz w:val="16"/>
              </w:rPr>
              <w:t>185</w:t>
            </w:r>
          </w:p>
        </w:tc>
        <w:tc>
          <w:tcPr>
            <w:tcW w:w="862" w:type="pct"/>
            <w:tcBorders>
              <w:top w:val="nil"/>
              <w:left w:val="nil"/>
              <w:bottom w:val="nil"/>
              <w:right w:val="nil"/>
            </w:tcBorders>
            <w:shd w:val="clear" w:color="auto" w:fill="auto"/>
            <w:noWrap/>
            <w:vAlign w:val="bottom"/>
            <w:hideMark/>
          </w:tcPr>
          <w:p w14:paraId="74A47598" w14:textId="77777777" w:rsidR="00983052" w:rsidRPr="000B423A" w:rsidRDefault="00983052" w:rsidP="009149C0">
            <w:pPr>
              <w:jc w:val="center"/>
              <w:rPr>
                <w:bCs/>
                <w:color w:val="000000"/>
                <w:sz w:val="16"/>
              </w:rPr>
            </w:pPr>
            <w:r w:rsidRPr="000B423A">
              <w:rPr>
                <w:bCs/>
                <w:color w:val="000000"/>
                <w:sz w:val="16"/>
              </w:rPr>
              <w:t>9</w:t>
            </w:r>
          </w:p>
        </w:tc>
        <w:tc>
          <w:tcPr>
            <w:tcW w:w="694" w:type="pct"/>
            <w:tcBorders>
              <w:top w:val="nil"/>
              <w:left w:val="nil"/>
              <w:bottom w:val="nil"/>
              <w:right w:val="nil"/>
            </w:tcBorders>
            <w:shd w:val="clear" w:color="auto" w:fill="auto"/>
            <w:noWrap/>
            <w:vAlign w:val="bottom"/>
            <w:hideMark/>
          </w:tcPr>
          <w:p w14:paraId="644045F2" w14:textId="77777777" w:rsidR="00983052" w:rsidRPr="000B423A" w:rsidRDefault="00983052" w:rsidP="009149C0">
            <w:pPr>
              <w:jc w:val="center"/>
              <w:rPr>
                <w:bCs/>
                <w:color w:val="000000"/>
                <w:sz w:val="16"/>
              </w:rPr>
            </w:pPr>
            <w:r w:rsidRPr="000B423A">
              <w:rPr>
                <w:bCs/>
                <w:color w:val="000000"/>
                <w:sz w:val="16"/>
              </w:rPr>
              <w:t>2.329</w:t>
            </w:r>
          </w:p>
        </w:tc>
        <w:tc>
          <w:tcPr>
            <w:tcW w:w="944" w:type="pct"/>
            <w:tcBorders>
              <w:top w:val="nil"/>
              <w:left w:val="nil"/>
              <w:bottom w:val="nil"/>
              <w:right w:val="nil"/>
            </w:tcBorders>
            <w:shd w:val="clear" w:color="auto" w:fill="auto"/>
            <w:vAlign w:val="bottom"/>
            <w:hideMark/>
          </w:tcPr>
          <w:p w14:paraId="10C84D54" w14:textId="77777777" w:rsidR="00983052" w:rsidRPr="000B423A" w:rsidRDefault="00983052" w:rsidP="009149C0">
            <w:pPr>
              <w:jc w:val="center"/>
              <w:rPr>
                <w:bCs/>
                <w:color w:val="000000"/>
                <w:sz w:val="16"/>
              </w:rPr>
            </w:pPr>
            <w:r w:rsidRPr="000B423A">
              <w:rPr>
                <w:bCs/>
                <w:color w:val="000000"/>
                <w:sz w:val="16"/>
              </w:rPr>
              <w:t>9x3x0.050 beam</w:t>
            </w:r>
          </w:p>
        </w:tc>
      </w:tr>
      <w:tr w:rsidR="00983052" w:rsidRPr="000B423A" w14:paraId="6C7FDB68" w14:textId="77777777" w:rsidTr="009149C0">
        <w:trPr>
          <w:trHeight w:val="300"/>
        </w:trPr>
        <w:tc>
          <w:tcPr>
            <w:tcW w:w="801" w:type="pct"/>
            <w:tcBorders>
              <w:top w:val="nil"/>
              <w:left w:val="nil"/>
              <w:bottom w:val="nil"/>
              <w:right w:val="nil"/>
            </w:tcBorders>
            <w:shd w:val="clear" w:color="auto" w:fill="auto"/>
            <w:vAlign w:val="bottom"/>
            <w:hideMark/>
          </w:tcPr>
          <w:p w14:paraId="34BD82CD" w14:textId="4D45FDD1" w:rsidR="00983052" w:rsidRPr="000B423A" w:rsidRDefault="00983052" w:rsidP="008F2398">
            <w:pPr>
              <w:jc w:val="center"/>
              <w:rPr>
                <w:bCs/>
                <w:color w:val="000000"/>
                <w:sz w:val="16"/>
              </w:rPr>
            </w:pPr>
            <w:r w:rsidRPr="000B423A">
              <w:rPr>
                <w:bCs/>
                <w:color w:val="000000"/>
                <w:sz w:val="16"/>
              </w:rPr>
              <w:t xml:space="preserve">Ching, 2001 </w:t>
            </w:r>
            <w:r w:rsidRPr="000B423A">
              <w:rPr>
                <w:bCs/>
                <w:color w:val="000000"/>
                <w:sz w:val="16"/>
              </w:rPr>
              <w:fldChar w:fldCharType="begin"/>
            </w:r>
            <w:r w:rsidR="008F2398">
              <w:rPr>
                <w:bCs/>
                <w:color w:val="000000"/>
                <w:sz w:val="16"/>
              </w:rPr>
              <w:instrText xml:space="preserve"> ADDIN EN.CITE &lt;EndNote&gt;&lt;Cite&gt;&lt;Author&gt;Ching&lt;/Author&gt;&lt;Year&gt;2001&lt;/Year&gt;&lt;RecNum&gt;23&lt;/RecNum&gt;&lt;DisplayText&gt;[64]&lt;/DisplayText&gt;&lt;record&gt;&lt;rec-number&gt;23&lt;/rec-number&gt;&lt;foreign-keys&gt;&lt;key app="EN" db-id="s5za29p0bpatzae0esa5zsxrzdzdd5frppf2"&gt;23&lt;/key&gt;&lt;key app="ENWeb" db-id="TrQGugrtqgYAACYHDGE"&gt;13&lt;/key&gt;&lt;/foreign-keys&gt;&lt;ref-type name="Journal Article"&gt;17&lt;/ref-type&gt;&lt;contributors&gt;&lt;authors&gt;&lt;author&gt;Ching, N. N. H.&lt;/author&gt;&lt;author&gt;Wong, H. Y.&lt;/author&gt;&lt;author&gt;Li, W. J.&lt;/author&gt;&lt;author&gt;Leong, P. H. W.&lt;/author&gt;&lt;author&gt;Wen, Z. Y.&lt;/author&gt;&lt;/authors&gt;&lt;/contributors&gt;&lt;auth-address&gt;Wen, ZY&amp;#xD;Chinese Univ Hong Kong, Ctr Micro &amp;amp; Nano Syst, MMW Bldg,Room 425, Shatin, Hong Kong, Peoples R China&amp;#xD;Chinese Univ Hong Kong, Ctr Micro &amp;amp; Nano Syst, MMW Bldg,Room 425, Shatin, Hong Kong, Peoples R China&amp;#xD;Chinese Univ Hong Kong, Ctr Micro &amp;amp; Nano Syst, Shatin, Hong Kong, Peoples R China&lt;/auth-address&gt;&lt;titles&gt;&lt;title&gt;A laser-micromachined vibrational to electrical power transducer for wireless sensing systems&lt;/title&gt;&lt;secondary-title&gt;Transducers &amp;apos;01: Eurosensors Xv, Digest of Technical Papers, Vols 1 and 2&lt;/secondary-title&gt;&lt;/titles&gt;&lt;periodical&gt;&lt;full-title&gt;Transducers &amp;apos;01: Eurosensors Xv, Digest of Technical Papers, Vols 1 and 2&lt;/full-title&gt;&lt;/periodical&gt;&lt;pages&gt;38-41&lt;/pages&gt;&lt;keywords&gt;&lt;keyword&gt;micro power generator&lt;/keyword&gt;&lt;keyword&gt;micro power supply&lt;/keyword&gt;&lt;keyword&gt;micro power transducer&lt;/keyword&gt;&lt;/keywords&gt;&lt;dates&gt;&lt;year&gt;2001&lt;/year&gt;&lt;/dates&gt;&lt;accession-num&gt;ISI:000172547800008&lt;/accession-num&gt;&lt;urls&gt;&lt;related-urls&gt;&lt;url&gt;&amp;lt;Go to ISI&amp;gt;://000172547800008&lt;/url&gt;&lt;/related-urls&gt;&lt;/urls&gt;&lt;language&gt;English&lt;/language&gt;&lt;/record&gt;&lt;/Cite&gt;&lt;/EndNote&gt;</w:instrText>
            </w:r>
            <w:r w:rsidRPr="000B423A">
              <w:rPr>
                <w:bCs/>
                <w:color w:val="000000"/>
                <w:sz w:val="16"/>
              </w:rPr>
              <w:fldChar w:fldCharType="separate"/>
            </w:r>
            <w:r w:rsidR="008F2398">
              <w:rPr>
                <w:bCs/>
                <w:noProof/>
                <w:color w:val="000000"/>
                <w:sz w:val="16"/>
              </w:rPr>
              <w:t>[</w:t>
            </w:r>
            <w:hyperlink w:anchor="_ENREF_64" w:tooltip="Ching, 2001 #23" w:history="1">
              <w:r w:rsidR="008F2398">
                <w:rPr>
                  <w:bCs/>
                  <w:noProof/>
                  <w:color w:val="000000"/>
                  <w:sz w:val="16"/>
                </w:rPr>
                <w:t>64</w:t>
              </w:r>
            </w:hyperlink>
            <w:r w:rsidR="008F2398">
              <w:rPr>
                <w:bCs/>
                <w:noProof/>
                <w:color w:val="000000"/>
                <w:sz w:val="16"/>
              </w:rPr>
              <w:t>]</w:t>
            </w:r>
            <w:r w:rsidRPr="000B423A">
              <w:rPr>
                <w:bCs/>
                <w:color w:val="000000"/>
                <w:sz w:val="16"/>
              </w:rPr>
              <w:fldChar w:fldCharType="end"/>
            </w:r>
            <w:r w:rsidRPr="000B423A">
              <w:rPr>
                <w:bCs/>
                <w:color w:val="000000"/>
                <w:sz w:val="16"/>
              </w:rPr>
              <w:t xml:space="preserve"> EM</w:t>
            </w:r>
          </w:p>
        </w:tc>
        <w:tc>
          <w:tcPr>
            <w:tcW w:w="421" w:type="pct"/>
            <w:tcBorders>
              <w:top w:val="nil"/>
              <w:left w:val="nil"/>
              <w:bottom w:val="nil"/>
              <w:right w:val="nil"/>
            </w:tcBorders>
            <w:shd w:val="clear" w:color="auto" w:fill="auto"/>
            <w:noWrap/>
            <w:vAlign w:val="bottom"/>
            <w:hideMark/>
          </w:tcPr>
          <w:p w14:paraId="654FC02C" w14:textId="77777777" w:rsidR="00983052" w:rsidRPr="000B423A" w:rsidRDefault="00983052" w:rsidP="009149C0">
            <w:pPr>
              <w:jc w:val="center"/>
              <w:rPr>
                <w:color w:val="000000"/>
                <w:sz w:val="16"/>
              </w:rPr>
            </w:pPr>
            <w:r w:rsidRPr="000B423A">
              <w:rPr>
                <w:color w:val="000000"/>
                <w:sz w:val="16"/>
              </w:rPr>
              <w:t>110</w:t>
            </w:r>
          </w:p>
        </w:tc>
        <w:tc>
          <w:tcPr>
            <w:tcW w:w="714" w:type="pct"/>
            <w:tcBorders>
              <w:top w:val="nil"/>
              <w:left w:val="nil"/>
              <w:bottom w:val="nil"/>
              <w:right w:val="nil"/>
            </w:tcBorders>
            <w:shd w:val="clear" w:color="auto" w:fill="auto"/>
            <w:vAlign w:val="bottom"/>
            <w:hideMark/>
          </w:tcPr>
          <w:p w14:paraId="3F8C3FAF" w14:textId="77777777" w:rsidR="00983052" w:rsidRPr="000B423A" w:rsidRDefault="00983052" w:rsidP="009149C0">
            <w:pPr>
              <w:jc w:val="center"/>
              <w:rPr>
                <w:bCs/>
                <w:color w:val="000000"/>
                <w:sz w:val="16"/>
              </w:rPr>
            </w:pPr>
            <w:r w:rsidRPr="000B423A">
              <w:rPr>
                <w:bCs/>
                <w:color w:val="000000"/>
                <w:sz w:val="16"/>
              </w:rPr>
              <w:t>Copper</w:t>
            </w:r>
          </w:p>
        </w:tc>
        <w:tc>
          <w:tcPr>
            <w:tcW w:w="564" w:type="pct"/>
            <w:tcBorders>
              <w:top w:val="nil"/>
              <w:left w:val="nil"/>
              <w:bottom w:val="nil"/>
              <w:right w:val="nil"/>
            </w:tcBorders>
            <w:shd w:val="clear" w:color="auto" w:fill="auto"/>
            <w:noWrap/>
            <w:vAlign w:val="bottom"/>
            <w:hideMark/>
          </w:tcPr>
          <w:p w14:paraId="02740567" w14:textId="77777777" w:rsidR="00983052" w:rsidRPr="000B423A" w:rsidRDefault="00983052" w:rsidP="009149C0">
            <w:pPr>
              <w:jc w:val="center"/>
              <w:rPr>
                <w:bCs/>
                <w:color w:val="000000"/>
                <w:sz w:val="16"/>
              </w:rPr>
            </w:pPr>
            <w:r w:rsidRPr="000B423A">
              <w:rPr>
                <w:bCs/>
                <w:color w:val="000000"/>
                <w:sz w:val="16"/>
              </w:rPr>
              <w:t>110-128</w:t>
            </w:r>
          </w:p>
        </w:tc>
        <w:tc>
          <w:tcPr>
            <w:tcW w:w="862" w:type="pct"/>
            <w:tcBorders>
              <w:top w:val="nil"/>
              <w:left w:val="nil"/>
              <w:bottom w:val="nil"/>
              <w:right w:val="nil"/>
            </w:tcBorders>
            <w:shd w:val="clear" w:color="auto" w:fill="auto"/>
            <w:noWrap/>
            <w:vAlign w:val="bottom"/>
            <w:hideMark/>
          </w:tcPr>
          <w:p w14:paraId="37FFF851" w14:textId="77777777" w:rsidR="00983052" w:rsidRPr="000B423A" w:rsidRDefault="00983052" w:rsidP="009149C0">
            <w:pPr>
              <w:jc w:val="center"/>
              <w:rPr>
                <w:bCs/>
                <w:color w:val="000000"/>
                <w:sz w:val="16"/>
              </w:rPr>
            </w:pPr>
            <w:r w:rsidRPr="000B423A">
              <w:rPr>
                <w:bCs/>
                <w:color w:val="000000"/>
                <w:sz w:val="16"/>
              </w:rPr>
              <w:t>4</w:t>
            </w:r>
          </w:p>
        </w:tc>
        <w:tc>
          <w:tcPr>
            <w:tcW w:w="694" w:type="pct"/>
            <w:tcBorders>
              <w:top w:val="nil"/>
              <w:left w:val="nil"/>
              <w:bottom w:val="nil"/>
              <w:right w:val="nil"/>
            </w:tcBorders>
            <w:shd w:val="clear" w:color="auto" w:fill="auto"/>
            <w:noWrap/>
            <w:vAlign w:val="bottom"/>
            <w:hideMark/>
          </w:tcPr>
          <w:p w14:paraId="71E6023C" w14:textId="77777777" w:rsidR="00983052" w:rsidRPr="000B423A" w:rsidRDefault="00983052" w:rsidP="009149C0">
            <w:pPr>
              <w:jc w:val="center"/>
              <w:rPr>
                <w:bCs/>
                <w:color w:val="000000"/>
                <w:sz w:val="16"/>
              </w:rPr>
            </w:pPr>
            <w:r w:rsidRPr="000B423A">
              <w:rPr>
                <w:bCs/>
                <w:color w:val="000000"/>
                <w:sz w:val="16"/>
              </w:rPr>
              <w:t>8.94</w:t>
            </w:r>
          </w:p>
        </w:tc>
        <w:tc>
          <w:tcPr>
            <w:tcW w:w="944" w:type="pct"/>
            <w:tcBorders>
              <w:top w:val="nil"/>
              <w:left w:val="nil"/>
              <w:bottom w:val="nil"/>
              <w:right w:val="nil"/>
            </w:tcBorders>
            <w:shd w:val="clear" w:color="auto" w:fill="auto"/>
            <w:vAlign w:val="bottom"/>
            <w:hideMark/>
          </w:tcPr>
          <w:p w14:paraId="1FF09B3B" w14:textId="77777777" w:rsidR="00983052" w:rsidRPr="000B423A" w:rsidRDefault="00983052" w:rsidP="009149C0">
            <w:pPr>
              <w:jc w:val="center"/>
              <w:rPr>
                <w:bCs/>
                <w:color w:val="000000"/>
                <w:sz w:val="16"/>
              </w:rPr>
            </w:pPr>
            <w:r w:rsidRPr="000B423A">
              <w:rPr>
                <w:bCs/>
                <w:color w:val="000000"/>
                <w:sz w:val="16"/>
              </w:rPr>
              <w:t>4 radius planar spring</w:t>
            </w:r>
          </w:p>
        </w:tc>
      </w:tr>
      <w:tr w:rsidR="00983052" w:rsidRPr="000B423A" w14:paraId="1714F963" w14:textId="77777777" w:rsidTr="009149C0">
        <w:trPr>
          <w:trHeight w:val="900"/>
        </w:trPr>
        <w:tc>
          <w:tcPr>
            <w:tcW w:w="801" w:type="pct"/>
            <w:tcBorders>
              <w:top w:val="nil"/>
              <w:left w:val="nil"/>
              <w:bottom w:val="nil"/>
              <w:right w:val="nil"/>
            </w:tcBorders>
            <w:shd w:val="clear" w:color="auto" w:fill="auto"/>
            <w:vAlign w:val="bottom"/>
            <w:hideMark/>
          </w:tcPr>
          <w:p w14:paraId="00110EBC" w14:textId="05A07C3E" w:rsidR="00983052" w:rsidRPr="000B423A" w:rsidRDefault="00983052" w:rsidP="008F2398">
            <w:pPr>
              <w:jc w:val="center"/>
              <w:rPr>
                <w:bCs/>
                <w:color w:val="000000"/>
                <w:sz w:val="16"/>
              </w:rPr>
            </w:pPr>
            <w:r w:rsidRPr="000B423A">
              <w:rPr>
                <w:bCs/>
                <w:color w:val="000000"/>
                <w:sz w:val="16"/>
              </w:rPr>
              <w:t xml:space="preserve">White, 2001 </w:t>
            </w:r>
            <w:r w:rsidRPr="000B423A">
              <w:rPr>
                <w:bCs/>
                <w:color w:val="000000"/>
                <w:sz w:val="16"/>
              </w:rPr>
              <w:fldChar w:fldCharType="begin"/>
            </w:r>
            <w:r w:rsidR="008F2398">
              <w:rPr>
                <w:bCs/>
                <w:color w:val="000000"/>
                <w:sz w:val="16"/>
              </w:rPr>
              <w:instrText xml:space="preserve"> ADDIN EN.CITE &lt;EndNote&gt;&lt;Cite&gt;&lt;Author&gt;Glynne-Jones&lt;/Author&gt;&lt;Year&gt;2001&lt;/Year&gt;&lt;RecNum&gt;24&lt;/RecNum&gt;&lt;DisplayText&gt;[79]&lt;/DisplayText&gt;&lt;record&gt;&lt;rec-number&gt;24&lt;/rec-number&gt;&lt;foreign-keys&gt;&lt;key app="EN" db-id="s5za29p0bpatzae0esa5zsxrzdzdd5frppf2"&gt;24&lt;/key&gt;&lt;key app="ENWeb" db-id="TrQGugrtqgYAACYHDGE"&gt;16&lt;/key&gt;&lt;/foreign-keys&gt;&lt;ref-type name="Journal Article"&gt;17&lt;/ref-type&gt;&lt;contributors&gt;&lt;authors&gt;&lt;author&gt;Glynne-Jones, P.&lt;/author&gt;&lt;author&gt;Beeby, S. P.&lt;/author&gt;&lt;author&gt;White, N. M.&lt;/author&gt;&lt;/authors&gt;&lt;/contributors&gt;&lt;auth-address&gt;Glynne-Jones, P&amp;#xD;Univ Southampton, Dept Elect &amp;amp; Comp Sci, Southampton SO17 1BJ, Hants, England&amp;#xD;Univ Southampton, Dept Elect &amp;amp; Comp Sci, Southampton SO17 1BJ, Hants, England&amp;#xD;Univ Southampton, Dept Elect &amp;amp; Comp Sci, Southampton SO17 1BJ, Hants, England&lt;/auth-address&gt;&lt;titles&gt;&lt;title&gt;Towards a piezoelectric vibration-powered microgenerator&lt;/title&gt;&lt;secondary-title&gt;Iee Proceedings-Science Measurement and Technology&lt;/secondary-title&gt;&lt;alt-title&gt;Iee P-Sci Meas Tech&lt;/alt-title&gt;&lt;/titles&gt;&lt;periodical&gt;&lt;full-title&gt;Iee Proceedings-Science Measurement and Technology&lt;/full-title&gt;&lt;abbr-1&gt;Iee P-Sci Meas Tech&lt;/abbr-1&gt;&lt;/periodical&gt;&lt;alt-periodical&gt;&lt;full-title&gt;Iee Proceedings-Science Measurement and Technology&lt;/full-title&gt;&lt;abbr-1&gt;Iee P-Sci Meas Tech&lt;/abbr-1&gt;&lt;/alt-periodical&gt;&lt;pages&gt;68-72&lt;/pages&gt;&lt;volume&gt;148&lt;/volume&gt;&lt;number&gt;2&lt;/number&gt;&lt;keywords&gt;&lt;keyword&gt;generator&lt;/keyword&gt;&lt;keyword&gt;silicon&lt;/keyword&gt;&lt;/keywords&gt;&lt;dates&gt;&lt;year&gt;2001&lt;/year&gt;&lt;pub-dates&gt;&lt;date&gt;Mar&lt;/date&gt;&lt;/pub-dates&gt;&lt;/dates&gt;&lt;isbn&gt;1350-2344&lt;/isbn&gt;&lt;accession-num&gt;ISI:000168514500005&lt;/accession-num&gt;&lt;urls&gt;&lt;related-urls&gt;&lt;url&gt;&amp;lt;Go to ISI&amp;gt;://000168514500005&lt;/url&gt;&lt;/related-urls&gt;&lt;/urls&gt;&lt;language&gt;English&lt;/language&gt;&lt;/record&gt;&lt;/Cite&gt;&lt;/EndNote&gt;</w:instrText>
            </w:r>
            <w:r w:rsidRPr="000B423A">
              <w:rPr>
                <w:bCs/>
                <w:color w:val="000000"/>
                <w:sz w:val="16"/>
              </w:rPr>
              <w:fldChar w:fldCharType="separate"/>
            </w:r>
            <w:r w:rsidR="008F2398">
              <w:rPr>
                <w:bCs/>
                <w:noProof/>
                <w:color w:val="000000"/>
                <w:sz w:val="16"/>
              </w:rPr>
              <w:t>[</w:t>
            </w:r>
            <w:hyperlink w:anchor="_ENREF_79" w:tooltip="Glynne-Jones, 2001 #24" w:history="1">
              <w:r w:rsidR="008F2398">
                <w:rPr>
                  <w:bCs/>
                  <w:noProof/>
                  <w:color w:val="000000"/>
                  <w:sz w:val="16"/>
                </w:rPr>
                <w:t>79</w:t>
              </w:r>
            </w:hyperlink>
            <w:r w:rsidR="008F2398">
              <w:rPr>
                <w:bCs/>
                <w:noProof/>
                <w:color w:val="000000"/>
                <w:sz w:val="16"/>
              </w:rPr>
              <w:t>]</w:t>
            </w:r>
            <w:r w:rsidRPr="000B423A">
              <w:rPr>
                <w:bCs/>
                <w:color w:val="000000"/>
                <w:sz w:val="16"/>
              </w:rPr>
              <w:fldChar w:fldCharType="end"/>
            </w:r>
            <w:r w:rsidRPr="000B423A">
              <w:rPr>
                <w:bCs/>
                <w:color w:val="000000"/>
                <w:sz w:val="16"/>
              </w:rPr>
              <w:t xml:space="preserve">  PZ</w:t>
            </w:r>
          </w:p>
        </w:tc>
        <w:tc>
          <w:tcPr>
            <w:tcW w:w="421" w:type="pct"/>
            <w:tcBorders>
              <w:top w:val="nil"/>
              <w:left w:val="nil"/>
              <w:bottom w:val="nil"/>
              <w:right w:val="nil"/>
            </w:tcBorders>
            <w:shd w:val="clear" w:color="auto" w:fill="auto"/>
            <w:noWrap/>
            <w:vAlign w:val="bottom"/>
            <w:hideMark/>
          </w:tcPr>
          <w:p w14:paraId="296EEFC8" w14:textId="77777777" w:rsidR="00983052" w:rsidRPr="000B423A" w:rsidRDefault="00983052" w:rsidP="009149C0">
            <w:pPr>
              <w:jc w:val="center"/>
              <w:rPr>
                <w:bCs/>
                <w:color w:val="000000"/>
                <w:sz w:val="16"/>
              </w:rPr>
            </w:pPr>
            <w:r w:rsidRPr="000B423A">
              <w:rPr>
                <w:bCs/>
                <w:color w:val="000000"/>
                <w:sz w:val="16"/>
              </w:rPr>
              <w:t>80</w:t>
            </w:r>
          </w:p>
        </w:tc>
        <w:tc>
          <w:tcPr>
            <w:tcW w:w="714" w:type="pct"/>
            <w:tcBorders>
              <w:top w:val="nil"/>
              <w:left w:val="nil"/>
              <w:bottom w:val="nil"/>
              <w:right w:val="nil"/>
            </w:tcBorders>
            <w:shd w:val="clear" w:color="auto" w:fill="auto"/>
            <w:vAlign w:val="bottom"/>
            <w:hideMark/>
          </w:tcPr>
          <w:p w14:paraId="1FF188F4" w14:textId="77777777" w:rsidR="00983052" w:rsidRPr="000B423A" w:rsidRDefault="00983052" w:rsidP="009149C0">
            <w:pPr>
              <w:jc w:val="center"/>
              <w:rPr>
                <w:bCs/>
                <w:color w:val="000000"/>
                <w:sz w:val="16"/>
              </w:rPr>
            </w:pPr>
            <w:r w:rsidRPr="000B423A">
              <w:rPr>
                <w:bCs/>
                <w:color w:val="000000"/>
                <w:sz w:val="16"/>
              </w:rPr>
              <w:t>AISI 316 Steel  &amp;PZT</w:t>
            </w:r>
          </w:p>
        </w:tc>
        <w:tc>
          <w:tcPr>
            <w:tcW w:w="564" w:type="pct"/>
            <w:tcBorders>
              <w:top w:val="nil"/>
              <w:left w:val="nil"/>
              <w:bottom w:val="nil"/>
              <w:right w:val="nil"/>
            </w:tcBorders>
            <w:shd w:val="clear" w:color="auto" w:fill="auto"/>
            <w:noWrap/>
            <w:vAlign w:val="bottom"/>
            <w:hideMark/>
          </w:tcPr>
          <w:p w14:paraId="101FA9B9" w14:textId="77777777" w:rsidR="00983052" w:rsidRPr="000B423A" w:rsidRDefault="00983052" w:rsidP="009149C0">
            <w:pPr>
              <w:jc w:val="center"/>
              <w:rPr>
                <w:bCs/>
                <w:color w:val="000000"/>
                <w:sz w:val="16"/>
              </w:rPr>
            </w:pPr>
            <w:r w:rsidRPr="000B423A">
              <w:rPr>
                <w:bCs/>
                <w:color w:val="000000"/>
                <w:sz w:val="16"/>
              </w:rPr>
              <w:t>193 &amp; 49-63</w:t>
            </w:r>
          </w:p>
        </w:tc>
        <w:tc>
          <w:tcPr>
            <w:tcW w:w="862" w:type="pct"/>
            <w:tcBorders>
              <w:top w:val="nil"/>
              <w:left w:val="nil"/>
              <w:bottom w:val="nil"/>
              <w:right w:val="nil"/>
            </w:tcBorders>
            <w:shd w:val="clear" w:color="auto" w:fill="auto"/>
            <w:noWrap/>
            <w:vAlign w:val="bottom"/>
            <w:hideMark/>
          </w:tcPr>
          <w:p w14:paraId="29BED0B6" w14:textId="77777777" w:rsidR="00983052" w:rsidRPr="000B423A" w:rsidRDefault="00983052" w:rsidP="009149C0">
            <w:pPr>
              <w:jc w:val="center"/>
              <w:rPr>
                <w:bCs/>
                <w:color w:val="000000"/>
                <w:sz w:val="16"/>
              </w:rPr>
            </w:pPr>
            <w:r w:rsidRPr="000B423A">
              <w:rPr>
                <w:bCs/>
                <w:color w:val="000000"/>
                <w:sz w:val="16"/>
              </w:rPr>
              <w:t>23</w:t>
            </w:r>
          </w:p>
        </w:tc>
        <w:tc>
          <w:tcPr>
            <w:tcW w:w="694" w:type="pct"/>
            <w:tcBorders>
              <w:top w:val="nil"/>
              <w:left w:val="nil"/>
              <w:bottom w:val="nil"/>
              <w:right w:val="nil"/>
            </w:tcBorders>
            <w:shd w:val="clear" w:color="auto" w:fill="auto"/>
            <w:noWrap/>
            <w:vAlign w:val="bottom"/>
            <w:hideMark/>
          </w:tcPr>
          <w:p w14:paraId="185999EE" w14:textId="77777777" w:rsidR="00983052" w:rsidRPr="000B423A" w:rsidRDefault="00983052" w:rsidP="009149C0">
            <w:pPr>
              <w:jc w:val="center"/>
              <w:rPr>
                <w:bCs/>
                <w:color w:val="000000"/>
                <w:sz w:val="16"/>
              </w:rPr>
            </w:pPr>
            <w:r w:rsidRPr="000B423A">
              <w:rPr>
                <w:bCs/>
                <w:color w:val="000000"/>
                <w:sz w:val="16"/>
              </w:rPr>
              <w:t>8 &amp; 7.5-7.6</w:t>
            </w:r>
          </w:p>
        </w:tc>
        <w:tc>
          <w:tcPr>
            <w:tcW w:w="944" w:type="pct"/>
            <w:tcBorders>
              <w:top w:val="nil"/>
              <w:left w:val="nil"/>
              <w:bottom w:val="nil"/>
              <w:right w:val="nil"/>
            </w:tcBorders>
            <w:shd w:val="clear" w:color="auto" w:fill="auto"/>
            <w:vAlign w:val="bottom"/>
            <w:hideMark/>
          </w:tcPr>
          <w:p w14:paraId="407301B3" w14:textId="77777777" w:rsidR="00983052" w:rsidRPr="000B423A" w:rsidRDefault="00983052" w:rsidP="009149C0">
            <w:pPr>
              <w:jc w:val="center"/>
              <w:rPr>
                <w:bCs/>
                <w:color w:val="000000"/>
                <w:sz w:val="16"/>
              </w:rPr>
            </w:pPr>
            <w:r w:rsidRPr="000B423A">
              <w:rPr>
                <w:bCs/>
                <w:color w:val="000000"/>
                <w:sz w:val="16"/>
              </w:rPr>
              <w:t>Trapezoid Beam, 23base, 11top, 10 height</w:t>
            </w:r>
          </w:p>
        </w:tc>
      </w:tr>
      <w:tr w:rsidR="00983052" w:rsidRPr="000B423A" w14:paraId="163E1DBA" w14:textId="77777777" w:rsidTr="009149C0">
        <w:trPr>
          <w:trHeight w:val="600"/>
        </w:trPr>
        <w:tc>
          <w:tcPr>
            <w:tcW w:w="801" w:type="pct"/>
            <w:tcBorders>
              <w:top w:val="nil"/>
              <w:left w:val="nil"/>
              <w:bottom w:val="nil"/>
              <w:right w:val="nil"/>
            </w:tcBorders>
            <w:shd w:val="clear" w:color="auto" w:fill="auto"/>
            <w:vAlign w:val="bottom"/>
            <w:hideMark/>
          </w:tcPr>
          <w:p w14:paraId="1AAFF7C6" w14:textId="28A32365" w:rsidR="00983052" w:rsidRPr="000B423A" w:rsidRDefault="00983052" w:rsidP="008F2398">
            <w:pPr>
              <w:jc w:val="center"/>
              <w:rPr>
                <w:bCs/>
                <w:color w:val="000000"/>
                <w:sz w:val="16"/>
              </w:rPr>
            </w:pPr>
            <w:r w:rsidRPr="000B423A">
              <w:rPr>
                <w:bCs/>
                <w:color w:val="000000"/>
                <w:sz w:val="16"/>
              </w:rPr>
              <w:t xml:space="preserve">Park, 2010/11 </w:t>
            </w:r>
            <w:r w:rsidRPr="000B423A">
              <w:rPr>
                <w:bCs/>
                <w:color w:val="000000"/>
                <w:sz w:val="16"/>
              </w:rPr>
              <w:fldChar w:fldCharType="begin">
                <w:fldData xml:space="preserve">PEVuZE5vdGU+PENpdGU+PEF1dGhvcj5QYXJrPC9BdXRob3I+PFllYXI+MjAxMDwvWWVhcj48UmVj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</w:fldData>
              </w:fldChar>
            </w:r>
            <w:r w:rsidR="008F2398">
              <w:rPr>
                <w:bCs/>
                <w:color w:val="000000"/>
                <w:sz w:val="16"/>
              </w:rPr>
              <w:instrText xml:space="preserve"> ADDIN EN.CITE </w:instrText>
            </w:r>
            <w:r w:rsidR="008F2398">
              <w:rPr>
                <w:bCs/>
                <w:color w:val="000000"/>
                <w:sz w:val="16"/>
              </w:rPr>
              <w:fldChar w:fldCharType="begin">
                <w:fldData xml:space="preserve">PEVuZE5vdGU+PENpdGU+PEF1dGhvcj5QYXJrPC9BdXRob3I+PFllYXI+MjAxMDwvWWVhcj48UmVj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</w:fldData>
              </w:fldChar>
            </w:r>
            <w:r w:rsidR="008F2398">
              <w:rPr>
                <w:bCs/>
                <w:color w:val="000000"/>
                <w:sz w:val="16"/>
              </w:rPr>
              <w:instrText xml:space="preserve"> ADDIN EN.CITE.DATA </w:instrText>
            </w:r>
            <w:r w:rsidR="008F2398">
              <w:rPr>
                <w:bCs/>
                <w:color w:val="000000"/>
                <w:sz w:val="16"/>
              </w:rPr>
            </w:r>
            <w:r w:rsidR="008F2398">
              <w:rPr>
                <w:bCs/>
                <w:color w:val="000000"/>
                <w:sz w:val="16"/>
              </w:rPr>
              <w:fldChar w:fldCharType="end"/>
            </w:r>
            <w:r w:rsidRPr="000B423A">
              <w:rPr>
                <w:bCs/>
                <w:color w:val="000000"/>
                <w:sz w:val="16"/>
              </w:rPr>
            </w:r>
            <w:r w:rsidRPr="000B423A">
              <w:rPr>
                <w:bCs/>
                <w:color w:val="000000"/>
                <w:sz w:val="16"/>
              </w:rPr>
              <w:fldChar w:fldCharType="separate"/>
            </w:r>
            <w:r w:rsidR="008F2398">
              <w:rPr>
                <w:bCs/>
                <w:noProof/>
                <w:color w:val="000000"/>
                <w:sz w:val="16"/>
              </w:rPr>
              <w:t>[</w:t>
            </w:r>
            <w:hyperlink w:anchor="_ENREF_80" w:tooltip="Park, 2010 #25" w:history="1">
              <w:r w:rsidR="008F2398">
                <w:rPr>
                  <w:bCs/>
                  <w:noProof/>
                  <w:color w:val="000000"/>
                  <w:sz w:val="16"/>
                </w:rPr>
                <w:t>80</w:t>
              </w:r>
            </w:hyperlink>
            <w:r w:rsidR="008F2398">
              <w:rPr>
                <w:bCs/>
                <w:noProof/>
                <w:color w:val="000000"/>
                <w:sz w:val="16"/>
              </w:rPr>
              <w:t xml:space="preserve">, </w:t>
            </w:r>
            <w:hyperlink w:anchor="_ENREF_81" w:tooltip="Park, 2011 #26" w:history="1">
              <w:r w:rsidR="008F2398">
                <w:rPr>
                  <w:bCs/>
                  <w:noProof/>
                  <w:color w:val="000000"/>
                  <w:sz w:val="16"/>
                </w:rPr>
                <w:t>81</w:t>
              </w:r>
            </w:hyperlink>
            <w:r w:rsidR="008F2398">
              <w:rPr>
                <w:bCs/>
                <w:noProof/>
                <w:color w:val="000000"/>
                <w:sz w:val="16"/>
              </w:rPr>
              <w:t>]</w:t>
            </w:r>
            <w:r w:rsidRPr="000B423A">
              <w:rPr>
                <w:bCs/>
                <w:color w:val="000000"/>
                <w:sz w:val="16"/>
              </w:rPr>
              <w:fldChar w:fldCharType="end"/>
            </w:r>
            <w:r w:rsidRPr="000B423A">
              <w:rPr>
                <w:bCs/>
                <w:color w:val="000000"/>
                <w:sz w:val="16"/>
              </w:rPr>
              <w:t xml:space="preserve">   EM</w:t>
            </w:r>
          </w:p>
        </w:tc>
        <w:tc>
          <w:tcPr>
            <w:tcW w:w="421" w:type="pct"/>
            <w:tcBorders>
              <w:top w:val="nil"/>
              <w:left w:val="nil"/>
              <w:bottom w:val="nil"/>
              <w:right w:val="nil"/>
            </w:tcBorders>
            <w:shd w:val="clear" w:color="auto" w:fill="auto"/>
            <w:noWrap/>
            <w:vAlign w:val="bottom"/>
            <w:hideMark/>
          </w:tcPr>
          <w:p w14:paraId="6BC1323B" w14:textId="77777777" w:rsidR="00983052" w:rsidRPr="000B423A" w:rsidRDefault="00983052" w:rsidP="009149C0">
            <w:pPr>
              <w:jc w:val="center"/>
              <w:rPr>
                <w:bCs/>
                <w:color w:val="000000"/>
                <w:sz w:val="16"/>
              </w:rPr>
            </w:pPr>
            <w:r w:rsidRPr="000B423A">
              <w:rPr>
                <w:bCs/>
                <w:color w:val="000000"/>
                <w:sz w:val="16"/>
              </w:rPr>
              <w:t>54</w:t>
            </w:r>
          </w:p>
        </w:tc>
        <w:tc>
          <w:tcPr>
            <w:tcW w:w="714" w:type="pct"/>
            <w:tcBorders>
              <w:top w:val="nil"/>
              <w:left w:val="nil"/>
              <w:bottom w:val="nil"/>
              <w:right w:val="nil"/>
            </w:tcBorders>
            <w:shd w:val="clear" w:color="auto" w:fill="auto"/>
            <w:vAlign w:val="bottom"/>
            <w:hideMark/>
          </w:tcPr>
          <w:p w14:paraId="6DB0F053" w14:textId="77777777" w:rsidR="00983052" w:rsidRPr="000B423A" w:rsidRDefault="00983052" w:rsidP="009149C0">
            <w:pPr>
              <w:jc w:val="center"/>
              <w:rPr>
                <w:bCs/>
                <w:color w:val="000000"/>
                <w:sz w:val="16"/>
              </w:rPr>
            </w:pPr>
            <w:r w:rsidRPr="000B423A">
              <w:rPr>
                <w:bCs/>
                <w:color w:val="000000"/>
                <w:sz w:val="16"/>
              </w:rPr>
              <w:t>100 Silicon Wafer</w:t>
            </w:r>
          </w:p>
        </w:tc>
        <w:tc>
          <w:tcPr>
            <w:tcW w:w="564" w:type="pct"/>
            <w:tcBorders>
              <w:top w:val="nil"/>
              <w:left w:val="nil"/>
              <w:bottom w:val="nil"/>
              <w:right w:val="nil"/>
            </w:tcBorders>
            <w:shd w:val="clear" w:color="auto" w:fill="auto"/>
            <w:noWrap/>
            <w:vAlign w:val="bottom"/>
            <w:hideMark/>
          </w:tcPr>
          <w:p w14:paraId="380099C3" w14:textId="77777777" w:rsidR="00983052" w:rsidRPr="000B423A" w:rsidRDefault="00983052" w:rsidP="009149C0">
            <w:pPr>
              <w:jc w:val="center"/>
              <w:rPr>
                <w:bCs/>
                <w:color w:val="000000"/>
                <w:sz w:val="16"/>
              </w:rPr>
            </w:pPr>
            <w:r w:rsidRPr="000B423A">
              <w:rPr>
                <w:bCs/>
                <w:color w:val="000000"/>
                <w:sz w:val="16"/>
              </w:rPr>
              <w:t>185</w:t>
            </w:r>
          </w:p>
        </w:tc>
        <w:tc>
          <w:tcPr>
            <w:tcW w:w="862" w:type="pct"/>
            <w:tcBorders>
              <w:top w:val="nil"/>
              <w:left w:val="nil"/>
              <w:bottom w:val="nil"/>
              <w:right w:val="nil"/>
            </w:tcBorders>
            <w:shd w:val="clear" w:color="auto" w:fill="auto"/>
            <w:noWrap/>
            <w:vAlign w:val="bottom"/>
            <w:hideMark/>
          </w:tcPr>
          <w:p w14:paraId="0A17A031" w14:textId="77777777" w:rsidR="00983052" w:rsidRPr="000B423A" w:rsidRDefault="00983052" w:rsidP="009149C0">
            <w:pPr>
              <w:jc w:val="center"/>
              <w:rPr>
                <w:bCs/>
                <w:color w:val="000000"/>
                <w:sz w:val="16"/>
              </w:rPr>
            </w:pPr>
            <w:r w:rsidRPr="000B423A">
              <w:rPr>
                <w:bCs/>
                <w:color w:val="000000"/>
                <w:sz w:val="16"/>
              </w:rPr>
              <w:t>8</w:t>
            </w:r>
          </w:p>
        </w:tc>
        <w:tc>
          <w:tcPr>
            <w:tcW w:w="694" w:type="pct"/>
            <w:tcBorders>
              <w:top w:val="nil"/>
              <w:left w:val="nil"/>
              <w:bottom w:val="nil"/>
              <w:right w:val="nil"/>
            </w:tcBorders>
            <w:shd w:val="clear" w:color="auto" w:fill="auto"/>
            <w:noWrap/>
            <w:vAlign w:val="bottom"/>
            <w:hideMark/>
          </w:tcPr>
          <w:p w14:paraId="47691CD1" w14:textId="77777777" w:rsidR="00983052" w:rsidRPr="000B423A" w:rsidRDefault="00983052" w:rsidP="009149C0">
            <w:pPr>
              <w:jc w:val="center"/>
              <w:rPr>
                <w:bCs/>
                <w:color w:val="000000"/>
                <w:sz w:val="16"/>
              </w:rPr>
            </w:pPr>
            <w:r w:rsidRPr="000B423A">
              <w:rPr>
                <w:bCs/>
                <w:color w:val="000000"/>
                <w:sz w:val="16"/>
              </w:rPr>
              <w:t>2.329</w:t>
            </w:r>
          </w:p>
        </w:tc>
        <w:tc>
          <w:tcPr>
            <w:tcW w:w="944" w:type="pct"/>
            <w:tcBorders>
              <w:top w:val="nil"/>
              <w:left w:val="nil"/>
              <w:bottom w:val="nil"/>
              <w:right w:val="nil"/>
            </w:tcBorders>
            <w:shd w:val="clear" w:color="auto" w:fill="auto"/>
            <w:vAlign w:val="bottom"/>
            <w:hideMark/>
          </w:tcPr>
          <w:p w14:paraId="26834D6D" w14:textId="77777777" w:rsidR="00983052" w:rsidRPr="000B423A" w:rsidRDefault="00983052" w:rsidP="009149C0">
            <w:pPr>
              <w:jc w:val="center"/>
              <w:rPr>
                <w:bCs/>
                <w:color w:val="000000"/>
                <w:sz w:val="16"/>
              </w:rPr>
            </w:pPr>
            <w:r w:rsidRPr="000B423A">
              <w:rPr>
                <w:bCs/>
                <w:color w:val="000000"/>
                <w:sz w:val="16"/>
              </w:rPr>
              <w:t>8x8x0.04 planar spring</w:t>
            </w:r>
          </w:p>
        </w:tc>
      </w:tr>
      <w:tr w:rsidR="00983052" w:rsidRPr="000B423A" w14:paraId="66ED2D24" w14:textId="77777777" w:rsidTr="009149C0">
        <w:trPr>
          <w:trHeight w:val="600"/>
        </w:trPr>
        <w:tc>
          <w:tcPr>
            <w:tcW w:w="801" w:type="pct"/>
            <w:tcBorders>
              <w:top w:val="nil"/>
              <w:left w:val="nil"/>
              <w:bottom w:val="nil"/>
              <w:right w:val="nil"/>
            </w:tcBorders>
            <w:shd w:val="clear" w:color="auto" w:fill="auto"/>
            <w:vAlign w:val="bottom"/>
            <w:hideMark/>
          </w:tcPr>
          <w:p w14:paraId="680714DA" w14:textId="749C4348" w:rsidR="00983052" w:rsidRPr="000B423A" w:rsidRDefault="00983052" w:rsidP="008F2398">
            <w:pPr>
              <w:jc w:val="center"/>
              <w:rPr>
                <w:bCs/>
                <w:color w:val="000000"/>
                <w:sz w:val="16"/>
              </w:rPr>
            </w:pPr>
            <w:r w:rsidRPr="000B423A">
              <w:rPr>
                <w:bCs/>
                <w:color w:val="000000"/>
                <w:sz w:val="16"/>
              </w:rPr>
              <w:t xml:space="preserve">Serre, 2007 </w:t>
            </w:r>
            <w:r w:rsidRPr="000B423A">
              <w:rPr>
                <w:bCs/>
                <w:color w:val="000000"/>
                <w:sz w:val="16"/>
              </w:rPr>
              <w:fldChar w:fldCharType="begin"/>
            </w:r>
            <w:r w:rsidR="008F2398">
              <w:rPr>
                <w:bCs/>
                <w:color w:val="000000"/>
                <w:sz w:val="16"/>
              </w:rPr>
              <w:instrText xml:space="preserve"> ADDIN EN.CITE &lt;EndNote&gt;&lt;Cite&gt;&lt;Author&gt;Serre&lt;/Author&gt;&lt;Year&gt;2007&lt;/Year&gt;&lt;RecNum&gt;27&lt;/RecNum&gt;&lt;DisplayText&gt;[82]&lt;/DisplayText&gt;&lt;record&gt;&lt;rec-number&gt;27&lt;/rec-number&gt;&lt;foreign-keys&gt;&lt;key app="EN" db-id="s5za29p0bpatzae0esa5zsxrzdzdd5frppf2"&gt;27&lt;/key&gt;&lt;key app="ENWeb" db-id="TrQGugrtqgYAACYHDGE"&gt;27&lt;/key&gt;&lt;/foreign-keys&gt;&lt;ref-type name="Journal Article"&gt;17&lt;/ref-type&gt;&lt;contributors&gt;&lt;authors&gt;&lt;author&gt;Serre, C.&lt;/author&gt;&lt;author&gt;Perez-Rodriguez, A.&lt;/author&gt;&lt;author&gt;Fondevilla, N.&lt;/author&gt;&lt;author&gt;Morante, J. R.&lt;/author&gt;&lt;author&gt;Montserrat, J.&lt;/author&gt;&lt;author&gt;Esteve, J.&lt;/author&gt;&lt;/authors&gt;&lt;/contributors&gt;&lt;auth-address&gt;Serre, C&amp;#xD;Univ Barcelona, Dept Elect, C Marti Franques 1, E-08028 Barcelona, Spain&amp;#xD;Univ Barcelona, Dept Elect, C Marti Franques 1, E-08028 Barcelona, Spain&amp;#xD;Univ Barcelona, Dept Elect, E-08028 Barcelona, Spain&amp;#xD;Ctr Nacl Microelect CNM CSIC, Bellaterra, Spain&lt;/auth-address&gt;&lt;titles&gt;&lt;title&gt;Vibrational energy scavenging with Si technology electromagnetic inertial microgenerators&lt;/title&gt;&lt;secondary-title&gt;Microsystem Technologies-Micro-and Nanosystems-Information Storage and Processing Systems&lt;/secondary-title&gt;&lt;alt-title&gt;Microsyst Technol&lt;/alt-title&gt;&lt;/titles&gt;&lt;periodical&gt;&lt;full-title&gt;Microsystem Technologies-Micro-and Nanosystems-Information Storage and Processing Systems&lt;/full-title&gt;&lt;abbr-1&gt;Microsyst Technol&lt;/abbr-1&gt;&lt;/periodical&gt;&lt;alt-periodical&gt;&lt;full-title&gt;Microsystem Technologies-Micro-and Nanosystems-Information Storage and Processing Systems&lt;/full-title&gt;&lt;abbr-1&gt;Microsyst Technol&lt;/abbr-1&gt;&lt;/alt-periodical&gt;&lt;pages&gt;1655-1661&lt;/pages&gt;&lt;volume&gt;13&lt;/volume&gt;&lt;number&gt;11-12&lt;/number&gt;&lt;keywords&gt;&lt;keyword&gt;generator&lt;/keyword&gt;&lt;/keywords&gt;&lt;dates&gt;&lt;year&gt;2007&lt;/year&gt;&lt;pub-dates&gt;&lt;date&gt;Jul&lt;/date&gt;&lt;/pub-dates&gt;&lt;/dates&gt;&lt;isbn&gt;0946-7076&lt;/isbn&gt;&lt;accession-num&gt;ISI:000252826700031&lt;/accession-num&gt;&lt;urls&gt;&lt;related-urls&gt;&lt;url&gt;&amp;lt;Go to ISI&amp;gt;://000252826700031&lt;/url&gt;&lt;/related-urls&gt;&lt;/urls&gt;&lt;electronic-resource-num&gt;DOI 10.1007/s00542-006-0338-1&lt;/electronic-resource-num&gt;&lt;language&gt;English&lt;/language&gt;&lt;/record&gt;&lt;/Cite&gt;&lt;/EndNote&gt;</w:instrText>
            </w:r>
            <w:r w:rsidRPr="000B423A">
              <w:rPr>
                <w:bCs/>
                <w:color w:val="000000"/>
                <w:sz w:val="16"/>
              </w:rPr>
              <w:fldChar w:fldCharType="separate"/>
            </w:r>
            <w:r w:rsidR="008F2398">
              <w:rPr>
                <w:bCs/>
                <w:noProof/>
                <w:color w:val="000000"/>
                <w:sz w:val="16"/>
              </w:rPr>
              <w:t>[</w:t>
            </w:r>
            <w:hyperlink w:anchor="_ENREF_82" w:tooltip="Serre, 2007 #27" w:history="1">
              <w:r w:rsidR="008F2398">
                <w:rPr>
                  <w:bCs/>
                  <w:noProof/>
                  <w:color w:val="000000"/>
                  <w:sz w:val="16"/>
                </w:rPr>
                <w:t>82</w:t>
              </w:r>
            </w:hyperlink>
            <w:r w:rsidR="008F2398">
              <w:rPr>
                <w:bCs/>
                <w:noProof/>
                <w:color w:val="000000"/>
                <w:sz w:val="16"/>
              </w:rPr>
              <w:t>]</w:t>
            </w:r>
            <w:r w:rsidRPr="000B423A">
              <w:rPr>
                <w:bCs/>
                <w:color w:val="000000"/>
                <w:sz w:val="16"/>
              </w:rPr>
              <w:fldChar w:fldCharType="end"/>
            </w:r>
            <w:r w:rsidRPr="000B423A">
              <w:rPr>
                <w:bCs/>
                <w:color w:val="000000"/>
                <w:sz w:val="16"/>
              </w:rPr>
              <w:t xml:space="preserve">  EM</w:t>
            </w:r>
          </w:p>
        </w:tc>
        <w:tc>
          <w:tcPr>
            <w:tcW w:w="421" w:type="pct"/>
            <w:tcBorders>
              <w:top w:val="nil"/>
              <w:left w:val="nil"/>
              <w:bottom w:val="nil"/>
              <w:right w:val="nil"/>
            </w:tcBorders>
            <w:shd w:val="clear" w:color="auto" w:fill="auto"/>
            <w:noWrap/>
            <w:vAlign w:val="bottom"/>
            <w:hideMark/>
          </w:tcPr>
          <w:p w14:paraId="72B7D672" w14:textId="77777777" w:rsidR="00983052" w:rsidRPr="000B423A" w:rsidRDefault="00983052" w:rsidP="009149C0">
            <w:pPr>
              <w:jc w:val="center"/>
              <w:rPr>
                <w:bCs/>
                <w:color w:val="000000"/>
                <w:sz w:val="16"/>
              </w:rPr>
            </w:pPr>
            <w:r w:rsidRPr="000B423A">
              <w:rPr>
                <w:bCs/>
                <w:color w:val="000000"/>
                <w:sz w:val="16"/>
              </w:rPr>
              <w:t>920</w:t>
            </w:r>
          </w:p>
        </w:tc>
        <w:tc>
          <w:tcPr>
            <w:tcW w:w="714" w:type="pct"/>
            <w:tcBorders>
              <w:top w:val="nil"/>
              <w:left w:val="nil"/>
              <w:bottom w:val="nil"/>
              <w:right w:val="nil"/>
            </w:tcBorders>
            <w:shd w:val="clear" w:color="auto" w:fill="auto"/>
            <w:vAlign w:val="bottom"/>
            <w:hideMark/>
          </w:tcPr>
          <w:p w14:paraId="11AAB8CC" w14:textId="77777777" w:rsidR="00983052" w:rsidRPr="000B423A" w:rsidRDefault="00983052" w:rsidP="009149C0">
            <w:pPr>
              <w:jc w:val="center"/>
              <w:rPr>
                <w:bCs/>
                <w:color w:val="000000"/>
                <w:sz w:val="16"/>
              </w:rPr>
            </w:pPr>
            <w:r w:rsidRPr="000B423A">
              <w:rPr>
                <w:bCs/>
                <w:color w:val="000000"/>
                <w:sz w:val="16"/>
              </w:rPr>
              <w:t>Kapton Polymer Membrane</w:t>
            </w:r>
          </w:p>
        </w:tc>
        <w:tc>
          <w:tcPr>
            <w:tcW w:w="564" w:type="pct"/>
            <w:tcBorders>
              <w:top w:val="nil"/>
              <w:left w:val="nil"/>
              <w:bottom w:val="nil"/>
              <w:right w:val="nil"/>
            </w:tcBorders>
            <w:shd w:val="clear" w:color="auto" w:fill="auto"/>
            <w:noWrap/>
            <w:vAlign w:val="bottom"/>
            <w:hideMark/>
          </w:tcPr>
          <w:p w14:paraId="5D801471" w14:textId="77777777" w:rsidR="00983052" w:rsidRPr="000B423A" w:rsidRDefault="00983052" w:rsidP="009149C0">
            <w:pPr>
              <w:jc w:val="center"/>
              <w:rPr>
                <w:bCs/>
                <w:color w:val="000000"/>
                <w:sz w:val="16"/>
              </w:rPr>
            </w:pPr>
            <w:r w:rsidRPr="000B423A">
              <w:rPr>
                <w:bCs/>
                <w:color w:val="000000"/>
                <w:sz w:val="16"/>
              </w:rPr>
              <w:t>2.5</w:t>
            </w:r>
          </w:p>
        </w:tc>
        <w:tc>
          <w:tcPr>
            <w:tcW w:w="862" w:type="pct"/>
            <w:tcBorders>
              <w:top w:val="nil"/>
              <w:left w:val="nil"/>
              <w:bottom w:val="nil"/>
              <w:right w:val="nil"/>
            </w:tcBorders>
            <w:shd w:val="clear" w:color="auto" w:fill="auto"/>
            <w:noWrap/>
            <w:vAlign w:val="bottom"/>
            <w:hideMark/>
          </w:tcPr>
          <w:p w14:paraId="159D24F2" w14:textId="77777777" w:rsidR="00983052" w:rsidRPr="000B423A" w:rsidRDefault="00983052" w:rsidP="009149C0">
            <w:pPr>
              <w:jc w:val="center"/>
              <w:rPr>
                <w:bCs/>
                <w:color w:val="000000"/>
                <w:sz w:val="16"/>
              </w:rPr>
            </w:pPr>
            <w:r w:rsidRPr="000B423A">
              <w:rPr>
                <w:bCs/>
                <w:color w:val="000000"/>
                <w:sz w:val="16"/>
              </w:rPr>
              <w:t>11</w:t>
            </w:r>
          </w:p>
        </w:tc>
        <w:tc>
          <w:tcPr>
            <w:tcW w:w="694" w:type="pct"/>
            <w:tcBorders>
              <w:top w:val="nil"/>
              <w:left w:val="nil"/>
              <w:bottom w:val="nil"/>
              <w:right w:val="nil"/>
            </w:tcBorders>
            <w:shd w:val="clear" w:color="auto" w:fill="auto"/>
            <w:noWrap/>
            <w:vAlign w:val="bottom"/>
            <w:hideMark/>
          </w:tcPr>
          <w:p w14:paraId="489F0EFC" w14:textId="77777777" w:rsidR="00983052" w:rsidRPr="000B423A" w:rsidRDefault="00983052" w:rsidP="009149C0">
            <w:pPr>
              <w:jc w:val="center"/>
              <w:rPr>
                <w:bCs/>
                <w:color w:val="000000"/>
                <w:sz w:val="16"/>
              </w:rPr>
            </w:pPr>
            <w:r w:rsidRPr="000B423A">
              <w:rPr>
                <w:bCs/>
                <w:color w:val="000000"/>
                <w:sz w:val="16"/>
              </w:rPr>
              <w:t>1.42</w:t>
            </w:r>
          </w:p>
        </w:tc>
        <w:tc>
          <w:tcPr>
            <w:tcW w:w="944" w:type="pct"/>
            <w:tcBorders>
              <w:top w:val="nil"/>
              <w:left w:val="nil"/>
              <w:bottom w:val="nil"/>
              <w:right w:val="nil"/>
            </w:tcBorders>
            <w:shd w:val="clear" w:color="auto" w:fill="auto"/>
            <w:vAlign w:val="bottom"/>
            <w:hideMark/>
          </w:tcPr>
          <w:p w14:paraId="190EC6CC" w14:textId="77777777" w:rsidR="00983052" w:rsidRPr="000B423A" w:rsidRDefault="00983052" w:rsidP="009149C0">
            <w:pPr>
              <w:jc w:val="center"/>
              <w:rPr>
                <w:bCs/>
                <w:color w:val="000000"/>
                <w:sz w:val="16"/>
              </w:rPr>
            </w:pPr>
            <w:r w:rsidRPr="000B423A">
              <w:rPr>
                <w:bCs/>
                <w:color w:val="000000"/>
                <w:sz w:val="16"/>
              </w:rPr>
              <w:t>11x11x0.128</w:t>
            </w:r>
          </w:p>
        </w:tc>
      </w:tr>
      <w:tr w:rsidR="00983052" w:rsidRPr="000B423A" w14:paraId="36AF934C" w14:textId="77777777" w:rsidTr="009149C0">
        <w:trPr>
          <w:trHeight w:val="600"/>
        </w:trPr>
        <w:tc>
          <w:tcPr>
            <w:tcW w:w="801" w:type="pct"/>
            <w:tcBorders>
              <w:top w:val="nil"/>
              <w:left w:val="nil"/>
              <w:bottom w:val="nil"/>
              <w:right w:val="nil"/>
            </w:tcBorders>
            <w:shd w:val="clear" w:color="auto" w:fill="auto"/>
            <w:vAlign w:val="bottom"/>
            <w:hideMark/>
          </w:tcPr>
          <w:p w14:paraId="33E99E4A" w14:textId="33B3EA7D" w:rsidR="00983052" w:rsidRPr="000B423A" w:rsidRDefault="00983052" w:rsidP="008F2398">
            <w:pPr>
              <w:jc w:val="center"/>
              <w:rPr>
                <w:bCs/>
                <w:color w:val="000000"/>
                <w:sz w:val="16"/>
              </w:rPr>
            </w:pPr>
            <w:r w:rsidRPr="000B423A">
              <w:rPr>
                <w:bCs/>
                <w:color w:val="000000"/>
                <w:sz w:val="16"/>
              </w:rPr>
              <w:t xml:space="preserve">Yang, 2009 </w:t>
            </w:r>
            <w:r w:rsidRPr="000B423A">
              <w:rPr>
                <w:bCs/>
                <w:color w:val="000000"/>
                <w:sz w:val="16"/>
              </w:rPr>
              <w:fldChar w:fldCharType="begin"/>
            </w:r>
            <w:r w:rsidR="008F2398">
              <w:rPr>
                <w:bCs/>
                <w:color w:val="000000"/>
                <w:sz w:val="16"/>
              </w:rPr>
              <w:instrText xml:space="preserve"> ADDIN EN.CITE &lt;EndNote&gt;&lt;Cite&gt;&lt;Author&gt;Yang&lt;/Author&gt;&lt;Year&gt;2009&lt;/Year&gt;&lt;RecNum&gt;28&lt;/RecNum&gt;&lt;DisplayText&gt;[83]&lt;/DisplayText&gt;&lt;record&gt;&lt;rec-number&gt;28&lt;/rec-number&gt;&lt;foreign-keys&gt;&lt;key app="EN" db-id="s5za29p0bpatzae0esa5zsxrzdzdd5frppf2"&gt;28&lt;/key&gt;&lt;key app="ENWeb" db-id="TrQGugrtqgYAACYHDGE"&gt;35&lt;/key&gt;&lt;/foreign-keys&gt;&lt;ref-type name="Journal Article"&gt;17&lt;/ref-type&gt;&lt;contributors&gt;&lt;authors&gt;&lt;author&gt;Yang, B.&lt;/author&gt;&lt;author&gt;Lee, C.&lt;/author&gt;&lt;author&gt;Xiang, W. F.&lt;/author&gt;&lt;author&gt;Xie, J.&lt;/author&gt;&lt;author&gt;He, J. H.&lt;/author&gt;&lt;author&gt;Kotlanka, R. K.&lt;/author&gt;&lt;author&gt;Low, S. P.&lt;/author&gt;&lt;author&gt;Feng, H. H.&lt;/author&gt;&lt;/authors&gt;&lt;/contributors&gt;&lt;auth-address&gt;Yang, B&amp;#xD;ASTAR, Inst Microelect, 11 Sci Pk Rd,Singapore Sci Pk 2, Singapore 117685, Singapore&amp;#xD;ASTAR, Inst Microelect, 11 Sci Pk Rd,Singapore Sci Pk 2, Singapore 117685, Singapore&amp;#xD;ASTAR, Inst Microelect, Singapore 117685, Singapore&amp;#xD;Natl Univ Singapore, Dept Elect &amp;amp; Comp Engn, Singapore 117576, Singapore&amp;#xD;Univ London Imperial Coll Sci Technol &amp;amp; Med, Dept Elect &amp;amp; Elect Engn, London SW7 2AZ, England&lt;/auth-address&gt;&lt;titles&gt;&lt;title&gt;Electromagnetic energy harvesting from vibrations of multiple frequencies&lt;/title&gt;&lt;secondary-title&gt;Journal of Micromechanics and Microengineering&lt;/secondary-title&gt;&lt;alt-title&gt;J Micromech Microeng&lt;/alt-title&gt;&lt;/titles&gt;&lt;periodical&gt;&lt;full-title&gt;Journal of Micromechanics and Microengineering&lt;/full-title&gt;&lt;abbr-1&gt;J Micromech Microeng&lt;/abbr-1&gt;&lt;/periodical&gt;&lt;alt-periodical&gt;&lt;full-title&gt;Journal of Micromechanics and Microengineering&lt;/full-title&gt;&lt;abbr-1&gt;J Micromech Microeng&lt;/abbr-1&gt;&lt;/alt-periodical&gt;&lt;volume&gt;19&lt;/volume&gt;&lt;number&gt;3&lt;/number&gt;&lt;dates&gt;&lt;year&gt;2009&lt;/year&gt;&lt;pub-dates&gt;&lt;date&gt;Mar&lt;/date&gt;&lt;/pub-dates&gt;&lt;/dates&gt;&lt;isbn&gt;0960-1317&lt;/isbn&gt;&lt;accession-num&gt;ISI:000263678200002&lt;/accession-num&gt;&lt;urls&gt;&lt;related-urls&gt;&lt;url&gt;&amp;lt;Go to ISI&amp;gt;://000263678200002&lt;/url&gt;&lt;/related-urls&gt;&lt;/urls&gt;&lt;electronic-resource-num&gt;Artn 035001&amp;#xD;Doi 10.1088/0960-1317/19/3/035001&lt;/electronic-resource-num&gt;&lt;language&gt;English&lt;/language&gt;&lt;/record&gt;&lt;/Cite&gt;&lt;/EndNote&gt;</w:instrText>
            </w:r>
            <w:r w:rsidRPr="000B423A">
              <w:rPr>
                <w:bCs/>
                <w:color w:val="000000"/>
                <w:sz w:val="16"/>
              </w:rPr>
              <w:fldChar w:fldCharType="separate"/>
            </w:r>
            <w:r w:rsidR="008F2398">
              <w:rPr>
                <w:bCs/>
                <w:noProof/>
                <w:color w:val="000000"/>
                <w:sz w:val="16"/>
              </w:rPr>
              <w:t>[</w:t>
            </w:r>
            <w:hyperlink w:anchor="_ENREF_83" w:tooltip="Yang, 2009 #28" w:history="1">
              <w:r w:rsidR="008F2398">
                <w:rPr>
                  <w:bCs/>
                  <w:noProof/>
                  <w:color w:val="000000"/>
                  <w:sz w:val="16"/>
                </w:rPr>
                <w:t>83</w:t>
              </w:r>
            </w:hyperlink>
            <w:r w:rsidR="008F2398">
              <w:rPr>
                <w:bCs/>
                <w:noProof/>
                <w:color w:val="000000"/>
                <w:sz w:val="16"/>
              </w:rPr>
              <w:t>]</w:t>
            </w:r>
            <w:r w:rsidRPr="000B423A">
              <w:rPr>
                <w:bCs/>
                <w:color w:val="000000"/>
                <w:sz w:val="16"/>
              </w:rPr>
              <w:fldChar w:fldCharType="end"/>
            </w:r>
            <w:r w:rsidRPr="000B423A">
              <w:rPr>
                <w:bCs/>
                <w:color w:val="000000"/>
                <w:sz w:val="16"/>
              </w:rPr>
              <w:t xml:space="preserve">   EM </w:t>
            </w:r>
          </w:p>
        </w:tc>
        <w:tc>
          <w:tcPr>
            <w:tcW w:w="421" w:type="pct"/>
            <w:tcBorders>
              <w:top w:val="nil"/>
              <w:left w:val="nil"/>
              <w:bottom w:val="nil"/>
              <w:right w:val="nil"/>
            </w:tcBorders>
            <w:shd w:val="clear" w:color="auto" w:fill="auto"/>
            <w:noWrap/>
            <w:vAlign w:val="bottom"/>
            <w:hideMark/>
          </w:tcPr>
          <w:p w14:paraId="246A390D" w14:textId="77777777" w:rsidR="00983052" w:rsidRPr="000B423A" w:rsidRDefault="00983052" w:rsidP="009149C0">
            <w:pPr>
              <w:jc w:val="center"/>
              <w:rPr>
                <w:bCs/>
                <w:color w:val="000000"/>
                <w:sz w:val="16"/>
              </w:rPr>
            </w:pPr>
            <w:r w:rsidRPr="000B423A">
              <w:rPr>
                <w:bCs/>
                <w:color w:val="000000"/>
                <w:sz w:val="16"/>
              </w:rPr>
              <w:t>350-600</w:t>
            </w:r>
          </w:p>
        </w:tc>
        <w:tc>
          <w:tcPr>
            <w:tcW w:w="714" w:type="pct"/>
            <w:tcBorders>
              <w:top w:val="nil"/>
              <w:left w:val="nil"/>
              <w:bottom w:val="nil"/>
              <w:right w:val="nil"/>
            </w:tcBorders>
            <w:shd w:val="clear" w:color="auto" w:fill="auto"/>
            <w:vAlign w:val="bottom"/>
            <w:hideMark/>
          </w:tcPr>
          <w:p w14:paraId="1A1B7C18" w14:textId="77777777" w:rsidR="00983052" w:rsidRPr="000B423A" w:rsidRDefault="00983052" w:rsidP="009149C0">
            <w:pPr>
              <w:jc w:val="center"/>
              <w:rPr>
                <w:bCs/>
                <w:color w:val="000000"/>
                <w:sz w:val="16"/>
              </w:rPr>
            </w:pPr>
            <w:r w:rsidRPr="000B423A">
              <w:rPr>
                <w:bCs/>
                <w:color w:val="000000"/>
                <w:sz w:val="16"/>
              </w:rPr>
              <w:t>Acrylic</w:t>
            </w:r>
          </w:p>
        </w:tc>
        <w:tc>
          <w:tcPr>
            <w:tcW w:w="564" w:type="pct"/>
            <w:tcBorders>
              <w:top w:val="nil"/>
              <w:left w:val="nil"/>
              <w:bottom w:val="nil"/>
              <w:right w:val="nil"/>
            </w:tcBorders>
            <w:shd w:val="clear" w:color="auto" w:fill="auto"/>
            <w:noWrap/>
            <w:vAlign w:val="bottom"/>
            <w:hideMark/>
          </w:tcPr>
          <w:p w14:paraId="2B746C6D" w14:textId="77777777" w:rsidR="00983052" w:rsidRPr="000B423A" w:rsidRDefault="00983052" w:rsidP="009149C0">
            <w:pPr>
              <w:jc w:val="center"/>
              <w:rPr>
                <w:bCs/>
                <w:color w:val="000000"/>
                <w:sz w:val="16"/>
              </w:rPr>
            </w:pPr>
            <w:r w:rsidRPr="000B423A">
              <w:rPr>
                <w:bCs/>
                <w:color w:val="000000"/>
                <w:sz w:val="16"/>
              </w:rPr>
              <w:t>3.2</w:t>
            </w:r>
          </w:p>
        </w:tc>
        <w:tc>
          <w:tcPr>
            <w:tcW w:w="862" w:type="pct"/>
            <w:tcBorders>
              <w:top w:val="nil"/>
              <w:left w:val="nil"/>
              <w:bottom w:val="nil"/>
              <w:right w:val="nil"/>
            </w:tcBorders>
            <w:shd w:val="clear" w:color="auto" w:fill="auto"/>
            <w:noWrap/>
            <w:vAlign w:val="bottom"/>
            <w:hideMark/>
          </w:tcPr>
          <w:p w14:paraId="2C7064EB" w14:textId="77777777" w:rsidR="00983052" w:rsidRPr="000B423A" w:rsidRDefault="00983052" w:rsidP="009149C0">
            <w:pPr>
              <w:jc w:val="center"/>
              <w:rPr>
                <w:bCs/>
                <w:color w:val="000000"/>
                <w:sz w:val="16"/>
              </w:rPr>
            </w:pPr>
            <w:r w:rsidRPr="000B423A">
              <w:rPr>
                <w:bCs/>
                <w:color w:val="000000"/>
                <w:sz w:val="16"/>
              </w:rPr>
              <w:t>54</w:t>
            </w:r>
          </w:p>
        </w:tc>
        <w:tc>
          <w:tcPr>
            <w:tcW w:w="694" w:type="pct"/>
            <w:tcBorders>
              <w:top w:val="nil"/>
              <w:left w:val="nil"/>
              <w:bottom w:val="nil"/>
              <w:right w:val="nil"/>
            </w:tcBorders>
            <w:shd w:val="clear" w:color="auto" w:fill="auto"/>
            <w:noWrap/>
            <w:vAlign w:val="bottom"/>
            <w:hideMark/>
          </w:tcPr>
          <w:p w14:paraId="6EDC649C" w14:textId="77777777" w:rsidR="00983052" w:rsidRPr="000B423A" w:rsidRDefault="00983052" w:rsidP="009149C0">
            <w:pPr>
              <w:jc w:val="center"/>
              <w:rPr>
                <w:bCs/>
                <w:color w:val="000000"/>
                <w:sz w:val="16"/>
              </w:rPr>
            </w:pPr>
            <w:r w:rsidRPr="000B423A">
              <w:rPr>
                <w:bCs/>
                <w:color w:val="000000"/>
                <w:sz w:val="16"/>
              </w:rPr>
              <w:t>1.4</w:t>
            </w:r>
          </w:p>
        </w:tc>
        <w:tc>
          <w:tcPr>
            <w:tcW w:w="944" w:type="pct"/>
            <w:tcBorders>
              <w:top w:val="nil"/>
              <w:left w:val="nil"/>
              <w:bottom w:val="nil"/>
              <w:right w:val="nil"/>
            </w:tcBorders>
            <w:shd w:val="clear" w:color="auto" w:fill="auto"/>
            <w:vAlign w:val="bottom"/>
            <w:hideMark/>
          </w:tcPr>
          <w:p w14:paraId="180C9B54" w14:textId="77777777" w:rsidR="00983052" w:rsidRPr="000B423A" w:rsidRDefault="00983052" w:rsidP="009149C0">
            <w:pPr>
              <w:jc w:val="center"/>
              <w:rPr>
                <w:bCs/>
                <w:color w:val="000000"/>
                <w:sz w:val="16"/>
              </w:rPr>
            </w:pPr>
            <w:r w:rsidRPr="000B423A">
              <w:rPr>
                <w:bCs/>
                <w:color w:val="000000"/>
                <w:sz w:val="16"/>
              </w:rPr>
              <w:t>54x6x1 beam</w:t>
            </w:r>
          </w:p>
        </w:tc>
      </w:tr>
      <w:tr w:rsidR="00983052" w:rsidRPr="000B423A" w14:paraId="324CF367" w14:textId="77777777" w:rsidTr="009149C0">
        <w:trPr>
          <w:trHeight w:val="600"/>
        </w:trPr>
        <w:tc>
          <w:tcPr>
            <w:tcW w:w="801" w:type="pct"/>
            <w:tcBorders>
              <w:top w:val="nil"/>
              <w:left w:val="nil"/>
              <w:bottom w:val="single" w:sz="4" w:space="0" w:color="auto"/>
              <w:right w:val="nil"/>
            </w:tcBorders>
            <w:shd w:val="clear" w:color="auto" w:fill="auto"/>
            <w:vAlign w:val="bottom"/>
            <w:hideMark/>
          </w:tcPr>
          <w:p w14:paraId="08B2A3C7" w14:textId="35883437" w:rsidR="00983052" w:rsidRPr="000B423A" w:rsidRDefault="00983052" w:rsidP="008F2398">
            <w:pPr>
              <w:jc w:val="center"/>
              <w:rPr>
                <w:bCs/>
                <w:color w:val="000000"/>
                <w:sz w:val="16"/>
              </w:rPr>
            </w:pPr>
            <w:r w:rsidRPr="000B423A">
              <w:rPr>
                <w:bCs/>
                <w:color w:val="000000"/>
                <w:sz w:val="16"/>
              </w:rPr>
              <w:t xml:space="preserve">Swallow, 2008 </w:t>
            </w:r>
            <w:r w:rsidRPr="000B423A">
              <w:rPr>
                <w:bCs/>
                <w:color w:val="000000"/>
                <w:sz w:val="16"/>
              </w:rPr>
              <w:fldChar w:fldCharType="begin"/>
            </w:r>
            <w:r w:rsidR="008F2398">
              <w:rPr>
                <w:bCs/>
                <w:color w:val="000000"/>
                <w:sz w:val="16"/>
              </w:rPr>
              <w:instrText xml:space="preserve"> ADDIN EN.CITE &lt;EndNote&gt;&lt;Cite&gt;&lt;Author&gt;Swallow&lt;/Author&gt;&lt;Year&gt;2008&lt;/Year&gt;&lt;RecNum&gt;9&lt;/RecNum&gt;&lt;DisplayText&gt;[10]&lt;/DisplayText&gt;&lt;record&gt;&lt;rec-number&gt;9&lt;/rec-number&gt;&lt;foreign-keys&gt;&lt;key app="EN" db-id="s5za29p0bpatzae0esa5zsxrzdzdd5frppf2"&gt;9&lt;/key&gt;&lt;key app="ENWeb" db-id="TrQGugrtqgYAACYHDGE"&gt;29&lt;/key&gt;&lt;/foreign-keys&gt;&lt;ref-type name="Journal Article"&gt;17&lt;/ref-type&gt;&lt;contributors&gt;&lt;authors&gt;&lt;author&gt;Swallow, L. M.&lt;/author&gt;&lt;author&gt;Luo, J. K.&lt;/author&gt;&lt;author&gt;Siores, E.&lt;/author&gt;&lt;author&gt;Patel, I.&lt;/author&gt;&lt;author&gt;Dodds, D.&lt;/author&gt;&lt;/authors&gt;&lt;/contributors&gt;&lt;auth-address&gt;Swallow, LM&amp;#xD;Univ Bolton, Ctr Mat Res &amp;amp; Innovat, Deane Rd, Bolton BL3 5AB, England&amp;#xD;Univ Bolton, Ctr Mat Res &amp;amp; Innovat, Deane Rd, Bolton BL3 5AB, England&amp;#xD;Univ Bolton, Ctr Mat Res &amp;amp; Innovat, Bolton BL3 5AB, England&amp;#xD;Univ Bolton, Sch Built Environm &amp;amp; Engn, Bolton BL3 5AB, England&lt;/auth-address&gt;&lt;titles&gt;&lt;title&gt;A piezoelectric fibre composite based energy harvesting device for potential wearable applications&lt;/title&gt;&lt;secondary-title&gt;Smart Materials &amp;amp; Structures&lt;/secondary-title&gt;&lt;alt-title&gt;Smart Mater Struct&lt;/alt-title&gt;&lt;/titles&gt;&lt;periodical&gt;&lt;full-title&gt;Smart Materials &amp;amp; Structures&lt;/full-title&gt;&lt;abbr-1&gt;Smart Mater Struct&lt;/abbr-1&gt;&lt;/periodical&gt;&lt;alt-periodical&gt;&lt;full-title&gt;Smart Materials &amp;amp; Structures&lt;/full-title&gt;&lt;abbr-1&gt;Smart Mater Struct&lt;/abbr-1&gt;&lt;/alt-periodical&gt;&lt;volume&gt;17&lt;/volume&gt;&lt;number&gt;2&lt;/number&gt;&lt;keywords&gt;&lt;keyword&gt;converter&lt;/keyword&gt;&lt;keyword&gt;circuit&lt;/keyword&gt;&lt;/keywords&gt;&lt;dates&gt;&lt;year&gt;2008&lt;/year&gt;&lt;pub-dates&gt;&lt;date&gt;Apr&lt;/date&gt;&lt;/pub-dates&gt;&lt;/dates&gt;&lt;isbn&gt;0964-1726&lt;/isbn&gt;&lt;accession-num&gt;ISI:000254176300017&lt;/accession-num&gt;&lt;urls&gt;&lt;related-urls&gt;&lt;url&gt;&amp;lt;Go to ISI&amp;gt;://000254176300017&lt;/url&gt;&lt;/related-urls&gt;&lt;/urls&gt;&lt;electronic-resource-num&gt;Artn 025017&amp;#xD;Doi 10.1088/0964-1726/17/2/025017&lt;/electronic-resource-num&gt;&lt;language&gt;English&lt;/language&gt;&lt;/record&gt;&lt;/Cite&gt;&lt;/EndNote&gt;</w:instrText>
            </w:r>
            <w:r w:rsidRPr="000B423A">
              <w:rPr>
                <w:bCs/>
                <w:color w:val="000000"/>
                <w:sz w:val="16"/>
              </w:rPr>
              <w:fldChar w:fldCharType="separate"/>
            </w:r>
            <w:r w:rsidR="008F2398">
              <w:rPr>
                <w:bCs/>
                <w:noProof/>
                <w:color w:val="000000"/>
                <w:sz w:val="16"/>
              </w:rPr>
              <w:t>[</w:t>
            </w:r>
            <w:hyperlink w:anchor="_ENREF_10" w:tooltip="Swallow, 2008 #9" w:history="1">
              <w:r w:rsidR="008F2398">
                <w:rPr>
                  <w:bCs/>
                  <w:noProof/>
                  <w:color w:val="000000"/>
                  <w:sz w:val="16"/>
                </w:rPr>
                <w:t>10</w:t>
              </w:r>
            </w:hyperlink>
            <w:r w:rsidR="008F2398">
              <w:rPr>
                <w:bCs/>
                <w:noProof/>
                <w:color w:val="000000"/>
                <w:sz w:val="16"/>
              </w:rPr>
              <w:t>]</w:t>
            </w:r>
            <w:r w:rsidRPr="000B423A">
              <w:rPr>
                <w:bCs/>
                <w:color w:val="000000"/>
                <w:sz w:val="16"/>
              </w:rPr>
              <w:fldChar w:fldCharType="end"/>
            </w:r>
            <w:r w:rsidRPr="000B423A">
              <w:rPr>
                <w:bCs/>
                <w:color w:val="000000"/>
                <w:sz w:val="16"/>
              </w:rPr>
              <w:t xml:space="preserve">   PZ</w:t>
            </w:r>
          </w:p>
        </w:tc>
        <w:tc>
          <w:tcPr>
            <w:tcW w:w="421" w:type="pct"/>
            <w:tcBorders>
              <w:top w:val="nil"/>
              <w:left w:val="nil"/>
              <w:bottom w:val="single" w:sz="4" w:space="0" w:color="auto"/>
              <w:right w:val="nil"/>
            </w:tcBorders>
            <w:shd w:val="clear" w:color="auto" w:fill="auto"/>
            <w:noWrap/>
            <w:vAlign w:val="bottom"/>
            <w:hideMark/>
          </w:tcPr>
          <w:p w14:paraId="4841C29D" w14:textId="77777777" w:rsidR="00983052" w:rsidRPr="000B423A" w:rsidRDefault="00983052" w:rsidP="009149C0">
            <w:pPr>
              <w:jc w:val="center"/>
              <w:rPr>
                <w:bCs/>
                <w:color w:val="000000"/>
                <w:sz w:val="16"/>
              </w:rPr>
            </w:pPr>
            <w:r w:rsidRPr="000B423A">
              <w:rPr>
                <w:bCs/>
                <w:color w:val="000000"/>
                <w:sz w:val="16"/>
              </w:rPr>
              <w:t>25-100</w:t>
            </w:r>
          </w:p>
        </w:tc>
        <w:tc>
          <w:tcPr>
            <w:tcW w:w="714" w:type="pct"/>
            <w:tcBorders>
              <w:top w:val="nil"/>
              <w:left w:val="nil"/>
              <w:bottom w:val="single" w:sz="4" w:space="0" w:color="auto"/>
              <w:right w:val="nil"/>
            </w:tcBorders>
            <w:shd w:val="clear" w:color="auto" w:fill="auto"/>
            <w:vAlign w:val="bottom"/>
            <w:hideMark/>
          </w:tcPr>
          <w:p w14:paraId="1DD3D927" w14:textId="77777777" w:rsidR="00983052" w:rsidRPr="000B423A" w:rsidRDefault="00983052" w:rsidP="009149C0">
            <w:pPr>
              <w:jc w:val="center"/>
              <w:rPr>
                <w:bCs/>
                <w:color w:val="000000"/>
                <w:sz w:val="16"/>
              </w:rPr>
            </w:pPr>
            <w:r w:rsidRPr="000B423A">
              <w:rPr>
                <w:bCs/>
                <w:color w:val="000000"/>
                <w:sz w:val="16"/>
              </w:rPr>
              <w:t>Copper &amp; PFC</w:t>
            </w:r>
          </w:p>
        </w:tc>
        <w:tc>
          <w:tcPr>
            <w:tcW w:w="564" w:type="pct"/>
            <w:tcBorders>
              <w:top w:val="nil"/>
              <w:left w:val="nil"/>
              <w:bottom w:val="single" w:sz="4" w:space="0" w:color="auto"/>
              <w:right w:val="nil"/>
            </w:tcBorders>
            <w:shd w:val="clear" w:color="auto" w:fill="auto"/>
            <w:noWrap/>
            <w:vAlign w:val="bottom"/>
            <w:hideMark/>
          </w:tcPr>
          <w:p w14:paraId="633E7805" w14:textId="4AE5347B" w:rsidR="00983052" w:rsidRPr="000B423A" w:rsidRDefault="00983052" w:rsidP="008F2398">
            <w:pPr>
              <w:jc w:val="center"/>
              <w:rPr>
                <w:bCs/>
                <w:color w:val="000000"/>
                <w:sz w:val="16"/>
              </w:rPr>
            </w:pPr>
            <w:r w:rsidRPr="000B423A">
              <w:rPr>
                <w:bCs/>
                <w:color w:val="000000"/>
                <w:sz w:val="16"/>
              </w:rPr>
              <w:t>110-128 &amp; 50</w:t>
            </w:r>
            <w:r w:rsidRPr="000B423A">
              <w:rPr>
                <w:bCs/>
                <w:color w:val="000000"/>
                <w:sz w:val="16"/>
              </w:rPr>
              <w:fldChar w:fldCharType="begin"/>
            </w:r>
            <w:r w:rsidR="008F2398">
              <w:rPr>
                <w:bCs/>
                <w:color w:val="000000"/>
                <w:sz w:val="16"/>
              </w:rPr>
              <w:instrText xml:space="preserve"> ADDIN EN.CITE &lt;EndNote&gt;&lt;Cite&gt;&lt;Author&gt;de Oliveira&lt;/Author&gt;&lt;Year&gt;2008&lt;/Year&gt;&lt;RecNum&gt;29&lt;/RecNum&gt;&lt;DisplayText&gt;[84]&lt;/DisplayText&gt;&lt;record&gt;&lt;rec-number&gt;29&lt;/rec-number&gt;&lt;foreign-keys&gt;&lt;key app="EN" db-id="s5za29p0bpatzae0esa5zsxrzdzdd5frppf2"&gt;29&lt;/key&gt;&lt;key app="ENWeb" db-id="TrQGugrtqgYAACYHDGE"&gt;14&lt;/key&gt;&lt;/foreign-keys&gt;&lt;ref-type name="Journal Article"&gt;17&lt;/ref-type&gt;&lt;contributors&gt;&lt;authors&gt;&lt;author&gt;de Oliveira, R. A.&lt;/author&gt;&lt;author&gt;Neves, P. D.&lt;/author&gt;&lt;author&gt;Pereira, J. T.&lt;/author&gt;&lt;author&gt;Pohl, A. D. P.&lt;/author&gt;&lt;/authors&gt;&lt;/contributors&gt;&lt;auth-address&gt;de Oliveira, RA&amp;#xD;Univ Tecnol Fed Parana, Av Sete Setembro 3165, BR-80230901 Curitiba, Parana, Brazil&amp;#xD;Univ Tecnol Fed Parana, Av Sete Setembro 3165, BR-80230901 Curitiba, Parana, Brazil&amp;#xD;Univ Tecnol Fed Parana, BR-80230901 Curitiba, Parana, Brazil&lt;/auth-address&gt;&lt;titles&gt;&lt;title&gt;Analysis of Mechanical Properties of a Photonic Crystal Fiber Bragg Grating Acousto-Optic Modulator&lt;/title&gt;&lt;secondary-title&gt;1st Workshop on Specialty Optical Fibers and Their Applications&lt;/secondary-title&gt;&lt;alt-title&gt;Aip Conf Proc&lt;/alt-title&gt;&lt;/titles&gt;&lt;periodical&gt;&lt;full-title&gt;1st Workshop on Specialty Optical Fibers and Their Applications&lt;/full-title&gt;&lt;abbr-1&gt;Aip Conf Proc&lt;/abbr-1&gt;&lt;/periodical&gt;&lt;alt-periodical&gt;&lt;full-title&gt;1st Workshop on Specialty Optical Fibers and Their Applications&lt;/full-title&gt;&lt;abbr-1&gt;Aip Conf Proc&lt;/abbr-1&gt;&lt;/alt-periodical&gt;&lt;pages&gt;117-120&lt;/pages&gt;&lt;volume&gt;1055&lt;/volume&gt;&lt;keywords&gt;&lt;keyword&gt;photonic crystal fibers&lt;/keyword&gt;&lt;keyword&gt;fiber bragg grating&lt;/keyword&gt;&lt;keyword&gt;acousto-optical signal processing&lt;/keyword&gt;&lt;/keywords&gt;&lt;dates&gt;&lt;year&gt;2008&lt;/year&gt;&lt;/dates&gt;&lt;isbn&gt;0094-243X&lt;/isbn&gt;&lt;accession-num&gt;ISI:000260486400032&lt;/accession-num&gt;&lt;urls&gt;&lt;related-urls&gt;&lt;url&gt;&amp;lt;Go to ISI&amp;gt;://000260486400032&lt;/url&gt;&lt;/related-urls&gt;&lt;/urls&gt;&lt;language&gt;English&lt;/language&gt;&lt;/record&gt;&lt;/Cite&gt;&lt;/EndNote&gt;</w:instrText>
            </w:r>
            <w:r w:rsidRPr="000B423A">
              <w:rPr>
                <w:bCs/>
                <w:color w:val="000000"/>
                <w:sz w:val="16"/>
              </w:rPr>
              <w:fldChar w:fldCharType="separate"/>
            </w:r>
            <w:r w:rsidR="008F2398">
              <w:rPr>
                <w:bCs/>
                <w:noProof/>
                <w:color w:val="000000"/>
                <w:sz w:val="16"/>
              </w:rPr>
              <w:t>[</w:t>
            </w:r>
            <w:hyperlink w:anchor="_ENREF_84" w:tooltip="de Oliveira, 2008 #29" w:history="1">
              <w:r w:rsidR="008F2398">
                <w:rPr>
                  <w:bCs/>
                  <w:noProof/>
                  <w:color w:val="000000"/>
                  <w:sz w:val="16"/>
                </w:rPr>
                <w:t>84</w:t>
              </w:r>
            </w:hyperlink>
            <w:r w:rsidR="008F2398">
              <w:rPr>
                <w:bCs/>
                <w:noProof/>
                <w:color w:val="000000"/>
                <w:sz w:val="16"/>
              </w:rPr>
              <w:t>]</w:t>
            </w:r>
            <w:r w:rsidRPr="000B423A">
              <w:rPr>
                <w:bCs/>
                <w:color w:val="000000"/>
                <w:sz w:val="16"/>
              </w:rPr>
              <w:fldChar w:fldCharType="end"/>
            </w:r>
          </w:p>
        </w:tc>
        <w:tc>
          <w:tcPr>
            <w:tcW w:w="862" w:type="pct"/>
            <w:tcBorders>
              <w:top w:val="nil"/>
              <w:left w:val="nil"/>
              <w:bottom w:val="single" w:sz="4" w:space="0" w:color="auto"/>
              <w:right w:val="nil"/>
            </w:tcBorders>
            <w:shd w:val="clear" w:color="auto" w:fill="auto"/>
            <w:noWrap/>
            <w:vAlign w:val="bottom"/>
            <w:hideMark/>
          </w:tcPr>
          <w:p w14:paraId="6E8F4343" w14:textId="77777777" w:rsidR="00983052" w:rsidRPr="000B423A" w:rsidRDefault="00983052" w:rsidP="009149C0">
            <w:pPr>
              <w:jc w:val="center"/>
              <w:rPr>
                <w:bCs/>
                <w:color w:val="000000"/>
                <w:sz w:val="16"/>
              </w:rPr>
            </w:pPr>
            <w:r w:rsidRPr="000B423A">
              <w:rPr>
                <w:bCs/>
                <w:color w:val="000000"/>
                <w:sz w:val="16"/>
              </w:rPr>
              <w:t>171</w:t>
            </w:r>
          </w:p>
        </w:tc>
        <w:tc>
          <w:tcPr>
            <w:tcW w:w="694" w:type="pct"/>
            <w:tcBorders>
              <w:top w:val="nil"/>
              <w:left w:val="nil"/>
              <w:bottom w:val="single" w:sz="4" w:space="0" w:color="auto"/>
              <w:right w:val="nil"/>
            </w:tcBorders>
            <w:shd w:val="clear" w:color="auto" w:fill="auto"/>
            <w:noWrap/>
            <w:vAlign w:val="bottom"/>
            <w:hideMark/>
          </w:tcPr>
          <w:p w14:paraId="09144D51" w14:textId="77777777" w:rsidR="00983052" w:rsidRPr="000B423A" w:rsidRDefault="00983052" w:rsidP="009149C0">
            <w:pPr>
              <w:jc w:val="center"/>
              <w:rPr>
                <w:bCs/>
                <w:color w:val="000000"/>
                <w:sz w:val="16"/>
              </w:rPr>
            </w:pPr>
            <w:r w:rsidRPr="000B423A">
              <w:rPr>
                <w:bCs/>
                <w:color w:val="000000"/>
                <w:sz w:val="16"/>
              </w:rPr>
              <w:t>8.94 &amp; 7.65</w:t>
            </w:r>
          </w:p>
        </w:tc>
        <w:tc>
          <w:tcPr>
            <w:tcW w:w="944" w:type="pct"/>
            <w:tcBorders>
              <w:top w:val="nil"/>
              <w:left w:val="nil"/>
              <w:bottom w:val="single" w:sz="4" w:space="0" w:color="auto"/>
              <w:right w:val="nil"/>
            </w:tcBorders>
            <w:shd w:val="clear" w:color="auto" w:fill="auto"/>
            <w:vAlign w:val="bottom"/>
            <w:hideMark/>
          </w:tcPr>
          <w:p w14:paraId="6AE6C629" w14:textId="77777777" w:rsidR="00983052" w:rsidRPr="000B423A" w:rsidRDefault="00983052" w:rsidP="009149C0">
            <w:pPr>
              <w:jc w:val="center"/>
              <w:rPr>
                <w:bCs/>
                <w:color w:val="000000"/>
                <w:sz w:val="16"/>
              </w:rPr>
            </w:pPr>
            <w:r w:rsidRPr="000B423A">
              <w:rPr>
                <w:bCs/>
                <w:color w:val="000000"/>
                <w:sz w:val="16"/>
              </w:rPr>
              <w:t>171x22</w:t>
            </w:r>
          </w:p>
        </w:tc>
      </w:tr>
    </w:tbl>
    <w:p w14:paraId="4D228E75" w14:textId="77777777" w:rsidR="00983052" w:rsidRPr="000B423A" w:rsidRDefault="00983052" w:rsidP="00983052">
      <w:pPr>
        <w:pStyle w:val="BodyTextIndent"/>
        <w:ind w:firstLine="0"/>
        <w:rPr>
          <w:b/>
        </w:rPr>
      </w:pPr>
    </w:p>
    <w:p w14:paraId="06E4A3B8" w14:textId="77777777" w:rsidR="009A70F3" w:rsidRPr="000B423A" w:rsidRDefault="009A70F3" w:rsidP="008B3B62">
      <w:pPr>
        <w:rPr>
          <w:b/>
        </w:rPr>
      </w:pPr>
    </w:p>
    <w:p w14:paraId="45612B51" w14:textId="77777777" w:rsidR="009A70F3" w:rsidRPr="000B423A" w:rsidRDefault="009A70F3" w:rsidP="008B3B62">
      <w:pPr>
        <w:rPr>
          <w:b/>
        </w:rPr>
      </w:pPr>
    </w:p>
    <w:p w14:paraId="1B2B648F" w14:textId="27FD9A13" w:rsidR="004C78A5" w:rsidRDefault="004C78A5" w:rsidP="008B3B62">
      <w:pPr>
        <w:rPr>
          <w:b/>
        </w:rPr>
      </w:pPr>
    </w:p>
    <w:p w14:paraId="180827D8" w14:textId="77777777" w:rsidR="00826638" w:rsidRDefault="00826638" w:rsidP="008B3B62">
      <w:pPr>
        <w:rPr>
          <w:b/>
        </w:rPr>
      </w:pPr>
    </w:p>
    <w:p w14:paraId="0BED3F92" w14:textId="77777777" w:rsidR="00826638" w:rsidRDefault="00826638" w:rsidP="008B3B62">
      <w:pPr>
        <w:rPr>
          <w:b/>
        </w:rPr>
      </w:pPr>
    </w:p>
    <w:p w14:paraId="27AC7D10" w14:textId="77777777" w:rsidR="00826638" w:rsidRDefault="00826638" w:rsidP="008B3B62">
      <w:pPr>
        <w:rPr>
          <w:b/>
        </w:rPr>
      </w:pPr>
    </w:p>
    <w:p w14:paraId="1F468B0F" w14:textId="77777777" w:rsidR="00826638" w:rsidRDefault="00826638" w:rsidP="008B3B62">
      <w:pPr>
        <w:rPr>
          <w:b/>
        </w:rPr>
      </w:pPr>
    </w:p>
    <w:p w14:paraId="7051736C" w14:textId="77777777" w:rsidR="00826638" w:rsidRDefault="00826638" w:rsidP="008B3B62">
      <w:pPr>
        <w:rPr>
          <w:b/>
        </w:rPr>
      </w:pPr>
    </w:p>
    <w:p w14:paraId="7FC5E02E" w14:textId="77777777" w:rsidR="00826638" w:rsidRDefault="00826638" w:rsidP="008B3B62">
      <w:pPr>
        <w:rPr>
          <w:b/>
        </w:rPr>
      </w:pPr>
    </w:p>
    <w:p w14:paraId="65363EEB" w14:textId="77777777" w:rsidR="00826638" w:rsidRDefault="00826638" w:rsidP="008B3B62">
      <w:pPr>
        <w:rPr>
          <w:b/>
        </w:rPr>
      </w:pPr>
    </w:p>
    <w:p w14:paraId="6D18A119" w14:textId="77777777" w:rsidR="00826638" w:rsidRDefault="00826638" w:rsidP="008B3B62">
      <w:pPr>
        <w:rPr>
          <w:b/>
        </w:rPr>
      </w:pPr>
    </w:p>
    <w:p w14:paraId="615EBDFD" w14:textId="4432BA0D" w:rsidR="00826638" w:rsidRPr="000B423A" w:rsidRDefault="00826638" w:rsidP="00826638">
      <w:pPr>
        <w:pStyle w:val="Heading1"/>
        <w:spacing w:line="480" w:lineRule="auto"/>
        <w:jc w:val="center"/>
        <w:rPr>
          <w:rFonts w:cs="Times New Roman"/>
          <w:b/>
          <w:bCs/>
          <w:caps/>
          <w:kern w:val="32"/>
          <w:sz w:val="28"/>
          <w:szCs w:val="28"/>
          <w:lang w:eastAsia="zh-CN"/>
        </w:rPr>
      </w:pPr>
      <w:bookmarkStart w:id="348" w:name="_Toc437011668"/>
      <w:r>
        <w:rPr>
          <w:rFonts w:cs="Times New Roman"/>
          <w:b/>
          <w:bCs/>
          <w:caps/>
          <w:kern w:val="32"/>
          <w:sz w:val="28"/>
          <w:szCs w:val="28"/>
          <w:lang w:eastAsia="zh-CN"/>
        </w:rPr>
        <w:t>ANNEX C</w:t>
      </w:r>
      <w:r w:rsidRPr="000B423A">
        <w:rPr>
          <w:rFonts w:cs="Times New Roman"/>
          <w:b/>
          <w:bCs/>
          <w:caps/>
          <w:kern w:val="32"/>
          <w:sz w:val="28"/>
          <w:szCs w:val="28"/>
          <w:lang w:eastAsia="zh-CN"/>
        </w:rPr>
        <w:t>:</w:t>
      </w:r>
      <w:bookmarkEnd w:id="348"/>
    </w:p>
    <w:p w14:paraId="6BED6B01" w14:textId="18A0094D" w:rsidR="00826638" w:rsidRPr="000B423A" w:rsidRDefault="00826638" w:rsidP="00826638">
      <w:pPr>
        <w:pStyle w:val="TextHeading1"/>
        <w:jc w:val="center"/>
        <w:rPr>
          <w:rFonts w:ascii="Times New Roman" w:hAnsi="Times New Roman"/>
        </w:rPr>
      </w:pPr>
      <w:r>
        <w:rPr>
          <w:rFonts w:ascii="Times New Roman" w:hAnsi="Times New Roman"/>
        </w:rPr>
        <w:t>MATLAB Code to splice .stl files into bitmaps for a pusl printer</w:t>
      </w:r>
    </w:p>
    <w:p w14:paraId="64E93337" w14:textId="77777777" w:rsidR="00826638" w:rsidRDefault="00826638" w:rsidP="008B3B62">
      <w:pPr>
        <w:rPr>
          <w:b/>
        </w:rPr>
      </w:pPr>
    </w:p>
    <w:p w14:paraId="2EC7694B" w14:textId="77777777" w:rsidR="00826638" w:rsidRPr="00F51CA1" w:rsidRDefault="00826638" w:rsidP="00826638">
      <w:pPr>
        <w:jc w:val="both"/>
        <w:rPr>
          <w:sz w:val="20"/>
          <w:szCs w:val="20"/>
        </w:rPr>
      </w:pPr>
      <w:r w:rsidRPr="00F51CA1">
        <w:rPr>
          <w:sz w:val="20"/>
          <w:szCs w:val="20"/>
        </w:rPr>
        <w:t>% STL_to_BMP_for_PuSL</w:t>
      </w:r>
    </w:p>
    <w:p w14:paraId="331F2CF3" w14:textId="77777777" w:rsidR="00826638" w:rsidRPr="00F51CA1" w:rsidRDefault="00826638" w:rsidP="00826638">
      <w:pPr>
        <w:jc w:val="both"/>
        <w:rPr>
          <w:sz w:val="20"/>
          <w:szCs w:val="20"/>
        </w:rPr>
      </w:pPr>
      <w:r w:rsidRPr="00F51CA1">
        <w:rPr>
          <w:sz w:val="20"/>
          <w:szCs w:val="20"/>
        </w:rPr>
        <w:t>% Written by: Evan Baker 6/10/2013</w:t>
      </w:r>
    </w:p>
    <w:p w14:paraId="4E0C43CA" w14:textId="77777777" w:rsidR="00826638" w:rsidRPr="00F51CA1" w:rsidRDefault="00826638" w:rsidP="00826638">
      <w:pPr>
        <w:jc w:val="both"/>
        <w:rPr>
          <w:sz w:val="20"/>
          <w:szCs w:val="20"/>
        </w:rPr>
      </w:pPr>
      <w:r w:rsidRPr="00F51CA1">
        <w:rPr>
          <w:sz w:val="20"/>
          <w:szCs w:val="20"/>
        </w:rPr>
        <w:t>% The Code was originally developed to convert .stl files generated on</w:t>
      </w:r>
    </w:p>
    <w:p w14:paraId="47916A3C" w14:textId="77777777" w:rsidR="00826638" w:rsidRPr="00F51CA1" w:rsidRDefault="00826638" w:rsidP="00826638">
      <w:pPr>
        <w:jc w:val="both"/>
        <w:rPr>
          <w:sz w:val="20"/>
          <w:szCs w:val="20"/>
        </w:rPr>
      </w:pPr>
      <w:r w:rsidRPr="00F51CA1">
        <w:rPr>
          <w:sz w:val="20"/>
          <w:szCs w:val="20"/>
        </w:rPr>
        <w:t>% SolidWorks into .bmp files required for PuSL printing in Dr. Cheng Sun's</w:t>
      </w:r>
    </w:p>
    <w:p w14:paraId="30A54F13" w14:textId="77777777" w:rsidR="00826638" w:rsidRPr="00F51CA1" w:rsidRDefault="00826638" w:rsidP="00826638">
      <w:pPr>
        <w:jc w:val="both"/>
        <w:rPr>
          <w:sz w:val="20"/>
          <w:szCs w:val="20"/>
        </w:rPr>
      </w:pPr>
      <w:r w:rsidRPr="00F51CA1">
        <w:rPr>
          <w:sz w:val="20"/>
          <w:szCs w:val="20"/>
        </w:rPr>
        <w:t>% lab at Northwestern University.  The code also generates the .txt file</w:t>
      </w:r>
    </w:p>
    <w:p w14:paraId="50D7461F" w14:textId="77777777" w:rsidR="00826638" w:rsidRPr="00F51CA1" w:rsidRDefault="00826638" w:rsidP="00826638">
      <w:pPr>
        <w:jc w:val="both"/>
        <w:rPr>
          <w:sz w:val="20"/>
          <w:szCs w:val="20"/>
        </w:rPr>
      </w:pPr>
      <w:r w:rsidRPr="00F51CA1">
        <w:rPr>
          <w:sz w:val="20"/>
          <w:szCs w:val="20"/>
        </w:rPr>
        <w:t>% the PuSL printer requires.</w:t>
      </w:r>
    </w:p>
    <w:p w14:paraId="6DA9F245" w14:textId="77777777" w:rsidR="00826638" w:rsidRPr="00F51CA1" w:rsidRDefault="00826638" w:rsidP="00826638">
      <w:pPr>
        <w:jc w:val="both"/>
        <w:rPr>
          <w:sz w:val="20"/>
          <w:szCs w:val="20"/>
        </w:rPr>
      </w:pPr>
      <w:r w:rsidRPr="00F51CA1">
        <w:rPr>
          <w:sz w:val="20"/>
          <w:szCs w:val="20"/>
        </w:rPr>
        <w:t>%</w:t>
      </w:r>
    </w:p>
    <w:p w14:paraId="2BC02732" w14:textId="77777777" w:rsidR="00826638" w:rsidRPr="00F51CA1" w:rsidRDefault="00826638" w:rsidP="00826638">
      <w:pPr>
        <w:jc w:val="both"/>
        <w:rPr>
          <w:sz w:val="20"/>
          <w:szCs w:val="20"/>
        </w:rPr>
      </w:pPr>
      <w:r w:rsidRPr="00F51CA1">
        <w:rPr>
          <w:sz w:val="20"/>
          <w:szCs w:val="20"/>
        </w:rPr>
        <w:t>% Future recommended improvements:</w:t>
      </w:r>
    </w:p>
    <w:p w14:paraId="05AC72D3" w14:textId="77777777" w:rsidR="00826638" w:rsidRPr="00F51CA1" w:rsidRDefault="00826638" w:rsidP="00826638">
      <w:pPr>
        <w:jc w:val="both"/>
        <w:rPr>
          <w:sz w:val="20"/>
          <w:szCs w:val="20"/>
        </w:rPr>
      </w:pPr>
      <w:r w:rsidRPr="00F51CA1">
        <w:rPr>
          <w:sz w:val="20"/>
          <w:szCs w:val="20"/>
        </w:rPr>
        <w:t>% After generating the 1st bitmap, check the previous bitmap and make sure</w:t>
      </w:r>
    </w:p>
    <w:p w14:paraId="43BDAAF8" w14:textId="77777777" w:rsidR="00826638" w:rsidRPr="00F51CA1" w:rsidRDefault="00826638" w:rsidP="00826638">
      <w:pPr>
        <w:jc w:val="both"/>
        <w:rPr>
          <w:sz w:val="20"/>
          <w:szCs w:val="20"/>
        </w:rPr>
      </w:pPr>
      <w:r w:rsidRPr="00F51CA1">
        <w:rPr>
          <w:sz w:val="20"/>
          <w:szCs w:val="20"/>
        </w:rPr>
        <w:t>% it is not exactly the same.  If it is exactly the same, do not generate a</w:t>
      </w:r>
    </w:p>
    <w:p w14:paraId="5E54CD46" w14:textId="77777777" w:rsidR="00826638" w:rsidRPr="00F51CA1" w:rsidRDefault="00826638" w:rsidP="00826638">
      <w:pPr>
        <w:jc w:val="both"/>
        <w:rPr>
          <w:sz w:val="20"/>
          <w:szCs w:val="20"/>
        </w:rPr>
      </w:pPr>
      <w:r w:rsidRPr="00F51CA1">
        <w:rPr>
          <w:sz w:val="20"/>
          <w:szCs w:val="20"/>
        </w:rPr>
        <w:t xml:space="preserve">% new bitmap and repeat the 1st one a second time. </w:t>
      </w:r>
    </w:p>
    <w:p w14:paraId="7653E6D2" w14:textId="77777777" w:rsidR="00826638" w:rsidRPr="00F51CA1" w:rsidRDefault="00826638" w:rsidP="00826638">
      <w:pPr>
        <w:jc w:val="both"/>
        <w:rPr>
          <w:sz w:val="20"/>
          <w:szCs w:val="20"/>
        </w:rPr>
      </w:pPr>
      <w:r w:rsidRPr="00F51CA1">
        <w:rPr>
          <w:sz w:val="20"/>
          <w:szCs w:val="20"/>
        </w:rPr>
        <w:t>%</w:t>
      </w:r>
    </w:p>
    <w:p w14:paraId="0BCAF1D1" w14:textId="77777777" w:rsidR="00826638" w:rsidRPr="00F51CA1" w:rsidRDefault="00826638" w:rsidP="00826638">
      <w:pPr>
        <w:jc w:val="both"/>
        <w:rPr>
          <w:sz w:val="20"/>
          <w:szCs w:val="20"/>
        </w:rPr>
      </w:pPr>
      <w:r w:rsidRPr="00F51CA1">
        <w:rPr>
          <w:sz w:val="20"/>
          <w:szCs w:val="20"/>
        </w:rPr>
        <w:t>% TO RUN THIS CODE ON MAC: skip to line 160 and fix.</w:t>
      </w:r>
    </w:p>
    <w:p w14:paraId="03AB8538" w14:textId="77777777" w:rsidR="00826638" w:rsidRPr="00F51CA1" w:rsidRDefault="00826638" w:rsidP="00826638">
      <w:pPr>
        <w:jc w:val="both"/>
        <w:rPr>
          <w:sz w:val="20"/>
          <w:szCs w:val="20"/>
        </w:rPr>
      </w:pPr>
      <w:r w:rsidRPr="00F51CA1">
        <w:rPr>
          <w:sz w:val="20"/>
          <w:szCs w:val="20"/>
        </w:rPr>
        <w:t xml:space="preserve">% </w:t>
      </w:r>
    </w:p>
    <w:p w14:paraId="662261D9" w14:textId="77777777" w:rsidR="00826638" w:rsidRPr="00F51CA1" w:rsidRDefault="00826638" w:rsidP="00826638">
      <w:pPr>
        <w:jc w:val="both"/>
        <w:rPr>
          <w:sz w:val="20"/>
          <w:szCs w:val="20"/>
        </w:rPr>
      </w:pPr>
      <w:r w:rsidRPr="00F51CA1">
        <w:rPr>
          <w:sz w:val="20"/>
          <w:szCs w:val="20"/>
        </w:rPr>
        <w:t>% This STL file used in this example was created on solidworks.  Other tools may orient the</w:t>
      </w:r>
    </w:p>
    <w:p w14:paraId="5010BDFD" w14:textId="77777777" w:rsidR="00826638" w:rsidRPr="00F51CA1" w:rsidRDefault="00826638" w:rsidP="00826638">
      <w:pPr>
        <w:jc w:val="both"/>
        <w:rPr>
          <w:sz w:val="20"/>
          <w:szCs w:val="20"/>
        </w:rPr>
      </w:pPr>
      <w:r w:rsidRPr="00F51CA1">
        <w:rPr>
          <w:sz w:val="20"/>
          <w:szCs w:val="20"/>
        </w:rPr>
        <w:t>% file differently.  You may need to modify the inputs to VOXELISE function</w:t>
      </w:r>
    </w:p>
    <w:p w14:paraId="2D556BED" w14:textId="77777777" w:rsidR="00826638" w:rsidRPr="00F51CA1" w:rsidRDefault="00826638" w:rsidP="00826638">
      <w:pPr>
        <w:jc w:val="both"/>
        <w:rPr>
          <w:sz w:val="20"/>
          <w:szCs w:val="20"/>
        </w:rPr>
      </w:pPr>
      <w:r w:rsidRPr="00F51CA1">
        <w:rPr>
          <w:sz w:val="20"/>
          <w:szCs w:val="20"/>
        </w:rPr>
        <w:t>% below.</w:t>
      </w:r>
    </w:p>
    <w:p w14:paraId="411A34D8" w14:textId="77777777" w:rsidR="00826638" w:rsidRPr="00F51CA1" w:rsidRDefault="00826638" w:rsidP="00826638">
      <w:pPr>
        <w:jc w:val="both"/>
        <w:rPr>
          <w:sz w:val="20"/>
          <w:szCs w:val="20"/>
        </w:rPr>
      </w:pPr>
      <w:r w:rsidRPr="00F51CA1">
        <w:rPr>
          <w:sz w:val="20"/>
          <w:szCs w:val="20"/>
        </w:rPr>
        <w:t>%</w:t>
      </w:r>
    </w:p>
    <w:p w14:paraId="256A22D4" w14:textId="77777777" w:rsidR="00826638" w:rsidRPr="00F51CA1" w:rsidRDefault="00826638" w:rsidP="00826638">
      <w:pPr>
        <w:jc w:val="both"/>
        <w:rPr>
          <w:sz w:val="20"/>
          <w:szCs w:val="20"/>
        </w:rPr>
      </w:pPr>
      <w:r w:rsidRPr="00F51CA1">
        <w:rPr>
          <w:sz w:val="20"/>
          <w:szCs w:val="20"/>
        </w:rPr>
        <w:t>% When printing 2 different input files, fname will be on the left</w:t>
      </w:r>
    </w:p>
    <w:p w14:paraId="73C6E91E" w14:textId="77777777" w:rsidR="00826638" w:rsidRPr="00F51CA1" w:rsidRDefault="00826638" w:rsidP="00826638">
      <w:pPr>
        <w:jc w:val="both"/>
        <w:rPr>
          <w:sz w:val="20"/>
          <w:szCs w:val="20"/>
        </w:rPr>
      </w:pPr>
      <w:r w:rsidRPr="00F51CA1">
        <w:rPr>
          <w:sz w:val="20"/>
          <w:szCs w:val="20"/>
        </w:rPr>
        <w:t>% side of the bitmap, fname2 will be on the right side</w:t>
      </w:r>
    </w:p>
    <w:p w14:paraId="30EA1664" w14:textId="77777777" w:rsidR="00826638" w:rsidRDefault="00826638" w:rsidP="00826638">
      <w:pPr>
        <w:jc w:val="both"/>
        <w:rPr>
          <w:sz w:val="20"/>
          <w:szCs w:val="20"/>
        </w:rPr>
      </w:pPr>
    </w:p>
    <w:p w14:paraId="1F69C2C9" w14:textId="77777777" w:rsidR="00826638" w:rsidRPr="00F51CA1" w:rsidRDefault="00826638" w:rsidP="00826638">
      <w:pPr>
        <w:jc w:val="both"/>
        <w:rPr>
          <w:sz w:val="20"/>
          <w:szCs w:val="20"/>
        </w:rPr>
      </w:pPr>
      <w:r w:rsidRPr="00F51CA1">
        <w:rPr>
          <w:sz w:val="20"/>
          <w:szCs w:val="20"/>
        </w:rPr>
        <w:t>%********************************************************************</w:t>
      </w:r>
    </w:p>
    <w:p w14:paraId="3762654C" w14:textId="77777777" w:rsidR="00826638" w:rsidRPr="00F51CA1" w:rsidRDefault="00826638" w:rsidP="00826638">
      <w:pPr>
        <w:jc w:val="both"/>
        <w:rPr>
          <w:sz w:val="20"/>
          <w:szCs w:val="20"/>
        </w:rPr>
      </w:pPr>
      <w:r w:rsidRPr="00F51CA1">
        <w:rPr>
          <w:sz w:val="20"/>
          <w:szCs w:val="20"/>
        </w:rPr>
        <w:t>%Inputs:</w:t>
      </w:r>
    </w:p>
    <w:p w14:paraId="54D4EB00" w14:textId="77777777" w:rsidR="00826638" w:rsidRPr="00F51CA1" w:rsidRDefault="00826638" w:rsidP="00826638">
      <w:pPr>
        <w:jc w:val="both"/>
        <w:rPr>
          <w:sz w:val="20"/>
          <w:szCs w:val="20"/>
        </w:rPr>
      </w:pPr>
      <w:r w:rsidRPr="00F51CA1">
        <w:rPr>
          <w:sz w:val="20"/>
          <w:szCs w:val="20"/>
        </w:rPr>
        <w:t xml:space="preserve">%fname='sw_2x2_160umSpring.STL';  %Filename of STL file </w:t>
      </w:r>
    </w:p>
    <w:p w14:paraId="07484967" w14:textId="77777777" w:rsidR="00826638" w:rsidRPr="00F51CA1" w:rsidRDefault="00826638" w:rsidP="00826638">
      <w:pPr>
        <w:jc w:val="both"/>
        <w:rPr>
          <w:sz w:val="20"/>
          <w:szCs w:val="20"/>
        </w:rPr>
      </w:pPr>
      <w:r w:rsidRPr="00F51CA1">
        <w:rPr>
          <w:sz w:val="20"/>
          <w:szCs w:val="20"/>
        </w:rPr>
        <w:t>clear all</w:t>
      </w:r>
    </w:p>
    <w:p w14:paraId="7B34A531" w14:textId="77777777" w:rsidR="00826638" w:rsidRPr="00F51CA1" w:rsidRDefault="00826638" w:rsidP="00826638">
      <w:pPr>
        <w:jc w:val="both"/>
        <w:rPr>
          <w:sz w:val="20"/>
          <w:szCs w:val="20"/>
        </w:rPr>
      </w:pPr>
      <w:r w:rsidRPr="00F51CA1">
        <w:rPr>
          <w:sz w:val="20"/>
          <w:szCs w:val="20"/>
        </w:rPr>
        <w:t>close all</w:t>
      </w:r>
    </w:p>
    <w:p w14:paraId="2DB25285" w14:textId="77777777" w:rsidR="00826638" w:rsidRPr="00F51CA1" w:rsidRDefault="00826638" w:rsidP="00826638">
      <w:pPr>
        <w:jc w:val="both"/>
        <w:rPr>
          <w:sz w:val="20"/>
          <w:szCs w:val="20"/>
        </w:rPr>
      </w:pPr>
      <w:r w:rsidRPr="00F51CA1">
        <w:rPr>
          <w:sz w:val="20"/>
          <w:szCs w:val="20"/>
        </w:rPr>
        <w:t>fclose all;</w:t>
      </w:r>
    </w:p>
    <w:p w14:paraId="2D148CC3" w14:textId="77777777" w:rsidR="00826638" w:rsidRPr="00F51CA1" w:rsidRDefault="00826638" w:rsidP="00826638">
      <w:pPr>
        <w:jc w:val="both"/>
        <w:rPr>
          <w:sz w:val="20"/>
          <w:szCs w:val="20"/>
        </w:rPr>
      </w:pPr>
      <w:r w:rsidRPr="00F51CA1">
        <w:rPr>
          <w:sz w:val="20"/>
          <w:szCs w:val="20"/>
        </w:rPr>
        <w:t>numinputfiles = 1;  %This is the number of input files</w:t>
      </w:r>
    </w:p>
    <w:p w14:paraId="0868E385" w14:textId="77777777" w:rsidR="00826638" w:rsidRPr="00F51CA1" w:rsidRDefault="00826638" w:rsidP="00826638">
      <w:pPr>
        <w:jc w:val="both"/>
        <w:rPr>
          <w:sz w:val="20"/>
          <w:szCs w:val="20"/>
        </w:rPr>
      </w:pPr>
      <w:r w:rsidRPr="00F51CA1">
        <w:rPr>
          <w:sz w:val="20"/>
          <w:szCs w:val="20"/>
        </w:rPr>
        <w:t>%How many structures?</w:t>
      </w:r>
    </w:p>
    <w:p w14:paraId="3AED0E27" w14:textId="77777777" w:rsidR="00826638" w:rsidRPr="00F51CA1" w:rsidRDefault="00826638" w:rsidP="00826638">
      <w:pPr>
        <w:jc w:val="both"/>
        <w:rPr>
          <w:sz w:val="20"/>
          <w:szCs w:val="20"/>
        </w:rPr>
      </w:pPr>
      <w:r w:rsidRPr="00F51CA1">
        <w:rPr>
          <w:sz w:val="20"/>
          <w:szCs w:val="20"/>
        </w:rPr>
        <w:t>numstruct=1;</w:t>
      </w:r>
    </w:p>
    <w:p w14:paraId="3344C7C9" w14:textId="77777777" w:rsidR="00826638" w:rsidRPr="00F51CA1" w:rsidRDefault="00826638" w:rsidP="00826638">
      <w:pPr>
        <w:jc w:val="both"/>
        <w:rPr>
          <w:sz w:val="20"/>
          <w:szCs w:val="20"/>
        </w:rPr>
      </w:pPr>
      <w:r w:rsidRPr="00F51CA1">
        <w:rPr>
          <w:sz w:val="20"/>
          <w:szCs w:val="20"/>
        </w:rPr>
        <w:t>%NOTE: if you have 2 input files, numstruct=1 will make 1 of each.</w:t>
      </w:r>
    </w:p>
    <w:p w14:paraId="70B126C9" w14:textId="77777777" w:rsidR="00826638" w:rsidRPr="00F51CA1" w:rsidRDefault="00826638" w:rsidP="00826638">
      <w:pPr>
        <w:jc w:val="both"/>
        <w:rPr>
          <w:sz w:val="20"/>
          <w:szCs w:val="20"/>
        </w:rPr>
      </w:pPr>
      <w:r w:rsidRPr="00F51CA1">
        <w:rPr>
          <w:sz w:val="20"/>
          <w:szCs w:val="20"/>
        </w:rPr>
        <w:t>fname='LSM_Weighting Dynamic 0.75 4mm base stl.STL'; %Filename of Dec 27 file</w:t>
      </w:r>
    </w:p>
    <w:p w14:paraId="5729D2C5" w14:textId="77777777" w:rsidR="00826638" w:rsidRPr="00F51CA1" w:rsidRDefault="00826638" w:rsidP="00826638">
      <w:pPr>
        <w:jc w:val="both"/>
        <w:rPr>
          <w:sz w:val="20"/>
          <w:szCs w:val="20"/>
        </w:rPr>
      </w:pPr>
      <w:r w:rsidRPr="00F51CA1">
        <w:rPr>
          <w:sz w:val="20"/>
          <w:szCs w:val="20"/>
        </w:rPr>
        <w:t>if numinputfiles == 2;</w:t>
      </w:r>
    </w:p>
    <w:p w14:paraId="7A87C32D" w14:textId="77777777" w:rsidR="00826638" w:rsidRPr="00F51CA1" w:rsidRDefault="00826638" w:rsidP="00826638">
      <w:pPr>
        <w:jc w:val="both"/>
        <w:rPr>
          <w:sz w:val="20"/>
          <w:szCs w:val="20"/>
        </w:rPr>
      </w:pPr>
      <w:r w:rsidRPr="00F51CA1">
        <w:rPr>
          <w:sz w:val="20"/>
          <w:szCs w:val="20"/>
        </w:rPr>
        <w:t>fname2='Simp Weighting Dynamic 0.0 4mm base stl.STL'; %The second input file name</w:t>
      </w:r>
    </w:p>
    <w:p w14:paraId="45579FF7" w14:textId="77777777" w:rsidR="00826638" w:rsidRPr="00F51CA1" w:rsidRDefault="00826638" w:rsidP="00826638">
      <w:pPr>
        <w:jc w:val="both"/>
        <w:rPr>
          <w:sz w:val="20"/>
          <w:szCs w:val="20"/>
        </w:rPr>
      </w:pPr>
      <w:r w:rsidRPr="00F51CA1">
        <w:rPr>
          <w:sz w:val="20"/>
          <w:szCs w:val="20"/>
        </w:rPr>
        <w:t>%NOTE: both structures should have same dimensions</w:t>
      </w:r>
    </w:p>
    <w:p w14:paraId="4DA0A211" w14:textId="77777777" w:rsidR="00826638" w:rsidRPr="00F51CA1" w:rsidRDefault="00826638" w:rsidP="00826638">
      <w:pPr>
        <w:jc w:val="both"/>
        <w:rPr>
          <w:sz w:val="20"/>
          <w:szCs w:val="20"/>
        </w:rPr>
      </w:pPr>
      <w:r w:rsidRPr="00F51CA1">
        <w:rPr>
          <w:sz w:val="20"/>
          <w:szCs w:val="20"/>
        </w:rPr>
        <w:t>end</w:t>
      </w:r>
    </w:p>
    <w:p w14:paraId="26765020" w14:textId="77777777" w:rsidR="00826638" w:rsidRPr="00F51CA1" w:rsidRDefault="00826638" w:rsidP="00826638">
      <w:pPr>
        <w:jc w:val="both"/>
        <w:rPr>
          <w:sz w:val="20"/>
          <w:szCs w:val="20"/>
        </w:rPr>
      </w:pPr>
      <w:r w:rsidRPr="00F51CA1">
        <w:rPr>
          <w:sz w:val="20"/>
          <w:szCs w:val="20"/>
        </w:rPr>
        <w:t>%Outputs:</w:t>
      </w:r>
    </w:p>
    <w:p w14:paraId="23ECAF52" w14:textId="77777777" w:rsidR="00826638" w:rsidRPr="00F51CA1" w:rsidRDefault="00826638" w:rsidP="00826638">
      <w:pPr>
        <w:jc w:val="both"/>
        <w:rPr>
          <w:sz w:val="20"/>
          <w:szCs w:val="20"/>
        </w:rPr>
      </w:pPr>
      <w:r w:rsidRPr="00F51CA1">
        <w:rPr>
          <w:sz w:val="20"/>
          <w:szCs w:val="20"/>
        </w:rPr>
        <w:t>dir_bmap='LSM Part';    %Output folder for saving bitmap files</w:t>
      </w:r>
    </w:p>
    <w:p w14:paraId="4A0EB282" w14:textId="77777777" w:rsidR="00826638" w:rsidRPr="00F51CA1" w:rsidRDefault="00826638" w:rsidP="00826638">
      <w:pPr>
        <w:jc w:val="both"/>
        <w:rPr>
          <w:sz w:val="20"/>
          <w:szCs w:val="20"/>
        </w:rPr>
      </w:pPr>
      <w:r w:rsidRPr="00F51CA1">
        <w:rPr>
          <w:sz w:val="20"/>
          <w:szCs w:val="20"/>
        </w:rPr>
        <w:t>%ofname_prefix='springy';</w:t>
      </w:r>
    </w:p>
    <w:p w14:paraId="30E2F746" w14:textId="77777777" w:rsidR="00826638" w:rsidRPr="00F51CA1" w:rsidRDefault="00826638" w:rsidP="00826638">
      <w:pPr>
        <w:jc w:val="both"/>
        <w:rPr>
          <w:sz w:val="20"/>
          <w:szCs w:val="20"/>
        </w:rPr>
      </w:pPr>
      <w:r w:rsidRPr="00F51CA1">
        <w:rPr>
          <w:sz w:val="20"/>
          <w:szCs w:val="20"/>
        </w:rPr>
        <w:t>mkdir(dir_bmap);</w:t>
      </w:r>
    </w:p>
    <w:p w14:paraId="0E350E4D" w14:textId="77777777" w:rsidR="00826638" w:rsidRPr="00F51CA1" w:rsidRDefault="00826638" w:rsidP="00826638">
      <w:pPr>
        <w:jc w:val="both"/>
        <w:rPr>
          <w:sz w:val="20"/>
          <w:szCs w:val="20"/>
        </w:rPr>
      </w:pPr>
      <w:r w:rsidRPr="00F51CA1">
        <w:rPr>
          <w:sz w:val="20"/>
          <w:szCs w:val="20"/>
        </w:rPr>
        <w:t>ofname_prefix=dir_bmap;   %Prefix of output file for bitmaps</w:t>
      </w:r>
    </w:p>
    <w:p w14:paraId="24725998" w14:textId="77777777" w:rsidR="00826638" w:rsidRPr="00F51CA1" w:rsidRDefault="00826638" w:rsidP="00826638">
      <w:pPr>
        <w:jc w:val="both"/>
        <w:rPr>
          <w:sz w:val="20"/>
          <w:szCs w:val="20"/>
        </w:rPr>
      </w:pPr>
      <w:r w:rsidRPr="00F51CA1">
        <w:rPr>
          <w:sz w:val="20"/>
          <w:szCs w:val="20"/>
        </w:rPr>
        <w:t>nn=round(5.5/0.020);    %Height of spring structure/20microns for old file</w:t>
      </w:r>
    </w:p>
    <w:p w14:paraId="51E3E9D8" w14:textId="77777777" w:rsidR="00826638" w:rsidRPr="00F51CA1" w:rsidRDefault="00826638" w:rsidP="00826638">
      <w:pPr>
        <w:jc w:val="both"/>
        <w:rPr>
          <w:sz w:val="20"/>
          <w:szCs w:val="20"/>
        </w:rPr>
      </w:pPr>
      <w:r w:rsidRPr="00F51CA1">
        <w:rPr>
          <w:sz w:val="20"/>
          <w:szCs w:val="20"/>
        </w:rPr>
        <w:t>%round(3.4/0.020) = 170 layers</w:t>
      </w:r>
    </w:p>
    <w:p w14:paraId="2F8EE434" w14:textId="77777777" w:rsidR="00826638" w:rsidRPr="00F51CA1" w:rsidRDefault="00826638" w:rsidP="00826638">
      <w:pPr>
        <w:jc w:val="both"/>
        <w:rPr>
          <w:sz w:val="20"/>
          <w:szCs w:val="20"/>
        </w:rPr>
      </w:pPr>
      <w:r w:rsidRPr="00F51CA1">
        <w:rPr>
          <w:sz w:val="20"/>
          <w:szCs w:val="20"/>
        </w:rPr>
        <w:t>%nn=180;    %Height of spring structure/20microns for new file</w:t>
      </w:r>
    </w:p>
    <w:p w14:paraId="17D5657A" w14:textId="77777777" w:rsidR="00826638" w:rsidRPr="00F51CA1" w:rsidRDefault="00826638" w:rsidP="00826638">
      <w:pPr>
        <w:jc w:val="both"/>
        <w:rPr>
          <w:sz w:val="20"/>
          <w:szCs w:val="20"/>
        </w:rPr>
      </w:pPr>
      <w:r w:rsidRPr="00F51CA1">
        <w:rPr>
          <w:sz w:val="20"/>
          <w:szCs w:val="20"/>
        </w:rPr>
        <w:t>%Topology Optimized Designs are 4mmx4mm</w:t>
      </w:r>
    </w:p>
    <w:p w14:paraId="70A2B0D7" w14:textId="77777777" w:rsidR="00826638" w:rsidRPr="00F51CA1" w:rsidRDefault="00826638" w:rsidP="00826638">
      <w:pPr>
        <w:jc w:val="both"/>
        <w:rPr>
          <w:sz w:val="20"/>
          <w:szCs w:val="20"/>
        </w:rPr>
      </w:pPr>
      <w:r w:rsidRPr="00F51CA1">
        <w:rPr>
          <w:sz w:val="20"/>
          <w:szCs w:val="20"/>
        </w:rPr>
        <w:t>wid=round(3.3/0.0071);   %Width of spring structure/7.1microns</w:t>
      </w:r>
    </w:p>
    <w:p w14:paraId="2C6718CD" w14:textId="77777777" w:rsidR="00826638" w:rsidRPr="00F51CA1" w:rsidRDefault="00826638" w:rsidP="00826638">
      <w:pPr>
        <w:jc w:val="both"/>
        <w:rPr>
          <w:sz w:val="20"/>
          <w:szCs w:val="20"/>
        </w:rPr>
      </w:pPr>
      <w:r w:rsidRPr="00F51CA1">
        <w:rPr>
          <w:sz w:val="20"/>
          <w:szCs w:val="20"/>
        </w:rPr>
        <w:lastRenderedPageBreak/>
        <w:t>len=round(3.3/0.0071);   %Length of spring structure/7.1microns</w:t>
      </w:r>
    </w:p>
    <w:p w14:paraId="0A2F2B25" w14:textId="77777777" w:rsidR="00826638" w:rsidRPr="00F51CA1" w:rsidRDefault="00826638" w:rsidP="00826638">
      <w:pPr>
        <w:jc w:val="both"/>
        <w:rPr>
          <w:sz w:val="20"/>
          <w:szCs w:val="20"/>
        </w:rPr>
      </w:pPr>
      <w:r w:rsidRPr="00F51CA1">
        <w:rPr>
          <w:sz w:val="20"/>
          <w:szCs w:val="20"/>
        </w:rPr>
        <w:t>%For spring use 3.3 for both</w:t>
      </w:r>
    </w:p>
    <w:p w14:paraId="4E96E689" w14:textId="77777777" w:rsidR="00826638" w:rsidRPr="00F51CA1" w:rsidRDefault="00826638" w:rsidP="00826638">
      <w:pPr>
        <w:jc w:val="both"/>
        <w:rPr>
          <w:sz w:val="20"/>
          <w:szCs w:val="20"/>
        </w:rPr>
      </w:pPr>
      <w:r w:rsidRPr="00F51CA1">
        <w:rPr>
          <w:sz w:val="20"/>
          <w:szCs w:val="20"/>
        </w:rPr>
        <w:t>% Overall bitmap dimensions - we may want to drop several springs onto this</w:t>
      </w:r>
    </w:p>
    <w:p w14:paraId="0E16E32D" w14:textId="77777777" w:rsidR="00826638" w:rsidRPr="00F51CA1" w:rsidRDefault="00826638" w:rsidP="00826638">
      <w:pPr>
        <w:jc w:val="both"/>
        <w:rPr>
          <w:sz w:val="20"/>
          <w:szCs w:val="20"/>
        </w:rPr>
      </w:pPr>
      <w:r w:rsidRPr="00F51CA1">
        <w:rPr>
          <w:sz w:val="20"/>
          <w:szCs w:val="20"/>
        </w:rPr>
        <w:t>% bitmap.  For now we will drop one spring at about the middle of the</w:t>
      </w:r>
    </w:p>
    <w:p w14:paraId="1F15DAD0" w14:textId="77777777" w:rsidR="00826638" w:rsidRPr="00F51CA1" w:rsidRDefault="00826638" w:rsidP="00826638">
      <w:pPr>
        <w:jc w:val="both"/>
        <w:rPr>
          <w:sz w:val="20"/>
          <w:szCs w:val="20"/>
        </w:rPr>
      </w:pPr>
      <w:r w:rsidRPr="00F51CA1">
        <w:rPr>
          <w:sz w:val="20"/>
          <w:szCs w:val="20"/>
        </w:rPr>
        <w:t xml:space="preserve">% bitmap.  </w:t>
      </w:r>
    </w:p>
    <w:p w14:paraId="24783083" w14:textId="77777777" w:rsidR="00826638" w:rsidRPr="00F51CA1" w:rsidRDefault="00826638" w:rsidP="00826638">
      <w:pPr>
        <w:jc w:val="both"/>
        <w:rPr>
          <w:sz w:val="20"/>
          <w:szCs w:val="20"/>
        </w:rPr>
      </w:pPr>
      <w:r w:rsidRPr="00F51CA1">
        <w:rPr>
          <w:sz w:val="20"/>
          <w:szCs w:val="20"/>
        </w:rPr>
        <w:t>b_nn=nn;       %Height of bitmap (number of bitmap layers)</w:t>
      </w:r>
    </w:p>
    <w:p w14:paraId="31E9C7FD" w14:textId="77777777" w:rsidR="00826638" w:rsidRPr="00F51CA1" w:rsidRDefault="00826638" w:rsidP="00826638">
      <w:pPr>
        <w:jc w:val="both"/>
        <w:rPr>
          <w:sz w:val="20"/>
          <w:szCs w:val="20"/>
        </w:rPr>
      </w:pPr>
      <w:r w:rsidRPr="00F51CA1">
        <w:rPr>
          <w:sz w:val="20"/>
          <w:szCs w:val="20"/>
        </w:rPr>
        <w:t>b_wid=1050;    %Vertical monitor Width for bitmap: 7.455mm</w:t>
      </w:r>
    </w:p>
    <w:p w14:paraId="70AA09CD" w14:textId="77777777" w:rsidR="00826638" w:rsidRPr="00F51CA1" w:rsidRDefault="00826638" w:rsidP="00826638">
      <w:pPr>
        <w:jc w:val="both"/>
        <w:rPr>
          <w:sz w:val="20"/>
          <w:szCs w:val="20"/>
        </w:rPr>
      </w:pPr>
      <w:r w:rsidRPr="00F51CA1">
        <w:rPr>
          <w:sz w:val="20"/>
          <w:szCs w:val="20"/>
        </w:rPr>
        <w:t>b_len=1400;    %Horizontal monitor length for bitmap: 9.940mm</w:t>
      </w:r>
    </w:p>
    <w:p w14:paraId="4646F5F5" w14:textId="77777777" w:rsidR="00826638" w:rsidRPr="00F51CA1" w:rsidRDefault="00826638" w:rsidP="00826638">
      <w:pPr>
        <w:jc w:val="both"/>
        <w:rPr>
          <w:sz w:val="20"/>
          <w:szCs w:val="20"/>
        </w:rPr>
      </w:pPr>
      <w:r w:rsidRPr="00F51CA1">
        <w:rPr>
          <w:sz w:val="20"/>
          <w:szCs w:val="20"/>
        </w:rPr>
        <w:t>%Offset for placing spring into the final bitmap</w:t>
      </w:r>
    </w:p>
    <w:p w14:paraId="2B5694D7" w14:textId="77777777" w:rsidR="00826638" w:rsidRPr="00F51CA1" w:rsidRDefault="00826638" w:rsidP="00826638">
      <w:pPr>
        <w:jc w:val="both"/>
        <w:rPr>
          <w:sz w:val="20"/>
          <w:szCs w:val="20"/>
        </w:rPr>
      </w:pPr>
      <w:r w:rsidRPr="00F51CA1">
        <w:rPr>
          <w:sz w:val="20"/>
          <w:szCs w:val="20"/>
        </w:rPr>
        <w:t>%Spacer represents the pixel separation between designs. Previously set to</w:t>
      </w:r>
    </w:p>
    <w:p w14:paraId="3398D7F8" w14:textId="77777777" w:rsidR="00826638" w:rsidRPr="00F51CA1" w:rsidRDefault="00826638" w:rsidP="00826638">
      <w:pPr>
        <w:jc w:val="both"/>
        <w:rPr>
          <w:sz w:val="20"/>
          <w:szCs w:val="20"/>
        </w:rPr>
      </w:pPr>
      <w:r w:rsidRPr="00F51CA1">
        <w:rPr>
          <w:sz w:val="20"/>
          <w:szCs w:val="20"/>
        </w:rPr>
        <w:t>%40 pixels.  Even at 50 pixels the single spring's tops clung together.</w:t>
      </w:r>
    </w:p>
    <w:p w14:paraId="09A21319" w14:textId="77777777" w:rsidR="00826638" w:rsidRPr="00F51CA1" w:rsidRDefault="00826638" w:rsidP="00826638">
      <w:pPr>
        <w:jc w:val="both"/>
        <w:rPr>
          <w:sz w:val="20"/>
          <w:szCs w:val="20"/>
        </w:rPr>
      </w:pPr>
      <w:r w:rsidRPr="00F51CA1">
        <w:rPr>
          <w:sz w:val="20"/>
          <w:szCs w:val="20"/>
        </w:rPr>
        <w:t>%Testing 60 now. (I also shrunk the top)</w:t>
      </w:r>
    </w:p>
    <w:p w14:paraId="29C35CEE" w14:textId="77777777" w:rsidR="00826638" w:rsidRPr="00F51CA1" w:rsidRDefault="00826638" w:rsidP="00826638">
      <w:pPr>
        <w:jc w:val="both"/>
        <w:rPr>
          <w:sz w:val="20"/>
          <w:szCs w:val="20"/>
        </w:rPr>
      </w:pPr>
      <w:r w:rsidRPr="00F51CA1">
        <w:rPr>
          <w:sz w:val="20"/>
          <w:szCs w:val="20"/>
        </w:rPr>
        <w:t>spacer = 60;</w:t>
      </w:r>
    </w:p>
    <w:p w14:paraId="46D0EECD" w14:textId="77777777" w:rsidR="00826638" w:rsidRPr="00F51CA1" w:rsidRDefault="00826638" w:rsidP="00826638">
      <w:pPr>
        <w:jc w:val="both"/>
        <w:rPr>
          <w:sz w:val="20"/>
          <w:szCs w:val="20"/>
        </w:rPr>
      </w:pPr>
      <w:r w:rsidRPr="00F51CA1">
        <w:rPr>
          <w:sz w:val="20"/>
          <w:szCs w:val="20"/>
        </w:rPr>
        <w:t>Exp=12; %Exposure Time was 12 seconds</w:t>
      </w:r>
    </w:p>
    <w:p w14:paraId="58660E3B" w14:textId="77777777" w:rsidR="00826638" w:rsidRPr="00F51CA1" w:rsidRDefault="00826638" w:rsidP="00826638">
      <w:pPr>
        <w:jc w:val="both"/>
        <w:rPr>
          <w:sz w:val="20"/>
          <w:szCs w:val="20"/>
        </w:rPr>
      </w:pPr>
      <w:r w:rsidRPr="00F51CA1">
        <w:rPr>
          <w:sz w:val="20"/>
          <w:szCs w:val="20"/>
        </w:rPr>
        <w:t>if numstruct==1;</w:t>
      </w:r>
    </w:p>
    <w:p w14:paraId="5E3CCC84" w14:textId="77777777" w:rsidR="00826638" w:rsidRPr="00F51CA1" w:rsidRDefault="00826638" w:rsidP="00826638">
      <w:pPr>
        <w:jc w:val="both"/>
        <w:rPr>
          <w:sz w:val="20"/>
          <w:szCs w:val="20"/>
        </w:rPr>
      </w:pPr>
      <w:r w:rsidRPr="00F51CA1">
        <w:rPr>
          <w:sz w:val="20"/>
          <w:szCs w:val="20"/>
        </w:rPr>
        <w:t>o_wid=b_wid/2-wid/2;</w:t>
      </w:r>
    </w:p>
    <w:p w14:paraId="5D7ED10C" w14:textId="77777777" w:rsidR="00826638" w:rsidRPr="00F51CA1" w:rsidRDefault="00826638" w:rsidP="00826638">
      <w:pPr>
        <w:jc w:val="both"/>
        <w:rPr>
          <w:sz w:val="20"/>
          <w:szCs w:val="20"/>
        </w:rPr>
      </w:pPr>
      <w:r w:rsidRPr="00F51CA1">
        <w:rPr>
          <w:sz w:val="20"/>
          <w:szCs w:val="20"/>
        </w:rPr>
        <w:t>o_len=b_len/2-len/2;</w:t>
      </w:r>
    </w:p>
    <w:p w14:paraId="6526A52E" w14:textId="77777777" w:rsidR="00826638" w:rsidRPr="00F51CA1" w:rsidRDefault="00826638" w:rsidP="00826638">
      <w:pPr>
        <w:jc w:val="both"/>
        <w:rPr>
          <w:sz w:val="20"/>
          <w:szCs w:val="20"/>
        </w:rPr>
      </w:pPr>
      <w:r w:rsidRPr="00F51CA1">
        <w:rPr>
          <w:sz w:val="20"/>
          <w:szCs w:val="20"/>
        </w:rPr>
        <w:t>end</w:t>
      </w:r>
    </w:p>
    <w:p w14:paraId="169BBE2A" w14:textId="77777777" w:rsidR="00826638" w:rsidRPr="00F51CA1" w:rsidRDefault="00826638" w:rsidP="00826638">
      <w:pPr>
        <w:jc w:val="both"/>
        <w:rPr>
          <w:sz w:val="20"/>
          <w:szCs w:val="20"/>
        </w:rPr>
      </w:pPr>
      <w:r w:rsidRPr="00F51CA1">
        <w:rPr>
          <w:sz w:val="20"/>
          <w:szCs w:val="20"/>
        </w:rPr>
        <w:t>if numstruct==2;</w:t>
      </w:r>
    </w:p>
    <w:p w14:paraId="6FDB0CAC" w14:textId="77777777" w:rsidR="00826638" w:rsidRPr="00F51CA1" w:rsidRDefault="00826638" w:rsidP="00826638">
      <w:pPr>
        <w:jc w:val="both"/>
        <w:rPr>
          <w:sz w:val="20"/>
          <w:szCs w:val="20"/>
        </w:rPr>
      </w:pPr>
      <w:r w:rsidRPr="00F51CA1">
        <w:rPr>
          <w:sz w:val="20"/>
          <w:szCs w:val="20"/>
        </w:rPr>
        <w:t>o_wid1=b_wid/2-wid/2;</w:t>
      </w:r>
    </w:p>
    <w:p w14:paraId="41822443" w14:textId="77777777" w:rsidR="00826638" w:rsidRPr="00F51CA1" w:rsidRDefault="00826638" w:rsidP="00826638">
      <w:pPr>
        <w:jc w:val="both"/>
        <w:rPr>
          <w:sz w:val="20"/>
          <w:szCs w:val="20"/>
        </w:rPr>
      </w:pPr>
      <w:r w:rsidRPr="00F51CA1">
        <w:rPr>
          <w:sz w:val="20"/>
          <w:szCs w:val="20"/>
        </w:rPr>
        <w:t>o_len1=b_len/2-len-spacer;</w:t>
      </w:r>
    </w:p>
    <w:p w14:paraId="38B5E8E5" w14:textId="77777777" w:rsidR="00826638" w:rsidRPr="00F51CA1" w:rsidRDefault="00826638" w:rsidP="00826638">
      <w:pPr>
        <w:jc w:val="both"/>
        <w:rPr>
          <w:sz w:val="20"/>
          <w:szCs w:val="20"/>
        </w:rPr>
      </w:pPr>
      <w:r w:rsidRPr="00F51CA1">
        <w:rPr>
          <w:sz w:val="20"/>
          <w:szCs w:val="20"/>
        </w:rPr>
        <w:t>o_wid2=b_wid/2-wid/2;</w:t>
      </w:r>
    </w:p>
    <w:p w14:paraId="35B468C4" w14:textId="77777777" w:rsidR="00826638" w:rsidRPr="00F51CA1" w:rsidRDefault="00826638" w:rsidP="00826638">
      <w:pPr>
        <w:jc w:val="both"/>
        <w:rPr>
          <w:sz w:val="20"/>
          <w:szCs w:val="20"/>
        </w:rPr>
      </w:pPr>
      <w:r w:rsidRPr="00F51CA1">
        <w:rPr>
          <w:sz w:val="20"/>
          <w:szCs w:val="20"/>
        </w:rPr>
        <w:t>o_len2=b_len/2+spacer;</w:t>
      </w:r>
    </w:p>
    <w:p w14:paraId="6523FD4B" w14:textId="77777777" w:rsidR="00826638" w:rsidRPr="00F51CA1" w:rsidRDefault="00826638" w:rsidP="00826638">
      <w:pPr>
        <w:jc w:val="both"/>
        <w:rPr>
          <w:sz w:val="20"/>
          <w:szCs w:val="20"/>
        </w:rPr>
      </w:pPr>
      <w:r w:rsidRPr="00F51CA1">
        <w:rPr>
          <w:sz w:val="20"/>
          <w:szCs w:val="20"/>
        </w:rPr>
        <w:t>end</w:t>
      </w:r>
    </w:p>
    <w:p w14:paraId="30B91B23" w14:textId="77777777" w:rsidR="00826638" w:rsidRPr="00F51CA1" w:rsidRDefault="00826638" w:rsidP="00826638">
      <w:pPr>
        <w:jc w:val="both"/>
        <w:rPr>
          <w:sz w:val="20"/>
          <w:szCs w:val="20"/>
        </w:rPr>
      </w:pPr>
      <w:r w:rsidRPr="00F51CA1">
        <w:rPr>
          <w:sz w:val="20"/>
          <w:szCs w:val="20"/>
        </w:rPr>
        <w:t>if numstruct==4;</w:t>
      </w:r>
    </w:p>
    <w:p w14:paraId="4852CEFA" w14:textId="77777777" w:rsidR="00826638" w:rsidRPr="00F51CA1" w:rsidRDefault="00826638" w:rsidP="00826638">
      <w:pPr>
        <w:jc w:val="both"/>
        <w:rPr>
          <w:sz w:val="20"/>
          <w:szCs w:val="20"/>
        </w:rPr>
      </w:pPr>
      <w:r w:rsidRPr="00F51CA1">
        <w:rPr>
          <w:sz w:val="20"/>
          <w:szCs w:val="20"/>
        </w:rPr>
        <w:t>o_wid1=b_wid/2-wid-spacer;</w:t>
      </w:r>
    </w:p>
    <w:p w14:paraId="2BDB2EAE" w14:textId="77777777" w:rsidR="00826638" w:rsidRPr="00F51CA1" w:rsidRDefault="00826638" w:rsidP="00826638">
      <w:pPr>
        <w:jc w:val="both"/>
        <w:rPr>
          <w:sz w:val="20"/>
          <w:szCs w:val="20"/>
        </w:rPr>
      </w:pPr>
      <w:r w:rsidRPr="00F51CA1">
        <w:rPr>
          <w:sz w:val="20"/>
          <w:szCs w:val="20"/>
        </w:rPr>
        <w:t>o_len1=b_len/2-len-spacer;</w:t>
      </w:r>
    </w:p>
    <w:p w14:paraId="129A853B" w14:textId="77777777" w:rsidR="00826638" w:rsidRPr="00F51CA1" w:rsidRDefault="00826638" w:rsidP="00826638">
      <w:pPr>
        <w:jc w:val="both"/>
        <w:rPr>
          <w:sz w:val="20"/>
          <w:szCs w:val="20"/>
        </w:rPr>
      </w:pPr>
      <w:r w:rsidRPr="00F51CA1">
        <w:rPr>
          <w:sz w:val="20"/>
          <w:szCs w:val="20"/>
        </w:rPr>
        <w:t>o_wid2=b_wid/2+spacer;</w:t>
      </w:r>
    </w:p>
    <w:p w14:paraId="4CF5EEDE" w14:textId="77777777" w:rsidR="00826638" w:rsidRPr="00F51CA1" w:rsidRDefault="00826638" w:rsidP="00826638">
      <w:pPr>
        <w:jc w:val="both"/>
        <w:rPr>
          <w:sz w:val="20"/>
          <w:szCs w:val="20"/>
        </w:rPr>
      </w:pPr>
      <w:r w:rsidRPr="00F51CA1">
        <w:rPr>
          <w:sz w:val="20"/>
          <w:szCs w:val="20"/>
        </w:rPr>
        <w:t>o_len2=b_len/2-len-spacer;</w:t>
      </w:r>
    </w:p>
    <w:p w14:paraId="11D98A9A" w14:textId="77777777" w:rsidR="00826638" w:rsidRPr="00F51CA1" w:rsidRDefault="00826638" w:rsidP="00826638">
      <w:pPr>
        <w:jc w:val="both"/>
        <w:rPr>
          <w:sz w:val="20"/>
          <w:szCs w:val="20"/>
        </w:rPr>
      </w:pPr>
      <w:r w:rsidRPr="00F51CA1">
        <w:rPr>
          <w:sz w:val="20"/>
          <w:szCs w:val="20"/>
        </w:rPr>
        <w:t>o_wid3=b_wid/2-wid-spacer;</w:t>
      </w:r>
    </w:p>
    <w:p w14:paraId="61A6E227" w14:textId="77777777" w:rsidR="00826638" w:rsidRPr="00F51CA1" w:rsidRDefault="00826638" w:rsidP="00826638">
      <w:pPr>
        <w:jc w:val="both"/>
        <w:rPr>
          <w:sz w:val="20"/>
          <w:szCs w:val="20"/>
        </w:rPr>
      </w:pPr>
      <w:r w:rsidRPr="00F51CA1">
        <w:rPr>
          <w:sz w:val="20"/>
          <w:szCs w:val="20"/>
        </w:rPr>
        <w:t>o_len3=b_len/2+spacer;</w:t>
      </w:r>
    </w:p>
    <w:p w14:paraId="5A3ED273" w14:textId="77777777" w:rsidR="00826638" w:rsidRPr="00F51CA1" w:rsidRDefault="00826638" w:rsidP="00826638">
      <w:pPr>
        <w:jc w:val="both"/>
        <w:rPr>
          <w:sz w:val="20"/>
          <w:szCs w:val="20"/>
        </w:rPr>
      </w:pPr>
      <w:r w:rsidRPr="00F51CA1">
        <w:rPr>
          <w:sz w:val="20"/>
          <w:szCs w:val="20"/>
        </w:rPr>
        <w:t>o_wid4=b_wid/2+spacer;</w:t>
      </w:r>
    </w:p>
    <w:p w14:paraId="371C6F47" w14:textId="77777777" w:rsidR="00826638" w:rsidRPr="00F51CA1" w:rsidRDefault="00826638" w:rsidP="00826638">
      <w:pPr>
        <w:jc w:val="both"/>
        <w:rPr>
          <w:sz w:val="20"/>
          <w:szCs w:val="20"/>
        </w:rPr>
      </w:pPr>
      <w:r w:rsidRPr="00F51CA1">
        <w:rPr>
          <w:sz w:val="20"/>
          <w:szCs w:val="20"/>
        </w:rPr>
        <w:t>o_len4=b_len/2+spacer;</w:t>
      </w:r>
    </w:p>
    <w:p w14:paraId="58E5C70A" w14:textId="77777777" w:rsidR="00826638" w:rsidRPr="00F51CA1" w:rsidRDefault="00826638" w:rsidP="00826638">
      <w:pPr>
        <w:jc w:val="both"/>
        <w:rPr>
          <w:sz w:val="20"/>
          <w:szCs w:val="20"/>
        </w:rPr>
      </w:pPr>
      <w:r w:rsidRPr="00F51CA1">
        <w:rPr>
          <w:sz w:val="20"/>
          <w:szCs w:val="20"/>
        </w:rPr>
        <w:t>end</w:t>
      </w:r>
    </w:p>
    <w:p w14:paraId="0211B915" w14:textId="77777777" w:rsidR="00826638" w:rsidRPr="00F51CA1" w:rsidRDefault="00826638" w:rsidP="00826638">
      <w:pPr>
        <w:jc w:val="both"/>
        <w:rPr>
          <w:sz w:val="20"/>
          <w:szCs w:val="20"/>
        </w:rPr>
      </w:pPr>
      <w:r w:rsidRPr="00F51CA1">
        <w:rPr>
          <w:sz w:val="20"/>
          <w:szCs w:val="20"/>
        </w:rPr>
        <w:t>if numinputfiles == 2;</w:t>
      </w:r>
    </w:p>
    <w:p w14:paraId="7CF60410" w14:textId="77777777" w:rsidR="00826638" w:rsidRPr="00F51CA1" w:rsidRDefault="00826638" w:rsidP="00826638">
      <w:pPr>
        <w:jc w:val="both"/>
        <w:rPr>
          <w:sz w:val="20"/>
          <w:szCs w:val="20"/>
        </w:rPr>
      </w:pPr>
      <w:r w:rsidRPr="00F51CA1">
        <w:rPr>
          <w:sz w:val="20"/>
          <w:szCs w:val="20"/>
        </w:rPr>
        <w:t>o_wid1=b_wid/2-wid/2;</w:t>
      </w:r>
    </w:p>
    <w:p w14:paraId="0506C4D1" w14:textId="77777777" w:rsidR="00826638" w:rsidRPr="00F51CA1" w:rsidRDefault="00826638" w:rsidP="00826638">
      <w:pPr>
        <w:jc w:val="both"/>
        <w:rPr>
          <w:sz w:val="20"/>
          <w:szCs w:val="20"/>
        </w:rPr>
      </w:pPr>
      <w:r w:rsidRPr="00F51CA1">
        <w:rPr>
          <w:sz w:val="20"/>
          <w:szCs w:val="20"/>
        </w:rPr>
        <w:t>o_len1=b_len/2-len-spacer;</w:t>
      </w:r>
    </w:p>
    <w:p w14:paraId="6FB938CD" w14:textId="77777777" w:rsidR="00826638" w:rsidRPr="00F51CA1" w:rsidRDefault="00826638" w:rsidP="00826638">
      <w:pPr>
        <w:jc w:val="both"/>
        <w:rPr>
          <w:sz w:val="20"/>
          <w:szCs w:val="20"/>
        </w:rPr>
      </w:pPr>
      <w:r w:rsidRPr="00F51CA1">
        <w:rPr>
          <w:sz w:val="20"/>
          <w:szCs w:val="20"/>
        </w:rPr>
        <w:t>o_wid2=b_wid/2-wid/2;</w:t>
      </w:r>
    </w:p>
    <w:p w14:paraId="2FC4F720" w14:textId="77777777" w:rsidR="00826638" w:rsidRPr="00F51CA1" w:rsidRDefault="00826638" w:rsidP="00826638">
      <w:pPr>
        <w:jc w:val="both"/>
        <w:rPr>
          <w:sz w:val="20"/>
          <w:szCs w:val="20"/>
        </w:rPr>
      </w:pPr>
      <w:r w:rsidRPr="00F51CA1">
        <w:rPr>
          <w:sz w:val="20"/>
          <w:szCs w:val="20"/>
        </w:rPr>
        <w:t xml:space="preserve">o_len2=b_len/2+spacer;    </w:t>
      </w:r>
    </w:p>
    <w:p w14:paraId="32495AC5" w14:textId="77777777" w:rsidR="00826638" w:rsidRPr="00F51CA1" w:rsidRDefault="00826638" w:rsidP="00826638">
      <w:pPr>
        <w:jc w:val="both"/>
        <w:rPr>
          <w:sz w:val="20"/>
          <w:szCs w:val="20"/>
        </w:rPr>
      </w:pPr>
      <w:r w:rsidRPr="00F51CA1">
        <w:rPr>
          <w:sz w:val="20"/>
          <w:szCs w:val="20"/>
        </w:rPr>
        <w:t>end</w:t>
      </w:r>
    </w:p>
    <w:p w14:paraId="432C10BB" w14:textId="77777777" w:rsidR="00826638" w:rsidRPr="00F51CA1" w:rsidRDefault="00826638" w:rsidP="00826638">
      <w:pPr>
        <w:jc w:val="both"/>
        <w:rPr>
          <w:sz w:val="20"/>
          <w:szCs w:val="20"/>
        </w:rPr>
      </w:pPr>
      <w:r w:rsidRPr="00F51CA1">
        <w:rPr>
          <w:sz w:val="20"/>
          <w:szCs w:val="20"/>
        </w:rPr>
        <w:t>if numinputfiles == 2 &amp;&amp; numstruct==2;</w:t>
      </w:r>
    </w:p>
    <w:p w14:paraId="0C8AB59F" w14:textId="77777777" w:rsidR="00826638" w:rsidRPr="00F51CA1" w:rsidRDefault="00826638" w:rsidP="00826638">
      <w:pPr>
        <w:jc w:val="both"/>
        <w:rPr>
          <w:sz w:val="20"/>
          <w:szCs w:val="20"/>
        </w:rPr>
      </w:pPr>
      <w:r w:rsidRPr="00F51CA1">
        <w:rPr>
          <w:sz w:val="20"/>
          <w:szCs w:val="20"/>
        </w:rPr>
        <w:t>o_wid1=b_wid/2-wid-spacer;</w:t>
      </w:r>
    </w:p>
    <w:p w14:paraId="40664684" w14:textId="77777777" w:rsidR="00826638" w:rsidRPr="00F51CA1" w:rsidRDefault="00826638" w:rsidP="00826638">
      <w:pPr>
        <w:jc w:val="both"/>
        <w:rPr>
          <w:sz w:val="20"/>
          <w:szCs w:val="20"/>
        </w:rPr>
      </w:pPr>
      <w:r w:rsidRPr="00F51CA1">
        <w:rPr>
          <w:sz w:val="20"/>
          <w:szCs w:val="20"/>
        </w:rPr>
        <w:t>o_len1=b_len/2-len-spacer;</w:t>
      </w:r>
    </w:p>
    <w:p w14:paraId="2EAC00CF" w14:textId="77777777" w:rsidR="00826638" w:rsidRPr="00F51CA1" w:rsidRDefault="00826638" w:rsidP="00826638">
      <w:pPr>
        <w:jc w:val="both"/>
        <w:rPr>
          <w:sz w:val="20"/>
          <w:szCs w:val="20"/>
        </w:rPr>
      </w:pPr>
      <w:r w:rsidRPr="00F51CA1">
        <w:rPr>
          <w:sz w:val="20"/>
          <w:szCs w:val="20"/>
        </w:rPr>
        <w:t>o_wid2=b_wid/2+40;</w:t>
      </w:r>
    </w:p>
    <w:p w14:paraId="17A7CA49" w14:textId="77777777" w:rsidR="00826638" w:rsidRPr="00F51CA1" w:rsidRDefault="00826638" w:rsidP="00826638">
      <w:pPr>
        <w:jc w:val="both"/>
        <w:rPr>
          <w:sz w:val="20"/>
          <w:szCs w:val="20"/>
        </w:rPr>
      </w:pPr>
      <w:r w:rsidRPr="00F51CA1">
        <w:rPr>
          <w:sz w:val="20"/>
          <w:szCs w:val="20"/>
        </w:rPr>
        <w:t>o_len2=b_len/2-len-spacer;</w:t>
      </w:r>
    </w:p>
    <w:p w14:paraId="1B081821" w14:textId="77777777" w:rsidR="00826638" w:rsidRPr="00F51CA1" w:rsidRDefault="00826638" w:rsidP="00826638">
      <w:pPr>
        <w:jc w:val="both"/>
        <w:rPr>
          <w:sz w:val="20"/>
          <w:szCs w:val="20"/>
        </w:rPr>
      </w:pPr>
      <w:r w:rsidRPr="00F51CA1">
        <w:rPr>
          <w:sz w:val="20"/>
          <w:szCs w:val="20"/>
        </w:rPr>
        <w:t>o_wid3=b_wid/2-wid-spacer;</w:t>
      </w:r>
    </w:p>
    <w:p w14:paraId="20927A04" w14:textId="77777777" w:rsidR="00826638" w:rsidRPr="00F51CA1" w:rsidRDefault="00826638" w:rsidP="00826638">
      <w:pPr>
        <w:jc w:val="both"/>
        <w:rPr>
          <w:sz w:val="20"/>
          <w:szCs w:val="20"/>
        </w:rPr>
      </w:pPr>
      <w:r w:rsidRPr="00F51CA1">
        <w:rPr>
          <w:sz w:val="20"/>
          <w:szCs w:val="20"/>
        </w:rPr>
        <w:t>o_len3=b_len/2+spacer;</w:t>
      </w:r>
    </w:p>
    <w:p w14:paraId="2E5F9EA1" w14:textId="77777777" w:rsidR="00826638" w:rsidRPr="00F51CA1" w:rsidRDefault="00826638" w:rsidP="00826638">
      <w:pPr>
        <w:jc w:val="both"/>
        <w:rPr>
          <w:sz w:val="20"/>
          <w:szCs w:val="20"/>
        </w:rPr>
      </w:pPr>
      <w:r w:rsidRPr="00F51CA1">
        <w:rPr>
          <w:sz w:val="20"/>
          <w:szCs w:val="20"/>
        </w:rPr>
        <w:t>o_wid4=b_wid/2+spacer;</w:t>
      </w:r>
    </w:p>
    <w:p w14:paraId="255562A7" w14:textId="77777777" w:rsidR="00826638" w:rsidRPr="00F51CA1" w:rsidRDefault="00826638" w:rsidP="00826638">
      <w:pPr>
        <w:jc w:val="both"/>
        <w:rPr>
          <w:sz w:val="20"/>
          <w:szCs w:val="20"/>
        </w:rPr>
      </w:pPr>
      <w:r w:rsidRPr="00F51CA1">
        <w:rPr>
          <w:sz w:val="20"/>
          <w:szCs w:val="20"/>
        </w:rPr>
        <w:t>o_len4=b_len/2+spacer;</w:t>
      </w:r>
    </w:p>
    <w:p w14:paraId="57B6642D" w14:textId="77777777" w:rsidR="00826638" w:rsidRPr="00F51CA1" w:rsidRDefault="00826638" w:rsidP="00826638">
      <w:pPr>
        <w:jc w:val="both"/>
        <w:rPr>
          <w:sz w:val="20"/>
          <w:szCs w:val="20"/>
        </w:rPr>
      </w:pPr>
      <w:r w:rsidRPr="00F51CA1">
        <w:rPr>
          <w:sz w:val="20"/>
          <w:szCs w:val="20"/>
        </w:rPr>
        <w:t>end</w:t>
      </w:r>
    </w:p>
    <w:p w14:paraId="0B2E0571" w14:textId="77777777" w:rsidR="00826638" w:rsidRDefault="00826638" w:rsidP="00826638">
      <w:pPr>
        <w:jc w:val="both"/>
        <w:rPr>
          <w:sz w:val="20"/>
          <w:szCs w:val="20"/>
        </w:rPr>
      </w:pPr>
    </w:p>
    <w:p w14:paraId="7F937386" w14:textId="77777777" w:rsidR="00826638" w:rsidRPr="00F51CA1" w:rsidRDefault="00826638" w:rsidP="00826638">
      <w:pPr>
        <w:jc w:val="both"/>
        <w:rPr>
          <w:sz w:val="20"/>
          <w:szCs w:val="20"/>
        </w:rPr>
      </w:pPr>
      <w:r w:rsidRPr="00F51CA1">
        <w:rPr>
          <w:sz w:val="20"/>
          <w:szCs w:val="20"/>
        </w:rPr>
        <w:t>%*********************************************************************</w:t>
      </w:r>
    </w:p>
    <w:p w14:paraId="56C3D3B7" w14:textId="77777777" w:rsidR="00826638" w:rsidRPr="00F51CA1" w:rsidRDefault="00826638" w:rsidP="00826638">
      <w:pPr>
        <w:jc w:val="both"/>
        <w:rPr>
          <w:sz w:val="20"/>
          <w:szCs w:val="20"/>
        </w:rPr>
      </w:pPr>
      <w:r w:rsidRPr="00F51CA1">
        <w:rPr>
          <w:sz w:val="20"/>
          <w:szCs w:val="20"/>
        </w:rPr>
        <w:t>%oset=[o_wid,o_len];</w:t>
      </w:r>
    </w:p>
    <w:p w14:paraId="319DED05" w14:textId="77777777" w:rsidR="00826638" w:rsidRPr="00F51CA1" w:rsidRDefault="00826638" w:rsidP="00826638">
      <w:pPr>
        <w:jc w:val="both"/>
        <w:rPr>
          <w:sz w:val="20"/>
          <w:szCs w:val="20"/>
        </w:rPr>
      </w:pPr>
      <w:r w:rsidRPr="00F51CA1">
        <w:rPr>
          <w:sz w:val="20"/>
          <w:szCs w:val="20"/>
        </w:rPr>
        <w:t>figure</w:t>
      </w:r>
    </w:p>
    <w:p w14:paraId="129AB4FB" w14:textId="77777777" w:rsidR="00826638" w:rsidRPr="00F51CA1" w:rsidRDefault="00826638" w:rsidP="00826638">
      <w:pPr>
        <w:jc w:val="both"/>
        <w:rPr>
          <w:sz w:val="20"/>
          <w:szCs w:val="20"/>
        </w:rPr>
      </w:pPr>
      <w:r w:rsidRPr="00F51CA1">
        <w:rPr>
          <w:sz w:val="20"/>
          <w:szCs w:val="20"/>
        </w:rPr>
        <w:t>[stlcoords] = READ_stl(fname);</w:t>
      </w:r>
    </w:p>
    <w:p w14:paraId="541DC4B1" w14:textId="77777777" w:rsidR="00826638" w:rsidRPr="00F51CA1" w:rsidRDefault="00826638" w:rsidP="00826638">
      <w:pPr>
        <w:jc w:val="both"/>
        <w:rPr>
          <w:sz w:val="20"/>
          <w:szCs w:val="20"/>
        </w:rPr>
      </w:pPr>
      <w:r w:rsidRPr="00F51CA1">
        <w:rPr>
          <w:sz w:val="20"/>
          <w:szCs w:val="20"/>
        </w:rPr>
        <w:lastRenderedPageBreak/>
        <w:t>xco = squeeze( stlcoords(:,1,:) )';</w:t>
      </w:r>
    </w:p>
    <w:p w14:paraId="150FAD65" w14:textId="77777777" w:rsidR="00826638" w:rsidRPr="00F51CA1" w:rsidRDefault="00826638" w:rsidP="00826638">
      <w:pPr>
        <w:jc w:val="both"/>
        <w:rPr>
          <w:sz w:val="20"/>
          <w:szCs w:val="20"/>
        </w:rPr>
      </w:pPr>
      <w:r w:rsidRPr="00F51CA1">
        <w:rPr>
          <w:sz w:val="20"/>
          <w:szCs w:val="20"/>
        </w:rPr>
        <w:t>yco = squeeze( stlcoords(:,2,:) )';</w:t>
      </w:r>
    </w:p>
    <w:p w14:paraId="157BAF2C" w14:textId="77777777" w:rsidR="00826638" w:rsidRPr="00F51CA1" w:rsidRDefault="00826638" w:rsidP="00826638">
      <w:pPr>
        <w:jc w:val="both"/>
        <w:rPr>
          <w:sz w:val="20"/>
          <w:szCs w:val="20"/>
        </w:rPr>
      </w:pPr>
      <w:r w:rsidRPr="00F51CA1">
        <w:rPr>
          <w:sz w:val="20"/>
          <w:szCs w:val="20"/>
        </w:rPr>
        <w:t>zco = squeeze( stlcoords(:,3,:) )';</w:t>
      </w:r>
    </w:p>
    <w:p w14:paraId="44FBD64B" w14:textId="77777777" w:rsidR="00826638" w:rsidRPr="00F51CA1" w:rsidRDefault="00826638" w:rsidP="00826638">
      <w:pPr>
        <w:jc w:val="both"/>
        <w:rPr>
          <w:sz w:val="20"/>
          <w:szCs w:val="20"/>
        </w:rPr>
      </w:pPr>
      <w:r w:rsidRPr="00F51CA1">
        <w:rPr>
          <w:sz w:val="20"/>
          <w:szCs w:val="20"/>
        </w:rPr>
        <w:t>[hpat] = patch(xco,yco,zco,'b');</w:t>
      </w:r>
    </w:p>
    <w:p w14:paraId="0C58D4A4" w14:textId="77777777" w:rsidR="00826638" w:rsidRPr="00F51CA1" w:rsidRDefault="00826638" w:rsidP="00826638">
      <w:pPr>
        <w:jc w:val="both"/>
        <w:rPr>
          <w:sz w:val="20"/>
          <w:szCs w:val="20"/>
        </w:rPr>
      </w:pPr>
      <w:r w:rsidRPr="00F51CA1">
        <w:rPr>
          <w:sz w:val="20"/>
          <w:szCs w:val="20"/>
        </w:rPr>
        <w:t>axis equal</w:t>
      </w:r>
    </w:p>
    <w:p w14:paraId="46E23F71" w14:textId="77777777" w:rsidR="00826638" w:rsidRPr="00F51CA1" w:rsidRDefault="00826638" w:rsidP="00826638">
      <w:pPr>
        <w:jc w:val="both"/>
        <w:rPr>
          <w:sz w:val="20"/>
          <w:szCs w:val="20"/>
        </w:rPr>
      </w:pPr>
      <w:r w:rsidRPr="00F51CA1">
        <w:rPr>
          <w:sz w:val="20"/>
          <w:szCs w:val="20"/>
        </w:rPr>
        <w:t>%Voxelise the STL:</w:t>
      </w:r>
    </w:p>
    <w:p w14:paraId="70A89DCD" w14:textId="77777777" w:rsidR="00826638" w:rsidRPr="00F51CA1" w:rsidRDefault="00826638" w:rsidP="00826638">
      <w:pPr>
        <w:jc w:val="both"/>
        <w:rPr>
          <w:sz w:val="20"/>
          <w:szCs w:val="20"/>
        </w:rPr>
      </w:pPr>
      <w:r w:rsidRPr="00F51CA1">
        <w:rPr>
          <w:sz w:val="20"/>
          <w:szCs w:val="20"/>
        </w:rPr>
        <w:t>[OUTPUTgrid] = VOXELISE(wid,nn,len,fname,'xyz');</w:t>
      </w:r>
    </w:p>
    <w:p w14:paraId="0FBAB3D1" w14:textId="77777777" w:rsidR="00826638" w:rsidRPr="00F51CA1" w:rsidRDefault="00826638" w:rsidP="00826638">
      <w:pPr>
        <w:jc w:val="both"/>
        <w:rPr>
          <w:sz w:val="20"/>
          <w:szCs w:val="20"/>
        </w:rPr>
      </w:pPr>
      <w:r w:rsidRPr="00F51CA1">
        <w:rPr>
          <w:sz w:val="20"/>
          <w:szCs w:val="20"/>
        </w:rPr>
        <w:t>%The final structure will drop these springs onto a volume of dimension:</w:t>
      </w:r>
    </w:p>
    <w:p w14:paraId="08911399" w14:textId="77777777" w:rsidR="00826638" w:rsidRPr="00F51CA1" w:rsidRDefault="00826638" w:rsidP="00826638">
      <w:pPr>
        <w:jc w:val="both"/>
        <w:rPr>
          <w:sz w:val="20"/>
          <w:szCs w:val="20"/>
        </w:rPr>
      </w:pPr>
      <w:r w:rsidRPr="00F51CA1">
        <w:rPr>
          <w:sz w:val="20"/>
          <w:szCs w:val="20"/>
        </w:rPr>
        <w:t>% x:1400, y:1050, z=height of structure/20microns = 3.4mm/20microns=170</w:t>
      </w:r>
    </w:p>
    <w:p w14:paraId="40A990AD" w14:textId="77777777" w:rsidR="00826638" w:rsidRPr="00F51CA1" w:rsidRDefault="00826638" w:rsidP="00826638">
      <w:pPr>
        <w:jc w:val="both"/>
        <w:rPr>
          <w:sz w:val="20"/>
          <w:szCs w:val="20"/>
        </w:rPr>
      </w:pPr>
      <w:r w:rsidRPr="00F51CA1">
        <w:rPr>
          <w:sz w:val="20"/>
          <w:szCs w:val="20"/>
        </w:rPr>
        <w:t>disp('finished voxelise');</w:t>
      </w:r>
    </w:p>
    <w:p w14:paraId="44200A40" w14:textId="77777777" w:rsidR="00826638" w:rsidRPr="00F51CA1" w:rsidRDefault="00826638" w:rsidP="00826638">
      <w:pPr>
        <w:jc w:val="both"/>
        <w:rPr>
          <w:sz w:val="20"/>
          <w:szCs w:val="20"/>
        </w:rPr>
      </w:pPr>
      <w:r w:rsidRPr="00F51CA1">
        <w:rPr>
          <w:sz w:val="20"/>
          <w:szCs w:val="20"/>
        </w:rPr>
        <w:t>%Initialize the final bitmap array to all zeros (or all ones)</w:t>
      </w:r>
    </w:p>
    <w:p w14:paraId="1C360514" w14:textId="77777777" w:rsidR="00826638" w:rsidRPr="00F51CA1" w:rsidRDefault="00826638" w:rsidP="00826638">
      <w:pPr>
        <w:jc w:val="both"/>
        <w:rPr>
          <w:sz w:val="20"/>
          <w:szCs w:val="20"/>
        </w:rPr>
      </w:pPr>
      <w:r w:rsidRPr="00F51CA1">
        <w:rPr>
          <w:sz w:val="20"/>
          <w:szCs w:val="20"/>
        </w:rPr>
        <w:t>bz=zeros(b_wid,b_len);</w:t>
      </w:r>
    </w:p>
    <w:p w14:paraId="5F6DA336" w14:textId="77777777" w:rsidR="00826638" w:rsidRPr="00F51CA1" w:rsidRDefault="00826638" w:rsidP="00826638">
      <w:pPr>
        <w:jc w:val="both"/>
        <w:rPr>
          <w:sz w:val="20"/>
          <w:szCs w:val="20"/>
        </w:rPr>
      </w:pPr>
      <w:r w:rsidRPr="00F51CA1">
        <w:rPr>
          <w:sz w:val="20"/>
          <w:szCs w:val="20"/>
        </w:rPr>
        <w:t>if numinputfiles==2;</w:t>
      </w:r>
    </w:p>
    <w:p w14:paraId="0C1B2B62" w14:textId="77777777" w:rsidR="00826638" w:rsidRPr="00F51CA1" w:rsidRDefault="00826638" w:rsidP="00826638">
      <w:pPr>
        <w:jc w:val="both"/>
        <w:rPr>
          <w:sz w:val="20"/>
          <w:szCs w:val="20"/>
        </w:rPr>
      </w:pPr>
      <w:r w:rsidRPr="00F51CA1">
        <w:rPr>
          <w:sz w:val="20"/>
          <w:szCs w:val="20"/>
        </w:rPr>
        <w:t>figure</w:t>
      </w:r>
    </w:p>
    <w:p w14:paraId="095BFD23" w14:textId="77777777" w:rsidR="00826638" w:rsidRPr="00F51CA1" w:rsidRDefault="00826638" w:rsidP="00826638">
      <w:pPr>
        <w:jc w:val="both"/>
        <w:rPr>
          <w:sz w:val="20"/>
          <w:szCs w:val="20"/>
        </w:rPr>
      </w:pPr>
      <w:r w:rsidRPr="00F51CA1">
        <w:rPr>
          <w:sz w:val="20"/>
          <w:szCs w:val="20"/>
        </w:rPr>
        <w:t>[stlcoords] = READ_stl(fname2);</w:t>
      </w:r>
    </w:p>
    <w:p w14:paraId="290AD37A" w14:textId="77777777" w:rsidR="00826638" w:rsidRPr="00F51CA1" w:rsidRDefault="00826638" w:rsidP="00826638">
      <w:pPr>
        <w:jc w:val="both"/>
        <w:rPr>
          <w:sz w:val="20"/>
          <w:szCs w:val="20"/>
        </w:rPr>
      </w:pPr>
      <w:r w:rsidRPr="00F51CA1">
        <w:rPr>
          <w:sz w:val="20"/>
          <w:szCs w:val="20"/>
        </w:rPr>
        <w:t>xco = squeeze( stlcoords(:,1,:) )';</w:t>
      </w:r>
    </w:p>
    <w:p w14:paraId="1F5FA5CC" w14:textId="77777777" w:rsidR="00826638" w:rsidRPr="00F51CA1" w:rsidRDefault="00826638" w:rsidP="00826638">
      <w:pPr>
        <w:jc w:val="both"/>
        <w:rPr>
          <w:sz w:val="20"/>
          <w:szCs w:val="20"/>
        </w:rPr>
      </w:pPr>
      <w:r w:rsidRPr="00F51CA1">
        <w:rPr>
          <w:sz w:val="20"/>
          <w:szCs w:val="20"/>
        </w:rPr>
        <w:t>yco = squeeze( stlcoords(:,2,:) )';</w:t>
      </w:r>
    </w:p>
    <w:p w14:paraId="3368389C" w14:textId="77777777" w:rsidR="00826638" w:rsidRPr="00F51CA1" w:rsidRDefault="00826638" w:rsidP="00826638">
      <w:pPr>
        <w:jc w:val="both"/>
        <w:rPr>
          <w:sz w:val="20"/>
          <w:szCs w:val="20"/>
        </w:rPr>
      </w:pPr>
      <w:r w:rsidRPr="00F51CA1">
        <w:rPr>
          <w:sz w:val="20"/>
          <w:szCs w:val="20"/>
        </w:rPr>
        <w:t>zco = squeeze( stlcoords(:,3,:) )';</w:t>
      </w:r>
    </w:p>
    <w:p w14:paraId="405086AC" w14:textId="77777777" w:rsidR="00826638" w:rsidRPr="00F51CA1" w:rsidRDefault="00826638" w:rsidP="00826638">
      <w:pPr>
        <w:jc w:val="both"/>
        <w:rPr>
          <w:sz w:val="20"/>
          <w:szCs w:val="20"/>
        </w:rPr>
      </w:pPr>
      <w:r w:rsidRPr="00F51CA1">
        <w:rPr>
          <w:sz w:val="20"/>
          <w:szCs w:val="20"/>
        </w:rPr>
        <w:t>[hpat] = patch(xco,yco,zco,'b');</w:t>
      </w:r>
    </w:p>
    <w:p w14:paraId="6C4B51B1" w14:textId="77777777" w:rsidR="00826638" w:rsidRPr="00F51CA1" w:rsidRDefault="00826638" w:rsidP="00826638">
      <w:pPr>
        <w:jc w:val="both"/>
        <w:rPr>
          <w:sz w:val="20"/>
          <w:szCs w:val="20"/>
        </w:rPr>
      </w:pPr>
      <w:r w:rsidRPr="00F51CA1">
        <w:rPr>
          <w:sz w:val="20"/>
          <w:szCs w:val="20"/>
        </w:rPr>
        <w:t>axis equal</w:t>
      </w:r>
    </w:p>
    <w:p w14:paraId="2089F202" w14:textId="77777777" w:rsidR="00826638" w:rsidRPr="00F51CA1" w:rsidRDefault="00826638" w:rsidP="00826638">
      <w:pPr>
        <w:jc w:val="both"/>
        <w:rPr>
          <w:sz w:val="20"/>
          <w:szCs w:val="20"/>
        </w:rPr>
      </w:pPr>
      <w:r w:rsidRPr="00F51CA1">
        <w:rPr>
          <w:sz w:val="20"/>
          <w:szCs w:val="20"/>
        </w:rPr>
        <w:t>%Voxelise the STL:</w:t>
      </w:r>
    </w:p>
    <w:p w14:paraId="6715F032" w14:textId="77777777" w:rsidR="00826638" w:rsidRPr="00F51CA1" w:rsidRDefault="00826638" w:rsidP="00826638">
      <w:pPr>
        <w:jc w:val="both"/>
        <w:rPr>
          <w:sz w:val="20"/>
          <w:szCs w:val="20"/>
        </w:rPr>
      </w:pPr>
      <w:r w:rsidRPr="00F51CA1">
        <w:rPr>
          <w:sz w:val="20"/>
          <w:szCs w:val="20"/>
        </w:rPr>
        <w:t>[OUTPUTgrid2] = VOXELISE(wid,nn,len,fname2,'xyz');</w:t>
      </w:r>
    </w:p>
    <w:p w14:paraId="4FAC9437" w14:textId="77777777" w:rsidR="00826638" w:rsidRPr="00F51CA1" w:rsidRDefault="00826638" w:rsidP="00826638">
      <w:pPr>
        <w:jc w:val="both"/>
        <w:rPr>
          <w:sz w:val="20"/>
          <w:szCs w:val="20"/>
        </w:rPr>
      </w:pPr>
      <w:r w:rsidRPr="00F51CA1">
        <w:rPr>
          <w:sz w:val="20"/>
          <w:szCs w:val="20"/>
        </w:rPr>
        <w:t>%The final structure will drop these springs onto a volume of dimension:</w:t>
      </w:r>
    </w:p>
    <w:p w14:paraId="2ABEEAF5" w14:textId="77777777" w:rsidR="00826638" w:rsidRPr="00F51CA1" w:rsidRDefault="00826638" w:rsidP="00826638">
      <w:pPr>
        <w:jc w:val="both"/>
        <w:rPr>
          <w:sz w:val="20"/>
          <w:szCs w:val="20"/>
        </w:rPr>
      </w:pPr>
      <w:r w:rsidRPr="00F51CA1">
        <w:rPr>
          <w:sz w:val="20"/>
          <w:szCs w:val="20"/>
        </w:rPr>
        <w:t>% x:1400, y:1050, z=height of structure/20microns = 3.4mm/20microns=170</w:t>
      </w:r>
    </w:p>
    <w:p w14:paraId="79487ED5" w14:textId="77777777" w:rsidR="00826638" w:rsidRPr="00F51CA1" w:rsidRDefault="00826638" w:rsidP="00826638">
      <w:pPr>
        <w:jc w:val="both"/>
        <w:rPr>
          <w:sz w:val="20"/>
          <w:szCs w:val="20"/>
        </w:rPr>
      </w:pPr>
      <w:r w:rsidRPr="00F51CA1">
        <w:rPr>
          <w:sz w:val="20"/>
          <w:szCs w:val="20"/>
        </w:rPr>
        <w:t>disp('finished voxelise');</w:t>
      </w:r>
    </w:p>
    <w:p w14:paraId="6D36BCAB" w14:textId="77777777" w:rsidR="00826638" w:rsidRPr="00F51CA1" w:rsidRDefault="00826638" w:rsidP="00826638">
      <w:pPr>
        <w:jc w:val="both"/>
        <w:rPr>
          <w:sz w:val="20"/>
          <w:szCs w:val="20"/>
        </w:rPr>
      </w:pPr>
      <w:r w:rsidRPr="00F51CA1">
        <w:rPr>
          <w:sz w:val="20"/>
          <w:szCs w:val="20"/>
        </w:rPr>
        <w:t>end</w:t>
      </w:r>
    </w:p>
    <w:p w14:paraId="67F0DFBC" w14:textId="77777777" w:rsidR="00826638" w:rsidRPr="00F51CA1" w:rsidRDefault="00826638" w:rsidP="00826638">
      <w:pPr>
        <w:jc w:val="both"/>
        <w:rPr>
          <w:sz w:val="20"/>
          <w:szCs w:val="20"/>
        </w:rPr>
      </w:pPr>
      <w:r w:rsidRPr="00F51CA1">
        <w:rPr>
          <w:sz w:val="20"/>
          <w:szCs w:val="20"/>
        </w:rPr>
        <w:t>% For each of the 20micron slices, we want to create a bitmap file</w:t>
      </w:r>
    </w:p>
    <w:p w14:paraId="1EC413A1" w14:textId="77777777" w:rsidR="00826638" w:rsidRPr="00F51CA1" w:rsidRDefault="00826638" w:rsidP="00826638">
      <w:pPr>
        <w:jc w:val="both"/>
        <w:rPr>
          <w:sz w:val="20"/>
          <w:szCs w:val="20"/>
        </w:rPr>
      </w:pPr>
      <w:r w:rsidRPr="00F51CA1">
        <w:rPr>
          <w:sz w:val="20"/>
          <w:szCs w:val="20"/>
        </w:rPr>
        <w:t>%ofname_base=[dir_bmap '\' ofname_prefix]; %comment this to run on mac</w:t>
      </w:r>
    </w:p>
    <w:p w14:paraId="6331C347" w14:textId="77777777" w:rsidR="00826638" w:rsidRPr="00F51CA1" w:rsidRDefault="00826638" w:rsidP="00826638">
      <w:pPr>
        <w:jc w:val="both"/>
        <w:rPr>
          <w:sz w:val="20"/>
          <w:szCs w:val="20"/>
        </w:rPr>
      </w:pPr>
      <w:r w:rsidRPr="00F51CA1">
        <w:rPr>
          <w:sz w:val="20"/>
          <w:szCs w:val="20"/>
        </w:rPr>
        <w:t>ofname_base = ofname_prefix; % un-comment this to run on mac...</w:t>
      </w:r>
    </w:p>
    <w:p w14:paraId="071D790D" w14:textId="77777777" w:rsidR="00826638" w:rsidRPr="00F51CA1" w:rsidRDefault="00826638" w:rsidP="00826638">
      <w:pPr>
        <w:jc w:val="both"/>
        <w:rPr>
          <w:sz w:val="20"/>
          <w:szCs w:val="20"/>
        </w:rPr>
      </w:pPr>
      <w:r w:rsidRPr="00F51CA1">
        <w:rPr>
          <w:sz w:val="20"/>
          <w:szCs w:val="20"/>
        </w:rPr>
        <w:t>figure</w:t>
      </w:r>
    </w:p>
    <w:p w14:paraId="10B99DAD" w14:textId="77777777" w:rsidR="00826638" w:rsidRPr="00F51CA1" w:rsidRDefault="00826638" w:rsidP="00826638">
      <w:pPr>
        <w:jc w:val="both"/>
        <w:rPr>
          <w:sz w:val="20"/>
          <w:szCs w:val="20"/>
        </w:rPr>
      </w:pPr>
      <w:r w:rsidRPr="00F51CA1">
        <w:rPr>
          <w:sz w:val="20"/>
          <w:szCs w:val="20"/>
        </w:rPr>
        <w:t>for i=1:nn</w:t>
      </w:r>
    </w:p>
    <w:p w14:paraId="3BE2A0EF" w14:textId="77777777" w:rsidR="00826638" w:rsidRPr="00F51CA1" w:rsidRDefault="00826638" w:rsidP="00826638">
      <w:pPr>
        <w:jc w:val="both"/>
        <w:rPr>
          <w:sz w:val="20"/>
          <w:szCs w:val="20"/>
        </w:rPr>
      </w:pPr>
      <w:r w:rsidRPr="00F51CA1">
        <w:rPr>
          <w:sz w:val="20"/>
          <w:szCs w:val="20"/>
        </w:rPr>
        <w:t xml:space="preserve">    %For STL files from Solidworks, the height is imported into matlab</w:t>
      </w:r>
    </w:p>
    <w:p w14:paraId="0044B550" w14:textId="77777777" w:rsidR="00826638" w:rsidRPr="00F51CA1" w:rsidRDefault="00826638" w:rsidP="00826638">
      <w:pPr>
        <w:jc w:val="both"/>
        <w:rPr>
          <w:sz w:val="20"/>
          <w:szCs w:val="20"/>
        </w:rPr>
      </w:pPr>
      <w:r w:rsidRPr="00F51CA1">
        <w:rPr>
          <w:sz w:val="20"/>
          <w:szCs w:val="20"/>
        </w:rPr>
        <w:t xml:space="preserve">    %(using the READ_stl function as the middle variable.  We are assuming</w:t>
      </w:r>
    </w:p>
    <w:p w14:paraId="66EC7249" w14:textId="77777777" w:rsidR="00826638" w:rsidRPr="00F51CA1" w:rsidRDefault="00826638" w:rsidP="00826638">
      <w:pPr>
        <w:jc w:val="both"/>
        <w:rPr>
          <w:sz w:val="20"/>
          <w:szCs w:val="20"/>
        </w:rPr>
      </w:pPr>
      <w:r w:rsidRPr="00F51CA1">
        <w:rPr>
          <w:sz w:val="20"/>
          <w:szCs w:val="20"/>
        </w:rPr>
        <w:t xml:space="preserve">    %the width is the first variable and the length is the third variable.</w:t>
      </w:r>
    </w:p>
    <w:p w14:paraId="17E94B84" w14:textId="77777777" w:rsidR="00826638" w:rsidRPr="00F51CA1" w:rsidRDefault="00826638" w:rsidP="00826638">
      <w:pPr>
        <w:jc w:val="both"/>
        <w:rPr>
          <w:sz w:val="20"/>
          <w:szCs w:val="20"/>
        </w:rPr>
      </w:pPr>
      <w:r w:rsidRPr="00F51CA1">
        <w:rPr>
          <w:sz w:val="20"/>
          <w:szCs w:val="20"/>
        </w:rPr>
        <w:t xml:space="preserve">    %If we build non-symmetrical shapes in the future, then may need to</w:t>
      </w:r>
    </w:p>
    <w:p w14:paraId="6C02C584" w14:textId="77777777" w:rsidR="00826638" w:rsidRPr="00F51CA1" w:rsidRDefault="00826638" w:rsidP="00826638">
      <w:pPr>
        <w:jc w:val="both"/>
        <w:rPr>
          <w:sz w:val="20"/>
          <w:szCs w:val="20"/>
        </w:rPr>
      </w:pPr>
      <w:r w:rsidRPr="00F51CA1">
        <w:rPr>
          <w:sz w:val="20"/>
          <w:szCs w:val="20"/>
        </w:rPr>
        <w:t xml:space="preserve">    %switch first and third variables.</w:t>
      </w:r>
    </w:p>
    <w:p w14:paraId="41604C7E" w14:textId="77777777" w:rsidR="00826638" w:rsidRPr="00F51CA1" w:rsidRDefault="00826638" w:rsidP="00826638">
      <w:pPr>
        <w:jc w:val="both"/>
        <w:rPr>
          <w:sz w:val="20"/>
          <w:szCs w:val="20"/>
        </w:rPr>
      </w:pPr>
      <w:r w:rsidRPr="00F51CA1">
        <w:rPr>
          <w:sz w:val="20"/>
          <w:szCs w:val="20"/>
        </w:rPr>
        <w:t xml:space="preserve">    xx=OUTPUTgrid(:,i,:);</w:t>
      </w:r>
    </w:p>
    <w:p w14:paraId="26635B36" w14:textId="77777777" w:rsidR="00826638" w:rsidRPr="00F51CA1" w:rsidRDefault="00826638" w:rsidP="00826638">
      <w:pPr>
        <w:jc w:val="both"/>
        <w:rPr>
          <w:sz w:val="20"/>
          <w:szCs w:val="20"/>
        </w:rPr>
      </w:pPr>
      <w:r w:rsidRPr="00F51CA1">
        <w:rPr>
          <w:sz w:val="20"/>
          <w:szCs w:val="20"/>
        </w:rPr>
        <w:t xml:space="preserve">    z=squeeze(xx);</w:t>
      </w:r>
    </w:p>
    <w:p w14:paraId="4CAEED80" w14:textId="77777777" w:rsidR="00826638" w:rsidRPr="00F51CA1" w:rsidRDefault="00826638" w:rsidP="00826638">
      <w:pPr>
        <w:jc w:val="both"/>
        <w:rPr>
          <w:sz w:val="20"/>
          <w:szCs w:val="20"/>
        </w:rPr>
      </w:pPr>
      <w:r w:rsidRPr="00F51CA1">
        <w:rPr>
          <w:sz w:val="20"/>
          <w:szCs w:val="20"/>
        </w:rPr>
        <w:t xml:space="preserve">    if numinputfiles==2;</w:t>
      </w:r>
    </w:p>
    <w:p w14:paraId="6DDA1AE5" w14:textId="77777777" w:rsidR="00826638" w:rsidRPr="00F51CA1" w:rsidRDefault="00826638" w:rsidP="00826638">
      <w:pPr>
        <w:jc w:val="both"/>
        <w:rPr>
          <w:sz w:val="20"/>
          <w:szCs w:val="20"/>
        </w:rPr>
      </w:pPr>
      <w:r w:rsidRPr="00F51CA1">
        <w:rPr>
          <w:sz w:val="20"/>
          <w:szCs w:val="20"/>
        </w:rPr>
        <w:t xml:space="preserve">       xx2=OUTPUTgrid2(:,i,:);</w:t>
      </w:r>
    </w:p>
    <w:p w14:paraId="6346A366" w14:textId="77777777" w:rsidR="00826638" w:rsidRPr="00F51CA1" w:rsidRDefault="00826638" w:rsidP="00826638">
      <w:pPr>
        <w:jc w:val="both"/>
        <w:rPr>
          <w:sz w:val="20"/>
          <w:szCs w:val="20"/>
        </w:rPr>
      </w:pPr>
      <w:r w:rsidRPr="00F51CA1">
        <w:rPr>
          <w:sz w:val="20"/>
          <w:szCs w:val="20"/>
        </w:rPr>
        <w:t xml:space="preserve">       z2=squeeze(xx2);</w:t>
      </w:r>
    </w:p>
    <w:p w14:paraId="27F76296" w14:textId="77777777" w:rsidR="00826638" w:rsidRPr="00F51CA1" w:rsidRDefault="00826638" w:rsidP="00826638">
      <w:pPr>
        <w:jc w:val="both"/>
        <w:rPr>
          <w:sz w:val="20"/>
          <w:szCs w:val="20"/>
        </w:rPr>
      </w:pPr>
      <w:r w:rsidRPr="00F51CA1">
        <w:rPr>
          <w:sz w:val="20"/>
          <w:szCs w:val="20"/>
        </w:rPr>
        <w:t xml:space="preserve">    end</w:t>
      </w:r>
    </w:p>
    <w:p w14:paraId="588DE8DC" w14:textId="77777777" w:rsidR="00826638" w:rsidRPr="00F51CA1" w:rsidRDefault="00826638" w:rsidP="00826638">
      <w:pPr>
        <w:jc w:val="both"/>
        <w:rPr>
          <w:sz w:val="20"/>
          <w:szCs w:val="20"/>
        </w:rPr>
      </w:pPr>
      <w:r w:rsidRPr="00F51CA1">
        <w:rPr>
          <w:sz w:val="20"/>
          <w:szCs w:val="20"/>
        </w:rPr>
        <w:t xml:space="preserve">    if numinputfiles==1;</w:t>
      </w:r>
    </w:p>
    <w:p w14:paraId="572B2DFE" w14:textId="77777777" w:rsidR="00826638" w:rsidRPr="00F51CA1" w:rsidRDefault="00826638" w:rsidP="00826638">
      <w:pPr>
        <w:jc w:val="both"/>
        <w:rPr>
          <w:sz w:val="20"/>
          <w:szCs w:val="20"/>
        </w:rPr>
      </w:pPr>
      <w:r w:rsidRPr="00F51CA1">
        <w:rPr>
          <w:sz w:val="20"/>
          <w:szCs w:val="20"/>
        </w:rPr>
        <w:t xml:space="preserve">    if numstruct==1;</w:t>
      </w:r>
    </w:p>
    <w:p w14:paraId="2E903C98" w14:textId="77777777" w:rsidR="00826638" w:rsidRPr="00F51CA1" w:rsidRDefault="00826638" w:rsidP="00826638">
      <w:pPr>
        <w:jc w:val="both"/>
        <w:rPr>
          <w:sz w:val="20"/>
          <w:szCs w:val="20"/>
        </w:rPr>
      </w:pPr>
      <w:r w:rsidRPr="00F51CA1">
        <w:rPr>
          <w:sz w:val="20"/>
          <w:szCs w:val="20"/>
        </w:rPr>
        <w:t xml:space="preserve">    bz(o_wid:o_wid+wid-1,o_len:o_len+len-1)=z;</w:t>
      </w:r>
    </w:p>
    <w:p w14:paraId="6E716C75" w14:textId="77777777" w:rsidR="00826638" w:rsidRPr="00F51CA1" w:rsidRDefault="00826638" w:rsidP="00826638">
      <w:pPr>
        <w:jc w:val="both"/>
        <w:rPr>
          <w:sz w:val="20"/>
          <w:szCs w:val="20"/>
        </w:rPr>
      </w:pPr>
      <w:r w:rsidRPr="00F51CA1">
        <w:rPr>
          <w:sz w:val="20"/>
          <w:szCs w:val="20"/>
        </w:rPr>
        <w:t xml:space="preserve">    end</w:t>
      </w:r>
    </w:p>
    <w:p w14:paraId="105AAB29" w14:textId="77777777" w:rsidR="00826638" w:rsidRPr="00F51CA1" w:rsidRDefault="00826638" w:rsidP="00826638">
      <w:pPr>
        <w:jc w:val="both"/>
        <w:rPr>
          <w:sz w:val="20"/>
          <w:szCs w:val="20"/>
        </w:rPr>
      </w:pPr>
      <w:r w:rsidRPr="00F51CA1">
        <w:rPr>
          <w:sz w:val="20"/>
          <w:szCs w:val="20"/>
        </w:rPr>
        <w:t xml:space="preserve">    if numstruct==2;</w:t>
      </w:r>
    </w:p>
    <w:p w14:paraId="0164F1AE" w14:textId="77777777" w:rsidR="00826638" w:rsidRPr="00F51CA1" w:rsidRDefault="00826638" w:rsidP="00826638">
      <w:pPr>
        <w:jc w:val="both"/>
        <w:rPr>
          <w:sz w:val="20"/>
          <w:szCs w:val="20"/>
        </w:rPr>
      </w:pPr>
      <w:r w:rsidRPr="00F51CA1">
        <w:rPr>
          <w:sz w:val="20"/>
          <w:szCs w:val="20"/>
        </w:rPr>
        <w:t xml:space="preserve">    bz(o_wid1:o_wid1+wid-1,o_len1:o_len1+len-1)=z;    </w:t>
      </w:r>
    </w:p>
    <w:p w14:paraId="18985304" w14:textId="77777777" w:rsidR="00826638" w:rsidRPr="00F51CA1" w:rsidRDefault="00826638" w:rsidP="00826638">
      <w:pPr>
        <w:jc w:val="both"/>
        <w:rPr>
          <w:sz w:val="20"/>
          <w:szCs w:val="20"/>
        </w:rPr>
      </w:pPr>
      <w:r w:rsidRPr="00F51CA1">
        <w:rPr>
          <w:sz w:val="20"/>
          <w:szCs w:val="20"/>
        </w:rPr>
        <w:t xml:space="preserve">    bz(o_wid2:o_wid2+wid-1,o_len2:o_len2+len-1)=z;</w:t>
      </w:r>
    </w:p>
    <w:p w14:paraId="26B579C7" w14:textId="77777777" w:rsidR="00826638" w:rsidRPr="00F51CA1" w:rsidRDefault="00826638" w:rsidP="00826638">
      <w:pPr>
        <w:jc w:val="both"/>
        <w:rPr>
          <w:sz w:val="20"/>
          <w:szCs w:val="20"/>
        </w:rPr>
      </w:pPr>
      <w:r w:rsidRPr="00F51CA1">
        <w:rPr>
          <w:sz w:val="20"/>
          <w:szCs w:val="20"/>
        </w:rPr>
        <w:t xml:space="preserve">    end</w:t>
      </w:r>
    </w:p>
    <w:p w14:paraId="1B0D848D" w14:textId="77777777" w:rsidR="00826638" w:rsidRPr="00F51CA1" w:rsidRDefault="00826638" w:rsidP="00826638">
      <w:pPr>
        <w:jc w:val="both"/>
        <w:rPr>
          <w:sz w:val="20"/>
          <w:szCs w:val="20"/>
        </w:rPr>
      </w:pPr>
      <w:r w:rsidRPr="00F51CA1">
        <w:rPr>
          <w:sz w:val="20"/>
          <w:szCs w:val="20"/>
        </w:rPr>
        <w:t xml:space="preserve">    if numstruct==4;</w:t>
      </w:r>
    </w:p>
    <w:p w14:paraId="70A2C85C" w14:textId="77777777" w:rsidR="00826638" w:rsidRPr="00F51CA1" w:rsidRDefault="00826638" w:rsidP="00826638">
      <w:pPr>
        <w:jc w:val="both"/>
        <w:rPr>
          <w:sz w:val="20"/>
          <w:szCs w:val="20"/>
        </w:rPr>
      </w:pPr>
      <w:r w:rsidRPr="00F51CA1">
        <w:rPr>
          <w:sz w:val="20"/>
          <w:szCs w:val="20"/>
        </w:rPr>
        <w:t xml:space="preserve">    bz(o_wid1:o_wid1+wid-1,o_len1:o_len1+len-1)=z;    </w:t>
      </w:r>
    </w:p>
    <w:p w14:paraId="2FED5D48" w14:textId="77777777" w:rsidR="00826638" w:rsidRPr="00F51CA1" w:rsidRDefault="00826638" w:rsidP="00826638">
      <w:pPr>
        <w:jc w:val="both"/>
        <w:rPr>
          <w:sz w:val="20"/>
          <w:szCs w:val="20"/>
        </w:rPr>
      </w:pPr>
      <w:r w:rsidRPr="00F51CA1">
        <w:rPr>
          <w:sz w:val="20"/>
          <w:szCs w:val="20"/>
        </w:rPr>
        <w:t xml:space="preserve">    bz(o_wid2:o_wid2+wid-1,o_len2:o_len2+len-1)=z;</w:t>
      </w:r>
    </w:p>
    <w:p w14:paraId="40206BF2" w14:textId="77777777" w:rsidR="00826638" w:rsidRPr="00F51CA1" w:rsidRDefault="00826638" w:rsidP="00826638">
      <w:pPr>
        <w:jc w:val="both"/>
        <w:rPr>
          <w:sz w:val="20"/>
          <w:szCs w:val="20"/>
        </w:rPr>
      </w:pPr>
      <w:r w:rsidRPr="00F51CA1">
        <w:rPr>
          <w:sz w:val="20"/>
          <w:szCs w:val="20"/>
        </w:rPr>
        <w:t xml:space="preserve">    bz(o_wid3:o_wid3+wid-1,o_len3:o_len3+len-1)=z;</w:t>
      </w:r>
    </w:p>
    <w:p w14:paraId="36DA061F" w14:textId="77777777" w:rsidR="00826638" w:rsidRPr="00F51CA1" w:rsidRDefault="00826638" w:rsidP="00826638">
      <w:pPr>
        <w:jc w:val="both"/>
        <w:rPr>
          <w:sz w:val="20"/>
          <w:szCs w:val="20"/>
        </w:rPr>
      </w:pPr>
      <w:r w:rsidRPr="00F51CA1">
        <w:rPr>
          <w:sz w:val="20"/>
          <w:szCs w:val="20"/>
        </w:rPr>
        <w:t xml:space="preserve">    bz(o_wid4:o_wid4+wid-1,o_len4:o_len4+len-1)=z;</w:t>
      </w:r>
    </w:p>
    <w:p w14:paraId="6529999E" w14:textId="77777777" w:rsidR="00826638" w:rsidRPr="00F51CA1" w:rsidRDefault="00826638" w:rsidP="00826638">
      <w:pPr>
        <w:jc w:val="both"/>
        <w:rPr>
          <w:sz w:val="20"/>
          <w:szCs w:val="20"/>
        </w:rPr>
      </w:pPr>
      <w:r w:rsidRPr="00F51CA1">
        <w:rPr>
          <w:sz w:val="20"/>
          <w:szCs w:val="20"/>
        </w:rPr>
        <w:lastRenderedPageBreak/>
        <w:t xml:space="preserve">    end</w:t>
      </w:r>
    </w:p>
    <w:p w14:paraId="07F731BF" w14:textId="77777777" w:rsidR="00826638" w:rsidRPr="00F51CA1" w:rsidRDefault="00826638" w:rsidP="00826638">
      <w:pPr>
        <w:jc w:val="both"/>
        <w:rPr>
          <w:sz w:val="20"/>
          <w:szCs w:val="20"/>
        </w:rPr>
      </w:pPr>
      <w:r w:rsidRPr="00F51CA1">
        <w:rPr>
          <w:sz w:val="20"/>
          <w:szCs w:val="20"/>
        </w:rPr>
        <w:t xml:space="preserve">    end</w:t>
      </w:r>
    </w:p>
    <w:p w14:paraId="313C1CB7" w14:textId="77777777" w:rsidR="00826638" w:rsidRPr="00F51CA1" w:rsidRDefault="00826638" w:rsidP="00826638">
      <w:pPr>
        <w:jc w:val="both"/>
        <w:rPr>
          <w:sz w:val="20"/>
          <w:szCs w:val="20"/>
        </w:rPr>
      </w:pPr>
      <w:r w:rsidRPr="00F51CA1">
        <w:rPr>
          <w:sz w:val="20"/>
          <w:szCs w:val="20"/>
        </w:rPr>
        <w:t xml:space="preserve">    if numinputfiles==2;</w:t>
      </w:r>
    </w:p>
    <w:p w14:paraId="6A267863" w14:textId="77777777" w:rsidR="00826638" w:rsidRPr="00F51CA1" w:rsidRDefault="00826638" w:rsidP="00826638">
      <w:pPr>
        <w:jc w:val="both"/>
        <w:rPr>
          <w:sz w:val="20"/>
          <w:szCs w:val="20"/>
        </w:rPr>
      </w:pPr>
      <w:r w:rsidRPr="00F51CA1">
        <w:rPr>
          <w:sz w:val="20"/>
          <w:szCs w:val="20"/>
        </w:rPr>
        <w:t xml:space="preserve">    if numstruct==1;</w:t>
      </w:r>
    </w:p>
    <w:p w14:paraId="60E55AFC" w14:textId="77777777" w:rsidR="00826638" w:rsidRPr="00F51CA1" w:rsidRDefault="00826638" w:rsidP="00826638">
      <w:pPr>
        <w:jc w:val="both"/>
        <w:rPr>
          <w:sz w:val="20"/>
          <w:szCs w:val="20"/>
        </w:rPr>
      </w:pPr>
      <w:r w:rsidRPr="00F51CA1">
        <w:rPr>
          <w:sz w:val="20"/>
          <w:szCs w:val="20"/>
        </w:rPr>
        <w:t xml:space="preserve">    bz(o_wid1:o_wid1+wid-1,o_len1:o_len1+len-1)=z;    </w:t>
      </w:r>
    </w:p>
    <w:p w14:paraId="59E05A66" w14:textId="77777777" w:rsidR="00826638" w:rsidRPr="00F51CA1" w:rsidRDefault="00826638" w:rsidP="00826638">
      <w:pPr>
        <w:jc w:val="both"/>
        <w:rPr>
          <w:sz w:val="20"/>
          <w:szCs w:val="20"/>
        </w:rPr>
      </w:pPr>
      <w:r w:rsidRPr="00F51CA1">
        <w:rPr>
          <w:sz w:val="20"/>
          <w:szCs w:val="20"/>
        </w:rPr>
        <w:t xml:space="preserve">    bz(o_wid2:o_wid2+wid-1,o_len2:o_len2+len-1)=z2;</w:t>
      </w:r>
    </w:p>
    <w:p w14:paraId="0EF8E7A1" w14:textId="77777777" w:rsidR="00826638" w:rsidRPr="00F51CA1" w:rsidRDefault="00826638" w:rsidP="00826638">
      <w:pPr>
        <w:jc w:val="both"/>
        <w:rPr>
          <w:sz w:val="20"/>
          <w:szCs w:val="20"/>
        </w:rPr>
      </w:pPr>
      <w:r w:rsidRPr="00F51CA1">
        <w:rPr>
          <w:sz w:val="20"/>
          <w:szCs w:val="20"/>
        </w:rPr>
        <w:t xml:space="preserve">    end</w:t>
      </w:r>
    </w:p>
    <w:p w14:paraId="7DDAC687" w14:textId="77777777" w:rsidR="00826638" w:rsidRPr="00F51CA1" w:rsidRDefault="00826638" w:rsidP="00826638">
      <w:pPr>
        <w:jc w:val="both"/>
        <w:rPr>
          <w:sz w:val="20"/>
          <w:szCs w:val="20"/>
        </w:rPr>
      </w:pPr>
      <w:r w:rsidRPr="00F51CA1">
        <w:rPr>
          <w:sz w:val="20"/>
          <w:szCs w:val="20"/>
        </w:rPr>
        <w:t xml:space="preserve">    if numstruct==2;</w:t>
      </w:r>
    </w:p>
    <w:p w14:paraId="4CFF2E57" w14:textId="77777777" w:rsidR="00826638" w:rsidRPr="00F51CA1" w:rsidRDefault="00826638" w:rsidP="00826638">
      <w:pPr>
        <w:jc w:val="both"/>
        <w:rPr>
          <w:sz w:val="20"/>
          <w:szCs w:val="20"/>
        </w:rPr>
      </w:pPr>
      <w:r w:rsidRPr="00F51CA1">
        <w:rPr>
          <w:sz w:val="20"/>
          <w:szCs w:val="20"/>
        </w:rPr>
        <w:t xml:space="preserve">    bz(o_wid1:o_wid1+wid-1,o_len1:o_len1+len-1)=z;    </w:t>
      </w:r>
    </w:p>
    <w:p w14:paraId="74A19ED6" w14:textId="77777777" w:rsidR="00826638" w:rsidRPr="00F51CA1" w:rsidRDefault="00826638" w:rsidP="00826638">
      <w:pPr>
        <w:jc w:val="both"/>
        <w:rPr>
          <w:sz w:val="20"/>
          <w:szCs w:val="20"/>
        </w:rPr>
      </w:pPr>
      <w:r w:rsidRPr="00F51CA1">
        <w:rPr>
          <w:sz w:val="20"/>
          <w:szCs w:val="20"/>
        </w:rPr>
        <w:t xml:space="preserve">    bz(o_wid2:o_wid2+wid-1,o_len2:o_len2+len-1)=z;</w:t>
      </w:r>
    </w:p>
    <w:p w14:paraId="775772C5" w14:textId="77777777" w:rsidR="00826638" w:rsidRPr="00F51CA1" w:rsidRDefault="00826638" w:rsidP="00826638">
      <w:pPr>
        <w:jc w:val="both"/>
        <w:rPr>
          <w:sz w:val="20"/>
          <w:szCs w:val="20"/>
        </w:rPr>
      </w:pPr>
      <w:r w:rsidRPr="00F51CA1">
        <w:rPr>
          <w:sz w:val="20"/>
          <w:szCs w:val="20"/>
        </w:rPr>
        <w:t xml:space="preserve">    bz(o_wid3:o_wid3+wid-1,o_len3:o_len3+len-1)=z;</w:t>
      </w:r>
    </w:p>
    <w:p w14:paraId="70DAF9A8" w14:textId="77777777" w:rsidR="00826638" w:rsidRPr="00F51CA1" w:rsidRDefault="00826638" w:rsidP="00826638">
      <w:pPr>
        <w:jc w:val="both"/>
        <w:rPr>
          <w:sz w:val="20"/>
          <w:szCs w:val="20"/>
        </w:rPr>
      </w:pPr>
      <w:r w:rsidRPr="00F51CA1">
        <w:rPr>
          <w:sz w:val="20"/>
          <w:szCs w:val="20"/>
        </w:rPr>
        <w:t xml:space="preserve">    bz(o_wid4:o_wid4+wid-1,o_len4:o_len4+len-1)=z;</w:t>
      </w:r>
    </w:p>
    <w:p w14:paraId="1BA8993F" w14:textId="77777777" w:rsidR="00826638" w:rsidRPr="00F51CA1" w:rsidRDefault="00826638" w:rsidP="00826638">
      <w:pPr>
        <w:jc w:val="both"/>
        <w:rPr>
          <w:sz w:val="20"/>
          <w:szCs w:val="20"/>
        </w:rPr>
      </w:pPr>
      <w:r w:rsidRPr="00F51CA1">
        <w:rPr>
          <w:sz w:val="20"/>
          <w:szCs w:val="20"/>
        </w:rPr>
        <w:t xml:space="preserve">    end</w:t>
      </w:r>
    </w:p>
    <w:p w14:paraId="2E0BB910" w14:textId="77777777" w:rsidR="00826638" w:rsidRPr="00F51CA1" w:rsidRDefault="00826638" w:rsidP="00826638">
      <w:pPr>
        <w:jc w:val="both"/>
        <w:rPr>
          <w:sz w:val="20"/>
          <w:szCs w:val="20"/>
        </w:rPr>
      </w:pPr>
      <w:r w:rsidRPr="00F51CA1">
        <w:rPr>
          <w:sz w:val="20"/>
          <w:szCs w:val="20"/>
        </w:rPr>
        <w:t xml:space="preserve">    end</w:t>
      </w:r>
    </w:p>
    <w:p w14:paraId="12C776FA" w14:textId="77777777" w:rsidR="00826638" w:rsidRPr="00F51CA1" w:rsidRDefault="00826638" w:rsidP="00826638">
      <w:pPr>
        <w:jc w:val="both"/>
        <w:rPr>
          <w:sz w:val="20"/>
          <w:szCs w:val="20"/>
        </w:rPr>
      </w:pPr>
      <w:r w:rsidRPr="00F51CA1">
        <w:rPr>
          <w:sz w:val="20"/>
          <w:szCs w:val="20"/>
        </w:rPr>
        <w:t xml:space="preserve">    imagesc(bz);</w:t>
      </w:r>
    </w:p>
    <w:p w14:paraId="092C1856" w14:textId="77777777" w:rsidR="00826638" w:rsidRPr="00F51CA1" w:rsidRDefault="00826638" w:rsidP="00826638">
      <w:pPr>
        <w:jc w:val="both"/>
        <w:rPr>
          <w:sz w:val="20"/>
          <w:szCs w:val="20"/>
        </w:rPr>
      </w:pPr>
      <w:r w:rsidRPr="00F51CA1">
        <w:rPr>
          <w:sz w:val="20"/>
          <w:szCs w:val="20"/>
        </w:rPr>
        <w:t xml:space="preserve">    if i&lt;1000</w:t>
      </w:r>
    </w:p>
    <w:p w14:paraId="7BAE419A" w14:textId="77777777" w:rsidR="00826638" w:rsidRPr="00F51CA1" w:rsidRDefault="00826638" w:rsidP="00826638">
      <w:pPr>
        <w:jc w:val="both"/>
        <w:rPr>
          <w:sz w:val="20"/>
          <w:szCs w:val="20"/>
        </w:rPr>
      </w:pPr>
      <w:r w:rsidRPr="00F51CA1">
        <w:rPr>
          <w:sz w:val="20"/>
          <w:szCs w:val="20"/>
        </w:rPr>
        <w:t xml:space="preserve">        zer='';</w:t>
      </w:r>
    </w:p>
    <w:p w14:paraId="6717B125" w14:textId="77777777" w:rsidR="00826638" w:rsidRPr="00F51CA1" w:rsidRDefault="00826638" w:rsidP="00826638">
      <w:pPr>
        <w:jc w:val="both"/>
        <w:rPr>
          <w:sz w:val="20"/>
          <w:szCs w:val="20"/>
        </w:rPr>
      </w:pPr>
      <w:r w:rsidRPr="00F51CA1">
        <w:rPr>
          <w:sz w:val="20"/>
          <w:szCs w:val="20"/>
        </w:rPr>
        <w:t xml:space="preserve">    end</w:t>
      </w:r>
    </w:p>
    <w:p w14:paraId="12F3D08E" w14:textId="77777777" w:rsidR="00826638" w:rsidRPr="00F51CA1" w:rsidRDefault="00826638" w:rsidP="00826638">
      <w:pPr>
        <w:jc w:val="both"/>
        <w:rPr>
          <w:sz w:val="20"/>
          <w:szCs w:val="20"/>
        </w:rPr>
      </w:pPr>
      <w:r w:rsidRPr="00F51CA1">
        <w:rPr>
          <w:sz w:val="20"/>
          <w:szCs w:val="20"/>
        </w:rPr>
        <w:t xml:space="preserve">    if i&lt;100</w:t>
      </w:r>
    </w:p>
    <w:p w14:paraId="2E949195" w14:textId="77777777" w:rsidR="00826638" w:rsidRPr="00F51CA1" w:rsidRDefault="00826638" w:rsidP="00826638">
      <w:pPr>
        <w:jc w:val="both"/>
        <w:rPr>
          <w:sz w:val="20"/>
          <w:szCs w:val="20"/>
        </w:rPr>
      </w:pPr>
      <w:r w:rsidRPr="00F51CA1">
        <w:rPr>
          <w:sz w:val="20"/>
          <w:szCs w:val="20"/>
        </w:rPr>
        <w:t xml:space="preserve">        zer='0';</w:t>
      </w:r>
    </w:p>
    <w:p w14:paraId="14A1CB3C" w14:textId="77777777" w:rsidR="00826638" w:rsidRPr="00F51CA1" w:rsidRDefault="00826638" w:rsidP="00826638">
      <w:pPr>
        <w:jc w:val="both"/>
        <w:rPr>
          <w:sz w:val="20"/>
          <w:szCs w:val="20"/>
        </w:rPr>
      </w:pPr>
      <w:r w:rsidRPr="00F51CA1">
        <w:rPr>
          <w:sz w:val="20"/>
          <w:szCs w:val="20"/>
        </w:rPr>
        <w:t xml:space="preserve">    end</w:t>
      </w:r>
    </w:p>
    <w:p w14:paraId="1DFE88ED" w14:textId="77777777" w:rsidR="00826638" w:rsidRPr="00F51CA1" w:rsidRDefault="00826638" w:rsidP="00826638">
      <w:pPr>
        <w:jc w:val="both"/>
        <w:rPr>
          <w:sz w:val="20"/>
          <w:szCs w:val="20"/>
        </w:rPr>
      </w:pPr>
      <w:r w:rsidRPr="00F51CA1">
        <w:rPr>
          <w:sz w:val="20"/>
          <w:szCs w:val="20"/>
        </w:rPr>
        <w:t xml:space="preserve">    if i&lt;10</w:t>
      </w:r>
    </w:p>
    <w:p w14:paraId="48D7B48E" w14:textId="77777777" w:rsidR="00826638" w:rsidRPr="00F51CA1" w:rsidRDefault="00826638" w:rsidP="00826638">
      <w:pPr>
        <w:jc w:val="both"/>
        <w:rPr>
          <w:sz w:val="20"/>
          <w:szCs w:val="20"/>
        </w:rPr>
      </w:pPr>
      <w:r w:rsidRPr="00F51CA1">
        <w:rPr>
          <w:sz w:val="20"/>
          <w:szCs w:val="20"/>
        </w:rPr>
        <w:t xml:space="preserve">        zer='00';</w:t>
      </w:r>
    </w:p>
    <w:p w14:paraId="163677DE" w14:textId="77777777" w:rsidR="00826638" w:rsidRPr="00F51CA1" w:rsidRDefault="00826638" w:rsidP="00826638">
      <w:pPr>
        <w:jc w:val="both"/>
        <w:rPr>
          <w:sz w:val="20"/>
          <w:szCs w:val="20"/>
        </w:rPr>
      </w:pPr>
      <w:r w:rsidRPr="00F51CA1">
        <w:rPr>
          <w:sz w:val="20"/>
          <w:szCs w:val="20"/>
        </w:rPr>
        <w:t xml:space="preserve">    end  </w:t>
      </w:r>
    </w:p>
    <w:p w14:paraId="42A12FAD" w14:textId="77777777" w:rsidR="00826638" w:rsidRPr="00F51CA1" w:rsidRDefault="00826638" w:rsidP="00826638">
      <w:pPr>
        <w:jc w:val="both"/>
        <w:rPr>
          <w:sz w:val="20"/>
          <w:szCs w:val="20"/>
        </w:rPr>
      </w:pPr>
      <w:r w:rsidRPr="00F51CA1">
        <w:rPr>
          <w:sz w:val="20"/>
          <w:szCs w:val="20"/>
        </w:rPr>
        <w:t xml:space="preserve">    ofname=[ofname_base zer sprintf('%i.bmp',i)];</w:t>
      </w:r>
    </w:p>
    <w:p w14:paraId="3CAEEA3F" w14:textId="77777777" w:rsidR="00826638" w:rsidRPr="00F51CA1" w:rsidRDefault="00826638" w:rsidP="00826638">
      <w:pPr>
        <w:jc w:val="both"/>
        <w:rPr>
          <w:sz w:val="20"/>
          <w:szCs w:val="20"/>
        </w:rPr>
      </w:pPr>
      <w:r w:rsidRPr="00F51CA1">
        <w:rPr>
          <w:sz w:val="20"/>
          <w:szCs w:val="20"/>
        </w:rPr>
        <w:t xml:space="preserve">    imwrite(bz,ofname,'bmp');</w:t>
      </w:r>
    </w:p>
    <w:p w14:paraId="1D5D4A08" w14:textId="77777777" w:rsidR="00826638" w:rsidRPr="00F51CA1" w:rsidRDefault="00826638" w:rsidP="00826638">
      <w:pPr>
        <w:jc w:val="both"/>
        <w:rPr>
          <w:sz w:val="20"/>
          <w:szCs w:val="20"/>
        </w:rPr>
      </w:pPr>
      <w:r w:rsidRPr="00F51CA1">
        <w:rPr>
          <w:sz w:val="20"/>
          <w:szCs w:val="20"/>
        </w:rPr>
        <w:t xml:space="preserve">    colormap(gray(256));</w:t>
      </w:r>
    </w:p>
    <w:p w14:paraId="1EEDD1E6" w14:textId="77777777" w:rsidR="00826638" w:rsidRPr="00F51CA1" w:rsidRDefault="00826638" w:rsidP="00826638">
      <w:pPr>
        <w:jc w:val="both"/>
        <w:rPr>
          <w:sz w:val="20"/>
          <w:szCs w:val="20"/>
        </w:rPr>
      </w:pPr>
      <w:r w:rsidRPr="00F51CA1">
        <w:rPr>
          <w:sz w:val="20"/>
          <w:szCs w:val="20"/>
        </w:rPr>
        <w:t xml:space="preserve">    xlabel('X-direction');</w:t>
      </w:r>
    </w:p>
    <w:p w14:paraId="249A38DA" w14:textId="77777777" w:rsidR="00826638" w:rsidRPr="00F51CA1" w:rsidRDefault="00826638" w:rsidP="00826638">
      <w:pPr>
        <w:jc w:val="both"/>
        <w:rPr>
          <w:sz w:val="20"/>
          <w:szCs w:val="20"/>
        </w:rPr>
      </w:pPr>
      <w:r w:rsidRPr="00F51CA1">
        <w:rPr>
          <w:sz w:val="20"/>
          <w:szCs w:val="20"/>
        </w:rPr>
        <w:t xml:space="preserve">    ylabel('Y-direction');</w:t>
      </w:r>
    </w:p>
    <w:p w14:paraId="4B83C3EF" w14:textId="77777777" w:rsidR="00826638" w:rsidRPr="00F51CA1" w:rsidRDefault="00826638" w:rsidP="00826638">
      <w:pPr>
        <w:jc w:val="both"/>
        <w:rPr>
          <w:sz w:val="20"/>
          <w:szCs w:val="20"/>
        </w:rPr>
      </w:pPr>
      <w:r w:rsidRPr="00F51CA1">
        <w:rPr>
          <w:sz w:val="20"/>
          <w:szCs w:val="20"/>
        </w:rPr>
        <w:t xml:space="preserve">    axis equal tight</w:t>
      </w:r>
    </w:p>
    <w:p w14:paraId="19007F45" w14:textId="77777777" w:rsidR="00826638" w:rsidRPr="00F51CA1" w:rsidRDefault="00826638" w:rsidP="00826638">
      <w:pPr>
        <w:jc w:val="both"/>
        <w:rPr>
          <w:sz w:val="20"/>
          <w:szCs w:val="20"/>
        </w:rPr>
      </w:pPr>
      <w:r w:rsidRPr="00F51CA1">
        <w:rPr>
          <w:sz w:val="20"/>
          <w:szCs w:val="20"/>
        </w:rPr>
        <w:t xml:space="preserve">    %pause(.05);   %optional pause for viewing small bitmaps</w:t>
      </w:r>
    </w:p>
    <w:p w14:paraId="431F2C91" w14:textId="77777777" w:rsidR="00826638" w:rsidRPr="00F51CA1" w:rsidRDefault="00826638" w:rsidP="00826638">
      <w:pPr>
        <w:jc w:val="both"/>
        <w:rPr>
          <w:sz w:val="20"/>
          <w:szCs w:val="20"/>
        </w:rPr>
      </w:pPr>
      <w:r w:rsidRPr="00F51CA1">
        <w:rPr>
          <w:sz w:val="20"/>
          <w:szCs w:val="20"/>
        </w:rPr>
        <w:t>end</w:t>
      </w:r>
    </w:p>
    <w:p w14:paraId="1DFDA0DA" w14:textId="77777777" w:rsidR="00826638" w:rsidRPr="00F51CA1" w:rsidRDefault="00826638" w:rsidP="00826638">
      <w:pPr>
        <w:jc w:val="both"/>
        <w:rPr>
          <w:sz w:val="20"/>
          <w:szCs w:val="20"/>
        </w:rPr>
      </w:pPr>
      <w:r w:rsidRPr="00F51CA1">
        <w:rPr>
          <w:sz w:val="20"/>
          <w:szCs w:val="20"/>
        </w:rPr>
        <w:t>Layer = 1; %The starting layer.</w:t>
      </w:r>
    </w:p>
    <w:p w14:paraId="26108D6F" w14:textId="77777777" w:rsidR="00826638" w:rsidRPr="00F51CA1" w:rsidRDefault="00826638" w:rsidP="00826638">
      <w:pPr>
        <w:jc w:val="both"/>
        <w:rPr>
          <w:sz w:val="20"/>
          <w:szCs w:val="20"/>
        </w:rPr>
      </w:pPr>
      <w:r w:rsidRPr="00F51CA1">
        <w:rPr>
          <w:sz w:val="20"/>
          <w:szCs w:val="20"/>
        </w:rPr>
        <w:t>Thick=20; %Thickness 20um per layer.</w:t>
      </w:r>
    </w:p>
    <w:p w14:paraId="640EA4AD" w14:textId="77777777" w:rsidR="00826638" w:rsidRPr="00F51CA1" w:rsidRDefault="00826638" w:rsidP="00826638">
      <w:pPr>
        <w:jc w:val="both"/>
        <w:rPr>
          <w:sz w:val="20"/>
          <w:szCs w:val="20"/>
        </w:rPr>
      </w:pPr>
      <w:r w:rsidRPr="00F51CA1">
        <w:rPr>
          <w:sz w:val="20"/>
          <w:szCs w:val="20"/>
        </w:rPr>
        <w:t>%Exp=12; %Exposure Time 12 seconds (moved to top)</w:t>
      </w:r>
    </w:p>
    <w:p w14:paraId="20D07A62" w14:textId="77777777" w:rsidR="00826638" w:rsidRPr="00F51CA1" w:rsidRDefault="00826638" w:rsidP="00826638">
      <w:pPr>
        <w:jc w:val="both"/>
        <w:rPr>
          <w:sz w:val="20"/>
          <w:szCs w:val="20"/>
        </w:rPr>
      </w:pPr>
      <w:r w:rsidRPr="00F51CA1">
        <w:rPr>
          <w:sz w:val="20"/>
          <w:szCs w:val="20"/>
        </w:rPr>
        <w:t>fileID = fopen([ofname_base '.txt'],'w');</w:t>
      </w:r>
    </w:p>
    <w:p w14:paraId="78F3CCE7" w14:textId="77777777" w:rsidR="00826638" w:rsidRPr="00F51CA1" w:rsidRDefault="00826638" w:rsidP="00826638">
      <w:pPr>
        <w:jc w:val="both"/>
        <w:rPr>
          <w:sz w:val="20"/>
          <w:szCs w:val="20"/>
        </w:rPr>
      </w:pPr>
      <w:r w:rsidRPr="00F51CA1">
        <w:rPr>
          <w:sz w:val="20"/>
          <w:szCs w:val="20"/>
        </w:rPr>
        <w:t>fprintf(fileID,'%s\t','Layer');</w:t>
      </w:r>
    </w:p>
    <w:p w14:paraId="3C08A8D0" w14:textId="77777777" w:rsidR="00826638" w:rsidRPr="00F51CA1" w:rsidRDefault="00826638" w:rsidP="00826638">
      <w:pPr>
        <w:jc w:val="both"/>
        <w:rPr>
          <w:sz w:val="20"/>
          <w:szCs w:val="20"/>
        </w:rPr>
      </w:pPr>
      <w:r w:rsidRPr="00F51CA1">
        <w:rPr>
          <w:sz w:val="20"/>
          <w:szCs w:val="20"/>
        </w:rPr>
        <w:t>%fprintf(fileID,'%5s\t %4s\t %5s\t %3s\n','Layer','File','Thick','Exp');</w:t>
      </w:r>
    </w:p>
    <w:p w14:paraId="334106CF" w14:textId="77777777" w:rsidR="00826638" w:rsidRPr="00F51CA1" w:rsidRDefault="00826638" w:rsidP="00826638">
      <w:pPr>
        <w:jc w:val="both"/>
        <w:rPr>
          <w:sz w:val="20"/>
          <w:szCs w:val="20"/>
        </w:rPr>
      </w:pPr>
      <w:r w:rsidRPr="00F51CA1">
        <w:rPr>
          <w:sz w:val="20"/>
          <w:szCs w:val="20"/>
        </w:rPr>
        <w:t>fprintf(fileID,'%s\t','File');</w:t>
      </w:r>
    </w:p>
    <w:p w14:paraId="60AF0578" w14:textId="77777777" w:rsidR="00826638" w:rsidRPr="00F51CA1" w:rsidRDefault="00826638" w:rsidP="00826638">
      <w:pPr>
        <w:jc w:val="both"/>
        <w:rPr>
          <w:sz w:val="20"/>
          <w:szCs w:val="20"/>
        </w:rPr>
      </w:pPr>
      <w:r w:rsidRPr="00F51CA1">
        <w:rPr>
          <w:sz w:val="20"/>
          <w:szCs w:val="20"/>
        </w:rPr>
        <w:t>fprintf(fileID,'%s\t','Thick');</w:t>
      </w:r>
    </w:p>
    <w:p w14:paraId="3571B75E" w14:textId="77777777" w:rsidR="00826638" w:rsidRPr="00F51CA1" w:rsidRDefault="00826638" w:rsidP="00826638">
      <w:pPr>
        <w:jc w:val="both"/>
        <w:rPr>
          <w:sz w:val="20"/>
          <w:szCs w:val="20"/>
        </w:rPr>
      </w:pPr>
      <w:r w:rsidRPr="00F51CA1">
        <w:rPr>
          <w:sz w:val="20"/>
          <w:szCs w:val="20"/>
        </w:rPr>
        <w:t>fprintf(fileID,'%s\n','Exp');</w:t>
      </w:r>
    </w:p>
    <w:p w14:paraId="669464C4" w14:textId="77777777" w:rsidR="00826638" w:rsidRPr="00F51CA1" w:rsidRDefault="00826638" w:rsidP="00826638">
      <w:pPr>
        <w:jc w:val="both"/>
        <w:rPr>
          <w:sz w:val="20"/>
          <w:szCs w:val="20"/>
        </w:rPr>
      </w:pPr>
      <w:r w:rsidRPr="00F51CA1">
        <w:rPr>
          <w:sz w:val="20"/>
          <w:szCs w:val="20"/>
        </w:rPr>
        <w:t>for i=1:nn</w:t>
      </w:r>
    </w:p>
    <w:p w14:paraId="65EAA850" w14:textId="77777777" w:rsidR="00826638" w:rsidRPr="00F51CA1" w:rsidRDefault="00826638" w:rsidP="00826638">
      <w:pPr>
        <w:jc w:val="both"/>
        <w:rPr>
          <w:sz w:val="20"/>
          <w:szCs w:val="20"/>
        </w:rPr>
      </w:pPr>
      <w:r w:rsidRPr="00F51CA1">
        <w:rPr>
          <w:sz w:val="20"/>
          <w:szCs w:val="20"/>
        </w:rPr>
        <w:t xml:space="preserve">    if i&lt;1000</w:t>
      </w:r>
    </w:p>
    <w:p w14:paraId="76480197" w14:textId="77777777" w:rsidR="00826638" w:rsidRPr="00F51CA1" w:rsidRDefault="00826638" w:rsidP="00826638">
      <w:pPr>
        <w:jc w:val="both"/>
        <w:rPr>
          <w:sz w:val="20"/>
          <w:szCs w:val="20"/>
        </w:rPr>
      </w:pPr>
      <w:r w:rsidRPr="00F51CA1">
        <w:rPr>
          <w:sz w:val="20"/>
          <w:szCs w:val="20"/>
        </w:rPr>
        <w:t xml:space="preserve">        zer='';</w:t>
      </w:r>
    </w:p>
    <w:p w14:paraId="4371F9B6" w14:textId="77777777" w:rsidR="00826638" w:rsidRPr="00F51CA1" w:rsidRDefault="00826638" w:rsidP="00826638">
      <w:pPr>
        <w:jc w:val="both"/>
        <w:rPr>
          <w:sz w:val="20"/>
          <w:szCs w:val="20"/>
        </w:rPr>
      </w:pPr>
      <w:r w:rsidRPr="00F51CA1">
        <w:rPr>
          <w:sz w:val="20"/>
          <w:szCs w:val="20"/>
        </w:rPr>
        <w:t xml:space="preserve">    end</w:t>
      </w:r>
    </w:p>
    <w:p w14:paraId="06859EB3" w14:textId="77777777" w:rsidR="00826638" w:rsidRPr="00F51CA1" w:rsidRDefault="00826638" w:rsidP="00826638">
      <w:pPr>
        <w:jc w:val="both"/>
        <w:rPr>
          <w:sz w:val="20"/>
          <w:szCs w:val="20"/>
        </w:rPr>
      </w:pPr>
      <w:r w:rsidRPr="00F51CA1">
        <w:rPr>
          <w:sz w:val="20"/>
          <w:szCs w:val="20"/>
        </w:rPr>
        <w:t xml:space="preserve">    if i&lt;100</w:t>
      </w:r>
    </w:p>
    <w:p w14:paraId="4F25FBDD" w14:textId="77777777" w:rsidR="00826638" w:rsidRPr="00F51CA1" w:rsidRDefault="00826638" w:rsidP="00826638">
      <w:pPr>
        <w:jc w:val="both"/>
        <w:rPr>
          <w:sz w:val="20"/>
          <w:szCs w:val="20"/>
        </w:rPr>
      </w:pPr>
      <w:r w:rsidRPr="00F51CA1">
        <w:rPr>
          <w:sz w:val="20"/>
          <w:szCs w:val="20"/>
        </w:rPr>
        <w:t xml:space="preserve">        zer='0';</w:t>
      </w:r>
    </w:p>
    <w:p w14:paraId="7F3C2805" w14:textId="77777777" w:rsidR="00826638" w:rsidRPr="00F51CA1" w:rsidRDefault="00826638" w:rsidP="00826638">
      <w:pPr>
        <w:jc w:val="both"/>
        <w:rPr>
          <w:sz w:val="20"/>
          <w:szCs w:val="20"/>
        </w:rPr>
      </w:pPr>
      <w:r w:rsidRPr="00F51CA1">
        <w:rPr>
          <w:sz w:val="20"/>
          <w:szCs w:val="20"/>
        </w:rPr>
        <w:t xml:space="preserve">    end</w:t>
      </w:r>
    </w:p>
    <w:p w14:paraId="41D846BF" w14:textId="77777777" w:rsidR="00826638" w:rsidRPr="00F51CA1" w:rsidRDefault="00826638" w:rsidP="00826638">
      <w:pPr>
        <w:jc w:val="both"/>
        <w:rPr>
          <w:sz w:val="20"/>
          <w:szCs w:val="20"/>
        </w:rPr>
      </w:pPr>
      <w:r w:rsidRPr="00F51CA1">
        <w:rPr>
          <w:sz w:val="20"/>
          <w:szCs w:val="20"/>
        </w:rPr>
        <w:t xml:space="preserve">    if i&lt;10</w:t>
      </w:r>
    </w:p>
    <w:p w14:paraId="211EDBD7" w14:textId="77777777" w:rsidR="00826638" w:rsidRPr="00F51CA1" w:rsidRDefault="00826638" w:rsidP="00826638">
      <w:pPr>
        <w:jc w:val="both"/>
        <w:rPr>
          <w:sz w:val="20"/>
          <w:szCs w:val="20"/>
        </w:rPr>
      </w:pPr>
      <w:r w:rsidRPr="00F51CA1">
        <w:rPr>
          <w:sz w:val="20"/>
          <w:szCs w:val="20"/>
        </w:rPr>
        <w:t xml:space="preserve">        zer='00';</w:t>
      </w:r>
    </w:p>
    <w:p w14:paraId="37E48167" w14:textId="77777777" w:rsidR="00826638" w:rsidRPr="00F51CA1" w:rsidRDefault="00826638" w:rsidP="00826638">
      <w:pPr>
        <w:jc w:val="both"/>
        <w:rPr>
          <w:sz w:val="20"/>
          <w:szCs w:val="20"/>
        </w:rPr>
      </w:pPr>
      <w:r w:rsidRPr="00F51CA1">
        <w:rPr>
          <w:sz w:val="20"/>
          <w:szCs w:val="20"/>
        </w:rPr>
        <w:t xml:space="preserve">    end  </w:t>
      </w:r>
    </w:p>
    <w:p w14:paraId="54450C08" w14:textId="77777777" w:rsidR="00826638" w:rsidRPr="00F51CA1" w:rsidRDefault="00826638" w:rsidP="00826638">
      <w:pPr>
        <w:jc w:val="both"/>
        <w:rPr>
          <w:sz w:val="20"/>
          <w:szCs w:val="20"/>
        </w:rPr>
      </w:pPr>
      <w:r w:rsidRPr="00F51CA1">
        <w:rPr>
          <w:sz w:val="20"/>
          <w:szCs w:val="20"/>
        </w:rPr>
        <w:t xml:space="preserve">    File=[ofname_prefix zer sprintf('%i.bmp',i)];</w:t>
      </w:r>
    </w:p>
    <w:p w14:paraId="77EB70E9" w14:textId="77777777" w:rsidR="00826638" w:rsidRPr="00F51CA1" w:rsidRDefault="00826638" w:rsidP="00826638">
      <w:pPr>
        <w:jc w:val="both"/>
        <w:rPr>
          <w:sz w:val="20"/>
          <w:szCs w:val="20"/>
        </w:rPr>
      </w:pPr>
      <w:r w:rsidRPr="00F51CA1">
        <w:rPr>
          <w:sz w:val="20"/>
          <w:szCs w:val="20"/>
        </w:rPr>
        <w:t xml:space="preserve">    Layer=i;</w:t>
      </w:r>
    </w:p>
    <w:p w14:paraId="1E578AF7" w14:textId="77777777" w:rsidR="00826638" w:rsidRPr="00F51CA1" w:rsidRDefault="00826638" w:rsidP="00826638">
      <w:pPr>
        <w:jc w:val="both"/>
        <w:rPr>
          <w:sz w:val="20"/>
          <w:szCs w:val="20"/>
        </w:rPr>
      </w:pPr>
      <w:r w:rsidRPr="00F51CA1">
        <w:rPr>
          <w:sz w:val="20"/>
          <w:szCs w:val="20"/>
        </w:rPr>
        <w:t xml:space="preserve">   % fprintf(fileID,'%1.0f\t %-5s\t %2.0f\t %2.0f\n',Layer,File,Thick,Exp);</w:t>
      </w:r>
    </w:p>
    <w:p w14:paraId="1F7AE400" w14:textId="77777777" w:rsidR="00826638" w:rsidRPr="00F51CA1" w:rsidRDefault="00826638" w:rsidP="00826638">
      <w:pPr>
        <w:jc w:val="both"/>
        <w:rPr>
          <w:sz w:val="20"/>
          <w:szCs w:val="20"/>
        </w:rPr>
      </w:pPr>
      <w:r w:rsidRPr="00F51CA1">
        <w:rPr>
          <w:sz w:val="20"/>
          <w:szCs w:val="20"/>
        </w:rPr>
        <w:t xml:space="preserve">    fprintf(fileID,'%1.0f\t',Layer);</w:t>
      </w:r>
    </w:p>
    <w:p w14:paraId="4889854D" w14:textId="77777777" w:rsidR="00826638" w:rsidRPr="00F51CA1" w:rsidRDefault="00826638" w:rsidP="00826638">
      <w:pPr>
        <w:jc w:val="both"/>
        <w:rPr>
          <w:sz w:val="20"/>
          <w:szCs w:val="20"/>
        </w:rPr>
      </w:pPr>
      <w:r w:rsidRPr="00F51CA1">
        <w:rPr>
          <w:sz w:val="20"/>
          <w:szCs w:val="20"/>
        </w:rPr>
        <w:lastRenderedPageBreak/>
        <w:t xml:space="preserve">    fprintf(fileID,'%s\t',File);</w:t>
      </w:r>
    </w:p>
    <w:p w14:paraId="5ECBC8BE" w14:textId="77777777" w:rsidR="00826638" w:rsidRPr="00F51CA1" w:rsidRDefault="00826638" w:rsidP="00826638">
      <w:pPr>
        <w:jc w:val="both"/>
        <w:rPr>
          <w:sz w:val="20"/>
          <w:szCs w:val="20"/>
        </w:rPr>
      </w:pPr>
      <w:r w:rsidRPr="00F51CA1">
        <w:rPr>
          <w:sz w:val="20"/>
          <w:szCs w:val="20"/>
        </w:rPr>
        <w:t xml:space="preserve">    fprintf(fileID,'%2.0f\t',Thick);</w:t>
      </w:r>
    </w:p>
    <w:p w14:paraId="4AE0FED5" w14:textId="77777777" w:rsidR="00826638" w:rsidRPr="00F51CA1" w:rsidRDefault="00826638" w:rsidP="00826638">
      <w:pPr>
        <w:jc w:val="both"/>
        <w:rPr>
          <w:sz w:val="20"/>
          <w:szCs w:val="20"/>
        </w:rPr>
      </w:pPr>
      <w:r w:rsidRPr="00F51CA1">
        <w:rPr>
          <w:sz w:val="20"/>
          <w:szCs w:val="20"/>
        </w:rPr>
        <w:t xml:space="preserve">    fprintf(fileID,'%2.0f\n',Exp);</w:t>
      </w:r>
    </w:p>
    <w:p w14:paraId="349D1B1B" w14:textId="77777777" w:rsidR="00826638" w:rsidRPr="00F51CA1" w:rsidRDefault="00826638" w:rsidP="00826638">
      <w:pPr>
        <w:jc w:val="both"/>
        <w:rPr>
          <w:sz w:val="20"/>
          <w:szCs w:val="20"/>
        </w:rPr>
      </w:pPr>
      <w:r w:rsidRPr="00F51CA1">
        <w:rPr>
          <w:sz w:val="20"/>
          <w:szCs w:val="20"/>
        </w:rPr>
        <w:t xml:space="preserve">    end</w:t>
      </w:r>
    </w:p>
    <w:p w14:paraId="0A25999A" w14:textId="77777777" w:rsidR="00826638" w:rsidRPr="00F51CA1" w:rsidRDefault="00826638" w:rsidP="00826638">
      <w:pPr>
        <w:jc w:val="both"/>
        <w:rPr>
          <w:sz w:val="20"/>
          <w:szCs w:val="20"/>
        </w:rPr>
      </w:pPr>
      <w:r w:rsidRPr="00F51CA1">
        <w:rPr>
          <w:sz w:val="20"/>
          <w:szCs w:val="20"/>
        </w:rPr>
        <w:t>fclose(fileID);</w:t>
      </w:r>
    </w:p>
    <w:p w14:paraId="5F8264A9" w14:textId="77777777" w:rsidR="00826638" w:rsidRDefault="00826638" w:rsidP="00826638">
      <w:pPr>
        <w:jc w:val="both"/>
      </w:pPr>
    </w:p>
    <w:p w14:paraId="7FEED328" w14:textId="33C5610F" w:rsidR="006955B1" w:rsidRPr="000B423A" w:rsidRDefault="006955B1" w:rsidP="006955B1">
      <w:pPr>
        <w:pStyle w:val="Heading1"/>
        <w:spacing w:line="480" w:lineRule="auto"/>
        <w:jc w:val="center"/>
        <w:rPr>
          <w:rFonts w:cs="Times New Roman"/>
          <w:b/>
          <w:bCs/>
          <w:caps/>
          <w:kern w:val="32"/>
          <w:sz w:val="28"/>
          <w:szCs w:val="28"/>
          <w:lang w:eastAsia="zh-CN"/>
        </w:rPr>
      </w:pPr>
      <w:bookmarkStart w:id="349" w:name="_Toc437011669"/>
      <w:r>
        <w:rPr>
          <w:rFonts w:cs="Times New Roman"/>
          <w:b/>
          <w:bCs/>
          <w:caps/>
          <w:kern w:val="32"/>
          <w:sz w:val="28"/>
          <w:szCs w:val="28"/>
          <w:lang w:eastAsia="zh-CN"/>
        </w:rPr>
        <w:t>ANNEX D</w:t>
      </w:r>
      <w:r w:rsidRPr="000B423A">
        <w:rPr>
          <w:rFonts w:cs="Times New Roman"/>
          <w:b/>
          <w:bCs/>
          <w:caps/>
          <w:kern w:val="32"/>
          <w:sz w:val="28"/>
          <w:szCs w:val="28"/>
          <w:lang w:eastAsia="zh-CN"/>
        </w:rPr>
        <w:t>:</w:t>
      </w:r>
      <w:bookmarkEnd w:id="349"/>
    </w:p>
    <w:p w14:paraId="0EBAC197" w14:textId="4B4FDF7A" w:rsidR="006955B1" w:rsidRPr="000B423A" w:rsidRDefault="006955B1" w:rsidP="006955B1">
      <w:pPr>
        <w:pStyle w:val="TextHeading1"/>
        <w:jc w:val="center"/>
        <w:rPr>
          <w:rFonts w:ascii="Times New Roman" w:hAnsi="Times New Roman"/>
        </w:rPr>
      </w:pPr>
      <w:r>
        <w:rPr>
          <w:rFonts w:ascii="Times New Roman" w:hAnsi="Times New Roman"/>
        </w:rPr>
        <w:t xml:space="preserve">MATLAB Code </w:t>
      </w:r>
      <w:r w:rsidR="00BD52E7">
        <w:rPr>
          <w:rFonts w:ascii="Times New Roman" w:hAnsi="Times New Roman"/>
        </w:rPr>
        <w:t>for the graphical user interface (GUI) to</w:t>
      </w:r>
      <w:r>
        <w:rPr>
          <w:rFonts w:ascii="Times New Roman" w:hAnsi="Times New Roman"/>
        </w:rPr>
        <w:t xml:space="preserve"> splice .stl files into bitmaps for a pusl printer</w:t>
      </w:r>
      <w:r w:rsidR="00BD52E7">
        <w:rPr>
          <w:rFonts w:ascii="Times New Roman" w:hAnsi="Times New Roman"/>
        </w:rPr>
        <w:t xml:space="preserve">. This gui also allows the user to flip the orientation of their input file, change the magnification, and overall is easier for a newer user to use than the code in annex C: </w:t>
      </w:r>
    </w:p>
    <w:p w14:paraId="5A19E733" w14:textId="77777777" w:rsidR="00826638" w:rsidRDefault="00826638" w:rsidP="008B3B62">
      <w:pPr>
        <w:rPr>
          <w:b/>
        </w:rPr>
      </w:pPr>
    </w:p>
    <w:p w14:paraId="269AE998" w14:textId="22CF7A46" w:rsidR="008B66BC" w:rsidRDefault="008B66BC" w:rsidP="008B66BC">
      <w:r w:rsidRPr="008B66BC">
        <w:t xml:space="preserve">This file </w:t>
      </w:r>
      <w:r>
        <w:t>is located in Dropbox\PuSL Splicing\PuSL_use_GUI_Windows.m.</w:t>
      </w:r>
      <w:r w:rsidR="00B46181">
        <w:t xml:space="preserve"> The GUI build has the same name but with a .fig extension. </w:t>
      </w:r>
      <w:r>
        <w:t xml:space="preserve">I only recommend using the ‘Windows’ version.  </w:t>
      </w:r>
      <w:r w:rsidR="00B46181">
        <w:t>The mac version will need to be debugged to run properly</w:t>
      </w:r>
      <w:r>
        <w:t xml:space="preserve">. </w:t>
      </w:r>
    </w:p>
    <w:p w14:paraId="1F8C9474" w14:textId="77777777" w:rsidR="008E7EF4" w:rsidRDefault="008E7EF4" w:rsidP="008B66BC"/>
    <w:p w14:paraId="6908C35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varargout = PuSL_Use_GUI_Windows(varargin)</w:t>
      </w:r>
    </w:p>
    <w:p w14:paraId="103AED4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PUSL_USE_GUI_WINDOWS MATLAB code for PuSL_Use_GUI_Windows.fig</w:t>
      </w:r>
    </w:p>
    <w:p w14:paraId="3FAC6167"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 xml:space="preserve">%      </w:t>
      </w:r>
    </w:p>
    <w:p w14:paraId="53218C40"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t xml:space="preserve"> This code enables the user to splice any .stl file in a way that</w:t>
      </w:r>
    </w:p>
    <w:p w14:paraId="490E594D"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t xml:space="preserve"> it can be used in Dr. Cheng Sun’s Projection Stereolithography </w:t>
      </w:r>
    </w:p>
    <w:p w14:paraId="4684C7F2"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t xml:space="preserve"> 3D printer.  The required .txt file is also generated. </w:t>
      </w:r>
    </w:p>
    <w:p w14:paraId="6EF77B1C"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 xml:space="preserve">%      To use this program on the new CLIP printer will require the following </w:t>
      </w:r>
    </w:p>
    <w:p w14:paraId="273AC61A"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t xml:space="preserve"> modifications</w:t>
      </w:r>
    </w:p>
    <w:p w14:paraId="14CEA0B3"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1. Change image format from .bmp to .png also the .png must be</w:t>
      </w:r>
    </w:p>
    <w:p w14:paraId="55F7B0EB"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r>
      <w:r>
        <w:rPr>
          <w:rFonts w:ascii="Courier New" w:hAnsi="Courier New" w:cs="Courier New"/>
          <w:color w:val="228B22"/>
          <w:sz w:val="20"/>
          <w:szCs w:val="20"/>
        </w:rPr>
        <w:tab/>
        <w:t>2 bit.</w:t>
      </w:r>
    </w:p>
    <w:p w14:paraId="1A4B0290"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2. You could create a ‘movie’ of images, or simply a ton of </w:t>
      </w:r>
    </w:p>
    <w:p w14:paraId="4AAE03F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r>
      <w:r>
        <w:rPr>
          <w:rFonts w:ascii="Courier New" w:hAnsi="Courier New" w:cs="Courier New"/>
          <w:color w:val="228B22"/>
          <w:sz w:val="20"/>
          <w:szCs w:val="20"/>
        </w:rPr>
        <w:tab/>
        <w:t>images, creating thousands of 2 bit images will be easier.</w:t>
      </w:r>
    </w:p>
    <w:p w14:paraId="10DAD04F"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p>
    <w:p w14:paraId="3576154E"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t xml:space="preserve">Inputs: 1. New File Name and bitmap pre-fix. </w:t>
      </w:r>
    </w:p>
    <w:p w14:paraId="0E1C2A6E"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2. One .stl file</w:t>
      </w:r>
    </w:p>
    <w:p w14:paraId="6994704F"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3. File Orientation (Y-up, Z-up or X-up)</w:t>
      </w:r>
    </w:p>
    <w:p w14:paraId="7EA5894C"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4. Desired layer thickness (20-50um recommended)</w:t>
      </w:r>
    </w:p>
    <w:p w14:paraId="2F911974"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5. UV Exposure per layer (12-24s recommended)</w:t>
      </w:r>
    </w:p>
    <w:p w14:paraId="6C8A3FBE"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6. Scale Magnification (0.1-1000%)</w:t>
      </w:r>
    </w:p>
    <w:p w14:paraId="0EBC5C9B"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7. # of Designs to print (1-4)</w:t>
      </w:r>
    </w:p>
    <w:p w14:paraId="6B394E18"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8. Gap between designs (60-100 pixels recommended)</w:t>
      </w:r>
    </w:p>
    <w:p w14:paraId="1075D9DF"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 xml:space="preserve">% </w:t>
      </w:r>
      <w:r>
        <w:rPr>
          <w:rFonts w:ascii="Courier New" w:hAnsi="Courier New" w:cs="Courier New"/>
          <w:color w:val="228B22"/>
          <w:sz w:val="20"/>
          <w:szCs w:val="20"/>
        </w:rPr>
        <w:tab/>
        <w:t>Optional Inputs:</w:t>
      </w:r>
    </w:p>
    <w:p w14:paraId="1433E9C0"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1. 2</w:t>
      </w:r>
      <w:r w:rsidRPr="00E746D0">
        <w:rPr>
          <w:rFonts w:ascii="Courier New" w:hAnsi="Courier New" w:cs="Courier New"/>
          <w:color w:val="228B22"/>
          <w:sz w:val="20"/>
          <w:szCs w:val="20"/>
          <w:vertAlign w:val="superscript"/>
        </w:rPr>
        <w:t>nd</w:t>
      </w:r>
      <w:r>
        <w:rPr>
          <w:rFonts w:ascii="Courier New" w:hAnsi="Courier New" w:cs="Courier New"/>
          <w:color w:val="228B22"/>
          <w:sz w:val="20"/>
          <w:szCs w:val="20"/>
        </w:rPr>
        <w:t xml:space="preserve"> .stl file</w:t>
      </w:r>
    </w:p>
    <w:p w14:paraId="269B24E5"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2. Scale Magnification</w:t>
      </w:r>
    </w:p>
    <w:p w14:paraId="28E33D3C"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t>Outputs: 1. A new folder with the title of ‘New File Name (input)</w:t>
      </w:r>
    </w:p>
    <w:p w14:paraId="30B0EAAF"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r>
      <w:r>
        <w:rPr>
          <w:rFonts w:ascii="Courier New" w:hAnsi="Courier New" w:cs="Courier New"/>
          <w:color w:val="228B22"/>
          <w:sz w:val="20"/>
          <w:szCs w:val="20"/>
        </w:rPr>
        <w:tab/>
        <w:t>this folder will be located in MATLABs current working</w:t>
      </w:r>
    </w:p>
    <w:p w14:paraId="0E2804C8"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r>
      <w:r>
        <w:rPr>
          <w:rFonts w:ascii="Courier New" w:hAnsi="Courier New" w:cs="Courier New"/>
          <w:color w:val="228B22"/>
          <w:sz w:val="20"/>
          <w:szCs w:val="20"/>
        </w:rPr>
        <w:tab/>
        <w:t xml:space="preserve">directory </w:t>
      </w:r>
    </w:p>
    <w:p w14:paraId="304C31E4"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2. Bitmap images representing ‘slices’ of your input .stl file</w:t>
      </w:r>
    </w:p>
    <w:p w14:paraId="7622CB5F"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r>
      <w:r>
        <w:rPr>
          <w:rFonts w:ascii="Courier New" w:hAnsi="Courier New" w:cs="Courier New"/>
          <w:color w:val="228B22"/>
          <w:sz w:val="20"/>
          <w:szCs w:val="20"/>
        </w:rPr>
        <w:tab/>
        <w:t>where each slice represents one layer of the file.</w:t>
      </w:r>
    </w:p>
    <w:p w14:paraId="2FE0E9A8"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t xml:space="preserve">   3. A .txt control file. The printer reads this file as an</w:t>
      </w:r>
    </w:p>
    <w:p w14:paraId="6270AC51"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r>
      <w:r>
        <w:rPr>
          <w:rFonts w:ascii="Courier New" w:hAnsi="Courier New" w:cs="Courier New"/>
          <w:color w:val="228B22"/>
          <w:sz w:val="20"/>
          <w:szCs w:val="20"/>
        </w:rPr>
        <w:tab/>
        <w:t xml:space="preserve">input and it explains to the printer in what order to read </w:t>
      </w:r>
    </w:p>
    <w:p w14:paraId="178F9AE9"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r>
      <w:r>
        <w:rPr>
          <w:rFonts w:ascii="Courier New" w:hAnsi="Courier New" w:cs="Courier New"/>
          <w:color w:val="228B22"/>
          <w:sz w:val="20"/>
          <w:szCs w:val="20"/>
        </w:rPr>
        <w:tab/>
        <w:t>each file, for how long each file should be displayed, and</w:t>
      </w:r>
    </w:p>
    <w:p w14:paraId="7B369D4E"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r>
      <w:r>
        <w:rPr>
          <w:rFonts w:ascii="Courier New" w:hAnsi="Courier New" w:cs="Courier New"/>
          <w:color w:val="228B22"/>
          <w:sz w:val="20"/>
          <w:szCs w:val="20"/>
        </w:rPr>
        <w:tab/>
        <w:t xml:space="preserve">how far the motorized z-stage should move between each </w:t>
      </w:r>
    </w:p>
    <w:p w14:paraId="793DB02B"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r>
        <w:rPr>
          <w:rFonts w:ascii="Courier New" w:hAnsi="Courier New" w:cs="Courier New"/>
          <w:color w:val="228B22"/>
          <w:sz w:val="20"/>
          <w:szCs w:val="20"/>
        </w:rPr>
        <w:tab/>
      </w:r>
      <w:r>
        <w:rPr>
          <w:rFonts w:ascii="Courier New" w:hAnsi="Courier New" w:cs="Courier New"/>
          <w:color w:val="228B22"/>
          <w:sz w:val="20"/>
          <w:szCs w:val="20"/>
        </w:rPr>
        <w:tab/>
      </w:r>
      <w:r>
        <w:rPr>
          <w:rFonts w:ascii="Courier New" w:hAnsi="Courier New" w:cs="Courier New"/>
          <w:color w:val="228B22"/>
          <w:sz w:val="20"/>
          <w:szCs w:val="20"/>
        </w:rPr>
        <w:tab/>
        <w:t xml:space="preserve">layer. </w:t>
      </w:r>
    </w:p>
    <w:p w14:paraId="4E9C64F8"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lastRenderedPageBreak/>
        <w:t>%</w:t>
      </w:r>
    </w:p>
    <w:p w14:paraId="60DA67F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r>
        <w:rPr>
          <w:rFonts w:ascii="Courier New" w:hAnsi="Courier New" w:cs="Courier New"/>
          <w:color w:val="228B22"/>
          <w:sz w:val="20"/>
          <w:szCs w:val="20"/>
        </w:rPr>
        <w:tab/>
        <w:t>Tips:</w:t>
      </w:r>
    </w:p>
    <w:p w14:paraId="35D361D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Last Modified by Evan Baker v1.0 10-Dec-2015</w:t>
      </w:r>
    </w:p>
    <w:p w14:paraId="095C8F22" w14:textId="77777777" w:rsidR="002C70D0" w:rsidRDefault="002C70D0" w:rsidP="002C70D0">
      <w:pPr>
        <w:autoSpaceDE w:val="0"/>
        <w:autoSpaceDN w:val="0"/>
        <w:adjustRightInd w:val="0"/>
        <w:rPr>
          <w:rFonts w:ascii="Courier New" w:hAnsi="Courier New" w:cs="Courier New"/>
        </w:rPr>
      </w:pPr>
    </w:p>
    <w:p w14:paraId="3EEBB6A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gui_Singleton = 1;</w:t>
      </w:r>
    </w:p>
    <w:p w14:paraId="73CB4AC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gui_State = struct(</w:t>
      </w:r>
      <w:r>
        <w:rPr>
          <w:rFonts w:ascii="Courier New" w:hAnsi="Courier New" w:cs="Courier New"/>
          <w:color w:val="A020F0"/>
          <w:sz w:val="20"/>
          <w:szCs w:val="20"/>
        </w:rPr>
        <w:t>'gui_Name'</w:t>
      </w:r>
      <w:r>
        <w:rPr>
          <w:rFonts w:ascii="Courier New" w:hAnsi="Courier New" w:cs="Courier New"/>
          <w:color w:val="000000"/>
          <w:sz w:val="20"/>
          <w:szCs w:val="20"/>
        </w:rPr>
        <w:t xml:space="preserve">,       mfilename, </w:t>
      </w:r>
      <w:r>
        <w:rPr>
          <w:rFonts w:ascii="Courier New" w:hAnsi="Courier New" w:cs="Courier New"/>
          <w:color w:val="0000FF"/>
          <w:sz w:val="20"/>
          <w:szCs w:val="20"/>
        </w:rPr>
        <w:t>...</w:t>
      </w:r>
    </w:p>
    <w:p w14:paraId="5900CF3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Singleton'</w:t>
      </w:r>
      <w:r>
        <w:rPr>
          <w:rFonts w:ascii="Courier New" w:hAnsi="Courier New" w:cs="Courier New"/>
          <w:color w:val="000000"/>
          <w:sz w:val="20"/>
          <w:szCs w:val="20"/>
        </w:rPr>
        <w:t xml:space="preserve">,  gui_Singleton, </w:t>
      </w:r>
      <w:r>
        <w:rPr>
          <w:rFonts w:ascii="Courier New" w:hAnsi="Courier New" w:cs="Courier New"/>
          <w:color w:val="0000FF"/>
          <w:sz w:val="20"/>
          <w:szCs w:val="20"/>
        </w:rPr>
        <w:t>...</w:t>
      </w:r>
    </w:p>
    <w:p w14:paraId="0F1B6FA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OpeningFcn'</w:t>
      </w:r>
      <w:r>
        <w:rPr>
          <w:rFonts w:ascii="Courier New" w:hAnsi="Courier New" w:cs="Courier New"/>
          <w:color w:val="000000"/>
          <w:sz w:val="20"/>
          <w:szCs w:val="20"/>
        </w:rPr>
        <w:t xml:space="preserve">, @PuSL_Use_GUI_Windows_OpeningFcn, </w:t>
      </w:r>
      <w:r>
        <w:rPr>
          <w:rFonts w:ascii="Courier New" w:hAnsi="Courier New" w:cs="Courier New"/>
          <w:color w:val="0000FF"/>
          <w:sz w:val="20"/>
          <w:szCs w:val="20"/>
        </w:rPr>
        <w:t>...</w:t>
      </w:r>
    </w:p>
    <w:p w14:paraId="2A96B28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OutputFcn'</w:t>
      </w:r>
      <w:r>
        <w:rPr>
          <w:rFonts w:ascii="Courier New" w:hAnsi="Courier New" w:cs="Courier New"/>
          <w:color w:val="000000"/>
          <w:sz w:val="20"/>
          <w:szCs w:val="20"/>
        </w:rPr>
        <w:t xml:space="preserve">,  @PuSL_Use_GUI_Windows_OutputFcn, </w:t>
      </w:r>
      <w:r>
        <w:rPr>
          <w:rFonts w:ascii="Courier New" w:hAnsi="Courier New" w:cs="Courier New"/>
          <w:color w:val="0000FF"/>
          <w:sz w:val="20"/>
          <w:szCs w:val="20"/>
        </w:rPr>
        <w:t>...</w:t>
      </w:r>
    </w:p>
    <w:p w14:paraId="724CD27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LayoutFcn'</w:t>
      </w:r>
      <w:r>
        <w:rPr>
          <w:rFonts w:ascii="Courier New" w:hAnsi="Courier New" w:cs="Courier New"/>
          <w:color w:val="000000"/>
          <w:sz w:val="20"/>
          <w:szCs w:val="20"/>
        </w:rPr>
        <w:t xml:space="preserve">,  [] , </w:t>
      </w:r>
      <w:r>
        <w:rPr>
          <w:rFonts w:ascii="Courier New" w:hAnsi="Courier New" w:cs="Courier New"/>
          <w:color w:val="0000FF"/>
          <w:sz w:val="20"/>
          <w:szCs w:val="20"/>
        </w:rPr>
        <w:t>...</w:t>
      </w:r>
    </w:p>
    <w:p w14:paraId="08331A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Callback'</w:t>
      </w:r>
      <w:r>
        <w:rPr>
          <w:rFonts w:ascii="Courier New" w:hAnsi="Courier New" w:cs="Courier New"/>
          <w:color w:val="000000"/>
          <w:sz w:val="20"/>
          <w:szCs w:val="20"/>
        </w:rPr>
        <w:t>,   []);</w:t>
      </w:r>
    </w:p>
    <w:p w14:paraId="2B7DA02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argin &amp;&amp; ischar(varargin{1})</w:t>
      </w:r>
    </w:p>
    <w:p w14:paraId="0D76CFC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gui_State.gui_Callback = str2func(varargin{1});</w:t>
      </w:r>
    </w:p>
    <w:p w14:paraId="220E526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A7AE61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77DB046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argout</w:t>
      </w:r>
    </w:p>
    <w:p w14:paraId="2844FF1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varargout{1:nargout}] = gui_mainfcn(gui_State, varargin{:});</w:t>
      </w:r>
    </w:p>
    <w:p w14:paraId="79FC0CF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lse</w:t>
      </w:r>
    </w:p>
    <w:p w14:paraId="558A759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gui_mainfcn(gui_State, varargin{:});</w:t>
      </w:r>
    </w:p>
    <w:p w14:paraId="3BCDE01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41BDCE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nd initialization code - DO NOT EDIT</w:t>
      </w:r>
    </w:p>
    <w:p w14:paraId="1BF75DD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BD8EB7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4BCDD13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Executes just before PuSL_Use_GUI_Windows is made visible.</w:t>
      </w:r>
    </w:p>
    <w:p w14:paraId="31E0834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L_Use_GUI_Windows_OpeningFcn(hObject, eventdata, handles, varargin)</w:t>
      </w:r>
    </w:p>
    <w:p w14:paraId="0D19E3A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This function has no output args, see OutputFcn.</w:t>
      </w:r>
    </w:p>
    <w:p w14:paraId="353F973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Object    handle to figure</w:t>
      </w:r>
    </w:p>
    <w:p w14:paraId="639839F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ventdata  reserved - to be defined in a future version of MATLAB</w:t>
      </w:r>
    </w:p>
    <w:p w14:paraId="61F4D30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andles    structure with handles and user data (see GUIDATA)</w:t>
      </w:r>
    </w:p>
    <w:p w14:paraId="084FCD7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varargin   command line arguments to PuSL_Use_GUI_Windows (see VARARGIN)</w:t>
      </w:r>
    </w:p>
    <w:p w14:paraId="788B257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D2996D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Choose default command line output for PuSL_Use_GUI_Windows</w:t>
      </w:r>
    </w:p>
    <w:p w14:paraId="0F8C373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handles.output = hObject;</w:t>
      </w:r>
    </w:p>
    <w:p w14:paraId="112FA1B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B5B7D5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Update handles structure</w:t>
      </w:r>
    </w:p>
    <w:p w14:paraId="2FE42B4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guidata(hObject, handles);</w:t>
      </w:r>
    </w:p>
    <w:p w14:paraId="5F5C1C6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BB97ED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UIWAIT makes PuSL_Use_GUI_Windows wait for user response (see UIRESUME)</w:t>
      </w:r>
    </w:p>
    <w:p w14:paraId="4643000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uiwait(handles.figure1);</w:t>
      </w:r>
    </w:p>
    <w:p w14:paraId="1363E56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A638AD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57D304D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Outputs from this function are returned to the command line.</w:t>
      </w:r>
    </w:p>
    <w:p w14:paraId="556DB41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varargout = PuSL_Use_GUI_Windows_OutputFcn(hObject, eventdata, handles) </w:t>
      </w:r>
    </w:p>
    <w:p w14:paraId="6CA316E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varargout  cell array for returning output args (see VARARGOUT);</w:t>
      </w:r>
    </w:p>
    <w:p w14:paraId="47B32E8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Object    handle to figure</w:t>
      </w:r>
    </w:p>
    <w:p w14:paraId="400CE64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ventdata  reserved - to be defined in a future version of MATLAB</w:t>
      </w:r>
    </w:p>
    <w:p w14:paraId="49EC227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andles    structure with handles and user data (see GUIDATA)</w:t>
      </w:r>
    </w:p>
    <w:p w14:paraId="02F2164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1C4E6C3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Get default command line output from handles structure</w:t>
      </w:r>
    </w:p>
    <w:p w14:paraId="079AC84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varargout{1} = handles.output;</w:t>
      </w:r>
    </w:p>
    <w:p w14:paraId="58017EF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C71A92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a=imread(</w:t>
      </w:r>
      <w:r>
        <w:rPr>
          <w:rFonts w:ascii="Courier New" w:hAnsi="Courier New" w:cs="Courier New"/>
          <w:color w:val="A020F0"/>
          <w:sz w:val="20"/>
          <w:szCs w:val="20"/>
        </w:rPr>
        <w:t>'CAD Software ImageZUp.png'</w:t>
      </w:r>
      <w:r>
        <w:rPr>
          <w:rFonts w:ascii="Courier New" w:hAnsi="Courier New" w:cs="Courier New"/>
          <w:color w:val="000000"/>
          <w:sz w:val="20"/>
          <w:szCs w:val="20"/>
        </w:rPr>
        <w:t>);</w:t>
      </w:r>
    </w:p>
    <w:p w14:paraId="3F72C63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axes(handles.axes6);</w:t>
      </w:r>
    </w:p>
    <w:p w14:paraId="312BC4D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mshow(a);</w:t>
      </w:r>
    </w:p>
    <w:p w14:paraId="772A314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Executes on button press in pushbutton1.</w:t>
      </w:r>
    </w:p>
    <w:p w14:paraId="28B2840F"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 xml:space="preserve"> </w:t>
      </w:r>
    </w:p>
    <w:p w14:paraId="6380FD8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Display the default image (Z-up) as soon as the program is opened. </w:t>
      </w:r>
    </w:p>
    <w:p w14:paraId="668BFCB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This displays the PUSLSplicingImage1 </w:t>
      </w:r>
    </w:p>
    <w:p w14:paraId="236AC0F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aa=imread(</w:t>
      </w:r>
      <w:r>
        <w:rPr>
          <w:rFonts w:ascii="Courier New" w:hAnsi="Courier New" w:cs="Courier New"/>
          <w:color w:val="A020F0"/>
          <w:sz w:val="20"/>
          <w:szCs w:val="20"/>
        </w:rPr>
        <w:t>'PuSLSplicingImage1.png'</w:t>
      </w:r>
      <w:r>
        <w:rPr>
          <w:rFonts w:ascii="Courier New" w:hAnsi="Courier New" w:cs="Courier New"/>
          <w:color w:val="000000"/>
          <w:sz w:val="20"/>
          <w:szCs w:val="20"/>
        </w:rPr>
        <w:t>);</w:t>
      </w:r>
    </w:p>
    <w:p w14:paraId="5178837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axes(handles.axes4);</w:t>
      </w:r>
    </w:p>
    <w:p w14:paraId="175842A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mshow(aa);</w:t>
      </w:r>
    </w:p>
    <w:p w14:paraId="3000B82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14:paraId="26A5D4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42C440A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DF00E6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_Callback(hObject, eventdata, handles)</w:t>
      </w:r>
    </w:p>
    <w:p w14:paraId="7D6605F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Object    handle to pushbutton1 (see GCBO)</w:t>
      </w:r>
    </w:p>
    <w:p w14:paraId="4DFFF8E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ventdata  reserved - to be defined in a future version of MATLAB</w:t>
      </w:r>
    </w:p>
    <w:p w14:paraId="6FFC687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andles    structure with handles and user data (see GUIDATA)</w:t>
      </w:r>
    </w:p>
    <w:p w14:paraId="41419AE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Pushbutton1 may be unused.</w:t>
      </w:r>
    </w:p>
    <w:p w14:paraId="0CE0E77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2B1D702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_Callback(hObject, eventdata, handles)</w:t>
      </w:r>
    </w:p>
    <w:p w14:paraId="2363E4B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Object    handle to edit1 (see GCBO)</w:t>
      </w:r>
    </w:p>
    <w:p w14:paraId="4A4A90A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ventdata  reserved - to be defined in a future version of MATLAB</w:t>
      </w:r>
    </w:p>
    <w:p w14:paraId="299B614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andles    structure with handles and user data (see GUIDATA)</w:t>
      </w:r>
    </w:p>
    <w:p w14:paraId="48EEE29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ints: get(hObject,'String') returns contents of edit1 as text</w:t>
      </w:r>
    </w:p>
    <w:p w14:paraId="0F787F6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str2double(get(hObject,'String')) returns contents of edit1 as a double</w:t>
      </w:r>
    </w:p>
    <w:p w14:paraId="1CBB2D4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53C5383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50096E2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Executes during object creation, after setting all properties.</w:t>
      </w:r>
    </w:p>
    <w:p w14:paraId="14D339B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_CreateFcn(hObject, eventdata, handles)</w:t>
      </w:r>
    </w:p>
    <w:p w14:paraId="0659E4C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Object    handle to edit1 (see GCBO)</w:t>
      </w:r>
    </w:p>
    <w:p w14:paraId="41AA116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ventdata  reserved - to be defined in a future version of MATLAB</w:t>
      </w:r>
    </w:p>
    <w:p w14:paraId="3469E92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andles    empty - handles not created until after all CreateFcns called</w:t>
      </w:r>
    </w:p>
    <w:p w14:paraId="5E22E72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int: edit controls usually have a white background on Windows.</w:t>
      </w:r>
    </w:p>
    <w:p w14:paraId="7C0B409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See ISPC and COMPUTER.</w:t>
      </w:r>
    </w:p>
    <w:p w14:paraId="56B92D1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190344D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2D74A7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F3D3BB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B29A0D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_Callback(hObject, eventdata, handles)</w:t>
      </w:r>
    </w:p>
    <w:p w14:paraId="270B65F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_CreateFcn(hObject, eventdata, handles)</w:t>
      </w:r>
    </w:p>
    <w:p w14:paraId="7B54829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7423837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11787D7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567258C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7BC5CC7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3_Callback(hObject, eventdata, handles)</w:t>
      </w:r>
    </w:p>
    <w:p w14:paraId="6E421E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3_CreateFcn(hObject, eventdata, handles)</w:t>
      </w:r>
    </w:p>
    <w:p w14:paraId="799A733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3542F2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64508EA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017E216C" w14:textId="77777777" w:rsidR="002C70D0" w:rsidRPr="00AA3A89" w:rsidRDefault="002C70D0" w:rsidP="002C70D0">
      <w:pPr>
        <w:autoSpaceDE w:val="0"/>
        <w:autoSpaceDN w:val="0"/>
        <w:adjustRightInd w:val="0"/>
        <w:rPr>
          <w:rFonts w:ascii="Courier New" w:hAnsi="Courier New" w:cs="Courier New"/>
          <w:color w:val="0000FF"/>
          <w:sz w:val="20"/>
          <w:szCs w:val="20"/>
        </w:rPr>
      </w:pPr>
      <w:r>
        <w:rPr>
          <w:rFonts w:ascii="Courier New" w:hAnsi="Courier New" w:cs="Courier New"/>
          <w:color w:val="0000FF"/>
          <w:sz w:val="20"/>
          <w:szCs w:val="20"/>
        </w:rPr>
        <w:t xml:space="preserve"> </w:t>
      </w:r>
    </w:p>
    <w:p w14:paraId="5ED4E3E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lastRenderedPageBreak/>
        <w:t>function</w:t>
      </w:r>
      <w:r>
        <w:rPr>
          <w:rFonts w:ascii="Courier New" w:hAnsi="Courier New" w:cs="Courier New"/>
          <w:color w:val="000000"/>
          <w:sz w:val="20"/>
          <w:szCs w:val="20"/>
        </w:rPr>
        <w:t xml:space="preserve"> edit4_Callback(hObject, eventdata, handles)</w:t>
      </w:r>
    </w:p>
    <w:p w14:paraId="2838138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4_CreateFcn(hObject, eventdata, handles)</w:t>
      </w:r>
    </w:p>
    <w:p w14:paraId="0A52C6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248721B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6F25923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0F674A49" w14:textId="77777777" w:rsidR="002C70D0" w:rsidRPr="00AA3A89" w:rsidRDefault="002C70D0" w:rsidP="002C70D0">
      <w:pPr>
        <w:autoSpaceDE w:val="0"/>
        <w:autoSpaceDN w:val="0"/>
        <w:adjustRightInd w:val="0"/>
        <w:rPr>
          <w:rFonts w:ascii="Courier New" w:hAnsi="Courier New" w:cs="Courier New"/>
          <w:color w:val="0000FF"/>
          <w:sz w:val="20"/>
          <w:szCs w:val="20"/>
        </w:rPr>
      </w:pPr>
      <w:r>
        <w:rPr>
          <w:rFonts w:ascii="Courier New" w:hAnsi="Courier New" w:cs="Courier New"/>
          <w:color w:val="0000FF"/>
          <w:sz w:val="20"/>
          <w:szCs w:val="20"/>
        </w:rPr>
        <w:t xml:space="preserve">  </w:t>
      </w:r>
    </w:p>
    <w:p w14:paraId="0899813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5_Callback(hObject, eventdata, handles)</w:t>
      </w:r>
    </w:p>
    <w:p w14:paraId="03FE619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5_CreateFcn(hObject, eventdata, handles)</w:t>
      </w:r>
    </w:p>
    <w:p w14:paraId="50F28C1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03F5049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69BE754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4AA58C1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BFB444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6_Callback(hObject, eventdata, handles)</w:t>
      </w:r>
    </w:p>
    <w:p w14:paraId="0176A14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6_CreateFcn(hObject, eventdata, handles)</w:t>
      </w:r>
    </w:p>
    <w:p w14:paraId="3F14BEB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19E60BC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295E188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9DEA6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0D97888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7_Callback(hObject, eventdata, handles)</w:t>
      </w:r>
    </w:p>
    <w:p w14:paraId="095E06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7_CreateFcn(hObject, eventdata, handles)</w:t>
      </w:r>
    </w:p>
    <w:p w14:paraId="772A4E5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2D0BE39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3C26705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9B1AA8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FE8CC5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8_Callback(hObject, eventdata, handles)</w:t>
      </w:r>
    </w:p>
    <w:p w14:paraId="40F4461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8_CreateFcn(hObject, eventdata, handles)</w:t>
      </w:r>
    </w:p>
    <w:p w14:paraId="7632302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7E6D564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4393B80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5080DC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71067E2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9_Callback(hObject, eventdata, handles)</w:t>
      </w:r>
    </w:p>
    <w:p w14:paraId="2123D5E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9_CreateFcn(hObject, eventdata, handles)</w:t>
      </w:r>
    </w:p>
    <w:p w14:paraId="76D29A8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087ECDB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03A6A0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A6633B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DDBE34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0_Callback(hObject, eventdata, handles)</w:t>
      </w:r>
    </w:p>
    <w:p w14:paraId="67ABF4A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0_CreateFcn(hObject, eventdata, handles)</w:t>
      </w:r>
    </w:p>
    <w:p w14:paraId="4AD5E29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0A639E7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2AC3179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96DE0D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756724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1_Callback(hObject, eventdata, handles)</w:t>
      </w:r>
    </w:p>
    <w:p w14:paraId="3A6B5BD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1_CreateFcn(hObject, eventdata, handles)</w:t>
      </w:r>
    </w:p>
    <w:p w14:paraId="43AF5AF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3940917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7D1A3C4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lastRenderedPageBreak/>
        <w:t>end</w:t>
      </w:r>
    </w:p>
    <w:p w14:paraId="72866D4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A1AB9D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2_Callback(hObject, eventdata, handles)</w:t>
      </w:r>
    </w:p>
    <w:p w14:paraId="5E5976B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2_CreateFcn(hObject, eventdata, handles)</w:t>
      </w:r>
    </w:p>
    <w:p w14:paraId="292BB74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0D23CBA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3147C45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9442A2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3712E1C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Executes on selection change in popupmenu1.</w:t>
      </w:r>
    </w:p>
    <w:p w14:paraId="6A6B880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1_Callback(hObject, eventdata, handles)</w:t>
      </w:r>
    </w:p>
    <w:p w14:paraId="3A4F138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Object    handle to popupmenu1 (see GCBO)</w:t>
      </w:r>
    </w:p>
    <w:p w14:paraId="06ACA30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ventdata  reserved - to be defined in a future version of MATLAB</w:t>
      </w:r>
    </w:p>
    <w:p w14:paraId="27F6B82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andles    structure with handles and user data (see GUIDATA)</w:t>
      </w:r>
    </w:p>
    <w:p w14:paraId="3F0398F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81126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ints: contents = cellstr(get(hObject,'String')) returns popupmenu1 contents as cell array</w:t>
      </w:r>
    </w:p>
    <w:p w14:paraId="15001C9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contents{get(hObject,'Value')} returns selected item from popupmenu1</w:t>
      </w:r>
    </w:p>
    <w:p w14:paraId="40552631" w14:textId="77777777" w:rsidR="002C70D0" w:rsidRDefault="002C70D0" w:rsidP="002C70D0">
      <w:pPr>
        <w:autoSpaceDE w:val="0"/>
        <w:autoSpaceDN w:val="0"/>
        <w:adjustRightInd w:val="0"/>
        <w:rPr>
          <w:rFonts w:ascii="Courier New" w:hAnsi="Courier New" w:cs="Courier New"/>
          <w:color w:val="228B22"/>
          <w:sz w:val="20"/>
          <w:szCs w:val="20"/>
        </w:rPr>
      </w:pPr>
    </w:p>
    <w:p w14:paraId="1DA70A2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popupmenu1 contains the code for the orientation selection. </w:t>
      </w:r>
    </w:p>
    <w:p w14:paraId="2C3C762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268D415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contents = cellstr(get(hObject,</w:t>
      </w:r>
      <w:r>
        <w:rPr>
          <w:rFonts w:ascii="Courier New" w:hAnsi="Courier New" w:cs="Courier New"/>
          <w:color w:val="A020F0"/>
          <w:sz w:val="20"/>
          <w:szCs w:val="20"/>
        </w:rPr>
        <w:t>'String'</w:t>
      </w:r>
      <w:r>
        <w:rPr>
          <w:rFonts w:ascii="Courier New" w:hAnsi="Courier New" w:cs="Courier New"/>
          <w:color w:val="000000"/>
          <w:sz w:val="20"/>
          <w:szCs w:val="20"/>
        </w:rPr>
        <w:t>));</w:t>
      </w:r>
    </w:p>
    <w:p w14:paraId="1410363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popupmenu1Value = contents{get(hObject,</w:t>
      </w:r>
      <w:r>
        <w:rPr>
          <w:rFonts w:ascii="Courier New" w:hAnsi="Courier New" w:cs="Courier New"/>
          <w:color w:val="A020F0"/>
          <w:sz w:val="20"/>
          <w:szCs w:val="20"/>
        </w:rPr>
        <w:t>'Value'</w:t>
      </w:r>
      <w:r>
        <w:rPr>
          <w:rFonts w:ascii="Courier New" w:hAnsi="Courier New" w:cs="Courier New"/>
          <w:color w:val="000000"/>
          <w:sz w:val="20"/>
          <w:szCs w:val="20"/>
        </w:rPr>
        <w:t>)};</w:t>
      </w:r>
    </w:p>
    <w:p w14:paraId="4CFBC73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217A6BB"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 xml:space="preserve">%Setting the values in popupmenu. Also when a value in popupmenu1 is </w:t>
      </w:r>
    </w:p>
    <w:p w14:paraId="106454E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selected, a new image is displayed. </w:t>
      </w:r>
    </w:p>
    <w:p w14:paraId="7419532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A98762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popupmenu1Value == </w:t>
      </w:r>
      <w:r>
        <w:rPr>
          <w:rFonts w:ascii="Courier New" w:hAnsi="Courier New" w:cs="Courier New"/>
          <w:color w:val="A020F0"/>
          <w:sz w:val="20"/>
          <w:szCs w:val="20"/>
        </w:rPr>
        <w:t>'X'</w:t>
      </w:r>
    </w:p>
    <w:p w14:paraId="15F8C43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CAD Software ImageXUp.png'</w:t>
      </w:r>
      <w:r>
        <w:rPr>
          <w:rFonts w:ascii="Courier New" w:hAnsi="Courier New" w:cs="Courier New"/>
          <w:color w:val="000000"/>
          <w:sz w:val="20"/>
          <w:szCs w:val="20"/>
        </w:rPr>
        <w:t>);</w:t>
      </w:r>
    </w:p>
    <w:p w14:paraId="038BCE2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xes(handles.axes6);</w:t>
      </w:r>
    </w:p>
    <w:p w14:paraId="257101D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mshow(a);</w:t>
      </w:r>
    </w:p>
    <w:p w14:paraId="7B60741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w:t>
      </w:r>
    </w:p>
    <w:p w14:paraId="3E5362A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FFCDD6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2C6F43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popupmenu1Value == </w:t>
      </w:r>
      <w:r>
        <w:rPr>
          <w:rFonts w:ascii="Courier New" w:hAnsi="Courier New" w:cs="Courier New"/>
          <w:color w:val="A020F0"/>
          <w:sz w:val="20"/>
          <w:szCs w:val="20"/>
        </w:rPr>
        <w:t>'Y'</w:t>
      </w:r>
    </w:p>
    <w:p w14:paraId="6592B69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CAD Software ImageYUp.png'</w:t>
      </w:r>
      <w:r>
        <w:rPr>
          <w:rFonts w:ascii="Courier New" w:hAnsi="Courier New" w:cs="Courier New"/>
          <w:color w:val="000000"/>
          <w:sz w:val="20"/>
          <w:szCs w:val="20"/>
        </w:rPr>
        <w:t>);</w:t>
      </w:r>
    </w:p>
    <w:p w14:paraId="4874BBC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xes(handles.axes6);</w:t>
      </w:r>
    </w:p>
    <w:p w14:paraId="41551FE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mshow(a);</w:t>
      </w:r>
    </w:p>
    <w:p w14:paraId="79B5D3D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w:t>
      </w:r>
    </w:p>
    <w:p w14:paraId="4F8D6AD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F47FAA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0767453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popupmenu1Value == </w:t>
      </w:r>
      <w:r>
        <w:rPr>
          <w:rFonts w:ascii="Courier New" w:hAnsi="Courier New" w:cs="Courier New"/>
          <w:color w:val="A020F0"/>
          <w:sz w:val="20"/>
          <w:szCs w:val="20"/>
        </w:rPr>
        <w:t>'Z'</w:t>
      </w:r>
    </w:p>
    <w:p w14:paraId="1FD6139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CAD Software ImageZUp.png'</w:t>
      </w:r>
      <w:r>
        <w:rPr>
          <w:rFonts w:ascii="Courier New" w:hAnsi="Courier New" w:cs="Courier New"/>
          <w:color w:val="000000"/>
          <w:sz w:val="20"/>
          <w:szCs w:val="20"/>
        </w:rPr>
        <w:t>);</w:t>
      </w:r>
    </w:p>
    <w:p w14:paraId="72BA307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xes(handles.axes6);</w:t>
      </w:r>
    </w:p>
    <w:p w14:paraId="6BE2304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mshow(a);</w:t>
      </w:r>
    </w:p>
    <w:p w14:paraId="5F63E98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w:t>
      </w:r>
    </w:p>
    <w:p w14:paraId="17033EC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28D3F59" w14:textId="77777777" w:rsidR="002C70D0" w:rsidRDefault="002C70D0" w:rsidP="002C70D0">
      <w:pPr>
        <w:autoSpaceDE w:val="0"/>
        <w:autoSpaceDN w:val="0"/>
        <w:adjustRightInd w:val="0"/>
        <w:rPr>
          <w:rFonts w:ascii="Courier New" w:hAnsi="Courier New" w:cs="Courier New"/>
        </w:rPr>
      </w:pPr>
    </w:p>
    <w:p w14:paraId="2FC4235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28D34C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Executes during object creation, after setting all properties.</w:t>
      </w:r>
    </w:p>
    <w:p w14:paraId="4E2F4EA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1_CreateFcn(hObject, eventdata, handles)</w:t>
      </w:r>
    </w:p>
    <w:p w14:paraId="07EA11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Object    handle to popupmenu1 (see GCBO)</w:t>
      </w:r>
    </w:p>
    <w:p w14:paraId="39A0B18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ventdata  reserved - to be defined in a future version of MATLAB</w:t>
      </w:r>
    </w:p>
    <w:p w14:paraId="64C74FE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lastRenderedPageBreak/>
        <w:t>% handles    empty - handles not created until after all CreateFcns called</w:t>
      </w:r>
    </w:p>
    <w:p w14:paraId="4D510BD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393EFB9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int: popupmenu controls usually have a white background on Windows.</w:t>
      </w:r>
    </w:p>
    <w:p w14:paraId="4045845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See ISPC and COMPUTER.</w:t>
      </w:r>
    </w:p>
    <w:p w14:paraId="45F33DA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1F90D1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11C9124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9CDD56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880941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7BD9DE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606085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3_Callback(hObject, eventdata, handles)</w:t>
      </w:r>
    </w:p>
    <w:p w14:paraId="71DD62D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3_CreateFcn(hObject, eventdata, handles)</w:t>
      </w:r>
    </w:p>
    <w:p w14:paraId="5526D75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4E20AFE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5707FAD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82EFB7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6D7223F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EDB118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2_Callback(hObject, eventdata, handles)</w:t>
      </w:r>
    </w:p>
    <w:p w14:paraId="453D1F1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popupmenu2 contains the code for printing multiple structures</w:t>
      </w:r>
    </w:p>
    <w:p w14:paraId="54DDCF01" w14:textId="77777777" w:rsidR="002C70D0" w:rsidRDefault="002C70D0" w:rsidP="002C70D0">
      <w:pPr>
        <w:autoSpaceDE w:val="0"/>
        <w:autoSpaceDN w:val="0"/>
        <w:adjustRightInd w:val="0"/>
        <w:rPr>
          <w:rFonts w:ascii="Courier New" w:hAnsi="Courier New" w:cs="Courier New"/>
        </w:rPr>
      </w:pPr>
    </w:p>
    <w:p w14:paraId="5C5B2E8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popupmenu3Value = getCurrentPopupString(handles.popupmenu3);</w:t>
      </w:r>
    </w:p>
    <w:p w14:paraId="3115EB9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0FB7F7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popupmenu2Value = getCurrentPopupString(handles.popupmenu2);</w:t>
      </w:r>
    </w:p>
    <w:p w14:paraId="3B566F0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DEEDF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3Value,</w:t>
      </w:r>
      <w:r>
        <w:rPr>
          <w:rFonts w:ascii="Courier New" w:hAnsi="Courier New" w:cs="Courier New"/>
          <w:color w:val="A020F0"/>
          <w:sz w:val="20"/>
          <w:szCs w:val="20"/>
        </w:rPr>
        <w:t>'One'</w:t>
      </w:r>
      <w:r>
        <w:rPr>
          <w:rFonts w:ascii="Courier New" w:hAnsi="Courier New" w:cs="Courier New"/>
          <w:color w:val="000000"/>
          <w:sz w:val="20"/>
          <w:szCs w:val="20"/>
        </w:rPr>
        <w:t>) == 1;</w:t>
      </w:r>
    </w:p>
    <w:p w14:paraId="4FF857F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One'</w:t>
      </w:r>
      <w:r>
        <w:rPr>
          <w:rFonts w:ascii="Courier New" w:hAnsi="Courier New" w:cs="Courier New"/>
          <w:color w:val="000000"/>
          <w:sz w:val="20"/>
          <w:szCs w:val="20"/>
        </w:rPr>
        <w:t>) == 1;</w:t>
      </w:r>
    </w:p>
    <w:p w14:paraId="0552BEC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1.png'</w:t>
      </w:r>
      <w:r>
        <w:rPr>
          <w:rFonts w:ascii="Courier New" w:hAnsi="Courier New" w:cs="Courier New"/>
          <w:color w:val="000000"/>
          <w:sz w:val="20"/>
          <w:szCs w:val="20"/>
        </w:rPr>
        <w:t>);</w:t>
      </w:r>
    </w:p>
    <w:p w14:paraId="526C8B7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92E30A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wo'</w:t>
      </w:r>
      <w:r>
        <w:rPr>
          <w:rFonts w:ascii="Courier New" w:hAnsi="Courier New" w:cs="Courier New"/>
          <w:color w:val="000000"/>
          <w:sz w:val="20"/>
          <w:szCs w:val="20"/>
        </w:rPr>
        <w:t xml:space="preserve">) == 1;   </w:t>
      </w:r>
    </w:p>
    <w:p w14:paraId="6C0DAF9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2.png'</w:t>
      </w:r>
      <w:r>
        <w:rPr>
          <w:rFonts w:ascii="Courier New" w:hAnsi="Courier New" w:cs="Courier New"/>
          <w:color w:val="000000"/>
          <w:sz w:val="20"/>
          <w:szCs w:val="20"/>
        </w:rPr>
        <w:t>);</w:t>
      </w:r>
    </w:p>
    <w:p w14:paraId="641618C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EC1A4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hree'</w:t>
      </w:r>
      <w:r>
        <w:rPr>
          <w:rFonts w:ascii="Courier New" w:hAnsi="Courier New" w:cs="Courier New"/>
          <w:color w:val="000000"/>
          <w:sz w:val="20"/>
          <w:szCs w:val="20"/>
        </w:rPr>
        <w:t xml:space="preserve">) == 1; </w:t>
      </w:r>
    </w:p>
    <w:p w14:paraId="25C7CF5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3.png'</w:t>
      </w:r>
      <w:r>
        <w:rPr>
          <w:rFonts w:ascii="Courier New" w:hAnsi="Courier New" w:cs="Courier New"/>
          <w:color w:val="000000"/>
          <w:sz w:val="20"/>
          <w:szCs w:val="20"/>
        </w:rPr>
        <w:t xml:space="preserve">); </w:t>
      </w:r>
    </w:p>
    <w:p w14:paraId="7D6957F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D60EDD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Four'</w:t>
      </w:r>
      <w:r>
        <w:rPr>
          <w:rFonts w:ascii="Courier New" w:hAnsi="Courier New" w:cs="Courier New"/>
          <w:color w:val="000000"/>
          <w:sz w:val="20"/>
          <w:szCs w:val="20"/>
        </w:rPr>
        <w:t xml:space="preserve">) == 1; </w:t>
      </w:r>
    </w:p>
    <w:p w14:paraId="1A90E05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4.png'</w:t>
      </w:r>
      <w:r>
        <w:rPr>
          <w:rFonts w:ascii="Courier New" w:hAnsi="Courier New" w:cs="Courier New"/>
          <w:color w:val="000000"/>
          <w:sz w:val="20"/>
          <w:szCs w:val="20"/>
        </w:rPr>
        <w:t>);</w:t>
      </w:r>
    </w:p>
    <w:p w14:paraId="42FA586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91DF3C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D1E185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7699D0B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if popupmenu2Value == 'Two'</w:t>
      </w:r>
    </w:p>
    <w:p w14:paraId="05EA203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3Value,</w:t>
      </w:r>
      <w:r>
        <w:rPr>
          <w:rFonts w:ascii="Courier New" w:hAnsi="Courier New" w:cs="Courier New"/>
          <w:color w:val="A020F0"/>
          <w:sz w:val="20"/>
          <w:szCs w:val="20"/>
        </w:rPr>
        <w:t>'Two'</w:t>
      </w:r>
      <w:r>
        <w:rPr>
          <w:rFonts w:ascii="Courier New" w:hAnsi="Courier New" w:cs="Courier New"/>
          <w:color w:val="000000"/>
          <w:sz w:val="20"/>
          <w:szCs w:val="20"/>
        </w:rPr>
        <w:t xml:space="preserve">) == 1;   </w:t>
      </w:r>
    </w:p>
    <w:p w14:paraId="01E3400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One'</w:t>
      </w:r>
      <w:r>
        <w:rPr>
          <w:rFonts w:ascii="Courier New" w:hAnsi="Courier New" w:cs="Courier New"/>
          <w:color w:val="000000"/>
          <w:sz w:val="20"/>
          <w:szCs w:val="20"/>
        </w:rPr>
        <w:t>) == 1;</w:t>
      </w:r>
    </w:p>
    <w:p w14:paraId="061C99D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2.png'</w:t>
      </w:r>
      <w:r>
        <w:rPr>
          <w:rFonts w:ascii="Courier New" w:hAnsi="Courier New" w:cs="Courier New"/>
          <w:color w:val="000000"/>
          <w:sz w:val="20"/>
          <w:szCs w:val="20"/>
        </w:rPr>
        <w:t>);</w:t>
      </w:r>
    </w:p>
    <w:p w14:paraId="1246E7F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53E8A5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wo'</w:t>
      </w:r>
      <w:r>
        <w:rPr>
          <w:rFonts w:ascii="Courier New" w:hAnsi="Courier New" w:cs="Courier New"/>
          <w:color w:val="000000"/>
          <w:sz w:val="20"/>
          <w:szCs w:val="20"/>
        </w:rPr>
        <w:t xml:space="preserve">) == 1;   </w:t>
      </w:r>
    </w:p>
    <w:p w14:paraId="0B4D9E4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4.png'</w:t>
      </w:r>
      <w:r>
        <w:rPr>
          <w:rFonts w:ascii="Courier New" w:hAnsi="Courier New" w:cs="Courier New"/>
          <w:color w:val="000000"/>
          <w:sz w:val="20"/>
          <w:szCs w:val="20"/>
        </w:rPr>
        <w:t>);</w:t>
      </w:r>
    </w:p>
    <w:p w14:paraId="3BBE42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CFB4C7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hree'</w:t>
      </w:r>
      <w:r>
        <w:rPr>
          <w:rFonts w:ascii="Courier New" w:hAnsi="Courier New" w:cs="Courier New"/>
          <w:color w:val="000000"/>
          <w:sz w:val="20"/>
          <w:szCs w:val="20"/>
        </w:rPr>
        <w:t xml:space="preserve">) == 1;   </w:t>
      </w:r>
    </w:p>
    <w:p w14:paraId="1FB0793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NotEnabled.png'</w:t>
      </w:r>
      <w:r>
        <w:rPr>
          <w:rFonts w:ascii="Courier New" w:hAnsi="Courier New" w:cs="Courier New"/>
          <w:color w:val="000000"/>
          <w:sz w:val="20"/>
          <w:szCs w:val="20"/>
        </w:rPr>
        <w:t>);</w:t>
      </w:r>
    </w:p>
    <w:p w14:paraId="50264D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876304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Four'</w:t>
      </w:r>
      <w:r>
        <w:rPr>
          <w:rFonts w:ascii="Courier New" w:hAnsi="Courier New" w:cs="Courier New"/>
          <w:color w:val="000000"/>
          <w:sz w:val="20"/>
          <w:szCs w:val="20"/>
        </w:rPr>
        <w:t xml:space="preserve">) == 1;   </w:t>
      </w:r>
    </w:p>
    <w:p w14:paraId="19263B0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 xml:space="preserve">    a=imread(</w:t>
      </w:r>
      <w:r>
        <w:rPr>
          <w:rFonts w:ascii="Courier New" w:hAnsi="Courier New" w:cs="Courier New"/>
          <w:color w:val="A020F0"/>
          <w:sz w:val="20"/>
          <w:szCs w:val="20"/>
        </w:rPr>
        <w:t>'NotEnabled.png'</w:t>
      </w:r>
      <w:r>
        <w:rPr>
          <w:rFonts w:ascii="Courier New" w:hAnsi="Courier New" w:cs="Courier New"/>
          <w:color w:val="000000"/>
          <w:sz w:val="20"/>
          <w:szCs w:val="20"/>
        </w:rPr>
        <w:t>);</w:t>
      </w:r>
    </w:p>
    <w:p w14:paraId="6AB265D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8F99FB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B718C5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E22DE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axes(handles.axes4);</w:t>
      </w:r>
    </w:p>
    <w:p w14:paraId="2AB5DB1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mshow(a);</w:t>
      </w:r>
    </w:p>
    <w:p w14:paraId="1DA34CB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r>
        <w:rPr>
          <w:rFonts w:ascii="Courier New" w:hAnsi="Courier New" w:cs="Courier New"/>
          <w:color w:val="000000"/>
          <w:sz w:val="20"/>
          <w:szCs w:val="20"/>
        </w:rPr>
        <w:t>;</w:t>
      </w:r>
    </w:p>
    <w:p w14:paraId="1CC2BAE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589397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2_CreateFcn(hObject, eventdata, handles)</w:t>
      </w:r>
    </w:p>
    <w:p w14:paraId="2C6F36C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4194EC9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09466D6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DE0A40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5E01413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3_Callback(hObject, eventdata, handles)</w:t>
      </w:r>
    </w:p>
    <w:p w14:paraId="712F95F2" w14:textId="77777777" w:rsidR="002C70D0" w:rsidRDefault="002C70D0" w:rsidP="002C70D0">
      <w:pPr>
        <w:autoSpaceDE w:val="0"/>
        <w:autoSpaceDN w:val="0"/>
        <w:adjustRightInd w:val="0"/>
        <w:rPr>
          <w:rFonts w:ascii="Courier New" w:hAnsi="Courier New" w:cs="Courier New"/>
        </w:rPr>
      </w:pPr>
    </w:p>
    <w:p w14:paraId="4998633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popupmenu3Value = getCurrentPopupString(handles.popupmenu3);</w:t>
      </w:r>
    </w:p>
    <w:p w14:paraId="762424C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popupmenu3 contains the code for the ‘optional’ multiple .stl designs.</w:t>
      </w:r>
    </w:p>
    <w:p w14:paraId="63A4C029" w14:textId="77777777" w:rsidR="002C70D0" w:rsidRDefault="002C70D0" w:rsidP="002C70D0">
      <w:pPr>
        <w:autoSpaceDE w:val="0"/>
        <w:autoSpaceDN w:val="0"/>
        <w:adjustRightInd w:val="0"/>
        <w:rPr>
          <w:rFonts w:ascii="Courier New" w:hAnsi="Courier New" w:cs="Courier New"/>
        </w:rPr>
      </w:pPr>
    </w:p>
    <w:p w14:paraId="426CD0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popupmenu2Value = getCurrentPopupString(handles.popupmenu2);</w:t>
      </w:r>
    </w:p>
    <w:p w14:paraId="6378E5F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01B11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3Value,</w:t>
      </w:r>
      <w:r>
        <w:rPr>
          <w:rFonts w:ascii="Courier New" w:hAnsi="Courier New" w:cs="Courier New"/>
          <w:color w:val="A020F0"/>
          <w:sz w:val="20"/>
          <w:szCs w:val="20"/>
        </w:rPr>
        <w:t>'One'</w:t>
      </w:r>
      <w:r>
        <w:rPr>
          <w:rFonts w:ascii="Courier New" w:hAnsi="Courier New" w:cs="Courier New"/>
          <w:color w:val="000000"/>
          <w:sz w:val="20"/>
          <w:szCs w:val="20"/>
        </w:rPr>
        <w:t>) == 1;</w:t>
      </w:r>
    </w:p>
    <w:p w14:paraId="196C845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One'</w:t>
      </w:r>
      <w:r>
        <w:rPr>
          <w:rFonts w:ascii="Courier New" w:hAnsi="Courier New" w:cs="Courier New"/>
          <w:color w:val="000000"/>
          <w:sz w:val="20"/>
          <w:szCs w:val="20"/>
        </w:rPr>
        <w:t>) == 1;</w:t>
      </w:r>
    </w:p>
    <w:p w14:paraId="731CD7C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1.png'</w:t>
      </w:r>
      <w:r>
        <w:rPr>
          <w:rFonts w:ascii="Courier New" w:hAnsi="Courier New" w:cs="Courier New"/>
          <w:color w:val="000000"/>
          <w:sz w:val="20"/>
          <w:szCs w:val="20"/>
        </w:rPr>
        <w:t>);</w:t>
      </w:r>
    </w:p>
    <w:p w14:paraId="348F3B5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5E48C7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wo'</w:t>
      </w:r>
      <w:r>
        <w:rPr>
          <w:rFonts w:ascii="Courier New" w:hAnsi="Courier New" w:cs="Courier New"/>
          <w:color w:val="000000"/>
          <w:sz w:val="20"/>
          <w:szCs w:val="20"/>
        </w:rPr>
        <w:t xml:space="preserve">) == 1;   </w:t>
      </w:r>
    </w:p>
    <w:p w14:paraId="5BEC8CF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2.png'</w:t>
      </w:r>
      <w:r>
        <w:rPr>
          <w:rFonts w:ascii="Courier New" w:hAnsi="Courier New" w:cs="Courier New"/>
          <w:color w:val="000000"/>
          <w:sz w:val="20"/>
          <w:szCs w:val="20"/>
        </w:rPr>
        <w:t>);</w:t>
      </w:r>
    </w:p>
    <w:p w14:paraId="1CE999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8BC64C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hree'</w:t>
      </w:r>
      <w:r>
        <w:rPr>
          <w:rFonts w:ascii="Courier New" w:hAnsi="Courier New" w:cs="Courier New"/>
          <w:color w:val="000000"/>
          <w:sz w:val="20"/>
          <w:szCs w:val="20"/>
        </w:rPr>
        <w:t xml:space="preserve">) == 1; </w:t>
      </w:r>
    </w:p>
    <w:p w14:paraId="7E72A35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3.png'</w:t>
      </w:r>
      <w:r>
        <w:rPr>
          <w:rFonts w:ascii="Courier New" w:hAnsi="Courier New" w:cs="Courier New"/>
          <w:color w:val="000000"/>
          <w:sz w:val="20"/>
          <w:szCs w:val="20"/>
        </w:rPr>
        <w:t xml:space="preserve">); </w:t>
      </w:r>
    </w:p>
    <w:p w14:paraId="0EF24A2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012ACE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Four'</w:t>
      </w:r>
      <w:r>
        <w:rPr>
          <w:rFonts w:ascii="Courier New" w:hAnsi="Courier New" w:cs="Courier New"/>
          <w:color w:val="000000"/>
          <w:sz w:val="20"/>
          <w:szCs w:val="20"/>
        </w:rPr>
        <w:t xml:space="preserve">) == 1; </w:t>
      </w:r>
    </w:p>
    <w:p w14:paraId="6780F13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4.png'</w:t>
      </w:r>
      <w:r>
        <w:rPr>
          <w:rFonts w:ascii="Courier New" w:hAnsi="Courier New" w:cs="Courier New"/>
          <w:color w:val="000000"/>
          <w:sz w:val="20"/>
          <w:szCs w:val="20"/>
        </w:rPr>
        <w:t>);</w:t>
      </w:r>
    </w:p>
    <w:p w14:paraId="58B395A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C808BF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A8594C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1AAB79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if popupmenu2Value == 'Two'</w:t>
      </w:r>
    </w:p>
    <w:p w14:paraId="2D5124D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3Value,</w:t>
      </w:r>
      <w:r>
        <w:rPr>
          <w:rFonts w:ascii="Courier New" w:hAnsi="Courier New" w:cs="Courier New"/>
          <w:color w:val="A020F0"/>
          <w:sz w:val="20"/>
          <w:szCs w:val="20"/>
        </w:rPr>
        <w:t>'Two'</w:t>
      </w:r>
      <w:r>
        <w:rPr>
          <w:rFonts w:ascii="Courier New" w:hAnsi="Courier New" w:cs="Courier New"/>
          <w:color w:val="000000"/>
          <w:sz w:val="20"/>
          <w:szCs w:val="20"/>
        </w:rPr>
        <w:t xml:space="preserve">) == 1;   </w:t>
      </w:r>
    </w:p>
    <w:p w14:paraId="1D0047C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One'</w:t>
      </w:r>
      <w:r>
        <w:rPr>
          <w:rFonts w:ascii="Courier New" w:hAnsi="Courier New" w:cs="Courier New"/>
          <w:color w:val="000000"/>
          <w:sz w:val="20"/>
          <w:szCs w:val="20"/>
        </w:rPr>
        <w:t>) == 1;</w:t>
      </w:r>
    </w:p>
    <w:p w14:paraId="2ECE125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2.png'</w:t>
      </w:r>
      <w:r>
        <w:rPr>
          <w:rFonts w:ascii="Courier New" w:hAnsi="Courier New" w:cs="Courier New"/>
          <w:color w:val="000000"/>
          <w:sz w:val="20"/>
          <w:szCs w:val="20"/>
        </w:rPr>
        <w:t>);</w:t>
      </w:r>
    </w:p>
    <w:p w14:paraId="32A2F2F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04FD9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wo'</w:t>
      </w:r>
      <w:r>
        <w:rPr>
          <w:rFonts w:ascii="Courier New" w:hAnsi="Courier New" w:cs="Courier New"/>
          <w:color w:val="000000"/>
          <w:sz w:val="20"/>
          <w:szCs w:val="20"/>
        </w:rPr>
        <w:t xml:space="preserve">) == 1;   </w:t>
      </w:r>
    </w:p>
    <w:p w14:paraId="025CBE8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PuSL_Splicing_Repeat4.png'</w:t>
      </w:r>
      <w:r>
        <w:rPr>
          <w:rFonts w:ascii="Courier New" w:hAnsi="Courier New" w:cs="Courier New"/>
          <w:color w:val="000000"/>
          <w:sz w:val="20"/>
          <w:szCs w:val="20"/>
        </w:rPr>
        <w:t>);</w:t>
      </w:r>
    </w:p>
    <w:p w14:paraId="3B06B82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BD3B25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hree'</w:t>
      </w:r>
      <w:r>
        <w:rPr>
          <w:rFonts w:ascii="Courier New" w:hAnsi="Courier New" w:cs="Courier New"/>
          <w:color w:val="000000"/>
          <w:sz w:val="20"/>
          <w:szCs w:val="20"/>
        </w:rPr>
        <w:t xml:space="preserve">) == 1;   </w:t>
      </w:r>
    </w:p>
    <w:p w14:paraId="536CD1D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NotEnabled.png'</w:t>
      </w:r>
      <w:r>
        <w:rPr>
          <w:rFonts w:ascii="Courier New" w:hAnsi="Courier New" w:cs="Courier New"/>
          <w:color w:val="000000"/>
          <w:sz w:val="20"/>
          <w:szCs w:val="20"/>
        </w:rPr>
        <w:t>);</w:t>
      </w:r>
    </w:p>
    <w:p w14:paraId="10BA63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998072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Four'</w:t>
      </w:r>
      <w:r>
        <w:rPr>
          <w:rFonts w:ascii="Courier New" w:hAnsi="Courier New" w:cs="Courier New"/>
          <w:color w:val="000000"/>
          <w:sz w:val="20"/>
          <w:szCs w:val="20"/>
        </w:rPr>
        <w:t xml:space="preserve">) == 1;   </w:t>
      </w:r>
    </w:p>
    <w:p w14:paraId="3857931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imread(</w:t>
      </w:r>
      <w:r>
        <w:rPr>
          <w:rFonts w:ascii="Courier New" w:hAnsi="Courier New" w:cs="Courier New"/>
          <w:color w:val="A020F0"/>
          <w:sz w:val="20"/>
          <w:szCs w:val="20"/>
        </w:rPr>
        <w:t>'NotEnabled.png'</w:t>
      </w:r>
      <w:r>
        <w:rPr>
          <w:rFonts w:ascii="Courier New" w:hAnsi="Courier New" w:cs="Courier New"/>
          <w:color w:val="000000"/>
          <w:sz w:val="20"/>
          <w:szCs w:val="20"/>
        </w:rPr>
        <w:t>);</w:t>
      </w:r>
    </w:p>
    <w:p w14:paraId="12B312C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E531D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45B4F59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A3F8E6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axes(handles.axes4);</w:t>
      </w:r>
    </w:p>
    <w:p w14:paraId="0346133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imshow(a);</w:t>
      </w:r>
    </w:p>
    <w:p w14:paraId="325C78C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r>
        <w:rPr>
          <w:rFonts w:ascii="Courier New" w:hAnsi="Courier New" w:cs="Courier New"/>
          <w:color w:val="000000"/>
          <w:sz w:val="20"/>
          <w:szCs w:val="20"/>
        </w:rPr>
        <w:t>;</w:t>
      </w:r>
    </w:p>
    <w:p w14:paraId="20933D6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BA826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3_CreateFcn(hObject, eventdata, handles)</w:t>
      </w:r>
    </w:p>
    <w:p w14:paraId="0CE3C81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19806F4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6F3ABF5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3BCBCC7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470CDB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69104C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4_Callback(hObject, eventdata, handles)</w:t>
      </w:r>
    </w:p>
    <w:p w14:paraId="4471269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4_CreateFcn(hObject, eventdata, handles)</w:t>
      </w:r>
    </w:p>
    <w:p w14:paraId="43E1BEE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4665742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3D265DB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03E59231" w14:textId="77777777" w:rsidR="002C70D0" w:rsidRDefault="002C70D0" w:rsidP="002C70D0">
      <w:pPr>
        <w:autoSpaceDE w:val="0"/>
        <w:autoSpaceDN w:val="0"/>
        <w:adjustRightInd w:val="0"/>
        <w:rPr>
          <w:rFonts w:ascii="Courier New" w:hAnsi="Courier New" w:cs="Courier New"/>
          <w:color w:val="0000FF"/>
          <w:sz w:val="20"/>
          <w:szCs w:val="20"/>
        </w:rPr>
      </w:pPr>
      <w:r>
        <w:rPr>
          <w:rFonts w:ascii="Courier New" w:hAnsi="Courier New" w:cs="Courier New"/>
          <w:color w:val="0000FF"/>
          <w:sz w:val="20"/>
          <w:szCs w:val="20"/>
        </w:rPr>
        <w:t xml:space="preserve"> </w:t>
      </w:r>
    </w:p>
    <w:p w14:paraId="1926267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679D58D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5_Callback(hObject, eventdata, handles)</w:t>
      </w:r>
    </w:p>
    <w:p w14:paraId="1A66659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5_CreateFcn(hObject, eventdata, handles)</w:t>
      </w:r>
    </w:p>
    <w:p w14:paraId="6553DC6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5D3BE62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5DF9A54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4D47AF8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5226849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ABA9DC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6_Callback(hObject, eventdata, handles)</w:t>
      </w:r>
    </w:p>
    <w:p w14:paraId="5443C93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6_CreateFcn(hObject, eventdata, handles)</w:t>
      </w:r>
    </w:p>
    <w:p w14:paraId="478B085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3BCCB94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37EC4B9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F1D545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339A86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75FE81F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7_Callback(hObject, eventdata, handles)</w:t>
      </w:r>
    </w:p>
    <w:p w14:paraId="3FCC8E9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7_CreateFcn(hObject, eventdata, handles)</w:t>
      </w:r>
    </w:p>
    <w:p w14:paraId="2586F0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44CA05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1549096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DFB884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5A87C1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checkbox1_Callback(hObject, eventdata, handles)</w:t>
      </w:r>
    </w:p>
    <w:p w14:paraId="4BAD45D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checkbox2_Callback(hObject, eventdata, handles)</w:t>
      </w:r>
    </w:p>
    <w:p w14:paraId="515D0785" w14:textId="77777777" w:rsidR="002C70D0" w:rsidRDefault="002C70D0" w:rsidP="002C70D0">
      <w:pPr>
        <w:autoSpaceDE w:val="0"/>
        <w:autoSpaceDN w:val="0"/>
        <w:adjustRightInd w:val="0"/>
        <w:rPr>
          <w:rFonts w:ascii="Courier New" w:hAnsi="Courier New" w:cs="Courier New"/>
        </w:rPr>
      </w:pPr>
    </w:p>
    <w:p w14:paraId="78F65EEB" w14:textId="77777777" w:rsidR="002C70D0" w:rsidRDefault="002C70D0" w:rsidP="002C70D0">
      <w:pPr>
        <w:autoSpaceDE w:val="0"/>
        <w:autoSpaceDN w:val="0"/>
        <w:adjustRightInd w:val="0"/>
        <w:rPr>
          <w:rFonts w:ascii="Courier New" w:hAnsi="Courier New" w:cs="Courier New"/>
        </w:rPr>
      </w:pPr>
    </w:p>
    <w:p w14:paraId="1EA442E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_Callback(hObject, eventdata, handles)</w:t>
      </w:r>
    </w:p>
    <w:p w14:paraId="1EA75031"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pushbutton2 is currently unused. (was deleted from the GUI)</w:t>
      </w:r>
    </w:p>
    <w:p w14:paraId="13BC2B1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Object    handle to pushbutton2 (see GCBO)</w:t>
      </w:r>
    </w:p>
    <w:p w14:paraId="34CDC92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ventdata  reserved - to be defined in a future version of MATLAB</w:t>
      </w:r>
    </w:p>
    <w:p w14:paraId="55ABA98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andles    structure with handles and user data (see GUIDATA)</w:t>
      </w:r>
    </w:p>
    <w:p w14:paraId="359456C6" w14:textId="77777777" w:rsidR="002C70D0" w:rsidRDefault="002C70D0" w:rsidP="002C70D0">
      <w:pPr>
        <w:autoSpaceDE w:val="0"/>
        <w:autoSpaceDN w:val="0"/>
        <w:adjustRightInd w:val="0"/>
        <w:rPr>
          <w:rFonts w:ascii="Courier New" w:hAnsi="Courier New" w:cs="Courier New"/>
          <w:color w:val="000000"/>
          <w:sz w:val="20"/>
          <w:szCs w:val="20"/>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_Callback(hObject, eventdata, handles)</w:t>
      </w:r>
    </w:p>
    <w:p w14:paraId="16D1A786"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pushbutton3 is currently unused.</w:t>
      </w:r>
      <w:r w:rsidRPr="00E746D0">
        <w:rPr>
          <w:rFonts w:ascii="Courier New" w:hAnsi="Courier New" w:cs="Courier New"/>
          <w:color w:val="228B22"/>
          <w:sz w:val="20"/>
          <w:szCs w:val="20"/>
        </w:rPr>
        <w:t xml:space="preserve"> </w:t>
      </w:r>
      <w:r>
        <w:rPr>
          <w:rFonts w:ascii="Courier New" w:hAnsi="Courier New" w:cs="Courier New"/>
          <w:color w:val="228B22"/>
          <w:sz w:val="20"/>
          <w:szCs w:val="20"/>
        </w:rPr>
        <w:t>(was deleted from the GUI)</w:t>
      </w:r>
    </w:p>
    <w:p w14:paraId="04147F0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4_Callback(hObject, eventdata, handles)</w:t>
      </w:r>
    </w:p>
    <w:p w14:paraId="2158C2C6"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lastRenderedPageBreak/>
        <w:t>%pushbutton4 is currently unused.</w:t>
      </w:r>
      <w:r w:rsidRPr="00E746D0">
        <w:rPr>
          <w:rFonts w:ascii="Courier New" w:hAnsi="Courier New" w:cs="Courier New"/>
          <w:color w:val="228B22"/>
          <w:sz w:val="20"/>
          <w:szCs w:val="20"/>
        </w:rPr>
        <w:t xml:space="preserve"> </w:t>
      </w:r>
      <w:r>
        <w:rPr>
          <w:rFonts w:ascii="Courier New" w:hAnsi="Courier New" w:cs="Courier New"/>
          <w:color w:val="228B22"/>
          <w:sz w:val="20"/>
          <w:szCs w:val="20"/>
        </w:rPr>
        <w:t>(was deleted from the GUI)</w:t>
      </w:r>
    </w:p>
    <w:p w14:paraId="6534DA01" w14:textId="77777777" w:rsidR="002C70D0" w:rsidRDefault="002C70D0" w:rsidP="002C70D0">
      <w:pPr>
        <w:autoSpaceDE w:val="0"/>
        <w:autoSpaceDN w:val="0"/>
        <w:adjustRightInd w:val="0"/>
        <w:rPr>
          <w:rFonts w:ascii="Courier New" w:hAnsi="Courier New" w:cs="Courier New"/>
        </w:rPr>
      </w:pPr>
    </w:p>
    <w:p w14:paraId="379C3B6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Executes during object creation, after setting all properties.</w:t>
      </w:r>
    </w:p>
    <w:p w14:paraId="7FA056A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axes4_CreateFcn(hObject, eventdata, handles)</w:t>
      </w:r>
    </w:p>
    <w:p w14:paraId="45293C4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Object    handle to axes4 (see GCBO)</w:t>
      </w:r>
    </w:p>
    <w:p w14:paraId="59F95F8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eventdata  reserved - to be defined in a future version of MATLAB</w:t>
      </w:r>
    </w:p>
    <w:p w14:paraId="4ED3B1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handles    empty - handles not created until after all CreateFcns called</w:t>
      </w:r>
    </w:p>
    <w:p w14:paraId="2A4EC4A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2ADA825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1BC66D3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Executes on button press in pushbutton5.</w:t>
      </w:r>
    </w:p>
    <w:p w14:paraId="2658A04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5_Callback(hObject, eventdata, handles)</w:t>
      </w:r>
    </w:p>
    <w:p w14:paraId="3108F68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When pushbutton 5 is pressed, the user can pick a .stl file.</w:t>
      </w:r>
    </w:p>
    <w:p w14:paraId="3FE701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ilename_stl_1,PathName_stl_1,FilterIndex_stl_1] = uigetfile;</w:t>
      </w:r>
    </w:p>
    <w:p w14:paraId="1C4182E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76,</w:t>
      </w:r>
      <w:r>
        <w:rPr>
          <w:rFonts w:ascii="Courier New" w:hAnsi="Courier New" w:cs="Courier New"/>
          <w:color w:val="A020F0"/>
          <w:sz w:val="20"/>
          <w:szCs w:val="20"/>
        </w:rPr>
        <w:t>'string'</w:t>
      </w:r>
      <w:r>
        <w:rPr>
          <w:rFonts w:ascii="Courier New" w:hAnsi="Courier New" w:cs="Courier New"/>
          <w:color w:val="000000"/>
          <w:sz w:val="20"/>
          <w:szCs w:val="20"/>
        </w:rPr>
        <w:t>, num2str(Filename_stl_1))</w:t>
      </w:r>
    </w:p>
    <w:p w14:paraId="18473B9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FC61D1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E570A9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Executes on button press in pushbutton6.</w:t>
      </w:r>
    </w:p>
    <w:p w14:paraId="1C3F34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6_Callback(hObject, eventdata, handles)</w:t>
      </w:r>
    </w:p>
    <w:p w14:paraId="3FD2C74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on pushbutton6 press, the user can pick a .stl file (optional section)</w:t>
      </w:r>
    </w:p>
    <w:p w14:paraId="1432B60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ilename_stl_2,PathName_stl_2,FilterIndex_stl_2] = uigetfile;</w:t>
      </w:r>
    </w:p>
    <w:p w14:paraId="787DBA8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0A68B4C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77,</w:t>
      </w:r>
      <w:r>
        <w:rPr>
          <w:rFonts w:ascii="Courier New" w:hAnsi="Courier New" w:cs="Courier New"/>
          <w:color w:val="A020F0"/>
          <w:sz w:val="20"/>
          <w:szCs w:val="20"/>
        </w:rPr>
        <w:t>'string'</w:t>
      </w:r>
      <w:r>
        <w:rPr>
          <w:rFonts w:ascii="Courier New" w:hAnsi="Courier New" w:cs="Courier New"/>
          <w:color w:val="000000"/>
          <w:sz w:val="20"/>
          <w:szCs w:val="20"/>
        </w:rPr>
        <w:t>, num2str(Filename_stl_2))</w:t>
      </w:r>
    </w:p>
    <w:p w14:paraId="6DEC7F9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4E8F99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Later on in this section, reference the 'PathName' for the file location. </w:t>
      </w:r>
    </w:p>
    <w:p w14:paraId="18BBCEE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7FC49F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8_Callback(hObject, eventdata, handles)</w:t>
      </w:r>
    </w:p>
    <w:p w14:paraId="24AEFD8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8_CreateFcn(hObject, eventdata, handles)</w:t>
      </w:r>
    </w:p>
    <w:p w14:paraId="6840C15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1746014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73AB85A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6339D2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5521C0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0AD1CAD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axes6_CreateFcn(hObject, eventdata, handles)</w:t>
      </w:r>
    </w:p>
    <w:p w14:paraId="2D5EF68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No Code.</w:t>
      </w:r>
    </w:p>
    <w:p w14:paraId="2F23F51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117DD2E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these commands link MATLAB to access text boxes in the GUI. </w:t>
      </w:r>
    </w:p>
    <w:p w14:paraId="23111BE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ext76_CreateFcn(hObject, eventdata, handles)</w:t>
      </w:r>
    </w:p>
    <w:p w14:paraId="6268059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ext77_CreateFcn(hObject, eventdata, handles)</w:t>
      </w:r>
    </w:p>
    <w:p w14:paraId="4BAA82A9" w14:textId="77777777" w:rsidR="002C70D0" w:rsidRDefault="002C70D0" w:rsidP="002C70D0">
      <w:pPr>
        <w:autoSpaceDE w:val="0"/>
        <w:autoSpaceDN w:val="0"/>
        <w:adjustRightInd w:val="0"/>
        <w:rPr>
          <w:rFonts w:ascii="Courier New" w:hAnsi="Courier New" w:cs="Courier New"/>
        </w:rPr>
      </w:pPr>
    </w:p>
    <w:p w14:paraId="6763785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tr = getCurrentPopupString(hh)</w:t>
      </w:r>
    </w:p>
    <w:p w14:paraId="6E0B9CF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getCurrentPopupString returns the currently selected string in the popupmenu with handle hh</w:t>
      </w:r>
    </w:p>
    <w:p w14:paraId="4E9236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5A308E1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could test input here</w:t>
      </w:r>
    </w:p>
    <w:p w14:paraId="13C76A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handle(hh) || strcmp(get(hh,</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popupmenu'</w:t>
      </w:r>
      <w:r>
        <w:rPr>
          <w:rFonts w:ascii="Courier New" w:hAnsi="Courier New" w:cs="Courier New"/>
          <w:color w:val="000000"/>
          <w:sz w:val="20"/>
          <w:szCs w:val="20"/>
        </w:rPr>
        <w:t>)</w:t>
      </w:r>
    </w:p>
    <w:p w14:paraId="6454981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error(</w:t>
      </w:r>
      <w:r>
        <w:rPr>
          <w:rFonts w:ascii="Courier New" w:hAnsi="Courier New" w:cs="Courier New"/>
          <w:color w:val="A020F0"/>
          <w:sz w:val="20"/>
          <w:szCs w:val="20"/>
        </w:rPr>
        <w:t>'getCurrentPopupString needs a handle to a popupmenu as input'</w:t>
      </w:r>
      <w:r>
        <w:rPr>
          <w:rFonts w:ascii="Courier New" w:hAnsi="Courier New" w:cs="Courier New"/>
          <w:color w:val="000000"/>
          <w:sz w:val="20"/>
          <w:szCs w:val="20"/>
        </w:rPr>
        <w:t>)</w:t>
      </w:r>
    </w:p>
    <w:p w14:paraId="1C5C508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C8A032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75A83DF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get the string - do it the readable way</w:t>
      </w:r>
    </w:p>
    <w:p w14:paraId="525E398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list = get(hh,</w:t>
      </w:r>
      <w:r>
        <w:rPr>
          <w:rFonts w:ascii="Courier New" w:hAnsi="Courier New" w:cs="Courier New"/>
          <w:color w:val="A020F0"/>
          <w:sz w:val="20"/>
          <w:szCs w:val="20"/>
        </w:rPr>
        <w:t>'String'</w:t>
      </w:r>
      <w:r>
        <w:rPr>
          <w:rFonts w:ascii="Courier New" w:hAnsi="Courier New" w:cs="Courier New"/>
          <w:color w:val="000000"/>
          <w:sz w:val="20"/>
          <w:szCs w:val="20"/>
        </w:rPr>
        <w:t>);</w:t>
      </w:r>
    </w:p>
    <w:p w14:paraId="03D188D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val = get(hh,</w:t>
      </w:r>
      <w:r>
        <w:rPr>
          <w:rFonts w:ascii="Courier New" w:hAnsi="Courier New" w:cs="Courier New"/>
          <w:color w:val="A020F0"/>
          <w:sz w:val="20"/>
          <w:szCs w:val="20"/>
        </w:rPr>
        <w:t>'Value'</w:t>
      </w:r>
      <w:r>
        <w:rPr>
          <w:rFonts w:ascii="Courier New" w:hAnsi="Courier New" w:cs="Courier New"/>
          <w:color w:val="000000"/>
          <w:sz w:val="20"/>
          <w:szCs w:val="20"/>
        </w:rPr>
        <w:t>);</w:t>
      </w:r>
    </w:p>
    <w:p w14:paraId="187BA50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cell(list)</w:t>
      </w:r>
    </w:p>
    <w:p w14:paraId="5A76E03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 xml:space="preserve">   str = list{val};</w:t>
      </w:r>
    </w:p>
    <w:p w14:paraId="1D84CD0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lse</w:t>
      </w:r>
    </w:p>
    <w:p w14:paraId="0AB9D1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 list(val,:);</w:t>
      </w:r>
    </w:p>
    <w:p w14:paraId="15B6F87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765D940" w14:textId="77777777" w:rsidR="002C70D0" w:rsidRDefault="002C70D0" w:rsidP="002C70D0">
      <w:pPr>
        <w:autoSpaceDE w:val="0"/>
        <w:autoSpaceDN w:val="0"/>
        <w:adjustRightInd w:val="0"/>
        <w:rPr>
          <w:rFonts w:ascii="Courier New" w:hAnsi="Courier New" w:cs="Courier New"/>
          <w:color w:val="0000FF"/>
          <w:sz w:val="20"/>
          <w:szCs w:val="20"/>
        </w:rPr>
      </w:pPr>
      <w:r>
        <w:rPr>
          <w:rFonts w:ascii="Courier New" w:hAnsi="Courier New" w:cs="Courier New"/>
          <w:color w:val="0000FF"/>
          <w:sz w:val="20"/>
          <w:szCs w:val="20"/>
        </w:rPr>
        <w:t xml:space="preserve"> </w:t>
      </w:r>
    </w:p>
    <w:p w14:paraId="094C29B2" w14:textId="77777777" w:rsidR="002C70D0"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w:t>
      </w:r>
    </w:p>
    <w:p w14:paraId="49E8430B" w14:textId="77777777" w:rsidR="002C70D0" w:rsidRPr="003E6368" w:rsidRDefault="002C70D0" w:rsidP="002C70D0">
      <w:pPr>
        <w:autoSpaceDE w:val="0"/>
        <w:autoSpaceDN w:val="0"/>
        <w:adjustRightInd w:val="0"/>
        <w:rPr>
          <w:rFonts w:ascii="Courier New" w:hAnsi="Courier New" w:cs="Courier New"/>
          <w:color w:val="228B22"/>
          <w:sz w:val="20"/>
          <w:szCs w:val="20"/>
        </w:rPr>
      </w:pPr>
      <w:r>
        <w:rPr>
          <w:rFonts w:ascii="Courier New" w:hAnsi="Courier New" w:cs="Courier New"/>
          <w:color w:val="228B22"/>
          <w:sz w:val="20"/>
          <w:szCs w:val="20"/>
        </w:rPr>
        <w:t xml:space="preserve">% This is the most critical part of the code. </w:t>
      </w:r>
    </w:p>
    <w:p w14:paraId="6E60CB5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7_Callback(hObject, eventdata, handles)</w:t>
      </w:r>
    </w:p>
    <w:p w14:paraId="1266D53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This is the push button that controls 'RUN'.</w:t>
      </w:r>
    </w:p>
    <w:p w14:paraId="0E0DEFB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47B18E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STL_to_BMP_for_PuSL</w:t>
      </w:r>
    </w:p>
    <w:p w14:paraId="01B97FD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Written by: Evan Baker 6/10/2013</w:t>
      </w:r>
    </w:p>
    <w:p w14:paraId="446A54A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The Code was originally developed to convert .stl files generated on</w:t>
      </w:r>
    </w:p>
    <w:p w14:paraId="3E3DE2E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SolidWorks into .bmp files required for PuSL printing in Dr. Cheng Sun's</w:t>
      </w:r>
    </w:p>
    <w:p w14:paraId="6735D7A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lab at Northwestern University.  The code also generates the .txt file</w:t>
      </w:r>
    </w:p>
    <w:p w14:paraId="179E526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the PuSL printer requires.</w:t>
      </w:r>
    </w:p>
    <w:p w14:paraId="2FCBBFC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36896CB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Future recommended improvements:</w:t>
      </w:r>
    </w:p>
    <w:p w14:paraId="511C9B7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After generating the 1st bitmap, check the previous bitmap and make sure</w:t>
      </w:r>
    </w:p>
    <w:p w14:paraId="51862A0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it is not exactly the same.  If it is exactly the same, do not generate a</w:t>
      </w:r>
    </w:p>
    <w:p w14:paraId="2306648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new bitmap and repeat the 1st one a second time. </w:t>
      </w:r>
    </w:p>
    <w:p w14:paraId="474B1B5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27645D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TO RUN THIS CODE ON MAC: skip to line 160 and fix.</w:t>
      </w:r>
    </w:p>
    <w:p w14:paraId="5068A37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5954962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This STL file used in this example was created on solidworks.  Other tools may orient the</w:t>
      </w:r>
    </w:p>
    <w:p w14:paraId="1D11224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file differently.  You may need to modify the inputs to VOXELISE function</w:t>
      </w:r>
    </w:p>
    <w:p w14:paraId="355D861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below.</w:t>
      </w:r>
    </w:p>
    <w:p w14:paraId="5FED067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231D66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39F359C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When printing 2 different input files, fname will be on the left</w:t>
      </w:r>
    </w:p>
    <w:p w14:paraId="47C90AF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side of the bitmap, fname2 will be on the right side</w:t>
      </w:r>
    </w:p>
    <w:p w14:paraId="06B6FC2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34F51EA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3AA560A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Inputs:</w:t>
      </w:r>
    </w:p>
    <w:p w14:paraId="757ACAA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fname='sw_2x2_160umSpring.STL';  %Filename of STL file </w:t>
      </w:r>
    </w:p>
    <w:p w14:paraId="02BD41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3187E89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clear all</w:t>
      </w:r>
    </w:p>
    <w:p w14:paraId="45F25E5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close all</w:t>
      </w:r>
    </w:p>
    <w:p w14:paraId="7E1B1C8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fclose all;</w:t>
      </w:r>
    </w:p>
    <w:p w14:paraId="7121715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2B05961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popupmenu1Value = getCurrentPopupString(handles.popupmenu1);</w:t>
      </w:r>
    </w:p>
    <w:p w14:paraId="105B732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1Value,</w:t>
      </w:r>
      <w:r>
        <w:rPr>
          <w:rFonts w:ascii="Courier New" w:hAnsi="Courier New" w:cs="Courier New"/>
          <w:color w:val="A020F0"/>
          <w:sz w:val="20"/>
          <w:szCs w:val="20"/>
        </w:rPr>
        <w:t>'X'</w:t>
      </w:r>
      <w:r>
        <w:rPr>
          <w:rFonts w:ascii="Courier New" w:hAnsi="Courier New" w:cs="Courier New"/>
          <w:color w:val="000000"/>
          <w:sz w:val="20"/>
          <w:szCs w:val="20"/>
        </w:rPr>
        <w:t>) == 1;</w:t>
      </w:r>
    </w:p>
    <w:p w14:paraId="1F5C881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YUp = 2;</w:t>
      </w:r>
    </w:p>
    <w:p w14:paraId="3BDE932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4C132F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1Value,</w:t>
      </w:r>
      <w:r>
        <w:rPr>
          <w:rFonts w:ascii="Courier New" w:hAnsi="Courier New" w:cs="Courier New"/>
          <w:color w:val="A020F0"/>
          <w:sz w:val="20"/>
          <w:szCs w:val="20"/>
        </w:rPr>
        <w:t>'Y'</w:t>
      </w:r>
      <w:r>
        <w:rPr>
          <w:rFonts w:ascii="Courier New" w:hAnsi="Courier New" w:cs="Courier New"/>
          <w:color w:val="000000"/>
          <w:sz w:val="20"/>
          <w:szCs w:val="20"/>
        </w:rPr>
        <w:t>) == 1;</w:t>
      </w:r>
    </w:p>
    <w:p w14:paraId="62CCECB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YUp = 1;</w:t>
      </w:r>
    </w:p>
    <w:p w14:paraId="6AA32C0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0DC33A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1Value,</w:t>
      </w:r>
      <w:r>
        <w:rPr>
          <w:rFonts w:ascii="Courier New" w:hAnsi="Courier New" w:cs="Courier New"/>
          <w:color w:val="A020F0"/>
          <w:sz w:val="20"/>
          <w:szCs w:val="20"/>
        </w:rPr>
        <w:t>'Z'</w:t>
      </w:r>
      <w:r>
        <w:rPr>
          <w:rFonts w:ascii="Courier New" w:hAnsi="Courier New" w:cs="Courier New"/>
          <w:color w:val="000000"/>
          <w:sz w:val="20"/>
          <w:szCs w:val="20"/>
        </w:rPr>
        <w:t>) == 1;</w:t>
      </w:r>
    </w:p>
    <w:p w14:paraId="6AB648D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YUp = 0;</w:t>
      </w:r>
    </w:p>
    <w:p w14:paraId="6E160CC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5EF59EA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YUp = 0; %If YUp = 1 Y is the up orientation, if YUp = 0 Z is the up orientation.</w:t>
      </w:r>
    </w:p>
    <w:p w14:paraId="0FD4AE3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If YUp = 2 x is the up orientation.</w:t>
      </w:r>
    </w:p>
    <w:p w14:paraId="6D2C07E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Designs from Thingiverse.com have Z-Up.</w:t>
      </w:r>
    </w:p>
    <w:p w14:paraId="4D385B9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lastRenderedPageBreak/>
        <w:t>%Most designs originally for our PuSL printer have YUp.</w:t>
      </w:r>
    </w:p>
    <w:p w14:paraId="061FC4D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BCF636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popupmenu2Value = getCurrentPopupString(handles.popupmenu2);</w:t>
      </w:r>
    </w:p>
    <w:p w14:paraId="2E24D3C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One'</w:t>
      </w:r>
      <w:r>
        <w:rPr>
          <w:rFonts w:ascii="Courier New" w:hAnsi="Courier New" w:cs="Courier New"/>
          <w:color w:val="000000"/>
          <w:sz w:val="20"/>
          <w:szCs w:val="20"/>
        </w:rPr>
        <w:t>)==1;</w:t>
      </w:r>
    </w:p>
    <w:p w14:paraId="55DCB0E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umstruct = 1;</w:t>
      </w:r>
    </w:p>
    <w:p w14:paraId="0E7BC90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3DDB674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wo'</w:t>
      </w:r>
      <w:r>
        <w:rPr>
          <w:rFonts w:ascii="Courier New" w:hAnsi="Courier New" w:cs="Courier New"/>
          <w:color w:val="000000"/>
          <w:sz w:val="20"/>
          <w:szCs w:val="20"/>
        </w:rPr>
        <w:t>)==1;</w:t>
      </w:r>
    </w:p>
    <w:p w14:paraId="2516244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umstruct = 2;</w:t>
      </w:r>
    </w:p>
    <w:p w14:paraId="5D7A799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3E970F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Three'</w:t>
      </w:r>
      <w:r>
        <w:rPr>
          <w:rFonts w:ascii="Courier New" w:hAnsi="Courier New" w:cs="Courier New"/>
          <w:color w:val="000000"/>
          <w:sz w:val="20"/>
          <w:szCs w:val="20"/>
        </w:rPr>
        <w:t>)==1;</w:t>
      </w:r>
    </w:p>
    <w:p w14:paraId="4428B82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umstruct = 3;</w:t>
      </w:r>
    </w:p>
    <w:p w14:paraId="692E12A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78F548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2Value,</w:t>
      </w:r>
      <w:r>
        <w:rPr>
          <w:rFonts w:ascii="Courier New" w:hAnsi="Courier New" w:cs="Courier New"/>
          <w:color w:val="A020F0"/>
          <w:sz w:val="20"/>
          <w:szCs w:val="20"/>
        </w:rPr>
        <w:t>'Four'</w:t>
      </w:r>
      <w:r>
        <w:rPr>
          <w:rFonts w:ascii="Courier New" w:hAnsi="Courier New" w:cs="Courier New"/>
          <w:color w:val="000000"/>
          <w:sz w:val="20"/>
          <w:szCs w:val="20"/>
        </w:rPr>
        <w:t>)==1;</w:t>
      </w:r>
    </w:p>
    <w:p w14:paraId="40A9DB0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umstruct = 4;</w:t>
      </w:r>
    </w:p>
    <w:p w14:paraId="4F43EF7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C47496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55D6E63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numinputfiles = 1;  %This is the number of input files</w:t>
      </w:r>
    </w:p>
    <w:p w14:paraId="304A3C2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How many structures?</w:t>
      </w:r>
    </w:p>
    <w:p w14:paraId="2AF3315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popupmenu3Value = getCurrentPopupString(handles.popupmenu3);</w:t>
      </w:r>
    </w:p>
    <w:p w14:paraId="4EB78E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3Value,</w:t>
      </w:r>
      <w:r>
        <w:rPr>
          <w:rFonts w:ascii="Courier New" w:hAnsi="Courier New" w:cs="Courier New"/>
          <w:color w:val="A020F0"/>
          <w:sz w:val="20"/>
          <w:szCs w:val="20"/>
        </w:rPr>
        <w:t>'One'</w:t>
      </w:r>
      <w:r>
        <w:rPr>
          <w:rFonts w:ascii="Courier New" w:hAnsi="Courier New" w:cs="Courier New"/>
          <w:color w:val="000000"/>
          <w:sz w:val="20"/>
          <w:szCs w:val="20"/>
        </w:rPr>
        <w:t>)==1;</w:t>
      </w:r>
    </w:p>
    <w:p w14:paraId="72F2CAC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uminputfiles = 1;</w:t>
      </w:r>
    </w:p>
    <w:p w14:paraId="675AF6D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7BD2E6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popupmenu3Value,</w:t>
      </w:r>
      <w:r>
        <w:rPr>
          <w:rFonts w:ascii="Courier New" w:hAnsi="Courier New" w:cs="Courier New"/>
          <w:color w:val="A020F0"/>
          <w:sz w:val="20"/>
          <w:szCs w:val="20"/>
        </w:rPr>
        <w:t>'Two'</w:t>
      </w:r>
      <w:r>
        <w:rPr>
          <w:rFonts w:ascii="Courier New" w:hAnsi="Courier New" w:cs="Courier New"/>
          <w:color w:val="000000"/>
          <w:sz w:val="20"/>
          <w:szCs w:val="20"/>
        </w:rPr>
        <w:t>)==1;</w:t>
      </w:r>
    </w:p>
    <w:p w14:paraId="1FAA5FD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uminputfiles = 2;</w:t>
      </w:r>
    </w:p>
    <w:p w14:paraId="662B91F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308ADEC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NOTE: if you have 2 input files, numstruct=1 will make 1 of each.</w:t>
      </w:r>
    </w:p>
    <w:p w14:paraId="5A909D4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8EDAC3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name = get(handles.text76,</w:t>
      </w:r>
      <w:r>
        <w:rPr>
          <w:rFonts w:ascii="Courier New" w:hAnsi="Courier New" w:cs="Courier New"/>
          <w:color w:val="A020F0"/>
          <w:sz w:val="20"/>
          <w:szCs w:val="20"/>
        </w:rPr>
        <w:t>'String'</w:t>
      </w:r>
      <w:r>
        <w:rPr>
          <w:rFonts w:ascii="Courier New" w:hAnsi="Courier New" w:cs="Courier New"/>
          <w:color w:val="000000"/>
          <w:sz w:val="20"/>
          <w:szCs w:val="20"/>
        </w:rPr>
        <w:t>);</w:t>
      </w:r>
    </w:p>
    <w:p w14:paraId="50F49F8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fname='Madeleine.STL'; %Filename of Dec 27 file</w:t>
      </w:r>
    </w:p>
    <w:p w14:paraId="53981CD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D980D9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inputfiles == 2;</w:t>
      </w:r>
    </w:p>
    <w:p w14:paraId="1D4D783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name2=get(handles.text77,</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The second input file name</w:t>
      </w:r>
    </w:p>
    <w:p w14:paraId="400A08E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NOTE: both structures should have same dimensions</w:t>
      </w:r>
    </w:p>
    <w:p w14:paraId="5C04A33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38F572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3B403BC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Outputs:</w:t>
      </w:r>
    </w:p>
    <w:p w14:paraId="2A42A0E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5922B22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dir_bmap = get(handles.edit20,</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Output folder for saving bitmap files</w:t>
      </w:r>
    </w:p>
    <w:p w14:paraId="231A4B6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kdir(dir_bmap);</w:t>
      </w:r>
    </w:p>
    <w:p w14:paraId="42CB8D3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ofname_prefix=dir_bmap;   </w:t>
      </w:r>
      <w:r>
        <w:rPr>
          <w:rFonts w:ascii="Courier New" w:hAnsi="Courier New" w:cs="Courier New"/>
          <w:color w:val="228B22"/>
          <w:sz w:val="20"/>
          <w:szCs w:val="20"/>
        </w:rPr>
        <w:t xml:space="preserve">%Prefix of output file for bitmaps MUST be 'string'. </w:t>
      </w:r>
    </w:p>
    <w:p w14:paraId="15F4D5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Programatically finding the bounding box.</w:t>
      </w:r>
    </w:p>
    <w:p w14:paraId="6CA08F7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Begin the code for Calculating the 'box' dimensions. </w:t>
      </w:r>
    </w:p>
    <w:p w14:paraId="66AD22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1B08A0F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name1 = get(handles.text76,</w:t>
      </w:r>
      <w:r>
        <w:rPr>
          <w:rFonts w:ascii="Courier New" w:hAnsi="Courier New" w:cs="Courier New"/>
          <w:color w:val="A020F0"/>
          <w:sz w:val="20"/>
          <w:szCs w:val="20"/>
        </w:rPr>
        <w:t>'String'</w:t>
      </w:r>
      <w:r>
        <w:rPr>
          <w:rFonts w:ascii="Courier New" w:hAnsi="Courier New" w:cs="Courier New"/>
          <w:color w:val="000000"/>
          <w:sz w:val="20"/>
          <w:szCs w:val="20"/>
        </w:rPr>
        <w:t>);</w:t>
      </w:r>
    </w:p>
    <w:p w14:paraId="3512D1E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name1Code = strcat({</w:t>
      </w:r>
      <w:r>
        <w:rPr>
          <w:rFonts w:ascii="Courier New" w:hAnsi="Courier New" w:cs="Courier New"/>
          <w:color w:val="A020F0"/>
          <w:sz w:val="20"/>
          <w:szCs w:val="20"/>
        </w:rPr>
        <w:t>'S1 := plot::SurfaceSTL("'</w:t>
      </w:r>
      <w:r>
        <w:rPr>
          <w:rFonts w:ascii="Courier New" w:hAnsi="Courier New" w:cs="Courier New"/>
          <w:color w:val="000000"/>
          <w:sz w:val="20"/>
          <w:szCs w:val="20"/>
        </w:rPr>
        <w:t xml:space="preserve">}, fname1, </w:t>
      </w:r>
      <w:r>
        <w:rPr>
          <w:rFonts w:ascii="Courier New" w:hAnsi="Courier New" w:cs="Courier New"/>
          <w:color w:val="A020F0"/>
          <w:sz w:val="20"/>
          <w:szCs w:val="20"/>
        </w:rPr>
        <w:t>'"):'</w:t>
      </w:r>
      <w:r>
        <w:rPr>
          <w:rFonts w:ascii="Courier New" w:hAnsi="Courier New" w:cs="Courier New"/>
          <w:color w:val="000000"/>
          <w:sz w:val="20"/>
          <w:szCs w:val="20"/>
        </w:rPr>
        <w:t>);</w:t>
      </w:r>
    </w:p>
    <w:p w14:paraId="2E0C80E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y = evalin(symengine,fname1Code);</w:t>
      </w:r>
    </w:p>
    <w:p w14:paraId="30B94DB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z = evalin(symengine,</w:t>
      </w:r>
      <w:r>
        <w:rPr>
          <w:rFonts w:ascii="Courier New" w:hAnsi="Courier New" w:cs="Courier New"/>
          <w:color w:val="A020F0"/>
          <w:sz w:val="20"/>
          <w:szCs w:val="20"/>
        </w:rPr>
        <w:t>'S1::boundingBox()'</w:t>
      </w:r>
      <w:r>
        <w:rPr>
          <w:rFonts w:ascii="Courier New" w:hAnsi="Courier New" w:cs="Courier New"/>
          <w:color w:val="000000"/>
          <w:sz w:val="20"/>
          <w:szCs w:val="20"/>
        </w:rPr>
        <w:t>);</w:t>
      </w:r>
    </w:p>
    <w:p w14:paraId="4FE8649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167C44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24E1C65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This code is required to separate out Box X Dimension</w:t>
      </w:r>
    </w:p>
    <w:p w14:paraId="0481C1D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0F5C8E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1);</w:t>
      </w:r>
    </w:p>
    <w:p w14:paraId="7028BBB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remain = char(q);</w:t>
      </w:r>
    </w:p>
    <w:p w14:paraId="65B6B3C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2D1C8DA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B71F7E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1E4075B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29F1DA8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3E596B7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77BDEA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619E8F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1B0B10F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X=sprintf(</w:t>
      </w:r>
      <w:r>
        <w:rPr>
          <w:rFonts w:ascii="Courier New" w:hAnsi="Courier New" w:cs="Courier New"/>
          <w:color w:val="A020F0"/>
          <w:sz w:val="20"/>
          <w:szCs w:val="20"/>
        </w:rPr>
        <w:t>'%s'</w:t>
      </w:r>
      <w:r>
        <w:rPr>
          <w:rFonts w:ascii="Courier New" w:hAnsi="Courier New" w:cs="Courier New"/>
          <w:color w:val="000000"/>
          <w:sz w:val="20"/>
          <w:szCs w:val="20"/>
        </w:rPr>
        <w:t>,str);</w:t>
      </w:r>
    </w:p>
    <w:p w14:paraId="1296A74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89C169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571ADFB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X=sprintf(</w:t>
      </w:r>
      <w:r>
        <w:rPr>
          <w:rFonts w:ascii="Courier New" w:hAnsi="Courier New" w:cs="Courier New"/>
          <w:color w:val="A020F0"/>
          <w:sz w:val="20"/>
          <w:szCs w:val="20"/>
        </w:rPr>
        <w:t>'%s'</w:t>
      </w:r>
      <w:r>
        <w:rPr>
          <w:rFonts w:ascii="Courier New" w:hAnsi="Courier New" w:cs="Courier New"/>
          <w:color w:val="000000"/>
          <w:sz w:val="20"/>
          <w:szCs w:val="20"/>
        </w:rPr>
        <w:t>,str);</w:t>
      </w:r>
    </w:p>
    <w:p w14:paraId="3D045E6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BA715E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03FFE90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X=sprintf(</w:t>
      </w:r>
      <w:r>
        <w:rPr>
          <w:rFonts w:ascii="Courier New" w:hAnsi="Courier New" w:cs="Courier New"/>
          <w:color w:val="A020F0"/>
          <w:sz w:val="20"/>
          <w:szCs w:val="20"/>
        </w:rPr>
        <w:t>'%s'</w:t>
      </w:r>
      <w:r>
        <w:rPr>
          <w:rFonts w:ascii="Courier New" w:hAnsi="Courier New" w:cs="Courier New"/>
          <w:color w:val="000000"/>
          <w:sz w:val="20"/>
          <w:szCs w:val="20"/>
        </w:rPr>
        <w:t>,str);</w:t>
      </w:r>
    </w:p>
    <w:p w14:paraId="0B9B8E8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9B7BAD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4887B63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X=sprintf(</w:t>
      </w:r>
      <w:r>
        <w:rPr>
          <w:rFonts w:ascii="Courier New" w:hAnsi="Courier New" w:cs="Courier New"/>
          <w:color w:val="A020F0"/>
          <w:sz w:val="20"/>
          <w:szCs w:val="20"/>
        </w:rPr>
        <w:t>'%s'</w:t>
      </w:r>
      <w:r>
        <w:rPr>
          <w:rFonts w:ascii="Courier New" w:hAnsi="Courier New" w:cs="Courier New"/>
          <w:color w:val="000000"/>
          <w:sz w:val="20"/>
          <w:szCs w:val="20"/>
        </w:rPr>
        <w:t>,str);</w:t>
      </w:r>
    </w:p>
    <w:p w14:paraId="1966AD0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308DD3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561AF0C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6294CB4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X = strcat(Term1X, {</w:t>
      </w:r>
      <w:r>
        <w:rPr>
          <w:rFonts w:ascii="Courier New" w:hAnsi="Courier New" w:cs="Courier New"/>
          <w:color w:val="A020F0"/>
          <w:sz w:val="20"/>
          <w:szCs w:val="20"/>
        </w:rPr>
        <w:t>'.'</w:t>
      </w:r>
      <w:r>
        <w:rPr>
          <w:rFonts w:ascii="Courier New" w:hAnsi="Courier New" w:cs="Courier New"/>
          <w:color w:val="000000"/>
          <w:sz w:val="20"/>
          <w:szCs w:val="20"/>
        </w:rPr>
        <w:t>}, Term2X);</w:t>
      </w:r>
    </w:p>
    <w:p w14:paraId="0148393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X = strcat(Term3X, {</w:t>
      </w:r>
      <w:r>
        <w:rPr>
          <w:rFonts w:ascii="Courier New" w:hAnsi="Courier New" w:cs="Courier New"/>
          <w:color w:val="A020F0"/>
          <w:sz w:val="20"/>
          <w:szCs w:val="20"/>
        </w:rPr>
        <w:t>'.'</w:t>
      </w:r>
      <w:r>
        <w:rPr>
          <w:rFonts w:ascii="Courier New" w:hAnsi="Courier New" w:cs="Courier New"/>
          <w:color w:val="000000"/>
          <w:sz w:val="20"/>
          <w:szCs w:val="20"/>
        </w:rPr>
        <w:t>}, Term4X);</w:t>
      </w:r>
    </w:p>
    <w:p w14:paraId="4AC7D09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E991F7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035A21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X = str2num(char(Num1X));</w:t>
      </w:r>
    </w:p>
    <w:p w14:paraId="33CDC2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X = str2num(char(Num2X));</w:t>
      </w:r>
    </w:p>
    <w:p w14:paraId="779A5DD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80FCBC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XDimension = Num2TrueX-Num1TrueX;</w:t>
      </w:r>
    </w:p>
    <w:p w14:paraId="1108E80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DB96B6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X Dimension</w:t>
      </w:r>
    </w:p>
    <w:p w14:paraId="6D5AC7C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4EAF0A5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2C2B83F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1C7374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Start Code for Box Y Dimension</w:t>
      </w:r>
    </w:p>
    <w:p w14:paraId="14473D1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2);</w:t>
      </w:r>
    </w:p>
    <w:p w14:paraId="0BFE6E2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3AD376E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5D85350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A4F9DA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3B6059F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7A688FC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1860BBD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2129B7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EE404B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7C94E4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Y=sprintf(</w:t>
      </w:r>
      <w:r>
        <w:rPr>
          <w:rFonts w:ascii="Courier New" w:hAnsi="Courier New" w:cs="Courier New"/>
          <w:color w:val="A020F0"/>
          <w:sz w:val="20"/>
          <w:szCs w:val="20"/>
        </w:rPr>
        <w:t>'%s'</w:t>
      </w:r>
      <w:r>
        <w:rPr>
          <w:rFonts w:ascii="Courier New" w:hAnsi="Courier New" w:cs="Courier New"/>
          <w:color w:val="000000"/>
          <w:sz w:val="20"/>
          <w:szCs w:val="20"/>
        </w:rPr>
        <w:t>,str);</w:t>
      </w:r>
    </w:p>
    <w:p w14:paraId="771F1DC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FC658A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7743ADC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Y=sprintf(</w:t>
      </w:r>
      <w:r>
        <w:rPr>
          <w:rFonts w:ascii="Courier New" w:hAnsi="Courier New" w:cs="Courier New"/>
          <w:color w:val="A020F0"/>
          <w:sz w:val="20"/>
          <w:szCs w:val="20"/>
        </w:rPr>
        <w:t>'%s'</w:t>
      </w:r>
      <w:r>
        <w:rPr>
          <w:rFonts w:ascii="Courier New" w:hAnsi="Courier New" w:cs="Courier New"/>
          <w:color w:val="000000"/>
          <w:sz w:val="20"/>
          <w:szCs w:val="20"/>
        </w:rPr>
        <w:t>,str);</w:t>
      </w:r>
    </w:p>
    <w:p w14:paraId="7A6F4E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B2A9F3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4D2ABC6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Y=sprintf(</w:t>
      </w:r>
      <w:r>
        <w:rPr>
          <w:rFonts w:ascii="Courier New" w:hAnsi="Courier New" w:cs="Courier New"/>
          <w:color w:val="A020F0"/>
          <w:sz w:val="20"/>
          <w:szCs w:val="20"/>
        </w:rPr>
        <w:t>'%s'</w:t>
      </w:r>
      <w:r>
        <w:rPr>
          <w:rFonts w:ascii="Courier New" w:hAnsi="Courier New" w:cs="Courier New"/>
          <w:color w:val="000000"/>
          <w:sz w:val="20"/>
          <w:szCs w:val="20"/>
        </w:rPr>
        <w:t>,str);</w:t>
      </w:r>
    </w:p>
    <w:p w14:paraId="7B8A707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 xml:space="preserve">    </w:t>
      </w:r>
      <w:r>
        <w:rPr>
          <w:rFonts w:ascii="Courier New" w:hAnsi="Courier New" w:cs="Courier New"/>
          <w:color w:val="0000FF"/>
          <w:sz w:val="20"/>
          <w:szCs w:val="20"/>
        </w:rPr>
        <w:t>end</w:t>
      </w:r>
    </w:p>
    <w:p w14:paraId="090976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4B065F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Y=sprintf(</w:t>
      </w:r>
      <w:r>
        <w:rPr>
          <w:rFonts w:ascii="Courier New" w:hAnsi="Courier New" w:cs="Courier New"/>
          <w:color w:val="A020F0"/>
          <w:sz w:val="20"/>
          <w:szCs w:val="20"/>
        </w:rPr>
        <w:t>'%s'</w:t>
      </w:r>
      <w:r>
        <w:rPr>
          <w:rFonts w:ascii="Courier New" w:hAnsi="Courier New" w:cs="Courier New"/>
          <w:color w:val="000000"/>
          <w:sz w:val="20"/>
          <w:szCs w:val="20"/>
        </w:rPr>
        <w:t>,str);</w:t>
      </w:r>
    </w:p>
    <w:p w14:paraId="4E88C23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F8F0F4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5E4A983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6EBF873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Y = strcat(Term1Y, {</w:t>
      </w:r>
      <w:r>
        <w:rPr>
          <w:rFonts w:ascii="Courier New" w:hAnsi="Courier New" w:cs="Courier New"/>
          <w:color w:val="A020F0"/>
          <w:sz w:val="20"/>
          <w:szCs w:val="20"/>
        </w:rPr>
        <w:t>'.'</w:t>
      </w:r>
      <w:r>
        <w:rPr>
          <w:rFonts w:ascii="Courier New" w:hAnsi="Courier New" w:cs="Courier New"/>
          <w:color w:val="000000"/>
          <w:sz w:val="20"/>
          <w:szCs w:val="20"/>
        </w:rPr>
        <w:t>}, Term2Y);</w:t>
      </w:r>
    </w:p>
    <w:p w14:paraId="44B3637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Y = strcat(Term3Y, {</w:t>
      </w:r>
      <w:r>
        <w:rPr>
          <w:rFonts w:ascii="Courier New" w:hAnsi="Courier New" w:cs="Courier New"/>
          <w:color w:val="A020F0"/>
          <w:sz w:val="20"/>
          <w:szCs w:val="20"/>
        </w:rPr>
        <w:t>'.'</w:t>
      </w:r>
      <w:r>
        <w:rPr>
          <w:rFonts w:ascii="Courier New" w:hAnsi="Courier New" w:cs="Courier New"/>
          <w:color w:val="000000"/>
          <w:sz w:val="20"/>
          <w:szCs w:val="20"/>
        </w:rPr>
        <w:t>}, Term4Y);</w:t>
      </w:r>
    </w:p>
    <w:p w14:paraId="30FC545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B3CE56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A3958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Y = str2num(char(Num1Y));</w:t>
      </w:r>
    </w:p>
    <w:p w14:paraId="150C419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Y = str2num(char(Num2Y));</w:t>
      </w:r>
    </w:p>
    <w:p w14:paraId="123CF5A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7A9D40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YDimension = Num2TrueY-Num1TrueY;</w:t>
      </w:r>
    </w:p>
    <w:p w14:paraId="5938C7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241860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Y Dimension</w:t>
      </w:r>
    </w:p>
    <w:p w14:paraId="56BF537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04F2F55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7BB125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5EBCCBC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Start Code for Box Z Dimension</w:t>
      </w:r>
    </w:p>
    <w:p w14:paraId="0BE3A37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3);</w:t>
      </w:r>
    </w:p>
    <w:p w14:paraId="3701ADF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567CCCD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0CCBB06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D3AED6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58B36D8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767DA25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4CC9DC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7243A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3D7F1C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4E63A36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Z=sprintf(</w:t>
      </w:r>
      <w:r>
        <w:rPr>
          <w:rFonts w:ascii="Courier New" w:hAnsi="Courier New" w:cs="Courier New"/>
          <w:color w:val="A020F0"/>
          <w:sz w:val="20"/>
          <w:szCs w:val="20"/>
        </w:rPr>
        <w:t>'%s'</w:t>
      </w:r>
      <w:r>
        <w:rPr>
          <w:rFonts w:ascii="Courier New" w:hAnsi="Courier New" w:cs="Courier New"/>
          <w:color w:val="000000"/>
          <w:sz w:val="20"/>
          <w:szCs w:val="20"/>
        </w:rPr>
        <w:t>,str);</w:t>
      </w:r>
    </w:p>
    <w:p w14:paraId="5F7FA7A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F4F0B8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567A28C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Z=sprintf(</w:t>
      </w:r>
      <w:r>
        <w:rPr>
          <w:rFonts w:ascii="Courier New" w:hAnsi="Courier New" w:cs="Courier New"/>
          <w:color w:val="A020F0"/>
          <w:sz w:val="20"/>
          <w:szCs w:val="20"/>
        </w:rPr>
        <w:t>'%s'</w:t>
      </w:r>
      <w:r>
        <w:rPr>
          <w:rFonts w:ascii="Courier New" w:hAnsi="Courier New" w:cs="Courier New"/>
          <w:color w:val="000000"/>
          <w:sz w:val="20"/>
          <w:szCs w:val="20"/>
        </w:rPr>
        <w:t>,str);</w:t>
      </w:r>
    </w:p>
    <w:p w14:paraId="277B92B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AB76AD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7989979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Z=sprintf(</w:t>
      </w:r>
      <w:r>
        <w:rPr>
          <w:rFonts w:ascii="Courier New" w:hAnsi="Courier New" w:cs="Courier New"/>
          <w:color w:val="A020F0"/>
          <w:sz w:val="20"/>
          <w:szCs w:val="20"/>
        </w:rPr>
        <w:t>'%s'</w:t>
      </w:r>
      <w:r>
        <w:rPr>
          <w:rFonts w:ascii="Courier New" w:hAnsi="Courier New" w:cs="Courier New"/>
          <w:color w:val="000000"/>
          <w:sz w:val="20"/>
          <w:szCs w:val="20"/>
        </w:rPr>
        <w:t>,str);</w:t>
      </w:r>
    </w:p>
    <w:p w14:paraId="2E89302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09402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5DEE046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Z=sprintf(</w:t>
      </w:r>
      <w:r>
        <w:rPr>
          <w:rFonts w:ascii="Courier New" w:hAnsi="Courier New" w:cs="Courier New"/>
          <w:color w:val="A020F0"/>
          <w:sz w:val="20"/>
          <w:szCs w:val="20"/>
        </w:rPr>
        <w:t>'%s'</w:t>
      </w:r>
      <w:r>
        <w:rPr>
          <w:rFonts w:ascii="Courier New" w:hAnsi="Courier New" w:cs="Courier New"/>
          <w:color w:val="000000"/>
          <w:sz w:val="20"/>
          <w:szCs w:val="20"/>
        </w:rPr>
        <w:t>,str);</w:t>
      </w:r>
    </w:p>
    <w:p w14:paraId="0F2C027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66867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0E4A12A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ABAF93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Z = strcat(Term1Z, {</w:t>
      </w:r>
      <w:r>
        <w:rPr>
          <w:rFonts w:ascii="Courier New" w:hAnsi="Courier New" w:cs="Courier New"/>
          <w:color w:val="A020F0"/>
          <w:sz w:val="20"/>
          <w:szCs w:val="20"/>
        </w:rPr>
        <w:t>'.'</w:t>
      </w:r>
      <w:r>
        <w:rPr>
          <w:rFonts w:ascii="Courier New" w:hAnsi="Courier New" w:cs="Courier New"/>
          <w:color w:val="000000"/>
          <w:sz w:val="20"/>
          <w:szCs w:val="20"/>
        </w:rPr>
        <w:t>}, Term2Z);</w:t>
      </w:r>
    </w:p>
    <w:p w14:paraId="01F8B8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Z = strcat(Term3Z, {</w:t>
      </w:r>
      <w:r>
        <w:rPr>
          <w:rFonts w:ascii="Courier New" w:hAnsi="Courier New" w:cs="Courier New"/>
          <w:color w:val="A020F0"/>
          <w:sz w:val="20"/>
          <w:szCs w:val="20"/>
        </w:rPr>
        <w:t>'.'</w:t>
      </w:r>
      <w:r>
        <w:rPr>
          <w:rFonts w:ascii="Courier New" w:hAnsi="Courier New" w:cs="Courier New"/>
          <w:color w:val="000000"/>
          <w:sz w:val="20"/>
          <w:szCs w:val="20"/>
        </w:rPr>
        <w:t>}, Term4Z);</w:t>
      </w:r>
    </w:p>
    <w:p w14:paraId="3DCC20A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B0DB26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7824DC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Z = str2num(char(Num1Z));</w:t>
      </w:r>
    </w:p>
    <w:p w14:paraId="1CEE606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Z = str2num(char(Num2Z));</w:t>
      </w:r>
    </w:p>
    <w:p w14:paraId="7FF5F19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94300D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ZDimension = Num2TrueZ-Num1TrueZ;</w:t>
      </w:r>
    </w:p>
    <w:p w14:paraId="3A83BB5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AB6581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Z Dimension</w:t>
      </w:r>
    </w:p>
    <w:p w14:paraId="705E244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lastRenderedPageBreak/>
        <w:t>%----</w:t>
      </w:r>
    </w:p>
    <w:p w14:paraId="66A27AE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252CCB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Calculating the X, Y and Z values to use in the program.</w:t>
      </w:r>
    </w:p>
    <w:p w14:paraId="3D842A3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1253B65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nification = str2double(get(handles.edit18,</w:t>
      </w:r>
      <w:r>
        <w:rPr>
          <w:rFonts w:ascii="Courier New" w:hAnsi="Courier New" w:cs="Courier New"/>
          <w:color w:val="A020F0"/>
          <w:sz w:val="20"/>
          <w:szCs w:val="20"/>
        </w:rPr>
        <w:t>'String'</w:t>
      </w:r>
      <w:r>
        <w:rPr>
          <w:rFonts w:ascii="Courier New" w:hAnsi="Courier New" w:cs="Courier New"/>
          <w:color w:val="000000"/>
          <w:sz w:val="20"/>
          <w:szCs w:val="20"/>
        </w:rPr>
        <w:t>));</w:t>
      </w:r>
    </w:p>
    <w:p w14:paraId="308690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55507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XDimension = Magnification/100*BoxXDimension;</w:t>
      </w:r>
    </w:p>
    <w:p w14:paraId="1A126EB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YDimension = Magnification/100*BoxYDimension;</w:t>
      </w:r>
    </w:p>
    <w:p w14:paraId="502DA03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ZDimension = Magnification/100*BoxZDimension;</w:t>
      </w:r>
    </w:p>
    <w:p w14:paraId="016954D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89,</w:t>
      </w:r>
      <w:r>
        <w:rPr>
          <w:rFonts w:ascii="Courier New" w:hAnsi="Courier New" w:cs="Courier New"/>
          <w:color w:val="A020F0"/>
          <w:sz w:val="20"/>
          <w:szCs w:val="20"/>
        </w:rPr>
        <w:t>'string'</w:t>
      </w:r>
      <w:r>
        <w:rPr>
          <w:rFonts w:ascii="Courier New" w:hAnsi="Courier New" w:cs="Courier New"/>
          <w:color w:val="000000"/>
          <w:sz w:val="20"/>
          <w:szCs w:val="20"/>
        </w:rPr>
        <w:t>, num2str(MagBoxXDimension))</w:t>
      </w:r>
    </w:p>
    <w:p w14:paraId="40E8D90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90,</w:t>
      </w:r>
      <w:r>
        <w:rPr>
          <w:rFonts w:ascii="Courier New" w:hAnsi="Courier New" w:cs="Courier New"/>
          <w:color w:val="A020F0"/>
          <w:sz w:val="20"/>
          <w:szCs w:val="20"/>
        </w:rPr>
        <w:t>'string'</w:t>
      </w:r>
      <w:r>
        <w:rPr>
          <w:rFonts w:ascii="Courier New" w:hAnsi="Courier New" w:cs="Courier New"/>
          <w:color w:val="000000"/>
          <w:sz w:val="20"/>
          <w:szCs w:val="20"/>
        </w:rPr>
        <w:t>, num2str(MagBoxYDimension))</w:t>
      </w:r>
    </w:p>
    <w:p w14:paraId="3FD9E2D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91,</w:t>
      </w:r>
      <w:r>
        <w:rPr>
          <w:rFonts w:ascii="Courier New" w:hAnsi="Courier New" w:cs="Courier New"/>
          <w:color w:val="A020F0"/>
          <w:sz w:val="20"/>
          <w:szCs w:val="20"/>
        </w:rPr>
        <w:t>'string'</w:t>
      </w:r>
      <w:r>
        <w:rPr>
          <w:rFonts w:ascii="Courier New" w:hAnsi="Courier New" w:cs="Courier New"/>
          <w:color w:val="000000"/>
          <w:sz w:val="20"/>
          <w:szCs w:val="20"/>
        </w:rPr>
        <w:t>, num2str(MagBoxZDimension))</w:t>
      </w:r>
    </w:p>
    <w:p w14:paraId="24E0317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7D76B0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E3153C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YUp == 0</w:t>
      </w:r>
    </w:p>
    <w:p w14:paraId="3568565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nmm = MagBoxZDimension;</w:t>
      </w:r>
    </w:p>
    <w:p w14:paraId="7EC4CE9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widmm = MagBoxXDimension;</w:t>
      </w:r>
    </w:p>
    <w:p w14:paraId="5F35B3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lenmm = MagBoxYDimension;</w:t>
      </w:r>
    </w:p>
    <w:p w14:paraId="2A257E4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B6B729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YUp == 1;</w:t>
      </w:r>
    </w:p>
    <w:p w14:paraId="641704A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nmm = MagBoxYDimension;</w:t>
      </w:r>
    </w:p>
    <w:p w14:paraId="621A951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idmm = MagBoxXDimension;</w:t>
      </w:r>
    </w:p>
    <w:p w14:paraId="30D6A16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lenmm = MagBoxZDimension;</w:t>
      </w:r>
    </w:p>
    <w:p w14:paraId="34FB6EB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CD280E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YUp == 2; </w:t>
      </w:r>
    </w:p>
    <w:p w14:paraId="22A8CAE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nmm =  MagBoxXDimension;</w:t>
      </w:r>
    </w:p>
    <w:p w14:paraId="407CF2B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idmm = MagBoxYDimension;  </w:t>
      </w:r>
      <w:r>
        <w:rPr>
          <w:rFonts w:ascii="Courier New" w:hAnsi="Courier New" w:cs="Courier New"/>
          <w:color w:val="228B22"/>
          <w:sz w:val="20"/>
          <w:szCs w:val="20"/>
        </w:rPr>
        <w:t>%Changed from Z to Y This fixed the problem!</w:t>
      </w:r>
    </w:p>
    <w:p w14:paraId="1477EE1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lenmm = MagBoxZDimension;  </w:t>
      </w:r>
      <w:r>
        <w:rPr>
          <w:rFonts w:ascii="Courier New" w:hAnsi="Courier New" w:cs="Courier New"/>
          <w:color w:val="228B22"/>
          <w:sz w:val="20"/>
          <w:szCs w:val="20"/>
        </w:rPr>
        <w:t>%Changed from Y to Z</w:t>
      </w:r>
    </w:p>
    <w:p w14:paraId="57F57DC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FE75FE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6A5749F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31BD0D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Below, the case begins under the condition two input files exist with two</w:t>
      </w:r>
    </w:p>
    <w:p w14:paraId="3CB9DFA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different sets of X,Y,Z dimensions.</w:t>
      </w:r>
    </w:p>
    <w:p w14:paraId="41C4D7B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inputfiles == 2;</w:t>
      </w:r>
    </w:p>
    <w:p w14:paraId="3794521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fname2 = get(handles.text77,</w:t>
      </w:r>
      <w:r>
        <w:rPr>
          <w:rFonts w:ascii="Courier New" w:hAnsi="Courier New" w:cs="Courier New"/>
          <w:color w:val="A020F0"/>
          <w:sz w:val="20"/>
          <w:szCs w:val="20"/>
        </w:rPr>
        <w:t>'String'</w:t>
      </w:r>
      <w:r>
        <w:rPr>
          <w:rFonts w:ascii="Courier New" w:hAnsi="Courier New" w:cs="Courier New"/>
          <w:color w:val="000000"/>
          <w:sz w:val="20"/>
          <w:szCs w:val="20"/>
        </w:rPr>
        <w:t>);</w:t>
      </w:r>
    </w:p>
    <w:p w14:paraId="501ED2B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name2Code = strcat({</w:t>
      </w:r>
      <w:r>
        <w:rPr>
          <w:rFonts w:ascii="Courier New" w:hAnsi="Courier New" w:cs="Courier New"/>
          <w:color w:val="A020F0"/>
          <w:sz w:val="20"/>
          <w:szCs w:val="20"/>
        </w:rPr>
        <w:t>'S1 := plot::SurfaceSTL("'</w:t>
      </w:r>
      <w:r>
        <w:rPr>
          <w:rFonts w:ascii="Courier New" w:hAnsi="Courier New" w:cs="Courier New"/>
          <w:color w:val="000000"/>
          <w:sz w:val="20"/>
          <w:szCs w:val="20"/>
        </w:rPr>
        <w:t xml:space="preserve">}, fname2, </w:t>
      </w:r>
      <w:r>
        <w:rPr>
          <w:rFonts w:ascii="Courier New" w:hAnsi="Courier New" w:cs="Courier New"/>
          <w:color w:val="A020F0"/>
          <w:sz w:val="20"/>
          <w:szCs w:val="20"/>
        </w:rPr>
        <w:t>'"):'</w:t>
      </w:r>
      <w:r>
        <w:rPr>
          <w:rFonts w:ascii="Courier New" w:hAnsi="Courier New" w:cs="Courier New"/>
          <w:color w:val="000000"/>
          <w:sz w:val="20"/>
          <w:szCs w:val="20"/>
        </w:rPr>
        <w:t>);</w:t>
      </w:r>
    </w:p>
    <w:p w14:paraId="498688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y = evalin(symengine,fname2Code);</w:t>
      </w:r>
    </w:p>
    <w:p w14:paraId="492D99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z = evalin(symengine,</w:t>
      </w:r>
      <w:r>
        <w:rPr>
          <w:rFonts w:ascii="Courier New" w:hAnsi="Courier New" w:cs="Courier New"/>
          <w:color w:val="A020F0"/>
          <w:sz w:val="20"/>
          <w:szCs w:val="20"/>
        </w:rPr>
        <w:t>'S1::boundingBox()'</w:t>
      </w:r>
      <w:r>
        <w:rPr>
          <w:rFonts w:ascii="Courier New" w:hAnsi="Courier New" w:cs="Courier New"/>
          <w:color w:val="000000"/>
          <w:sz w:val="20"/>
          <w:szCs w:val="20"/>
        </w:rPr>
        <w:t>);</w:t>
      </w:r>
    </w:p>
    <w:p w14:paraId="7554F8B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7D737E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7688C9F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This code is required to separate out Box X Dimension</w:t>
      </w:r>
    </w:p>
    <w:p w14:paraId="78B9379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49759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6D61B57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1);</w:t>
      </w:r>
    </w:p>
    <w:p w14:paraId="587C2E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2F122B8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671D2AF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505494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16D8E79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1A39213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1CBBE58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F61BF9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3FEEEC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361A03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 xml:space="preserve">        Term1X=sprintf(</w:t>
      </w:r>
      <w:r>
        <w:rPr>
          <w:rFonts w:ascii="Courier New" w:hAnsi="Courier New" w:cs="Courier New"/>
          <w:color w:val="A020F0"/>
          <w:sz w:val="20"/>
          <w:szCs w:val="20"/>
        </w:rPr>
        <w:t>'%s'</w:t>
      </w:r>
      <w:r>
        <w:rPr>
          <w:rFonts w:ascii="Courier New" w:hAnsi="Courier New" w:cs="Courier New"/>
          <w:color w:val="000000"/>
          <w:sz w:val="20"/>
          <w:szCs w:val="20"/>
        </w:rPr>
        <w:t>,str);</w:t>
      </w:r>
    </w:p>
    <w:p w14:paraId="1F0EF24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B72897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14100F4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X=sprintf(</w:t>
      </w:r>
      <w:r>
        <w:rPr>
          <w:rFonts w:ascii="Courier New" w:hAnsi="Courier New" w:cs="Courier New"/>
          <w:color w:val="A020F0"/>
          <w:sz w:val="20"/>
          <w:szCs w:val="20"/>
        </w:rPr>
        <w:t>'%s'</w:t>
      </w:r>
      <w:r>
        <w:rPr>
          <w:rFonts w:ascii="Courier New" w:hAnsi="Courier New" w:cs="Courier New"/>
          <w:color w:val="000000"/>
          <w:sz w:val="20"/>
          <w:szCs w:val="20"/>
        </w:rPr>
        <w:t>,str);</w:t>
      </w:r>
    </w:p>
    <w:p w14:paraId="472776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FECA21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44122F3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X=sprintf(</w:t>
      </w:r>
      <w:r>
        <w:rPr>
          <w:rFonts w:ascii="Courier New" w:hAnsi="Courier New" w:cs="Courier New"/>
          <w:color w:val="A020F0"/>
          <w:sz w:val="20"/>
          <w:szCs w:val="20"/>
        </w:rPr>
        <w:t>'%s'</w:t>
      </w:r>
      <w:r>
        <w:rPr>
          <w:rFonts w:ascii="Courier New" w:hAnsi="Courier New" w:cs="Courier New"/>
          <w:color w:val="000000"/>
          <w:sz w:val="20"/>
          <w:szCs w:val="20"/>
        </w:rPr>
        <w:t>,str);</w:t>
      </w:r>
    </w:p>
    <w:p w14:paraId="08AAC81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ACB1C8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7D116E4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X=sprintf(</w:t>
      </w:r>
      <w:r>
        <w:rPr>
          <w:rFonts w:ascii="Courier New" w:hAnsi="Courier New" w:cs="Courier New"/>
          <w:color w:val="A020F0"/>
          <w:sz w:val="20"/>
          <w:szCs w:val="20"/>
        </w:rPr>
        <w:t>'%s'</w:t>
      </w:r>
      <w:r>
        <w:rPr>
          <w:rFonts w:ascii="Courier New" w:hAnsi="Courier New" w:cs="Courier New"/>
          <w:color w:val="000000"/>
          <w:sz w:val="20"/>
          <w:szCs w:val="20"/>
        </w:rPr>
        <w:t>,str);</w:t>
      </w:r>
    </w:p>
    <w:p w14:paraId="20BFBB5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6819DB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58D45E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77BFC4D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X = strcat(Term1X, {</w:t>
      </w:r>
      <w:r>
        <w:rPr>
          <w:rFonts w:ascii="Courier New" w:hAnsi="Courier New" w:cs="Courier New"/>
          <w:color w:val="A020F0"/>
          <w:sz w:val="20"/>
          <w:szCs w:val="20"/>
        </w:rPr>
        <w:t>'.'</w:t>
      </w:r>
      <w:r>
        <w:rPr>
          <w:rFonts w:ascii="Courier New" w:hAnsi="Courier New" w:cs="Courier New"/>
          <w:color w:val="000000"/>
          <w:sz w:val="20"/>
          <w:szCs w:val="20"/>
        </w:rPr>
        <w:t>}, Term2X);</w:t>
      </w:r>
    </w:p>
    <w:p w14:paraId="12EFA46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X = strcat(Term3X, {</w:t>
      </w:r>
      <w:r>
        <w:rPr>
          <w:rFonts w:ascii="Courier New" w:hAnsi="Courier New" w:cs="Courier New"/>
          <w:color w:val="A020F0"/>
          <w:sz w:val="20"/>
          <w:szCs w:val="20"/>
        </w:rPr>
        <w:t>'.'</w:t>
      </w:r>
      <w:r>
        <w:rPr>
          <w:rFonts w:ascii="Courier New" w:hAnsi="Courier New" w:cs="Courier New"/>
          <w:color w:val="000000"/>
          <w:sz w:val="20"/>
          <w:szCs w:val="20"/>
        </w:rPr>
        <w:t>}, Term4X);</w:t>
      </w:r>
    </w:p>
    <w:p w14:paraId="0E83E38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4BBBA0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0DBB90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X = str2num(char(Num1X));</w:t>
      </w:r>
    </w:p>
    <w:p w14:paraId="6855A3A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X = str2num(char(Num2X));</w:t>
      </w:r>
    </w:p>
    <w:p w14:paraId="3873DEF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03C698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XDimension = Num2TrueX-Num1TrueX;</w:t>
      </w:r>
    </w:p>
    <w:p w14:paraId="38A9B07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0E4B80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X Dimension</w:t>
      </w:r>
    </w:p>
    <w:p w14:paraId="4175A23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58DDDDF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529A3F5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027C3C2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Start Code for Box Y Dimension</w:t>
      </w:r>
    </w:p>
    <w:p w14:paraId="731B83D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2);</w:t>
      </w:r>
    </w:p>
    <w:p w14:paraId="019CF43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7D51EC8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4AEBA4E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D21F73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2B16469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109EAC2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323F2ED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CF472F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08EBB33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554823D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Y=sprintf(</w:t>
      </w:r>
      <w:r>
        <w:rPr>
          <w:rFonts w:ascii="Courier New" w:hAnsi="Courier New" w:cs="Courier New"/>
          <w:color w:val="A020F0"/>
          <w:sz w:val="20"/>
          <w:szCs w:val="20"/>
        </w:rPr>
        <w:t>'%s'</w:t>
      </w:r>
      <w:r>
        <w:rPr>
          <w:rFonts w:ascii="Courier New" w:hAnsi="Courier New" w:cs="Courier New"/>
          <w:color w:val="000000"/>
          <w:sz w:val="20"/>
          <w:szCs w:val="20"/>
        </w:rPr>
        <w:t>,str);</w:t>
      </w:r>
    </w:p>
    <w:p w14:paraId="4B94ED6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B63E4D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324E682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Y=sprintf(</w:t>
      </w:r>
      <w:r>
        <w:rPr>
          <w:rFonts w:ascii="Courier New" w:hAnsi="Courier New" w:cs="Courier New"/>
          <w:color w:val="A020F0"/>
          <w:sz w:val="20"/>
          <w:szCs w:val="20"/>
        </w:rPr>
        <w:t>'%s'</w:t>
      </w:r>
      <w:r>
        <w:rPr>
          <w:rFonts w:ascii="Courier New" w:hAnsi="Courier New" w:cs="Courier New"/>
          <w:color w:val="000000"/>
          <w:sz w:val="20"/>
          <w:szCs w:val="20"/>
        </w:rPr>
        <w:t>,str);</w:t>
      </w:r>
    </w:p>
    <w:p w14:paraId="04FDFFB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F48437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3250C4E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Y=sprintf(</w:t>
      </w:r>
      <w:r>
        <w:rPr>
          <w:rFonts w:ascii="Courier New" w:hAnsi="Courier New" w:cs="Courier New"/>
          <w:color w:val="A020F0"/>
          <w:sz w:val="20"/>
          <w:szCs w:val="20"/>
        </w:rPr>
        <w:t>'%s'</w:t>
      </w:r>
      <w:r>
        <w:rPr>
          <w:rFonts w:ascii="Courier New" w:hAnsi="Courier New" w:cs="Courier New"/>
          <w:color w:val="000000"/>
          <w:sz w:val="20"/>
          <w:szCs w:val="20"/>
        </w:rPr>
        <w:t>,str);</w:t>
      </w:r>
    </w:p>
    <w:p w14:paraId="5F9DE2B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70FBE2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41FDD98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Y=sprintf(</w:t>
      </w:r>
      <w:r>
        <w:rPr>
          <w:rFonts w:ascii="Courier New" w:hAnsi="Courier New" w:cs="Courier New"/>
          <w:color w:val="A020F0"/>
          <w:sz w:val="20"/>
          <w:szCs w:val="20"/>
        </w:rPr>
        <w:t>'%s'</w:t>
      </w:r>
      <w:r>
        <w:rPr>
          <w:rFonts w:ascii="Courier New" w:hAnsi="Courier New" w:cs="Courier New"/>
          <w:color w:val="000000"/>
          <w:sz w:val="20"/>
          <w:szCs w:val="20"/>
        </w:rPr>
        <w:t>,str);</w:t>
      </w:r>
    </w:p>
    <w:p w14:paraId="428F965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9886B1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18039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F2F8FC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Y = strcat(Term1Y, {</w:t>
      </w:r>
      <w:r>
        <w:rPr>
          <w:rFonts w:ascii="Courier New" w:hAnsi="Courier New" w:cs="Courier New"/>
          <w:color w:val="A020F0"/>
          <w:sz w:val="20"/>
          <w:szCs w:val="20"/>
        </w:rPr>
        <w:t>'.'</w:t>
      </w:r>
      <w:r>
        <w:rPr>
          <w:rFonts w:ascii="Courier New" w:hAnsi="Courier New" w:cs="Courier New"/>
          <w:color w:val="000000"/>
          <w:sz w:val="20"/>
          <w:szCs w:val="20"/>
        </w:rPr>
        <w:t>}, Term2Y);</w:t>
      </w:r>
    </w:p>
    <w:p w14:paraId="6EABD1A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Y = strcat(Term3Y, {</w:t>
      </w:r>
      <w:r>
        <w:rPr>
          <w:rFonts w:ascii="Courier New" w:hAnsi="Courier New" w:cs="Courier New"/>
          <w:color w:val="A020F0"/>
          <w:sz w:val="20"/>
          <w:szCs w:val="20"/>
        </w:rPr>
        <w:t>'.'</w:t>
      </w:r>
      <w:r>
        <w:rPr>
          <w:rFonts w:ascii="Courier New" w:hAnsi="Courier New" w:cs="Courier New"/>
          <w:color w:val="000000"/>
          <w:sz w:val="20"/>
          <w:szCs w:val="20"/>
        </w:rPr>
        <w:t>}, Term4Y);</w:t>
      </w:r>
    </w:p>
    <w:p w14:paraId="509615D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8D162E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 xml:space="preserve"> </w:t>
      </w:r>
    </w:p>
    <w:p w14:paraId="03CB0FE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Y = str2num(char(Num1Y));</w:t>
      </w:r>
    </w:p>
    <w:p w14:paraId="202EEE2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Y = str2num(char(Num2Y));</w:t>
      </w:r>
    </w:p>
    <w:p w14:paraId="4373666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D2D1AA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YDimension = Num2TrueY-Num1TrueY;</w:t>
      </w:r>
    </w:p>
    <w:p w14:paraId="0664FF5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BA58C8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Y Dimension</w:t>
      </w:r>
    </w:p>
    <w:p w14:paraId="490D90B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28752B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3222D11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7CBCC08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Start Code for Box Z Dimension</w:t>
      </w:r>
    </w:p>
    <w:p w14:paraId="70325B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3);</w:t>
      </w:r>
    </w:p>
    <w:p w14:paraId="56E465A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131D37D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62F45AC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34C0B3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2757254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553E0F0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48D256A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85334D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B1ECC5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2792BE5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Z=sprintf(</w:t>
      </w:r>
      <w:r>
        <w:rPr>
          <w:rFonts w:ascii="Courier New" w:hAnsi="Courier New" w:cs="Courier New"/>
          <w:color w:val="A020F0"/>
          <w:sz w:val="20"/>
          <w:szCs w:val="20"/>
        </w:rPr>
        <w:t>'%s'</w:t>
      </w:r>
      <w:r>
        <w:rPr>
          <w:rFonts w:ascii="Courier New" w:hAnsi="Courier New" w:cs="Courier New"/>
          <w:color w:val="000000"/>
          <w:sz w:val="20"/>
          <w:szCs w:val="20"/>
        </w:rPr>
        <w:t>,str);</w:t>
      </w:r>
    </w:p>
    <w:p w14:paraId="439DC09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5F138C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621C8D7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Z=sprintf(</w:t>
      </w:r>
      <w:r>
        <w:rPr>
          <w:rFonts w:ascii="Courier New" w:hAnsi="Courier New" w:cs="Courier New"/>
          <w:color w:val="A020F0"/>
          <w:sz w:val="20"/>
          <w:szCs w:val="20"/>
        </w:rPr>
        <w:t>'%s'</w:t>
      </w:r>
      <w:r>
        <w:rPr>
          <w:rFonts w:ascii="Courier New" w:hAnsi="Courier New" w:cs="Courier New"/>
          <w:color w:val="000000"/>
          <w:sz w:val="20"/>
          <w:szCs w:val="20"/>
        </w:rPr>
        <w:t>,str);</w:t>
      </w:r>
    </w:p>
    <w:p w14:paraId="7C6C50F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26B17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416423E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Z=sprintf(</w:t>
      </w:r>
      <w:r>
        <w:rPr>
          <w:rFonts w:ascii="Courier New" w:hAnsi="Courier New" w:cs="Courier New"/>
          <w:color w:val="A020F0"/>
          <w:sz w:val="20"/>
          <w:szCs w:val="20"/>
        </w:rPr>
        <w:t>'%s'</w:t>
      </w:r>
      <w:r>
        <w:rPr>
          <w:rFonts w:ascii="Courier New" w:hAnsi="Courier New" w:cs="Courier New"/>
          <w:color w:val="000000"/>
          <w:sz w:val="20"/>
          <w:szCs w:val="20"/>
        </w:rPr>
        <w:t>,str);</w:t>
      </w:r>
    </w:p>
    <w:p w14:paraId="39C36FD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9A5CFF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0928EA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Z=sprintf(</w:t>
      </w:r>
      <w:r>
        <w:rPr>
          <w:rFonts w:ascii="Courier New" w:hAnsi="Courier New" w:cs="Courier New"/>
          <w:color w:val="A020F0"/>
          <w:sz w:val="20"/>
          <w:szCs w:val="20"/>
        </w:rPr>
        <w:t>'%s'</w:t>
      </w:r>
      <w:r>
        <w:rPr>
          <w:rFonts w:ascii="Courier New" w:hAnsi="Courier New" w:cs="Courier New"/>
          <w:color w:val="000000"/>
          <w:sz w:val="20"/>
          <w:szCs w:val="20"/>
        </w:rPr>
        <w:t>,str);</w:t>
      </w:r>
    </w:p>
    <w:p w14:paraId="01C02A3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421713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52019CB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2E5A60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Z = strcat(Term1Z, {</w:t>
      </w:r>
      <w:r>
        <w:rPr>
          <w:rFonts w:ascii="Courier New" w:hAnsi="Courier New" w:cs="Courier New"/>
          <w:color w:val="A020F0"/>
          <w:sz w:val="20"/>
          <w:szCs w:val="20"/>
        </w:rPr>
        <w:t>'.'</w:t>
      </w:r>
      <w:r>
        <w:rPr>
          <w:rFonts w:ascii="Courier New" w:hAnsi="Courier New" w:cs="Courier New"/>
          <w:color w:val="000000"/>
          <w:sz w:val="20"/>
          <w:szCs w:val="20"/>
        </w:rPr>
        <w:t>}, Term2Z);</w:t>
      </w:r>
    </w:p>
    <w:p w14:paraId="5F1FC91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Z = strcat(Term3Z, {</w:t>
      </w:r>
      <w:r>
        <w:rPr>
          <w:rFonts w:ascii="Courier New" w:hAnsi="Courier New" w:cs="Courier New"/>
          <w:color w:val="A020F0"/>
          <w:sz w:val="20"/>
          <w:szCs w:val="20"/>
        </w:rPr>
        <w:t>'.'</w:t>
      </w:r>
      <w:r>
        <w:rPr>
          <w:rFonts w:ascii="Courier New" w:hAnsi="Courier New" w:cs="Courier New"/>
          <w:color w:val="000000"/>
          <w:sz w:val="20"/>
          <w:szCs w:val="20"/>
        </w:rPr>
        <w:t>}, Term4Z);</w:t>
      </w:r>
    </w:p>
    <w:p w14:paraId="6173448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E1A18C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A35B40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Z = str2num(char(Num1Z));</w:t>
      </w:r>
    </w:p>
    <w:p w14:paraId="2947742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Z = str2num(char(Num2Z));</w:t>
      </w:r>
    </w:p>
    <w:p w14:paraId="3540350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B3EB86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ZDimension = Num2TrueZ-Num1TrueZ;</w:t>
      </w:r>
    </w:p>
    <w:p w14:paraId="30358BC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1413AD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Z Dimension</w:t>
      </w:r>
    </w:p>
    <w:p w14:paraId="0E7A741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0AC45C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A0EA27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Calculating the X, Y and Z values to use in the program.</w:t>
      </w:r>
    </w:p>
    <w:p w14:paraId="0E7CB37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60FC863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nification = str2double(get(handles.edit23,</w:t>
      </w:r>
      <w:r>
        <w:rPr>
          <w:rFonts w:ascii="Courier New" w:hAnsi="Courier New" w:cs="Courier New"/>
          <w:color w:val="A020F0"/>
          <w:sz w:val="20"/>
          <w:szCs w:val="20"/>
        </w:rPr>
        <w:t>'String'</w:t>
      </w:r>
      <w:r>
        <w:rPr>
          <w:rFonts w:ascii="Courier New" w:hAnsi="Courier New" w:cs="Courier New"/>
          <w:color w:val="000000"/>
          <w:sz w:val="20"/>
          <w:szCs w:val="20"/>
        </w:rPr>
        <w:t>));</w:t>
      </w:r>
    </w:p>
    <w:p w14:paraId="52B68EA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08A805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XDimension = Magnification/100*BoxXDimension;</w:t>
      </w:r>
    </w:p>
    <w:p w14:paraId="1C6B73B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YDimension = Magnification/100*BoxYDimension;</w:t>
      </w:r>
    </w:p>
    <w:p w14:paraId="6143C81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ZDimension = Magnification/100*BoxZDimension;</w:t>
      </w:r>
    </w:p>
    <w:p w14:paraId="0060F2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set(handles.text100,</w:t>
      </w:r>
      <w:r>
        <w:rPr>
          <w:rFonts w:ascii="Courier New" w:hAnsi="Courier New" w:cs="Courier New"/>
          <w:color w:val="A020F0"/>
          <w:sz w:val="20"/>
          <w:szCs w:val="20"/>
        </w:rPr>
        <w:t>'string'</w:t>
      </w:r>
      <w:r>
        <w:rPr>
          <w:rFonts w:ascii="Courier New" w:hAnsi="Courier New" w:cs="Courier New"/>
          <w:color w:val="000000"/>
          <w:sz w:val="20"/>
          <w:szCs w:val="20"/>
        </w:rPr>
        <w:t>, num2str(MagBoxXDimension))</w:t>
      </w:r>
    </w:p>
    <w:p w14:paraId="2232BDA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101,</w:t>
      </w:r>
      <w:r>
        <w:rPr>
          <w:rFonts w:ascii="Courier New" w:hAnsi="Courier New" w:cs="Courier New"/>
          <w:color w:val="A020F0"/>
          <w:sz w:val="20"/>
          <w:szCs w:val="20"/>
        </w:rPr>
        <w:t>'string'</w:t>
      </w:r>
      <w:r>
        <w:rPr>
          <w:rFonts w:ascii="Courier New" w:hAnsi="Courier New" w:cs="Courier New"/>
          <w:color w:val="000000"/>
          <w:sz w:val="20"/>
          <w:szCs w:val="20"/>
        </w:rPr>
        <w:t>, num2str(MagBoxYDimension))</w:t>
      </w:r>
    </w:p>
    <w:p w14:paraId="0FA397B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102,</w:t>
      </w:r>
      <w:r>
        <w:rPr>
          <w:rFonts w:ascii="Courier New" w:hAnsi="Courier New" w:cs="Courier New"/>
          <w:color w:val="A020F0"/>
          <w:sz w:val="20"/>
          <w:szCs w:val="20"/>
        </w:rPr>
        <w:t>'string'</w:t>
      </w:r>
      <w:r>
        <w:rPr>
          <w:rFonts w:ascii="Courier New" w:hAnsi="Courier New" w:cs="Courier New"/>
          <w:color w:val="000000"/>
          <w:sz w:val="20"/>
          <w:szCs w:val="20"/>
        </w:rPr>
        <w:t>, num2str(MagBoxZDimension))</w:t>
      </w:r>
    </w:p>
    <w:p w14:paraId="11FF8DF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3F4F6D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7AEA15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YUp == 0</w:t>
      </w:r>
    </w:p>
    <w:p w14:paraId="416FB35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nmm2 = MagBoxZDimension;</w:t>
      </w:r>
    </w:p>
    <w:p w14:paraId="7540B1D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idmm2 = MagBoxXDimension;</w:t>
      </w:r>
    </w:p>
    <w:p w14:paraId="4DF2F0F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lenmm2 = MagBoxYDimension;</w:t>
      </w:r>
    </w:p>
    <w:p w14:paraId="7C12798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BCC6B4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YUp == 1;</w:t>
      </w:r>
    </w:p>
    <w:p w14:paraId="1C3BA68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nmm2 = MagBoxYDimension;</w:t>
      </w:r>
    </w:p>
    <w:p w14:paraId="37717ED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idmm2 = MagBoxXDimension;</w:t>
      </w:r>
    </w:p>
    <w:p w14:paraId="181C9FA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lenmm2 = MagBoxZDimension;</w:t>
      </w:r>
    </w:p>
    <w:p w14:paraId="1D24B7E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4B11A8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YUp == 2; </w:t>
      </w:r>
    </w:p>
    <w:p w14:paraId="39526FB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nmm2  = MagBoxXDimension;</w:t>
      </w:r>
    </w:p>
    <w:p w14:paraId="2A93FFA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idmm2 = MagBoxZDimension;</w:t>
      </w:r>
    </w:p>
    <w:p w14:paraId="0AC319B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lenmm2 = MagBoxYDimension;</w:t>
      </w:r>
    </w:p>
    <w:p w14:paraId="79BE1A8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0D0BBA5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5F7FEE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5FAF4A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7898E5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This is the end of the calculation for the dimensions of the 2nd input</w:t>
      </w:r>
    </w:p>
    <w:p w14:paraId="2326F60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file. </w:t>
      </w:r>
    </w:p>
    <w:p w14:paraId="28BA250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82AF18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LayerThickness = str2double(get(handles.edit19,</w:t>
      </w:r>
      <w:r>
        <w:rPr>
          <w:rFonts w:ascii="Courier New" w:hAnsi="Courier New" w:cs="Courier New"/>
          <w:color w:val="A020F0"/>
          <w:sz w:val="20"/>
          <w:szCs w:val="20"/>
        </w:rPr>
        <w:t>'String'</w:t>
      </w:r>
      <w:r>
        <w:rPr>
          <w:rFonts w:ascii="Courier New" w:hAnsi="Courier New" w:cs="Courier New"/>
          <w:color w:val="000000"/>
          <w:sz w:val="20"/>
          <w:szCs w:val="20"/>
        </w:rPr>
        <w:t>));</w:t>
      </w:r>
    </w:p>
    <w:p w14:paraId="7281AC0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3B1616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nn=round(nnmm/(LayerThickness/1000));    </w:t>
      </w:r>
      <w:r>
        <w:rPr>
          <w:rFonts w:ascii="Courier New" w:hAnsi="Courier New" w:cs="Courier New"/>
          <w:color w:val="228B22"/>
          <w:sz w:val="20"/>
          <w:szCs w:val="20"/>
        </w:rPr>
        <w:t xml:space="preserve">%Height of the 1st .STL file. </w:t>
      </w:r>
    </w:p>
    <w:p w14:paraId="76F2BCF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inputfiles ==2;</w:t>
      </w:r>
    </w:p>
    <w:p w14:paraId="5947C55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nn2 = round(nnmm2/(LayerThickness/1000)); </w:t>
      </w:r>
      <w:r>
        <w:rPr>
          <w:rFonts w:ascii="Courier New" w:hAnsi="Courier New" w:cs="Courier New"/>
          <w:color w:val="228B22"/>
          <w:sz w:val="20"/>
          <w:szCs w:val="20"/>
        </w:rPr>
        <w:t>%Height of the 2nd .STL file</w:t>
      </w:r>
    </w:p>
    <w:p w14:paraId="316984D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381968A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round(3.4/0.020) = 170 layers</w:t>
      </w:r>
    </w:p>
    <w:p w14:paraId="41D1560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nn=180;    %Height of spring structure/20microns for new file</w:t>
      </w:r>
    </w:p>
    <w:p w14:paraId="16DEA96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wid=round(widmm/0.0071);   </w:t>
      </w:r>
      <w:r>
        <w:rPr>
          <w:rFonts w:ascii="Courier New" w:hAnsi="Courier New" w:cs="Courier New"/>
          <w:color w:val="228B22"/>
          <w:sz w:val="20"/>
          <w:szCs w:val="20"/>
        </w:rPr>
        <w:t>%Width of spring structure/7.1microns (this is X, 1050 pixel limit))</w:t>
      </w:r>
    </w:p>
    <w:p w14:paraId="7714CFB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inputfiles==2;</w:t>
      </w:r>
    </w:p>
    <w:p w14:paraId="7471ABB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id2=round(widmm2/0.0071);</w:t>
      </w:r>
    </w:p>
    <w:p w14:paraId="47D6996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0EC8B8C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len=round(lenmm/0.0071);   </w:t>
      </w:r>
      <w:r>
        <w:rPr>
          <w:rFonts w:ascii="Courier New" w:hAnsi="Courier New" w:cs="Courier New"/>
          <w:color w:val="228B22"/>
          <w:sz w:val="20"/>
          <w:szCs w:val="20"/>
        </w:rPr>
        <w:t>%Length of spring structure/7.1microns (this is Y, 1400 pixel limit)</w:t>
      </w:r>
    </w:p>
    <w:p w14:paraId="456462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inputfiles ==2;</w:t>
      </w:r>
    </w:p>
    <w:p w14:paraId="3724F1D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len2=round(lenmm2/0.0071); </w:t>
      </w:r>
      <w:r>
        <w:rPr>
          <w:rFonts w:ascii="Courier New" w:hAnsi="Courier New" w:cs="Courier New"/>
          <w:color w:val="228B22"/>
          <w:sz w:val="20"/>
          <w:szCs w:val="20"/>
        </w:rPr>
        <w:t>%Length of the 2nd .STL file</w:t>
      </w:r>
    </w:p>
    <w:p w14:paraId="1F5FB22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3542809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534B4B4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Overall bitmap dimensions - we may want to drop several springs onto this</w:t>
      </w:r>
    </w:p>
    <w:p w14:paraId="0A941F1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bitmap.  For now we will drop one spring at about the middle of the</w:t>
      </w:r>
    </w:p>
    <w:p w14:paraId="6F797A9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bitmap.  </w:t>
      </w:r>
    </w:p>
    <w:p w14:paraId="2260C66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b_nn=nn;       </w:t>
      </w:r>
      <w:r>
        <w:rPr>
          <w:rFonts w:ascii="Courier New" w:hAnsi="Courier New" w:cs="Courier New"/>
          <w:color w:val="228B22"/>
          <w:sz w:val="20"/>
          <w:szCs w:val="20"/>
        </w:rPr>
        <w:t xml:space="preserve">%The total number of bitmap layers for the first file. </w:t>
      </w:r>
    </w:p>
    <w:p w14:paraId="75A825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b_wid=1050;    </w:t>
      </w:r>
      <w:r>
        <w:rPr>
          <w:rFonts w:ascii="Courier New" w:hAnsi="Courier New" w:cs="Courier New"/>
          <w:color w:val="228B22"/>
          <w:sz w:val="20"/>
          <w:szCs w:val="20"/>
        </w:rPr>
        <w:t>%Vertical monitor Width for bitmap: 7.455mm</w:t>
      </w:r>
    </w:p>
    <w:p w14:paraId="4EAACF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b_len=1400;    </w:t>
      </w:r>
      <w:r>
        <w:rPr>
          <w:rFonts w:ascii="Courier New" w:hAnsi="Courier New" w:cs="Courier New"/>
          <w:color w:val="228B22"/>
          <w:sz w:val="20"/>
          <w:szCs w:val="20"/>
        </w:rPr>
        <w:t>%Horizontal monitor length for bitmap: 9.940mm</w:t>
      </w:r>
    </w:p>
    <w:p w14:paraId="09EE63F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197CAF3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Offset for placing spring into the final bitmap</w:t>
      </w:r>
    </w:p>
    <w:p w14:paraId="5F5B110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Spacer represents the pixel separation between designs. Previously set to</w:t>
      </w:r>
    </w:p>
    <w:p w14:paraId="43A8DB8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lastRenderedPageBreak/>
        <w:t>%40 pixels.  Even at 50 pixels the single spring's tops clung together.</w:t>
      </w:r>
    </w:p>
    <w:p w14:paraId="3FFBE89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Testing 60 now. (I also shrunk the top)</w:t>
      </w:r>
    </w:p>
    <w:p w14:paraId="3E17F64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384FC5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pacer = str2double(get(handles.edit22,</w:t>
      </w:r>
      <w:r>
        <w:rPr>
          <w:rFonts w:ascii="Courier New" w:hAnsi="Courier New" w:cs="Courier New"/>
          <w:color w:val="A020F0"/>
          <w:sz w:val="20"/>
          <w:szCs w:val="20"/>
        </w:rPr>
        <w:t>'String'</w:t>
      </w:r>
      <w:r>
        <w:rPr>
          <w:rFonts w:ascii="Courier New" w:hAnsi="Courier New" w:cs="Courier New"/>
          <w:color w:val="000000"/>
          <w:sz w:val="20"/>
          <w:szCs w:val="20"/>
        </w:rPr>
        <w:t>));</w:t>
      </w:r>
    </w:p>
    <w:p w14:paraId="6756CDC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0822297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Exp = str2double(get(handles.edit21,</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xml:space="preserve">%UV Exposure Time 12-30 seconds. </w:t>
      </w:r>
    </w:p>
    <w:p w14:paraId="219C59B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62BC6B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Definition of o_wid, o_len: o_wid and o_len refer to the exact point on</w:t>
      </w:r>
    </w:p>
    <w:p w14:paraId="5873E5A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the fabrication plane where the structure should be drawn. </w:t>
      </w:r>
    </w:p>
    <w:p w14:paraId="713EED5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16243E7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struct==1;</w:t>
      </w:r>
    </w:p>
    <w:p w14:paraId="077CE12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b_wid/2-wid/2;</w:t>
      </w:r>
    </w:p>
    <w:p w14:paraId="5CD656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b_len/2-len/2;</w:t>
      </w:r>
    </w:p>
    <w:p w14:paraId="25B03C7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50C71D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struct==2;</w:t>
      </w:r>
    </w:p>
    <w:p w14:paraId="7978A31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1=b_wid/2-wid/2;</w:t>
      </w:r>
    </w:p>
    <w:p w14:paraId="2416978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1=b_len/2-len-spacer;</w:t>
      </w:r>
    </w:p>
    <w:p w14:paraId="11C009F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0F4AD5C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2=b_wid/2-wid/2;</w:t>
      </w:r>
    </w:p>
    <w:p w14:paraId="44F7B1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2=b_len/2+spacer;</w:t>
      </w:r>
    </w:p>
    <w:p w14:paraId="6D58819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76FD89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8D5F4C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struct==4;</w:t>
      </w:r>
    </w:p>
    <w:p w14:paraId="631B2B0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1=b_wid/2-wid-spacer;</w:t>
      </w:r>
    </w:p>
    <w:p w14:paraId="244DF3F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1=b_len/2-len-spacer;</w:t>
      </w:r>
    </w:p>
    <w:p w14:paraId="5D946D4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231C30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2=b_wid/2+spacer;</w:t>
      </w:r>
    </w:p>
    <w:p w14:paraId="6A144CF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2=b_len/2-len-spacer;</w:t>
      </w:r>
    </w:p>
    <w:p w14:paraId="27D8B27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F441F5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3=b_wid/2-wid-spacer;</w:t>
      </w:r>
    </w:p>
    <w:p w14:paraId="3372C30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3=b_len/2+spacer;</w:t>
      </w:r>
    </w:p>
    <w:p w14:paraId="54B040B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08AF017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4=b_wid/2+spacer;</w:t>
      </w:r>
    </w:p>
    <w:p w14:paraId="3CD84E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4=b_len/2+spacer;</w:t>
      </w:r>
    </w:p>
    <w:p w14:paraId="51522D1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589973B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1F85C6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inputfiles == 2;</w:t>
      </w:r>
    </w:p>
    <w:p w14:paraId="7FFE25C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1=b_wid/2-wid/2;</w:t>
      </w:r>
    </w:p>
    <w:p w14:paraId="53FCF46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1=b_len/2-len-spacer;</w:t>
      </w:r>
    </w:p>
    <w:p w14:paraId="2A38DF7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2E1E67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2=b_wid/2-wid/2;</w:t>
      </w:r>
    </w:p>
    <w:p w14:paraId="0F5273D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o_len2=b_len/2+spacer;    </w:t>
      </w:r>
    </w:p>
    <w:p w14:paraId="6931C89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35E8C3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3DA7FC5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inputfiles == 2 &amp;&amp; numstruct==2;</w:t>
      </w:r>
    </w:p>
    <w:p w14:paraId="7087B7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1=b_wid/2-wid-spacer;</w:t>
      </w:r>
    </w:p>
    <w:p w14:paraId="218EB7F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1=b_len/2-len-spacer;</w:t>
      </w:r>
    </w:p>
    <w:p w14:paraId="7B34802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824666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2=b_wid/2+40;</w:t>
      </w:r>
    </w:p>
    <w:p w14:paraId="177A47C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2=b_len/2-len-spacer;</w:t>
      </w:r>
    </w:p>
    <w:p w14:paraId="4920718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CAF8EB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3=b_wid/2-wid-spacer;</w:t>
      </w:r>
    </w:p>
    <w:p w14:paraId="76032AC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o_len3=b_len/2+spacer;</w:t>
      </w:r>
    </w:p>
    <w:p w14:paraId="728CA0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7E526D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wid4=b_wid/2+spacer;</w:t>
      </w:r>
    </w:p>
    <w:p w14:paraId="4D107D7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_len4=b_len/2+spacer;</w:t>
      </w:r>
    </w:p>
    <w:p w14:paraId="0CA948B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555882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3F82358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014CE2E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7DA95D6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oset=[o_wid,o_len];</w:t>
      </w:r>
    </w:p>
    <w:p w14:paraId="65704B8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200F221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igure</w:t>
      </w:r>
    </w:p>
    <w:p w14:paraId="7F9B72D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tlcoords] = READ_stl(fname);</w:t>
      </w:r>
    </w:p>
    <w:p w14:paraId="0992966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xco = squeeze( stlcoords(:,1,:) )';</w:t>
      </w:r>
    </w:p>
    <w:p w14:paraId="57A19D1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yco = squeeze( stlcoords(:,2,:) )';</w:t>
      </w:r>
    </w:p>
    <w:p w14:paraId="6E14CF8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zco = squeeze( stlcoords(:,3,:) )';</w:t>
      </w:r>
    </w:p>
    <w:p w14:paraId="2F6B3DA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hpat] = patch(xco,yco,zco,</w:t>
      </w:r>
      <w:r>
        <w:rPr>
          <w:rFonts w:ascii="Courier New" w:hAnsi="Courier New" w:cs="Courier New"/>
          <w:color w:val="A020F0"/>
          <w:sz w:val="20"/>
          <w:szCs w:val="20"/>
        </w:rPr>
        <w:t>'b'</w:t>
      </w:r>
      <w:r>
        <w:rPr>
          <w:rFonts w:ascii="Courier New" w:hAnsi="Courier New" w:cs="Courier New"/>
          <w:color w:val="000000"/>
          <w:sz w:val="20"/>
          <w:szCs w:val="20"/>
        </w:rPr>
        <w:t>);</w:t>
      </w:r>
    </w:p>
    <w:p w14:paraId="4028D2A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axis </w:t>
      </w:r>
      <w:r>
        <w:rPr>
          <w:rFonts w:ascii="Courier New" w:hAnsi="Courier New" w:cs="Courier New"/>
          <w:color w:val="A020F0"/>
          <w:sz w:val="20"/>
          <w:szCs w:val="20"/>
        </w:rPr>
        <w:t>equal</w:t>
      </w:r>
    </w:p>
    <w:p w14:paraId="7926709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A020F0"/>
          <w:sz w:val="20"/>
          <w:szCs w:val="20"/>
        </w:rPr>
        <w:t xml:space="preserve"> </w:t>
      </w:r>
    </w:p>
    <w:p w14:paraId="52B935F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Voxelise the STL:</w:t>
      </w:r>
    </w:p>
    <w:p w14:paraId="2658A6C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YUp ==1;</w:t>
      </w:r>
    </w:p>
    <w:p w14:paraId="32036D9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OUTPUTgrid] = VOXELISE(wid,nn,len,fname,</w:t>
      </w:r>
      <w:r>
        <w:rPr>
          <w:rFonts w:ascii="Courier New" w:hAnsi="Courier New" w:cs="Courier New"/>
          <w:color w:val="A020F0"/>
          <w:sz w:val="20"/>
          <w:szCs w:val="20"/>
        </w:rPr>
        <w:t>'xyz'</w:t>
      </w:r>
      <w:r>
        <w:rPr>
          <w:rFonts w:ascii="Courier New" w:hAnsi="Courier New" w:cs="Courier New"/>
          <w:color w:val="000000"/>
          <w:sz w:val="20"/>
          <w:szCs w:val="20"/>
        </w:rPr>
        <w:t>);</w:t>
      </w:r>
    </w:p>
    <w:p w14:paraId="489054B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40F751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YUp ==0;</w:t>
      </w:r>
    </w:p>
    <w:p w14:paraId="400B76B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OUTPUTgrid] = VOXELISE(wid,len,nn,fname,</w:t>
      </w:r>
      <w:r>
        <w:rPr>
          <w:rFonts w:ascii="Courier New" w:hAnsi="Courier New" w:cs="Courier New"/>
          <w:color w:val="A020F0"/>
          <w:sz w:val="20"/>
          <w:szCs w:val="20"/>
        </w:rPr>
        <w:t>'xyz'</w:t>
      </w:r>
      <w:r>
        <w:rPr>
          <w:rFonts w:ascii="Courier New" w:hAnsi="Courier New" w:cs="Courier New"/>
          <w:color w:val="000000"/>
          <w:sz w:val="20"/>
          <w:szCs w:val="20"/>
        </w:rPr>
        <w:t>);</w:t>
      </w:r>
    </w:p>
    <w:p w14:paraId="12D69E1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4E7B3D4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YUp ==2;</w:t>
      </w:r>
    </w:p>
    <w:p w14:paraId="68EBC39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OUTPUTgrid] = VOXELISE(nn,wid,len,fname,</w:t>
      </w:r>
      <w:r>
        <w:rPr>
          <w:rFonts w:ascii="Courier New" w:hAnsi="Courier New" w:cs="Courier New"/>
          <w:color w:val="A020F0"/>
          <w:sz w:val="20"/>
          <w:szCs w:val="20"/>
        </w:rPr>
        <w:t>'xyz'</w:t>
      </w:r>
      <w:r>
        <w:rPr>
          <w:rFonts w:ascii="Courier New" w:hAnsi="Courier New" w:cs="Courier New"/>
          <w:color w:val="000000"/>
          <w:sz w:val="20"/>
          <w:szCs w:val="20"/>
        </w:rPr>
        <w:t xml:space="preserve">);  </w:t>
      </w:r>
      <w:r>
        <w:rPr>
          <w:rFonts w:ascii="Courier New" w:hAnsi="Courier New" w:cs="Courier New"/>
          <w:color w:val="228B22"/>
          <w:sz w:val="20"/>
          <w:szCs w:val="20"/>
        </w:rPr>
        <w:t>%Try swapping this to nn,wid,len from nn, len,wid</w:t>
      </w:r>
    </w:p>
    <w:p w14:paraId="37BB1AB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FFC0A4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The final structure will drop these springs onto a volume of dimension:</w:t>
      </w:r>
    </w:p>
    <w:p w14:paraId="23227FE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1400, y:1050, z=height of structure/20microns = 3.4mm/20microns=170</w:t>
      </w:r>
    </w:p>
    <w:p w14:paraId="7D90EF3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3C371E2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disp(</w:t>
      </w:r>
      <w:r>
        <w:rPr>
          <w:rFonts w:ascii="Courier New" w:hAnsi="Courier New" w:cs="Courier New"/>
          <w:color w:val="A020F0"/>
          <w:sz w:val="20"/>
          <w:szCs w:val="20"/>
        </w:rPr>
        <w:t>'finished voxelise'</w:t>
      </w:r>
      <w:r>
        <w:rPr>
          <w:rFonts w:ascii="Courier New" w:hAnsi="Courier New" w:cs="Courier New"/>
          <w:color w:val="000000"/>
          <w:sz w:val="20"/>
          <w:szCs w:val="20"/>
        </w:rPr>
        <w:t>);</w:t>
      </w:r>
    </w:p>
    <w:p w14:paraId="298D798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37C912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Initialize the final bitmap array to all zeros (or all ones)</w:t>
      </w:r>
    </w:p>
    <w:p w14:paraId="4CD86B5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z=zeros(b_wid,b_len);</w:t>
      </w:r>
    </w:p>
    <w:p w14:paraId="259AC5F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DA97B0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uminputfiles==2;</w:t>
      </w:r>
    </w:p>
    <w:p w14:paraId="29E0D33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figure</w:t>
      </w:r>
    </w:p>
    <w:p w14:paraId="3114D15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lcoords] = READ_stl(fname2);</w:t>
      </w:r>
    </w:p>
    <w:p w14:paraId="06B0761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AAFF92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xco = squeeze( stlcoords(:,1,:) )';</w:t>
      </w:r>
    </w:p>
    <w:p w14:paraId="0BF5ECA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yco = squeeze( stlcoords(:,2,:) )';</w:t>
      </w:r>
    </w:p>
    <w:p w14:paraId="74840E2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zco = squeeze( stlcoords(:,3,:) )';</w:t>
      </w:r>
    </w:p>
    <w:p w14:paraId="091F6E9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hpat] = patch(xco,yco,zco,</w:t>
      </w:r>
      <w:r>
        <w:rPr>
          <w:rFonts w:ascii="Courier New" w:hAnsi="Courier New" w:cs="Courier New"/>
          <w:color w:val="A020F0"/>
          <w:sz w:val="20"/>
          <w:szCs w:val="20"/>
        </w:rPr>
        <w:t>'b'</w:t>
      </w:r>
      <w:r>
        <w:rPr>
          <w:rFonts w:ascii="Courier New" w:hAnsi="Courier New" w:cs="Courier New"/>
          <w:color w:val="000000"/>
          <w:sz w:val="20"/>
          <w:szCs w:val="20"/>
        </w:rPr>
        <w:t>);</w:t>
      </w:r>
    </w:p>
    <w:p w14:paraId="15E380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xis </w:t>
      </w:r>
      <w:r>
        <w:rPr>
          <w:rFonts w:ascii="Courier New" w:hAnsi="Courier New" w:cs="Courier New"/>
          <w:color w:val="A020F0"/>
          <w:sz w:val="20"/>
          <w:szCs w:val="20"/>
        </w:rPr>
        <w:t>equal</w:t>
      </w:r>
    </w:p>
    <w:p w14:paraId="53CC98E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A020F0"/>
          <w:sz w:val="20"/>
          <w:szCs w:val="20"/>
        </w:rPr>
        <w:t xml:space="preserve"> </w:t>
      </w:r>
    </w:p>
    <w:p w14:paraId="6B11F1B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Voxelise the STL:</w:t>
      </w:r>
    </w:p>
    <w:p w14:paraId="2A73BF1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3577CB7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 ==1;</w:t>
      </w:r>
    </w:p>
    <w:p w14:paraId="4FC5B82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OUTPUTgrid2] = VOXELISE(wid2,nn2,len2,fname2,</w:t>
      </w:r>
      <w:r>
        <w:rPr>
          <w:rFonts w:ascii="Courier New" w:hAnsi="Courier New" w:cs="Courier New"/>
          <w:color w:val="A020F0"/>
          <w:sz w:val="20"/>
          <w:szCs w:val="20"/>
        </w:rPr>
        <w:t>'xyz'</w:t>
      </w:r>
      <w:r>
        <w:rPr>
          <w:rFonts w:ascii="Courier New" w:hAnsi="Courier New" w:cs="Courier New"/>
          <w:color w:val="000000"/>
          <w:sz w:val="20"/>
          <w:szCs w:val="20"/>
        </w:rPr>
        <w:t>);</w:t>
      </w:r>
    </w:p>
    <w:p w14:paraId="6F375A4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99058E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 ==0;</w:t>
      </w:r>
    </w:p>
    <w:p w14:paraId="71AE4A7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 xml:space="preserve">        [OUTPUTgrid2] = VOXELISE(wid2,len2,nn2,fname2,</w:t>
      </w:r>
      <w:r>
        <w:rPr>
          <w:rFonts w:ascii="Courier New" w:hAnsi="Courier New" w:cs="Courier New"/>
          <w:color w:val="A020F0"/>
          <w:sz w:val="20"/>
          <w:szCs w:val="20"/>
        </w:rPr>
        <w:t>'xyz'</w:t>
      </w:r>
      <w:r>
        <w:rPr>
          <w:rFonts w:ascii="Courier New" w:hAnsi="Courier New" w:cs="Courier New"/>
          <w:color w:val="000000"/>
          <w:sz w:val="20"/>
          <w:szCs w:val="20"/>
        </w:rPr>
        <w:t>);</w:t>
      </w:r>
    </w:p>
    <w:p w14:paraId="466C715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9448E2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 ==2;</w:t>
      </w:r>
    </w:p>
    <w:p w14:paraId="660DC0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OUTPUTgrid2] = VOXELISE(nn2,len2,wid2,fname2,</w:t>
      </w:r>
      <w:r>
        <w:rPr>
          <w:rFonts w:ascii="Courier New" w:hAnsi="Courier New" w:cs="Courier New"/>
          <w:color w:val="A020F0"/>
          <w:sz w:val="20"/>
          <w:szCs w:val="20"/>
        </w:rPr>
        <w:t>'xyz'</w:t>
      </w:r>
      <w:r>
        <w:rPr>
          <w:rFonts w:ascii="Courier New" w:hAnsi="Courier New" w:cs="Courier New"/>
          <w:color w:val="000000"/>
          <w:sz w:val="20"/>
          <w:szCs w:val="20"/>
        </w:rPr>
        <w:t>);</w:t>
      </w:r>
    </w:p>
    <w:p w14:paraId="38A8CFD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F39F3C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The final structure will drop these springs onto a volume of dimension:</w:t>
      </w:r>
    </w:p>
    <w:p w14:paraId="2D4AB5A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x:1400, y:1050, z=height of structure/20microns = 3.4mm/20microns=170</w:t>
      </w:r>
    </w:p>
    <w:p w14:paraId="2627614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disp(</w:t>
      </w:r>
      <w:r>
        <w:rPr>
          <w:rFonts w:ascii="Courier New" w:hAnsi="Courier New" w:cs="Courier New"/>
          <w:color w:val="A020F0"/>
          <w:sz w:val="20"/>
          <w:szCs w:val="20"/>
        </w:rPr>
        <w:t>'finished voxelise'</w:t>
      </w:r>
      <w:r>
        <w:rPr>
          <w:rFonts w:ascii="Courier New" w:hAnsi="Courier New" w:cs="Courier New"/>
          <w:color w:val="000000"/>
          <w:sz w:val="20"/>
          <w:szCs w:val="20"/>
        </w:rPr>
        <w:t>);</w:t>
      </w:r>
    </w:p>
    <w:p w14:paraId="4FCC58B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D74D9A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36CE755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For each of the 20micron slices, we want to create a bitmap file</w:t>
      </w:r>
    </w:p>
    <w:p w14:paraId="29797CA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ofname_base=[dir_bmap </w:t>
      </w:r>
      <w:r>
        <w:rPr>
          <w:rFonts w:ascii="Courier New" w:hAnsi="Courier New" w:cs="Courier New"/>
          <w:color w:val="A020F0"/>
          <w:sz w:val="20"/>
          <w:szCs w:val="20"/>
        </w:rPr>
        <w:t>'\'</w:t>
      </w:r>
      <w:r>
        <w:rPr>
          <w:rFonts w:ascii="Courier New" w:hAnsi="Courier New" w:cs="Courier New"/>
          <w:color w:val="000000"/>
          <w:sz w:val="20"/>
          <w:szCs w:val="20"/>
        </w:rPr>
        <w:t xml:space="preserve"> ofname_prefix]; </w:t>
      </w:r>
      <w:r>
        <w:rPr>
          <w:rFonts w:ascii="Courier New" w:hAnsi="Courier New" w:cs="Courier New"/>
          <w:color w:val="228B22"/>
          <w:sz w:val="20"/>
          <w:szCs w:val="20"/>
        </w:rPr>
        <w:t>%comment this to run on mac</w:t>
      </w:r>
    </w:p>
    <w:p w14:paraId="34B0D76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ofname_base = ofname_prefix; % un-comment this to run on mac...</w:t>
      </w:r>
    </w:p>
    <w:p w14:paraId="7F44937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4D9F82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igure</w:t>
      </w:r>
    </w:p>
    <w:p w14:paraId="391295D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nn</w:t>
      </w:r>
    </w:p>
    <w:p w14:paraId="190A20A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For STL files from Solidworks, the height is imported into matlab</w:t>
      </w:r>
    </w:p>
    <w:p w14:paraId="3492B90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using the READ_stl function as the middle variable.  We are assuming</w:t>
      </w:r>
    </w:p>
    <w:p w14:paraId="7BD1E52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the width is the first variable and the length is the third variable.</w:t>
      </w:r>
    </w:p>
    <w:p w14:paraId="3E51540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If we build non-symmetrical shapes in the future, then may need to</w:t>
      </w:r>
    </w:p>
    <w:p w14:paraId="5110527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switch first and third variables.</w:t>
      </w:r>
    </w:p>
    <w:p w14:paraId="7A37E66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 ==1;</w:t>
      </w:r>
    </w:p>
    <w:p w14:paraId="4D90164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xx=OUTPUTgrid(:,i,:);</w:t>
      </w:r>
    </w:p>
    <w:p w14:paraId="2BB46A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3556C0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 ==0;</w:t>
      </w:r>
    </w:p>
    <w:p w14:paraId="3F1D692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xx = OUTPUTgrid(:,:,i);</w:t>
      </w:r>
    </w:p>
    <w:p w14:paraId="66581AF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D0F641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 ==2;</w:t>
      </w:r>
    </w:p>
    <w:p w14:paraId="3280024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xx = OUTPUTgrid(i,:,:);</w:t>
      </w:r>
    </w:p>
    <w:p w14:paraId="73E4268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2A7B10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z=squeeze(xx);</w:t>
      </w:r>
    </w:p>
    <w:p w14:paraId="463E85F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numinputfiles==2;</w:t>
      </w:r>
    </w:p>
    <w:p w14:paraId="67A7738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1;</w:t>
      </w:r>
    </w:p>
    <w:p w14:paraId="1E0817D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xx2=OUTPUTgrid2(:,i,:);</w:t>
      </w:r>
    </w:p>
    <w:p w14:paraId="3786D75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AFEF3D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0;</w:t>
      </w:r>
    </w:p>
    <w:p w14:paraId="31DDB93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xx2=OUTPUTgrid2(:,:,i);</w:t>
      </w:r>
    </w:p>
    <w:p w14:paraId="2217C76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549926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 ==2;</w:t>
      </w:r>
    </w:p>
    <w:p w14:paraId="72819CE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xx2 = OUTPUTgrid(i,:,:);</w:t>
      </w:r>
    </w:p>
    <w:p w14:paraId="716C576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462DBD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z2=squeeze(xx2);</w:t>
      </w:r>
    </w:p>
    <w:p w14:paraId="3F97DE6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03D055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numinputfiles==1;</w:t>
      </w:r>
    </w:p>
    <w:p w14:paraId="0001C8B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numstruct==1;</w:t>
      </w:r>
    </w:p>
    <w:p w14:paraId="5F7E21F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o_wid</w:t>
      </w:r>
    </w:p>
    <w:p w14:paraId="04E9185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o_wid1</w:t>
      </w:r>
    </w:p>
    <w:p w14:paraId="7D5841C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id</w:t>
      </w:r>
    </w:p>
    <w:p w14:paraId="3DE096F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o_len</w:t>
      </w:r>
    </w:p>
    <w:p w14:paraId="6C0D08A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o_len1</w:t>
      </w:r>
    </w:p>
    <w:p w14:paraId="4B11D6F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len</w:t>
      </w:r>
    </w:p>
    <w:p w14:paraId="0670BBF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o_len=round(o_len)</w:t>
      </w:r>
    </w:p>
    <w:p w14:paraId="2DE6C9D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 &lt;2;</w:t>
      </w:r>
    </w:p>
    <w:p w14:paraId="09DA2D4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o_wid+wid-1,o_len:o_len+len-1)=z;</w:t>
      </w:r>
    </w:p>
    <w:p w14:paraId="1207AD0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867E4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Up == 2;</w:t>
      </w:r>
    </w:p>
    <w:p w14:paraId="01A81AC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o_wid+wid-1,o_len:o_len+len-1)=z;    </w:t>
      </w:r>
    </w:p>
    <w:p w14:paraId="29171C3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6A2CD2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EA59F6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2E1447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numstruct==2;</w:t>
      </w:r>
    </w:p>
    <w:p w14:paraId="670BF0A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1:o_wid1+wid-1,o_len1:o_len1+len-1)=z;    </w:t>
      </w:r>
    </w:p>
    <w:p w14:paraId="501C20B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2:o_wid2+wid-1,o_len2:o_len2+len-1)=z;</w:t>
      </w:r>
    </w:p>
    <w:p w14:paraId="621F00F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A74D55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numstruct==4;</w:t>
      </w:r>
    </w:p>
    <w:p w14:paraId="4F28C9F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1:o_wid1+wid-1,o_len1:o_len1+len-1)=z;    </w:t>
      </w:r>
    </w:p>
    <w:p w14:paraId="6AD7CE8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2:o_wid2+wid-1,o_len2:o_len2+len-1)=z;</w:t>
      </w:r>
    </w:p>
    <w:p w14:paraId="741B292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3:o_wid3+wid-1,o_len3:o_len3+len-1)=z;</w:t>
      </w:r>
    </w:p>
    <w:p w14:paraId="5106664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4:o_wid4+wid-1,o_len4:o_len4+len-1)=z;</w:t>
      </w:r>
    </w:p>
    <w:p w14:paraId="7D8F8D8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7359A6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E7084B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numinputfiles==2;</w:t>
      </w:r>
    </w:p>
    <w:p w14:paraId="2DA0DFB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numstruct==1;</w:t>
      </w:r>
    </w:p>
    <w:p w14:paraId="0FB2300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1:o_wid1+wid-1,o_len1:o_len1+len-1)=z;      </w:t>
      </w:r>
    </w:p>
    <w:p w14:paraId="41E9C5F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2:o_wid2+wid2-1,o_len2:o_len2+len2-1)=z2;   </w:t>
      </w:r>
      <w:r>
        <w:rPr>
          <w:rFonts w:ascii="Courier New" w:hAnsi="Courier New" w:cs="Courier New"/>
          <w:color w:val="228B22"/>
          <w:sz w:val="20"/>
          <w:szCs w:val="20"/>
        </w:rPr>
        <w:t>%This line was modified, len was changed to len2 and wid changed to wid2</w:t>
      </w:r>
    </w:p>
    <w:p w14:paraId="405BDEB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F7BA10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numstruct==2;</w:t>
      </w:r>
    </w:p>
    <w:p w14:paraId="64DCF96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1:o_wid1+wid-1,o_len1:o_len1+len-1)=z;      </w:t>
      </w:r>
    </w:p>
    <w:p w14:paraId="0C59EF2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2:o_wid2+wid-1,o_len2:o_len2+len-1)=z;      </w:t>
      </w:r>
    </w:p>
    <w:p w14:paraId="71380D6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3:o_wid3+wid2-1,o_len3:o_len3+len2-1)=z2;   </w:t>
      </w:r>
      <w:r>
        <w:rPr>
          <w:rFonts w:ascii="Courier New" w:hAnsi="Courier New" w:cs="Courier New"/>
          <w:color w:val="228B22"/>
          <w:sz w:val="20"/>
          <w:szCs w:val="20"/>
        </w:rPr>
        <w:t>%this line and the one below were modifeid</w:t>
      </w:r>
    </w:p>
    <w:p w14:paraId="0E67BDC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bz(o_wid4:o_wid4+wid2-1,o_len4:o_len4+len2-1)=z2;   </w:t>
      </w:r>
      <w:r>
        <w:rPr>
          <w:rFonts w:ascii="Courier New" w:hAnsi="Courier New" w:cs="Courier New"/>
          <w:color w:val="228B22"/>
          <w:sz w:val="20"/>
          <w:szCs w:val="20"/>
        </w:rPr>
        <w:t>%wid changed to wid2 and len changed to len2</w:t>
      </w:r>
    </w:p>
    <w:p w14:paraId="3CE94BF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D13610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7E026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magesc(bz);</w:t>
      </w:r>
    </w:p>
    <w:p w14:paraId="3C2F712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lt;1000</w:t>
      </w:r>
    </w:p>
    <w:p w14:paraId="0315AEE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zer=</w:t>
      </w:r>
      <w:r>
        <w:rPr>
          <w:rFonts w:ascii="Courier New" w:hAnsi="Courier New" w:cs="Courier New"/>
          <w:color w:val="A020F0"/>
          <w:sz w:val="20"/>
          <w:szCs w:val="20"/>
        </w:rPr>
        <w:t>''</w:t>
      </w:r>
      <w:r>
        <w:rPr>
          <w:rFonts w:ascii="Courier New" w:hAnsi="Courier New" w:cs="Courier New"/>
          <w:color w:val="000000"/>
          <w:sz w:val="20"/>
          <w:szCs w:val="20"/>
        </w:rPr>
        <w:t>;</w:t>
      </w:r>
    </w:p>
    <w:p w14:paraId="71E4A34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B59755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lt;100</w:t>
      </w:r>
    </w:p>
    <w:p w14:paraId="61F7C6E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zer=</w:t>
      </w:r>
      <w:r>
        <w:rPr>
          <w:rFonts w:ascii="Courier New" w:hAnsi="Courier New" w:cs="Courier New"/>
          <w:color w:val="A020F0"/>
          <w:sz w:val="20"/>
          <w:szCs w:val="20"/>
        </w:rPr>
        <w:t>'0'</w:t>
      </w:r>
      <w:r>
        <w:rPr>
          <w:rFonts w:ascii="Courier New" w:hAnsi="Courier New" w:cs="Courier New"/>
          <w:color w:val="000000"/>
          <w:sz w:val="20"/>
          <w:szCs w:val="20"/>
        </w:rPr>
        <w:t>;</w:t>
      </w:r>
    </w:p>
    <w:p w14:paraId="7996513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B6F89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lt;10</w:t>
      </w:r>
    </w:p>
    <w:p w14:paraId="046B562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zer=</w:t>
      </w:r>
      <w:r>
        <w:rPr>
          <w:rFonts w:ascii="Courier New" w:hAnsi="Courier New" w:cs="Courier New"/>
          <w:color w:val="A020F0"/>
          <w:sz w:val="20"/>
          <w:szCs w:val="20"/>
        </w:rPr>
        <w:t>'00'</w:t>
      </w:r>
      <w:r>
        <w:rPr>
          <w:rFonts w:ascii="Courier New" w:hAnsi="Courier New" w:cs="Courier New"/>
          <w:color w:val="000000"/>
          <w:sz w:val="20"/>
          <w:szCs w:val="20"/>
        </w:rPr>
        <w:t>;</w:t>
      </w:r>
    </w:p>
    <w:p w14:paraId="24D4F0D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827ECF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ofname=[ofname_base zer sprintf(</w:t>
      </w:r>
      <w:r>
        <w:rPr>
          <w:rFonts w:ascii="Courier New" w:hAnsi="Courier New" w:cs="Courier New"/>
          <w:color w:val="A020F0"/>
          <w:sz w:val="20"/>
          <w:szCs w:val="20"/>
        </w:rPr>
        <w:t>'%i.bmp'</w:t>
      </w:r>
      <w:r>
        <w:rPr>
          <w:rFonts w:ascii="Courier New" w:hAnsi="Courier New" w:cs="Courier New"/>
          <w:color w:val="000000"/>
          <w:sz w:val="20"/>
          <w:szCs w:val="20"/>
        </w:rPr>
        <w:t>,i)];</w:t>
      </w:r>
    </w:p>
    <w:p w14:paraId="4EBB053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mwrite(bz,ofname,</w:t>
      </w:r>
      <w:r>
        <w:rPr>
          <w:rFonts w:ascii="Courier New" w:hAnsi="Courier New" w:cs="Courier New"/>
          <w:color w:val="A020F0"/>
          <w:sz w:val="20"/>
          <w:szCs w:val="20"/>
        </w:rPr>
        <w:t>'bmp'</w:t>
      </w:r>
      <w:r>
        <w:rPr>
          <w:rFonts w:ascii="Courier New" w:hAnsi="Courier New" w:cs="Courier New"/>
          <w:color w:val="000000"/>
          <w:sz w:val="20"/>
          <w:szCs w:val="20"/>
        </w:rPr>
        <w:t>);</w:t>
      </w:r>
    </w:p>
    <w:p w14:paraId="77C4EDD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colormap(gray(256));</w:t>
      </w:r>
    </w:p>
    <w:p w14:paraId="58E64F6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xlabel(</w:t>
      </w:r>
      <w:r>
        <w:rPr>
          <w:rFonts w:ascii="Courier New" w:hAnsi="Courier New" w:cs="Courier New"/>
          <w:color w:val="A020F0"/>
          <w:sz w:val="20"/>
          <w:szCs w:val="20"/>
        </w:rPr>
        <w:t>'X-direction'</w:t>
      </w:r>
      <w:r>
        <w:rPr>
          <w:rFonts w:ascii="Courier New" w:hAnsi="Courier New" w:cs="Courier New"/>
          <w:color w:val="000000"/>
          <w:sz w:val="20"/>
          <w:szCs w:val="20"/>
        </w:rPr>
        <w:t>);</w:t>
      </w:r>
    </w:p>
    <w:p w14:paraId="16807ED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ylabel(</w:t>
      </w:r>
      <w:r>
        <w:rPr>
          <w:rFonts w:ascii="Courier New" w:hAnsi="Courier New" w:cs="Courier New"/>
          <w:color w:val="A020F0"/>
          <w:sz w:val="20"/>
          <w:szCs w:val="20"/>
        </w:rPr>
        <w:t>'Y-direction'</w:t>
      </w:r>
      <w:r>
        <w:rPr>
          <w:rFonts w:ascii="Courier New" w:hAnsi="Courier New" w:cs="Courier New"/>
          <w:color w:val="000000"/>
          <w:sz w:val="20"/>
          <w:szCs w:val="20"/>
        </w:rPr>
        <w:t>);</w:t>
      </w:r>
    </w:p>
    <w:p w14:paraId="5A8E5A2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axis </w:t>
      </w:r>
      <w:r>
        <w:rPr>
          <w:rFonts w:ascii="Courier New" w:hAnsi="Courier New" w:cs="Courier New"/>
          <w:color w:val="A020F0"/>
          <w:sz w:val="20"/>
          <w:szCs w:val="20"/>
        </w:rPr>
        <w:t>equal</w:t>
      </w:r>
      <w:r>
        <w:rPr>
          <w:rFonts w:ascii="Courier New" w:hAnsi="Courier New" w:cs="Courier New"/>
          <w:color w:val="000000"/>
          <w:sz w:val="20"/>
          <w:szCs w:val="20"/>
        </w:rPr>
        <w:t xml:space="preserve"> </w:t>
      </w:r>
      <w:r>
        <w:rPr>
          <w:rFonts w:ascii="Courier New" w:hAnsi="Courier New" w:cs="Courier New"/>
          <w:color w:val="A020F0"/>
          <w:sz w:val="20"/>
          <w:szCs w:val="20"/>
        </w:rPr>
        <w:t>tight</w:t>
      </w:r>
    </w:p>
    <w:p w14:paraId="2224E9B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pause(.05);   %optional pause for viewing small bitmaps</w:t>
      </w:r>
    </w:p>
    <w:p w14:paraId="7D2745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6A07EE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363074C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Layer = 1; </w:t>
      </w:r>
      <w:r>
        <w:rPr>
          <w:rFonts w:ascii="Courier New" w:hAnsi="Courier New" w:cs="Courier New"/>
          <w:color w:val="228B22"/>
          <w:sz w:val="20"/>
          <w:szCs w:val="20"/>
        </w:rPr>
        <w:t>%The starting layer.</w:t>
      </w:r>
    </w:p>
    <w:p w14:paraId="7BFDA7F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Thick=20; </w:t>
      </w:r>
      <w:r>
        <w:rPr>
          <w:rFonts w:ascii="Courier New" w:hAnsi="Courier New" w:cs="Courier New"/>
          <w:color w:val="228B22"/>
          <w:sz w:val="20"/>
          <w:szCs w:val="20"/>
        </w:rPr>
        <w:t>%Thickness 20um per layer.</w:t>
      </w:r>
    </w:p>
    <w:p w14:paraId="4D22E56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xp=12; %Exposure Time 12 seconds (moved to top)</w:t>
      </w:r>
    </w:p>
    <w:p w14:paraId="4EC8C0A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693544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fileID = fopen([ofname_base </w:t>
      </w:r>
      <w:r>
        <w:rPr>
          <w:rFonts w:ascii="Courier New" w:hAnsi="Courier New" w:cs="Courier New"/>
          <w:color w:val="A020F0"/>
          <w:sz w:val="20"/>
          <w:szCs w:val="20"/>
        </w:rPr>
        <w:t>'.txt'</w:t>
      </w:r>
      <w:r>
        <w:rPr>
          <w:rFonts w:ascii="Courier New" w:hAnsi="Courier New" w:cs="Courier New"/>
          <w:color w:val="000000"/>
          <w:sz w:val="20"/>
          <w:szCs w:val="20"/>
        </w:rPr>
        <w:t>],</w:t>
      </w:r>
      <w:r>
        <w:rPr>
          <w:rFonts w:ascii="Courier New" w:hAnsi="Courier New" w:cs="Courier New"/>
          <w:color w:val="A020F0"/>
          <w:sz w:val="20"/>
          <w:szCs w:val="20"/>
        </w:rPr>
        <w:t>'w'</w:t>
      </w:r>
      <w:r>
        <w:rPr>
          <w:rFonts w:ascii="Courier New" w:hAnsi="Courier New" w:cs="Courier New"/>
          <w:color w:val="000000"/>
          <w:sz w:val="20"/>
          <w:szCs w:val="20"/>
        </w:rPr>
        <w:t>);</w:t>
      </w:r>
    </w:p>
    <w:p w14:paraId="5D16106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fprintf(fileID,</w:t>
      </w:r>
      <w:r>
        <w:rPr>
          <w:rFonts w:ascii="Courier New" w:hAnsi="Courier New" w:cs="Courier New"/>
          <w:color w:val="A020F0"/>
          <w:sz w:val="20"/>
          <w:szCs w:val="20"/>
        </w:rPr>
        <w:t>'%s\t'</w:t>
      </w:r>
      <w:r>
        <w:rPr>
          <w:rFonts w:ascii="Courier New" w:hAnsi="Courier New" w:cs="Courier New"/>
          <w:color w:val="000000"/>
          <w:sz w:val="20"/>
          <w:szCs w:val="20"/>
        </w:rPr>
        <w:t>,</w:t>
      </w:r>
      <w:r>
        <w:rPr>
          <w:rFonts w:ascii="Courier New" w:hAnsi="Courier New" w:cs="Courier New"/>
          <w:color w:val="A020F0"/>
          <w:sz w:val="20"/>
          <w:szCs w:val="20"/>
        </w:rPr>
        <w:t>'Layer'</w:t>
      </w:r>
      <w:r>
        <w:rPr>
          <w:rFonts w:ascii="Courier New" w:hAnsi="Courier New" w:cs="Courier New"/>
          <w:color w:val="000000"/>
          <w:sz w:val="20"/>
          <w:szCs w:val="20"/>
        </w:rPr>
        <w:t>);</w:t>
      </w:r>
    </w:p>
    <w:p w14:paraId="3280E22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fprintf(fileID,'%5s\t %4s\t %5s\t %3s\n','Layer','File','Thick','Exp');</w:t>
      </w:r>
    </w:p>
    <w:p w14:paraId="15704FE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printf(fileID,</w:t>
      </w:r>
      <w:r>
        <w:rPr>
          <w:rFonts w:ascii="Courier New" w:hAnsi="Courier New" w:cs="Courier New"/>
          <w:color w:val="A020F0"/>
          <w:sz w:val="20"/>
          <w:szCs w:val="20"/>
        </w:rPr>
        <w:t>'%s\t'</w:t>
      </w:r>
      <w:r>
        <w:rPr>
          <w:rFonts w:ascii="Courier New" w:hAnsi="Courier New" w:cs="Courier New"/>
          <w:color w:val="000000"/>
          <w:sz w:val="20"/>
          <w:szCs w:val="20"/>
        </w:rPr>
        <w:t>,</w:t>
      </w:r>
      <w:r>
        <w:rPr>
          <w:rFonts w:ascii="Courier New" w:hAnsi="Courier New" w:cs="Courier New"/>
          <w:color w:val="A020F0"/>
          <w:sz w:val="20"/>
          <w:szCs w:val="20"/>
        </w:rPr>
        <w:t>'File'</w:t>
      </w:r>
      <w:r>
        <w:rPr>
          <w:rFonts w:ascii="Courier New" w:hAnsi="Courier New" w:cs="Courier New"/>
          <w:color w:val="000000"/>
          <w:sz w:val="20"/>
          <w:szCs w:val="20"/>
        </w:rPr>
        <w:t>);</w:t>
      </w:r>
    </w:p>
    <w:p w14:paraId="10B7109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printf(fileID,</w:t>
      </w:r>
      <w:r>
        <w:rPr>
          <w:rFonts w:ascii="Courier New" w:hAnsi="Courier New" w:cs="Courier New"/>
          <w:color w:val="A020F0"/>
          <w:sz w:val="20"/>
          <w:szCs w:val="20"/>
        </w:rPr>
        <w:t>'%s\t'</w:t>
      </w:r>
      <w:r>
        <w:rPr>
          <w:rFonts w:ascii="Courier New" w:hAnsi="Courier New" w:cs="Courier New"/>
          <w:color w:val="000000"/>
          <w:sz w:val="20"/>
          <w:szCs w:val="20"/>
        </w:rPr>
        <w:t>,</w:t>
      </w:r>
      <w:r>
        <w:rPr>
          <w:rFonts w:ascii="Courier New" w:hAnsi="Courier New" w:cs="Courier New"/>
          <w:color w:val="A020F0"/>
          <w:sz w:val="20"/>
          <w:szCs w:val="20"/>
        </w:rPr>
        <w:t>'Thick'</w:t>
      </w:r>
      <w:r>
        <w:rPr>
          <w:rFonts w:ascii="Courier New" w:hAnsi="Courier New" w:cs="Courier New"/>
          <w:color w:val="000000"/>
          <w:sz w:val="20"/>
          <w:szCs w:val="20"/>
        </w:rPr>
        <w:t>);</w:t>
      </w:r>
    </w:p>
    <w:p w14:paraId="5A03398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printf(fileID,</w:t>
      </w:r>
      <w:r>
        <w:rPr>
          <w:rFonts w:ascii="Courier New" w:hAnsi="Courier New" w:cs="Courier New"/>
          <w:color w:val="A020F0"/>
          <w:sz w:val="20"/>
          <w:szCs w:val="20"/>
        </w:rPr>
        <w:t>'%s\n'</w:t>
      </w:r>
      <w:r>
        <w:rPr>
          <w:rFonts w:ascii="Courier New" w:hAnsi="Courier New" w:cs="Courier New"/>
          <w:color w:val="000000"/>
          <w:sz w:val="20"/>
          <w:szCs w:val="20"/>
        </w:rPr>
        <w:t>,</w:t>
      </w:r>
      <w:r>
        <w:rPr>
          <w:rFonts w:ascii="Courier New" w:hAnsi="Courier New" w:cs="Courier New"/>
          <w:color w:val="A020F0"/>
          <w:sz w:val="20"/>
          <w:szCs w:val="20"/>
        </w:rPr>
        <w:t>'Exp'</w:t>
      </w:r>
      <w:r>
        <w:rPr>
          <w:rFonts w:ascii="Courier New" w:hAnsi="Courier New" w:cs="Courier New"/>
          <w:color w:val="000000"/>
          <w:sz w:val="20"/>
          <w:szCs w:val="20"/>
        </w:rPr>
        <w:t>);</w:t>
      </w:r>
    </w:p>
    <w:p w14:paraId="48C1F7D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nn</w:t>
      </w:r>
    </w:p>
    <w:p w14:paraId="544E7F4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2757DC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lt;1000</w:t>
      </w:r>
    </w:p>
    <w:p w14:paraId="506794A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zer=</w:t>
      </w:r>
      <w:r>
        <w:rPr>
          <w:rFonts w:ascii="Courier New" w:hAnsi="Courier New" w:cs="Courier New"/>
          <w:color w:val="A020F0"/>
          <w:sz w:val="20"/>
          <w:szCs w:val="20"/>
        </w:rPr>
        <w:t>''</w:t>
      </w:r>
      <w:r>
        <w:rPr>
          <w:rFonts w:ascii="Courier New" w:hAnsi="Courier New" w:cs="Courier New"/>
          <w:color w:val="000000"/>
          <w:sz w:val="20"/>
          <w:szCs w:val="20"/>
        </w:rPr>
        <w:t>;</w:t>
      </w:r>
    </w:p>
    <w:p w14:paraId="30BEEEE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7E0407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lt;100</w:t>
      </w:r>
    </w:p>
    <w:p w14:paraId="61166E5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zer=</w:t>
      </w:r>
      <w:r>
        <w:rPr>
          <w:rFonts w:ascii="Courier New" w:hAnsi="Courier New" w:cs="Courier New"/>
          <w:color w:val="A020F0"/>
          <w:sz w:val="20"/>
          <w:szCs w:val="20"/>
        </w:rPr>
        <w:t>'0'</w:t>
      </w:r>
      <w:r>
        <w:rPr>
          <w:rFonts w:ascii="Courier New" w:hAnsi="Courier New" w:cs="Courier New"/>
          <w:color w:val="000000"/>
          <w:sz w:val="20"/>
          <w:szCs w:val="20"/>
        </w:rPr>
        <w:t>;</w:t>
      </w:r>
    </w:p>
    <w:p w14:paraId="34951B7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74C503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lt;10</w:t>
      </w:r>
    </w:p>
    <w:p w14:paraId="25AF3F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zer=</w:t>
      </w:r>
      <w:r>
        <w:rPr>
          <w:rFonts w:ascii="Courier New" w:hAnsi="Courier New" w:cs="Courier New"/>
          <w:color w:val="A020F0"/>
          <w:sz w:val="20"/>
          <w:szCs w:val="20"/>
        </w:rPr>
        <w:t>'00'</w:t>
      </w:r>
      <w:r>
        <w:rPr>
          <w:rFonts w:ascii="Courier New" w:hAnsi="Courier New" w:cs="Courier New"/>
          <w:color w:val="000000"/>
          <w:sz w:val="20"/>
          <w:szCs w:val="20"/>
        </w:rPr>
        <w:t>;</w:t>
      </w:r>
    </w:p>
    <w:p w14:paraId="4F22125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9258AB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File=[ofname_prefix zer sprintf(</w:t>
      </w:r>
      <w:r>
        <w:rPr>
          <w:rFonts w:ascii="Courier New" w:hAnsi="Courier New" w:cs="Courier New"/>
          <w:color w:val="A020F0"/>
          <w:sz w:val="20"/>
          <w:szCs w:val="20"/>
        </w:rPr>
        <w:t>'%i.bmp'</w:t>
      </w:r>
      <w:r>
        <w:rPr>
          <w:rFonts w:ascii="Courier New" w:hAnsi="Courier New" w:cs="Courier New"/>
          <w:color w:val="000000"/>
          <w:sz w:val="20"/>
          <w:szCs w:val="20"/>
        </w:rPr>
        <w:t>,i)];</w:t>
      </w:r>
    </w:p>
    <w:p w14:paraId="6047476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Layer=i;</w:t>
      </w:r>
    </w:p>
    <w:p w14:paraId="298BFC3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fprintf(fileID,'%1.0f\t %-5s\t %2.0f\t %2.0f\n',Layer,File,Thick,Exp);</w:t>
      </w:r>
    </w:p>
    <w:p w14:paraId="7A58694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fprintf(fileID,</w:t>
      </w:r>
      <w:r>
        <w:rPr>
          <w:rFonts w:ascii="Courier New" w:hAnsi="Courier New" w:cs="Courier New"/>
          <w:color w:val="A020F0"/>
          <w:sz w:val="20"/>
          <w:szCs w:val="20"/>
        </w:rPr>
        <w:t>'%1.0f\t'</w:t>
      </w:r>
      <w:r>
        <w:rPr>
          <w:rFonts w:ascii="Courier New" w:hAnsi="Courier New" w:cs="Courier New"/>
          <w:color w:val="000000"/>
          <w:sz w:val="20"/>
          <w:szCs w:val="20"/>
        </w:rPr>
        <w:t>,Layer);</w:t>
      </w:r>
    </w:p>
    <w:p w14:paraId="2CCACC3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fprintf(fileID,</w:t>
      </w:r>
      <w:r>
        <w:rPr>
          <w:rFonts w:ascii="Courier New" w:hAnsi="Courier New" w:cs="Courier New"/>
          <w:color w:val="A020F0"/>
          <w:sz w:val="20"/>
          <w:szCs w:val="20"/>
        </w:rPr>
        <w:t>'%s\t'</w:t>
      </w:r>
      <w:r>
        <w:rPr>
          <w:rFonts w:ascii="Courier New" w:hAnsi="Courier New" w:cs="Courier New"/>
          <w:color w:val="000000"/>
          <w:sz w:val="20"/>
          <w:szCs w:val="20"/>
        </w:rPr>
        <w:t>,File);</w:t>
      </w:r>
    </w:p>
    <w:p w14:paraId="7B0824B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fprintf(fileID,</w:t>
      </w:r>
      <w:r>
        <w:rPr>
          <w:rFonts w:ascii="Courier New" w:hAnsi="Courier New" w:cs="Courier New"/>
          <w:color w:val="A020F0"/>
          <w:sz w:val="20"/>
          <w:szCs w:val="20"/>
        </w:rPr>
        <w:t>'%2.0f\t'</w:t>
      </w:r>
      <w:r>
        <w:rPr>
          <w:rFonts w:ascii="Courier New" w:hAnsi="Courier New" w:cs="Courier New"/>
          <w:color w:val="000000"/>
          <w:sz w:val="20"/>
          <w:szCs w:val="20"/>
        </w:rPr>
        <w:t>,Thick);</w:t>
      </w:r>
    </w:p>
    <w:p w14:paraId="0275E4D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fprintf(fileID,</w:t>
      </w:r>
      <w:r>
        <w:rPr>
          <w:rFonts w:ascii="Courier New" w:hAnsi="Courier New" w:cs="Courier New"/>
          <w:color w:val="A020F0"/>
          <w:sz w:val="20"/>
          <w:szCs w:val="20"/>
        </w:rPr>
        <w:t>'%2.0f\n'</w:t>
      </w:r>
      <w:r>
        <w:rPr>
          <w:rFonts w:ascii="Courier New" w:hAnsi="Courier New" w:cs="Courier New"/>
          <w:color w:val="000000"/>
          <w:sz w:val="20"/>
          <w:szCs w:val="20"/>
        </w:rPr>
        <w:t>,Exp);</w:t>
      </w:r>
    </w:p>
    <w:p w14:paraId="7FD9BE5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F67D11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CCD6D0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close(fileID);</w:t>
      </w:r>
    </w:p>
    <w:p w14:paraId="5FDD2B5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2D49B7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9_Callback(hObject, eventdata, handles)</w:t>
      </w:r>
    </w:p>
    <w:p w14:paraId="715D35E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9_CreateFcn(hObject, eventdata, handles)</w:t>
      </w:r>
    </w:p>
    <w:p w14:paraId="1FE949D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53C37BA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0D6A88E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4B12252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229692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ext82_CreateFcn(hObject, eventdata, handles)</w:t>
      </w:r>
    </w:p>
    <w:p w14:paraId="59B4827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0_Callback(hObject, eventdata, handles)</w:t>
      </w:r>
    </w:p>
    <w:p w14:paraId="7CFD117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0_CreateFcn(hObject, eventdata, handles)</w:t>
      </w:r>
    </w:p>
    <w:p w14:paraId="13953D4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5F5CCEA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0670617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2057DDA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65E059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1_Callback(hObject, eventdata, handles)</w:t>
      </w:r>
    </w:p>
    <w:p w14:paraId="6AC4C5F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1_CreateFcn(hObject, eventdata, handles)</w:t>
      </w:r>
    </w:p>
    <w:p w14:paraId="19ECC10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2AB5C08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19A88BA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201985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23E67A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2_Callback(hObject, eventdata, handles)</w:t>
      </w:r>
    </w:p>
    <w:p w14:paraId="6F1B128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2_CreateFcn(hObject, eventdata, handles)</w:t>
      </w:r>
    </w:p>
    <w:p w14:paraId="7CA3EE2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37F573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5E4B2B1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lastRenderedPageBreak/>
        <w:t>end</w:t>
      </w:r>
    </w:p>
    <w:p w14:paraId="04C1C1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18201D5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9_Callback(hObject, eventdata, handles)</w:t>
      </w:r>
    </w:p>
    <w:p w14:paraId="2312E2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Programmatically finding the bounding box.</w:t>
      </w:r>
    </w:p>
    <w:p w14:paraId="2691F6E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Begin the code for Calculating the 'box' dimensions. </w:t>
      </w:r>
    </w:p>
    <w:p w14:paraId="48B8FDB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BEB19F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name1 = get(handles.text76,</w:t>
      </w:r>
      <w:r>
        <w:rPr>
          <w:rFonts w:ascii="Courier New" w:hAnsi="Courier New" w:cs="Courier New"/>
          <w:color w:val="A020F0"/>
          <w:sz w:val="20"/>
          <w:szCs w:val="20"/>
        </w:rPr>
        <w:t>'String'</w:t>
      </w:r>
      <w:r>
        <w:rPr>
          <w:rFonts w:ascii="Courier New" w:hAnsi="Courier New" w:cs="Courier New"/>
          <w:color w:val="000000"/>
          <w:sz w:val="20"/>
          <w:szCs w:val="20"/>
        </w:rPr>
        <w:t>);</w:t>
      </w:r>
    </w:p>
    <w:p w14:paraId="0551196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name1Code = strcat({</w:t>
      </w:r>
      <w:r>
        <w:rPr>
          <w:rFonts w:ascii="Courier New" w:hAnsi="Courier New" w:cs="Courier New"/>
          <w:color w:val="A020F0"/>
          <w:sz w:val="20"/>
          <w:szCs w:val="20"/>
        </w:rPr>
        <w:t>'S1 := plot::SurfaceSTL("'</w:t>
      </w:r>
      <w:r>
        <w:rPr>
          <w:rFonts w:ascii="Courier New" w:hAnsi="Courier New" w:cs="Courier New"/>
          <w:color w:val="000000"/>
          <w:sz w:val="20"/>
          <w:szCs w:val="20"/>
        </w:rPr>
        <w:t xml:space="preserve">}, fname1, </w:t>
      </w:r>
      <w:r>
        <w:rPr>
          <w:rFonts w:ascii="Courier New" w:hAnsi="Courier New" w:cs="Courier New"/>
          <w:color w:val="A020F0"/>
          <w:sz w:val="20"/>
          <w:szCs w:val="20"/>
        </w:rPr>
        <w:t>'"):'</w:t>
      </w:r>
      <w:r>
        <w:rPr>
          <w:rFonts w:ascii="Courier New" w:hAnsi="Courier New" w:cs="Courier New"/>
          <w:color w:val="000000"/>
          <w:sz w:val="20"/>
          <w:szCs w:val="20"/>
        </w:rPr>
        <w:t>);</w:t>
      </w:r>
    </w:p>
    <w:p w14:paraId="1348BFD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y = evalin(symengine,fname1Code);</w:t>
      </w:r>
    </w:p>
    <w:p w14:paraId="68F3734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E99D65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y = evalin(symengine,'S1 := plot::SurfaceSTL("HW350umStentAusteticDesign3.STL"):');</w:t>
      </w:r>
    </w:p>
    <w:p w14:paraId="4EC08AE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z = evalin(symengine,</w:t>
      </w:r>
      <w:r>
        <w:rPr>
          <w:rFonts w:ascii="Courier New" w:hAnsi="Courier New" w:cs="Courier New"/>
          <w:color w:val="A020F0"/>
          <w:sz w:val="20"/>
          <w:szCs w:val="20"/>
        </w:rPr>
        <w:t>'S1::boundingBox()'</w:t>
      </w:r>
      <w:r>
        <w:rPr>
          <w:rFonts w:ascii="Courier New" w:hAnsi="Courier New" w:cs="Courier New"/>
          <w:color w:val="000000"/>
          <w:sz w:val="20"/>
          <w:szCs w:val="20"/>
        </w:rPr>
        <w:t>);</w:t>
      </w:r>
    </w:p>
    <w:p w14:paraId="4B9D2B0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787F84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664D25C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This code is required to separate out Box X Dimension</w:t>
      </w:r>
    </w:p>
    <w:p w14:paraId="38AFC0B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498078B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1);</w:t>
      </w:r>
    </w:p>
    <w:p w14:paraId="60A37DE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7B2147E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46D04BF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FFF6E3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453511B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1FF6A25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53BE577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82E601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629803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71279AD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X=sprintf(</w:t>
      </w:r>
      <w:r>
        <w:rPr>
          <w:rFonts w:ascii="Courier New" w:hAnsi="Courier New" w:cs="Courier New"/>
          <w:color w:val="A020F0"/>
          <w:sz w:val="20"/>
          <w:szCs w:val="20"/>
        </w:rPr>
        <w:t>'%s'</w:t>
      </w:r>
      <w:r>
        <w:rPr>
          <w:rFonts w:ascii="Courier New" w:hAnsi="Courier New" w:cs="Courier New"/>
          <w:color w:val="000000"/>
          <w:sz w:val="20"/>
          <w:szCs w:val="20"/>
        </w:rPr>
        <w:t>,str);</w:t>
      </w:r>
    </w:p>
    <w:p w14:paraId="176CD99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5E35BE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3E48962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X=sprintf(</w:t>
      </w:r>
      <w:r>
        <w:rPr>
          <w:rFonts w:ascii="Courier New" w:hAnsi="Courier New" w:cs="Courier New"/>
          <w:color w:val="A020F0"/>
          <w:sz w:val="20"/>
          <w:szCs w:val="20"/>
        </w:rPr>
        <w:t>'%s'</w:t>
      </w:r>
      <w:r>
        <w:rPr>
          <w:rFonts w:ascii="Courier New" w:hAnsi="Courier New" w:cs="Courier New"/>
          <w:color w:val="000000"/>
          <w:sz w:val="20"/>
          <w:szCs w:val="20"/>
        </w:rPr>
        <w:t>,str);</w:t>
      </w:r>
    </w:p>
    <w:p w14:paraId="01B5916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D98664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4A98724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X=sprintf(</w:t>
      </w:r>
      <w:r>
        <w:rPr>
          <w:rFonts w:ascii="Courier New" w:hAnsi="Courier New" w:cs="Courier New"/>
          <w:color w:val="A020F0"/>
          <w:sz w:val="20"/>
          <w:szCs w:val="20"/>
        </w:rPr>
        <w:t>'%s'</w:t>
      </w:r>
      <w:r>
        <w:rPr>
          <w:rFonts w:ascii="Courier New" w:hAnsi="Courier New" w:cs="Courier New"/>
          <w:color w:val="000000"/>
          <w:sz w:val="20"/>
          <w:szCs w:val="20"/>
        </w:rPr>
        <w:t>,str);</w:t>
      </w:r>
    </w:p>
    <w:p w14:paraId="55661A3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909725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0A739DA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X=sprintf(</w:t>
      </w:r>
      <w:r>
        <w:rPr>
          <w:rFonts w:ascii="Courier New" w:hAnsi="Courier New" w:cs="Courier New"/>
          <w:color w:val="A020F0"/>
          <w:sz w:val="20"/>
          <w:szCs w:val="20"/>
        </w:rPr>
        <w:t>'%s'</w:t>
      </w:r>
      <w:r>
        <w:rPr>
          <w:rFonts w:ascii="Courier New" w:hAnsi="Courier New" w:cs="Courier New"/>
          <w:color w:val="000000"/>
          <w:sz w:val="20"/>
          <w:szCs w:val="20"/>
        </w:rPr>
        <w:t>,str);</w:t>
      </w:r>
    </w:p>
    <w:p w14:paraId="10744F7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91A21E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5A92D32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4DBABF1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X = strcat(Term1X, {</w:t>
      </w:r>
      <w:r>
        <w:rPr>
          <w:rFonts w:ascii="Courier New" w:hAnsi="Courier New" w:cs="Courier New"/>
          <w:color w:val="A020F0"/>
          <w:sz w:val="20"/>
          <w:szCs w:val="20"/>
        </w:rPr>
        <w:t>'.'</w:t>
      </w:r>
      <w:r>
        <w:rPr>
          <w:rFonts w:ascii="Courier New" w:hAnsi="Courier New" w:cs="Courier New"/>
          <w:color w:val="000000"/>
          <w:sz w:val="20"/>
          <w:szCs w:val="20"/>
        </w:rPr>
        <w:t>}, Term2X);</w:t>
      </w:r>
    </w:p>
    <w:p w14:paraId="10423D0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X = strcat(Term3X, {</w:t>
      </w:r>
      <w:r>
        <w:rPr>
          <w:rFonts w:ascii="Courier New" w:hAnsi="Courier New" w:cs="Courier New"/>
          <w:color w:val="A020F0"/>
          <w:sz w:val="20"/>
          <w:szCs w:val="20"/>
        </w:rPr>
        <w:t>'.'</w:t>
      </w:r>
      <w:r>
        <w:rPr>
          <w:rFonts w:ascii="Courier New" w:hAnsi="Courier New" w:cs="Courier New"/>
          <w:color w:val="000000"/>
          <w:sz w:val="20"/>
          <w:szCs w:val="20"/>
        </w:rPr>
        <w:t>}, Term4X);</w:t>
      </w:r>
    </w:p>
    <w:p w14:paraId="582C4E0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6BA082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X = str2num(char(Num1X));</w:t>
      </w:r>
    </w:p>
    <w:p w14:paraId="19D7C76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X = str2num(char(Num2X));</w:t>
      </w:r>
    </w:p>
    <w:p w14:paraId="060A020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8FC9C3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XDimension = Num2TrueX-Num1TrueX</w:t>
      </w:r>
    </w:p>
    <w:p w14:paraId="1E00A88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A4DA9F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X Dimension</w:t>
      </w:r>
    </w:p>
    <w:p w14:paraId="307D622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552B90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341C4F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0D2E492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Start Code for Box Y Dimension</w:t>
      </w:r>
    </w:p>
    <w:p w14:paraId="43B9BFC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q = z(2);</w:t>
      </w:r>
    </w:p>
    <w:p w14:paraId="47FE245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7BC6363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7E19BBE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C4B9A4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3B69DF7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67AEE45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3B7AF76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77333A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990FE0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6A6D6E1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Y=sprintf(</w:t>
      </w:r>
      <w:r>
        <w:rPr>
          <w:rFonts w:ascii="Courier New" w:hAnsi="Courier New" w:cs="Courier New"/>
          <w:color w:val="A020F0"/>
          <w:sz w:val="20"/>
          <w:szCs w:val="20"/>
        </w:rPr>
        <w:t>'%s'</w:t>
      </w:r>
      <w:r>
        <w:rPr>
          <w:rFonts w:ascii="Courier New" w:hAnsi="Courier New" w:cs="Courier New"/>
          <w:color w:val="000000"/>
          <w:sz w:val="20"/>
          <w:szCs w:val="20"/>
        </w:rPr>
        <w:t>,str);</w:t>
      </w:r>
    </w:p>
    <w:p w14:paraId="032445C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1951D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709AE67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Y=sprintf(</w:t>
      </w:r>
      <w:r>
        <w:rPr>
          <w:rFonts w:ascii="Courier New" w:hAnsi="Courier New" w:cs="Courier New"/>
          <w:color w:val="A020F0"/>
          <w:sz w:val="20"/>
          <w:szCs w:val="20"/>
        </w:rPr>
        <w:t>'%s'</w:t>
      </w:r>
      <w:r>
        <w:rPr>
          <w:rFonts w:ascii="Courier New" w:hAnsi="Courier New" w:cs="Courier New"/>
          <w:color w:val="000000"/>
          <w:sz w:val="20"/>
          <w:szCs w:val="20"/>
        </w:rPr>
        <w:t>,str);</w:t>
      </w:r>
    </w:p>
    <w:p w14:paraId="0189327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761A5A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481D71E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Y=sprintf(</w:t>
      </w:r>
      <w:r>
        <w:rPr>
          <w:rFonts w:ascii="Courier New" w:hAnsi="Courier New" w:cs="Courier New"/>
          <w:color w:val="A020F0"/>
          <w:sz w:val="20"/>
          <w:szCs w:val="20"/>
        </w:rPr>
        <w:t>'%s'</w:t>
      </w:r>
      <w:r>
        <w:rPr>
          <w:rFonts w:ascii="Courier New" w:hAnsi="Courier New" w:cs="Courier New"/>
          <w:color w:val="000000"/>
          <w:sz w:val="20"/>
          <w:szCs w:val="20"/>
        </w:rPr>
        <w:t>,str);</w:t>
      </w:r>
    </w:p>
    <w:p w14:paraId="2CA8908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9BCDA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3D05936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Y=sprintf(</w:t>
      </w:r>
      <w:r>
        <w:rPr>
          <w:rFonts w:ascii="Courier New" w:hAnsi="Courier New" w:cs="Courier New"/>
          <w:color w:val="A020F0"/>
          <w:sz w:val="20"/>
          <w:szCs w:val="20"/>
        </w:rPr>
        <w:t>'%s'</w:t>
      </w:r>
      <w:r>
        <w:rPr>
          <w:rFonts w:ascii="Courier New" w:hAnsi="Courier New" w:cs="Courier New"/>
          <w:color w:val="000000"/>
          <w:sz w:val="20"/>
          <w:szCs w:val="20"/>
        </w:rPr>
        <w:t>,str);</w:t>
      </w:r>
    </w:p>
    <w:p w14:paraId="19F524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C963C4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5A93B27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6F32089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Y = strcat(Term1Y, {</w:t>
      </w:r>
      <w:r>
        <w:rPr>
          <w:rFonts w:ascii="Courier New" w:hAnsi="Courier New" w:cs="Courier New"/>
          <w:color w:val="A020F0"/>
          <w:sz w:val="20"/>
          <w:szCs w:val="20"/>
        </w:rPr>
        <w:t>'.'</w:t>
      </w:r>
      <w:r>
        <w:rPr>
          <w:rFonts w:ascii="Courier New" w:hAnsi="Courier New" w:cs="Courier New"/>
          <w:color w:val="000000"/>
          <w:sz w:val="20"/>
          <w:szCs w:val="20"/>
        </w:rPr>
        <w:t>}, Term2Y);</w:t>
      </w:r>
    </w:p>
    <w:p w14:paraId="6D80A41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Y = strcat(Term3Y, {</w:t>
      </w:r>
      <w:r>
        <w:rPr>
          <w:rFonts w:ascii="Courier New" w:hAnsi="Courier New" w:cs="Courier New"/>
          <w:color w:val="A020F0"/>
          <w:sz w:val="20"/>
          <w:szCs w:val="20"/>
        </w:rPr>
        <w:t>'.'</w:t>
      </w:r>
      <w:r>
        <w:rPr>
          <w:rFonts w:ascii="Courier New" w:hAnsi="Courier New" w:cs="Courier New"/>
          <w:color w:val="000000"/>
          <w:sz w:val="20"/>
          <w:szCs w:val="20"/>
        </w:rPr>
        <w:t>}, Term4Y);</w:t>
      </w:r>
    </w:p>
    <w:p w14:paraId="7B24876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36C8F4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Y = str2num(char(Num1Y));</w:t>
      </w:r>
    </w:p>
    <w:p w14:paraId="36C09A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Y = str2num(char(Num2Y));</w:t>
      </w:r>
    </w:p>
    <w:p w14:paraId="15E23AE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2FAEF3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YDimension = Num2TrueY-Num1TrueY</w:t>
      </w:r>
    </w:p>
    <w:p w14:paraId="0FB7BA0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669002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Y Dimension</w:t>
      </w:r>
    </w:p>
    <w:p w14:paraId="5537AEE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543EEDB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D31D4E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4BC26D5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Start Code for Box Z Dimension</w:t>
      </w:r>
    </w:p>
    <w:p w14:paraId="7CE8F23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3);</w:t>
      </w:r>
    </w:p>
    <w:p w14:paraId="0FA081B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1B9C443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54F0939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C5B03D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3AB0005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0D0AC9C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71EB90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514CF4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A60CC3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2E86D90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Z=sprintf(</w:t>
      </w:r>
      <w:r>
        <w:rPr>
          <w:rFonts w:ascii="Courier New" w:hAnsi="Courier New" w:cs="Courier New"/>
          <w:color w:val="A020F0"/>
          <w:sz w:val="20"/>
          <w:szCs w:val="20"/>
        </w:rPr>
        <w:t>'%s'</w:t>
      </w:r>
      <w:r>
        <w:rPr>
          <w:rFonts w:ascii="Courier New" w:hAnsi="Courier New" w:cs="Courier New"/>
          <w:color w:val="000000"/>
          <w:sz w:val="20"/>
          <w:szCs w:val="20"/>
        </w:rPr>
        <w:t>,str);</w:t>
      </w:r>
    </w:p>
    <w:p w14:paraId="063FEDB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D8EF34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501798F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Z=sprintf(</w:t>
      </w:r>
      <w:r>
        <w:rPr>
          <w:rFonts w:ascii="Courier New" w:hAnsi="Courier New" w:cs="Courier New"/>
          <w:color w:val="A020F0"/>
          <w:sz w:val="20"/>
          <w:szCs w:val="20"/>
        </w:rPr>
        <w:t>'%s'</w:t>
      </w:r>
      <w:r>
        <w:rPr>
          <w:rFonts w:ascii="Courier New" w:hAnsi="Courier New" w:cs="Courier New"/>
          <w:color w:val="000000"/>
          <w:sz w:val="20"/>
          <w:szCs w:val="20"/>
        </w:rPr>
        <w:t>,str);</w:t>
      </w:r>
    </w:p>
    <w:p w14:paraId="345377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12C63D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1EFDFC8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Z=sprintf(</w:t>
      </w:r>
      <w:r>
        <w:rPr>
          <w:rFonts w:ascii="Courier New" w:hAnsi="Courier New" w:cs="Courier New"/>
          <w:color w:val="A020F0"/>
          <w:sz w:val="20"/>
          <w:szCs w:val="20"/>
        </w:rPr>
        <w:t>'%s'</w:t>
      </w:r>
      <w:r>
        <w:rPr>
          <w:rFonts w:ascii="Courier New" w:hAnsi="Courier New" w:cs="Courier New"/>
          <w:color w:val="000000"/>
          <w:sz w:val="20"/>
          <w:szCs w:val="20"/>
        </w:rPr>
        <w:t>,str);</w:t>
      </w:r>
    </w:p>
    <w:p w14:paraId="10CE8CD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EFDA40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438A7E2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Z=sprintf(</w:t>
      </w:r>
      <w:r>
        <w:rPr>
          <w:rFonts w:ascii="Courier New" w:hAnsi="Courier New" w:cs="Courier New"/>
          <w:color w:val="A020F0"/>
          <w:sz w:val="20"/>
          <w:szCs w:val="20"/>
        </w:rPr>
        <w:t>'%s'</w:t>
      </w:r>
      <w:r>
        <w:rPr>
          <w:rFonts w:ascii="Courier New" w:hAnsi="Courier New" w:cs="Courier New"/>
          <w:color w:val="000000"/>
          <w:sz w:val="20"/>
          <w:szCs w:val="20"/>
        </w:rPr>
        <w:t>,str);</w:t>
      </w:r>
    </w:p>
    <w:p w14:paraId="3316FCC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3EC513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6BF536B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39404AF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Z = strcat(Term1Z, {</w:t>
      </w:r>
      <w:r>
        <w:rPr>
          <w:rFonts w:ascii="Courier New" w:hAnsi="Courier New" w:cs="Courier New"/>
          <w:color w:val="A020F0"/>
          <w:sz w:val="20"/>
          <w:szCs w:val="20"/>
        </w:rPr>
        <w:t>'.'</w:t>
      </w:r>
      <w:r>
        <w:rPr>
          <w:rFonts w:ascii="Courier New" w:hAnsi="Courier New" w:cs="Courier New"/>
          <w:color w:val="000000"/>
          <w:sz w:val="20"/>
          <w:szCs w:val="20"/>
        </w:rPr>
        <w:t>}, Term2Z);</w:t>
      </w:r>
    </w:p>
    <w:p w14:paraId="7287D83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Z = strcat(Term3Z, {</w:t>
      </w:r>
      <w:r>
        <w:rPr>
          <w:rFonts w:ascii="Courier New" w:hAnsi="Courier New" w:cs="Courier New"/>
          <w:color w:val="A020F0"/>
          <w:sz w:val="20"/>
          <w:szCs w:val="20"/>
        </w:rPr>
        <w:t>'.'</w:t>
      </w:r>
      <w:r>
        <w:rPr>
          <w:rFonts w:ascii="Courier New" w:hAnsi="Courier New" w:cs="Courier New"/>
          <w:color w:val="000000"/>
          <w:sz w:val="20"/>
          <w:szCs w:val="20"/>
        </w:rPr>
        <w:t>}, Term4Z);</w:t>
      </w:r>
    </w:p>
    <w:p w14:paraId="607DA51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F32722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D51974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Z = str2num(char(Num1Z));</w:t>
      </w:r>
    </w:p>
    <w:p w14:paraId="1E268F7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Z = str2num(char(Num2Z));</w:t>
      </w:r>
    </w:p>
    <w:p w14:paraId="4859781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B60808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ZDimension = Num2TrueZ-Num1TrueZ</w:t>
      </w:r>
    </w:p>
    <w:p w14:paraId="30300FD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EDC7F8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Z Dimension</w:t>
      </w:r>
    </w:p>
    <w:p w14:paraId="2C1612E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Displaying all of these values in the GUI</w:t>
      </w:r>
    </w:p>
    <w:p w14:paraId="65DFD0C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If under the Z orientation)</w:t>
      </w:r>
    </w:p>
    <w:p w14:paraId="565855B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15DDA3B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nification = str2double(get(handles.edit18,</w:t>
      </w:r>
      <w:r>
        <w:rPr>
          <w:rFonts w:ascii="Courier New" w:hAnsi="Courier New" w:cs="Courier New"/>
          <w:color w:val="A020F0"/>
          <w:sz w:val="20"/>
          <w:szCs w:val="20"/>
        </w:rPr>
        <w:t>'String'</w:t>
      </w:r>
      <w:r>
        <w:rPr>
          <w:rFonts w:ascii="Courier New" w:hAnsi="Courier New" w:cs="Courier New"/>
          <w:color w:val="000000"/>
          <w:sz w:val="20"/>
          <w:szCs w:val="20"/>
        </w:rPr>
        <w:t>));</w:t>
      </w:r>
    </w:p>
    <w:p w14:paraId="72DDEFC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XDimension = Magnification/100*BoxXDimension;</w:t>
      </w:r>
    </w:p>
    <w:p w14:paraId="474498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YDimension = Magnification/100*BoxYDimension;</w:t>
      </w:r>
    </w:p>
    <w:p w14:paraId="2DA520D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ZDimension = Magnification/100*BoxZDimension;</w:t>
      </w:r>
    </w:p>
    <w:p w14:paraId="32EACF0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89,</w:t>
      </w:r>
      <w:r>
        <w:rPr>
          <w:rFonts w:ascii="Courier New" w:hAnsi="Courier New" w:cs="Courier New"/>
          <w:color w:val="A020F0"/>
          <w:sz w:val="20"/>
          <w:szCs w:val="20"/>
        </w:rPr>
        <w:t>'string'</w:t>
      </w:r>
      <w:r>
        <w:rPr>
          <w:rFonts w:ascii="Courier New" w:hAnsi="Courier New" w:cs="Courier New"/>
          <w:color w:val="000000"/>
          <w:sz w:val="20"/>
          <w:szCs w:val="20"/>
        </w:rPr>
        <w:t>, num2str(MagBoxXDimension))</w:t>
      </w:r>
    </w:p>
    <w:p w14:paraId="7515D68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90,</w:t>
      </w:r>
      <w:r>
        <w:rPr>
          <w:rFonts w:ascii="Courier New" w:hAnsi="Courier New" w:cs="Courier New"/>
          <w:color w:val="A020F0"/>
          <w:sz w:val="20"/>
          <w:szCs w:val="20"/>
        </w:rPr>
        <w:t>'string'</w:t>
      </w:r>
      <w:r>
        <w:rPr>
          <w:rFonts w:ascii="Courier New" w:hAnsi="Courier New" w:cs="Courier New"/>
          <w:color w:val="000000"/>
          <w:sz w:val="20"/>
          <w:szCs w:val="20"/>
        </w:rPr>
        <w:t>, num2str(MagBoxYDimension))</w:t>
      </w:r>
    </w:p>
    <w:p w14:paraId="61D2CFD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91,</w:t>
      </w:r>
      <w:r>
        <w:rPr>
          <w:rFonts w:ascii="Courier New" w:hAnsi="Courier New" w:cs="Courier New"/>
          <w:color w:val="A020F0"/>
          <w:sz w:val="20"/>
          <w:szCs w:val="20"/>
        </w:rPr>
        <w:t>'string'</w:t>
      </w:r>
      <w:r>
        <w:rPr>
          <w:rFonts w:ascii="Courier New" w:hAnsi="Courier New" w:cs="Courier New"/>
          <w:color w:val="000000"/>
          <w:sz w:val="20"/>
          <w:szCs w:val="20"/>
        </w:rPr>
        <w:t>, num2str(MagBoxZDimension))</w:t>
      </w:r>
    </w:p>
    <w:p w14:paraId="6F7CD8D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3980A4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1ACFDD0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3360149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ext89_CreateFcn(hObject, eventdata, handles)</w:t>
      </w:r>
    </w:p>
    <w:p w14:paraId="0802A8A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ext90_CreateFcn(hObject, eventdata, handles)</w:t>
      </w:r>
    </w:p>
    <w:p w14:paraId="690D6A5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ext91_CreateFcn(hObject, eventdata, handles)</w:t>
      </w:r>
    </w:p>
    <w:p w14:paraId="42B614C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3_Callback(hObject, eventdata, handles)</w:t>
      </w:r>
    </w:p>
    <w:p w14:paraId="5E47E97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3_CreateFcn(hObject, eventdata, handles)</w:t>
      </w:r>
    </w:p>
    <w:p w14:paraId="07D4458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14:paraId="757C614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14:paraId="3FAD9A3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020228B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7DFD9A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 Executes on button press in pushbutton10.</w:t>
      </w:r>
    </w:p>
    <w:p w14:paraId="51AEB7B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0_Callback(hObject, eventdata, handles)</w:t>
      </w:r>
    </w:p>
    <w:p w14:paraId="36CAA73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Begin the code for Calculating the 'box' dimensions. </w:t>
      </w:r>
    </w:p>
    <w:p w14:paraId="177EE57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A35EE4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name2 = get(handles.text77,</w:t>
      </w:r>
      <w:r>
        <w:rPr>
          <w:rFonts w:ascii="Courier New" w:hAnsi="Courier New" w:cs="Courier New"/>
          <w:color w:val="A020F0"/>
          <w:sz w:val="20"/>
          <w:szCs w:val="20"/>
        </w:rPr>
        <w:t>'String'</w:t>
      </w:r>
      <w:r>
        <w:rPr>
          <w:rFonts w:ascii="Courier New" w:hAnsi="Courier New" w:cs="Courier New"/>
          <w:color w:val="000000"/>
          <w:sz w:val="20"/>
          <w:szCs w:val="20"/>
        </w:rPr>
        <w:t>);</w:t>
      </w:r>
    </w:p>
    <w:p w14:paraId="02040BA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fname2Code = strcat({</w:t>
      </w:r>
      <w:r>
        <w:rPr>
          <w:rFonts w:ascii="Courier New" w:hAnsi="Courier New" w:cs="Courier New"/>
          <w:color w:val="A020F0"/>
          <w:sz w:val="20"/>
          <w:szCs w:val="20"/>
        </w:rPr>
        <w:t>'S1 := plot::SurfaceSTL("'</w:t>
      </w:r>
      <w:r>
        <w:rPr>
          <w:rFonts w:ascii="Courier New" w:hAnsi="Courier New" w:cs="Courier New"/>
          <w:color w:val="000000"/>
          <w:sz w:val="20"/>
          <w:szCs w:val="20"/>
        </w:rPr>
        <w:t xml:space="preserve">}, fname2, </w:t>
      </w:r>
      <w:r>
        <w:rPr>
          <w:rFonts w:ascii="Courier New" w:hAnsi="Courier New" w:cs="Courier New"/>
          <w:color w:val="A020F0"/>
          <w:sz w:val="20"/>
          <w:szCs w:val="20"/>
        </w:rPr>
        <w:t>'"):'</w:t>
      </w:r>
      <w:r>
        <w:rPr>
          <w:rFonts w:ascii="Courier New" w:hAnsi="Courier New" w:cs="Courier New"/>
          <w:color w:val="000000"/>
          <w:sz w:val="20"/>
          <w:szCs w:val="20"/>
        </w:rPr>
        <w:t>);</w:t>
      </w:r>
    </w:p>
    <w:p w14:paraId="703F5C3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y = evalin(symengine,fname2Code);</w:t>
      </w:r>
    </w:p>
    <w:p w14:paraId="49C2327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z = evalin(symengine,</w:t>
      </w:r>
      <w:r>
        <w:rPr>
          <w:rFonts w:ascii="Courier New" w:hAnsi="Courier New" w:cs="Courier New"/>
          <w:color w:val="A020F0"/>
          <w:sz w:val="20"/>
          <w:szCs w:val="20"/>
        </w:rPr>
        <w:t>'S1::boundingBox()'</w:t>
      </w:r>
      <w:r>
        <w:rPr>
          <w:rFonts w:ascii="Courier New" w:hAnsi="Courier New" w:cs="Courier New"/>
          <w:color w:val="000000"/>
          <w:sz w:val="20"/>
          <w:szCs w:val="20"/>
        </w:rPr>
        <w:t>);</w:t>
      </w:r>
    </w:p>
    <w:p w14:paraId="3A176A6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F5ADE5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4C0FB9E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This code is required to separate out Box X Dimension</w:t>
      </w:r>
    </w:p>
    <w:p w14:paraId="125B525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5471DC3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r>
        <w:rPr>
          <w:rFonts w:ascii="Courier New" w:hAnsi="Courier New" w:cs="Courier New"/>
          <w:color w:val="000000"/>
          <w:sz w:val="20"/>
          <w:szCs w:val="20"/>
        </w:rPr>
        <w:t>q = z(1);</w:t>
      </w:r>
    </w:p>
    <w:p w14:paraId="2F1B292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400706A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6896F8B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 xml:space="preserve"> </w:t>
      </w:r>
    </w:p>
    <w:p w14:paraId="02CFE88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7D188CC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31DCE92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02E8BB7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6C45E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5C1A26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408130B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X=sprintf(</w:t>
      </w:r>
      <w:r>
        <w:rPr>
          <w:rFonts w:ascii="Courier New" w:hAnsi="Courier New" w:cs="Courier New"/>
          <w:color w:val="A020F0"/>
          <w:sz w:val="20"/>
          <w:szCs w:val="20"/>
        </w:rPr>
        <w:t>'%s'</w:t>
      </w:r>
      <w:r>
        <w:rPr>
          <w:rFonts w:ascii="Courier New" w:hAnsi="Courier New" w:cs="Courier New"/>
          <w:color w:val="000000"/>
          <w:sz w:val="20"/>
          <w:szCs w:val="20"/>
        </w:rPr>
        <w:t>,str);</w:t>
      </w:r>
    </w:p>
    <w:p w14:paraId="37361B9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1CD648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2F9615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X=sprintf(</w:t>
      </w:r>
      <w:r>
        <w:rPr>
          <w:rFonts w:ascii="Courier New" w:hAnsi="Courier New" w:cs="Courier New"/>
          <w:color w:val="A020F0"/>
          <w:sz w:val="20"/>
          <w:szCs w:val="20"/>
        </w:rPr>
        <w:t>'%s'</w:t>
      </w:r>
      <w:r>
        <w:rPr>
          <w:rFonts w:ascii="Courier New" w:hAnsi="Courier New" w:cs="Courier New"/>
          <w:color w:val="000000"/>
          <w:sz w:val="20"/>
          <w:szCs w:val="20"/>
        </w:rPr>
        <w:t>,str);</w:t>
      </w:r>
    </w:p>
    <w:p w14:paraId="2BB1E87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330E4A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65C145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X=sprintf(</w:t>
      </w:r>
      <w:r>
        <w:rPr>
          <w:rFonts w:ascii="Courier New" w:hAnsi="Courier New" w:cs="Courier New"/>
          <w:color w:val="A020F0"/>
          <w:sz w:val="20"/>
          <w:szCs w:val="20"/>
        </w:rPr>
        <w:t>'%s'</w:t>
      </w:r>
      <w:r>
        <w:rPr>
          <w:rFonts w:ascii="Courier New" w:hAnsi="Courier New" w:cs="Courier New"/>
          <w:color w:val="000000"/>
          <w:sz w:val="20"/>
          <w:szCs w:val="20"/>
        </w:rPr>
        <w:t>,str);</w:t>
      </w:r>
    </w:p>
    <w:p w14:paraId="4285774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53E91E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1C70F97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X=sprintf(</w:t>
      </w:r>
      <w:r>
        <w:rPr>
          <w:rFonts w:ascii="Courier New" w:hAnsi="Courier New" w:cs="Courier New"/>
          <w:color w:val="A020F0"/>
          <w:sz w:val="20"/>
          <w:szCs w:val="20"/>
        </w:rPr>
        <w:t>'%s'</w:t>
      </w:r>
      <w:r>
        <w:rPr>
          <w:rFonts w:ascii="Courier New" w:hAnsi="Courier New" w:cs="Courier New"/>
          <w:color w:val="000000"/>
          <w:sz w:val="20"/>
          <w:szCs w:val="20"/>
        </w:rPr>
        <w:t>,str);</w:t>
      </w:r>
    </w:p>
    <w:p w14:paraId="351FA8F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AA2F2C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7848F30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1A0C7A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X = strcat(Term1X, {</w:t>
      </w:r>
      <w:r>
        <w:rPr>
          <w:rFonts w:ascii="Courier New" w:hAnsi="Courier New" w:cs="Courier New"/>
          <w:color w:val="A020F0"/>
          <w:sz w:val="20"/>
          <w:szCs w:val="20"/>
        </w:rPr>
        <w:t>'.'</w:t>
      </w:r>
      <w:r>
        <w:rPr>
          <w:rFonts w:ascii="Courier New" w:hAnsi="Courier New" w:cs="Courier New"/>
          <w:color w:val="000000"/>
          <w:sz w:val="20"/>
          <w:szCs w:val="20"/>
        </w:rPr>
        <w:t>}, Term2X);</w:t>
      </w:r>
    </w:p>
    <w:p w14:paraId="30186FF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X = strcat(Term3X, {</w:t>
      </w:r>
      <w:r>
        <w:rPr>
          <w:rFonts w:ascii="Courier New" w:hAnsi="Courier New" w:cs="Courier New"/>
          <w:color w:val="A020F0"/>
          <w:sz w:val="20"/>
          <w:szCs w:val="20"/>
        </w:rPr>
        <w:t>'.'</w:t>
      </w:r>
      <w:r>
        <w:rPr>
          <w:rFonts w:ascii="Courier New" w:hAnsi="Courier New" w:cs="Courier New"/>
          <w:color w:val="000000"/>
          <w:sz w:val="20"/>
          <w:szCs w:val="20"/>
        </w:rPr>
        <w:t>}, Term4X);</w:t>
      </w:r>
    </w:p>
    <w:p w14:paraId="348D35B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851C00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X = str2num(char(Num1X));</w:t>
      </w:r>
    </w:p>
    <w:p w14:paraId="633FFE7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X = str2num(char(Num2X));</w:t>
      </w:r>
    </w:p>
    <w:p w14:paraId="2912111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352694D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XDimension = Num2TrueX-Num1TrueX;</w:t>
      </w:r>
    </w:p>
    <w:p w14:paraId="2428F51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25040C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X Dimension</w:t>
      </w:r>
    </w:p>
    <w:p w14:paraId="6BD2446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7C96CDA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405D50C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56F0773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Start Code for Box Y Dimension</w:t>
      </w:r>
    </w:p>
    <w:p w14:paraId="6219AD0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2);</w:t>
      </w:r>
    </w:p>
    <w:p w14:paraId="0E0ED22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69A13DB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69C998F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5FEA68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4548797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0868A90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3228CFA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2B3F5C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CE92D5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087D05C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Y=sprintf(</w:t>
      </w:r>
      <w:r>
        <w:rPr>
          <w:rFonts w:ascii="Courier New" w:hAnsi="Courier New" w:cs="Courier New"/>
          <w:color w:val="A020F0"/>
          <w:sz w:val="20"/>
          <w:szCs w:val="20"/>
        </w:rPr>
        <w:t>'%s'</w:t>
      </w:r>
      <w:r>
        <w:rPr>
          <w:rFonts w:ascii="Courier New" w:hAnsi="Courier New" w:cs="Courier New"/>
          <w:color w:val="000000"/>
          <w:sz w:val="20"/>
          <w:szCs w:val="20"/>
        </w:rPr>
        <w:t>,str);</w:t>
      </w:r>
    </w:p>
    <w:p w14:paraId="3F52517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40D383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1A31C5C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Y=sprintf(</w:t>
      </w:r>
      <w:r>
        <w:rPr>
          <w:rFonts w:ascii="Courier New" w:hAnsi="Courier New" w:cs="Courier New"/>
          <w:color w:val="A020F0"/>
          <w:sz w:val="20"/>
          <w:szCs w:val="20"/>
        </w:rPr>
        <w:t>'%s'</w:t>
      </w:r>
      <w:r>
        <w:rPr>
          <w:rFonts w:ascii="Courier New" w:hAnsi="Courier New" w:cs="Courier New"/>
          <w:color w:val="000000"/>
          <w:sz w:val="20"/>
          <w:szCs w:val="20"/>
        </w:rPr>
        <w:t>,str);</w:t>
      </w:r>
    </w:p>
    <w:p w14:paraId="027E626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591D8D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07389E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Y=sprintf(</w:t>
      </w:r>
      <w:r>
        <w:rPr>
          <w:rFonts w:ascii="Courier New" w:hAnsi="Courier New" w:cs="Courier New"/>
          <w:color w:val="A020F0"/>
          <w:sz w:val="20"/>
          <w:szCs w:val="20"/>
        </w:rPr>
        <w:t>'%s'</w:t>
      </w:r>
      <w:r>
        <w:rPr>
          <w:rFonts w:ascii="Courier New" w:hAnsi="Courier New" w:cs="Courier New"/>
          <w:color w:val="000000"/>
          <w:sz w:val="20"/>
          <w:szCs w:val="20"/>
        </w:rPr>
        <w:t>,str);</w:t>
      </w:r>
    </w:p>
    <w:p w14:paraId="222A4DE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FB280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7D3A71B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Y=sprintf(</w:t>
      </w:r>
      <w:r>
        <w:rPr>
          <w:rFonts w:ascii="Courier New" w:hAnsi="Courier New" w:cs="Courier New"/>
          <w:color w:val="A020F0"/>
          <w:sz w:val="20"/>
          <w:szCs w:val="20"/>
        </w:rPr>
        <w:t>'%s'</w:t>
      </w:r>
      <w:r>
        <w:rPr>
          <w:rFonts w:ascii="Courier New" w:hAnsi="Courier New" w:cs="Courier New"/>
          <w:color w:val="000000"/>
          <w:sz w:val="20"/>
          <w:szCs w:val="20"/>
        </w:rPr>
        <w:t>,str);</w:t>
      </w:r>
    </w:p>
    <w:p w14:paraId="4629AB5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79FCA8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lastRenderedPageBreak/>
        <w:t>end</w:t>
      </w:r>
    </w:p>
    <w:p w14:paraId="582887C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5EE0A7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Y = strcat(Term1Y, {</w:t>
      </w:r>
      <w:r>
        <w:rPr>
          <w:rFonts w:ascii="Courier New" w:hAnsi="Courier New" w:cs="Courier New"/>
          <w:color w:val="A020F0"/>
          <w:sz w:val="20"/>
          <w:szCs w:val="20"/>
        </w:rPr>
        <w:t>'.'</w:t>
      </w:r>
      <w:r>
        <w:rPr>
          <w:rFonts w:ascii="Courier New" w:hAnsi="Courier New" w:cs="Courier New"/>
          <w:color w:val="000000"/>
          <w:sz w:val="20"/>
          <w:szCs w:val="20"/>
        </w:rPr>
        <w:t>}, Term2Y);</w:t>
      </w:r>
    </w:p>
    <w:p w14:paraId="3813D53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Y = strcat(Term3Y, {</w:t>
      </w:r>
      <w:r>
        <w:rPr>
          <w:rFonts w:ascii="Courier New" w:hAnsi="Courier New" w:cs="Courier New"/>
          <w:color w:val="A020F0"/>
          <w:sz w:val="20"/>
          <w:szCs w:val="20"/>
        </w:rPr>
        <w:t>'.'</w:t>
      </w:r>
      <w:r>
        <w:rPr>
          <w:rFonts w:ascii="Courier New" w:hAnsi="Courier New" w:cs="Courier New"/>
          <w:color w:val="000000"/>
          <w:sz w:val="20"/>
          <w:szCs w:val="20"/>
        </w:rPr>
        <w:t>}, Term4Y);</w:t>
      </w:r>
    </w:p>
    <w:p w14:paraId="6BE766F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2766C0B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Y = str2num(char(Num1Y));</w:t>
      </w:r>
    </w:p>
    <w:p w14:paraId="2BFD01C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Y = str2num(char(Num2Y));</w:t>
      </w:r>
    </w:p>
    <w:p w14:paraId="243A177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3A2365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YDimension = Num2TrueY-Num1TrueY;</w:t>
      </w:r>
    </w:p>
    <w:p w14:paraId="610AD3A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7767CFF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Y Dimension</w:t>
      </w:r>
    </w:p>
    <w:p w14:paraId="64A320EF"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61334C9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80EEA1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w:t>
      </w:r>
    </w:p>
    <w:p w14:paraId="3F366F8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Start Code for Box Z Dimension</w:t>
      </w:r>
    </w:p>
    <w:p w14:paraId="2660A63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q = z(3);</w:t>
      </w:r>
    </w:p>
    <w:p w14:paraId="64D4891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remain = char(q);</w:t>
      </w:r>
    </w:p>
    <w:p w14:paraId="489BB7F4"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i=0;</w:t>
      </w:r>
    </w:p>
    <w:p w14:paraId="18ECF6D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5C7535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while</w:t>
      </w:r>
      <w:r>
        <w:rPr>
          <w:rFonts w:ascii="Courier New" w:hAnsi="Courier New" w:cs="Courier New"/>
          <w:color w:val="000000"/>
          <w:sz w:val="20"/>
          <w:szCs w:val="20"/>
        </w:rPr>
        <w:t xml:space="preserve"> true</w:t>
      </w:r>
    </w:p>
    <w:p w14:paraId="5AD5801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i=i+1;</w:t>
      </w:r>
    </w:p>
    <w:p w14:paraId="4B9F7E0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str, remain] = strtok(remain, </w:t>
      </w:r>
      <w:r>
        <w:rPr>
          <w:rFonts w:ascii="Courier New" w:hAnsi="Courier New" w:cs="Courier New"/>
          <w:color w:val="A020F0"/>
          <w:sz w:val="20"/>
          <w:szCs w:val="20"/>
        </w:rPr>
        <w:t>'..'</w:t>
      </w:r>
      <w:r>
        <w:rPr>
          <w:rFonts w:ascii="Courier New" w:hAnsi="Courier New" w:cs="Courier New"/>
          <w:color w:val="000000"/>
          <w:sz w:val="20"/>
          <w:szCs w:val="20"/>
        </w:rPr>
        <w:t>);</w:t>
      </w:r>
    </w:p>
    <w:p w14:paraId="40B352B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empty(str), </w:t>
      </w:r>
      <w:r>
        <w:rPr>
          <w:rFonts w:ascii="Courier New" w:hAnsi="Courier New" w:cs="Courier New"/>
          <w:color w:val="0000FF"/>
          <w:sz w:val="20"/>
          <w:szCs w:val="20"/>
        </w:rPr>
        <w:t>break</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A795E2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D1E851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1;</w:t>
      </w:r>
    </w:p>
    <w:p w14:paraId="76E4ABA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1Z=sprintf(</w:t>
      </w:r>
      <w:r>
        <w:rPr>
          <w:rFonts w:ascii="Courier New" w:hAnsi="Courier New" w:cs="Courier New"/>
          <w:color w:val="A020F0"/>
          <w:sz w:val="20"/>
          <w:szCs w:val="20"/>
        </w:rPr>
        <w:t>'%s'</w:t>
      </w:r>
      <w:r>
        <w:rPr>
          <w:rFonts w:ascii="Courier New" w:hAnsi="Courier New" w:cs="Courier New"/>
          <w:color w:val="000000"/>
          <w:sz w:val="20"/>
          <w:szCs w:val="20"/>
        </w:rPr>
        <w:t>,str);</w:t>
      </w:r>
    </w:p>
    <w:p w14:paraId="3D9A1FE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CC5B81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2;</w:t>
      </w:r>
    </w:p>
    <w:p w14:paraId="2834B49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2Z=sprintf(</w:t>
      </w:r>
      <w:r>
        <w:rPr>
          <w:rFonts w:ascii="Courier New" w:hAnsi="Courier New" w:cs="Courier New"/>
          <w:color w:val="A020F0"/>
          <w:sz w:val="20"/>
          <w:szCs w:val="20"/>
        </w:rPr>
        <w:t>'%s'</w:t>
      </w:r>
      <w:r>
        <w:rPr>
          <w:rFonts w:ascii="Courier New" w:hAnsi="Courier New" w:cs="Courier New"/>
          <w:color w:val="000000"/>
          <w:sz w:val="20"/>
          <w:szCs w:val="20"/>
        </w:rPr>
        <w:t>,str);</w:t>
      </w:r>
    </w:p>
    <w:p w14:paraId="09008A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4D2F57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3;</w:t>
      </w:r>
    </w:p>
    <w:p w14:paraId="5C1EB74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3Z=sprintf(</w:t>
      </w:r>
      <w:r>
        <w:rPr>
          <w:rFonts w:ascii="Courier New" w:hAnsi="Courier New" w:cs="Courier New"/>
          <w:color w:val="A020F0"/>
          <w:sz w:val="20"/>
          <w:szCs w:val="20"/>
        </w:rPr>
        <w:t>'%s'</w:t>
      </w:r>
      <w:r>
        <w:rPr>
          <w:rFonts w:ascii="Courier New" w:hAnsi="Courier New" w:cs="Courier New"/>
          <w:color w:val="000000"/>
          <w:sz w:val="20"/>
          <w:szCs w:val="20"/>
        </w:rPr>
        <w:t>,str);</w:t>
      </w:r>
    </w:p>
    <w:p w14:paraId="216B21A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5F6AFE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4;</w:t>
      </w:r>
    </w:p>
    <w:p w14:paraId="03C604A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Term4Z=sprintf(</w:t>
      </w:r>
      <w:r>
        <w:rPr>
          <w:rFonts w:ascii="Courier New" w:hAnsi="Courier New" w:cs="Courier New"/>
          <w:color w:val="A020F0"/>
          <w:sz w:val="20"/>
          <w:szCs w:val="20"/>
        </w:rPr>
        <w:t>'%s'</w:t>
      </w:r>
      <w:r>
        <w:rPr>
          <w:rFonts w:ascii="Courier New" w:hAnsi="Courier New" w:cs="Courier New"/>
          <w:color w:val="000000"/>
          <w:sz w:val="20"/>
          <w:szCs w:val="20"/>
        </w:rPr>
        <w:t>,str);</w:t>
      </w:r>
    </w:p>
    <w:p w14:paraId="5EAD8A8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A853A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4E9E1C1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 xml:space="preserve"> </w:t>
      </w:r>
    </w:p>
    <w:p w14:paraId="22A9545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Z = strcat(Term1Z, {</w:t>
      </w:r>
      <w:r>
        <w:rPr>
          <w:rFonts w:ascii="Courier New" w:hAnsi="Courier New" w:cs="Courier New"/>
          <w:color w:val="A020F0"/>
          <w:sz w:val="20"/>
          <w:szCs w:val="20"/>
        </w:rPr>
        <w:t>'.'</w:t>
      </w:r>
      <w:r>
        <w:rPr>
          <w:rFonts w:ascii="Courier New" w:hAnsi="Courier New" w:cs="Courier New"/>
          <w:color w:val="000000"/>
          <w:sz w:val="20"/>
          <w:szCs w:val="20"/>
        </w:rPr>
        <w:t>}, Term2Z);</w:t>
      </w:r>
    </w:p>
    <w:p w14:paraId="55152BE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Z = strcat(Term3Z, {</w:t>
      </w:r>
      <w:r>
        <w:rPr>
          <w:rFonts w:ascii="Courier New" w:hAnsi="Courier New" w:cs="Courier New"/>
          <w:color w:val="A020F0"/>
          <w:sz w:val="20"/>
          <w:szCs w:val="20"/>
        </w:rPr>
        <w:t>'.'</w:t>
      </w:r>
      <w:r>
        <w:rPr>
          <w:rFonts w:ascii="Courier New" w:hAnsi="Courier New" w:cs="Courier New"/>
          <w:color w:val="000000"/>
          <w:sz w:val="20"/>
          <w:szCs w:val="20"/>
        </w:rPr>
        <w:t>}, Term4Z);</w:t>
      </w:r>
    </w:p>
    <w:p w14:paraId="284118E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6465184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1TrueZ = str2num(char(Num1Z));</w:t>
      </w:r>
    </w:p>
    <w:p w14:paraId="15623FA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Num2TrueZ = str2num(char(Num2Z));</w:t>
      </w:r>
    </w:p>
    <w:p w14:paraId="752FCE6A"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460EAAE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BoxZDimension = Num2TrueZ-Num1TrueZ;</w:t>
      </w:r>
    </w:p>
    <w:p w14:paraId="3BC007A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50F2B5C3"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End Code for Box Z Dimension</w:t>
      </w:r>
    </w:p>
    <w:p w14:paraId="0A33CBB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001BD99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Displaying all of these values in the GUI</w:t>
      </w:r>
    </w:p>
    <w:p w14:paraId="47775E15"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49611882"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If under the Z orientation)</w:t>
      </w:r>
    </w:p>
    <w:p w14:paraId="2CF6030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228B22"/>
          <w:sz w:val="20"/>
          <w:szCs w:val="20"/>
        </w:rPr>
        <w:t xml:space="preserve"> </w:t>
      </w:r>
    </w:p>
    <w:p w14:paraId="74DEE82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nification = str2double(get(handles.edit23,</w:t>
      </w:r>
      <w:r>
        <w:rPr>
          <w:rFonts w:ascii="Courier New" w:hAnsi="Courier New" w:cs="Courier New"/>
          <w:color w:val="A020F0"/>
          <w:sz w:val="20"/>
          <w:szCs w:val="20"/>
        </w:rPr>
        <w:t>'String'</w:t>
      </w:r>
      <w:r>
        <w:rPr>
          <w:rFonts w:ascii="Courier New" w:hAnsi="Courier New" w:cs="Courier New"/>
          <w:color w:val="000000"/>
          <w:sz w:val="20"/>
          <w:szCs w:val="20"/>
        </w:rPr>
        <w:t>));</w:t>
      </w:r>
    </w:p>
    <w:p w14:paraId="267DEEE0"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lastRenderedPageBreak/>
        <w:t>MagBoxXDimension = Magnification/100*BoxXDimension;</w:t>
      </w:r>
    </w:p>
    <w:p w14:paraId="4841C9D6"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YDimension = Magnification/100*BoxYDimension;</w:t>
      </w:r>
    </w:p>
    <w:p w14:paraId="1EE8F501"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MagBoxZDimension = Magnification/100*BoxZDimension;</w:t>
      </w:r>
    </w:p>
    <w:p w14:paraId="6A0BEE2B"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100,</w:t>
      </w:r>
      <w:r>
        <w:rPr>
          <w:rFonts w:ascii="Courier New" w:hAnsi="Courier New" w:cs="Courier New"/>
          <w:color w:val="A020F0"/>
          <w:sz w:val="20"/>
          <w:szCs w:val="20"/>
        </w:rPr>
        <w:t>'string'</w:t>
      </w:r>
      <w:r>
        <w:rPr>
          <w:rFonts w:ascii="Courier New" w:hAnsi="Courier New" w:cs="Courier New"/>
          <w:color w:val="000000"/>
          <w:sz w:val="20"/>
          <w:szCs w:val="20"/>
        </w:rPr>
        <w:t>, num2str(MagBoxXDimension))</w:t>
      </w:r>
    </w:p>
    <w:p w14:paraId="66BCDA69"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101,</w:t>
      </w:r>
      <w:r>
        <w:rPr>
          <w:rFonts w:ascii="Courier New" w:hAnsi="Courier New" w:cs="Courier New"/>
          <w:color w:val="A020F0"/>
          <w:sz w:val="20"/>
          <w:szCs w:val="20"/>
        </w:rPr>
        <w:t>'string'</w:t>
      </w:r>
      <w:r>
        <w:rPr>
          <w:rFonts w:ascii="Courier New" w:hAnsi="Courier New" w:cs="Courier New"/>
          <w:color w:val="000000"/>
          <w:sz w:val="20"/>
          <w:szCs w:val="20"/>
        </w:rPr>
        <w:t>, num2str(MagBoxYDimension))</w:t>
      </w:r>
    </w:p>
    <w:p w14:paraId="7613D278"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set(handles.text102,</w:t>
      </w:r>
      <w:r>
        <w:rPr>
          <w:rFonts w:ascii="Courier New" w:hAnsi="Courier New" w:cs="Courier New"/>
          <w:color w:val="A020F0"/>
          <w:sz w:val="20"/>
          <w:szCs w:val="20"/>
        </w:rPr>
        <w:t>'string'</w:t>
      </w:r>
      <w:r>
        <w:rPr>
          <w:rFonts w:ascii="Courier New" w:hAnsi="Courier New" w:cs="Courier New"/>
          <w:color w:val="000000"/>
          <w:sz w:val="20"/>
          <w:szCs w:val="20"/>
        </w:rPr>
        <w:t>, num2str(MagBoxZDimension))</w:t>
      </w:r>
    </w:p>
    <w:p w14:paraId="717E4E1C"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00"/>
          <w:sz w:val="20"/>
          <w:szCs w:val="20"/>
        </w:rPr>
        <w:t xml:space="preserve"> </w:t>
      </w:r>
    </w:p>
    <w:p w14:paraId="1587866E"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ext100_CreateFcn(hObject, eventdata, handles)</w:t>
      </w:r>
    </w:p>
    <w:p w14:paraId="0B3CDFFD"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ext101_CreateFcn(hObject, eventdata, handles)</w:t>
      </w:r>
    </w:p>
    <w:p w14:paraId="39699EF7" w14:textId="77777777" w:rsidR="002C70D0" w:rsidRDefault="002C70D0" w:rsidP="002C70D0">
      <w:pPr>
        <w:autoSpaceDE w:val="0"/>
        <w:autoSpaceDN w:val="0"/>
        <w:adjustRightInd w:val="0"/>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ext102_CreateFcn(hObject, eventdata, handles)</w:t>
      </w:r>
    </w:p>
    <w:p w14:paraId="6F27E740" w14:textId="77777777" w:rsidR="008E7EF4" w:rsidRPr="008B66BC" w:rsidRDefault="008E7EF4" w:rsidP="008B66BC"/>
    <w:sectPr w:rsidR="008E7EF4" w:rsidRPr="008B66BC" w:rsidSect="00F93E09">
      <w:headerReference w:type="even" r:id="rId121"/>
      <w:headerReference w:type="default" r:id="rId122"/>
      <w:pgSz w:w="12240" w:h="15840"/>
      <w:pgMar w:top="1440" w:right="1440" w:bottom="1440" w:left="1440" w:header="144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5BCDAF" w14:textId="77777777" w:rsidR="00CA587F" w:rsidRDefault="00CA587F" w:rsidP="00B66B85">
      <w:r>
        <w:separator/>
      </w:r>
    </w:p>
  </w:endnote>
  <w:endnote w:type="continuationSeparator" w:id="0">
    <w:p w14:paraId="639C7210" w14:textId="77777777" w:rsidR="00CA587F" w:rsidRDefault="00CA587F" w:rsidP="00B66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LucidaNewMath-Symbol">
    <w:altName w:val="Arial Unicode MS"/>
    <w:panose1 w:val="00000000000000000000"/>
    <w:charset w:val="81"/>
    <w:family w:val="auto"/>
    <w:notTrueType/>
    <w:pitch w:val="default"/>
    <w:sig w:usb0="00000001" w:usb1="09060000" w:usb2="00000010" w:usb3="00000000" w:csb0="00080000" w:csb1="00000000"/>
  </w:font>
  <w:font w:name="Times">
    <w:panose1 w:val="02000500000000000000"/>
    <w:charset w:val="00"/>
    <w:family w:val="auto"/>
    <w:pitch w:val="variable"/>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EA0A86" w14:textId="77777777" w:rsidR="00CA587F" w:rsidRDefault="00CA587F" w:rsidP="00B66B85">
      <w:r>
        <w:separator/>
      </w:r>
    </w:p>
  </w:footnote>
  <w:footnote w:type="continuationSeparator" w:id="0">
    <w:p w14:paraId="3616556C" w14:textId="77777777" w:rsidR="00CA587F" w:rsidRDefault="00CA587F" w:rsidP="00B66B8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A21167" w14:textId="77777777" w:rsidR="00A870AD" w:rsidRDefault="00A870AD" w:rsidP="0089637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545087" w14:textId="77777777" w:rsidR="00A870AD" w:rsidRDefault="00A870AD" w:rsidP="00E854BB">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ED0F4C" w14:textId="77777777" w:rsidR="00A870AD" w:rsidRDefault="00A870AD" w:rsidP="0089637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2658">
      <w:rPr>
        <w:rStyle w:val="PageNumber"/>
        <w:noProof/>
      </w:rPr>
      <w:t>151</w:t>
    </w:r>
    <w:r>
      <w:rPr>
        <w:rStyle w:val="PageNumber"/>
      </w:rPr>
      <w:fldChar w:fldCharType="end"/>
    </w:r>
  </w:p>
  <w:p w14:paraId="4E78D0BF" w14:textId="77777777" w:rsidR="00A870AD" w:rsidRDefault="00A870AD" w:rsidP="00E854BB">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537335"/>
    <w:multiLevelType w:val="multilevel"/>
    <w:tmpl w:val="F8905A26"/>
    <w:lvl w:ilvl="0">
      <w:start w:val="6"/>
      <w:numFmt w:val="decimal"/>
      <w:lvlText w:val="%1"/>
      <w:lvlJc w:val="left"/>
      <w:pPr>
        <w:ind w:left="400" w:hanging="40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
    <w:nsid w:val="58904517"/>
    <w:multiLevelType w:val="hybridMultilevel"/>
    <w:tmpl w:val="AFC8312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CA8594E"/>
    <w:multiLevelType w:val="multilevel"/>
    <w:tmpl w:val="F36C4120"/>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5F5629E4"/>
    <w:multiLevelType w:val="hybridMultilevel"/>
    <w:tmpl w:val="7A7A1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60F70BB"/>
    <w:multiLevelType w:val="multilevel"/>
    <w:tmpl w:val="F36C4120"/>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77264F82"/>
    <w:multiLevelType w:val="hybridMultilevel"/>
    <w:tmpl w:val="D048F750"/>
    <w:lvl w:ilvl="0" w:tplc="47E817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za29p0bpatzae0esa5zsxrzdzdd5frppf2&quot;&gt;Pacemaker_EndNote&lt;record-ids&gt;&lt;item&gt;1&lt;/item&gt;&lt;item&gt;2&lt;/item&gt;&lt;item&gt;3&lt;/item&gt;&lt;item&gt;4&lt;/item&gt;&lt;item&gt;5&lt;/item&gt;&lt;item&gt;6&lt;/item&gt;&lt;item&gt;7&lt;/item&gt;&lt;item&gt;8&lt;/item&gt;&lt;item&gt;9&lt;/item&gt;&lt;item&gt;10&lt;/item&gt;&lt;item&gt;11&lt;/item&gt;&lt;item&gt;12&lt;/item&gt;&lt;item&gt;13&lt;/item&gt;&lt;item&gt;14&lt;/item&gt;&lt;item&gt;21&lt;/item&gt;&lt;item&gt;22&lt;/item&gt;&lt;item&gt;23&lt;/item&gt;&lt;item&gt;24&lt;/item&gt;&lt;item&gt;25&lt;/item&gt;&lt;item&gt;26&lt;/item&gt;&lt;item&gt;27&lt;/item&gt;&lt;item&gt;28&lt;/item&gt;&lt;item&gt;29&lt;/item&gt;&lt;/record-ids&gt;&lt;/item&gt;&lt;/Libraries&gt;"/>
  </w:docVars>
  <w:rsids>
    <w:rsidRoot w:val="00F35CC0"/>
    <w:rsid w:val="000007C5"/>
    <w:rsid w:val="00002E72"/>
    <w:rsid w:val="00005182"/>
    <w:rsid w:val="00005657"/>
    <w:rsid w:val="00010B0D"/>
    <w:rsid w:val="0001123A"/>
    <w:rsid w:val="00014983"/>
    <w:rsid w:val="0002106A"/>
    <w:rsid w:val="000216B8"/>
    <w:rsid w:val="0002252A"/>
    <w:rsid w:val="00022681"/>
    <w:rsid w:val="0003147B"/>
    <w:rsid w:val="00034011"/>
    <w:rsid w:val="00035D87"/>
    <w:rsid w:val="00037340"/>
    <w:rsid w:val="00040D5E"/>
    <w:rsid w:val="00040E44"/>
    <w:rsid w:val="00043670"/>
    <w:rsid w:val="00046605"/>
    <w:rsid w:val="00051BF3"/>
    <w:rsid w:val="00052549"/>
    <w:rsid w:val="00052A4D"/>
    <w:rsid w:val="00056CEB"/>
    <w:rsid w:val="00056DD8"/>
    <w:rsid w:val="00061C40"/>
    <w:rsid w:val="0006333C"/>
    <w:rsid w:val="00063A98"/>
    <w:rsid w:val="000654A9"/>
    <w:rsid w:val="000655E9"/>
    <w:rsid w:val="00072170"/>
    <w:rsid w:val="000725A9"/>
    <w:rsid w:val="00085F9F"/>
    <w:rsid w:val="00091BE2"/>
    <w:rsid w:val="00092C70"/>
    <w:rsid w:val="000952E9"/>
    <w:rsid w:val="000954DB"/>
    <w:rsid w:val="00097D37"/>
    <w:rsid w:val="000A2A6E"/>
    <w:rsid w:val="000A2E35"/>
    <w:rsid w:val="000B423A"/>
    <w:rsid w:val="000C0BD4"/>
    <w:rsid w:val="000C172E"/>
    <w:rsid w:val="000C2E39"/>
    <w:rsid w:val="000C451C"/>
    <w:rsid w:val="000D2BCE"/>
    <w:rsid w:val="000D30D5"/>
    <w:rsid w:val="000D3B59"/>
    <w:rsid w:val="000E66B9"/>
    <w:rsid w:val="000F521B"/>
    <w:rsid w:val="000F66CC"/>
    <w:rsid w:val="000F7360"/>
    <w:rsid w:val="00106F2E"/>
    <w:rsid w:val="00117F4C"/>
    <w:rsid w:val="0012643E"/>
    <w:rsid w:val="00126AF6"/>
    <w:rsid w:val="00127306"/>
    <w:rsid w:val="001303C7"/>
    <w:rsid w:val="0013471B"/>
    <w:rsid w:val="00136CDB"/>
    <w:rsid w:val="00136DD0"/>
    <w:rsid w:val="001370D8"/>
    <w:rsid w:val="00146B1C"/>
    <w:rsid w:val="00151B09"/>
    <w:rsid w:val="00154483"/>
    <w:rsid w:val="00160A68"/>
    <w:rsid w:val="0016462D"/>
    <w:rsid w:val="00175C18"/>
    <w:rsid w:val="00176157"/>
    <w:rsid w:val="00177527"/>
    <w:rsid w:val="0018319C"/>
    <w:rsid w:val="00186C69"/>
    <w:rsid w:val="00193A3F"/>
    <w:rsid w:val="00197430"/>
    <w:rsid w:val="001A1E9F"/>
    <w:rsid w:val="001A4FCF"/>
    <w:rsid w:val="001A7948"/>
    <w:rsid w:val="001B18A9"/>
    <w:rsid w:val="001B239E"/>
    <w:rsid w:val="001B4BAB"/>
    <w:rsid w:val="001B4CA0"/>
    <w:rsid w:val="001B5124"/>
    <w:rsid w:val="001B61D2"/>
    <w:rsid w:val="001C5D1B"/>
    <w:rsid w:val="001D7DB9"/>
    <w:rsid w:val="001E4657"/>
    <w:rsid w:val="001E7824"/>
    <w:rsid w:val="001F049A"/>
    <w:rsid w:val="001F2C03"/>
    <w:rsid w:val="001F381D"/>
    <w:rsid w:val="00202A5E"/>
    <w:rsid w:val="00205E81"/>
    <w:rsid w:val="0020645B"/>
    <w:rsid w:val="00210554"/>
    <w:rsid w:val="00210C1B"/>
    <w:rsid w:val="00211B5F"/>
    <w:rsid w:val="00213704"/>
    <w:rsid w:val="00213E0E"/>
    <w:rsid w:val="00214FA8"/>
    <w:rsid w:val="00216C6F"/>
    <w:rsid w:val="0022094B"/>
    <w:rsid w:val="00226784"/>
    <w:rsid w:val="0022708D"/>
    <w:rsid w:val="00235F12"/>
    <w:rsid w:val="00237B34"/>
    <w:rsid w:val="00237B6E"/>
    <w:rsid w:val="00242B8B"/>
    <w:rsid w:val="00261A32"/>
    <w:rsid w:val="00264187"/>
    <w:rsid w:val="00275D57"/>
    <w:rsid w:val="00275DB8"/>
    <w:rsid w:val="00277F9D"/>
    <w:rsid w:val="002838B6"/>
    <w:rsid w:val="00286E7C"/>
    <w:rsid w:val="00287556"/>
    <w:rsid w:val="00293B22"/>
    <w:rsid w:val="002A200C"/>
    <w:rsid w:val="002A58AD"/>
    <w:rsid w:val="002A6CDB"/>
    <w:rsid w:val="002B1A4E"/>
    <w:rsid w:val="002B3256"/>
    <w:rsid w:val="002B4453"/>
    <w:rsid w:val="002B75BF"/>
    <w:rsid w:val="002C2516"/>
    <w:rsid w:val="002C2B83"/>
    <w:rsid w:val="002C6CC2"/>
    <w:rsid w:val="002C70D0"/>
    <w:rsid w:val="002D3C1A"/>
    <w:rsid w:val="002D49AC"/>
    <w:rsid w:val="002D6552"/>
    <w:rsid w:val="002E0F06"/>
    <w:rsid w:val="002E2D39"/>
    <w:rsid w:val="002E5EF0"/>
    <w:rsid w:val="002F0B5E"/>
    <w:rsid w:val="002F1930"/>
    <w:rsid w:val="002F36F3"/>
    <w:rsid w:val="002F3B2F"/>
    <w:rsid w:val="00302817"/>
    <w:rsid w:val="00305C20"/>
    <w:rsid w:val="003134EA"/>
    <w:rsid w:val="0031475D"/>
    <w:rsid w:val="003152C8"/>
    <w:rsid w:val="0032278E"/>
    <w:rsid w:val="00324146"/>
    <w:rsid w:val="00330A83"/>
    <w:rsid w:val="00331547"/>
    <w:rsid w:val="00333836"/>
    <w:rsid w:val="00333EE3"/>
    <w:rsid w:val="003367A0"/>
    <w:rsid w:val="00337EBF"/>
    <w:rsid w:val="003435C1"/>
    <w:rsid w:val="00345068"/>
    <w:rsid w:val="00346216"/>
    <w:rsid w:val="00351CB4"/>
    <w:rsid w:val="0035203D"/>
    <w:rsid w:val="0035287D"/>
    <w:rsid w:val="00356E68"/>
    <w:rsid w:val="00361E0B"/>
    <w:rsid w:val="00362702"/>
    <w:rsid w:val="00370353"/>
    <w:rsid w:val="00377A27"/>
    <w:rsid w:val="0038572B"/>
    <w:rsid w:val="003968BE"/>
    <w:rsid w:val="003A3831"/>
    <w:rsid w:val="003B6255"/>
    <w:rsid w:val="003C5216"/>
    <w:rsid w:val="003D36D7"/>
    <w:rsid w:val="003E3853"/>
    <w:rsid w:val="003E58BE"/>
    <w:rsid w:val="003F1177"/>
    <w:rsid w:val="003F2B34"/>
    <w:rsid w:val="003F2B68"/>
    <w:rsid w:val="00402706"/>
    <w:rsid w:val="0041409B"/>
    <w:rsid w:val="00415C1B"/>
    <w:rsid w:val="0041600E"/>
    <w:rsid w:val="0041655E"/>
    <w:rsid w:val="00424447"/>
    <w:rsid w:val="00430683"/>
    <w:rsid w:val="0043518B"/>
    <w:rsid w:val="00437747"/>
    <w:rsid w:val="00441667"/>
    <w:rsid w:val="004456EA"/>
    <w:rsid w:val="00445854"/>
    <w:rsid w:val="00446937"/>
    <w:rsid w:val="00453738"/>
    <w:rsid w:val="00455F29"/>
    <w:rsid w:val="00461B46"/>
    <w:rsid w:val="00470C17"/>
    <w:rsid w:val="00471208"/>
    <w:rsid w:val="00473A90"/>
    <w:rsid w:val="004764DB"/>
    <w:rsid w:val="00486284"/>
    <w:rsid w:val="004903C4"/>
    <w:rsid w:val="004A1898"/>
    <w:rsid w:val="004A74F5"/>
    <w:rsid w:val="004B481E"/>
    <w:rsid w:val="004B4FCA"/>
    <w:rsid w:val="004B60EF"/>
    <w:rsid w:val="004C421D"/>
    <w:rsid w:val="004C47B6"/>
    <w:rsid w:val="004C5877"/>
    <w:rsid w:val="004C6FAB"/>
    <w:rsid w:val="004C78A5"/>
    <w:rsid w:val="004C7FFC"/>
    <w:rsid w:val="004D13BB"/>
    <w:rsid w:val="004D6FDD"/>
    <w:rsid w:val="005155C7"/>
    <w:rsid w:val="00516804"/>
    <w:rsid w:val="00523FFF"/>
    <w:rsid w:val="00524E0C"/>
    <w:rsid w:val="00526CB2"/>
    <w:rsid w:val="0053324E"/>
    <w:rsid w:val="005338A8"/>
    <w:rsid w:val="00535FB3"/>
    <w:rsid w:val="0054216F"/>
    <w:rsid w:val="00542376"/>
    <w:rsid w:val="005505BF"/>
    <w:rsid w:val="00553CB9"/>
    <w:rsid w:val="0055661B"/>
    <w:rsid w:val="005623AC"/>
    <w:rsid w:val="005627AB"/>
    <w:rsid w:val="00563955"/>
    <w:rsid w:val="00564DB9"/>
    <w:rsid w:val="00571892"/>
    <w:rsid w:val="00585C89"/>
    <w:rsid w:val="005923F2"/>
    <w:rsid w:val="0059297B"/>
    <w:rsid w:val="00593F2B"/>
    <w:rsid w:val="0059727B"/>
    <w:rsid w:val="005B4335"/>
    <w:rsid w:val="005C745C"/>
    <w:rsid w:val="005D2B0B"/>
    <w:rsid w:val="005E6F69"/>
    <w:rsid w:val="005E7DE5"/>
    <w:rsid w:val="005F0C28"/>
    <w:rsid w:val="005F126B"/>
    <w:rsid w:val="005F2EF7"/>
    <w:rsid w:val="005F3AED"/>
    <w:rsid w:val="006077CA"/>
    <w:rsid w:val="006102C5"/>
    <w:rsid w:val="00613460"/>
    <w:rsid w:val="0062031A"/>
    <w:rsid w:val="00620CE2"/>
    <w:rsid w:val="006262E0"/>
    <w:rsid w:val="00626D36"/>
    <w:rsid w:val="00627E5F"/>
    <w:rsid w:val="006305BC"/>
    <w:rsid w:val="006320C6"/>
    <w:rsid w:val="0063482C"/>
    <w:rsid w:val="00640D49"/>
    <w:rsid w:val="0064491D"/>
    <w:rsid w:val="0065404B"/>
    <w:rsid w:val="006549DB"/>
    <w:rsid w:val="00662FA0"/>
    <w:rsid w:val="00664277"/>
    <w:rsid w:val="00665C57"/>
    <w:rsid w:val="00667DC1"/>
    <w:rsid w:val="006765F0"/>
    <w:rsid w:val="006774D2"/>
    <w:rsid w:val="00677E9D"/>
    <w:rsid w:val="006955B1"/>
    <w:rsid w:val="006B0F59"/>
    <w:rsid w:val="006C2E0D"/>
    <w:rsid w:val="006C34A5"/>
    <w:rsid w:val="006D3FCD"/>
    <w:rsid w:val="006D7371"/>
    <w:rsid w:val="006E345D"/>
    <w:rsid w:val="006F1842"/>
    <w:rsid w:val="006F1E87"/>
    <w:rsid w:val="006F2B7C"/>
    <w:rsid w:val="006F341F"/>
    <w:rsid w:val="006F7AD9"/>
    <w:rsid w:val="00701F56"/>
    <w:rsid w:val="007051E8"/>
    <w:rsid w:val="007105BD"/>
    <w:rsid w:val="0071143E"/>
    <w:rsid w:val="007127BB"/>
    <w:rsid w:val="00715646"/>
    <w:rsid w:val="00717A5A"/>
    <w:rsid w:val="00724331"/>
    <w:rsid w:val="00725590"/>
    <w:rsid w:val="007311E7"/>
    <w:rsid w:val="007324EB"/>
    <w:rsid w:val="00735F86"/>
    <w:rsid w:val="00742078"/>
    <w:rsid w:val="00745AD6"/>
    <w:rsid w:val="007509AA"/>
    <w:rsid w:val="00751453"/>
    <w:rsid w:val="00752704"/>
    <w:rsid w:val="00756728"/>
    <w:rsid w:val="00756FE7"/>
    <w:rsid w:val="00761E3B"/>
    <w:rsid w:val="00762A47"/>
    <w:rsid w:val="00763BF2"/>
    <w:rsid w:val="00767667"/>
    <w:rsid w:val="00767D58"/>
    <w:rsid w:val="00777DCD"/>
    <w:rsid w:val="0078459E"/>
    <w:rsid w:val="00786A4D"/>
    <w:rsid w:val="00794DA7"/>
    <w:rsid w:val="007A0D06"/>
    <w:rsid w:val="007A783F"/>
    <w:rsid w:val="007B0665"/>
    <w:rsid w:val="007C0713"/>
    <w:rsid w:val="007D2649"/>
    <w:rsid w:val="007E3E7C"/>
    <w:rsid w:val="007F7BA3"/>
    <w:rsid w:val="008042A5"/>
    <w:rsid w:val="00806704"/>
    <w:rsid w:val="00811DC1"/>
    <w:rsid w:val="00815475"/>
    <w:rsid w:val="0081626B"/>
    <w:rsid w:val="0081637A"/>
    <w:rsid w:val="0081772C"/>
    <w:rsid w:val="0082135C"/>
    <w:rsid w:val="00826638"/>
    <w:rsid w:val="00826A7E"/>
    <w:rsid w:val="008277D3"/>
    <w:rsid w:val="0083337E"/>
    <w:rsid w:val="00842EE6"/>
    <w:rsid w:val="0084412A"/>
    <w:rsid w:val="00844380"/>
    <w:rsid w:val="0084674E"/>
    <w:rsid w:val="00850247"/>
    <w:rsid w:val="00853C62"/>
    <w:rsid w:val="00854614"/>
    <w:rsid w:val="0085487E"/>
    <w:rsid w:val="008615FB"/>
    <w:rsid w:val="00866763"/>
    <w:rsid w:val="00870AC0"/>
    <w:rsid w:val="00873CF1"/>
    <w:rsid w:val="00881714"/>
    <w:rsid w:val="00883C73"/>
    <w:rsid w:val="0088417C"/>
    <w:rsid w:val="00890AFF"/>
    <w:rsid w:val="00896371"/>
    <w:rsid w:val="008A0264"/>
    <w:rsid w:val="008A4332"/>
    <w:rsid w:val="008B0D7D"/>
    <w:rsid w:val="008B3B62"/>
    <w:rsid w:val="008B66BC"/>
    <w:rsid w:val="008C0B64"/>
    <w:rsid w:val="008C6A21"/>
    <w:rsid w:val="008D091E"/>
    <w:rsid w:val="008D12D8"/>
    <w:rsid w:val="008D18DE"/>
    <w:rsid w:val="008D1AB9"/>
    <w:rsid w:val="008D274E"/>
    <w:rsid w:val="008D2DC1"/>
    <w:rsid w:val="008D3868"/>
    <w:rsid w:val="008D4D17"/>
    <w:rsid w:val="008D6D02"/>
    <w:rsid w:val="008E22EF"/>
    <w:rsid w:val="008E7EF4"/>
    <w:rsid w:val="008F114E"/>
    <w:rsid w:val="008F2398"/>
    <w:rsid w:val="008F77C6"/>
    <w:rsid w:val="00903D19"/>
    <w:rsid w:val="00910480"/>
    <w:rsid w:val="009149C0"/>
    <w:rsid w:val="009166A2"/>
    <w:rsid w:val="00917C5A"/>
    <w:rsid w:val="0092744C"/>
    <w:rsid w:val="00933A15"/>
    <w:rsid w:val="0093519F"/>
    <w:rsid w:val="00942BA4"/>
    <w:rsid w:val="00943DAD"/>
    <w:rsid w:val="00945566"/>
    <w:rsid w:val="00946FAE"/>
    <w:rsid w:val="0095009A"/>
    <w:rsid w:val="00952129"/>
    <w:rsid w:val="00954779"/>
    <w:rsid w:val="00957EFE"/>
    <w:rsid w:val="00960C52"/>
    <w:rsid w:val="009632FA"/>
    <w:rsid w:val="00965E3B"/>
    <w:rsid w:val="00966D6A"/>
    <w:rsid w:val="00971F4E"/>
    <w:rsid w:val="00983052"/>
    <w:rsid w:val="00991586"/>
    <w:rsid w:val="00992D51"/>
    <w:rsid w:val="00993316"/>
    <w:rsid w:val="00993F90"/>
    <w:rsid w:val="00997A97"/>
    <w:rsid w:val="009A3A40"/>
    <w:rsid w:val="009A5166"/>
    <w:rsid w:val="009A6BAD"/>
    <w:rsid w:val="009A70F3"/>
    <w:rsid w:val="009A7522"/>
    <w:rsid w:val="009C23D4"/>
    <w:rsid w:val="009C6D5A"/>
    <w:rsid w:val="009D3163"/>
    <w:rsid w:val="009E4454"/>
    <w:rsid w:val="009F4A82"/>
    <w:rsid w:val="009F5491"/>
    <w:rsid w:val="00A024D4"/>
    <w:rsid w:val="00A24753"/>
    <w:rsid w:val="00A330D7"/>
    <w:rsid w:val="00A34580"/>
    <w:rsid w:val="00A44D1D"/>
    <w:rsid w:val="00A52E23"/>
    <w:rsid w:val="00A53DB1"/>
    <w:rsid w:val="00A545E3"/>
    <w:rsid w:val="00A61B5E"/>
    <w:rsid w:val="00A63321"/>
    <w:rsid w:val="00A6658E"/>
    <w:rsid w:val="00A66FF1"/>
    <w:rsid w:val="00A72467"/>
    <w:rsid w:val="00A72833"/>
    <w:rsid w:val="00A76F6A"/>
    <w:rsid w:val="00A801A0"/>
    <w:rsid w:val="00A8044B"/>
    <w:rsid w:val="00A80A8F"/>
    <w:rsid w:val="00A84683"/>
    <w:rsid w:val="00A861DE"/>
    <w:rsid w:val="00A870AD"/>
    <w:rsid w:val="00A875A1"/>
    <w:rsid w:val="00A87B7E"/>
    <w:rsid w:val="00AA0F1F"/>
    <w:rsid w:val="00AA52EC"/>
    <w:rsid w:val="00AB07AA"/>
    <w:rsid w:val="00AB12E2"/>
    <w:rsid w:val="00AB4C3B"/>
    <w:rsid w:val="00AB6F11"/>
    <w:rsid w:val="00AC1F96"/>
    <w:rsid w:val="00AC3605"/>
    <w:rsid w:val="00AD0011"/>
    <w:rsid w:val="00AD073B"/>
    <w:rsid w:val="00AD2C14"/>
    <w:rsid w:val="00AD7D29"/>
    <w:rsid w:val="00AE0AF1"/>
    <w:rsid w:val="00AE3599"/>
    <w:rsid w:val="00AE40D8"/>
    <w:rsid w:val="00AF192D"/>
    <w:rsid w:val="00AF520D"/>
    <w:rsid w:val="00AF5B85"/>
    <w:rsid w:val="00B02BF1"/>
    <w:rsid w:val="00B03509"/>
    <w:rsid w:val="00B0394C"/>
    <w:rsid w:val="00B10AD6"/>
    <w:rsid w:val="00B25074"/>
    <w:rsid w:val="00B31BF5"/>
    <w:rsid w:val="00B42E73"/>
    <w:rsid w:val="00B42F83"/>
    <w:rsid w:val="00B44696"/>
    <w:rsid w:val="00B44CC2"/>
    <w:rsid w:val="00B46181"/>
    <w:rsid w:val="00B477D2"/>
    <w:rsid w:val="00B52D30"/>
    <w:rsid w:val="00B563BE"/>
    <w:rsid w:val="00B570D2"/>
    <w:rsid w:val="00B63777"/>
    <w:rsid w:val="00B64380"/>
    <w:rsid w:val="00B66B85"/>
    <w:rsid w:val="00B66F6C"/>
    <w:rsid w:val="00B73C7E"/>
    <w:rsid w:val="00B7496C"/>
    <w:rsid w:val="00B865FC"/>
    <w:rsid w:val="00B94FE7"/>
    <w:rsid w:val="00BA1D0C"/>
    <w:rsid w:val="00BB3F30"/>
    <w:rsid w:val="00BB7673"/>
    <w:rsid w:val="00BB7DE8"/>
    <w:rsid w:val="00BC7BF5"/>
    <w:rsid w:val="00BD1B95"/>
    <w:rsid w:val="00BD52E7"/>
    <w:rsid w:val="00BE0D1C"/>
    <w:rsid w:val="00BE303F"/>
    <w:rsid w:val="00BF1569"/>
    <w:rsid w:val="00C06179"/>
    <w:rsid w:val="00C072B5"/>
    <w:rsid w:val="00C124FC"/>
    <w:rsid w:val="00C134A7"/>
    <w:rsid w:val="00C15344"/>
    <w:rsid w:val="00C21470"/>
    <w:rsid w:val="00C2592F"/>
    <w:rsid w:val="00C27528"/>
    <w:rsid w:val="00C31230"/>
    <w:rsid w:val="00C32686"/>
    <w:rsid w:val="00C36827"/>
    <w:rsid w:val="00C45C38"/>
    <w:rsid w:val="00C47F0F"/>
    <w:rsid w:val="00C54796"/>
    <w:rsid w:val="00C62E55"/>
    <w:rsid w:val="00C66D9B"/>
    <w:rsid w:val="00C67A61"/>
    <w:rsid w:val="00C72658"/>
    <w:rsid w:val="00C7548F"/>
    <w:rsid w:val="00C75BD0"/>
    <w:rsid w:val="00C82DCA"/>
    <w:rsid w:val="00C84E77"/>
    <w:rsid w:val="00C92143"/>
    <w:rsid w:val="00C93AEC"/>
    <w:rsid w:val="00C96A93"/>
    <w:rsid w:val="00CA579C"/>
    <w:rsid w:val="00CA587F"/>
    <w:rsid w:val="00CC53A6"/>
    <w:rsid w:val="00CC5C82"/>
    <w:rsid w:val="00CC7829"/>
    <w:rsid w:val="00CD0128"/>
    <w:rsid w:val="00CD01EF"/>
    <w:rsid w:val="00CD154D"/>
    <w:rsid w:val="00CE152B"/>
    <w:rsid w:val="00CE23D1"/>
    <w:rsid w:val="00CF47F8"/>
    <w:rsid w:val="00CF58D8"/>
    <w:rsid w:val="00D03F21"/>
    <w:rsid w:val="00D102B8"/>
    <w:rsid w:val="00D12E1B"/>
    <w:rsid w:val="00D274A1"/>
    <w:rsid w:val="00D32C9F"/>
    <w:rsid w:val="00D364B5"/>
    <w:rsid w:val="00D403DD"/>
    <w:rsid w:val="00D43876"/>
    <w:rsid w:val="00D51ACE"/>
    <w:rsid w:val="00D579FA"/>
    <w:rsid w:val="00D632F6"/>
    <w:rsid w:val="00D6375C"/>
    <w:rsid w:val="00D73ED0"/>
    <w:rsid w:val="00D83B77"/>
    <w:rsid w:val="00D9357A"/>
    <w:rsid w:val="00D979D7"/>
    <w:rsid w:val="00DA057C"/>
    <w:rsid w:val="00DA6C38"/>
    <w:rsid w:val="00DB01F3"/>
    <w:rsid w:val="00DB0A88"/>
    <w:rsid w:val="00DB215D"/>
    <w:rsid w:val="00DB3F82"/>
    <w:rsid w:val="00DB595D"/>
    <w:rsid w:val="00DB5970"/>
    <w:rsid w:val="00DB71A6"/>
    <w:rsid w:val="00DC1491"/>
    <w:rsid w:val="00DC7C9D"/>
    <w:rsid w:val="00DD0B39"/>
    <w:rsid w:val="00DD43ED"/>
    <w:rsid w:val="00DD5020"/>
    <w:rsid w:val="00DE0BFE"/>
    <w:rsid w:val="00DE4BEF"/>
    <w:rsid w:val="00DE6A66"/>
    <w:rsid w:val="00E04AA5"/>
    <w:rsid w:val="00E27BDC"/>
    <w:rsid w:val="00E30531"/>
    <w:rsid w:val="00E324A3"/>
    <w:rsid w:val="00E35031"/>
    <w:rsid w:val="00E403E4"/>
    <w:rsid w:val="00E41AC7"/>
    <w:rsid w:val="00E50953"/>
    <w:rsid w:val="00E566D1"/>
    <w:rsid w:val="00E57610"/>
    <w:rsid w:val="00E641B3"/>
    <w:rsid w:val="00E64638"/>
    <w:rsid w:val="00E653C5"/>
    <w:rsid w:val="00E7435C"/>
    <w:rsid w:val="00E76606"/>
    <w:rsid w:val="00E854BB"/>
    <w:rsid w:val="00E859D7"/>
    <w:rsid w:val="00E86AB8"/>
    <w:rsid w:val="00E8726A"/>
    <w:rsid w:val="00E87A30"/>
    <w:rsid w:val="00E95193"/>
    <w:rsid w:val="00E95C96"/>
    <w:rsid w:val="00E9741C"/>
    <w:rsid w:val="00E976FB"/>
    <w:rsid w:val="00EA0094"/>
    <w:rsid w:val="00EA0D68"/>
    <w:rsid w:val="00EA14F1"/>
    <w:rsid w:val="00EA244C"/>
    <w:rsid w:val="00EA2B5F"/>
    <w:rsid w:val="00EA73F0"/>
    <w:rsid w:val="00EA7552"/>
    <w:rsid w:val="00EB0A56"/>
    <w:rsid w:val="00EC0558"/>
    <w:rsid w:val="00EC12B2"/>
    <w:rsid w:val="00EC5C39"/>
    <w:rsid w:val="00ED128A"/>
    <w:rsid w:val="00ED51A7"/>
    <w:rsid w:val="00ED769F"/>
    <w:rsid w:val="00EE3C30"/>
    <w:rsid w:val="00EF72C6"/>
    <w:rsid w:val="00F00577"/>
    <w:rsid w:val="00F00FD2"/>
    <w:rsid w:val="00F01733"/>
    <w:rsid w:val="00F01D49"/>
    <w:rsid w:val="00F0254A"/>
    <w:rsid w:val="00F028A4"/>
    <w:rsid w:val="00F02AFE"/>
    <w:rsid w:val="00F04396"/>
    <w:rsid w:val="00F0714A"/>
    <w:rsid w:val="00F25B84"/>
    <w:rsid w:val="00F30082"/>
    <w:rsid w:val="00F3013E"/>
    <w:rsid w:val="00F3405F"/>
    <w:rsid w:val="00F35CC0"/>
    <w:rsid w:val="00F3604D"/>
    <w:rsid w:val="00F36611"/>
    <w:rsid w:val="00F437CA"/>
    <w:rsid w:val="00F43F5D"/>
    <w:rsid w:val="00F44D9F"/>
    <w:rsid w:val="00F457BB"/>
    <w:rsid w:val="00F5068E"/>
    <w:rsid w:val="00F53BB5"/>
    <w:rsid w:val="00F54C26"/>
    <w:rsid w:val="00F61975"/>
    <w:rsid w:val="00F668EB"/>
    <w:rsid w:val="00F70593"/>
    <w:rsid w:val="00F7378F"/>
    <w:rsid w:val="00F82BB3"/>
    <w:rsid w:val="00F86E5C"/>
    <w:rsid w:val="00F877B4"/>
    <w:rsid w:val="00F92E7D"/>
    <w:rsid w:val="00F93E09"/>
    <w:rsid w:val="00FA4129"/>
    <w:rsid w:val="00FB1214"/>
    <w:rsid w:val="00FC10A0"/>
    <w:rsid w:val="00FC7AAD"/>
    <w:rsid w:val="00FD0965"/>
    <w:rsid w:val="00FD11EE"/>
    <w:rsid w:val="00FD77B0"/>
    <w:rsid w:val="00FE28AD"/>
    <w:rsid w:val="00FE54EA"/>
    <w:rsid w:val="00FE60FE"/>
    <w:rsid w:val="00FE73CA"/>
    <w:rsid w:val="00FF0510"/>
    <w:rsid w:val="00FF17BA"/>
    <w:rsid w:val="00FF2F4C"/>
    <w:rsid w:val="20B2F3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B938F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05B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B66B85"/>
    <w:pPr>
      <w:keepNext/>
      <w:keepLines/>
      <w:spacing w:before="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1A1E9F"/>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B85"/>
    <w:rPr>
      <w:rFonts w:ascii="Times New Roman" w:eastAsiaTheme="majorEastAsia" w:hAnsi="Times New Roman" w:cstheme="majorBidi"/>
      <w:sz w:val="24"/>
      <w:szCs w:val="32"/>
    </w:rPr>
  </w:style>
  <w:style w:type="character" w:customStyle="1" w:styleId="Heading2Char">
    <w:name w:val="Heading 2 Char"/>
    <w:basedOn w:val="DefaultParagraphFont"/>
    <w:link w:val="Heading2"/>
    <w:rsid w:val="001A1E9F"/>
    <w:rPr>
      <w:rFonts w:asciiTheme="majorHAnsi" w:eastAsiaTheme="majorEastAsia" w:hAnsiTheme="majorHAnsi" w:cstheme="majorBidi"/>
      <w:color w:val="2E74B5" w:themeColor="accent1" w:themeShade="BF"/>
      <w:sz w:val="26"/>
      <w:szCs w:val="26"/>
    </w:rPr>
  </w:style>
  <w:style w:type="paragraph" w:customStyle="1" w:styleId="Keywords">
    <w:name w:val="*Keywords*"/>
    <w:basedOn w:val="Normal"/>
    <w:next w:val="Normal"/>
    <w:rsid w:val="008B3B62"/>
    <w:pPr>
      <w:ind w:left="360" w:hanging="360"/>
      <w:jc w:val="both"/>
    </w:pPr>
    <w:rPr>
      <w:rFonts w:eastAsiaTheme="minorEastAsia"/>
      <w:sz w:val="20"/>
      <w:szCs w:val="20"/>
    </w:rPr>
  </w:style>
  <w:style w:type="paragraph" w:styleId="TOCHeading">
    <w:name w:val="TOC Heading"/>
    <w:basedOn w:val="Heading1"/>
    <w:next w:val="Normal"/>
    <w:uiPriority w:val="39"/>
    <w:unhideWhenUsed/>
    <w:qFormat/>
    <w:rsid w:val="00C66D9B"/>
    <w:pPr>
      <w:spacing w:line="259" w:lineRule="auto"/>
      <w:outlineLvl w:val="9"/>
    </w:pPr>
  </w:style>
  <w:style w:type="paragraph" w:styleId="TOC2">
    <w:name w:val="toc 2"/>
    <w:basedOn w:val="Normal"/>
    <w:next w:val="Normal"/>
    <w:autoRedefine/>
    <w:uiPriority w:val="39"/>
    <w:unhideWhenUsed/>
    <w:rsid w:val="00C66D9B"/>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C66D9B"/>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C66D9B"/>
    <w:pPr>
      <w:spacing w:after="100" w:line="259" w:lineRule="auto"/>
      <w:ind w:left="440"/>
    </w:pPr>
    <w:rPr>
      <w:rFonts w:asciiTheme="minorHAnsi" w:eastAsiaTheme="minorEastAsia" w:hAnsiTheme="minorHAnsi"/>
      <w:sz w:val="22"/>
      <w:szCs w:val="22"/>
    </w:rPr>
  </w:style>
  <w:style w:type="character" w:styleId="Hyperlink">
    <w:name w:val="Hyperlink"/>
    <w:basedOn w:val="DefaultParagraphFont"/>
    <w:uiPriority w:val="99"/>
    <w:rsid w:val="00C66D9B"/>
    <w:rPr>
      <w:color w:val="0000FF"/>
      <w:u w:val="single"/>
    </w:rPr>
  </w:style>
  <w:style w:type="paragraph" w:styleId="BalloonText">
    <w:name w:val="Balloon Text"/>
    <w:basedOn w:val="Normal"/>
    <w:link w:val="BalloonTextChar"/>
    <w:uiPriority w:val="99"/>
    <w:semiHidden/>
    <w:unhideWhenUsed/>
    <w:rsid w:val="00C66D9B"/>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C66D9B"/>
    <w:rPr>
      <w:rFonts w:ascii="Segoe UI" w:eastAsiaTheme="minorEastAsia" w:hAnsi="Segoe UI" w:cs="Segoe UI"/>
      <w:sz w:val="18"/>
      <w:szCs w:val="18"/>
    </w:rPr>
  </w:style>
  <w:style w:type="paragraph" w:customStyle="1" w:styleId="SPIEbodytext">
    <w:name w:val="SPIE body text"/>
    <w:basedOn w:val="Normal"/>
    <w:link w:val="SPIEbodytextCharChar"/>
    <w:rsid w:val="00516804"/>
    <w:pPr>
      <w:spacing w:after="120"/>
      <w:jc w:val="both"/>
    </w:pPr>
    <w:rPr>
      <w:rFonts w:eastAsiaTheme="minorEastAsia"/>
      <w:sz w:val="20"/>
    </w:rPr>
  </w:style>
  <w:style w:type="character" w:customStyle="1" w:styleId="SPIEbodytextCharChar">
    <w:name w:val="SPIE body text Char Char"/>
    <w:basedOn w:val="DefaultParagraphFont"/>
    <w:link w:val="SPIEbodytext"/>
    <w:rsid w:val="00516804"/>
    <w:rPr>
      <w:rFonts w:ascii="Times New Roman" w:eastAsiaTheme="minorEastAsia" w:hAnsi="Times New Roman" w:cs="Times New Roman"/>
      <w:sz w:val="20"/>
      <w:szCs w:val="24"/>
    </w:rPr>
  </w:style>
  <w:style w:type="character" w:styleId="CommentReference">
    <w:name w:val="annotation reference"/>
    <w:basedOn w:val="DefaultParagraphFont"/>
    <w:uiPriority w:val="99"/>
    <w:semiHidden/>
    <w:unhideWhenUsed/>
    <w:rsid w:val="009D3163"/>
    <w:rPr>
      <w:sz w:val="18"/>
      <w:szCs w:val="18"/>
    </w:rPr>
  </w:style>
  <w:style w:type="paragraph" w:styleId="CommentText">
    <w:name w:val="annotation text"/>
    <w:basedOn w:val="Normal"/>
    <w:link w:val="CommentTextChar"/>
    <w:uiPriority w:val="99"/>
    <w:unhideWhenUsed/>
    <w:rsid w:val="009D3163"/>
    <w:rPr>
      <w:rFonts w:eastAsia="Times New Roman"/>
    </w:rPr>
  </w:style>
  <w:style w:type="character" w:customStyle="1" w:styleId="CommentTextChar">
    <w:name w:val="Comment Text Char"/>
    <w:basedOn w:val="DefaultParagraphFont"/>
    <w:link w:val="CommentText"/>
    <w:uiPriority w:val="99"/>
    <w:rsid w:val="009D3163"/>
    <w:rPr>
      <w:rFonts w:ascii="Times New Roman" w:eastAsia="Times New Roman" w:hAnsi="Times New Roman" w:cs="Times New Roman"/>
      <w:sz w:val="24"/>
      <w:szCs w:val="24"/>
    </w:rPr>
  </w:style>
  <w:style w:type="paragraph" w:styleId="ListParagraph">
    <w:name w:val="List Paragraph"/>
    <w:basedOn w:val="Normal"/>
    <w:uiPriority w:val="34"/>
    <w:qFormat/>
    <w:rsid w:val="00DD0B39"/>
    <w:pPr>
      <w:ind w:left="720"/>
      <w:contextualSpacing/>
    </w:pPr>
    <w:rPr>
      <w:rFonts w:eastAsiaTheme="minorEastAsia"/>
    </w:rPr>
  </w:style>
  <w:style w:type="table" w:styleId="TableGrid">
    <w:name w:val="Table Grid"/>
    <w:basedOn w:val="TableNormal"/>
    <w:uiPriority w:val="39"/>
    <w:rsid w:val="00F53BB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213E0E"/>
    <w:pPr>
      <w:suppressAutoHyphens/>
      <w:overflowPunct w:val="0"/>
      <w:autoSpaceDE w:val="0"/>
      <w:autoSpaceDN w:val="0"/>
      <w:adjustRightInd w:val="0"/>
      <w:ind w:firstLine="360"/>
      <w:jc w:val="both"/>
      <w:textAlignment w:val="baseline"/>
    </w:pPr>
    <w:rPr>
      <w:rFonts w:eastAsia="Times New Roman"/>
      <w:kern w:val="14"/>
      <w:sz w:val="20"/>
      <w:szCs w:val="20"/>
    </w:rPr>
  </w:style>
  <w:style w:type="character" w:customStyle="1" w:styleId="BodyTextIndentChar">
    <w:name w:val="Body Text Indent Char"/>
    <w:basedOn w:val="DefaultParagraphFont"/>
    <w:link w:val="BodyTextIndent"/>
    <w:rsid w:val="00213E0E"/>
    <w:rPr>
      <w:rFonts w:ascii="Times New Roman" w:eastAsia="Times New Roman" w:hAnsi="Times New Roman" w:cs="Times New Roman"/>
      <w:kern w:val="14"/>
      <w:sz w:val="20"/>
      <w:szCs w:val="20"/>
    </w:rPr>
  </w:style>
  <w:style w:type="paragraph" w:customStyle="1" w:styleId="AcknowledgmentsClauseTitle">
    <w:name w:val="Acknowledgments Clause Title"/>
    <w:basedOn w:val="Normal"/>
    <w:next w:val="BodyTextIndent"/>
    <w:rsid w:val="00213E0E"/>
    <w:pPr>
      <w:keepNext/>
      <w:suppressAutoHyphens/>
      <w:overflowPunct w:val="0"/>
      <w:autoSpaceDE w:val="0"/>
      <w:autoSpaceDN w:val="0"/>
      <w:adjustRightInd w:val="0"/>
      <w:spacing w:before="240"/>
      <w:jc w:val="both"/>
      <w:textAlignment w:val="baseline"/>
    </w:pPr>
    <w:rPr>
      <w:rFonts w:ascii="Arial" w:eastAsia="Times New Roman" w:hAnsi="Arial"/>
      <w:b/>
      <w:caps/>
      <w:kern w:val="14"/>
      <w:sz w:val="20"/>
      <w:szCs w:val="20"/>
    </w:rPr>
  </w:style>
  <w:style w:type="paragraph" w:customStyle="1" w:styleId="TextHeading1">
    <w:name w:val="Text Heading 1"/>
    <w:basedOn w:val="Normal"/>
    <w:next w:val="BodyTextIndent"/>
    <w:rsid w:val="00983052"/>
    <w:pPr>
      <w:keepNext/>
      <w:suppressAutoHyphens/>
      <w:overflowPunct w:val="0"/>
      <w:autoSpaceDE w:val="0"/>
      <w:autoSpaceDN w:val="0"/>
      <w:adjustRightInd w:val="0"/>
      <w:spacing w:before="240"/>
      <w:jc w:val="both"/>
      <w:textAlignment w:val="baseline"/>
    </w:pPr>
    <w:rPr>
      <w:rFonts w:ascii="Arial" w:eastAsia="Times New Roman" w:hAnsi="Arial"/>
      <w:b/>
      <w:caps/>
      <w:kern w:val="14"/>
      <w:sz w:val="20"/>
      <w:szCs w:val="20"/>
    </w:rPr>
  </w:style>
  <w:style w:type="paragraph" w:styleId="Caption">
    <w:name w:val="caption"/>
    <w:basedOn w:val="Normal"/>
    <w:next w:val="Normal"/>
    <w:uiPriority w:val="35"/>
    <w:unhideWhenUsed/>
    <w:qFormat/>
    <w:rsid w:val="00715646"/>
    <w:pPr>
      <w:spacing w:after="200"/>
    </w:pPr>
    <w:rPr>
      <w:rFonts w:eastAsia="Times New Roman"/>
      <w:b/>
      <w:bCs/>
      <w:color w:val="5B9BD5" w:themeColor="accent1"/>
      <w:sz w:val="18"/>
      <w:szCs w:val="18"/>
    </w:rPr>
  </w:style>
  <w:style w:type="paragraph" w:styleId="NoSpacing">
    <w:name w:val="No Spacing"/>
    <w:link w:val="NoSpacingChar"/>
    <w:uiPriority w:val="1"/>
    <w:qFormat/>
    <w:rsid w:val="0016462D"/>
    <w:pPr>
      <w:spacing w:after="0" w:line="240" w:lineRule="auto"/>
      <w:jc w:val="both"/>
    </w:pPr>
    <w:rPr>
      <w:rFonts w:ascii="Palatino Linotype" w:eastAsiaTheme="minorEastAsia" w:hAnsi="Palatino Linotype"/>
      <w:sz w:val="21"/>
      <w:szCs w:val="24"/>
    </w:rPr>
  </w:style>
  <w:style w:type="character" w:customStyle="1" w:styleId="NoSpacingChar">
    <w:name w:val="No Spacing Char"/>
    <w:basedOn w:val="DefaultParagraphFont"/>
    <w:link w:val="NoSpacing"/>
    <w:uiPriority w:val="1"/>
    <w:rsid w:val="0016462D"/>
    <w:rPr>
      <w:rFonts w:ascii="Palatino Linotype" w:eastAsiaTheme="minorEastAsia" w:hAnsi="Palatino Linotype"/>
      <w:sz w:val="21"/>
      <w:szCs w:val="24"/>
    </w:rPr>
  </w:style>
  <w:style w:type="paragraph" w:styleId="NormalWeb">
    <w:name w:val="Normal (Web)"/>
    <w:basedOn w:val="Normal"/>
    <w:uiPriority w:val="99"/>
    <w:unhideWhenUsed/>
    <w:rsid w:val="0016462D"/>
    <w:pPr>
      <w:spacing w:before="100" w:beforeAutospacing="1" w:after="100" w:afterAutospacing="1"/>
    </w:pPr>
    <w:rPr>
      <w:lang w:eastAsia="zh-CN"/>
    </w:rPr>
  </w:style>
  <w:style w:type="paragraph" w:styleId="TableofFigures">
    <w:name w:val="table of figures"/>
    <w:basedOn w:val="Normal"/>
    <w:next w:val="Normal"/>
    <w:uiPriority w:val="99"/>
    <w:unhideWhenUsed/>
    <w:rsid w:val="00AD073B"/>
    <w:pPr>
      <w:ind w:left="480" w:hanging="480"/>
    </w:pPr>
    <w:rPr>
      <w:rFonts w:eastAsiaTheme="minorEastAsia"/>
    </w:rPr>
  </w:style>
  <w:style w:type="paragraph" w:styleId="Header">
    <w:name w:val="header"/>
    <w:basedOn w:val="Normal"/>
    <w:link w:val="HeaderChar"/>
    <w:uiPriority w:val="99"/>
    <w:unhideWhenUsed/>
    <w:rsid w:val="00B66B85"/>
    <w:pPr>
      <w:tabs>
        <w:tab w:val="center" w:pos="4320"/>
        <w:tab w:val="right" w:pos="8640"/>
      </w:tabs>
    </w:pPr>
    <w:rPr>
      <w:rFonts w:eastAsiaTheme="minorEastAsia"/>
    </w:rPr>
  </w:style>
  <w:style w:type="character" w:customStyle="1" w:styleId="HeaderChar">
    <w:name w:val="Header Char"/>
    <w:basedOn w:val="DefaultParagraphFont"/>
    <w:link w:val="Header"/>
    <w:uiPriority w:val="99"/>
    <w:rsid w:val="00B66B85"/>
    <w:rPr>
      <w:rFonts w:ascii="Times New Roman" w:eastAsiaTheme="minorEastAsia" w:hAnsi="Times New Roman" w:cs="Times New Roman"/>
      <w:sz w:val="24"/>
      <w:szCs w:val="24"/>
    </w:rPr>
  </w:style>
  <w:style w:type="paragraph" w:styleId="Footer">
    <w:name w:val="footer"/>
    <w:basedOn w:val="Normal"/>
    <w:link w:val="FooterChar"/>
    <w:uiPriority w:val="99"/>
    <w:unhideWhenUsed/>
    <w:rsid w:val="00B66B85"/>
    <w:pPr>
      <w:tabs>
        <w:tab w:val="center" w:pos="4320"/>
        <w:tab w:val="right" w:pos="8640"/>
      </w:tabs>
    </w:pPr>
    <w:rPr>
      <w:rFonts w:eastAsiaTheme="minorEastAsia"/>
    </w:rPr>
  </w:style>
  <w:style w:type="character" w:customStyle="1" w:styleId="FooterChar">
    <w:name w:val="Footer Char"/>
    <w:basedOn w:val="DefaultParagraphFont"/>
    <w:link w:val="Footer"/>
    <w:uiPriority w:val="99"/>
    <w:rsid w:val="00B66B85"/>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097D37"/>
    <w:rPr>
      <w:color w:val="954F72" w:themeColor="followedHyperlink"/>
      <w:u w:val="single"/>
    </w:rPr>
  </w:style>
  <w:style w:type="character" w:customStyle="1" w:styleId="apple-converted-space">
    <w:name w:val="apple-converted-space"/>
    <w:basedOn w:val="DefaultParagraphFont"/>
    <w:rsid w:val="00437747"/>
  </w:style>
  <w:style w:type="paragraph" w:styleId="CommentSubject">
    <w:name w:val="annotation subject"/>
    <w:basedOn w:val="CommentText"/>
    <w:next w:val="CommentText"/>
    <w:link w:val="CommentSubjectChar"/>
    <w:uiPriority w:val="99"/>
    <w:semiHidden/>
    <w:unhideWhenUsed/>
    <w:rsid w:val="00991586"/>
    <w:rPr>
      <w:rFonts w:eastAsiaTheme="minorEastAsia"/>
      <w:b/>
      <w:bCs/>
      <w:sz w:val="20"/>
      <w:szCs w:val="20"/>
    </w:rPr>
  </w:style>
  <w:style w:type="character" w:customStyle="1" w:styleId="CommentSubjectChar">
    <w:name w:val="Comment Subject Char"/>
    <w:basedOn w:val="CommentTextChar"/>
    <w:link w:val="CommentSubject"/>
    <w:uiPriority w:val="99"/>
    <w:semiHidden/>
    <w:rsid w:val="00991586"/>
    <w:rPr>
      <w:rFonts w:ascii="Times New Roman" w:eastAsiaTheme="minorEastAsia" w:hAnsi="Times New Roman" w:cs="Times New Roman"/>
      <w:b/>
      <w:bCs/>
      <w:sz w:val="20"/>
      <w:szCs w:val="20"/>
    </w:rPr>
  </w:style>
  <w:style w:type="character" w:customStyle="1" w:styleId="apple-tab-span">
    <w:name w:val="apple-tab-span"/>
    <w:basedOn w:val="DefaultParagraphFont"/>
    <w:rsid w:val="006F1E87"/>
  </w:style>
  <w:style w:type="character" w:styleId="PageNumber">
    <w:name w:val="page number"/>
    <w:basedOn w:val="DefaultParagraphFont"/>
    <w:uiPriority w:val="99"/>
    <w:semiHidden/>
    <w:unhideWhenUsed/>
    <w:rsid w:val="00E854BB"/>
  </w:style>
  <w:style w:type="character" w:styleId="PlaceholderText">
    <w:name w:val="Placeholder Text"/>
    <w:basedOn w:val="DefaultParagraphFont"/>
    <w:uiPriority w:val="99"/>
    <w:semiHidden/>
    <w:rsid w:val="00D438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445293">
      <w:bodyDiv w:val="1"/>
      <w:marLeft w:val="0"/>
      <w:marRight w:val="0"/>
      <w:marTop w:val="0"/>
      <w:marBottom w:val="0"/>
      <w:divBdr>
        <w:top w:val="none" w:sz="0" w:space="0" w:color="auto"/>
        <w:left w:val="none" w:sz="0" w:space="0" w:color="auto"/>
        <w:bottom w:val="none" w:sz="0" w:space="0" w:color="auto"/>
        <w:right w:val="none" w:sz="0" w:space="0" w:color="auto"/>
      </w:divBdr>
    </w:div>
    <w:div w:id="111442381">
      <w:bodyDiv w:val="1"/>
      <w:marLeft w:val="0"/>
      <w:marRight w:val="0"/>
      <w:marTop w:val="0"/>
      <w:marBottom w:val="0"/>
      <w:divBdr>
        <w:top w:val="none" w:sz="0" w:space="0" w:color="auto"/>
        <w:left w:val="none" w:sz="0" w:space="0" w:color="auto"/>
        <w:bottom w:val="none" w:sz="0" w:space="0" w:color="auto"/>
        <w:right w:val="none" w:sz="0" w:space="0" w:color="auto"/>
      </w:divBdr>
    </w:div>
    <w:div w:id="118841620">
      <w:bodyDiv w:val="1"/>
      <w:marLeft w:val="0"/>
      <w:marRight w:val="0"/>
      <w:marTop w:val="0"/>
      <w:marBottom w:val="0"/>
      <w:divBdr>
        <w:top w:val="none" w:sz="0" w:space="0" w:color="auto"/>
        <w:left w:val="none" w:sz="0" w:space="0" w:color="auto"/>
        <w:bottom w:val="none" w:sz="0" w:space="0" w:color="auto"/>
        <w:right w:val="none" w:sz="0" w:space="0" w:color="auto"/>
      </w:divBdr>
    </w:div>
    <w:div w:id="146170285">
      <w:bodyDiv w:val="1"/>
      <w:marLeft w:val="0"/>
      <w:marRight w:val="0"/>
      <w:marTop w:val="0"/>
      <w:marBottom w:val="0"/>
      <w:divBdr>
        <w:top w:val="none" w:sz="0" w:space="0" w:color="auto"/>
        <w:left w:val="none" w:sz="0" w:space="0" w:color="auto"/>
        <w:bottom w:val="none" w:sz="0" w:space="0" w:color="auto"/>
        <w:right w:val="none" w:sz="0" w:space="0" w:color="auto"/>
      </w:divBdr>
    </w:div>
    <w:div w:id="175969414">
      <w:bodyDiv w:val="1"/>
      <w:marLeft w:val="0"/>
      <w:marRight w:val="0"/>
      <w:marTop w:val="0"/>
      <w:marBottom w:val="0"/>
      <w:divBdr>
        <w:top w:val="none" w:sz="0" w:space="0" w:color="auto"/>
        <w:left w:val="none" w:sz="0" w:space="0" w:color="auto"/>
        <w:bottom w:val="none" w:sz="0" w:space="0" w:color="auto"/>
        <w:right w:val="none" w:sz="0" w:space="0" w:color="auto"/>
      </w:divBdr>
    </w:div>
    <w:div w:id="177890513">
      <w:bodyDiv w:val="1"/>
      <w:marLeft w:val="0"/>
      <w:marRight w:val="0"/>
      <w:marTop w:val="0"/>
      <w:marBottom w:val="0"/>
      <w:divBdr>
        <w:top w:val="none" w:sz="0" w:space="0" w:color="auto"/>
        <w:left w:val="none" w:sz="0" w:space="0" w:color="auto"/>
        <w:bottom w:val="none" w:sz="0" w:space="0" w:color="auto"/>
        <w:right w:val="none" w:sz="0" w:space="0" w:color="auto"/>
      </w:divBdr>
    </w:div>
    <w:div w:id="223876726">
      <w:bodyDiv w:val="1"/>
      <w:marLeft w:val="0"/>
      <w:marRight w:val="0"/>
      <w:marTop w:val="0"/>
      <w:marBottom w:val="0"/>
      <w:divBdr>
        <w:top w:val="none" w:sz="0" w:space="0" w:color="auto"/>
        <w:left w:val="none" w:sz="0" w:space="0" w:color="auto"/>
        <w:bottom w:val="none" w:sz="0" w:space="0" w:color="auto"/>
        <w:right w:val="none" w:sz="0" w:space="0" w:color="auto"/>
      </w:divBdr>
    </w:div>
    <w:div w:id="254486438">
      <w:bodyDiv w:val="1"/>
      <w:marLeft w:val="0"/>
      <w:marRight w:val="0"/>
      <w:marTop w:val="0"/>
      <w:marBottom w:val="0"/>
      <w:divBdr>
        <w:top w:val="none" w:sz="0" w:space="0" w:color="auto"/>
        <w:left w:val="none" w:sz="0" w:space="0" w:color="auto"/>
        <w:bottom w:val="none" w:sz="0" w:space="0" w:color="auto"/>
        <w:right w:val="none" w:sz="0" w:space="0" w:color="auto"/>
      </w:divBdr>
    </w:div>
    <w:div w:id="378164799">
      <w:bodyDiv w:val="1"/>
      <w:marLeft w:val="0"/>
      <w:marRight w:val="0"/>
      <w:marTop w:val="0"/>
      <w:marBottom w:val="0"/>
      <w:divBdr>
        <w:top w:val="none" w:sz="0" w:space="0" w:color="auto"/>
        <w:left w:val="none" w:sz="0" w:space="0" w:color="auto"/>
        <w:bottom w:val="none" w:sz="0" w:space="0" w:color="auto"/>
        <w:right w:val="none" w:sz="0" w:space="0" w:color="auto"/>
      </w:divBdr>
    </w:div>
    <w:div w:id="579096153">
      <w:bodyDiv w:val="1"/>
      <w:marLeft w:val="0"/>
      <w:marRight w:val="0"/>
      <w:marTop w:val="0"/>
      <w:marBottom w:val="0"/>
      <w:divBdr>
        <w:top w:val="none" w:sz="0" w:space="0" w:color="auto"/>
        <w:left w:val="none" w:sz="0" w:space="0" w:color="auto"/>
        <w:bottom w:val="none" w:sz="0" w:space="0" w:color="auto"/>
        <w:right w:val="none" w:sz="0" w:space="0" w:color="auto"/>
      </w:divBdr>
    </w:div>
    <w:div w:id="606961232">
      <w:bodyDiv w:val="1"/>
      <w:marLeft w:val="0"/>
      <w:marRight w:val="0"/>
      <w:marTop w:val="0"/>
      <w:marBottom w:val="0"/>
      <w:divBdr>
        <w:top w:val="none" w:sz="0" w:space="0" w:color="auto"/>
        <w:left w:val="none" w:sz="0" w:space="0" w:color="auto"/>
        <w:bottom w:val="none" w:sz="0" w:space="0" w:color="auto"/>
        <w:right w:val="none" w:sz="0" w:space="0" w:color="auto"/>
      </w:divBdr>
      <w:divsChild>
        <w:div w:id="420445180">
          <w:marLeft w:val="0"/>
          <w:marRight w:val="0"/>
          <w:marTop w:val="0"/>
          <w:marBottom w:val="0"/>
          <w:divBdr>
            <w:top w:val="none" w:sz="0" w:space="0" w:color="auto"/>
            <w:left w:val="none" w:sz="0" w:space="0" w:color="auto"/>
            <w:bottom w:val="none" w:sz="0" w:space="0" w:color="auto"/>
            <w:right w:val="none" w:sz="0" w:space="0" w:color="auto"/>
          </w:divBdr>
        </w:div>
      </w:divsChild>
    </w:div>
    <w:div w:id="918977252">
      <w:bodyDiv w:val="1"/>
      <w:marLeft w:val="0"/>
      <w:marRight w:val="0"/>
      <w:marTop w:val="0"/>
      <w:marBottom w:val="0"/>
      <w:divBdr>
        <w:top w:val="none" w:sz="0" w:space="0" w:color="auto"/>
        <w:left w:val="none" w:sz="0" w:space="0" w:color="auto"/>
        <w:bottom w:val="none" w:sz="0" w:space="0" w:color="auto"/>
        <w:right w:val="none" w:sz="0" w:space="0" w:color="auto"/>
      </w:divBdr>
    </w:div>
    <w:div w:id="935016904">
      <w:bodyDiv w:val="1"/>
      <w:marLeft w:val="0"/>
      <w:marRight w:val="0"/>
      <w:marTop w:val="0"/>
      <w:marBottom w:val="0"/>
      <w:divBdr>
        <w:top w:val="none" w:sz="0" w:space="0" w:color="auto"/>
        <w:left w:val="none" w:sz="0" w:space="0" w:color="auto"/>
        <w:bottom w:val="none" w:sz="0" w:space="0" w:color="auto"/>
        <w:right w:val="none" w:sz="0" w:space="0" w:color="auto"/>
      </w:divBdr>
    </w:div>
    <w:div w:id="1109011112">
      <w:bodyDiv w:val="1"/>
      <w:marLeft w:val="0"/>
      <w:marRight w:val="0"/>
      <w:marTop w:val="0"/>
      <w:marBottom w:val="0"/>
      <w:divBdr>
        <w:top w:val="none" w:sz="0" w:space="0" w:color="auto"/>
        <w:left w:val="none" w:sz="0" w:space="0" w:color="auto"/>
        <w:bottom w:val="none" w:sz="0" w:space="0" w:color="auto"/>
        <w:right w:val="none" w:sz="0" w:space="0" w:color="auto"/>
      </w:divBdr>
    </w:div>
    <w:div w:id="1113356472">
      <w:bodyDiv w:val="1"/>
      <w:marLeft w:val="0"/>
      <w:marRight w:val="0"/>
      <w:marTop w:val="0"/>
      <w:marBottom w:val="0"/>
      <w:divBdr>
        <w:top w:val="none" w:sz="0" w:space="0" w:color="auto"/>
        <w:left w:val="none" w:sz="0" w:space="0" w:color="auto"/>
        <w:bottom w:val="none" w:sz="0" w:space="0" w:color="auto"/>
        <w:right w:val="none" w:sz="0" w:space="0" w:color="auto"/>
      </w:divBdr>
    </w:div>
    <w:div w:id="1170802220">
      <w:bodyDiv w:val="1"/>
      <w:marLeft w:val="0"/>
      <w:marRight w:val="0"/>
      <w:marTop w:val="0"/>
      <w:marBottom w:val="0"/>
      <w:divBdr>
        <w:top w:val="none" w:sz="0" w:space="0" w:color="auto"/>
        <w:left w:val="none" w:sz="0" w:space="0" w:color="auto"/>
        <w:bottom w:val="none" w:sz="0" w:space="0" w:color="auto"/>
        <w:right w:val="none" w:sz="0" w:space="0" w:color="auto"/>
      </w:divBdr>
    </w:div>
    <w:div w:id="1201435578">
      <w:bodyDiv w:val="1"/>
      <w:marLeft w:val="0"/>
      <w:marRight w:val="0"/>
      <w:marTop w:val="0"/>
      <w:marBottom w:val="0"/>
      <w:divBdr>
        <w:top w:val="none" w:sz="0" w:space="0" w:color="auto"/>
        <w:left w:val="none" w:sz="0" w:space="0" w:color="auto"/>
        <w:bottom w:val="none" w:sz="0" w:space="0" w:color="auto"/>
        <w:right w:val="none" w:sz="0" w:space="0" w:color="auto"/>
      </w:divBdr>
      <w:divsChild>
        <w:div w:id="231933417">
          <w:marLeft w:val="0"/>
          <w:marRight w:val="0"/>
          <w:marTop w:val="0"/>
          <w:marBottom w:val="0"/>
          <w:divBdr>
            <w:top w:val="none" w:sz="0" w:space="0" w:color="auto"/>
            <w:left w:val="none" w:sz="0" w:space="0" w:color="auto"/>
            <w:bottom w:val="none" w:sz="0" w:space="0" w:color="auto"/>
            <w:right w:val="none" w:sz="0" w:space="0" w:color="auto"/>
          </w:divBdr>
        </w:div>
        <w:div w:id="277834561">
          <w:marLeft w:val="0"/>
          <w:marRight w:val="0"/>
          <w:marTop w:val="0"/>
          <w:marBottom w:val="0"/>
          <w:divBdr>
            <w:top w:val="none" w:sz="0" w:space="0" w:color="auto"/>
            <w:left w:val="none" w:sz="0" w:space="0" w:color="auto"/>
            <w:bottom w:val="none" w:sz="0" w:space="0" w:color="auto"/>
            <w:right w:val="none" w:sz="0" w:space="0" w:color="auto"/>
          </w:divBdr>
        </w:div>
        <w:div w:id="408424187">
          <w:marLeft w:val="0"/>
          <w:marRight w:val="0"/>
          <w:marTop w:val="0"/>
          <w:marBottom w:val="0"/>
          <w:divBdr>
            <w:top w:val="none" w:sz="0" w:space="0" w:color="auto"/>
            <w:left w:val="none" w:sz="0" w:space="0" w:color="auto"/>
            <w:bottom w:val="none" w:sz="0" w:space="0" w:color="auto"/>
            <w:right w:val="none" w:sz="0" w:space="0" w:color="auto"/>
          </w:divBdr>
        </w:div>
        <w:div w:id="516425527">
          <w:marLeft w:val="0"/>
          <w:marRight w:val="0"/>
          <w:marTop w:val="0"/>
          <w:marBottom w:val="0"/>
          <w:divBdr>
            <w:top w:val="none" w:sz="0" w:space="0" w:color="auto"/>
            <w:left w:val="none" w:sz="0" w:space="0" w:color="auto"/>
            <w:bottom w:val="none" w:sz="0" w:space="0" w:color="auto"/>
            <w:right w:val="none" w:sz="0" w:space="0" w:color="auto"/>
          </w:divBdr>
        </w:div>
        <w:div w:id="682173793">
          <w:marLeft w:val="0"/>
          <w:marRight w:val="0"/>
          <w:marTop w:val="0"/>
          <w:marBottom w:val="0"/>
          <w:divBdr>
            <w:top w:val="none" w:sz="0" w:space="0" w:color="auto"/>
            <w:left w:val="none" w:sz="0" w:space="0" w:color="auto"/>
            <w:bottom w:val="none" w:sz="0" w:space="0" w:color="auto"/>
            <w:right w:val="none" w:sz="0" w:space="0" w:color="auto"/>
          </w:divBdr>
        </w:div>
        <w:div w:id="697051602">
          <w:marLeft w:val="0"/>
          <w:marRight w:val="0"/>
          <w:marTop w:val="0"/>
          <w:marBottom w:val="0"/>
          <w:divBdr>
            <w:top w:val="none" w:sz="0" w:space="0" w:color="auto"/>
            <w:left w:val="none" w:sz="0" w:space="0" w:color="auto"/>
            <w:bottom w:val="none" w:sz="0" w:space="0" w:color="auto"/>
            <w:right w:val="none" w:sz="0" w:space="0" w:color="auto"/>
          </w:divBdr>
        </w:div>
        <w:div w:id="700938716">
          <w:marLeft w:val="0"/>
          <w:marRight w:val="0"/>
          <w:marTop w:val="0"/>
          <w:marBottom w:val="0"/>
          <w:divBdr>
            <w:top w:val="none" w:sz="0" w:space="0" w:color="auto"/>
            <w:left w:val="none" w:sz="0" w:space="0" w:color="auto"/>
            <w:bottom w:val="none" w:sz="0" w:space="0" w:color="auto"/>
            <w:right w:val="none" w:sz="0" w:space="0" w:color="auto"/>
          </w:divBdr>
        </w:div>
        <w:div w:id="939337515">
          <w:marLeft w:val="0"/>
          <w:marRight w:val="0"/>
          <w:marTop w:val="0"/>
          <w:marBottom w:val="0"/>
          <w:divBdr>
            <w:top w:val="none" w:sz="0" w:space="0" w:color="auto"/>
            <w:left w:val="none" w:sz="0" w:space="0" w:color="auto"/>
            <w:bottom w:val="none" w:sz="0" w:space="0" w:color="auto"/>
            <w:right w:val="none" w:sz="0" w:space="0" w:color="auto"/>
          </w:divBdr>
        </w:div>
        <w:div w:id="1007563344">
          <w:marLeft w:val="0"/>
          <w:marRight w:val="0"/>
          <w:marTop w:val="0"/>
          <w:marBottom w:val="0"/>
          <w:divBdr>
            <w:top w:val="none" w:sz="0" w:space="0" w:color="auto"/>
            <w:left w:val="none" w:sz="0" w:space="0" w:color="auto"/>
            <w:bottom w:val="none" w:sz="0" w:space="0" w:color="auto"/>
            <w:right w:val="none" w:sz="0" w:space="0" w:color="auto"/>
          </w:divBdr>
        </w:div>
        <w:div w:id="1073548133">
          <w:marLeft w:val="0"/>
          <w:marRight w:val="0"/>
          <w:marTop w:val="0"/>
          <w:marBottom w:val="0"/>
          <w:divBdr>
            <w:top w:val="none" w:sz="0" w:space="0" w:color="auto"/>
            <w:left w:val="none" w:sz="0" w:space="0" w:color="auto"/>
            <w:bottom w:val="none" w:sz="0" w:space="0" w:color="auto"/>
            <w:right w:val="none" w:sz="0" w:space="0" w:color="auto"/>
          </w:divBdr>
        </w:div>
        <w:div w:id="1079136206">
          <w:marLeft w:val="0"/>
          <w:marRight w:val="0"/>
          <w:marTop w:val="0"/>
          <w:marBottom w:val="0"/>
          <w:divBdr>
            <w:top w:val="none" w:sz="0" w:space="0" w:color="auto"/>
            <w:left w:val="none" w:sz="0" w:space="0" w:color="auto"/>
            <w:bottom w:val="none" w:sz="0" w:space="0" w:color="auto"/>
            <w:right w:val="none" w:sz="0" w:space="0" w:color="auto"/>
          </w:divBdr>
        </w:div>
        <w:div w:id="1142775226">
          <w:marLeft w:val="0"/>
          <w:marRight w:val="0"/>
          <w:marTop w:val="0"/>
          <w:marBottom w:val="0"/>
          <w:divBdr>
            <w:top w:val="none" w:sz="0" w:space="0" w:color="auto"/>
            <w:left w:val="none" w:sz="0" w:space="0" w:color="auto"/>
            <w:bottom w:val="none" w:sz="0" w:space="0" w:color="auto"/>
            <w:right w:val="none" w:sz="0" w:space="0" w:color="auto"/>
          </w:divBdr>
        </w:div>
        <w:div w:id="1166170327">
          <w:marLeft w:val="0"/>
          <w:marRight w:val="0"/>
          <w:marTop w:val="0"/>
          <w:marBottom w:val="0"/>
          <w:divBdr>
            <w:top w:val="none" w:sz="0" w:space="0" w:color="auto"/>
            <w:left w:val="none" w:sz="0" w:space="0" w:color="auto"/>
            <w:bottom w:val="none" w:sz="0" w:space="0" w:color="auto"/>
            <w:right w:val="none" w:sz="0" w:space="0" w:color="auto"/>
          </w:divBdr>
        </w:div>
        <w:div w:id="1197766920">
          <w:marLeft w:val="0"/>
          <w:marRight w:val="0"/>
          <w:marTop w:val="0"/>
          <w:marBottom w:val="0"/>
          <w:divBdr>
            <w:top w:val="none" w:sz="0" w:space="0" w:color="auto"/>
            <w:left w:val="none" w:sz="0" w:space="0" w:color="auto"/>
            <w:bottom w:val="none" w:sz="0" w:space="0" w:color="auto"/>
            <w:right w:val="none" w:sz="0" w:space="0" w:color="auto"/>
          </w:divBdr>
        </w:div>
        <w:div w:id="1280138130">
          <w:marLeft w:val="0"/>
          <w:marRight w:val="0"/>
          <w:marTop w:val="0"/>
          <w:marBottom w:val="0"/>
          <w:divBdr>
            <w:top w:val="none" w:sz="0" w:space="0" w:color="auto"/>
            <w:left w:val="none" w:sz="0" w:space="0" w:color="auto"/>
            <w:bottom w:val="none" w:sz="0" w:space="0" w:color="auto"/>
            <w:right w:val="none" w:sz="0" w:space="0" w:color="auto"/>
          </w:divBdr>
        </w:div>
        <w:div w:id="1293946933">
          <w:marLeft w:val="0"/>
          <w:marRight w:val="0"/>
          <w:marTop w:val="0"/>
          <w:marBottom w:val="0"/>
          <w:divBdr>
            <w:top w:val="none" w:sz="0" w:space="0" w:color="auto"/>
            <w:left w:val="none" w:sz="0" w:space="0" w:color="auto"/>
            <w:bottom w:val="none" w:sz="0" w:space="0" w:color="auto"/>
            <w:right w:val="none" w:sz="0" w:space="0" w:color="auto"/>
          </w:divBdr>
        </w:div>
        <w:div w:id="1331711905">
          <w:marLeft w:val="0"/>
          <w:marRight w:val="0"/>
          <w:marTop w:val="0"/>
          <w:marBottom w:val="0"/>
          <w:divBdr>
            <w:top w:val="none" w:sz="0" w:space="0" w:color="auto"/>
            <w:left w:val="none" w:sz="0" w:space="0" w:color="auto"/>
            <w:bottom w:val="none" w:sz="0" w:space="0" w:color="auto"/>
            <w:right w:val="none" w:sz="0" w:space="0" w:color="auto"/>
          </w:divBdr>
        </w:div>
        <w:div w:id="1460565736">
          <w:marLeft w:val="0"/>
          <w:marRight w:val="0"/>
          <w:marTop w:val="0"/>
          <w:marBottom w:val="0"/>
          <w:divBdr>
            <w:top w:val="none" w:sz="0" w:space="0" w:color="auto"/>
            <w:left w:val="none" w:sz="0" w:space="0" w:color="auto"/>
            <w:bottom w:val="none" w:sz="0" w:space="0" w:color="auto"/>
            <w:right w:val="none" w:sz="0" w:space="0" w:color="auto"/>
          </w:divBdr>
        </w:div>
        <w:div w:id="1590583333">
          <w:marLeft w:val="0"/>
          <w:marRight w:val="0"/>
          <w:marTop w:val="0"/>
          <w:marBottom w:val="0"/>
          <w:divBdr>
            <w:top w:val="none" w:sz="0" w:space="0" w:color="auto"/>
            <w:left w:val="none" w:sz="0" w:space="0" w:color="auto"/>
            <w:bottom w:val="none" w:sz="0" w:space="0" w:color="auto"/>
            <w:right w:val="none" w:sz="0" w:space="0" w:color="auto"/>
          </w:divBdr>
        </w:div>
        <w:div w:id="1641959643">
          <w:marLeft w:val="0"/>
          <w:marRight w:val="0"/>
          <w:marTop w:val="0"/>
          <w:marBottom w:val="0"/>
          <w:divBdr>
            <w:top w:val="none" w:sz="0" w:space="0" w:color="auto"/>
            <w:left w:val="none" w:sz="0" w:space="0" w:color="auto"/>
            <w:bottom w:val="none" w:sz="0" w:space="0" w:color="auto"/>
            <w:right w:val="none" w:sz="0" w:space="0" w:color="auto"/>
          </w:divBdr>
        </w:div>
        <w:div w:id="1966348261">
          <w:marLeft w:val="0"/>
          <w:marRight w:val="0"/>
          <w:marTop w:val="0"/>
          <w:marBottom w:val="0"/>
          <w:divBdr>
            <w:top w:val="none" w:sz="0" w:space="0" w:color="auto"/>
            <w:left w:val="none" w:sz="0" w:space="0" w:color="auto"/>
            <w:bottom w:val="none" w:sz="0" w:space="0" w:color="auto"/>
            <w:right w:val="none" w:sz="0" w:space="0" w:color="auto"/>
          </w:divBdr>
        </w:div>
      </w:divsChild>
    </w:div>
    <w:div w:id="1306206688">
      <w:bodyDiv w:val="1"/>
      <w:marLeft w:val="0"/>
      <w:marRight w:val="0"/>
      <w:marTop w:val="0"/>
      <w:marBottom w:val="0"/>
      <w:divBdr>
        <w:top w:val="none" w:sz="0" w:space="0" w:color="auto"/>
        <w:left w:val="none" w:sz="0" w:space="0" w:color="auto"/>
        <w:bottom w:val="none" w:sz="0" w:space="0" w:color="auto"/>
        <w:right w:val="none" w:sz="0" w:space="0" w:color="auto"/>
      </w:divBdr>
    </w:div>
    <w:div w:id="1310138602">
      <w:bodyDiv w:val="1"/>
      <w:marLeft w:val="0"/>
      <w:marRight w:val="0"/>
      <w:marTop w:val="0"/>
      <w:marBottom w:val="0"/>
      <w:divBdr>
        <w:top w:val="none" w:sz="0" w:space="0" w:color="auto"/>
        <w:left w:val="none" w:sz="0" w:space="0" w:color="auto"/>
        <w:bottom w:val="none" w:sz="0" w:space="0" w:color="auto"/>
        <w:right w:val="none" w:sz="0" w:space="0" w:color="auto"/>
      </w:divBdr>
    </w:div>
    <w:div w:id="1316762757">
      <w:bodyDiv w:val="1"/>
      <w:marLeft w:val="0"/>
      <w:marRight w:val="0"/>
      <w:marTop w:val="0"/>
      <w:marBottom w:val="0"/>
      <w:divBdr>
        <w:top w:val="none" w:sz="0" w:space="0" w:color="auto"/>
        <w:left w:val="none" w:sz="0" w:space="0" w:color="auto"/>
        <w:bottom w:val="none" w:sz="0" w:space="0" w:color="auto"/>
        <w:right w:val="none" w:sz="0" w:space="0" w:color="auto"/>
      </w:divBdr>
    </w:div>
    <w:div w:id="1325232832">
      <w:bodyDiv w:val="1"/>
      <w:marLeft w:val="0"/>
      <w:marRight w:val="0"/>
      <w:marTop w:val="0"/>
      <w:marBottom w:val="0"/>
      <w:divBdr>
        <w:top w:val="none" w:sz="0" w:space="0" w:color="auto"/>
        <w:left w:val="none" w:sz="0" w:space="0" w:color="auto"/>
        <w:bottom w:val="none" w:sz="0" w:space="0" w:color="auto"/>
        <w:right w:val="none" w:sz="0" w:space="0" w:color="auto"/>
      </w:divBdr>
    </w:div>
    <w:div w:id="1335644107">
      <w:bodyDiv w:val="1"/>
      <w:marLeft w:val="0"/>
      <w:marRight w:val="0"/>
      <w:marTop w:val="0"/>
      <w:marBottom w:val="0"/>
      <w:divBdr>
        <w:top w:val="none" w:sz="0" w:space="0" w:color="auto"/>
        <w:left w:val="none" w:sz="0" w:space="0" w:color="auto"/>
        <w:bottom w:val="none" w:sz="0" w:space="0" w:color="auto"/>
        <w:right w:val="none" w:sz="0" w:space="0" w:color="auto"/>
      </w:divBdr>
    </w:div>
    <w:div w:id="1493175744">
      <w:bodyDiv w:val="1"/>
      <w:marLeft w:val="0"/>
      <w:marRight w:val="0"/>
      <w:marTop w:val="0"/>
      <w:marBottom w:val="0"/>
      <w:divBdr>
        <w:top w:val="none" w:sz="0" w:space="0" w:color="auto"/>
        <w:left w:val="none" w:sz="0" w:space="0" w:color="auto"/>
        <w:bottom w:val="none" w:sz="0" w:space="0" w:color="auto"/>
        <w:right w:val="none" w:sz="0" w:space="0" w:color="auto"/>
      </w:divBdr>
    </w:div>
    <w:div w:id="1511336307">
      <w:bodyDiv w:val="1"/>
      <w:marLeft w:val="0"/>
      <w:marRight w:val="0"/>
      <w:marTop w:val="0"/>
      <w:marBottom w:val="0"/>
      <w:divBdr>
        <w:top w:val="none" w:sz="0" w:space="0" w:color="auto"/>
        <w:left w:val="none" w:sz="0" w:space="0" w:color="auto"/>
        <w:bottom w:val="none" w:sz="0" w:space="0" w:color="auto"/>
        <w:right w:val="none" w:sz="0" w:space="0" w:color="auto"/>
      </w:divBdr>
    </w:div>
    <w:div w:id="1552688175">
      <w:bodyDiv w:val="1"/>
      <w:marLeft w:val="0"/>
      <w:marRight w:val="0"/>
      <w:marTop w:val="0"/>
      <w:marBottom w:val="0"/>
      <w:divBdr>
        <w:top w:val="none" w:sz="0" w:space="0" w:color="auto"/>
        <w:left w:val="none" w:sz="0" w:space="0" w:color="auto"/>
        <w:bottom w:val="none" w:sz="0" w:space="0" w:color="auto"/>
        <w:right w:val="none" w:sz="0" w:space="0" w:color="auto"/>
      </w:divBdr>
    </w:div>
    <w:div w:id="1618878428">
      <w:bodyDiv w:val="1"/>
      <w:marLeft w:val="0"/>
      <w:marRight w:val="0"/>
      <w:marTop w:val="0"/>
      <w:marBottom w:val="0"/>
      <w:divBdr>
        <w:top w:val="none" w:sz="0" w:space="0" w:color="auto"/>
        <w:left w:val="none" w:sz="0" w:space="0" w:color="auto"/>
        <w:bottom w:val="none" w:sz="0" w:space="0" w:color="auto"/>
        <w:right w:val="none" w:sz="0" w:space="0" w:color="auto"/>
      </w:divBdr>
    </w:div>
    <w:div w:id="1637832116">
      <w:bodyDiv w:val="1"/>
      <w:marLeft w:val="0"/>
      <w:marRight w:val="0"/>
      <w:marTop w:val="0"/>
      <w:marBottom w:val="0"/>
      <w:divBdr>
        <w:top w:val="none" w:sz="0" w:space="0" w:color="auto"/>
        <w:left w:val="none" w:sz="0" w:space="0" w:color="auto"/>
        <w:bottom w:val="none" w:sz="0" w:space="0" w:color="auto"/>
        <w:right w:val="none" w:sz="0" w:space="0" w:color="auto"/>
      </w:divBdr>
    </w:div>
    <w:div w:id="1862158477">
      <w:bodyDiv w:val="1"/>
      <w:marLeft w:val="0"/>
      <w:marRight w:val="0"/>
      <w:marTop w:val="0"/>
      <w:marBottom w:val="0"/>
      <w:divBdr>
        <w:top w:val="none" w:sz="0" w:space="0" w:color="auto"/>
        <w:left w:val="none" w:sz="0" w:space="0" w:color="auto"/>
        <w:bottom w:val="none" w:sz="0" w:space="0" w:color="auto"/>
        <w:right w:val="none" w:sz="0" w:space="0" w:color="auto"/>
      </w:divBdr>
    </w:div>
    <w:div w:id="2000768783">
      <w:bodyDiv w:val="1"/>
      <w:marLeft w:val="0"/>
      <w:marRight w:val="0"/>
      <w:marTop w:val="0"/>
      <w:marBottom w:val="0"/>
      <w:divBdr>
        <w:top w:val="none" w:sz="0" w:space="0" w:color="auto"/>
        <w:left w:val="none" w:sz="0" w:space="0" w:color="auto"/>
        <w:bottom w:val="none" w:sz="0" w:space="0" w:color="auto"/>
        <w:right w:val="none" w:sz="0" w:space="0" w:color="auto"/>
      </w:divBdr>
    </w:div>
    <w:div w:id="2067411222">
      <w:bodyDiv w:val="1"/>
      <w:marLeft w:val="0"/>
      <w:marRight w:val="0"/>
      <w:marTop w:val="0"/>
      <w:marBottom w:val="0"/>
      <w:divBdr>
        <w:top w:val="none" w:sz="0" w:space="0" w:color="auto"/>
        <w:left w:val="none" w:sz="0" w:space="0" w:color="auto"/>
        <w:bottom w:val="none" w:sz="0" w:space="0" w:color="auto"/>
        <w:right w:val="none" w:sz="0" w:space="0" w:color="auto"/>
      </w:divBdr>
    </w:div>
    <w:div w:id="2104109887">
      <w:bodyDiv w:val="1"/>
      <w:marLeft w:val="0"/>
      <w:marRight w:val="0"/>
      <w:marTop w:val="0"/>
      <w:marBottom w:val="0"/>
      <w:divBdr>
        <w:top w:val="none" w:sz="0" w:space="0" w:color="auto"/>
        <w:left w:val="none" w:sz="0" w:space="0" w:color="auto"/>
        <w:bottom w:val="none" w:sz="0" w:space="0" w:color="auto"/>
        <w:right w:val="none" w:sz="0" w:space="0" w:color="auto"/>
      </w:divBdr>
    </w:div>
    <w:div w:id="211631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yperlink" Target="http://envisiontec.com/" TargetMode="External"/><Relationship Id="rId11" Type="http://schemas.openxmlformats.org/officeDocument/2006/relationships/hyperlink" Target="http://www.conformis.com/"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chart" Target="charts/chart1.xml"/><Relationship Id="rId19" Type="http://schemas.openxmlformats.org/officeDocument/2006/relationships/chart" Target="charts/chart2.xml"/><Relationship Id="rId60" Type="http://schemas.openxmlformats.org/officeDocument/2006/relationships/image" Target="media/image41.jpeg"/><Relationship Id="rId61" Type="http://schemas.openxmlformats.org/officeDocument/2006/relationships/image" Target="media/image42.png"/><Relationship Id="rId62" Type="http://schemas.openxmlformats.org/officeDocument/2006/relationships/image" Target="media/image43.png"/><Relationship Id="rId63" Type="http://schemas.openxmlformats.org/officeDocument/2006/relationships/image" Target="media/image44.png"/><Relationship Id="rId64" Type="http://schemas.openxmlformats.org/officeDocument/2006/relationships/image" Target="media/image45.tiff"/><Relationship Id="rId65" Type="http://schemas.openxmlformats.org/officeDocument/2006/relationships/image" Target="media/image46.tiff"/><Relationship Id="rId66" Type="http://schemas.openxmlformats.org/officeDocument/2006/relationships/image" Target="media/image47.tiff"/><Relationship Id="rId67" Type="http://schemas.openxmlformats.org/officeDocument/2006/relationships/image" Target="media/image48.tiff"/><Relationship Id="rId68" Type="http://schemas.openxmlformats.org/officeDocument/2006/relationships/image" Target="media/image49.png"/><Relationship Id="rId69" Type="http://schemas.openxmlformats.org/officeDocument/2006/relationships/image" Target="media/image50.png"/><Relationship Id="rId120" Type="http://schemas.openxmlformats.org/officeDocument/2006/relationships/image" Target="media/image97.png"/><Relationship Id="rId121" Type="http://schemas.openxmlformats.org/officeDocument/2006/relationships/header" Target="header1.xml"/><Relationship Id="rId122" Type="http://schemas.openxmlformats.org/officeDocument/2006/relationships/header" Target="header2.xml"/><Relationship Id="rId123" Type="http://schemas.openxmlformats.org/officeDocument/2006/relationships/fontTable" Target="fontTable.xml"/><Relationship Id="rId124" Type="http://schemas.openxmlformats.org/officeDocument/2006/relationships/theme" Target="theme/theme1.xml"/><Relationship Id="rId40" Type="http://schemas.openxmlformats.org/officeDocument/2006/relationships/image" Target="media/image21.png"/><Relationship Id="rId41" Type="http://schemas.openxmlformats.org/officeDocument/2006/relationships/image" Target="media/image22.png"/><Relationship Id="rId42" Type="http://schemas.openxmlformats.org/officeDocument/2006/relationships/image" Target="media/image23.wmf"/><Relationship Id="rId90" Type="http://schemas.openxmlformats.org/officeDocument/2006/relationships/image" Target="media/image68.png"/><Relationship Id="rId91" Type="http://schemas.openxmlformats.org/officeDocument/2006/relationships/image" Target="media/image69.png"/><Relationship Id="rId92" Type="http://schemas.openxmlformats.org/officeDocument/2006/relationships/image" Target="media/image70.png"/><Relationship Id="rId93" Type="http://schemas.openxmlformats.org/officeDocument/2006/relationships/image" Target="media/image71.png"/><Relationship Id="rId94" Type="http://schemas.openxmlformats.org/officeDocument/2006/relationships/image" Target="media/image72.png"/><Relationship Id="rId95" Type="http://schemas.openxmlformats.org/officeDocument/2006/relationships/image" Target="media/image73.png"/><Relationship Id="rId96" Type="http://schemas.openxmlformats.org/officeDocument/2006/relationships/image" Target="media/image74.png"/><Relationship Id="rId101" Type="http://schemas.openxmlformats.org/officeDocument/2006/relationships/image" Target="media/image79.png"/><Relationship Id="rId102" Type="http://schemas.openxmlformats.org/officeDocument/2006/relationships/image" Target="media/image80.png"/><Relationship Id="rId103" Type="http://schemas.openxmlformats.org/officeDocument/2006/relationships/image" Target="media/image81.png"/><Relationship Id="rId104" Type="http://schemas.openxmlformats.org/officeDocument/2006/relationships/image" Target="media/image82.png"/><Relationship Id="rId105" Type="http://schemas.openxmlformats.org/officeDocument/2006/relationships/image" Target="media/image83.png"/><Relationship Id="rId106" Type="http://schemas.openxmlformats.org/officeDocument/2006/relationships/image" Target="media/image84.png"/><Relationship Id="rId107" Type="http://schemas.openxmlformats.org/officeDocument/2006/relationships/image" Target="media/image85.png"/><Relationship Id="rId108" Type="http://schemas.openxmlformats.org/officeDocument/2006/relationships/image" Target="media/image86.png"/><Relationship Id="rId109" Type="http://schemas.openxmlformats.org/officeDocument/2006/relationships/image" Target="media/image87.png"/><Relationship Id="rId97" Type="http://schemas.openxmlformats.org/officeDocument/2006/relationships/image" Target="media/image75.png"/><Relationship Id="rId98" Type="http://schemas.openxmlformats.org/officeDocument/2006/relationships/image" Target="media/image76.png"/><Relationship Id="rId99" Type="http://schemas.openxmlformats.org/officeDocument/2006/relationships/image" Target="media/image77.png"/><Relationship Id="rId43" Type="http://schemas.openxmlformats.org/officeDocument/2006/relationships/image" Target="media/image24.png"/><Relationship Id="rId44" Type="http://schemas.openxmlformats.org/officeDocument/2006/relationships/image" Target="media/image25.emf"/><Relationship Id="rId45" Type="http://schemas.openxmlformats.org/officeDocument/2006/relationships/image" Target="media/image26.wmf"/><Relationship Id="rId46" Type="http://schemas.openxmlformats.org/officeDocument/2006/relationships/image" Target="media/image27.png"/><Relationship Id="rId47" Type="http://schemas.openxmlformats.org/officeDocument/2006/relationships/image" Target="media/image28.png"/><Relationship Id="rId48" Type="http://schemas.openxmlformats.org/officeDocument/2006/relationships/image" Target="media/image29.png"/><Relationship Id="rId49" Type="http://schemas.openxmlformats.org/officeDocument/2006/relationships/image" Target="media/image30.png"/><Relationship Id="rId100" Type="http://schemas.openxmlformats.org/officeDocument/2006/relationships/image" Target="media/image78.png"/><Relationship Id="rId20" Type="http://schemas.openxmlformats.org/officeDocument/2006/relationships/chart" Target="charts/chart3.xml"/><Relationship Id="rId21" Type="http://schemas.openxmlformats.org/officeDocument/2006/relationships/image" Target="media/image7.jpeg"/><Relationship Id="rId22" Type="http://schemas.openxmlformats.org/officeDocument/2006/relationships/chart" Target="charts/chart4.xml"/><Relationship Id="rId70" Type="http://schemas.openxmlformats.org/officeDocument/2006/relationships/image" Target="media/image51.png"/><Relationship Id="rId71" Type="http://schemas.openxmlformats.org/officeDocument/2006/relationships/image" Target="media/image52.png"/><Relationship Id="rId72" Type="http://schemas.openxmlformats.org/officeDocument/2006/relationships/image" Target="media/image53.png"/><Relationship Id="rId73" Type="http://schemas.openxmlformats.org/officeDocument/2006/relationships/image" Target="media/image54.png"/><Relationship Id="rId74" Type="http://schemas.openxmlformats.org/officeDocument/2006/relationships/image" Target="media/image55.png"/><Relationship Id="rId75" Type="http://schemas.openxmlformats.org/officeDocument/2006/relationships/chart" Target="charts/chart9.xml"/><Relationship Id="rId76" Type="http://schemas.openxmlformats.org/officeDocument/2006/relationships/chart" Target="charts/chart10.xml"/><Relationship Id="rId77" Type="http://schemas.openxmlformats.org/officeDocument/2006/relationships/image" Target="media/image56.png"/><Relationship Id="rId78" Type="http://schemas.openxmlformats.org/officeDocument/2006/relationships/image" Target="media/image57.png"/><Relationship Id="rId79" Type="http://schemas.openxmlformats.org/officeDocument/2006/relationships/image" Target="media/image58.png"/><Relationship Id="rId23" Type="http://schemas.openxmlformats.org/officeDocument/2006/relationships/chart" Target="charts/chart5.xml"/><Relationship Id="rId24" Type="http://schemas.openxmlformats.org/officeDocument/2006/relationships/chart" Target="charts/chart6.xml"/><Relationship Id="rId25" Type="http://schemas.openxmlformats.org/officeDocument/2006/relationships/chart" Target="charts/chart7.xml"/><Relationship Id="rId26" Type="http://schemas.openxmlformats.org/officeDocument/2006/relationships/chart" Target="charts/chart8.xml"/><Relationship Id="rId27" Type="http://schemas.openxmlformats.org/officeDocument/2006/relationships/image" Target="media/image8.png"/><Relationship Id="rId28" Type="http://schemas.openxmlformats.org/officeDocument/2006/relationships/image" Target="media/image9.png"/><Relationship Id="rId2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arbon3d.com/" TargetMode="External"/><Relationship Id="rId9" Type="http://schemas.openxmlformats.org/officeDocument/2006/relationships/hyperlink" Target="http://cubify.com/store/_3dme" TargetMode="External"/><Relationship Id="rId50" Type="http://schemas.openxmlformats.org/officeDocument/2006/relationships/image" Target="media/image31.png"/><Relationship Id="rId51" Type="http://schemas.openxmlformats.org/officeDocument/2006/relationships/image" Target="media/image32.png"/><Relationship Id="rId52" Type="http://schemas.openxmlformats.org/officeDocument/2006/relationships/image" Target="media/image33.png"/><Relationship Id="rId53" Type="http://schemas.openxmlformats.org/officeDocument/2006/relationships/image" Target="media/image34.jpeg"/><Relationship Id="rId54" Type="http://schemas.openxmlformats.org/officeDocument/2006/relationships/image" Target="media/image35.jpeg"/><Relationship Id="rId55" Type="http://schemas.openxmlformats.org/officeDocument/2006/relationships/image" Target="media/image36.jpeg"/><Relationship Id="rId56" Type="http://schemas.openxmlformats.org/officeDocument/2006/relationships/image" Target="media/image37.jpeg"/><Relationship Id="rId57" Type="http://schemas.openxmlformats.org/officeDocument/2006/relationships/image" Target="media/image38.jpeg"/><Relationship Id="rId58" Type="http://schemas.openxmlformats.org/officeDocument/2006/relationships/image" Target="media/image39.jpeg"/><Relationship Id="rId59" Type="http://schemas.openxmlformats.org/officeDocument/2006/relationships/image" Target="media/image40.jpeg"/><Relationship Id="rId110" Type="http://schemas.openxmlformats.org/officeDocument/2006/relationships/image" Target="media/image88.png"/><Relationship Id="rId111" Type="http://schemas.openxmlformats.org/officeDocument/2006/relationships/image" Target="media/image89.png"/><Relationship Id="rId112" Type="http://schemas.openxmlformats.org/officeDocument/2006/relationships/image" Target="media/image90.png"/><Relationship Id="rId113" Type="http://schemas.openxmlformats.org/officeDocument/2006/relationships/image" Target="media/image91.jpeg"/><Relationship Id="rId114" Type="http://schemas.openxmlformats.org/officeDocument/2006/relationships/image" Target="media/image92.jpeg"/><Relationship Id="rId115" Type="http://schemas.openxmlformats.org/officeDocument/2006/relationships/image" Target="media/image93.png"/><Relationship Id="rId116" Type="http://schemas.openxmlformats.org/officeDocument/2006/relationships/chart" Target="charts/chart11.xml"/><Relationship Id="rId117" Type="http://schemas.openxmlformats.org/officeDocument/2006/relationships/image" Target="media/image94.png"/><Relationship Id="rId118" Type="http://schemas.openxmlformats.org/officeDocument/2006/relationships/image" Target="media/image95.jpeg"/><Relationship Id="rId119" Type="http://schemas.openxmlformats.org/officeDocument/2006/relationships/image" Target="media/image96.png"/><Relationship Id="rId30" Type="http://schemas.openxmlformats.org/officeDocument/2006/relationships/image" Target="media/image11.png"/><Relationship Id="rId31" Type="http://schemas.openxmlformats.org/officeDocument/2006/relationships/image" Target="media/image12.png"/><Relationship Id="rId32" Type="http://schemas.openxmlformats.org/officeDocument/2006/relationships/image" Target="media/image13.png"/><Relationship Id="rId33" Type="http://schemas.openxmlformats.org/officeDocument/2006/relationships/image" Target="media/image14.emf"/><Relationship Id="rId34" Type="http://schemas.openxmlformats.org/officeDocument/2006/relationships/image" Target="media/image15.png"/><Relationship Id="rId35" Type="http://schemas.openxmlformats.org/officeDocument/2006/relationships/image" Target="media/image16.png"/><Relationship Id="rId36" Type="http://schemas.openxmlformats.org/officeDocument/2006/relationships/image" Target="media/image17.png"/><Relationship Id="rId37" Type="http://schemas.openxmlformats.org/officeDocument/2006/relationships/image" Target="media/image18.png"/><Relationship Id="rId38" Type="http://schemas.openxmlformats.org/officeDocument/2006/relationships/image" Target="media/image19.png"/><Relationship Id="rId39" Type="http://schemas.openxmlformats.org/officeDocument/2006/relationships/image" Target="media/image20.png"/><Relationship Id="rId80" Type="http://schemas.openxmlformats.org/officeDocument/2006/relationships/image" Target="media/image59.png"/><Relationship Id="rId81" Type="http://schemas.openxmlformats.org/officeDocument/2006/relationships/image" Target="media/image60.png"/><Relationship Id="rId82" Type="http://schemas.openxmlformats.org/officeDocument/2006/relationships/image" Target="media/image61.png"/><Relationship Id="rId83" Type="http://schemas.openxmlformats.org/officeDocument/2006/relationships/image" Target="media/image62.png"/><Relationship Id="rId84" Type="http://schemas.openxmlformats.org/officeDocument/2006/relationships/hyperlink" Target="http://biogeneral.com/" TargetMode="External"/><Relationship Id="rId85" Type="http://schemas.openxmlformats.org/officeDocument/2006/relationships/image" Target="media/image63.tiff"/><Relationship Id="rId86" Type="http://schemas.openxmlformats.org/officeDocument/2006/relationships/image" Target="media/image64.tiff"/><Relationship Id="rId87" Type="http://schemas.openxmlformats.org/officeDocument/2006/relationships/image" Target="media/image65.tiff"/><Relationship Id="rId88" Type="http://schemas.openxmlformats.org/officeDocument/2006/relationships/image" Target="media/image66.png"/><Relationship Id="rId89" Type="http://schemas.openxmlformats.org/officeDocument/2006/relationships/image" Target="media/image6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oleObject" Target="file:///C:\Users\Lammy\Downloads\comparison-intenseUV-vs-nitinol.xls" TargetMode="External"/></Relationships>
</file>

<file path=word/charts/_rels/chart1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localhost/Users/evanbaker/Box%20Sync/Evan's%20PhD%20Thesis/Data/UV%20Testing%20at%20Focal%20Plane%20new%20PuSL%20Printer%202015-11-3.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Brian\Desktop\NU%20Summer%202013\Cure%20Depth%20Tests\beam_test_3\beam_test_3.xlsx"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oleObject" Target="file:///C:\Users\Brian\Desktop\NU%20Summer%202013\Cure%20Depth%20Tests\grayscale_cure_test\grayscale_cure_depth.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Lammy\Dropbox\Stent-mPDC\RadialCompression\wet-vs-d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a:t>
            </a:r>
            <a:r>
              <a:rPr lang="en-US" baseline="-25000"/>
              <a:t>2</a:t>
            </a:r>
            <a:r>
              <a:rPr lang="en-US" baseline="0"/>
              <a:t> vs. Time</a:t>
            </a:r>
            <a:endParaRPr lang="en-US"/>
          </a:p>
        </c:rich>
      </c:tx>
      <c:layout>
        <c:manualLayout>
          <c:xMode val="edge"/>
          <c:yMode val="edge"/>
          <c:x val="0.250423009623797"/>
          <c:y val="0.035919540229885"/>
        </c:manualLayout>
      </c:layout>
      <c:overlay val="0"/>
      <c:spPr>
        <a:noFill/>
        <a:ln>
          <a:noFill/>
        </a:ln>
        <a:effectLst/>
      </c:spPr>
    </c:title>
    <c:autoTitleDeleted val="0"/>
    <c:plotArea>
      <c:layout>
        <c:manualLayout>
          <c:layoutTarget val="inner"/>
          <c:xMode val="edge"/>
          <c:yMode val="edge"/>
          <c:x val="0.201916447944007"/>
          <c:y val="0.156608629740248"/>
          <c:w val="0.702694663167104"/>
          <c:h val="0.642241944972396"/>
        </c:manualLayout>
      </c:layout>
      <c:scatterChart>
        <c:scatterStyle val="lineMarker"/>
        <c:varyColors val="0"/>
        <c:ser>
          <c:idx val="0"/>
          <c:order val="0"/>
          <c:tx>
            <c:strRef>
              <c:f>Sheet1!$B$1</c:f>
              <c:strCache>
                <c:ptCount val="1"/>
                <c:pt idx="0">
                  <c:v>1 hour run</c:v>
                </c:pt>
              </c:strCache>
            </c:strRef>
          </c:tx>
          <c:spPr>
            <a:ln w="25400" cap="rnd">
              <a:noFill/>
              <a:round/>
            </a:ln>
            <a:effectLst/>
          </c:spPr>
          <c:marker>
            <c:symbol val="circle"/>
            <c:size val="2"/>
            <c:spPr>
              <a:solidFill>
                <a:schemeClr val="accent1"/>
              </a:solidFill>
              <a:ln w="6350">
                <a:noFill/>
              </a:ln>
              <a:effectLst/>
            </c:spPr>
          </c:marker>
          <c:dPt>
            <c:idx val="1475"/>
            <c:bubble3D val="0"/>
          </c:dPt>
          <c:dPt>
            <c:idx val="2807"/>
            <c:bubble3D val="0"/>
          </c:dPt>
          <c:xVal>
            <c:numRef>
              <c:f>Sheet1!$A$2:$A$10801</c:f>
              <c:numCache>
                <c:formatCode>General</c:formatCode>
                <c:ptCount val="10800"/>
                <c:pt idx="0">
                  <c:v>0.0166667</c:v>
                </c:pt>
                <c:pt idx="1">
                  <c:v>0.0333333</c:v>
                </c:pt>
                <c:pt idx="2">
                  <c:v>0.05</c:v>
                </c:pt>
                <c:pt idx="3">
                  <c:v>0.0666667</c:v>
                </c:pt>
                <c:pt idx="4">
                  <c:v>0.0833333</c:v>
                </c:pt>
                <c:pt idx="5">
                  <c:v>0.1</c:v>
                </c:pt>
                <c:pt idx="6">
                  <c:v>0.116667</c:v>
                </c:pt>
                <c:pt idx="7">
                  <c:v>0.133333</c:v>
                </c:pt>
                <c:pt idx="8">
                  <c:v>0.15</c:v>
                </c:pt>
                <c:pt idx="9">
                  <c:v>0.166667</c:v>
                </c:pt>
                <c:pt idx="10">
                  <c:v>0.183333</c:v>
                </c:pt>
                <c:pt idx="11">
                  <c:v>0.2</c:v>
                </c:pt>
                <c:pt idx="12">
                  <c:v>0.216667</c:v>
                </c:pt>
                <c:pt idx="13">
                  <c:v>0.233333</c:v>
                </c:pt>
                <c:pt idx="14">
                  <c:v>0.25</c:v>
                </c:pt>
                <c:pt idx="15">
                  <c:v>0.266667</c:v>
                </c:pt>
                <c:pt idx="16">
                  <c:v>0.283333</c:v>
                </c:pt>
                <c:pt idx="17">
                  <c:v>0.3</c:v>
                </c:pt>
                <c:pt idx="18">
                  <c:v>0.316667</c:v>
                </c:pt>
                <c:pt idx="19">
                  <c:v>0.333333</c:v>
                </c:pt>
                <c:pt idx="20">
                  <c:v>0.35</c:v>
                </c:pt>
                <c:pt idx="21">
                  <c:v>0.366667</c:v>
                </c:pt>
                <c:pt idx="22">
                  <c:v>0.383333</c:v>
                </c:pt>
                <c:pt idx="23">
                  <c:v>0.4</c:v>
                </c:pt>
                <c:pt idx="24">
                  <c:v>0.416667</c:v>
                </c:pt>
                <c:pt idx="25">
                  <c:v>0.433333</c:v>
                </c:pt>
                <c:pt idx="26">
                  <c:v>0.45</c:v>
                </c:pt>
                <c:pt idx="27">
                  <c:v>0.466667</c:v>
                </c:pt>
                <c:pt idx="28">
                  <c:v>0.483333</c:v>
                </c:pt>
                <c:pt idx="29">
                  <c:v>0.5</c:v>
                </c:pt>
                <c:pt idx="30">
                  <c:v>0.516667</c:v>
                </c:pt>
                <c:pt idx="31">
                  <c:v>0.533333</c:v>
                </c:pt>
                <c:pt idx="32">
                  <c:v>0.55</c:v>
                </c:pt>
                <c:pt idx="33">
                  <c:v>0.566667</c:v>
                </c:pt>
                <c:pt idx="34">
                  <c:v>0.583333</c:v>
                </c:pt>
                <c:pt idx="35">
                  <c:v>0.6</c:v>
                </c:pt>
                <c:pt idx="36">
                  <c:v>0.616667</c:v>
                </c:pt>
                <c:pt idx="37">
                  <c:v>0.633333</c:v>
                </c:pt>
                <c:pt idx="38">
                  <c:v>0.65</c:v>
                </c:pt>
                <c:pt idx="39">
                  <c:v>0.666667</c:v>
                </c:pt>
                <c:pt idx="40">
                  <c:v>0.683333</c:v>
                </c:pt>
                <c:pt idx="41">
                  <c:v>0.7</c:v>
                </c:pt>
                <c:pt idx="42">
                  <c:v>0.716667</c:v>
                </c:pt>
                <c:pt idx="43">
                  <c:v>0.733333</c:v>
                </c:pt>
                <c:pt idx="44">
                  <c:v>0.75</c:v>
                </c:pt>
                <c:pt idx="45">
                  <c:v>0.766667</c:v>
                </c:pt>
                <c:pt idx="46">
                  <c:v>0.783333</c:v>
                </c:pt>
                <c:pt idx="47">
                  <c:v>0.8</c:v>
                </c:pt>
                <c:pt idx="48">
                  <c:v>0.816667</c:v>
                </c:pt>
                <c:pt idx="49">
                  <c:v>0.833333</c:v>
                </c:pt>
                <c:pt idx="50">
                  <c:v>0.85</c:v>
                </c:pt>
                <c:pt idx="51">
                  <c:v>0.866667</c:v>
                </c:pt>
                <c:pt idx="52">
                  <c:v>0.883333</c:v>
                </c:pt>
                <c:pt idx="53">
                  <c:v>0.9</c:v>
                </c:pt>
                <c:pt idx="54">
                  <c:v>0.916667</c:v>
                </c:pt>
                <c:pt idx="55">
                  <c:v>0.933333</c:v>
                </c:pt>
                <c:pt idx="56">
                  <c:v>0.95</c:v>
                </c:pt>
                <c:pt idx="57">
                  <c:v>0.966667</c:v>
                </c:pt>
                <c:pt idx="58">
                  <c:v>0.983333</c:v>
                </c:pt>
                <c:pt idx="59">
                  <c:v>1.0</c:v>
                </c:pt>
                <c:pt idx="60">
                  <c:v>1.01667</c:v>
                </c:pt>
                <c:pt idx="61">
                  <c:v>1.03333</c:v>
                </c:pt>
                <c:pt idx="62">
                  <c:v>1.05</c:v>
                </c:pt>
                <c:pt idx="63">
                  <c:v>1.06667</c:v>
                </c:pt>
                <c:pt idx="64">
                  <c:v>1.08333</c:v>
                </c:pt>
                <c:pt idx="65">
                  <c:v>1.1</c:v>
                </c:pt>
                <c:pt idx="66">
                  <c:v>1.11667</c:v>
                </c:pt>
                <c:pt idx="67">
                  <c:v>1.13333</c:v>
                </c:pt>
                <c:pt idx="68">
                  <c:v>1.15</c:v>
                </c:pt>
                <c:pt idx="69">
                  <c:v>1.16667</c:v>
                </c:pt>
                <c:pt idx="70">
                  <c:v>1.18333</c:v>
                </c:pt>
                <c:pt idx="71">
                  <c:v>1.2</c:v>
                </c:pt>
                <c:pt idx="72">
                  <c:v>1.21667</c:v>
                </c:pt>
                <c:pt idx="73">
                  <c:v>1.23333</c:v>
                </c:pt>
                <c:pt idx="74">
                  <c:v>1.25</c:v>
                </c:pt>
                <c:pt idx="75">
                  <c:v>1.26667</c:v>
                </c:pt>
                <c:pt idx="76">
                  <c:v>1.28333</c:v>
                </c:pt>
                <c:pt idx="77">
                  <c:v>1.3</c:v>
                </c:pt>
                <c:pt idx="78">
                  <c:v>1.31667</c:v>
                </c:pt>
                <c:pt idx="79">
                  <c:v>1.33333</c:v>
                </c:pt>
                <c:pt idx="80">
                  <c:v>1.35</c:v>
                </c:pt>
                <c:pt idx="81">
                  <c:v>1.36667</c:v>
                </c:pt>
                <c:pt idx="82">
                  <c:v>1.38333</c:v>
                </c:pt>
                <c:pt idx="83">
                  <c:v>1.4</c:v>
                </c:pt>
                <c:pt idx="84">
                  <c:v>1.41667</c:v>
                </c:pt>
                <c:pt idx="85">
                  <c:v>1.43333</c:v>
                </c:pt>
                <c:pt idx="86">
                  <c:v>1.45</c:v>
                </c:pt>
                <c:pt idx="87">
                  <c:v>1.46667</c:v>
                </c:pt>
                <c:pt idx="88">
                  <c:v>1.48333</c:v>
                </c:pt>
                <c:pt idx="89">
                  <c:v>1.5</c:v>
                </c:pt>
                <c:pt idx="90">
                  <c:v>1.51667</c:v>
                </c:pt>
                <c:pt idx="91">
                  <c:v>1.53333</c:v>
                </c:pt>
                <c:pt idx="92">
                  <c:v>1.55</c:v>
                </c:pt>
                <c:pt idx="93">
                  <c:v>1.56667</c:v>
                </c:pt>
                <c:pt idx="94">
                  <c:v>1.58333</c:v>
                </c:pt>
                <c:pt idx="95">
                  <c:v>1.6</c:v>
                </c:pt>
                <c:pt idx="96">
                  <c:v>1.61667</c:v>
                </c:pt>
                <c:pt idx="97">
                  <c:v>1.63333</c:v>
                </c:pt>
                <c:pt idx="98">
                  <c:v>1.65</c:v>
                </c:pt>
                <c:pt idx="99">
                  <c:v>1.66667</c:v>
                </c:pt>
                <c:pt idx="100">
                  <c:v>1.68333</c:v>
                </c:pt>
                <c:pt idx="101">
                  <c:v>1.7</c:v>
                </c:pt>
                <c:pt idx="102">
                  <c:v>1.71667</c:v>
                </c:pt>
                <c:pt idx="103">
                  <c:v>1.73333</c:v>
                </c:pt>
                <c:pt idx="104">
                  <c:v>1.75</c:v>
                </c:pt>
                <c:pt idx="105">
                  <c:v>1.76667</c:v>
                </c:pt>
                <c:pt idx="106">
                  <c:v>1.78333</c:v>
                </c:pt>
                <c:pt idx="107">
                  <c:v>1.8</c:v>
                </c:pt>
                <c:pt idx="108">
                  <c:v>1.81667</c:v>
                </c:pt>
                <c:pt idx="109">
                  <c:v>1.83333</c:v>
                </c:pt>
                <c:pt idx="110">
                  <c:v>1.85</c:v>
                </c:pt>
                <c:pt idx="111">
                  <c:v>1.86667</c:v>
                </c:pt>
                <c:pt idx="112">
                  <c:v>1.88333</c:v>
                </c:pt>
                <c:pt idx="113">
                  <c:v>1.9</c:v>
                </c:pt>
                <c:pt idx="114">
                  <c:v>1.91667</c:v>
                </c:pt>
                <c:pt idx="115">
                  <c:v>1.93333</c:v>
                </c:pt>
                <c:pt idx="116">
                  <c:v>1.95</c:v>
                </c:pt>
                <c:pt idx="117">
                  <c:v>1.96667</c:v>
                </c:pt>
                <c:pt idx="118">
                  <c:v>1.98333</c:v>
                </c:pt>
                <c:pt idx="119">
                  <c:v>2.0</c:v>
                </c:pt>
                <c:pt idx="120">
                  <c:v>2.01667</c:v>
                </c:pt>
                <c:pt idx="121">
                  <c:v>2.03333</c:v>
                </c:pt>
                <c:pt idx="122">
                  <c:v>2.05</c:v>
                </c:pt>
                <c:pt idx="123">
                  <c:v>2.066669999999998</c:v>
                </c:pt>
                <c:pt idx="124">
                  <c:v>2.08333</c:v>
                </c:pt>
                <c:pt idx="125">
                  <c:v>2.1</c:v>
                </c:pt>
                <c:pt idx="126">
                  <c:v>2.11667</c:v>
                </c:pt>
                <c:pt idx="127">
                  <c:v>2.13333</c:v>
                </c:pt>
                <c:pt idx="128">
                  <c:v>2.15</c:v>
                </c:pt>
                <c:pt idx="129">
                  <c:v>2.166669999999999</c:v>
                </c:pt>
                <c:pt idx="130">
                  <c:v>2.18333</c:v>
                </c:pt>
                <c:pt idx="131">
                  <c:v>2.2</c:v>
                </c:pt>
                <c:pt idx="132">
                  <c:v>2.21667</c:v>
                </c:pt>
                <c:pt idx="133">
                  <c:v>2.23333</c:v>
                </c:pt>
                <c:pt idx="134">
                  <c:v>2.25</c:v>
                </c:pt>
                <c:pt idx="135">
                  <c:v>2.26667</c:v>
                </c:pt>
                <c:pt idx="136">
                  <c:v>2.28333</c:v>
                </c:pt>
                <c:pt idx="137">
                  <c:v>2.3</c:v>
                </c:pt>
                <c:pt idx="138">
                  <c:v>2.316669999999976</c:v>
                </c:pt>
                <c:pt idx="139">
                  <c:v>2.33333</c:v>
                </c:pt>
                <c:pt idx="140">
                  <c:v>2.35</c:v>
                </c:pt>
                <c:pt idx="141">
                  <c:v>2.36667</c:v>
                </c:pt>
                <c:pt idx="142">
                  <c:v>2.38333</c:v>
                </c:pt>
                <c:pt idx="143">
                  <c:v>2.4</c:v>
                </c:pt>
                <c:pt idx="144">
                  <c:v>2.416669999999976</c:v>
                </c:pt>
                <c:pt idx="145">
                  <c:v>2.43333</c:v>
                </c:pt>
                <c:pt idx="146">
                  <c:v>2.45</c:v>
                </c:pt>
                <c:pt idx="147">
                  <c:v>2.46667</c:v>
                </c:pt>
                <c:pt idx="148">
                  <c:v>2.48333</c:v>
                </c:pt>
                <c:pt idx="149">
                  <c:v>2.5</c:v>
                </c:pt>
                <c:pt idx="150">
                  <c:v>2.51667</c:v>
                </c:pt>
                <c:pt idx="151">
                  <c:v>2.53333</c:v>
                </c:pt>
                <c:pt idx="152">
                  <c:v>2.55</c:v>
                </c:pt>
                <c:pt idx="153">
                  <c:v>2.566669999999998</c:v>
                </c:pt>
                <c:pt idx="154">
                  <c:v>2.58333</c:v>
                </c:pt>
                <c:pt idx="155">
                  <c:v>2.6</c:v>
                </c:pt>
                <c:pt idx="156">
                  <c:v>2.61667</c:v>
                </c:pt>
                <c:pt idx="157">
                  <c:v>2.63333</c:v>
                </c:pt>
                <c:pt idx="158">
                  <c:v>2.65</c:v>
                </c:pt>
                <c:pt idx="159">
                  <c:v>2.666669999999998</c:v>
                </c:pt>
                <c:pt idx="160">
                  <c:v>2.68333</c:v>
                </c:pt>
                <c:pt idx="161">
                  <c:v>2.7</c:v>
                </c:pt>
                <c:pt idx="162">
                  <c:v>2.71667</c:v>
                </c:pt>
                <c:pt idx="163">
                  <c:v>2.73333</c:v>
                </c:pt>
                <c:pt idx="164">
                  <c:v>2.75</c:v>
                </c:pt>
                <c:pt idx="165">
                  <c:v>2.76667</c:v>
                </c:pt>
                <c:pt idx="166">
                  <c:v>2.78333</c:v>
                </c:pt>
                <c:pt idx="167">
                  <c:v>2.8</c:v>
                </c:pt>
                <c:pt idx="168">
                  <c:v>2.816669999999976</c:v>
                </c:pt>
                <c:pt idx="169">
                  <c:v>2.83333</c:v>
                </c:pt>
                <c:pt idx="170">
                  <c:v>2.85</c:v>
                </c:pt>
                <c:pt idx="171">
                  <c:v>2.86667</c:v>
                </c:pt>
                <c:pt idx="172">
                  <c:v>2.88333</c:v>
                </c:pt>
                <c:pt idx="173">
                  <c:v>2.9</c:v>
                </c:pt>
                <c:pt idx="174">
                  <c:v>2.916669999999976</c:v>
                </c:pt>
                <c:pt idx="175">
                  <c:v>2.93333</c:v>
                </c:pt>
                <c:pt idx="176">
                  <c:v>2.95</c:v>
                </c:pt>
                <c:pt idx="177">
                  <c:v>2.96667</c:v>
                </c:pt>
                <c:pt idx="178">
                  <c:v>2.98333</c:v>
                </c:pt>
                <c:pt idx="179">
                  <c:v>3.0</c:v>
                </c:pt>
                <c:pt idx="180">
                  <c:v>3.01667</c:v>
                </c:pt>
                <c:pt idx="181">
                  <c:v>3.03333</c:v>
                </c:pt>
                <c:pt idx="182">
                  <c:v>3.05</c:v>
                </c:pt>
                <c:pt idx="183">
                  <c:v>3.066669999999998</c:v>
                </c:pt>
                <c:pt idx="184">
                  <c:v>3.08333</c:v>
                </c:pt>
                <c:pt idx="185">
                  <c:v>3.1</c:v>
                </c:pt>
                <c:pt idx="186">
                  <c:v>3.11667</c:v>
                </c:pt>
                <c:pt idx="187">
                  <c:v>3.13333</c:v>
                </c:pt>
                <c:pt idx="188">
                  <c:v>3.15</c:v>
                </c:pt>
                <c:pt idx="189">
                  <c:v>3.166669999999999</c:v>
                </c:pt>
                <c:pt idx="190">
                  <c:v>3.18333</c:v>
                </c:pt>
                <c:pt idx="191">
                  <c:v>3.2</c:v>
                </c:pt>
                <c:pt idx="192">
                  <c:v>3.21667</c:v>
                </c:pt>
                <c:pt idx="193">
                  <c:v>3.23333</c:v>
                </c:pt>
                <c:pt idx="194">
                  <c:v>3.25</c:v>
                </c:pt>
                <c:pt idx="195">
                  <c:v>3.26667</c:v>
                </c:pt>
                <c:pt idx="196">
                  <c:v>3.28333</c:v>
                </c:pt>
                <c:pt idx="197">
                  <c:v>3.3</c:v>
                </c:pt>
                <c:pt idx="198">
                  <c:v>3.316669999999976</c:v>
                </c:pt>
                <c:pt idx="199">
                  <c:v>3.33333</c:v>
                </c:pt>
                <c:pt idx="200">
                  <c:v>3.35</c:v>
                </c:pt>
                <c:pt idx="201">
                  <c:v>3.36667</c:v>
                </c:pt>
                <c:pt idx="202">
                  <c:v>3.38333</c:v>
                </c:pt>
                <c:pt idx="203">
                  <c:v>3.4</c:v>
                </c:pt>
                <c:pt idx="204">
                  <c:v>3.416669999999976</c:v>
                </c:pt>
                <c:pt idx="205">
                  <c:v>3.43333</c:v>
                </c:pt>
                <c:pt idx="206">
                  <c:v>3.45</c:v>
                </c:pt>
                <c:pt idx="207">
                  <c:v>3.46667</c:v>
                </c:pt>
                <c:pt idx="208">
                  <c:v>3.48333</c:v>
                </c:pt>
                <c:pt idx="209">
                  <c:v>3.5</c:v>
                </c:pt>
                <c:pt idx="210">
                  <c:v>3.51667</c:v>
                </c:pt>
                <c:pt idx="211">
                  <c:v>3.53333</c:v>
                </c:pt>
                <c:pt idx="212">
                  <c:v>3.55</c:v>
                </c:pt>
                <c:pt idx="213">
                  <c:v>3.566669999999998</c:v>
                </c:pt>
                <c:pt idx="214">
                  <c:v>3.58333</c:v>
                </c:pt>
                <c:pt idx="215">
                  <c:v>3.6</c:v>
                </c:pt>
                <c:pt idx="216">
                  <c:v>3.61667</c:v>
                </c:pt>
                <c:pt idx="217">
                  <c:v>3.63333</c:v>
                </c:pt>
                <c:pt idx="218">
                  <c:v>3.65</c:v>
                </c:pt>
                <c:pt idx="219">
                  <c:v>3.666669999999998</c:v>
                </c:pt>
                <c:pt idx="220">
                  <c:v>3.68333</c:v>
                </c:pt>
                <c:pt idx="221">
                  <c:v>3.7</c:v>
                </c:pt>
                <c:pt idx="222">
                  <c:v>3.71667</c:v>
                </c:pt>
                <c:pt idx="223">
                  <c:v>3.73333</c:v>
                </c:pt>
                <c:pt idx="224">
                  <c:v>3.75</c:v>
                </c:pt>
                <c:pt idx="225">
                  <c:v>3.76667</c:v>
                </c:pt>
                <c:pt idx="226">
                  <c:v>3.78333</c:v>
                </c:pt>
                <c:pt idx="227">
                  <c:v>3.8</c:v>
                </c:pt>
                <c:pt idx="228">
                  <c:v>3.816669999999976</c:v>
                </c:pt>
                <c:pt idx="229">
                  <c:v>3.83333</c:v>
                </c:pt>
                <c:pt idx="230">
                  <c:v>3.85</c:v>
                </c:pt>
                <c:pt idx="231">
                  <c:v>3.86667</c:v>
                </c:pt>
                <c:pt idx="232">
                  <c:v>3.88333</c:v>
                </c:pt>
                <c:pt idx="233">
                  <c:v>3.9</c:v>
                </c:pt>
                <c:pt idx="234">
                  <c:v>3.916669999999976</c:v>
                </c:pt>
                <c:pt idx="235">
                  <c:v>3.93333</c:v>
                </c:pt>
                <c:pt idx="236">
                  <c:v>3.95</c:v>
                </c:pt>
                <c:pt idx="237">
                  <c:v>3.96667</c:v>
                </c:pt>
                <c:pt idx="238">
                  <c:v>3.98333</c:v>
                </c:pt>
                <c:pt idx="239">
                  <c:v>4.0</c:v>
                </c:pt>
                <c:pt idx="240">
                  <c:v>4.01667</c:v>
                </c:pt>
                <c:pt idx="241">
                  <c:v>4.03333</c:v>
                </c:pt>
                <c:pt idx="242">
                  <c:v>4.05</c:v>
                </c:pt>
                <c:pt idx="243">
                  <c:v>4.06667</c:v>
                </c:pt>
                <c:pt idx="244">
                  <c:v>4.08333</c:v>
                </c:pt>
                <c:pt idx="245">
                  <c:v>4.1</c:v>
                </c:pt>
                <c:pt idx="246">
                  <c:v>4.11667</c:v>
                </c:pt>
                <c:pt idx="247">
                  <c:v>4.13333</c:v>
                </c:pt>
                <c:pt idx="248">
                  <c:v>4.149999999999999</c:v>
                </c:pt>
                <c:pt idx="249">
                  <c:v>4.16667</c:v>
                </c:pt>
                <c:pt idx="250">
                  <c:v>4.18333</c:v>
                </c:pt>
                <c:pt idx="251">
                  <c:v>4.2</c:v>
                </c:pt>
                <c:pt idx="252">
                  <c:v>4.21667</c:v>
                </c:pt>
                <c:pt idx="253">
                  <c:v>4.23333</c:v>
                </c:pt>
                <c:pt idx="254">
                  <c:v>4.25</c:v>
                </c:pt>
                <c:pt idx="255">
                  <c:v>4.26667</c:v>
                </c:pt>
                <c:pt idx="256">
                  <c:v>4.28333</c:v>
                </c:pt>
                <c:pt idx="257">
                  <c:v>4.3</c:v>
                </c:pt>
                <c:pt idx="258">
                  <c:v>4.31667</c:v>
                </c:pt>
                <c:pt idx="259">
                  <c:v>4.33333</c:v>
                </c:pt>
                <c:pt idx="260">
                  <c:v>4.35</c:v>
                </c:pt>
                <c:pt idx="261">
                  <c:v>4.36667</c:v>
                </c:pt>
                <c:pt idx="262">
                  <c:v>4.38333</c:v>
                </c:pt>
                <c:pt idx="263">
                  <c:v>4.4</c:v>
                </c:pt>
                <c:pt idx="264">
                  <c:v>4.41667</c:v>
                </c:pt>
                <c:pt idx="265">
                  <c:v>4.43333</c:v>
                </c:pt>
                <c:pt idx="266">
                  <c:v>4.45</c:v>
                </c:pt>
                <c:pt idx="267">
                  <c:v>4.46667</c:v>
                </c:pt>
                <c:pt idx="268">
                  <c:v>4.48333</c:v>
                </c:pt>
                <c:pt idx="269">
                  <c:v>4.5</c:v>
                </c:pt>
                <c:pt idx="270">
                  <c:v>4.51667</c:v>
                </c:pt>
                <c:pt idx="271">
                  <c:v>4.53333</c:v>
                </c:pt>
                <c:pt idx="272">
                  <c:v>4.55</c:v>
                </c:pt>
                <c:pt idx="273">
                  <c:v>4.56667</c:v>
                </c:pt>
                <c:pt idx="274">
                  <c:v>4.58333</c:v>
                </c:pt>
                <c:pt idx="275">
                  <c:v>4.6</c:v>
                </c:pt>
                <c:pt idx="276">
                  <c:v>4.61667</c:v>
                </c:pt>
                <c:pt idx="277">
                  <c:v>4.63333</c:v>
                </c:pt>
                <c:pt idx="278">
                  <c:v>4.649999999999998</c:v>
                </c:pt>
                <c:pt idx="279">
                  <c:v>4.66667</c:v>
                </c:pt>
                <c:pt idx="280">
                  <c:v>4.68333</c:v>
                </c:pt>
                <c:pt idx="281">
                  <c:v>4.7</c:v>
                </c:pt>
                <c:pt idx="282">
                  <c:v>4.71667</c:v>
                </c:pt>
                <c:pt idx="283">
                  <c:v>4.73333</c:v>
                </c:pt>
                <c:pt idx="284">
                  <c:v>4.75</c:v>
                </c:pt>
                <c:pt idx="285">
                  <c:v>4.76667</c:v>
                </c:pt>
                <c:pt idx="286">
                  <c:v>4.78333</c:v>
                </c:pt>
                <c:pt idx="287">
                  <c:v>4.8</c:v>
                </c:pt>
                <c:pt idx="288">
                  <c:v>4.81667</c:v>
                </c:pt>
                <c:pt idx="289">
                  <c:v>4.83333</c:v>
                </c:pt>
                <c:pt idx="290">
                  <c:v>4.85</c:v>
                </c:pt>
                <c:pt idx="291">
                  <c:v>4.86667</c:v>
                </c:pt>
                <c:pt idx="292">
                  <c:v>4.88333</c:v>
                </c:pt>
                <c:pt idx="293">
                  <c:v>4.9</c:v>
                </c:pt>
                <c:pt idx="294">
                  <c:v>4.91667</c:v>
                </c:pt>
                <c:pt idx="295">
                  <c:v>4.93333</c:v>
                </c:pt>
                <c:pt idx="296">
                  <c:v>4.95</c:v>
                </c:pt>
                <c:pt idx="297">
                  <c:v>4.96667</c:v>
                </c:pt>
                <c:pt idx="298">
                  <c:v>4.98333</c:v>
                </c:pt>
                <c:pt idx="299">
                  <c:v>5.0</c:v>
                </c:pt>
                <c:pt idx="300">
                  <c:v>5.01667</c:v>
                </c:pt>
                <c:pt idx="301">
                  <c:v>5.03333</c:v>
                </c:pt>
                <c:pt idx="302">
                  <c:v>5.05</c:v>
                </c:pt>
                <c:pt idx="303">
                  <c:v>5.06667</c:v>
                </c:pt>
                <c:pt idx="304">
                  <c:v>5.08333</c:v>
                </c:pt>
                <c:pt idx="305">
                  <c:v>5.1</c:v>
                </c:pt>
                <c:pt idx="306">
                  <c:v>5.11667</c:v>
                </c:pt>
                <c:pt idx="307">
                  <c:v>5.13333</c:v>
                </c:pt>
                <c:pt idx="308">
                  <c:v>5.149999999999999</c:v>
                </c:pt>
                <c:pt idx="309">
                  <c:v>5.16667</c:v>
                </c:pt>
                <c:pt idx="310">
                  <c:v>5.18333</c:v>
                </c:pt>
                <c:pt idx="311">
                  <c:v>5.2</c:v>
                </c:pt>
                <c:pt idx="312">
                  <c:v>5.21667</c:v>
                </c:pt>
                <c:pt idx="313">
                  <c:v>5.23333</c:v>
                </c:pt>
                <c:pt idx="314">
                  <c:v>5.25</c:v>
                </c:pt>
                <c:pt idx="315">
                  <c:v>5.26667</c:v>
                </c:pt>
                <c:pt idx="316">
                  <c:v>5.28333</c:v>
                </c:pt>
                <c:pt idx="317">
                  <c:v>5.3</c:v>
                </c:pt>
                <c:pt idx="318">
                  <c:v>5.31667</c:v>
                </c:pt>
                <c:pt idx="319">
                  <c:v>5.33333</c:v>
                </c:pt>
                <c:pt idx="320">
                  <c:v>5.35</c:v>
                </c:pt>
                <c:pt idx="321">
                  <c:v>5.36667</c:v>
                </c:pt>
                <c:pt idx="322">
                  <c:v>5.38333</c:v>
                </c:pt>
                <c:pt idx="323">
                  <c:v>5.4</c:v>
                </c:pt>
                <c:pt idx="324">
                  <c:v>5.41667</c:v>
                </c:pt>
                <c:pt idx="325">
                  <c:v>5.43333</c:v>
                </c:pt>
                <c:pt idx="326">
                  <c:v>5.45</c:v>
                </c:pt>
                <c:pt idx="327">
                  <c:v>5.46667</c:v>
                </c:pt>
                <c:pt idx="328">
                  <c:v>5.48333</c:v>
                </c:pt>
                <c:pt idx="329">
                  <c:v>5.5</c:v>
                </c:pt>
                <c:pt idx="330">
                  <c:v>5.51667</c:v>
                </c:pt>
                <c:pt idx="331">
                  <c:v>5.53333</c:v>
                </c:pt>
                <c:pt idx="332">
                  <c:v>5.55</c:v>
                </c:pt>
                <c:pt idx="333">
                  <c:v>5.56667</c:v>
                </c:pt>
                <c:pt idx="334">
                  <c:v>5.58333</c:v>
                </c:pt>
                <c:pt idx="335">
                  <c:v>5.6</c:v>
                </c:pt>
                <c:pt idx="336">
                  <c:v>5.61667</c:v>
                </c:pt>
                <c:pt idx="337">
                  <c:v>5.63333</c:v>
                </c:pt>
                <c:pt idx="338">
                  <c:v>5.649999999999998</c:v>
                </c:pt>
                <c:pt idx="339">
                  <c:v>5.66667</c:v>
                </c:pt>
                <c:pt idx="340">
                  <c:v>5.68333</c:v>
                </c:pt>
                <c:pt idx="341">
                  <c:v>5.7</c:v>
                </c:pt>
                <c:pt idx="342">
                  <c:v>5.71667</c:v>
                </c:pt>
                <c:pt idx="343">
                  <c:v>5.73333</c:v>
                </c:pt>
                <c:pt idx="344">
                  <c:v>5.75</c:v>
                </c:pt>
                <c:pt idx="345">
                  <c:v>5.76667</c:v>
                </c:pt>
                <c:pt idx="346">
                  <c:v>5.78333</c:v>
                </c:pt>
                <c:pt idx="347">
                  <c:v>5.8</c:v>
                </c:pt>
                <c:pt idx="348">
                  <c:v>5.81667</c:v>
                </c:pt>
                <c:pt idx="349">
                  <c:v>5.83333</c:v>
                </c:pt>
                <c:pt idx="350">
                  <c:v>5.85</c:v>
                </c:pt>
                <c:pt idx="351">
                  <c:v>5.86667</c:v>
                </c:pt>
                <c:pt idx="352">
                  <c:v>5.88333</c:v>
                </c:pt>
                <c:pt idx="353">
                  <c:v>5.9</c:v>
                </c:pt>
                <c:pt idx="354">
                  <c:v>5.91667</c:v>
                </c:pt>
                <c:pt idx="355">
                  <c:v>5.93333</c:v>
                </c:pt>
                <c:pt idx="356">
                  <c:v>5.95</c:v>
                </c:pt>
                <c:pt idx="357">
                  <c:v>5.96667</c:v>
                </c:pt>
                <c:pt idx="358">
                  <c:v>5.98333</c:v>
                </c:pt>
                <c:pt idx="359">
                  <c:v>6.0</c:v>
                </c:pt>
                <c:pt idx="360">
                  <c:v>6.01667</c:v>
                </c:pt>
                <c:pt idx="361">
                  <c:v>6.03333</c:v>
                </c:pt>
                <c:pt idx="362">
                  <c:v>6.05</c:v>
                </c:pt>
                <c:pt idx="363">
                  <c:v>6.06667</c:v>
                </c:pt>
                <c:pt idx="364">
                  <c:v>6.08333</c:v>
                </c:pt>
                <c:pt idx="365">
                  <c:v>6.1</c:v>
                </c:pt>
                <c:pt idx="366">
                  <c:v>6.11667</c:v>
                </c:pt>
                <c:pt idx="367">
                  <c:v>6.13333</c:v>
                </c:pt>
                <c:pt idx="368">
                  <c:v>6.149999999999999</c:v>
                </c:pt>
                <c:pt idx="369">
                  <c:v>6.16667</c:v>
                </c:pt>
                <c:pt idx="370">
                  <c:v>6.18333</c:v>
                </c:pt>
                <c:pt idx="371">
                  <c:v>6.2</c:v>
                </c:pt>
                <c:pt idx="372">
                  <c:v>6.21667</c:v>
                </c:pt>
                <c:pt idx="373">
                  <c:v>6.23333</c:v>
                </c:pt>
                <c:pt idx="374">
                  <c:v>6.25</c:v>
                </c:pt>
                <c:pt idx="375">
                  <c:v>6.26667</c:v>
                </c:pt>
                <c:pt idx="376">
                  <c:v>6.28333</c:v>
                </c:pt>
                <c:pt idx="377">
                  <c:v>6.3</c:v>
                </c:pt>
                <c:pt idx="378">
                  <c:v>6.31667</c:v>
                </c:pt>
                <c:pt idx="379">
                  <c:v>6.33333</c:v>
                </c:pt>
                <c:pt idx="380">
                  <c:v>6.35</c:v>
                </c:pt>
                <c:pt idx="381">
                  <c:v>6.36667</c:v>
                </c:pt>
                <c:pt idx="382">
                  <c:v>6.38333</c:v>
                </c:pt>
                <c:pt idx="383">
                  <c:v>6.4</c:v>
                </c:pt>
                <c:pt idx="384">
                  <c:v>6.41667</c:v>
                </c:pt>
                <c:pt idx="385">
                  <c:v>6.43333</c:v>
                </c:pt>
                <c:pt idx="386">
                  <c:v>6.45</c:v>
                </c:pt>
                <c:pt idx="387">
                  <c:v>6.46667</c:v>
                </c:pt>
                <c:pt idx="388">
                  <c:v>6.48333</c:v>
                </c:pt>
                <c:pt idx="389">
                  <c:v>6.5</c:v>
                </c:pt>
                <c:pt idx="390">
                  <c:v>6.51667</c:v>
                </c:pt>
                <c:pt idx="391">
                  <c:v>6.53333</c:v>
                </c:pt>
                <c:pt idx="392">
                  <c:v>6.55</c:v>
                </c:pt>
                <c:pt idx="393">
                  <c:v>6.56667</c:v>
                </c:pt>
                <c:pt idx="394">
                  <c:v>6.58333</c:v>
                </c:pt>
                <c:pt idx="395">
                  <c:v>6.6</c:v>
                </c:pt>
                <c:pt idx="396">
                  <c:v>6.61667</c:v>
                </c:pt>
                <c:pt idx="397">
                  <c:v>6.63333</c:v>
                </c:pt>
                <c:pt idx="398">
                  <c:v>6.649999999999998</c:v>
                </c:pt>
                <c:pt idx="399">
                  <c:v>6.66667</c:v>
                </c:pt>
                <c:pt idx="400">
                  <c:v>6.68333</c:v>
                </c:pt>
                <c:pt idx="401">
                  <c:v>6.7</c:v>
                </c:pt>
                <c:pt idx="402">
                  <c:v>6.71667</c:v>
                </c:pt>
                <c:pt idx="403">
                  <c:v>6.73333</c:v>
                </c:pt>
                <c:pt idx="404">
                  <c:v>6.75</c:v>
                </c:pt>
                <c:pt idx="405">
                  <c:v>6.76667</c:v>
                </c:pt>
                <c:pt idx="406">
                  <c:v>6.78333</c:v>
                </c:pt>
                <c:pt idx="407">
                  <c:v>6.8</c:v>
                </c:pt>
                <c:pt idx="408">
                  <c:v>6.81667</c:v>
                </c:pt>
                <c:pt idx="409">
                  <c:v>6.83333</c:v>
                </c:pt>
                <c:pt idx="410">
                  <c:v>6.85</c:v>
                </c:pt>
                <c:pt idx="411">
                  <c:v>6.86667</c:v>
                </c:pt>
                <c:pt idx="412">
                  <c:v>6.88333</c:v>
                </c:pt>
                <c:pt idx="413">
                  <c:v>6.9</c:v>
                </c:pt>
                <c:pt idx="414">
                  <c:v>6.91667</c:v>
                </c:pt>
                <c:pt idx="415">
                  <c:v>6.93333</c:v>
                </c:pt>
                <c:pt idx="416">
                  <c:v>6.95</c:v>
                </c:pt>
                <c:pt idx="417">
                  <c:v>6.96667</c:v>
                </c:pt>
                <c:pt idx="418">
                  <c:v>6.98333</c:v>
                </c:pt>
                <c:pt idx="419">
                  <c:v>7.0</c:v>
                </c:pt>
                <c:pt idx="420">
                  <c:v>7.01667</c:v>
                </c:pt>
                <c:pt idx="421">
                  <c:v>7.03333</c:v>
                </c:pt>
                <c:pt idx="422">
                  <c:v>7.05</c:v>
                </c:pt>
                <c:pt idx="423">
                  <c:v>7.06667</c:v>
                </c:pt>
                <c:pt idx="424">
                  <c:v>7.08333</c:v>
                </c:pt>
                <c:pt idx="425">
                  <c:v>7.1</c:v>
                </c:pt>
                <c:pt idx="426">
                  <c:v>7.11667</c:v>
                </c:pt>
                <c:pt idx="427">
                  <c:v>7.13333</c:v>
                </c:pt>
                <c:pt idx="428">
                  <c:v>7.149999999999999</c:v>
                </c:pt>
                <c:pt idx="429">
                  <c:v>7.16667</c:v>
                </c:pt>
                <c:pt idx="430">
                  <c:v>7.18333</c:v>
                </c:pt>
                <c:pt idx="431">
                  <c:v>7.2</c:v>
                </c:pt>
                <c:pt idx="432">
                  <c:v>7.21667</c:v>
                </c:pt>
                <c:pt idx="433">
                  <c:v>7.23333</c:v>
                </c:pt>
                <c:pt idx="434">
                  <c:v>7.25</c:v>
                </c:pt>
                <c:pt idx="435">
                  <c:v>7.26667</c:v>
                </c:pt>
                <c:pt idx="436">
                  <c:v>7.28333</c:v>
                </c:pt>
                <c:pt idx="437">
                  <c:v>7.3</c:v>
                </c:pt>
                <c:pt idx="438">
                  <c:v>7.31667</c:v>
                </c:pt>
                <c:pt idx="439">
                  <c:v>7.33333</c:v>
                </c:pt>
                <c:pt idx="440">
                  <c:v>7.35</c:v>
                </c:pt>
                <c:pt idx="441">
                  <c:v>7.36667</c:v>
                </c:pt>
                <c:pt idx="442">
                  <c:v>7.38333</c:v>
                </c:pt>
                <c:pt idx="443">
                  <c:v>7.4</c:v>
                </c:pt>
                <c:pt idx="444">
                  <c:v>7.41667</c:v>
                </c:pt>
                <c:pt idx="445">
                  <c:v>7.43333</c:v>
                </c:pt>
                <c:pt idx="446">
                  <c:v>7.45</c:v>
                </c:pt>
                <c:pt idx="447">
                  <c:v>7.46667</c:v>
                </c:pt>
                <c:pt idx="448">
                  <c:v>7.48333</c:v>
                </c:pt>
                <c:pt idx="449">
                  <c:v>7.5</c:v>
                </c:pt>
                <c:pt idx="450">
                  <c:v>7.51667</c:v>
                </c:pt>
                <c:pt idx="451">
                  <c:v>7.53333</c:v>
                </c:pt>
                <c:pt idx="452">
                  <c:v>7.55</c:v>
                </c:pt>
                <c:pt idx="453">
                  <c:v>7.56667</c:v>
                </c:pt>
                <c:pt idx="454">
                  <c:v>7.58333</c:v>
                </c:pt>
                <c:pt idx="455">
                  <c:v>7.6</c:v>
                </c:pt>
                <c:pt idx="456">
                  <c:v>7.61667</c:v>
                </c:pt>
                <c:pt idx="457">
                  <c:v>7.63333</c:v>
                </c:pt>
                <c:pt idx="458">
                  <c:v>7.649999999999998</c:v>
                </c:pt>
                <c:pt idx="459">
                  <c:v>7.66667</c:v>
                </c:pt>
                <c:pt idx="460">
                  <c:v>7.68333</c:v>
                </c:pt>
                <c:pt idx="461">
                  <c:v>7.7</c:v>
                </c:pt>
                <c:pt idx="462">
                  <c:v>7.71667</c:v>
                </c:pt>
                <c:pt idx="463">
                  <c:v>7.73333</c:v>
                </c:pt>
                <c:pt idx="464">
                  <c:v>7.75</c:v>
                </c:pt>
                <c:pt idx="465">
                  <c:v>7.76667</c:v>
                </c:pt>
                <c:pt idx="466">
                  <c:v>7.78333</c:v>
                </c:pt>
                <c:pt idx="467">
                  <c:v>7.8</c:v>
                </c:pt>
                <c:pt idx="468">
                  <c:v>7.81667</c:v>
                </c:pt>
                <c:pt idx="469">
                  <c:v>7.83333</c:v>
                </c:pt>
                <c:pt idx="470">
                  <c:v>7.85</c:v>
                </c:pt>
                <c:pt idx="471">
                  <c:v>7.86667</c:v>
                </c:pt>
                <c:pt idx="472">
                  <c:v>7.88333</c:v>
                </c:pt>
                <c:pt idx="473">
                  <c:v>7.9</c:v>
                </c:pt>
                <c:pt idx="474">
                  <c:v>7.91667</c:v>
                </c:pt>
                <c:pt idx="475">
                  <c:v>7.93333</c:v>
                </c:pt>
                <c:pt idx="476">
                  <c:v>7.95</c:v>
                </c:pt>
                <c:pt idx="477">
                  <c:v>7.96667</c:v>
                </c:pt>
                <c:pt idx="478">
                  <c:v>7.98333</c:v>
                </c:pt>
                <c:pt idx="479">
                  <c:v>8.0</c:v>
                </c:pt>
                <c:pt idx="480">
                  <c:v>8.016670000000001</c:v>
                </c:pt>
                <c:pt idx="481">
                  <c:v>8.03333</c:v>
                </c:pt>
                <c:pt idx="482">
                  <c:v>8.05</c:v>
                </c:pt>
                <c:pt idx="483">
                  <c:v>8.06667</c:v>
                </c:pt>
                <c:pt idx="484">
                  <c:v>8.08333</c:v>
                </c:pt>
                <c:pt idx="485">
                  <c:v>8.1</c:v>
                </c:pt>
                <c:pt idx="486">
                  <c:v>8.116670000000001</c:v>
                </c:pt>
                <c:pt idx="487">
                  <c:v>8.13333</c:v>
                </c:pt>
                <c:pt idx="488">
                  <c:v>8.15</c:v>
                </c:pt>
                <c:pt idx="489">
                  <c:v>8.166670000000003</c:v>
                </c:pt>
                <c:pt idx="490">
                  <c:v>8.18333</c:v>
                </c:pt>
                <c:pt idx="491">
                  <c:v>8.200000000000001</c:v>
                </c:pt>
                <c:pt idx="492">
                  <c:v>8.216670000000001</c:v>
                </c:pt>
                <c:pt idx="493">
                  <c:v>8.233329999999998</c:v>
                </c:pt>
                <c:pt idx="494">
                  <c:v>8.25</c:v>
                </c:pt>
                <c:pt idx="495">
                  <c:v>8.266670000000001</c:v>
                </c:pt>
                <c:pt idx="496">
                  <c:v>8.28333</c:v>
                </c:pt>
                <c:pt idx="497">
                  <c:v>8.3</c:v>
                </c:pt>
                <c:pt idx="498">
                  <c:v>8.31667</c:v>
                </c:pt>
                <c:pt idx="499">
                  <c:v>8.33333</c:v>
                </c:pt>
                <c:pt idx="500">
                  <c:v>8.35</c:v>
                </c:pt>
                <c:pt idx="501">
                  <c:v>8.366670000000002</c:v>
                </c:pt>
                <c:pt idx="502">
                  <c:v>8.38333</c:v>
                </c:pt>
                <c:pt idx="503">
                  <c:v>8.4</c:v>
                </c:pt>
                <c:pt idx="504">
                  <c:v>8.416670000000003</c:v>
                </c:pt>
                <c:pt idx="505">
                  <c:v>8.43333</c:v>
                </c:pt>
                <c:pt idx="506">
                  <c:v>8.45</c:v>
                </c:pt>
                <c:pt idx="507">
                  <c:v>8.46667</c:v>
                </c:pt>
                <c:pt idx="508">
                  <c:v>8.48333</c:v>
                </c:pt>
                <c:pt idx="509">
                  <c:v>8.5</c:v>
                </c:pt>
                <c:pt idx="510">
                  <c:v>8.516670000000001</c:v>
                </c:pt>
                <c:pt idx="511">
                  <c:v>8.53333</c:v>
                </c:pt>
                <c:pt idx="512">
                  <c:v>8.55</c:v>
                </c:pt>
                <c:pt idx="513">
                  <c:v>8.56667</c:v>
                </c:pt>
                <c:pt idx="514">
                  <c:v>8.58333</c:v>
                </c:pt>
                <c:pt idx="515">
                  <c:v>8.6</c:v>
                </c:pt>
                <c:pt idx="516">
                  <c:v>8.616670000000001</c:v>
                </c:pt>
                <c:pt idx="517">
                  <c:v>8.633329999999997</c:v>
                </c:pt>
                <c:pt idx="518">
                  <c:v>8.65</c:v>
                </c:pt>
                <c:pt idx="519">
                  <c:v>8.666670000000003</c:v>
                </c:pt>
                <c:pt idx="520">
                  <c:v>8.68333</c:v>
                </c:pt>
                <c:pt idx="521">
                  <c:v>8.700000000000001</c:v>
                </c:pt>
                <c:pt idx="522">
                  <c:v>8.716670000000001</c:v>
                </c:pt>
                <c:pt idx="523">
                  <c:v>8.733329999999998</c:v>
                </c:pt>
                <c:pt idx="524">
                  <c:v>8.75</c:v>
                </c:pt>
                <c:pt idx="525">
                  <c:v>8.766670000000001</c:v>
                </c:pt>
                <c:pt idx="526">
                  <c:v>8.78333</c:v>
                </c:pt>
                <c:pt idx="527">
                  <c:v>8.8</c:v>
                </c:pt>
                <c:pt idx="528">
                  <c:v>8.81667</c:v>
                </c:pt>
                <c:pt idx="529">
                  <c:v>8.83333</c:v>
                </c:pt>
                <c:pt idx="530">
                  <c:v>8.85</c:v>
                </c:pt>
                <c:pt idx="531">
                  <c:v>8.866670000000002</c:v>
                </c:pt>
                <c:pt idx="532">
                  <c:v>8.88333</c:v>
                </c:pt>
                <c:pt idx="533">
                  <c:v>8.9</c:v>
                </c:pt>
                <c:pt idx="534">
                  <c:v>8.916670000000003</c:v>
                </c:pt>
                <c:pt idx="535">
                  <c:v>8.93333</c:v>
                </c:pt>
                <c:pt idx="536">
                  <c:v>8.95</c:v>
                </c:pt>
                <c:pt idx="537">
                  <c:v>8.96667</c:v>
                </c:pt>
                <c:pt idx="538">
                  <c:v>8.98333</c:v>
                </c:pt>
                <c:pt idx="539">
                  <c:v>9.0</c:v>
                </c:pt>
                <c:pt idx="540">
                  <c:v>9.016670000000001</c:v>
                </c:pt>
                <c:pt idx="541">
                  <c:v>9.03333</c:v>
                </c:pt>
                <c:pt idx="542">
                  <c:v>9.05</c:v>
                </c:pt>
                <c:pt idx="543">
                  <c:v>9.06667</c:v>
                </c:pt>
                <c:pt idx="544">
                  <c:v>9.08333</c:v>
                </c:pt>
                <c:pt idx="545">
                  <c:v>9.1</c:v>
                </c:pt>
                <c:pt idx="546">
                  <c:v>9.116670000000001</c:v>
                </c:pt>
                <c:pt idx="547">
                  <c:v>9.13333</c:v>
                </c:pt>
                <c:pt idx="548">
                  <c:v>9.15</c:v>
                </c:pt>
                <c:pt idx="549">
                  <c:v>9.166670000000003</c:v>
                </c:pt>
                <c:pt idx="550">
                  <c:v>9.18333</c:v>
                </c:pt>
                <c:pt idx="551">
                  <c:v>9.200000000000001</c:v>
                </c:pt>
                <c:pt idx="552">
                  <c:v>9.216670000000001</c:v>
                </c:pt>
                <c:pt idx="553">
                  <c:v>9.233329999999998</c:v>
                </c:pt>
                <c:pt idx="554">
                  <c:v>9.25</c:v>
                </c:pt>
                <c:pt idx="555">
                  <c:v>9.266670000000001</c:v>
                </c:pt>
                <c:pt idx="556">
                  <c:v>9.28333</c:v>
                </c:pt>
                <c:pt idx="557">
                  <c:v>9.3</c:v>
                </c:pt>
                <c:pt idx="558">
                  <c:v>9.31667</c:v>
                </c:pt>
                <c:pt idx="559">
                  <c:v>9.33333</c:v>
                </c:pt>
                <c:pt idx="560">
                  <c:v>9.35</c:v>
                </c:pt>
                <c:pt idx="561">
                  <c:v>9.366670000000002</c:v>
                </c:pt>
                <c:pt idx="562">
                  <c:v>9.38333</c:v>
                </c:pt>
                <c:pt idx="563">
                  <c:v>9.4</c:v>
                </c:pt>
                <c:pt idx="564">
                  <c:v>9.416670000000003</c:v>
                </c:pt>
                <c:pt idx="565">
                  <c:v>9.43333</c:v>
                </c:pt>
                <c:pt idx="566">
                  <c:v>9.45</c:v>
                </c:pt>
                <c:pt idx="567">
                  <c:v>9.46667</c:v>
                </c:pt>
                <c:pt idx="568">
                  <c:v>9.48333</c:v>
                </c:pt>
                <c:pt idx="569">
                  <c:v>9.5</c:v>
                </c:pt>
                <c:pt idx="570">
                  <c:v>9.516670000000001</c:v>
                </c:pt>
                <c:pt idx="571">
                  <c:v>9.53333</c:v>
                </c:pt>
                <c:pt idx="572">
                  <c:v>9.55</c:v>
                </c:pt>
                <c:pt idx="573">
                  <c:v>9.56667</c:v>
                </c:pt>
                <c:pt idx="574">
                  <c:v>9.58333</c:v>
                </c:pt>
                <c:pt idx="575">
                  <c:v>9.6</c:v>
                </c:pt>
                <c:pt idx="576">
                  <c:v>9.616670000000001</c:v>
                </c:pt>
                <c:pt idx="577">
                  <c:v>9.633329999999997</c:v>
                </c:pt>
                <c:pt idx="578">
                  <c:v>9.65</c:v>
                </c:pt>
                <c:pt idx="579">
                  <c:v>9.666670000000003</c:v>
                </c:pt>
                <c:pt idx="580">
                  <c:v>9.68333</c:v>
                </c:pt>
                <c:pt idx="581">
                  <c:v>9.700000000000001</c:v>
                </c:pt>
                <c:pt idx="582">
                  <c:v>9.716670000000001</c:v>
                </c:pt>
                <c:pt idx="583">
                  <c:v>9.733329999999998</c:v>
                </c:pt>
                <c:pt idx="584">
                  <c:v>9.75</c:v>
                </c:pt>
                <c:pt idx="585">
                  <c:v>9.766670000000001</c:v>
                </c:pt>
                <c:pt idx="586">
                  <c:v>9.78333</c:v>
                </c:pt>
                <c:pt idx="587">
                  <c:v>9.8</c:v>
                </c:pt>
                <c:pt idx="588">
                  <c:v>9.81667</c:v>
                </c:pt>
                <c:pt idx="589">
                  <c:v>9.83333</c:v>
                </c:pt>
                <c:pt idx="590">
                  <c:v>9.85</c:v>
                </c:pt>
                <c:pt idx="591">
                  <c:v>9.866670000000002</c:v>
                </c:pt>
                <c:pt idx="592">
                  <c:v>9.88333</c:v>
                </c:pt>
                <c:pt idx="593">
                  <c:v>9.9</c:v>
                </c:pt>
                <c:pt idx="594">
                  <c:v>9.916670000000003</c:v>
                </c:pt>
                <c:pt idx="595">
                  <c:v>9.93333</c:v>
                </c:pt>
                <c:pt idx="596">
                  <c:v>9.95</c:v>
                </c:pt>
                <c:pt idx="597">
                  <c:v>9.96667</c:v>
                </c:pt>
                <c:pt idx="598">
                  <c:v>9.98333</c:v>
                </c:pt>
                <c:pt idx="599">
                  <c:v>10.0</c:v>
                </c:pt>
                <c:pt idx="600">
                  <c:v>10.0167</c:v>
                </c:pt>
                <c:pt idx="601">
                  <c:v>10.0333</c:v>
                </c:pt>
                <c:pt idx="602">
                  <c:v>10.05</c:v>
                </c:pt>
                <c:pt idx="603">
                  <c:v>10.0667</c:v>
                </c:pt>
                <c:pt idx="604">
                  <c:v>10.0833</c:v>
                </c:pt>
                <c:pt idx="605">
                  <c:v>10.1</c:v>
                </c:pt>
                <c:pt idx="606">
                  <c:v>10.1167</c:v>
                </c:pt>
                <c:pt idx="607">
                  <c:v>10.1333</c:v>
                </c:pt>
                <c:pt idx="608">
                  <c:v>10.15</c:v>
                </c:pt>
                <c:pt idx="609">
                  <c:v>10.1667</c:v>
                </c:pt>
                <c:pt idx="610">
                  <c:v>10.1833</c:v>
                </c:pt>
                <c:pt idx="611">
                  <c:v>10.2</c:v>
                </c:pt>
                <c:pt idx="612">
                  <c:v>10.2167</c:v>
                </c:pt>
                <c:pt idx="613">
                  <c:v>10.2333</c:v>
                </c:pt>
                <c:pt idx="614">
                  <c:v>10.25</c:v>
                </c:pt>
                <c:pt idx="615">
                  <c:v>10.2667</c:v>
                </c:pt>
                <c:pt idx="616">
                  <c:v>10.2833</c:v>
                </c:pt>
                <c:pt idx="617">
                  <c:v>10.3</c:v>
                </c:pt>
                <c:pt idx="618">
                  <c:v>10.3167</c:v>
                </c:pt>
                <c:pt idx="619">
                  <c:v>10.3333</c:v>
                </c:pt>
                <c:pt idx="620">
                  <c:v>10.35</c:v>
                </c:pt>
                <c:pt idx="621">
                  <c:v>10.3667</c:v>
                </c:pt>
                <c:pt idx="622">
                  <c:v>10.3833</c:v>
                </c:pt>
                <c:pt idx="623">
                  <c:v>10.4</c:v>
                </c:pt>
                <c:pt idx="624">
                  <c:v>10.4167</c:v>
                </c:pt>
                <c:pt idx="625">
                  <c:v>10.4333</c:v>
                </c:pt>
                <c:pt idx="626">
                  <c:v>10.45</c:v>
                </c:pt>
                <c:pt idx="627">
                  <c:v>10.4667</c:v>
                </c:pt>
                <c:pt idx="628">
                  <c:v>10.4833</c:v>
                </c:pt>
                <c:pt idx="629">
                  <c:v>10.5</c:v>
                </c:pt>
                <c:pt idx="630">
                  <c:v>10.5167</c:v>
                </c:pt>
                <c:pt idx="631">
                  <c:v>10.5333</c:v>
                </c:pt>
                <c:pt idx="632">
                  <c:v>10.55</c:v>
                </c:pt>
                <c:pt idx="633">
                  <c:v>10.5667</c:v>
                </c:pt>
                <c:pt idx="634">
                  <c:v>10.5833</c:v>
                </c:pt>
                <c:pt idx="635">
                  <c:v>10.6</c:v>
                </c:pt>
                <c:pt idx="636">
                  <c:v>10.6167</c:v>
                </c:pt>
                <c:pt idx="637">
                  <c:v>10.6333</c:v>
                </c:pt>
                <c:pt idx="638">
                  <c:v>10.65</c:v>
                </c:pt>
                <c:pt idx="639">
                  <c:v>10.6667</c:v>
                </c:pt>
                <c:pt idx="640">
                  <c:v>10.6833</c:v>
                </c:pt>
                <c:pt idx="641">
                  <c:v>10.7</c:v>
                </c:pt>
                <c:pt idx="642">
                  <c:v>10.7167</c:v>
                </c:pt>
                <c:pt idx="643">
                  <c:v>10.7333</c:v>
                </c:pt>
                <c:pt idx="644">
                  <c:v>10.75</c:v>
                </c:pt>
                <c:pt idx="645">
                  <c:v>10.7667</c:v>
                </c:pt>
                <c:pt idx="646">
                  <c:v>10.7833</c:v>
                </c:pt>
                <c:pt idx="647">
                  <c:v>10.8</c:v>
                </c:pt>
                <c:pt idx="648">
                  <c:v>10.8167</c:v>
                </c:pt>
                <c:pt idx="649">
                  <c:v>10.8333</c:v>
                </c:pt>
                <c:pt idx="650">
                  <c:v>10.85</c:v>
                </c:pt>
                <c:pt idx="651">
                  <c:v>10.8667</c:v>
                </c:pt>
                <c:pt idx="652">
                  <c:v>10.8833</c:v>
                </c:pt>
                <c:pt idx="653">
                  <c:v>10.9</c:v>
                </c:pt>
                <c:pt idx="654">
                  <c:v>10.9167</c:v>
                </c:pt>
                <c:pt idx="655">
                  <c:v>10.9333</c:v>
                </c:pt>
                <c:pt idx="656">
                  <c:v>10.95</c:v>
                </c:pt>
                <c:pt idx="657">
                  <c:v>10.9667</c:v>
                </c:pt>
                <c:pt idx="658">
                  <c:v>10.9833</c:v>
                </c:pt>
                <c:pt idx="659">
                  <c:v>11.0</c:v>
                </c:pt>
                <c:pt idx="660">
                  <c:v>11.0167</c:v>
                </c:pt>
                <c:pt idx="661">
                  <c:v>11.0333</c:v>
                </c:pt>
                <c:pt idx="662">
                  <c:v>11.05</c:v>
                </c:pt>
                <c:pt idx="663">
                  <c:v>11.0667</c:v>
                </c:pt>
                <c:pt idx="664">
                  <c:v>11.0833</c:v>
                </c:pt>
                <c:pt idx="665">
                  <c:v>11.1</c:v>
                </c:pt>
                <c:pt idx="666">
                  <c:v>11.1167</c:v>
                </c:pt>
                <c:pt idx="667">
                  <c:v>11.1333</c:v>
                </c:pt>
                <c:pt idx="668">
                  <c:v>11.15</c:v>
                </c:pt>
                <c:pt idx="669">
                  <c:v>11.1667</c:v>
                </c:pt>
                <c:pt idx="670">
                  <c:v>11.1833</c:v>
                </c:pt>
                <c:pt idx="671">
                  <c:v>11.2</c:v>
                </c:pt>
                <c:pt idx="672">
                  <c:v>11.2167</c:v>
                </c:pt>
                <c:pt idx="673">
                  <c:v>11.2333</c:v>
                </c:pt>
                <c:pt idx="674">
                  <c:v>11.25</c:v>
                </c:pt>
                <c:pt idx="675">
                  <c:v>11.2667</c:v>
                </c:pt>
                <c:pt idx="676">
                  <c:v>11.2833</c:v>
                </c:pt>
                <c:pt idx="677">
                  <c:v>11.3</c:v>
                </c:pt>
                <c:pt idx="678">
                  <c:v>11.3167</c:v>
                </c:pt>
                <c:pt idx="679">
                  <c:v>11.3333</c:v>
                </c:pt>
                <c:pt idx="680">
                  <c:v>11.35</c:v>
                </c:pt>
                <c:pt idx="681">
                  <c:v>11.3667</c:v>
                </c:pt>
                <c:pt idx="682">
                  <c:v>11.3833</c:v>
                </c:pt>
                <c:pt idx="683">
                  <c:v>11.4</c:v>
                </c:pt>
                <c:pt idx="684">
                  <c:v>11.4167</c:v>
                </c:pt>
                <c:pt idx="685">
                  <c:v>11.4333</c:v>
                </c:pt>
                <c:pt idx="686">
                  <c:v>11.45</c:v>
                </c:pt>
                <c:pt idx="687">
                  <c:v>11.4667</c:v>
                </c:pt>
                <c:pt idx="688">
                  <c:v>11.4833</c:v>
                </c:pt>
                <c:pt idx="689">
                  <c:v>11.5</c:v>
                </c:pt>
                <c:pt idx="690">
                  <c:v>11.5167</c:v>
                </c:pt>
                <c:pt idx="691">
                  <c:v>11.5333</c:v>
                </c:pt>
                <c:pt idx="692">
                  <c:v>11.55</c:v>
                </c:pt>
                <c:pt idx="693">
                  <c:v>11.5667</c:v>
                </c:pt>
                <c:pt idx="694">
                  <c:v>11.5833</c:v>
                </c:pt>
                <c:pt idx="695">
                  <c:v>11.6</c:v>
                </c:pt>
                <c:pt idx="696">
                  <c:v>11.6167</c:v>
                </c:pt>
                <c:pt idx="697">
                  <c:v>11.6333</c:v>
                </c:pt>
                <c:pt idx="698">
                  <c:v>11.65</c:v>
                </c:pt>
                <c:pt idx="699">
                  <c:v>11.6667</c:v>
                </c:pt>
                <c:pt idx="700">
                  <c:v>11.6833</c:v>
                </c:pt>
                <c:pt idx="701">
                  <c:v>11.7</c:v>
                </c:pt>
                <c:pt idx="702">
                  <c:v>11.7167</c:v>
                </c:pt>
                <c:pt idx="703">
                  <c:v>11.7333</c:v>
                </c:pt>
                <c:pt idx="704">
                  <c:v>11.75</c:v>
                </c:pt>
                <c:pt idx="705">
                  <c:v>11.7667</c:v>
                </c:pt>
                <c:pt idx="706">
                  <c:v>11.7833</c:v>
                </c:pt>
                <c:pt idx="707">
                  <c:v>11.8</c:v>
                </c:pt>
                <c:pt idx="708">
                  <c:v>11.8167</c:v>
                </c:pt>
                <c:pt idx="709">
                  <c:v>11.8333</c:v>
                </c:pt>
                <c:pt idx="710">
                  <c:v>11.85</c:v>
                </c:pt>
                <c:pt idx="711">
                  <c:v>11.8667</c:v>
                </c:pt>
                <c:pt idx="712">
                  <c:v>11.8833</c:v>
                </c:pt>
                <c:pt idx="713">
                  <c:v>11.9</c:v>
                </c:pt>
                <c:pt idx="714">
                  <c:v>11.9167</c:v>
                </c:pt>
                <c:pt idx="715">
                  <c:v>11.9333</c:v>
                </c:pt>
                <c:pt idx="716">
                  <c:v>11.95</c:v>
                </c:pt>
                <c:pt idx="717">
                  <c:v>11.9667</c:v>
                </c:pt>
                <c:pt idx="718">
                  <c:v>11.9833</c:v>
                </c:pt>
                <c:pt idx="719">
                  <c:v>12.0</c:v>
                </c:pt>
                <c:pt idx="720">
                  <c:v>12.0167</c:v>
                </c:pt>
                <c:pt idx="721">
                  <c:v>12.0333</c:v>
                </c:pt>
                <c:pt idx="722">
                  <c:v>12.05</c:v>
                </c:pt>
                <c:pt idx="723">
                  <c:v>12.0667</c:v>
                </c:pt>
                <c:pt idx="724">
                  <c:v>12.0833</c:v>
                </c:pt>
                <c:pt idx="725">
                  <c:v>12.1</c:v>
                </c:pt>
                <c:pt idx="726">
                  <c:v>12.1167</c:v>
                </c:pt>
                <c:pt idx="727">
                  <c:v>12.1333</c:v>
                </c:pt>
                <c:pt idx="728">
                  <c:v>12.15</c:v>
                </c:pt>
                <c:pt idx="729">
                  <c:v>12.1667</c:v>
                </c:pt>
                <c:pt idx="730">
                  <c:v>12.1833</c:v>
                </c:pt>
                <c:pt idx="731">
                  <c:v>12.2</c:v>
                </c:pt>
                <c:pt idx="732">
                  <c:v>12.2167</c:v>
                </c:pt>
                <c:pt idx="733">
                  <c:v>12.2333</c:v>
                </c:pt>
                <c:pt idx="734">
                  <c:v>12.25</c:v>
                </c:pt>
                <c:pt idx="735">
                  <c:v>12.2667</c:v>
                </c:pt>
                <c:pt idx="736">
                  <c:v>12.2833</c:v>
                </c:pt>
                <c:pt idx="737">
                  <c:v>12.3</c:v>
                </c:pt>
                <c:pt idx="738">
                  <c:v>12.3167</c:v>
                </c:pt>
                <c:pt idx="739">
                  <c:v>12.3333</c:v>
                </c:pt>
                <c:pt idx="740">
                  <c:v>12.35</c:v>
                </c:pt>
                <c:pt idx="741">
                  <c:v>12.3667</c:v>
                </c:pt>
                <c:pt idx="742">
                  <c:v>12.3833</c:v>
                </c:pt>
                <c:pt idx="743">
                  <c:v>12.4</c:v>
                </c:pt>
                <c:pt idx="744">
                  <c:v>12.4167</c:v>
                </c:pt>
                <c:pt idx="745">
                  <c:v>12.4333</c:v>
                </c:pt>
                <c:pt idx="746">
                  <c:v>12.45</c:v>
                </c:pt>
                <c:pt idx="747">
                  <c:v>12.4667</c:v>
                </c:pt>
                <c:pt idx="748">
                  <c:v>12.4833</c:v>
                </c:pt>
                <c:pt idx="749">
                  <c:v>12.5</c:v>
                </c:pt>
                <c:pt idx="750">
                  <c:v>12.5167</c:v>
                </c:pt>
                <c:pt idx="751">
                  <c:v>12.5333</c:v>
                </c:pt>
                <c:pt idx="752">
                  <c:v>12.55</c:v>
                </c:pt>
                <c:pt idx="753">
                  <c:v>12.5667</c:v>
                </c:pt>
                <c:pt idx="754">
                  <c:v>12.5833</c:v>
                </c:pt>
                <c:pt idx="755">
                  <c:v>12.6</c:v>
                </c:pt>
                <c:pt idx="756">
                  <c:v>12.6167</c:v>
                </c:pt>
                <c:pt idx="757">
                  <c:v>12.6333</c:v>
                </c:pt>
                <c:pt idx="758">
                  <c:v>12.65</c:v>
                </c:pt>
                <c:pt idx="759">
                  <c:v>12.6667</c:v>
                </c:pt>
                <c:pt idx="760">
                  <c:v>12.6833</c:v>
                </c:pt>
                <c:pt idx="761">
                  <c:v>12.7</c:v>
                </c:pt>
                <c:pt idx="762">
                  <c:v>12.7167</c:v>
                </c:pt>
                <c:pt idx="763">
                  <c:v>12.7333</c:v>
                </c:pt>
                <c:pt idx="764">
                  <c:v>12.75</c:v>
                </c:pt>
                <c:pt idx="765">
                  <c:v>12.7667</c:v>
                </c:pt>
                <c:pt idx="766">
                  <c:v>12.7833</c:v>
                </c:pt>
                <c:pt idx="767">
                  <c:v>12.8</c:v>
                </c:pt>
                <c:pt idx="768">
                  <c:v>12.8167</c:v>
                </c:pt>
                <c:pt idx="769">
                  <c:v>12.8333</c:v>
                </c:pt>
                <c:pt idx="770">
                  <c:v>12.85</c:v>
                </c:pt>
                <c:pt idx="771">
                  <c:v>12.8667</c:v>
                </c:pt>
                <c:pt idx="772">
                  <c:v>12.8833</c:v>
                </c:pt>
                <c:pt idx="773">
                  <c:v>12.9</c:v>
                </c:pt>
                <c:pt idx="774">
                  <c:v>12.9167</c:v>
                </c:pt>
                <c:pt idx="775">
                  <c:v>12.9333</c:v>
                </c:pt>
                <c:pt idx="776">
                  <c:v>12.95</c:v>
                </c:pt>
                <c:pt idx="777">
                  <c:v>12.9667</c:v>
                </c:pt>
                <c:pt idx="778">
                  <c:v>12.9833</c:v>
                </c:pt>
                <c:pt idx="779">
                  <c:v>13.0</c:v>
                </c:pt>
                <c:pt idx="780">
                  <c:v>13.0167</c:v>
                </c:pt>
                <c:pt idx="781">
                  <c:v>13.0333</c:v>
                </c:pt>
                <c:pt idx="782">
                  <c:v>13.05</c:v>
                </c:pt>
                <c:pt idx="783">
                  <c:v>13.0667</c:v>
                </c:pt>
                <c:pt idx="784">
                  <c:v>13.0833</c:v>
                </c:pt>
                <c:pt idx="785">
                  <c:v>13.1</c:v>
                </c:pt>
                <c:pt idx="786">
                  <c:v>13.1167</c:v>
                </c:pt>
                <c:pt idx="787">
                  <c:v>13.1333</c:v>
                </c:pt>
                <c:pt idx="788">
                  <c:v>13.15</c:v>
                </c:pt>
                <c:pt idx="789">
                  <c:v>13.1667</c:v>
                </c:pt>
                <c:pt idx="790">
                  <c:v>13.1833</c:v>
                </c:pt>
                <c:pt idx="791">
                  <c:v>13.2</c:v>
                </c:pt>
                <c:pt idx="792">
                  <c:v>13.2167</c:v>
                </c:pt>
                <c:pt idx="793">
                  <c:v>13.2333</c:v>
                </c:pt>
                <c:pt idx="794">
                  <c:v>13.25</c:v>
                </c:pt>
                <c:pt idx="795">
                  <c:v>13.2667</c:v>
                </c:pt>
                <c:pt idx="796">
                  <c:v>13.2833</c:v>
                </c:pt>
                <c:pt idx="797">
                  <c:v>13.3</c:v>
                </c:pt>
                <c:pt idx="798">
                  <c:v>13.3167</c:v>
                </c:pt>
                <c:pt idx="799">
                  <c:v>13.3333</c:v>
                </c:pt>
                <c:pt idx="800">
                  <c:v>13.35</c:v>
                </c:pt>
                <c:pt idx="801">
                  <c:v>13.3667</c:v>
                </c:pt>
                <c:pt idx="802">
                  <c:v>13.3833</c:v>
                </c:pt>
                <c:pt idx="803">
                  <c:v>13.4</c:v>
                </c:pt>
                <c:pt idx="804">
                  <c:v>13.4167</c:v>
                </c:pt>
                <c:pt idx="805">
                  <c:v>13.4333</c:v>
                </c:pt>
                <c:pt idx="806">
                  <c:v>13.45</c:v>
                </c:pt>
                <c:pt idx="807">
                  <c:v>13.4667</c:v>
                </c:pt>
                <c:pt idx="808">
                  <c:v>13.4833</c:v>
                </c:pt>
                <c:pt idx="809">
                  <c:v>13.5</c:v>
                </c:pt>
                <c:pt idx="810">
                  <c:v>13.5167</c:v>
                </c:pt>
                <c:pt idx="811">
                  <c:v>13.5333</c:v>
                </c:pt>
                <c:pt idx="812">
                  <c:v>13.55</c:v>
                </c:pt>
                <c:pt idx="813">
                  <c:v>13.5667</c:v>
                </c:pt>
                <c:pt idx="814">
                  <c:v>13.5833</c:v>
                </c:pt>
                <c:pt idx="815">
                  <c:v>13.6</c:v>
                </c:pt>
                <c:pt idx="816">
                  <c:v>13.6167</c:v>
                </c:pt>
                <c:pt idx="817">
                  <c:v>13.6333</c:v>
                </c:pt>
                <c:pt idx="818">
                  <c:v>13.65</c:v>
                </c:pt>
                <c:pt idx="819">
                  <c:v>13.6667</c:v>
                </c:pt>
                <c:pt idx="820">
                  <c:v>13.6833</c:v>
                </c:pt>
                <c:pt idx="821">
                  <c:v>13.7</c:v>
                </c:pt>
                <c:pt idx="822">
                  <c:v>13.7167</c:v>
                </c:pt>
                <c:pt idx="823">
                  <c:v>13.7333</c:v>
                </c:pt>
                <c:pt idx="824">
                  <c:v>13.75</c:v>
                </c:pt>
                <c:pt idx="825">
                  <c:v>13.7667</c:v>
                </c:pt>
                <c:pt idx="826">
                  <c:v>13.7833</c:v>
                </c:pt>
                <c:pt idx="827">
                  <c:v>13.8</c:v>
                </c:pt>
                <c:pt idx="828">
                  <c:v>13.8167</c:v>
                </c:pt>
                <c:pt idx="829">
                  <c:v>13.8333</c:v>
                </c:pt>
                <c:pt idx="830">
                  <c:v>13.85</c:v>
                </c:pt>
                <c:pt idx="831">
                  <c:v>13.8667</c:v>
                </c:pt>
                <c:pt idx="832">
                  <c:v>13.8833</c:v>
                </c:pt>
                <c:pt idx="833">
                  <c:v>13.9</c:v>
                </c:pt>
                <c:pt idx="834">
                  <c:v>13.9167</c:v>
                </c:pt>
                <c:pt idx="835">
                  <c:v>13.9333</c:v>
                </c:pt>
                <c:pt idx="836">
                  <c:v>13.95</c:v>
                </c:pt>
                <c:pt idx="837">
                  <c:v>13.9667</c:v>
                </c:pt>
                <c:pt idx="838">
                  <c:v>13.9833</c:v>
                </c:pt>
                <c:pt idx="839">
                  <c:v>14.0</c:v>
                </c:pt>
                <c:pt idx="840">
                  <c:v>14.0167</c:v>
                </c:pt>
                <c:pt idx="841">
                  <c:v>14.0333</c:v>
                </c:pt>
                <c:pt idx="842">
                  <c:v>14.05</c:v>
                </c:pt>
                <c:pt idx="843">
                  <c:v>14.0667</c:v>
                </c:pt>
                <c:pt idx="844">
                  <c:v>14.0833</c:v>
                </c:pt>
                <c:pt idx="845">
                  <c:v>14.1</c:v>
                </c:pt>
                <c:pt idx="846">
                  <c:v>14.1167</c:v>
                </c:pt>
                <c:pt idx="847">
                  <c:v>14.1333</c:v>
                </c:pt>
                <c:pt idx="848">
                  <c:v>14.15</c:v>
                </c:pt>
                <c:pt idx="849">
                  <c:v>14.1667</c:v>
                </c:pt>
                <c:pt idx="850">
                  <c:v>14.1833</c:v>
                </c:pt>
                <c:pt idx="851">
                  <c:v>14.2</c:v>
                </c:pt>
                <c:pt idx="852">
                  <c:v>14.2167</c:v>
                </c:pt>
                <c:pt idx="853">
                  <c:v>14.2333</c:v>
                </c:pt>
                <c:pt idx="854">
                  <c:v>14.25</c:v>
                </c:pt>
                <c:pt idx="855">
                  <c:v>14.2667</c:v>
                </c:pt>
                <c:pt idx="856">
                  <c:v>14.2833</c:v>
                </c:pt>
                <c:pt idx="857">
                  <c:v>14.3</c:v>
                </c:pt>
                <c:pt idx="858">
                  <c:v>14.3167</c:v>
                </c:pt>
                <c:pt idx="859">
                  <c:v>14.3333</c:v>
                </c:pt>
                <c:pt idx="860">
                  <c:v>14.35</c:v>
                </c:pt>
                <c:pt idx="861">
                  <c:v>14.3667</c:v>
                </c:pt>
                <c:pt idx="862">
                  <c:v>14.3833</c:v>
                </c:pt>
                <c:pt idx="863">
                  <c:v>14.4</c:v>
                </c:pt>
                <c:pt idx="864">
                  <c:v>14.4167</c:v>
                </c:pt>
                <c:pt idx="865">
                  <c:v>14.4333</c:v>
                </c:pt>
                <c:pt idx="866">
                  <c:v>14.45</c:v>
                </c:pt>
                <c:pt idx="867">
                  <c:v>14.4667</c:v>
                </c:pt>
                <c:pt idx="868">
                  <c:v>14.4833</c:v>
                </c:pt>
                <c:pt idx="869">
                  <c:v>14.5</c:v>
                </c:pt>
                <c:pt idx="870">
                  <c:v>14.5167</c:v>
                </c:pt>
                <c:pt idx="871">
                  <c:v>14.5333</c:v>
                </c:pt>
                <c:pt idx="872">
                  <c:v>14.55</c:v>
                </c:pt>
                <c:pt idx="873">
                  <c:v>14.5667</c:v>
                </c:pt>
                <c:pt idx="874">
                  <c:v>14.5833</c:v>
                </c:pt>
                <c:pt idx="875">
                  <c:v>14.6</c:v>
                </c:pt>
                <c:pt idx="876">
                  <c:v>14.6167</c:v>
                </c:pt>
                <c:pt idx="877">
                  <c:v>14.6333</c:v>
                </c:pt>
                <c:pt idx="878">
                  <c:v>14.65</c:v>
                </c:pt>
                <c:pt idx="879">
                  <c:v>14.6667</c:v>
                </c:pt>
                <c:pt idx="880">
                  <c:v>14.6833</c:v>
                </c:pt>
                <c:pt idx="881">
                  <c:v>14.7</c:v>
                </c:pt>
                <c:pt idx="882">
                  <c:v>14.7167</c:v>
                </c:pt>
                <c:pt idx="883">
                  <c:v>14.7333</c:v>
                </c:pt>
                <c:pt idx="884">
                  <c:v>14.75</c:v>
                </c:pt>
                <c:pt idx="885">
                  <c:v>14.7667</c:v>
                </c:pt>
                <c:pt idx="886">
                  <c:v>14.7833</c:v>
                </c:pt>
                <c:pt idx="887">
                  <c:v>14.8</c:v>
                </c:pt>
                <c:pt idx="888">
                  <c:v>14.8167</c:v>
                </c:pt>
                <c:pt idx="889">
                  <c:v>14.8333</c:v>
                </c:pt>
                <c:pt idx="890">
                  <c:v>14.85</c:v>
                </c:pt>
                <c:pt idx="891">
                  <c:v>14.8667</c:v>
                </c:pt>
                <c:pt idx="892">
                  <c:v>14.8833</c:v>
                </c:pt>
                <c:pt idx="893">
                  <c:v>14.9</c:v>
                </c:pt>
                <c:pt idx="894">
                  <c:v>14.9167</c:v>
                </c:pt>
                <c:pt idx="895">
                  <c:v>14.9333</c:v>
                </c:pt>
                <c:pt idx="896">
                  <c:v>14.95</c:v>
                </c:pt>
                <c:pt idx="897">
                  <c:v>14.9667</c:v>
                </c:pt>
                <c:pt idx="898">
                  <c:v>14.9833</c:v>
                </c:pt>
                <c:pt idx="899">
                  <c:v>15.0</c:v>
                </c:pt>
                <c:pt idx="900">
                  <c:v>15.0167</c:v>
                </c:pt>
                <c:pt idx="901">
                  <c:v>15.0333</c:v>
                </c:pt>
                <c:pt idx="902">
                  <c:v>15.05</c:v>
                </c:pt>
                <c:pt idx="903">
                  <c:v>15.0667</c:v>
                </c:pt>
                <c:pt idx="904">
                  <c:v>15.0833</c:v>
                </c:pt>
                <c:pt idx="905">
                  <c:v>15.1</c:v>
                </c:pt>
                <c:pt idx="906">
                  <c:v>15.1167</c:v>
                </c:pt>
                <c:pt idx="907">
                  <c:v>15.1333</c:v>
                </c:pt>
                <c:pt idx="908">
                  <c:v>15.15</c:v>
                </c:pt>
                <c:pt idx="909">
                  <c:v>15.1667</c:v>
                </c:pt>
                <c:pt idx="910">
                  <c:v>15.1833</c:v>
                </c:pt>
                <c:pt idx="911">
                  <c:v>15.2</c:v>
                </c:pt>
                <c:pt idx="912">
                  <c:v>15.2167</c:v>
                </c:pt>
                <c:pt idx="913">
                  <c:v>15.2333</c:v>
                </c:pt>
                <c:pt idx="914">
                  <c:v>15.25</c:v>
                </c:pt>
                <c:pt idx="915">
                  <c:v>15.2667</c:v>
                </c:pt>
                <c:pt idx="916">
                  <c:v>15.2833</c:v>
                </c:pt>
                <c:pt idx="917">
                  <c:v>15.3</c:v>
                </c:pt>
                <c:pt idx="918">
                  <c:v>15.3167</c:v>
                </c:pt>
                <c:pt idx="919">
                  <c:v>15.3333</c:v>
                </c:pt>
                <c:pt idx="920">
                  <c:v>15.35</c:v>
                </c:pt>
                <c:pt idx="921">
                  <c:v>15.3667</c:v>
                </c:pt>
                <c:pt idx="922">
                  <c:v>15.3833</c:v>
                </c:pt>
                <c:pt idx="923">
                  <c:v>15.4</c:v>
                </c:pt>
                <c:pt idx="924">
                  <c:v>15.4167</c:v>
                </c:pt>
                <c:pt idx="925">
                  <c:v>15.4333</c:v>
                </c:pt>
                <c:pt idx="926">
                  <c:v>15.45</c:v>
                </c:pt>
                <c:pt idx="927">
                  <c:v>15.4667</c:v>
                </c:pt>
                <c:pt idx="928">
                  <c:v>15.4833</c:v>
                </c:pt>
                <c:pt idx="929">
                  <c:v>15.5</c:v>
                </c:pt>
                <c:pt idx="930">
                  <c:v>15.5167</c:v>
                </c:pt>
                <c:pt idx="931">
                  <c:v>15.5333</c:v>
                </c:pt>
                <c:pt idx="932">
                  <c:v>15.55</c:v>
                </c:pt>
                <c:pt idx="933">
                  <c:v>15.5667</c:v>
                </c:pt>
                <c:pt idx="934">
                  <c:v>15.5833</c:v>
                </c:pt>
                <c:pt idx="935">
                  <c:v>15.6</c:v>
                </c:pt>
                <c:pt idx="936">
                  <c:v>15.6167</c:v>
                </c:pt>
                <c:pt idx="937">
                  <c:v>15.6333</c:v>
                </c:pt>
                <c:pt idx="938">
                  <c:v>15.65</c:v>
                </c:pt>
                <c:pt idx="939">
                  <c:v>15.6667</c:v>
                </c:pt>
                <c:pt idx="940">
                  <c:v>15.6833</c:v>
                </c:pt>
                <c:pt idx="941">
                  <c:v>15.7</c:v>
                </c:pt>
                <c:pt idx="942">
                  <c:v>15.7167</c:v>
                </c:pt>
                <c:pt idx="943">
                  <c:v>15.7333</c:v>
                </c:pt>
                <c:pt idx="944">
                  <c:v>15.75</c:v>
                </c:pt>
                <c:pt idx="945">
                  <c:v>15.7667</c:v>
                </c:pt>
                <c:pt idx="946">
                  <c:v>15.7833</c:v>
                </c:pt>
                <c:pt idx="947">
                  <c:v>15.8</c:v>
                </c:pt>
                <c:pt idx="948">
                  <c:v>15.8167</c:v>
                </c:pt>
                <c:pt idx="949">
                  <c:v>15.8333</c:v>
                </c:pt>
                <c:pt idx="950">
                  <c:v>15.85</c:v>
                </c:pt>
                <c:pt idx="951">
                  <c:v>15.8667</c:v>
                </c:pt>
                <c:pt idx="952">
                  <c:v>15.8833</c:v>
                </c:pt>
                <c:pt idx="953">
                  <c:v>15.9</c:v>
                </c:pt>
                <c:pt idx="954">
                  <c:v>15.9167</c:v>
                </c:pt>
                <c:pt idx="955">
                  <c:v>15.9333</c:v>
                </c:pt>
                <c:pt idx="956">
                  <c:v>15.95</c:v>
                </c:pt>
                <c:pt idx="957">
                  <c:v>15.9667</c:v>
                </c:pt>
                <c:pt idx="958">
                  <c:v>15.9833</c:v>
                </c:pt>
                <c:pt idx="959">
                  <c:v>16.0</c:v>
                </c:pt>
                <c:pt idx="960">
                  <c:v>16.0167</c:v>
                </c:pt>
                <c:pt idx="961">
                  <c:v>16.0333</c:v>
                </c:pt>
                <c:pt idx="962">
                  <c:v>16.05</c:v>
                </c:pt>
                <c:pt idx="963">
                  <c:v>16.0667</c:v>
                </c:pt>
                <c:pt idx="964">
                  <c:v>16.0833</c:v>
                </c:pt>
                <c:pt idx="965">
                  <c:v>16.1</c:v>
                </c:pt>
                <c:pt idx="966">
                  <c:v>16.11670000000001</c:v>
                </c:pt>
                <c:pt idx="967">
                  <c:v>16.13329999999999</c:v>
                </c:pt>
                <c:pt idx="968">
                  <c:v>16.15</c:v>
                </c:pt>
                <c:pt idx="969">
                  <c:v>16.1667</c:v>
                </c:pt>
                <c:pt idx="970">
                  <c:v>16.1833</c:v>
                </c:pt>
                <c:pt idx="971">
                  <c:v>16.2</c:v>
                </c:pt>
                <c:pt idx="972">
                  <c:v>16.2167</c:v>
                </c:pt>
                <c:pt idx="973">
                  <c:v>16.2333</c:v>
                </c:pt>
                <c:pt idx="974">
                  <c:v>16.25</c:v>
                </c:pt>
                <c:pt idx="975">
                  <c:v>16.2667</c:v>
                </c:pt>
                <c:pt idx="976">
                  <c:v>16.2833</c:v>
                </c:pt>
                <c:pt idx="977">
                  <c:v>16.3</c:v>
                </c:pt>
                <c:pt idx="978">
                  <c:v>16.3167</c:v>
                </c:pt>
                <c:pt idx="979">
                  <c:v>16.3333</c:v>
                </c:pt>
                <c:pt idx="980">
                  <c:v>16.35</c:v>
                </c:pt>
                <c:pt idx="981">
                  <c:v>16.3667</c:v>
                </c:pt>
                <c:pt idx="982">
                  <c:v>16.38329999999998</c:v>
                </c:pt>
                <c:pt idx="983">
                  <c:v>16.4</c:v>
                </c:pt>
                <c:pt idx="984">
                  <c:v>16.4167</c:v>
                </c:pt>
                <c:pt idx="985">
                  <c:v>16.4333</c:v>
                </c:pt>
                <c:pt idx="986">
                  <c:v>16.45</c:v>
                </c:pt>
                <c:pt idx="987">
                  <c:v>16.46669999999988</c:v>
                </c:pt>
                <c:pt idx="988">
                  <c:v>16.4833</c:v>
                </c:pt>
                <c:pt idx="989">
                  <c:v>16.5</c:v>
                </c:pt>
                <c:pt idx="990">
                  <c:v>16.5167</c:v>
                </c:pt>
                <c:pt idx="991">
                  <c:v>16.5333</c:v>
                </c:pt>
                <c:pt idx="992">
                  <c:v>16.55</c:v>
                </c:pt>
                <c:pt idx="993">
                  <c:v>16.5667</c:v>
                </c:pt>
                <c:pt idx="994">
                  <c:v>16.5833</c:v>
                </c:pt>
                <c:pt idx="995">
                  <c:v>16.6</c:v>
                </c:pt>
                <c:pt idx="996">
                  <c:v>16.61670000000001</c:v>
                </c:pt>
                <c:pt idx="997">
                  <c:v>16.63329999999999</c:v>
                </c:pt>
                <c:pt idx="998">
                  <c:v>16.65</c:v>
                </c:pt>
                <c:pt idx="999">
                  <c:v>16.6667</c:v>
                </c:pt>
                <c:pt idx="1000">
                  <c:v>16.6833</c:v>
                </c:pt>
                <c:pt idx="1001">
                  <c:v>16.7</c:v>
                </c:pt>
                <c:pt idx="1002">
                  <c:v>16.7167</c:v>
                </c:pt>
                <c:pt idx="1003">
                  <c:v>16.7333</c:v>
                </c:pt>
                <c:pt idx="1004">
                  <c:v>16.75</c:v>
                </c:pt>
                <c:pt idx="1005">
                  <c:v>16.7667</c:v>
                </c:pt>
                <c:pt idx="1006">
                  <c:v>16.7833</c:v>
                </c:pt>
                <c:pt idx="1007">
                  <c:v>16.8</c:v>
                </c:pt>
                <c:pt idx="1008">
                  <c:v>16.8167</c:v>
                </c:pt>
                <c:pt idx="1009">
                  <c:v>16.8333</c:v>
                </c:pt>
                <c:pt idx="1010">
                  <c:v>16.85</c:v>
                </c:pt>
                <c:pt idx="1011">
                  <c:v>16.8667</c:v>
                </c:pt>
                <c:pt idx="1012">
                  <c:v>16.88329999999998</c:v>
                </c:pt>
                <c:pt idx="1013">
                  <c:v>16.9</c:v>
                </c:pt>
                <c:pt idx="1014">
                  <c:v>16.9167</c:v>
                </c:pt>
                <c:pt idx="1015">
                  <c:v>16.9333</c:v>
                </c:pt>
                <c:pt idx="1016">
                  <c:v>16.95</c:v>
                </c:pt>
                <c:pt idx="1017">
                  <c:v>16.96669999999988</c:v>
                </c:pt>
                <c:pt idx="1018">
                  <c:v>16.9833</c:v>
                </c:pt>
                <c:pt idx="1019">
                  <c:v>17.0</c:v>
                </c:pt>
                <c:pt idx="1020">
                  <c:v>17.0167</c:v>
                </c:pt>
                <c:pt idx="1021">
                  <c:v>17.0333</c:v>
                </c:pt>
                <c:pt idx="1022">
                  <c:v>17.05</c:v>
                </c:pt>
                <c:pt idx="1023">
                  <c:v>17.0667</c:v>
                </c:pt>
                <c:pt idx="1024">
                  <c:v>17.0833</c:v>
                </c:pt>
                <c:pt idx="1025">
                  <c:v>17.1</c:v>
                </c:pt>
                <c:pt idx="1026">
                  <c:v>17.11670000000001</c:v>
                </c:pt>
                <c:pt idx="1027">
                  <c:v>17.13329999999999</c:v>
                </c:pt>
                <c:pt idx="1028">
                  <c:v>17.15</c:v>
                </c:pt>
                <c:pt idx="1029">
                  <c:v>17.1667</c:v>
                </c:pt>
                <c:pt idx="1030">
                  <c:v>17.1833</c:v>
                </c:pt>
                <c:pt idx="1031">
                  <c:v>17.2</c:v>
                </c:pt>
                <c:pt idx="1032">
                  <c:v>17.2167</c:v>
                </c:pt>
                <c:pt idx="1033">
                  <c:v>17.2333</c:v>
                </c:pt>
                <c:pt idx="1034">
                  <c:v>17.25</c:v>
                </c:pt>
                <c:pt idx="1035">
                  <c:v>17.2667</c:v>
                </c:pt>
                <c:pt idx="1036">
                  <c:v>17.2833</c:v>
                </c:pt>
                <c:pt idx="1037">
                  <c:v>17.3</c:v>
                </c:pt>
                <c:pt idx="1038">
                  <c:v>17.3167</c:v>
                </c:pt>
                <c:pt idx="1039">
                  <c:v>17.3333</c:v>
                </c:pt>
                <c:pt idx="1040">
                  <c:v>17.35</c:v>
                </c:pt>
                <c:pt idx="1041">
                  <c:v>17.3667</c:v>
                </c:pt>
                <c:pt idx="1042">
                  <c:v>17.38329999999998</c:v>
                </c:pt>
                <c:pt idx="1043">
                  <c:v>17.4</c:v>
                </c:pt>
                <c:pt idx="1044">
                  <c:v>17.4167</c:v>
                </c:pt>
                <c:pt idx="1045">
                  <c:v>17.4333</c:v>
                </c:pt>
                <c:pt idx="1046">
                  <c:v>17.45</c:v>
                </c:pt>
                <c:pt idx="1047">
                  <c:v>17.46669999999988</c:v>
                </c:pt>
                <c:pt idx="1048">
                  <c:v>17.4833</c:v>
                </c:pt>
                <c:pt idx="1049">
                  <c:v>17.5</c:v>
                </c:pt>
                <c:pt idx="1050">
                  <c:v>17.5167</c:v>
                </c:pt>
                <c:pt idx="1051">
                  <c:v>17.5333</c:v>
                </c:pt>
                <c:pt idx="1052">
                  <c:v>17.55</c:v>
                </c:pt>
                <c:pt idx="1053">
                  <c:v>17.5667</c:v>
                </c:pt>
                <c:pt idx="1054">
                  <c:v>17.5833</c:v>
                </c:pt>
                <c:pt idx="1055">
                  <c:v>17.6</c:v>
                </c:pt>
                <c:pt idx="1056">
                  <c:v>17.61670000000001</c:v>
                </c:pt>
                <c:pt idx="1057">
                  <c:v>17.63329999999999</c:v>
                </c:pt>
                <c:pt idx="1058">
                  <c:v>17.65</c:v>
                </c:pt>
                <c:pt idx="1059">
                  <c:v>17.6667</c:v>
                </c:pt>
                <c:pt idx="1060">
                  <c:v>17.6833</c:v>
                </c:pt>
                <c:pt idx="1061">
                  <c:v>17.7</c:v>
                </c:pt>
                <c:pt idx="1062">
                  <c:v>17.7167</c:v>
                </c:pt>
                <c:pt idx="1063">
                  <c:v>17.7333</c:v>
                </c:pt>
                <c:pt idx="1064">
                  <c:v>17.75</c:v>
                </c:pt>
                <c:pt idx="1065">
                  <c:v>17.7667</c:v>
                </c:pt>
                <c:pt idx="1066">
                  <c:v>17.7833</c:v>
                </c:pt>
                <c:pt idx="1067">
                  <c:v>17.8</c:v>
                </c:pt>
                <c:pt idx="1068">
                  <c:v>17.8167</c:v>
                </c:pt>
                <c:pt idx="1069">
                  <c:v>17.8333</c:v>
                </c:pt>
                <c:pt idx="1070">
                  <c:v>17.85</c:v>
                </c:pt>
                <c:pt idx="1071">
                  <c:v>17.8667</c:v>
                </c:pt>
                <c:pt idx="1072">
                  <c:v>17.88329999999998</c:v>
                </c:pt>
                <c:pt idx="1073">
                  <c:v>17.9</c:v>
                </c:pt>
                <c:pt idx="1074">
                  <c:v>17.9167</c:v>
                </c:pt>
                <c:pt idx="1075">
                  <c:v>17.9333</c:v>
                </c:pt>
                <c:pt idx="1076">
                  <c:v>17.95</c:v>
                </c:pt>
                <c:pt idx="1077">
                  <c:v>17.96669999999988</c:v>
                </c:pt>
                <c:pt idx="1078">
                  <c:v>17.9833</c:v>
                </c:pt>
                <c:pt idx="1079">
                  <c:v>18.0</c:v>
                </c:pt>
                <c:pt idx="1080">
                  <c:v>18.0167</c:v>
                </c:pt>
                <c:pt idx="1081">
                  <c:v>18.0333</c:v>
                </c:pt>
                <c:pt idx="1082">
                  <c:v>18.05</c:v>
                </c:pt>
                <c:pt idx="1083">
                  <c:v>18.0667</c:v>
                </c:pt>
                <c:pt idx="1084">
                  <c:v>18.0833</c:v>
                </c:pt>
                <c:pt idx="1085">
                  <c:v>18.1</c:v>
                </c:pt>
                <c:pt idx="1086">
                  <c:v>18.11670000000001</c:v>
                </c:pt>
                <c:pt idx="1087">
                  <c:v>18.13329999999999</c:v>
                </c:pt>
                <c:pt idx="1088">
                  <c:v>18.15</c:v>
                </c:pt>
                <c:pt idx="1089">
                  <c:v>18.1667</c:v>
                </c:pt>
                <c:pt idx="1090">
                  <c:v>18.1833</c:v>
                </c:pt>
                <c:pt idx="1091">
                  <c:v>18.2</c:v>
                </c:pt>
                <c:pt idx="1092">
                  <c:v>18.2167</c:v>
                </c:pt>
                <c:pt idx="1093">
                  <c:v>18.2333</c:v>
                </c:pt>
                <c:pt idx="1094">
                  <c:v>18.25</c:v>
                </c:pt>
                <c:pt idx="1095">
                  <c:v>18.2667</c:v>
                </c:pt>
                <c:pt idx="1096">
                  <c:v>18.2833</c:v>
                </c:pt>
                <c:pt idx="1097">
                  <c:v>18.3</c:v>
                </c:pt>
                <c:pt idx="1098">
                  <c:v>18.3167</c:v>
                </c:pt>
                <c:pt idx="1099">
                  <c:v>18.3333</c:v>
                </c:pt>
                <c:pt idx="1100">
                  <c:v>18.35</c:v>
                </c:pt>
                <c:pt idx="1101">
                  <c:v>18.3667</c:v>
                </c:pt>
                <c:pt idx="1102">
                  <c:v>18.38329999999998</c:v>
                </c:pt>
                <c:pt idx="1103">
                  <c:v>18.4</c:v>
                </c:pt>
                <c:pt idx="1104">
                  <c:v>18.4167</c:v>
                </c:pt>
                <c:pt idx="1105">
                  <c:v>18.4333</c:v>
                </c:pt>
                <c:pt idx="1106">
                  <c:v>18.45</c:v>
                </c:pt>
                <c:pt idx="1107">
                  <c:v>18.46669999999988</c:v>
                </c:pt>
                <c:pt idx="1108">
                  <c:v>18.4833</c:v>
                </c:pt>
                <c:pt idx="1109">
                  <c:v>18.5</c:v>
                </c:pt>
                <c:pt idx="1110">
                  <c:v>18.5167</c:v>
                </c:pt>
                <c:pt idx="1111">
                  <c:v>18.5333</c:v>
                </c:pt>
                <c:pt idx="1112">
                  <c:v>18.55</c:v>
                </c:pt>
                <c:pt idx="1113">
                  <c:v>18.5667</c:v>
                </c:pt>
                <c:pt idx="1114">
                  <c:v>18.5833</c:v>
                </c:pt>
                <c:pt idx="1115">
                  <c:v>18.6</c:v>
                </c:pt>
                <c:pt idx="1116">
                  <c:v>18.61670000000001</c:v>
                </c:pt>
                <c:pt idx="1117">
                  <c:v>18.63329999999999</c:v>
                </c:pt>
                <c:pt idx="1118">
                  <c:v>18.65</c:v>
                </c:pt>
                <c:pt idx="1119">
                  <c:v>18.6667</c:v>
                </c:pt>
                <c:pt idx="1120">
                  <c:v>18.6833</c:v>
                </c:pt>
                <c:pt idx="1121">
                  <c:v>18.7</c:v>
                </c:pt>
                <c:pt idx="1122">
                  <c:v>18.7167</c:v>
                </c:pt>
                <c:pt idx="1123">
                  <c:v>18.7333</c:v>
                </c:pt>
                <c:pt idx="1124">
                  <c:v>18.75</c:v>
                </c:pt>
                <c:pt idx="1125">
                  <c:v>18.7667</c:v>
                </c:pt>
                <c:pt idx="1126">
                  <c:v>18.7833</c:v>
                </c:pt>
                <c:pt idx="1127">
                  <c:v>18.8</c:v>
                </c:pt>
                <c:pt idx="1128">
                  <c:v>18.8167</c:v>
                </c:pt>
                <c:pt idx="1129">
                  <c:v>18.8333</c:v>
                </c:pt>
                <c:pt idx="1130">
                  <c:v>18.85</c:v>
                </c:pt>
                <c:pt idx="1131">
                  <c:v>18.8667</c:v>
                </c:pt>
                <c:pt idx="1132">
                  <c:v>18.88329999999998</c:v>
                </c:pt>
                <c:pt idx="1133">
                  <c:v>18.9</c:v>
                </c:pt>
                <c:pt idx="1134">
                  <c:v>18.9167</c:v>
                </c:pt>
                <c:pt idx="1135">
                  <c:v>18.9333</c:v>
                </c:pt>
                <c:pt idx="1136">
                  <c:v>18.95</c:v>
                </c:pt>
                <c:pt idx="1137">
                  <c:v>18.96669999999988</c:v>
                </c:pt>
                <c:pt idx="1138">
                  <c:v>18.9833</c:v>
                </c:pt>
                <c:pt idx="1139">
                  <c:v>19.0</c:v>
                </c:pt>
                <c:pt idx="1140">
                  <c:v>19.0167</c:v>
                </c:pt>
                <c:pt idx="1141">
                  <c:v>19.0333</c:v>
                </c:pt>
                <c:pt idx="1142">
                  <c:v>19.05</c:v>
                </c:pt>
                <c:pt idx="1143">
                  <c:v>19.0667</c:v>
                </c:pt>
                <c:pt idx="1144">
                  <c:v>19.0833</c:v>
                </c:pt>
                <c:pt idx="1145">
                  <c:v>19.1</c:v>
                </c:pt>
                <c:pt idx="1146">
                  <c:v>19.11670000000001</c:v>
                </c:pt>
                <c:pt idx="1147">
                  <c:v>19.13329999999999</c:v>
                </c:pt>
                <c:pt idx="1148">
                  <c:v>19.15</c:v>
                </c:pt>
                <c:pt idx="1149">
                  <c:v>19.1667</c:v>
                </c:pt>
                <c:pt idx="1150">
                  <c:v>19.1833</c:v>
                </c:pt>
                <c:pt idx="1151">
                  <c:v>19.2</c:v>
                </c:pt>
                <c:pt idx="1152">
                  <c:v>19.2167</c:v>
                </c:pt>
                <c:pt idx="1153">
                  <c:v>19.2333</c:v>
                </c:pt>
                <c:pt idx="1154">
                  <c:v>19.25</c:v>
                </c:pt>
                <c:pt idx="1155">
                  <c:v>19.2667</c:v>
                </c:pt>
                <c:pt idx="1156">
                  <c:v>19.2833</c:v>
                </c:pt>
                <c:pt idx="1157">
                  <c:v>19.3</c:v>
                </c:pt>
                <c:pt idx="1158">
                  <c:v>19.3167</c:v>
                </c:pt>
                <c:pt idx="1159">
                  <c:v>19.3333</c:v>
                </c:pt>
                <c:pt idx="1160">
                  <c:v>19.35</c:v>
                </c:pt>
                <c:pt idx="1161">
                  <c:v>19.3667</c:v>
                </c:pt>
                <c:pt idx="1162">
                  <c:v>19.38329999999998</c:v>
                </c:pt>
                <c:pt idx="1163">
                  <c:v>19.4</c:v>
                </c:pt>
                <c:pt idx="1164">
                  <c:v>19.4167</c:v>
                </c:pt>
                <c:pt idx="1165">
                  <c:v>19.4333</c:v>
                </c:pt>
                <c:pt idx="1166">
                  <c:v>19.45</c:v>
                </c:pt>
                <c:pt idx="1167">
                  <c:v>19.46669999999988</c:v>
                </c:pt>
                <c:pt idx="1168">
                  <c:v>19.4833</c:v>
                </c:pt>
                <c:pt idx="1169">
                  <c:v>19.5</c:v>
                </c:pt>
                <c:pt idx="1170">
                  <c:v>19.5167</c:v>
                </c:pt>
                <c:pt idx="1171">
                  <c:v>19.5333</c:v>
                </c:pt>
                <c:pt idx="1172">
                  <c:v>19.55</c:v>
                </c:pt>
                <c:pt idx="1173">
                  <c:v>19.5667</c:v>
                </c:pt>
                <c:pt idx="1174">
                  <c:v>19.5833</c:v>
                </c:pt>
                <c:pt idx="1175">
                  <c:v>19.6</c:v>
                </c:pt>
                <c:pt idx="1176">
                  <c:v>19.61670000000001</c:v>
                </c:pt>
                <c:pt idx="1177">
                  <c:v>19.63329999999999</c:v>
                </c:pt>
                <c:pt idx="1178">
                  <c:v>19.65</c:v>
                </c:pt>
                <c:pt idx="1179">
                  <c:v>19.6667</c:v>
                </c:pt>
                <c:pt idx="1180">
                  <c:v>19.6833</c:v>
                </c:pt>
                <c:pt idx="1181">
                  <c:v>19.7</c:v>
                </c:pt>
                <c:pt idx="1182">
                  <c:v>19.7167</c:v>
                </c:pt>
                <c:pt idx="1183">
                  <c:v>19.7333</c:v>
                </c:pt>
                <c:pt idx="1184">
                  <c:v>19.75</c:v>
                </c:pt>
                <c:pt idx="1185">
                  <c:v>19.7667</c:v>
                </c:pt>
                <c:pt idx="1186">
                  <c:v>19.7833</c:v>
                </c:pt>
                <c:pt idx="1187">
                  <c:v>19.8</c:v>
                </c:pt>
                <c:pt idx="1188">
                  <c:v>19.8167</c:v>
                </c:pt>
                <c:pt idx="1189">
                  <c:v>19.8333</c:v>
                </c:pt>
                <c:pt idx="1190">
                  <c:v>19.85</c:v>
                </c:pt>
                <c:pt idx="1191">
                  <c:v>19.8667</c:v>
                </c:pt>
                <c:pt idx="1192">
                  <c:v>19.88329999999998</c:v>
                </c:pt>
                <c:pt idx="1193">
                  <c:v>19.9</c:v>
                </c:pt>
                <c:pt idx="1194">
                  <c:v>19.9167</c:v>
                </c:pt>
                <c:pt idx="1195">
                  <c:v>19.9333</c:v>
                </c:pt>
                <c:pt idx="1196">
                  <c:v>19.95</c:v>
                </c:pt>
                <c:pt idx="1197">
                  <c:v>19.96669999999988</c:v>
                </c:pt>
                <c:pt idx="1198">
                  <c:v>19.9833</c:v>
                </c:pt>
                <c:pt idx="1199">
                  <c:v>20.0</c:v>
                </c:pt>
                <c:pt idx="1200">
                  <c:v>20.0167</c:v>
                </c:pt>
                <c:pt idx="1201">
                  <c:v>20.0333</c:v>
                </c:pt>
                <c:pt idx="1202">
                  <c:v>20.05</c:v>
                </c:pt>
                <c:pt idx="1203">
                  <c:v>20.0667</c:v>
                </c:pt>
                <c:pt idx="1204">
                  <c:v>20.0833</c:v>
                </c:pt>
                <c:pt idx="1205">
                  <c:v>20.1</c:v>
                </c:pt>
                <c:pt idx="1206">
                  <c:v>20.11670000000001</c:v>
                </c:pt>
                <c:pt idx="1207">
                  <c:v>20.13329999999999</c:v>
                </c:pt>
                <c:pt idx="1208">
                  <c:v>20.15</c:v>
                </c:pt>
                <c:pt idx="1209">
                  <c:v>20.1667</c:v>
                </c:pt>
                <c:pt idx="1210">
                  <c:v>20.1833</c:v>
                </c:pt>
                <c:pt idx="1211">
                  <c:v>20.2</c:v>
                </c:pt>
                <c:pt idx="1212">
                  <c:v>20.2167</c:v>
                </c:pt>
                <c:pt idx="1213">
                  <c:v>20.2333</c:v>
                </c:pt>
                <c:pt idx="1214">
                  <c:v>20.25</c:v>
                </c:pt>
                <c:pt idx="1215">
                  <c:v>20.2667</c:v>
                </c:pt>
                <c:pt idx="1216">
                  <c:v>20.2833</c:v>
                </c:pt>
                <c:pt idx="1217">
                  <c:v>20.3</c:v>
                </c:pt>
                <c:pt idx="1218">
                  <c:v>20.3167</c:v>
                </c:pt>
                <c:pt idx="1219">
                  <c:v>20.3333</c:v>
                </c:pt>
                <c:pt idx="1220">
                  <c:v>20.35</c:v>
                </c:pt>
                <c:pt idx="1221">
                  <c:v>20.3667</c:v>
                </c:pt>
                <c:pt idx="1222">
                  <c:v>20.38329999999998</c:v>
                </c:pt>
                <c:pt idx="1223">
                  <c:v>20.4</c:v>
                </c:pt>
                <c:pt idx="1224">
                  <c:v>20.4167</c:v>
                </c:pt>
                <c:pt idx="1225">
                  <c:v>20.4333</c:v>
                </c:pt>
                <c:pt idx="1226">
                  <c:v>20.45</c:v>
                </c:pt>
                <c:pt idx="1227">
                  <c:v>20.46669999999988</c:v>
                </c:pt>
                <c:pt idx="1228">
                  <c:v>20.4833</c:v>
                </c:pt>
                <c:pt idx="1229">
                  <c:v>20.5</c:v>
                </c:pt>
                <c:pt idx="1230">
                  <c:v>20.5167</c:v>
                </c:pt>
                <c:pt idx="1231">
                  <c:v>20.5333</c:v>
                </c:pt>
                <c:pt idx="1232">
                  <c:v>20.55</c:v>
                </c:pt>
                <c:pt idx="1233">
                  <c:v>20.5667</c:v>
                </c:pt>
                <c:pt idx="1234">
                  <c:v>20.5833</c:v>
                </c:pt>
                <c:pt idx="1235">
                  <c:v>20.6</c:v>
                </c:pt>
                <c:pt idx="1236">
                  <c:v>20.61670000000001</c:v>
                </c:pt>
                <c:pt idx="1237">
                  <c:v>20.63329999999999</c:v>
                </c:pt>
                <c:pt idx="1238">
                  <c:v>20.65</c:v>
                </c:pt>
                <c:pt idx="1239">
                  <c:v>20.6667</c:v>
                </c:pt>
                <c:pt idx="1240">
                  <c:v>20.6833</c:v>
                </c:pt>
                <c:pt idx="1241">
                  <c:v>20.7</c:v>
                </c:pt>
                <c:pt idx="1242">
                  <c:v>20.7167</c:v>
                </c:pt>
                <c:pt idx="1243">
                  <c:v>20.7333</c:v>
                </c:pt>
                <c:pt idx="1244">
                  <c:v>20.75</c:v>
                </c:pt>
                <c:pt idx="1245">
                  <c:v>20.7667</c:v>
                </c:pt>
                <c:pt idx="1246">
                  <c:v>20.7833</c:v>
                </c:pt>
                <c:pt idx="1247">
                  <c:v>20.8</c:v>
                </c:pt>
                <c:pt idx="1248">
                  <c:v>20.8167</c:v>
                </c:pt>
                <c:pt idx="1249">
                  <c:v>20.8333</c:v>
                </c:pt>
                <c:pt idx="1250">
                  <c:v>20.85</c:v>
                </c:pt>
                <c:pt idx="1251">
                  <c:v>20.8667</c:v>
                </c:pt>
                <c:pt idx="1252">
                  <c:v>20.88329999999998</c:v>
                </c:pt>
                <c:pt idx="1253">
                  <c:v>20.9</c:v>
                </c:pt>
                <c:pt idx="1254">
                  <c:v>20.9167</c:v>
                </c:pt>
                <c:pt idx="1255">
                  <c:v>20.9333</c:v>
                </c:pt>
                <c:pt idx="1256">
                  <c:v>20.95</c:v>
                </c:pt>
                <c:pt idx="1257">
                  <c:v>20.96669999999988</c:v>
                </c:pt>
                <c:pt idx="1258">
                  <c:v>20.9833</c:v>
                </c:pt>
                <c:pt idx="1259">
                  <c:v>21.0</c:v>
                </c:pt>
                <c:pt idx="1260">
                  <c:v>21.0167</c:v>
                </c:pt>
                <c:pt idx="1261">
                  <c:v>21.0333</c:v>
                </c:pt>
                <c:pt idx="1262">
                  <c:v>21.05</c:v>
                </c:pt>
                <c:pt idx="1263">
                  <c:v>21.0667</c:v>
                </c:pt>
                <c:pt idx="1264">
                  <c:v>21.0833</c:v>
                </c:pt>
                <c:pt idx="1265">
                  <c:v>21.1</c:v>
                </c:pt>
                <c:pt idx="1266">
                  <c:v>21.11670000000001</c:v>
                </c:pt>
                <c:pt idx="1267">
                  <c:v>21.13329999999999</c:v>
                </c:pt>
                <c:pt idx="1268">
                  <c:v>21.15</c:v>
                </c:pt>
                <c:pt idx="1269">
                  <c:v>21.1667</c:v>
                </c:pt>
                <c:pt idx="1270">
                  <c:v>21.1833</c:v>
                </c:pt>
                <c:pt idx="1271">
                  <c:v>21.2</c:v>
                </c:pt>
                <c:pt idx="1272">
                  <c:v>21.2167</c:v>
                </c:pt>
                <c:pt idx="1273">
                  <c:v>21.2333</c:v>
                </c:pt>
                <c:pt idx="1274">
                  <c:v>21.25</c:v>
                </c:pt>
                <c:pt idx="1275">
                  <c:v>21.2667</c:v>
                </c:pt>
                <c:pt idx="1276">
                  <c:v>21.2833</c:v>
                </c:pt>
                <c:pt idx="1277">
                  <c:v>21.3</c:v>
                </c:pt>
                <c:pt idx="1278">
                  <c:v>21.3167</c:v>
                </c:pt>
                <c:pt idx="1279">
                  <c:v>21.3333</c:v>
                </c:pt>
                <c:pt idx="1280">
                  <c:v>21.35</c:v>
                </c:pt>
                <c:pt idx="1281">
                  <c:v>21.3667</c:v>
                </c:pt>
                <c:pt idx="1282">
                  <c:v>21.38329999999998</c:v>
                </c:pt>
                <c:pt idx="1283">
                  <c:v>21.4</c:v>
                </c:pt>
                <c:pt idx="1284">
                  <c:v>21.4167</c:v>
                </c:pt>
                <c:pt idx="1285">
                  <c:v>21.4333</c:v>
                </c:pt>
                <c:pt idx="1286">
                  <c:v>21.45</c:v>
                </c:pt>
                <c:pt idx="1287">
                  <c:v>21.46669999999988</c:v>
                </c:pt>
                <c:pt idx="1288">
                  <c:v>21.4833</c:v>
                </c:pt>
                <c:pt idx="1289">
                  <c:v>21.5</c:v>
                </c:pt>
                <c:pt idx="1290">
                  <c:v>21.5167</c:v>
                </c:pt>
                <c:pt idx="1291">
                  <c:v>21.5333</c:v>
                </c:pt>
                <c:pt idx="1292">
                  <c:v>21.55</c:v>
                </c:pt>
                <c:pt idx="1293">
                  <c:v>21.5667</c:v>
                </c:pt>
                <c:pt idx="1294">
                  <c:v>21.5833</c:v>
                </c:pt>
                <c:pt idx="1295">
                  <c:v>21.6</c:v>
                </c:pt>
                <c:pt idx="1296">
                  <c:v>21.61670000000001</c:v>
                </c:pt>
                <c:pt idx="1297">
                  <c:v>21.63329999999999</c:v>
                </c:pt>
                <c:pt idx="1298">
                  <c:v>21.65</c:v>
                </c:pt>
                <c:pt idx="1299">
                  <c:v>21.6667</c:v>
                </c:pt>
                <c:pt idx="1300">
                  <c:v>21.6833</c:v>
                </c:pt>
                <c:pt idx="1301">
                  <c:v>21.7</c:v>
                </c:pt>
                <c:pt idx="1302">
                  <c:v>21.7167</c:v>
                </c:pt>
                <c:pt idx="1303">
                  <c:v>21.7333</c:v>
                </c:pt>
                <c:pt idx="1304">
                  <c:v>21.75</c:v>
                </c:pt>
                <c:pt idx="1305">
                  <c:v>21.7667</c:v>
                </c:pt>
                <c:pt idx="1306">
                  <c:v>21.7833</c:v>
                </c:pt>
                <c:pt idx="1307">
                  <c:v>21.8</c:v>
                </c:pt>
                <c:pt idx="1308">
                  <c:v>21.8167</c:v>
                </c:pt>
                <c:pt idx="1309">
                  <c:v>21.8333</c:v>
                </c:pt>
                <c:pt idx="1310">
                  <c:v>21.85</c:v>
                </c:pt>
                <c:pt idx="1311">
                  <c:v>21.8667</c:v>
                </c:pt>
                <c:pt idx="1312">
                  <c:v>21.88329999999998</c:v>
                </c:pt>
                <c:pt idx="1313">
                  <c:v>21.9</c:v>
                </c:pt>
                <c:pt idx="1314">
                  <c:v>21.9167</c:v>
                </c:pt>
                <c:pt idx="1315">
                  <c:v>21.9333</c:v>
                </c:pt>
                <c:pt idx="1316">
                  <c:v>21.95</c:v>
                </c:pt>
                <c:pt idx="1317">
                  <c:v>21.96669999999988</c:v>
                </c:pt>
                <c:pt idx="1318">
                  <c:v>21.9833</c:v>
                </c:pt>
                <c:pt idx="1319">
                  <c:v>22.0</c:v>
                </c:pt>
                <c:pt idx="1320">
                  <c:v>22.0167</c:v>
                </c:pt>
                <c:pt idx="1321">
                  <c:v>22.0333</c:v>
                </c:pt>
                <c:pt idx="1322">
                  <c:v>22.05</c:v>
                </c:pt>
                <c:pt idx="1323">
                  <c:v>22.0667</c:v>
                </c:pt>
                <c:pt idx="1324">
                  <c:v>22.0833</c:v>
                </c:pt>
                <c:pt idx="1325">
                  <c:v>22.1</c:v>
                </c:pt>
                <c:pt idx="1326">
                  <c:v>22.11670000000001</c:v>
                </c:pt>
                <c:pt idx="1327">
                  <c:v>22.13329999999999</c:v>
                </c:pt>
                <c:pt idx="1328">
                  <c:v>22.15</c:v>
                </c:pt>
                <c:pt idx="1329">
                  <c:v>22.1667</c:v>
                </c:pt>
                <c:pt idx="1330">
                  <c:v>22.1833</c:v>
                </c:pt>
                <c:pt idx="1331">
                  <c:v>22.2</c:v>
                </c:pt>
                <c:pt idx="1332">
                  <c:v>22.2167</c:v>
                </c:pt>
                <c:pt idx="1333">
                  <c:v>22.2333</c:v>
                </c:pt>
                <c:pt idx="1334">
                  <c:v>22.25</c:v>
                </c:pt>
                <c:pt idx="1335">
                  <c:v>22.2667</c:v>
                </c:pt>
                <c:pt idx="1336">
                  <c:v>22.2833</c:v>
                </c:pt>
                <c:pt idx="1337">
                  <c:v>22.3</c:v>
                </c:pt>
                <c:pt idx="1338">
                  <c:v>22.3167</c:v>
                </c:pt>
                <c:pt idx="1339">
                  <c:v>22.3333</c:v>
                </c:pt>
                <c:pt idx="1340">
                  <c:v>22.35</c:v>
                </c:pt>
                <c:pt idx="1341">
                  <c:v>22.3667</c:v>
                </c:pt>
                <c:pt idx="1342">
                  <c:v>22.38329999999998</c:v>
                </c:pt>
                <c:pt idx="1343">
                  <c:v>22.4</c:v>
                </c:pt>
                <c:pt idx="1344">
                  <c:v>22.4167</c:v>
                </c:pt>
                <c:pt idx="1345">
                  <c:v>22.4333</c:v>
                </c:pt>
                <c:pt idx="1346">
                  <c:v>22.45</c:v>
                </c:pt>
                <c:pt idx="1347">
                  <c:v>22.46669999999988</c:v>
                </c:pt>
                <c:pt idx="1348">
                  <c:v>22.4833</c:v>
                </c:pt>
                <c:pt idx="1349">
                  <c:v>22.5</c:v>
                </c:pt>
                <c:pt idx="1350">
                  <c:v>22.5167</c:v>
                </c:pt>
                <c:pt idx="1351">
                  <c:v>22.5333</c:v>
                </c:pt>
                <c:pt idx="1352">
                  <c:v>22.55</c:v>
                </c:pt>
                <c:pt idx="1353">
                  <c:v>22.5667</c:v>
                </c:pt>
                <c:pt idx="1354">
                  <c:v>22.5833</c:v>
                </c:pt>
                <c:pt idx="1355">
                  <c:v>22.6</c:v>
                </c:pt>
                <c:pt idx="1356">
                  <c:v>22.61670000000001</c:v>
                </c:pt>
                <c:pt idx="1357">
                  <c:v>22.63329999999999</c:v>
                </c:pt>
                <c:pt idx="1358">
                  <c:v>22.65</c:v>
                </c:pt>
                <c:pt idx="1359">
                  <c:v>22.6667</c:v>
                </c:pt>
                <c:pt idx="1360">
                  <c:v>22.6833</c:v>
                </c:pt>
                <c:pt idx="1361">
                  <c:v>22.7</c:v>
                </c:pt>
                <c:pt idx="1362">
                  <c:v>22.7167</c:v>
                </c:pt>
                <c:pt idx="1363">
                  <c:v>22.7333</c:v>
                </c:pt>
                <c:pt idx="1364">
                  <c:v>22.75</c:v>
                </c:pt>
                <c:pt idx="1365">
                  <c:v>22.7667</c:v>
                </c:pt>
                <c:pt idx="1366">
                  <c:v>22.7833</c:v>
                </c:pt>
                <c:pt idx="1367">
                  <c:v>22.8</c:v>
                </c:pt>
                <c:pt idx="1368">
                  <c:v>22.8167</c:v>
                </c:pt>
                <c:pt idx="1369">
                  <c:v>22.8333</c:v>
                </c:pt>
                <c:pt idx="1370">
                  <c:v>22.85</c:v>
                </c:pt>
                <c:pt idx="1371">
                  <c:v>22.8667</c:v>
                </c:pt>
                <c:pt idx="1372">
                  <c:v>22.88329999999998</c:v>
                </c:pt>
                <c:pt idx="1373">
                  <c:v>22.9</c:v>
                </c:pt>
                <c:pt idx="1374">
                  <c:v>22.9167</c:v>
                </c:pt>
                <c:pt idx="1375">
                  <c:v>22.9333</c:v>
                </c:pt>
                <c:pt idx="1376">
                  <c:v>22.95</c:v>
                </c:pt>
                <c:pt idx="1377">
                  <c:v>22.96669999999988</c:v>
                </c:pt>
                <c:pt idx="1378">
                  <c:v>22.9833</c:v>
                </c:pt>
                <c:pt idx="1379">
                  <c:v>23.0</c:v>
                </c:pt>
                <c:pt idx="1380">
                  <c:v>23.0167</c:v>
                </c:pt>
                <c:pt idx="1381">
                  <c:v>23.0333</c:v>
                </c:pt>
                <c:pt idx="1382">
                  <c:v>23.05</c:v>
                </c:pt>
                <c:pt idx="1383">
                  <c:v>23.0667</c:v>
                </c:pt>
                <c:pt idx="1384">
                  <c:v>23.0833</c:v>
                </c:pt>
                <c:pt idx="1385">
                  <c:v>23.1</c:v>
                </c:pt>
                <c:pt idx="1386">
                  <c:v>23.11670000000001</c:v>
                </c:pt>
                <c:pt idx="1387">
                  <c:v>23.13329999999999</c:v>
                </c:pt>
                <c:pt idx="1388">
                  <c:v>23.15</c:v>
                </c:pt>
                <c:pt idx="1389">
                  <c:v>23.1667</c:v>
                </c:pt>
                <c:pt idx="1390">
                  <c:v>23.1833</c:v>
                </c:pt>
                <c:pt idx="1391">
                  <c:v>23.2</c:v>
                </c:pt>
                <c:pt idx="1392">
                  <c:v>23.2167</c:v>
                </c:pt>
                <c:pt idx="1393">
                  <c:v>23.2333</c:v>
                </c:pt>
                <c:pt idx="1394">
                  <c:v>23.25</c:v>
                </c:pt>
                <c:pt idx="1395">
                  <c:v>23.2667</c:v>
                </c:pt>
                <c:pt idx="1396">
                  <c:v>23.2833</c:v>
                </c:pt>
                <c:pt idx="1397">
                  <c:v>23.3</c:v>
                </c:pt>
                <c:pt idx="1398">
                  <c:v>23.3167</c:v>
                </c:pt>
                <c:pt idx="1399">
                  <c:v>23.3333</c:v>
                </c:pt>
                <c:pt idx="1400">
                  <c:v>23.35</c:v>
                </c:pt>
                <c:pt idx="1401">
                  <c:v>23.3667</c:v>
                </c:pt>
                <c:pt idx="1402">
                  <c:v>23.38329999999998</c:v>
                </c:pt>
                <c:pt idx="1403">
                  <c:v>23.4</c:v>
                </c:pt>
                <c:pt idx="1404">
                  <c:v>23.4167</c:v>
                </c:pt>
                <c:pt idx="1405">
                  <c:v>23.4333</c:v>
                </c:pt>
                <c:pt idx="1406">
                  <c:v>23.45</c:v>
                </c:pt>
                <c:pt idx="1407">
                  <c:v>23.46669999999988</c:v>
                </c:pt>
                <c:pt idx="1408">
                  <c:v>23.4833</c:v>
                </c:pt>
                <c:pt idx="1409">
                  <c:v>23.5</c:v>
                </c:pt>
                <c:pt idx="1410">
                  <c:v>23.5167</c:v>
                </c:pt>
                <c:pt idx="1411">
                  <c:v>23.5333</c:v>
                </c:pt>
                <c:pt idx="1412">
                  <c:v>23.55</c:v>
                </c:pt>
                <c:pt idx="1413">
                  <c:v>23.5667</c:v>
                </c:pt>
                <c:pt idx="1414">
                  <c:v>23.5833</c:v>
                </c:pt>
                <c:pt idx="1415">
                  <c:v>23.6</c:v>
                </c:pt>
                <c:pt idx="1416">
                  <c:v>23.61670000000001</c:v>
                </c:pt>
                <c:pt idx="1417">
                  <c:v>23.63329999999999</c:v>
                </c:pt>
                <c:pt idx="1418">
                  <c:v>23.65</c:v>
                </c:pt>
                <c:pt idx="1419">
                  <c:v>23.6667</c:v>
                </c:pt>
                <c:pt idx="1420">
                  <c:v>23.6833</c:v>
                </c:pt>
                <c:pt idx="1421">
                  <c:v>23.7</c:v>
                </c:pt>
                <c:pt idx="1422">
                  <c:v>23.7167</c:v>
                </c:pt>
                <c:pt idx="1423">
                  <c:v>23.7333</c:v>
                </c:pt>
                <c:pt idx="1424">
                  <c:v>23.75</c:v>
                </c:pt>
                <c:pt idx="1425">
                  <c:v>23.7667</c:v>
                </c:pt>
                <c:pt idx="1426">
                  <c:v>23.7833</c:v>
                </c:pt>
                <c:pt idx="1427">
                  <c:v>23.8</c:v>
                </c:pt>
                <c:pt idx="1428">
                  <c:v>23.8167</c:v>
                </c:pt>
                <c:pt idx="1429">
                  <c:v>23.8333</c:v>
                </c:pt>
                <c:pt idx="1430">
                  <c:v>23.85</c:v>
                </c:pt>
                <c:pt idx="1431">
                  <c:v>23.8667</c:v>
                </c:pt>
                <c:pt idx="1432">
                  <c:v>23.88329999999998</c:v>
                </c:pt>
                <c:pt idx="1433">
                  <c:v>23.9</c:v>
                </c:pt>
                <c:pt idx="1434">
                  <c:v>23.9167</c:v>
                </c:pt>
                <c:pt idx="1435">
                  <c:v>23.9333</c:v>
                </c:pt>
                <c:pt idx="1436">
                  <c:v>23.95</c:v>
                </c:pt>
                <c:pt idx="1437">
                  <c:v>23.96669999999988</c:v>
                </c:pt>
                <c:pt idx="1438">
                  <c:v>23.9833</c:v>
                </c:pt>
                <c:pt idx="1439">
                  <c:v>24.0</c:v>
                </c:pt>
                <c:pt idx="1440">
                  <c:v>24.0167</c:v>
                </c:pt>
                <c:pt idx="1441">
                  <c:v>24.0333</c:v>
                </c:pt>
                <c:pt idx="1442">
                  <c:v>24.05</c:v>
                </c:pt>
                <c:pt idx="1443">
                  <c:v>24.0667</c:v>
                </c:pt>
                <c:pt idx="1444">
                  <c:v>24.0833</c:v>
                </c:pt>
                <c:pt idx="1445">
                  <c:v>24.1</c:v>
                </c:pt>
                <c:pt idx="1446">
                  <c:v>24.11670000000001</c:v>
                </c:pt>
                <c:pt idx="1447">
                  <c:v>24.13329999999999</c:v>
                </c:pt>
                <c:pt idx="1448">
                  <c:v>24.15</c:v>
                </c:pt>
                <c:pt idx="1449">
                  <c:v>24.1667</c:v>
                </c:pt>
                <c:pt idx="1450">
                  <c:v>24.1833</c:v>
                </c:pt>
                <c:pt idx="1451">
                  <c:v>24.2</c:v>
                </c:pt>
                <c:pt idx="1452">
                  <c:v>24.2167</c:v>
                </c:pt>
                <c:pt idx="1453">
                  <c:v>24.2333</c:v>
                </c:pt>
                <c:pt idx="1454">
                  <c:v>24.25</c:v>
                </c:pt>
                <c:pt idx="1455">
                  <c:v>24.2667</c:v>
                </c:pt>
                <c:pt idx="1456">
                  <c:v>24.2833</c:v>
                </c:pt>
                <c:pt idx="1457">
                  <c:v>24.3</c:v>
                </c:pt>
                <c:pt idx="1458">
                  <c:v>24.3167</c:v>
                </c:pt>
                <c:pt idx="1459">
                  <c:v>24.3333</c:v>
                </c:pt>
                <c:pt idx="1460">
                  <c:v>24.35</c:v>
                </c:pt>
                <c:pt idx="1461">
                  <c:v>24.3667</c:v>
                </c:pt>
                <c:pt idx="1462">
                  <c:v>24.38329999999998</c:v>
                </c:pt>
                <c:pt idx="1463">
                  <c:v>24.4</c:v>
                </c:pt>
                <c:pt idx="1464">
                  <c:v>24.4167</c:v>
                </c:pt>
                <c:pt idx="1465">
                  <c:v>24.4333</c:v>
                </c:pt>
                <c:pt idx="1466">
                  <c:v>24.45</c:v>
                </c:pt>
                <c:pt idx="1467">
                  <c:v>24.46669999999988</c:v>
                </c:pt>
                <c:pt idx="1468">
                  <c:v>24.4833</c:v>
                </c:pt>
                <c:pt idx="1469">
                  <c:v>24.5</c:v>
                </c:pt>
                <c:pt idx="1470">
                  <c:v>24.5167</c:v>
                </c:pt>
                <c:pt idx="1471">
                  <c:v>24.5333</c:v>
                </c:pt>
                <c:pt idx="1472">
                  <c:v>24.55</c:v>
                </c:pt>
                <c:pt idx="1473">
                  <c:v>24.5667</c:v>
                </c:pt>
                <c:pt idx="1474">
                  <c:v>24.5833</c:v>
                </c:pt>
                <c:pt idx="1475">
                  <c:v>24.6</c:v>
                </c:pt>
                <c:pt idx="1476">
                  <c:v>24.61670000000001</c:v>
                </c:pt>
                <c:pt idx="1477">
                  <c:v>24.63329999999999</c:v>
                </c:pt>
                <c:pt idx="1478">
                  <c:v>24.65</c:v>
                </c:pt>
                <c:pt idx="1479">
                  <c:v>24.6667</c:v>
                </c:pt>
                <c:pt idx="1480">
                  <c:v>24.6833</c:v>
                </c:pt>
                <c:pt idx="1481">
                  <c:v>24.7</c:v>
                </c:pt>
                <c:pt idx="1482">
                  <c:v>24.7167</c:v>
                </c:pt>
                <c:pt idx="1483">
                  <c:v>24.7333</c:v>
                </c:pt>
                <c:pt idx="1484">
                  <c:v>24.75</c:v>
                </c:pt>
                <c:pt idx="1485">
                  <c:v>24.7667</c:v>
                </c:pt>
                <c:pt idx="1486">
                  <c:v>24.7833</c:v>
                </c:pt>
                <c:pt idx="1487">
                  <c:v>24.8</c:v>
                </c:pt>
                <c:pt idx="1488">
                  <c:v>24.8167</c:v>
                </c:pt>
                <c:pt idx="1489">
                  <c:v>24.8333</c:v>
                </c:pt>
                <c:pt idx="1490">
                  <c:v>24.85</c:v>
                </c:pt>
                <c:pt idx="1491">
                  <c:v>24.8667</c:v>
                </c:pt>
                <c:pt idx="1492">
                  <c:v>24.88329999999998</c:v>
                </c:pt>
                <c:pt idx="1493">
                  <c:v>24.9</c:v>
                </c:pt>
                <c:pt idx="1494">
                  <c:v>24.9167</c:v>
                </c:pt>
                <c:pt idx="1495">
                  <c:v>24.9333</c:v>
                </c:pt>
                <c:pt idx="1496">
                  <c:v>24.95</c:v>
                </c:pt>
                <c:pt idx="1497">
                  <c:v>24.96669999999988</c:v>
                </c:pt>
                <c:pt idx="1498">
                  <c:v>24.9833</c:v>
                </c:pt>
                <c:pt idx="1499">
                  <c:v>25.0</c:v>
                </c:pt>
                <c:pt idx="1500">
                  <c:v>25.0167</c:v>
                </c:pt>
                <c:pt idx="1501">
                  <c:v>25.0333</c:v>
                </c:pt>
                <c:pt idx="1502">
                  <c:v>25.05</c:v>
                </c:pt>
                <c:pt idx="1503">
                  <c:v>25.0667</c:v>
                </c:pt>
                <c:pt idx="1504">
                  <c:v>25.0833</c:v>
                </c:pt>
                <c:pt idx="1505">
                  <c:v>25.1</c:v>
                </c:pt>
                <c:pt idx="1506">
                  <c:v>25.11670000000001</c:v>
                </c:pt>
                <c:pt idx="1507">
                  <c:v>25.13329999999999</c:v>
                </c:pt>
                <c:pt idx="1508">
                  <c:v>25.15</c:v>
                </c:pt>
                <c:pt idx="1509">
                  <c:v>25.1667</c:v>
                </c:pt>
                <c:pt idx="1510">
                  <c:v>25.1833</c:v>
                </c:pt>
                <c:pt idx="1511">
                  <c:v>25.2</c:v>
                </c:pt>
                <c:pt idx="1512">
                  <c:v>25.2167</c:v>
                </c:pt>
                <c:pt idx="1513">
                  <c:v>25.2333</c:v>
                </c:pt>
                <c:pt idx="1514">
                  <c:v>25.25</c:v>
                </c:pt>
                <c:pt idx="1515">
                  <c:v>25.2667</c:v>
                </c:pt>
                <c:pt idx="1516">
                  <c:v>25.2833</c:v>
                </c:pt>
                <c:pt idx="1517">
                  <c:v>25.3</c:v>
                </c:pt>
                <c:pt idx="1518">
                  <c:v>25.3167</c:v>
                </c:pt>
                <c:pt idx="1519">
                  <c:v>25.3333</c:v>
                </c:pt>
                <c:pt idx="1520">
                  <c:v>25.35</c:v>
                </c:pt>
                <c:pt idx="1521">
                  <c:v>25.3667</c:v>
                </c:pt>
                <c:pt idx="1522">
                  <c:v>25.38329999999998</c:v>
                </c:pt>
                <c:pt idx="1523">
                  <c:v>25.4</c:v>
                </c:pt>
                <c:pt idx="1524">
                  <c:v>25.4167</c:v>
                </c:pt>
                <c:pt idx="1525">
                  <c:v>25.4333</c:v>
                </c:pt>
                <c:pt idx="1526">
                  <c:v>25.45</c:v>
                </c:pt>
                <c:pt idx="1527">
                  <c:v>25.46669999999988</c:v>
                </c:pt>
                <c:pt idx="1528">
                  <c:v>25.4833</c:v>
                </c:pt>
                <c:pt idx="1529">
                  <c:v>25.5</c:v>
                </c:pt>
                <c:pt idx="1530">
                  <c:v>25.5167</c:v>
                </c:pt>
                <c:pt idx="1531">
                  <c:v>25.5333</c:v>
                </c:pt>
                <c:pt idx="1532">
                  <c:v>25.55</c:v>
                </c:pt>
                <c:pt idx="1533">
                  <c:v>25.5667</c:v>
                </c:pt>
                <c:pt idx="1534">
                  <c:v>25.5833</c:v>
                </c:pt>
                <c:pt idx="1535">
                  <c:v>25.6</c:v>
                </c:pt>
                <c:pt idx="1536">
                  <c:v>25.61670000000001</c:v>
                </c:pt>
                <c:pt idx="1537">
                  <c:v>25.63329999999999</c:v>
                </c:pt>
                <c:pt idx="1538">
                  <c:v>25.65</c:v>
                </c:pt>
                <c:pt idx="1539">
                  <c:v>25.6667</c:v>
                </c:pt>
                <c:pt idx="1540">
                  <c:v>25.6833</c:v>
                </c:pt>
                <c:pt idx="1541">
                  <c:v>25.7</c:v>
                </c:pt>
                <c:pt idx="1542">
                  <c:v>25.7167</c:v>
                </c:pt>
                <c:pt idx="1543">
                  <c:v>25.7333</c:v>
                </c:pt>
                <c:pt idx="1544">
                  <c:v>25.75</c:v>
                </c:pt>
                <c:pt idx="1545">
                  <c:v>25.7667</c:v>
                </c:pt>
                <c:pt idx="1546">
                  <c:v>25.7833</c:v>
                </c:pt>
                <c:pt idx="1547">
                  <c:v>25.8</c:v>
                </c:pt>
                <c:pt idx="1548">
                  <c:v>25.8167</c:v>
                </c:pt>
                <c:pt idx="1549">
                  <c:v>25.8333</c:v>
                </c:pt>
                <c:pt idx="1550">
                  <c:v>25.85</c:v>
                </c:pt>
                <c:pt idx="1551">
                  <c:v>25.8667</c:v>
                </c:pt>
                <c:pt idx="1552">
                  <c:v>25.88329999999998</c:v>
                </c:pt>
                <c:pt idx="1553">
                  <c:v>25.9</c:v>
                </c:pt>
                <c:pt idx="1554">
                  <c:v>25.9167</c:v>
                </c:pt>
                <c:pt idx="1555">
                  <c:v>25.9333</c:v>
                </c:pt>
                <c:pt idx="1556">
                  <c:v>25.95</c:v>
                </c:pt>
                <c:pt idx="1557">
                  <c:v>25.96669999999988</c:v>
                </c:pt>
                <c:pt idx="1558">
                  <c:v>25.9833</c:v>
                </c:pt>
                <c:pt idx="1559">
                  <c:v>26.0</c:v>
                </c:pt>
                <c:pt idx="1560">
                  <c:v>26.0167</c:v>
                </c:pt>
                <c:pt idx="1561">
                  <c:v>26.0333</c:v>
                </c:pt>
                <c:pt idx="1562">
                  <c:v>26.05</c:v>
                </c:pt>
                <c:pt idx="1563">
                  <c:v>26.0667</c:v>
                </c:pt>
                <c:pt idx="1564">
                  <c:v>26.0833</c:v>
                </c:pt>
                <c:pt idx="1565">
                  <c:v>26.1</c:v>
                </c:pt>
                <c:pt idx="1566">
                  <c:v>26.11670000000001</c:v>
                </c:pt>
                <c:pt idx="1567">
                  <c:v>26.13329999999999</c:v>
                </c:pt>
                <c:pt idx="1568">
                  <c:v>26.15</c:v>
                </c:pt>
                <c:pt idx="1569">
                  <c:v>26.1667</c:v>
                </c:pt>
                <c:pt idx="1570">
                  <c:v>26.1833</c:v>
                </c:pt>
                <c:pt idx="1571">
                  <c:v>26.2</c:v>
                </c:pt>
                <c:pt idx="1572">
                  <c:v>26.2167</c:v>
                </c:pt>
                <c:pt idx="1573">
                  <c:v>26.2333</c:v>
                </c:pt>
                <c:pt idx="1574">
                  <c:v>26.25</c:v>
                </c:pt>
                <c:pt idx="1575">
                  <c:v>26.2667</c:v>
                </c:pt>
                <c:pt idx="1576">
                  <c:v>26.2833</c:v>
                </c:pt>
                <c:pt idx="1577">
                  <c:v>26.3</c:v>
                </c:pt>
                <c:pt idx="1578">
                  <c:v>26.3167</c:v>
                </c:pt>
                <c:pt idx="1579">
                  <c:v>26.3333</c:v>
                </c:pt>
                <c:pt idx="1580">
                  <c:v>26.35</c:v>
                </c:pt>
                <c:pt idx="1581">
                  <c:v>26.3667</c:v>
                </c:pt>
                <c:pt idx="1582">
                  <c:v>26.38329999999998</c:v>
                </c:pt>
                <c:pt idx="1583">
                  <c:v>26.4</c:v>
                </c:pt>
                <c:pt idx="1584">
                  <c:v>26.4167</c:v>
                </c:pt>
                <c:pt idx="1585">
                  <c:v>26.4333</c:v>
                </c:pt>
                <c:pt idx="1586">
                  <c:v>26.45</c:v>
                </c:pt>
                <c:pt idx="1587">
                  <c:v>26.46669999999988</c:v>
                </c:pt>
                <c:pt idx="1588">
                  <c:v>26.4833</c:v>
                </c:pt>
                <c:pt idx="1589">
                  <c:v>26.5</c:v>
                </c:pt>
                <c:pt idx="1590">
                  <c:v>26.5167</c:v>
                </c:pt>
                <c:pt idx="1591">
                  <c:v>26.5333</c:v>
                </c:pt>
                <c:pt idx="1592">
                  <c:v>26.55</c:v>
                </c:pt>
                <c:pt idx="1593">
                  <c:v>26.5667</c:v>
                </c:pt>
                <c:pt idx="1594">
                  <c:v>26.5833</c:v>
                </c:pt>
                <c:pt idx="1595">
                  <c:v>26.6</c:v>
                </c:pt>
                <c:pt idx="1596">
                  <c:v>26.61670000000001</c:v>
                </c:pt>
                <c:pt idx="1597">
                  <c:v>26.63329999999999</c:v>
                </c:pt>
                <c:pt idx="1598">
                  <c:v>26.65</c:v>
                </c:pt>
                <c:pt idx="1599">
                  <c:v>26.6667</c:v>
                </c:pt>
                <c:pt idx="1600">
                  <c:v>26.6833</c:v>
                </c:pt>
                <c:pt idx="1601">
                  <c:v>26.7</c:v>
                </c:pt>
                <c:pt idx="1602">
                  <c:v>26.7167</c:v>
                </c:pt>
                <c:pt idx="1603">
                  <c:v>26.7333</c:v>
                </c:pt>
                <c:pt idx="1604">
                  <c:v>26.75</c:v>
                </c:pt>
                <c:pt idx="1605">
                  <c:v>26.7667</c:v>
                </c:pt>
                <c:pt idx="1606">
                  <c:v>26.7833</c:v>
                </c:pt>
                <c:pt idx="1607">
                  <c:v>26.8</c:v>
                </c:pt>
                <c:pt idx="1608">
                  <c:v>26.8167</c:v>
                </c:pt>
                <c:pt idx="1609">
                  <c:v>26.8333</c:v>
                </c:pt>
                <c:pt idx="1610">
                  <c:v>26.85</c:v>
                </c:pt>
                <c:pt idx="1611">
                  <c:v>26.8667</c:v>
                </c:pt>
                <c:pt idx="1612">
                  <c:v>26.88329999999998</c:v>
                </c:pt>
                <c:pt idx="1613">
                  <c:v>26.9</c:v>
                </c:pt>
                <c:pt idx="1614">
                  <c:v>26.9167</c:v>
                </c:pt>
                <c:pt idx="1615">
                  <c:v>26.9333</c:v>
                </c:pt>
                <c:pt idx="1616">
                  <c:v>26.95</c:v>
                </c:pt>
                <c:pt idx="1617">
                  <c:v>26.96669999999988</c:v>
                </c:pt>
                <c:pt idx="1618">
                  <c:v>26.9833</c:v>
                </c:pt>
                <c:pt idx="1619">
                  <c:v>27.0</c:v>
                </c:pt>
                <c:pt idx="1620">
                  <c:v>27.0167</c:v>
                </c:pt>
                <c:pt idx="1621">
                  <c:v>27.0333</c:v>
                </c:pt>
                <c:pt idx="1622">
                  <c:v>27.05</c:v>
                </c:pt>
                <c:pt idx="1623">
                  <c:v>27.0667</c:v>
                </c:pt>
                <c:pt idx="1624">
                  <c:v>27.0833</c:v>
                </c:pt>
                <c:pt idx="1625">
                  <c:v>27.1</c:v>
                </c:pt>
                <c:pt idx="1626">
                  <c:v>27.11670000000001</c:v>
                </c:pt>
                <c:pt idx="1627">
                  <c:v>27.13329999999999</c:v>
                </c:pt>
                <c:pt idx="1628">
                  <c:v>27.15</c:v>
                </c:pt>
                <c:pt idx="1629">
                  <c:v>27.1667</c:v>
                </c:pt>
                <c:pt idx="1630">
                  <c:v>27.1833</c:v>
                </c:pt>
                <c:pt idx="1631">
                  <c:v>27.2</c:v>
                </c:pt>
                <c:pt idx="1632">
                  <c:v>27.2167</c:v>
                </c:pt>
                <c:pt idx="1633">
                  <c:v>27.2333</c:v>
                </c:pt>
                <c:pt idx="1634">
                  <c:v>27.25</c:v>
                </c:pt>
                <c:pt idx="1635">
                  <c:v>27.2667</c:v>
                </c:pt>
                <c:pt idx="1636">
                  <c:v>27.2833</c:v>
                </c:pt>
                <c:pt idx="1637">
                  <c:v>27.3</c:v>
                </c:pt>
                <c:pt idx="1638">
                  <c:v>27.3167</c:v>
                </c:pt>
                <c:pt idx="1639">
                  <c:v>27.3333</c:v>
                </c:pt>
                <c:pt idx="1640">
                  <c:v>27.35</c:v>
                </c:pt>
                <c:pt idx="1641">
                  <c:v>27.3667</c:v>
                </c:pt>
                <c:pt idx="1642">
                  <c:v>27.38329999999998</c:v>
                </c:pt>
                <c:pt idx="1643">
                  <c:v>27.4</c:v>
                </c:pt>
                <c:pt idx="1644">
                  <c:v>27.4167</c:v>
                </c:pt>
                <c:pt idx="1645">
                  <c:v>27.4333</c:v>
                </c:pt>
                <c:pt idx="1646">
                  <c:v>27.45</c:v>
                </c:pt>
                <c:pt idx="1647">
                  <c:v>27.46669999999988</c:v>
                </c:pt>
                <c:pt idx="1648">
                  <c:v>27.4833</c:v>
                </c:pt>
                <c:pt idx="1649">
                  <c:v>27.5</c:v>
                </c:pt>
                <c:pt idx="1650">
                  <c:v>27.5167</c:v>
                </c:pt>
                <c:pt idx="1651">
                  <c:v>27.5333</c:v>
                </c:pt>
                <c:pt idx="1652">
                  <c:v>27.55</c:v>
                </c:pt>
                <c:pt idx="1653">
                  <c:v>27.5667</c:v>
                </c:pt>
                <c:pt idx="1654">
                  <c:v>27.5833</c:v>
                </c:pt>
                <c:pt idx="1655">
                  <c:v>27.6</c:v>
                </c:pt>
                <c:pt idx="1656">
                  <c:v>27.61670000000001</c:v>
                </c:pt>
                <c:pt idx="1657">
                  <c:v>27.63329999999999</c:v>
                </c:pt>
                <c:pt idx="1658">
                  <c:v>27.65</c:v>
                </c:pt>
                <c:pt idx="1659">
                  <c:v>27.6667</c:v>
                </c:pt>
                <c:pt idx="1660">
                  <c:v>27.6833</c:v>
                </c:pt>
                <c:pt idx="1661">
                  <c:v>27.7</c:v>
                </c:pt>
                <c:pt idx="1662">
                  <c:v>27.7167</c:v>
                </c:pt>
                <c:pt idx="1663">
                  <c:v>27.7333</c:v>
                </c:pt>
                <c:pt idx="1664">
                  <c:v>27.75</c:v>
                </c:pt>
                <c:pt idx="1665">
                  <c:v>27.7667</c:v>
                </c:pt>
                <c:pt idx="1666">
                  <c:v>27.7833</c:v>
                </c:pt>
                <c:pt idx="1667">
                  <c:v>27.8</c:v>
                </c:pt>
                <c:pt idx="1668">
                  <c:v>27.8167</c:v>
                </c:pt>
                <c:pt idx="1669">
                  <c:v>27.8333</c:v>
                </c:pt>
                <c:pt idx="1670">
                  <c:v>27.85</c:v>
                </c:pt>
                <c:pt idx="1671">
                  <c:v>27.8667</c:v>
                </c:pt>
                <c:pt idx="1672">
                  <c:v>27.88329999999998</c:v>
                </c:pt>
                <c:pt idx="1673">
                  <c:v>27.9</c:v>
                </c:pt>
                <c:pt idx="1674">
                  <c:v>27.9167</c:v>
                </c:pt>
                <c:pt idx="1675">
                  <c:v>27.9333</c:v>
                </c:pt>
                <c:pt idx="1676">
                  <c:v>27.95</c:v>
                </c:pt>
                <c:pt idx="1677">
                  <c:v>27.96669999999988</c:v>
                </c:pt>
                <c:pt idx="1678">
                  <c:v>27.9833</c:v>
                </c:pt>
                <c:pt idx="1679">
                  <c:v>28.0</c:v>
                </c:pt>
                <c:pt idx="1680">
                  <c:v>28.0167</c:v>
                </c:pt>
                <c:pt idx="1681">
                  <c:v>28.0333</c:v>
                </c:pt>
                <c:pt idx="1682">
                  <c:v>28.05</c:v>
                </c:pt>
                <c:pt idx="1683">
                  <c:v>28.0667</c:v>
                </c:pt>
                <c:pt idx="1684">
                  <c:v>28.0833</c:v>
                </c:pt>
                <c:pt idx="1685">
                  <c:v>28.1</c:v>
                </c:pt>
                <c:pt idx="1686">
                  <c:v>28.11670000000001</c:v>
                </c:pt>
                <c:pt idx="1687">
                  <c:v>28.13329999999999</c:v>
                </c:pt>
                <c:pt idx="1688">
                  <c:v>28.15</c:v>
                </c:pt>
                <c:pt idx="1689">
                  <c:v>28.1667</c:v>
                </c:pt>
                <c:pt idx="1690">
                  <c:v>28.1833</c:v>
                </c:pt>
                <c:pt idx="1691">
                  <c:v>28.2</c:v>
                </c:pt>
                <c:pt idx="1692">
                  <c:v>28.2167</c:v>
                </c:pt>
                <c:pt idx="1693">
                  <c:v>28.2333</c:v>
                </c:pt>
                <c:pt idx="1694">
                  <c:v>28.25</c:v>
                </c:pt>
                <c:pt idx="1695">
                  <c:v>28.2667</c:v>
                </c:pt>
                <c:pt idx="1696">
                  <c:v>28.2833</c:v>
                </c:pt>
                <c:pt idx="1697">
                  <c:v>28.3</c:v>
                </c:pt>
                <c:pt idx="1698">
                  <c:v>28.3167</c:v>
                </c:pt>
                <c:pt idx="1699">
                  <c:v>28.3333</c:v>
                </c:pt>
                <c:pt idx="1700">
                  <c:v>28.35</c:v>
                </c:pt>
                <c:pt idx="1701">
                  <c:v>28.3667</c:v>
                </c:pt>
                <c:pt idx="1702">
                  <c:v>28.38329999999998</c:v>
                </c:pt>
                <c:pt idx="1703">
                  <c:v>28.4</c:v>
                </c:pt>
                <c:pt idx="1704">
                  <c:v>28.4167</c:v>
                </c:pt>
                <c:pt idx="1705">
                  <c:v>28.4333</c:v>
                </c:pt>
                <c:pt idx="1706">
                  <c:v>28.45</c:v>
                </c:pt>
                <c:pt idx="1707">
                  <c:v>28.46669999999988</c:v>
                </c:pt>
                <c:pt idx="1708">
                  <c:v>28.4833</c:v>
                </c:pt>
                <c:pt idx="1709">
                  <c:v>28.5</c:v>
                </c:pt>
                <c:pt idx="1710">
                  <c:v>28.5167</c:v>
                </c:pt>
                <c:pt idx="1711">
                  <c:v>28.5333</c:v>
                </c:pt>
                <c:pt idx="1712">
                  <c:v>28.55</c:v>
                </c:pt>
                <c:pt idx="1713">
                  <c:v>28.5667</c:v>
                </c:pt>
                <c:pt idx="1714">
                  <c:v>28.5833</c:v>
                </c:pt>
                <c:pt idx="1715">
                  <c:v>28.6</c:v>
                </c:pt>
                <c:pt idx="1716">
                  <c:v>28.61670000000001</c:v>
                </c:pt>
                <c:pt idx="1717">
                  <c:v>28.63329999999999</c:v>
                </c:pt>
                <c:pt idx="1718">
                  <c:v>28.65</c:v>
                </c:pt>
                <c:pt idx="1719">
                  <c:v>28.6667</c:v>
                </c:pt>
                <c:pt idx="1720">
                  <c:v>28.6833</c:v>
                </c:pt>
                <c:pt idx="1721">
                  <c:v>28.7</c:v>
                </c:pt>
                <c:pt idx="1722">
                  <c:v>28.7167</c:v>
                </c:pt>
                <c:pt idx="1723">
                  <c:v>28.7333</c:v>
                </c:pt>
                <c:pt idx="1724">
                  <c:v>28.75</c:v>
                </c:pt>
                <c:pt idx="1725">
                  <c:v>28.7667</c:v>
                </c:pt>
                <c:pt idx="1726">
                  <c:v>28.7833</c:v>
                </c:pt>
                <c:pt idx="1727">
                  <c:v>28.8</c:v>
                </c:pt>
                <c:pt idx="1728">
                  <c:v>28.8167</c:v>
                </c:pt>
                <c:pt idx="1729">
                  <c:v>28.8333</c:v>
                </c:pt>
                <c:pt idx="1730">
                  <c:v>28.85</c:v>
                </c:pt>
                <c:pt idx="1731">
                  <c:v>28.8667</c:v>
                </c:pt>
                <c:pt idx="1732">
                  <c:v>28.88329999999998</c:v>
                </c:pt>
                <c:pt idx="1733">
                  <c:v>28.9</c:v>
                </c:pt>
                <c:pt idx="1734">
                  <c:v>28.9167</c:v>
                </c:pt>
                <c:pt idx="1735">
                  <c:v>28.9333</c:v>
                </c:pt>
                <c:pt idx="1736">
                  <c:v>28.95</c:v>
                </c:pt>
                <c:pt idx="1737">
                  <c:v>28.96669999999988</c:v>
                </c:pt>
                <c:pt idx="1738">
                  <c:v>28.9833</c:v>
                </c:pt>
                <c:pt idx="1739">
                  <c:v>29.0</c:v>
                </c:pt>
                <c:pt idx="1740">
                  <c:v>29.0167</c:v>
                </c:pt>
                <c:pt idx="1741">
                  <c:v>29.0333</c:v>
                </c:pt>
                <c:pt idx="1742">
                  <c:v>29.05</c:v>
                </c:pt>
                <c:pt idx="1743">
                  <c:v>29.0667</c:v>
                </c:pt>
                <c:pt idx="1744">
                  <c:v>29.0833</c:v>
                </c:pt>
                <c:pt idx="1745">
                  <c:v>29.1</c:v>
                </c:pt>
                <c:pt idx="1746">
                  <c:v>29.11670000000001</c:v>
                </c:pt>
                <c:pt idx="1747">
                  <c:v>29.13329999999999</c:v>
                </c:pt>
                <c:pt idx="1748">
                  <c:v>29.15</c:v>
                </c:pt>
                <c:pt idx="1749">
                  <c:v>29.1667</c:v>
                </c:pt>
                <c:pt idx="1750">
                  <c:v>29.1833</c:v>
                </c:pt>
                <c:pt idx="1751">
                  <c:v>29.2</c:v>
                </c:pt>
                <c:pt idx="1752">
                  <c:v>29.2167</c:v>
                </c:pt>
                <c:pt idx="1753">
                  <c:v>29.2333</c:v>
                </c:pt>
                <c:pt idx="1754">
                  <c:v>29.25</c:v>
                </c:pt>
                <c:pt idx="1755">
                  <c:v>29.2667</c:v>
                </c:pt>
                <c:pt idx="1756">
                  <c:v>29.2833</c:v>
                </c:pt>
                <c:pt idx="1757">
                  <c:v>29.3</c:v>
                </c:pt>
                <c:pt idx="1758">
                  <c:v>29.3167</c:v>
                </c:pt>
                <c:pt idx="1759">
                  <c:v>29.3333</c:v>
                </c:pt>
                <c:pt idx="1760">
                  <c:v>29.35</c:v>
                </c:pt>
                <c:pt idx="1761">
                  <c:v>29.3667</c:v>
                </c:pt>
                <c:pt idx="1762">
                  <c:v>29.38329999999998</c:v>
                </c:pt>
                <c:pt idx="1763">
                  <c:v>29.4</c:v>
                </c:pt>
                <c:pt idx="1764">
                  <c:v>29.4167</c:v>
                </c:pt>
                <c:pt idx="1765">
                  <c:v>29.4333</c:v>
                </c:pt>
                <c:pt idx="1766">
                  <c:v>29.45</c:v>
                </c:pt>
                <c:pt idx="1767">
                  <c:v>29.46669999999988</c:v>
                </c:pt>
                <c:pt idx="1768">
                  <c:v>29.4833</c:v>
                </c:pt>
                <c:pt idx="1769">
                  <c:v>29.5</c:v>
                </c:pt>
                <c:pt idx="1770">
                  <c:v>29.5167</c:v>
                </c:pt>
                <c:pt idx="1771">
                  <c:v>29.5333</c:v>
                </c:pt>
                <c:pt idx="1772">
                  <c:v>29.55</c:v>
                </c:pt>
                <c:pt idx="1773">
                  <c:v>29.5667</c:v>
                </c:pt>
                <c:pt idx="1774">
                  <c:v>29.5833</c:v>
                </c:pt>
                <c:pt idx="1775">
                  <c:v>29.6</c:v>
                </c:pt>
                <c:pt idx="1776">
                  <c:v>29.61670000000001</c:v>
                </c:pt>
                <c:pt idx="1777">
                  <c:v>29.63329999999999</c:v>
                </c:pt>
                <c:pt idx="1778">
                  <c:v>29.65</c:v>
                </c:pt>
                <c:pt idx="1779">
                  <c:v>29.6667</c:v>
                </c:pt>
                <c:pt idx="1780">
                  <c:v>29.6833</c:v>
                </c:pt>
                <c:pt idx="1781">
                  <c:v>29.7</c:v>
                </c:pt>
                <c:pt idx="1782">
                  <c:v>29.7167</c:v>
                </c:pt>
                <c:pt idx="1783">
                  <c:v>29.7333</c:v>
                </c:pt>
                <c:pt idx="1784">
                  <c:v>29.75</c:v>
                </c:pt>
                <c:pt idx="1785">
                  <c:v>29.7667</c:v>
                </c:pt>
                <c:pt idx="1786">
                  <c:v>29.7833</c:v>
                </c:pt>
                <c:pt idx="1787">
                  <c:v>29.8</c:v>
                </c:pt>
                <c:pt idx="1788">
                  <c:v>29.8167</c:v>
                </c:pt>
                <c:pt idx="1789">
                  <c:v>29.8333</c:v>
                </c:pt>
                <c:pt idx="1790">
                  <c:v>29.85</c:v>
                </c:pt>
                <c:pt idx="1791">
                  <c:v>29.8667</c:v>
                </c:pt>
                <c:pt idx="1792">
                  <c:v>29.88329999999998</c:v>
                </c:pt>
                <c:pt idx="1793">
                  <c:v>29.9</c:v>
                </c:pt>
                <c:pt idx="1794">
                  <c:v>29.9167</c:v>
                </c:pt>
                <c:pt idx="1795">
                  <c:v>29.9333</c:v>
                </c:pt>
                <c:pt idx="1796">
                  <c:v>29.95</c:v>
                </c:pt>
                <c:pt idx="1797">
                  <c:v>29.96669999999988</c:v>
                </c:pt>
                <c:pt idx="1798">
                  <c:v>29.9833</c:v>
                </c:pt>
                <c:pt idx="1799">
                  <c:v>30.0</c:v>
                </c:pt>
                <c:pt idx="1800">
                  <c:v>30.0167</c:v>
                </c:pt>
                <c:pt idx="1801">
                  <c:v>30.0333</c:v>
                </c:pt>
                <c:pt idx="1802">
                  <c:v>30.05</c:v>
                </c:pt>
                <c:pt idx="1803">
                  <c:v>30.0667</c:v>
                </c:pt>
                <c:pt idx="1804">
                  <c:v>30.0833</c:v>
                </c:pt>
                <c:pt idx="1805">
                  <c:v>30.1</c:v>
                </c:pt>
                <c:pt idx="1806">
                  <c:v>30.11670000000001</c:v>
                </c:pt>
                <c:pt idx="1807">
                  <c:v>30.13329999999999</c:v>
                </c:pt>
                <c:pt idx="1808">
                  <c:v>30.15</c:v>
                </c:pt>
                <c:pt idx="1809">
                  <c:v>30.1667</c:v>
                </c:pt>
                <c:pt idx="1810">
                  <c:v>30.1833</c:v>
                </c:pt>
                <c:pt idx="1811">
                  <c:v>30.2</c:v>
                </c:pt>
                <c:pt idx="1812">
                  <c:v>30.2167</c:v>
                </c:pt>
                <c:pt idx="1813">
                  <c:v>30.2333</c:v>
                </c:pt>
                <c:pt idx="1814">
                  <c:v>30.25</c:v>
                </c:pt>
                <c:pt idx="1815">
                  <c:v>30.2667</c:v>
                </c:pt>
                <c:pt idx="1816">
                  <c:v>30.2833</c:v>
                </c:pt>
                <c:pt idx="1817">
                  <c:v>30.3</c:v>
                </c:pt>
                <c:pt idx="1818">
                  <c:v>30.3167</c:v>
                </c:pt>
                <c:pt idx="1819">
                  <c:v>30.3333</c:v>
                </c:pt>
                <c:pt idx="1820">
                  <c:v>30.35</c:v>
                </c:pt>
                <c:pt idx="1821">
                  <c:v>30.3667</c:v>
                </c:pt>
                <c:pt idx="1822">
                  <c:v>30.38329999999998</c:v>
                </c:pt>
                <c:pt idx="1823">
                  <c:v>30.4</c:v>
                </c:pt>
                <c:pt idx="1824">
                  <c:v>30.4167</c:v>
                </c:pt>
                <c:pt idx="1825">
                  <c:v>30.4333</c:v>
                </c:pt>
                <c:pt idx="1826">
                  <c:v>30.45</c:v>
                </c:pt>
                <c:pt idx="1827">
                  <c:v>30.46669999999988</c:v>
                </c:pt>
                <c:pt idx="1828">
                  <c:v>30.4833</c:v>
                </c:pt>
                <c:pt idx="1829">
                  <c:v>30.5</c:v>
                </c:pt>
                <c:pt idx="1830">
                  <c:v>30.5167</c:v>
                </c:pt>
                <c:pt idx="1831">
                  <c:v>30.5333</c:v>
                </c:pt>
                <c:pt idx="1832">
                  <c:v>30.55</c:v>
                </c:pt>
                <c:pt idx="1833">
                  <c:v>30.5667</c:v>
                </c:pt>
                <c:pt idx="1834">
                  <c:v>30.5833</c:v>
                </c:pt>
                <c:pt idx="1835">
                  <c:v>30.6</c:v>
                </c:pt>
                <c:pt idx="1836">
                  <c:v>30.61670000000001</c:v>
                </c:pt>
                <c:pt idx="1837">
                  <c:v>30.63329999999999</c:v>
                </c:pt>
                <c:pt idx="1838">
                  <c:v>30.65</c:v>
                </c:pt>
                <c:pt idx="1839">
                  <c:v>30.6667</c:v>
                </c:pt>
                <c:pt idx="1840">
                  <c:v>30.6833</c:v>
                </c:pt>
                <c:pt idx="1841">
                  <c:v>30.7</c:v>
                </c:pt>
                <c:pt idx="1842">
                  <c:v>30.7167</c:v>
                </c:pt>
                <c:pt idx="1843">
                  <c:v>30.7333</c:v>
                </c:pt>
                <c:pt idx="1844">
                  <c:v>30.75</c:v>
                </c:pt>
                <c:pt idx="1845">
                  <c:v>30.7667</c:v>
                </c:pt>
                <c:pt idx="1846">
                  <c:v>30.7833</c:v>
                </c:pt>
                <c:pt idx="1847">
                  <c:v>30.8</c:v>
                </c:pt>
                <c:pt idx="1848">
                  <c:v>30.8167</c:v>
                </c:pt>
                <c:pt idx="1849">
                  <c:v>30.8333</c:v>
                </c:pt>
                <c:pt idx="1850">
                  <c:v>30.85</c:v>
                </c:pt>
                <c:pt idx="1851">
                  <c:v>30.8667</c:v>
                </c:pt>
                <c:pt idx="1852">
                  <c:v>30.88329999999998</c:v>
                </c:pt>
                <c:pt idx="1853">
                  <c:v>30.9</c:v>
                </c:pt>
                <c:pt idx="1854">
                  <c:v>30.9167</c:v>
                </c:pt>
                <c:pt idx="1855">
                  <c:v>30.9333</c:v>
                </c:pt>
                <c:pt idx="1856">
                  <c:v>30.95</c:v>
                </c:pt>
                <c:pt idx="1857">
                  <c:v>30.96669999999988</c:v>
                </c:pt>
                <c:pt idx="1858">
                  <c:v>30.9833</c:v>
                </c:pt>
                <c:pt idx="1859">
                  <c:v>31.0</c:v>
                </c:pt>
                <c:pt idx="1860">
                  <c:v>31.0167</c:v>
                </c:pt>
                <c:pt idx="1861">
                  <c:v>31.0333</c:v>
                </c:pt>
                <c:pt idx="1862">
                  <c:v>31.05</c:v>
                </c:pt>
                <c:pt idx="1863">
                  <c:v>31.0667</c:v>
                </c:pt>
                <c:pt idx="1864">
                  <c:v>31.0833</c:v>
                </c:pt>
                <c:pt idx="1865">
                  <c:v>31.1</c:v>
                </c:pt>
                <c:pt idx="1866">
                  <c:v>31.11670000000001</c:v>
                </c:pt>
                <c:pt idx="1867">
                  <c:v>31.13329999999999</c:v>
                </c:pt>
                <c:pt idx="1868">
                  <c:v>31.15</c:v>
                </c:pt>
                <c:pt idx="1869">
                  <c:v>31.1667</c:v>
                </c:pt>
                <c:pt idx="1870">
                  <c:v>31.1833</c:v>
                </c:pt>
                <c:pt idx="1871">
                  <c:v>31.2</c:v>
                </c:pt>
                <c:pt idx="1872">
                  <c:v>31.2167</c:v>
                </c:pt>
                <c:pt idx="1873">
                  <c:v>31.2333</c:v>
                </c:pt>
                <c:pt idx="1874">
                  <c:v>31.25</c:v>
                </c:pt>
                <c:pt idx="1875">
                  <c:v>31.2667</c:v>
                </c:pt>
                <c:pt idx="1876">
                  <c:v>31.2833</c:v>
                </c:pt>
                <c:pt idx="1877">
                  <c:v>31.3</c:v>
                </c:pt>
                <c:pt idx="1878">
                  <c:v>31.3167</c:v>
                </c:pt>
                <c:pt idx="1879">
                  <c:v>31.3333</c:v>
                </c:pt>
                <c:pt idx="1880">
                  <c:v>31.35</c:v>
                </c:pt>
                <c:pt idx="1881">
                  <c:v>31.3667</c:v>
                </c:pt>
                <c:pt idx="1882">
                  <c:v>31.38329999999998</c:v>
                </c:pt>
                <c:pt idx="1883">
                  <c:v>31.4</c:v>
                </c:pt>
                <c:pt idx="1884">
                  <c:v>31.4167</c:v>
                </c:pt>
                <c:pt idx="1885">
                  <c:v>31.4333</c:v>
                </c:pt>
                <c:pt idx="1886">
                  <c:v>31.45</c:v>
                </c:pt>
                <c:pt idx="1887">
                  <c:v>31.46669999999988</c:v>
                </c:pt>
                <c:pt idx="1888">
                  <c:v>31.4833</c:v>
                </c:pt>
                <c:pt idx="1889">
                  <c:v>31.5</c:v>
                </c:pt>
                <c:pt idx="1890">
                  <c:v>31.5167</c:v>
                </c:pt>
                <c:pt idx="1891">
                  <c:v>31.5333</c:v>
                </c:pt>
                <c:pt idx="1892">
                  <c:v>31.55</c:v>
                </c:pt>
                <c:pt idx="1893">
                  <c:v>31.5667</c:v>
                </c:pt>
                <c:pt idx="1894">
                  <c:v>31.5833</c:v>
                </c:pt>
                <c:pt idx="1895">
                  <c:v>31.6</c:v>
                </c:pt>
                <c:pt idx="1896">
                  <c:v>31.61670000000001</c:v>
                </c:pt>
                <c:pt idx="1897">
                  <c:v>31.63329999999999</c:v>
                </c:pt>
                <c:pt idx="1898">
                  <c:v>31.65</c:v>
                </c:pt>
                <c:pt idx="1899">
                  <c:v>31.6667</c:v>
                </c:pt>
                <c:pt idx="1900">
                  <c:v>31.6833</c:v>
                </c:pt>
                <c:pt idx="1901">
                  <c:v>31.7</c:v>
                </c:pt>
                <c:pt idx="1902">
                  <c:v>31.7167</c:v>
                </c:pt>
                <c:pt idx="1903">
                  <c:v>31.7333</c:v>
                </c:pt>
                <c:pt idx="1904">
                  <c:v>31.75</c:v>
                </c:pt>
                <c:pt idx="1905">
                  <c:v>31.7667</c:v>
                </c:pt>
                <c:pt idx="1906">
                  <c:v>31.7833</c:v>
                </c:pt>
                <c:pt idx="1907">
                  <c:v>31.8</c:v>
                </c:pt>
                <c:pt idx="1908">
                  <c:v>31.8167</c:v>
                </c:pt>
                <c:pt idx="1909">
                  <c:v>31.8333</c:v>
                </c:pt>
                <c:pt idx="1910">
                  <c:v>31.85</c:v>
                </c:pt>
                <c:pt idx="1911">
                  <c:v>31.8667</c:v>
                </c:pt>
                <c:pt idx="1912">
                  <c:v>31.88329999999998</c:v>
                </c:pt>
                <c:pt idx="1913">
                  <c:v>31.9</c:v>
                </c:pt>
                <c:pt idx="1914">
                  <c:v>31.9167</c:v>
                </c:pt>
                <c:pt idx="1915">
                  <c:v>31.9333</c:v>
                </c:pt>
                <c:pt idx="1916">
                  <c:v>31.95</c:v>
                </c:pt>
                <c:pt idx="1917">
                  <c:v>31.96669999999988</c:v>
                </c:pt>
                <c:pt idx="1918">
                  <c:v>31.9833</c:v>
                </c:pt>
                <c:pt idx="1919">
                  <c:v>32.0</c:v>
                </c:pt>
                <c:pt idx="1920">
                  <c:v>32.0167</c:v>
                </c:pt>
                <c:pt idx="1921">
                  <c:v>32.0333</c:v>
                </c:pt>
                <c:pt idx="1922">
                  <c:v>32.05</c:v>
                </c:pt>
                <c:pt idx="1923">
                  <c:v>32.0667</c:v>
                </c:pt>
                <c:pt idx="1924">
                  <c:v>32.0833</c:v>
                </c:pt>
                <c:pt idx="1925">
                  <c:v>32.1</c:v>
                </c:pt>
                <c:pt idx="1926">
                  <c:v>32.1167</c:v>
                </c:pt>
                <c:pt idx="1927">
                  <c:v>32.1333</c:v>
                </c:pt>
                <c:pt idx="1928">
                  <c:v>32.15</c:v>
                </c:pt>
                <c:pt idx="1929">
                  <c:v>32.1667</c:v>
                </c:pt>
                <c:pt idx="1930">
                  <c:v>32.1833</c:v>
                </c:pt>
                <c:pt idx="1931">
                  <c:v>32.2</c:v>
                </c:pt>
                <c:pt idx="1932">
                  <c:v>32.2167</c:v>
                </c:pt>
                <c:pt idx="1933">
                  <c:v>32.2333</c:v>
                </c:pt>
                <c:pt idx="1934">
                  <c:v>32.25</c:v>
                </c:pt>
                <c:pt idx="1935">
                  <c:v>32.2667</c:v>
                </c:pt>
                <c:pt idx="1936">
                  <c:v>32.2833</c:v>
                </c:pt>
                <c:pt idx="1937">
                  <c:v>32.3</c:v>
                </c:pt>
                <c:pt idx="1938">
                  <c:v>32.3167</c:v>
                </c:pt>
                <c:pt idx="1939">
                  <c:v>32.3333</c:v>
                </c:pt>
                <c:pt idx="1940">
                  <c:v>32.35</c:v>
                </c:pt>
                <c:pt idx="1941">
                  <c:v>32.3667</c:v>
                </c:pt>
                <c:pt idx="1942">
                  <c:v>32.3833</c:v>
                </c:pt>
                <c:pt idx="1943">
                  <c:v>32.4</c:v>
                </c:pt>
                <c:pt idx="1944">
                  <c:v>32.4167</c:v>
                </c:pt>
                <c:pt idx="1945">
                  <c:v>32.4333</c:v>
                </c:pt>
                <c:pt idx="1946">
                  <c:v>32.45</c:v>
                </c:pt>
                <c:pt idx="1947">
                  <c:v>32.4667</c:v>
                </c:pt>
                <c:pt idx="1948">
                  <c:v>32.4833</c:v>
                </c:pt>
                <c:pt idx="1949">
                  <c:v>32.5</c:v>
                </c:pt>
                <c:pt idx="1950">
                  <c:v>32.5167</c:v>
                </c:pt>
                <c:pt idx="1951">
                  <c:v>32.5333</c:v>
                </c:pt>
                <c:pt idx="1952">
                  <c:v>32.55</c:v>
                </c:pt>
                <c:pt idx="1953">
                  <c:v>32.5667</c:v>
                </c:pt>
                <c:pt idx="1954">
                  <c:v>32.5833</c:v>
                </c:pt>
                <c:pt idx="1955">
                  <c:v>32.6</c:v>
                </c:pt>
                <c:pt idx="1956">
                  <c:v>32.6167</c:v>
                </c:pt>
                <c:pt idx="1957">
                  <c:v>32.6333</c:v>
                </c:pt>
                <c:pt idx="1958">
                  <c:v>32.65</c:v>
                </c:pt>
                <c:pt idx="1959">
                  <c:v>32.6667</c:v>
                </c:pt>
                <c:pt idx="1960">
                  <c:v>32.6833</c:v>
                </c:pt>
                <c:pt idx="1961">
                  <c:v>32.7</c:v>
                </c:pt>
                <c:pt idx="1962">
                  <c:v>32.7167</c:v>
                </c:pt>
                <c:pt idx="1963">
                  <c:v>32.7333</c:v>
                </c:pt>
                <c:pt idx="1964">
                  <c:v>32.75</c:v>
                </c:pt>
                <c:pt idx="1965">
                  <c:v>32.7667</c:v>
                </c:pt>
                <c:pt idx="1966">
                  <c:v>32.7833</c:v>
                </c:pt>
                <c:pt idx="1967">
                  <c:v>32.8</c:v>
                </c:pt>
                <c:pt idx="1968">
                  <c:v>32.8167</c:v>
                </c:pt>
                <c:pt idx="1969">
                  <c:v>32.8333</c:v>
                </c:pt>
                <c:pt idx="1970">
                  <c:v>32.85</c:v>
                </c:pt>
                <c:pt idx="1971">
                  <c:v>32.8667</c:v>
                </c:pt>
                <c:pt idx="1972">
                  <c:v>32.8833</c:v>
                </c:pt>
                <c:pt idx="1973">
                  <c:v>32.9</c:v>
                </c:pt>
                <c:pt idx="1974">
                  <c:v>32.9167</c:v>
                </c:pt>
                <c:pt idx="1975">
                  <c:v>32.9333</c:v>
                </c:pt>
                <c:pt idx="1976">
                  <c:v>32.95</c:v>
                </c:pt>
                <c:pt idx="1977">
                  <c:v>32.9667</c:v>
                </c:pt>
                <c:pt idx="1978">
                  <c:v>32.9833</c:v>
                </c:pt>
                <c:pt idx="1979">
                  <c:v>33.0</c:v>
                </c:pt>
                <c:pt idx="1980">
                  <c:v>33.0167</c:v>
                </c:pt>
                <c:pt idx="1981">
                  <c:v>33.0333</c:v>
                </c:pt>
                <c:pt idx="1982">
                  <c:v>33.05</c:v>
                </c:pt>
                <c:pt idx="1983">
                  <c:v>33.0667</c:v>
                </c:pt>
                <c:pt idx="1984">
                  <c:v>33.0833</c:v>
                </c:pt>
                <c:pt idx="1985">
                  <c:v>33.1</c:v>
                </c:pt>
                <c:pt idx="1986">
                  <c:v>33.1167</c:v>
                </c:pt>
                <c:pt idx="1987">
                  <c:v>33.1333</c:v>
                </c:pt>
                <c:pt idx="1988">
                  <c:v>33.15</c:v>
                </c:pt>
                <c:pt idx="1989">
                  <c:v>33.1667</c:v>
                </c:pt>
                <c:pt idx="1990">
                  <c:v>33.1833</c:v>
                </c:pt>
                <c:pt idx="1991">
                  <c:v>33.2</c:v>
                </c:pt>
                <c:pt idx="1992">
                  <c:v>33.2167</c:v>
                </c:pt>
                <c:pt idx="1993">
                  <c:v>33.2333</c:v>
                </c:pt>
                <c:pt idx="1994">
                  <c:v>33.25</c:v>
                </c:pt>
                <c:pt idx="1995">
                  <c:v>33.2667</c:v>
                </c:pt>
                <c:pt idx="1996">
                  <c:v>33.2833</c:v>
                </c:pt>
                <c:pt idx="1997">
                  <c:v>33.3</c:v>
                </c:pt>
                <c:pt idx="1998">
                  <c:v>33.3167</c:v>
                </c:pt>
                <c:pt idx="1999">
                  <c:v>33.3333</c:v>
                </c:pt>
                <c:pt idx="2000">
                  <c:v>33.35</c:v>
                </c:pt>
                <c:pt idx="2001">
                  <c:v>33.3667</c:v>
                </c:pt>
                <c:pt idx="2002">
                  <c:v>33.3833</c:v>
                </c:pt>
                <c:pt idx="2003">
                  <c:v>33.4</c:v>
                </c:pt>
                <c:pt idx="2004">
                  <c:v>33.4167</c:v>
                </c:pt>
                <c:pt idx="2005">
                  <c:v>33.4333</c:v>
                </c:pt>
                <c:pt idx="2006">
                  <c:v>33.45</c:v>
                </c:pt>
                <c:pt idx="2007">
                  <c:v>33.4667</c:v>
                </c:pt>
                <c:pt idx="2008">
                  <c:v>33.4833</c:v>
                </c:pt>
                <c:pt idx="2009">
                  <c:v>33.5</c:v>
                </c:pt>
                <c:pt idx="2010">
                  <c:v>33.5167</c:v>
                </c:pt>
                <c:pt idx="2011">
                  <c:v>33.5333</c:v>
                </c:pt>
                <c:pt idx="2012">
                  <c:v>33.55</c:v>
                </c:pt>
                <c:pt idx="2013">
                  <c:v>33.5667</c:v>
                </c:pt>
                <c:pt idx="2014">
                  <c:v>33.5833</c:v>
                </c:pt>
                <c:pt idx="2015">
                  <c:v>33.6</c:v>
                </c:pt>
                <c:pt idx="2016">
                  <c:v>33.6167</c:v>
                </c:pt>
                <c:pt idx="2017">
                  <c:v>33.6333</c:v>
                </c:pt>
                <c:pt idx="2018">
                  <c:v>33.65</c:v>
                </c:pt>
                <c:pt idx="2019">
                  <c:v>33.6667</c:v>
                </c:pt>
                <c:pt idx="2020">
                  <c:v>33.6833</c:v>
                </c:pt>
                <c:pt idx="2021">
                  <c:v>33.7</c:v>
                </c:pt>
                <c:pt idx="2022">
                  <c:v>33.7167</c:v>
                </c:pt>
                <c:pt idx="2023">
                  <c:v>33.7333</c:v>
                </c:pt>
                <c:pt idx="2024">
                  <c:v>33.75</c:v>
                </c:pt>
                <c:pt idx="2025">
                  <c:v>33.7667</c:v>
                </c:pt>
                <c:pt idx="2026">
                  <c:v>33.7833</c:v>
                </c:pt>
                <c:pt idx="2027">
                  <c:v>33.8</c:v>
                </c:pt>
                <c:pt idx="2028">
                  <c:v>33.8167</c:v>
                </c:pt>
                <c:pt idx="2029">
                  <c:v>33.8333</c:v>
                </c:pt>
                <c:pt idx="2030">
                  <c:v>33.85</c:v>
                </c:pt>
                <c:pt idx="2031">
                  <c:v>33.8667</c:v>
                </c:pt>
                <c:pt idx="2032">
                  <c:v>33.8833</c:v>
                </c:pt>
                <c:pt idx="2033">
                  <c:v>33.9</c:v>
                </c:pt>
                <c:pt idx="2034">
                  <c:v>33.9167</c:v>
                </c:pt>
                <c:pt idx="2035">
                  <c:v>33.9333</c:v>
                </c:pt>
                <c:pt idx="2036">
                  <c:v>33.95</c:v>
                </c:pt>
                <c:pt idx="2037">
                  <c:v>33.9667</c:v>
                </c:pt>
                <c:pt idx="2038">
                  <c:v>33.9833</c:v>
                </c:pt>
                <c:pt idx="2039">
                  <c:v>34.0</c:v>
                </c:pt>
                <c:pt idx="2040">
                  <c:v>34.0167</c:v>
                </c:pt>
                <c:pt idx="2041">
                  <c:v>34.0333</c:v>
                </c:pt>
                <c:pt idx="2042">
                  <c:v>34.05</c:v>
                </c:pt>
                <c:pt idx="2043">
                  <c:v>34.0667</c:v>
                </c:pt>
                <c:pt idx="2044">
                  <c:v>34.0833</c:v>
                </c:pt>
                <c:pt idx="2045">
                  <c:v>34.1</c:v>
                </c:pt>
                <c:pt idx="2046">
                  <c:v>34.1167</c:v>
                </c:pt>
                <c:pt idx="2047">
                  <c:v>34.1333</c:v>
                </c:pt>
                <c:pt idx="2048">
                  <c:v>34.15</c:v>
                </c:pt>
                <c:pt idx="2049">
                  <c:v>34.1667</c:v>
                </c:pt>
                <c:pt idx="2050">
                  <c:v>34.1833</c:v>
                </c:pt>
                <c:pt idx="2051">
                  <c:v>34.2</c:v>
                </c:pt>
                <c:pt idx="2052">
                  <c:v>34.2167</c:v>
                </c:pt>
                <c:pt idx="2053">
                  <c:v>34.2333</c:v>
                </c:pt>
                <c:pt idx="2054">
                  <c:v>34.25</c:v>
                </c:pt>
                <c:pt idx="2055">
                  <c:v>34.2667</c:v>
                </c:pt>
                <c:pt idx="2056">
                  <c:v>34.2833</c:v>
                </c:pt>
                <c:pt idx="2057">
                  <c:v>34.3</c:v>
                </c:pt>
                <c:pt idx="2058">
                  <c:v>34.3167</c:v>
                </c:pt>
                <c:pt idx="2059">
                  <c:v>34.3333</c:v>
                </c:pt>
                <c:pt idx="2060">
                  <c:v>34.35</c:v>
                </c:pt>
                <c:pt idx="2061">
                  <c:v>34.3667</c:v>
                </c:pt>
                <c:pt idx="2062">
                  <c:v>34.3833</c:v>
                </c:pt>
                <c:pt idx="2063">
                  <c:v>34.4</c:v>
                </c:pt>
                <c:pt idx="2064">
                  <c:v>34.4167</c:v>
                </c:pt>
                <c:pt idx="2065">
                  <c:v>34.4333</c:v>
                </c:pt>
                <c:pt idx="2066">
                  <c:v>34.45</c:v>
                </c:pt>
                <c:pt idx="2067">
                  <c:v>34.4667</c:v>
                </c:pt>
                <c:pt idx="2068">
                  <c:v>34.4833</c:v>
                </c:pt>
                <c:pt idx="2069">
                  <c:v>34.5</c:v>
                </c:pt>
                <c:pt idx="2070">
                  <c:v>34.5167</c:v>
                </c:pt>
                <c:pt idx="2071">
                  <c:v>34.5333</c:v>
                </c:pt>
                <c:pt idx="2072">
                  <c:v>34.55</c:v>
                </c:pt>
                <c:pt idx="2073">
                  <c:v>34.5667</c:v>
                </c:pt>
                <c:pt idx="2074">
                  <c:v>34.5833</c:v>
                </c:pt>
                <c:pt idx="2075">
                  <c:v>34.6</c:v>
                </c:pt>
                <c:pt idx="2076">
                  <c:v>34.6167</c:v>
                </c:pt>
                <c:pt idx="2077">
                  <c:v>34.6333</c:v>
                </c:pt>
                <c:pt idx="2078">
                  <c:v>34.65</c:v>
                </c:pt>
                <c:pt idx="2079">
                  <c:v>34.6667</c:v>
                </c:pt>
                <c:pt idx="2080">
                  <c:v>34.6833</c:v>
                </c:pt>
                <c:pt idx="2081">
                  <c:v>34.7</c:v>
                </c:pt>
                <c:pt idx="2082">
                  <c:v>34.7167</c:v>
                </c:pt>
                <c:pt idx="2083">
                  <c:v>34.7333</c:v>
                </c:pt>
                <c:pt idx="2084">
                  <c:v>34.75</c:v>
                </c:pt>
                <c:pt idx="2085">
                  <c:v>34.7667</c:v>
                </c:pt>
                <c:pt idx="2086">
                  <c:v>34.7833</c:v>
                </c:pt>
                <c:pt idx="2087">
                  <c:v>34.8</c:v>
                </c:pt>
                <c:pt idx="2088">
                  <c:v>34.8167</c:v>
                </c:pt>
                <c:pt idx="2089">
                  <c:v>34.8333</c:v>
                </c:pt>
                <c:pt idx="2090">
                  <c:v>34.85</c:v>
                </c:pt>
                <c:pt idx="2091">
                  <c:v>34.8667</c:v>
                </c:pt>
                <c:pt idx="2092">
                  <c:v>34.8833</c:v>
                </c:pt>
                <c:pt idx="2093">
                  <c:v>34.9</c:v>
                </c:pt>
                <c:pt idx="2094">
                  <c:v>34.9167</c:v>
                </c:pt>
                <c:pt idx="2095">
                  <c:v>34.9333</c:v>
                </c:pt>
                <c:pt idx="2096">
                  <c:v>34.95</c:v>
                </c:pt>
                <c:pt idx="2097">
                  <c:v>34.9667</c:v>
                </c:pt>
                <c:pt idx="2098">
                  <c:v>34.9833</c:v>
                </c:pt>
                <c:pt idx="2099">
                  <c:v>35.0</c:v>
                </c:pt>
                <c:pt idx="2100">
                  <c:v>35.0167</c:v>
                </c:pt>
                <c:pt idx="2101">
                  <c:v>35.0333</c:v>
                </c:pt>
                <c:pt idx="2102">
                  <c:v>35.05</c:v>
                </c:pt>
                <c:pt idx="2103">
                  <c:v>35.0667</c:v>
                </c:pt>
                <c:pt idx="2104">
                  <c:v>35.0833</c:v>
                </c:pt>
                <c:pt idx="2105">
                  <c:v>35.1</c:v>
                </c:pt>
                <c:pt idx="2106">
                  <c:v>35.1167</c:v>
                </c:pt>
                <c:pt idx="2107">
                  <c:v>35.1333</c:v>
                </c:pt>
                <c:pt idx="2108">
                  <c:v>35.15</c:v>
                </c:pt>
                <c:pt idx="2109">
                  <c:v>35.1667</c:v>
                </c:pt>
                <c:pt idx="2110">
                  <c:v>35.1833</c:v>
                </c:pt>
                <c:pt idx="2111">
                  <c:v>35.2</c:v>
                </c:pt>
                <c:pt idx="2112">
                  <c:v>35.2167</c:v>
                </c:pt>
                <c:pt idx="2113">
                  <c:v>35.2333</c:v>
                </c:pt>
                <c:pt idx="2114">
                  <c:v>35.25</c:v>
                </c:pt>
                <c:pt idx="2115">
                  <c:v>35.2667</c:v>
                </c:pt>
                <c:pt idx="2116">
                  <c:v>35.2833</c:v>
                </c:pt>
                <c:pt idx="2117">
                  <c:v>35.3</c:v>
                </c:pt>
                <c:pt idx="2118">
                  <c:v>35.3167</c:v>
                </c:pt>
                <c:pt idx="2119">
                  <c:v>35.3333</c:v>
                </c:pt>
                <c:pt idx="2120">
                  <c:v>35.35</c:v>
                </c:pt>
                <c:pt idx="2121">
                  <c:v>35.3667</c:v>
                </c:pt>
                <c:pt idx="2122">
                  <c:v>35.3833</c:v>
                </c:pt>
                <c:pt idx="2123">
                  <c:v>35.4</c:v>
                </c:pt>
                <c:pt idx="2124">
                  <c:v>35.4167</c:v>
                </c:pt>
                <c:pt idx="2125">
                  <c:v>35.4333</c:v>
                </c:pt>
                <c:pt idx="2126">
                  <c:v>35.45</c:v>
                </c:pt>
                <c:pt idx="2127">
                  <c:v>35.4667</c:v>
                </c:pt>
                <c:pt idx="2128">
                  <c:v>35.4833</c:v>
                </c:pt>
                <c:pt idx="2129">
                  <c:v>35.5</c:v>
                </c:pt>
                <c:pt idx="2130">
                  <c:v>35.5167</c:v>
                </c:pt>
                <c:pt idx="2131">
                  <c:v>35.5333</c:v>
                </c:pt>
                <c:pt idx="2132">
                  <c:v>35.55</c:v>
                </c:pt>
                <c:pt idx="2133">
                  <c:v>35.5667</c:v>
                </c:pt>
                <c:pt idx="2134">
                  <c:v>35.5833</c:v>
                </c:pt>
                <c:pt idx="2135">
                  <c:v>35.6</c:v>
                </c:pt>
                <c:pt idx="2136">
                  <c:v>35.6167</c:v>
                </c:pt>
                <c:pt idx="2137">
                  <c:v>35.6333</c:v>
                </c:pt>
                <c:pt idx="2138">
                  <c:v>35.65</c:v>
                </c:pt>
                <c:pt idx="2139">
                  <c:v>35.6667</c:v>
                </c:pt>
                <c:pt idx="2140">
                  <c:v>35.6833</c:v>
                </c:pt>
                <c:pt idx="2141">
                  <c:v>35.7</c:v>
                </c:pt>
                <c:pt idx="2142">
                  <c:v>35.7167</c:v>
                </c:pt>
                <c:pt idx="2143">
                  <c:v>35.7333</c:v>
                </c:pt>
                <c:pt idx="2144">
                  <c:v>35.75</c:v>
                </c:pt>
                <c:pt idx="2145">
                  <c:v>35.7667</c:v>
                </c:pt>
                <c:pt idx="2146">
                  <c:v>35.7833</c:v>
                </c:pt>
                <c:pt idx="2147">
                  <c:v>35.8</c:v>
                </c:pt>
                <c:pt idx="2148">
                  <c:v>35.8167</c:v>
                </c:pt>
                <c:pt idx="2149">
                  <c:v>35.8333</c:v>
                </c:pt>
                <c:pt idx="2150">
                  <c:v>35.85</c:v>
                </c:pt>
                <c:pt idx="2151">
                  <c:v>35.8667</c:v>
                </c:pt>
                <c:pt idx="2152">
                  <c:v>35.8833</c:v>
                </c:pt>
                <c:pt idx="2153">
                  <c:v>35.9</c:v>
                </c:pt>
                <c:pt idx="2154">
                  <c:v>35.9167</c:v>
                </c:pt>
                <c:pt idx="2155">
                  <c:v>35.9333</c:v>
                </c:pt>
                <c:pt idx="2156">
                  <c:v>35.95</c:v>
                </c:pt>
                <c:pt idx="2157">
                  <c:v>35.9667</c:v>
                </c:pt>
                <c:pt idx="2158">
                  <c:v>35.9833</c:v>
                </c:pt>
                <c:pt idx="2159">
                  <c:v>36.0</c:v>
                </c:pt>
                <c:pt idx="2160">
                  <c:v>36.0167</c:v>
                </c:pt>
                <c:pt idx="2161">
                  <c:v>36.0333</c:v>
                </c:pt>
                <c:pt idx="2162">
                  <c:v>36.05</c:v>
                </c:pt>
                <c:pt idx="2163">
                  <c:v>36.0667</c:v>
                </c:pt>
                <c:pt idx="2164">
                  <c:v>36.0833</c:v>
                </c:pt>
                <c:pt idx="2165">
                  <c:v>36.1</c:v>
                </c:pt>
                <c:pt idx="2166">
                  <c:v>36.1167</c:v>
                </c:pt>
                <c:pt idx="2167">
                  <c:v>36.1333</c:v>
                </c:pt>
                <c:pt idx="2168">
                  <c:v>36.15</c:v>
                </c:pt>
                <c:pt idx="2169">
                  <c:v>36.1667</c:v>
                </c:pt>
                <c:pt idx="2170">
                  <c:v>36.1833</c:v>
                </c:pt>
                <c:pt idx="2171">
                  <c:v>36.2</c:v>
                </c:pt>
                <c:pt idx="2172">
                  <c:v>36.2167</c:v>
                </c:pt>
                <c:pt idx="2173">
                  <c:v>36.2333</c:v>
                </c:pt>
                <c:pt idx="2174">
                  <c:v>36.25</c:v>
                </c:pt>
                <c:pt idx="2175">
                  <c:v>36.2667</c:v>
                </c:pt>
                <c:pt idx="2176">
                  <c:v>36.2833</c:v>
                </c:pt>
                <c:pt idx="2177">
                  <c:v>36.3</c:v>
                </c:pt>
                <c:pt idx="2178">
                  <c:v>36.3167</c:v>
                </c:pt>
                <c:pt idx="2179">
                  <c:v>36.3333</c:v>
                </c:pt>
                <c:pt idx="2180">
                  <c:v>36.35</c:v>
                </c:pt>
                <c:pt idx="2181">
                  <c:v>36.3667</c:v>
                </c:pt>
                <c:pt idx="2182">
                  <c:v>36.3833</c:v>
                </c:pt>
                <c:pt idx="2183">
                  <c:v>36.4</c:v>
                </c:pt>
                <c:pt idx="2184">
                  <c:v>36.4167</c:v>
                </c:pt>
                <c:pt idx="2185">
                  <c:v>36.4333</c:v>
                </c:pt>
                <c:pt idx="2186">
                  <c:v>36.45</c:v>
                </c:pt>
                <c:pt idx="2187">
                  <c:v>36.4667</c:v>
                </c:pt>
                <c:pt idx="2188">
                  <c:v>36.4833</c:v>
                </c:pt>
                <c:pt idx="2189">
                  <c:v>36.5</c:v>
                </c:pt>
                <c:pt idx="2190">
                  <c:v>36.5167</c:v>
                </c:pt>
                <c:pt idx="2191">
                  <c:v>36.5333</c:v>
                </c:pt>
                <c:pt idx="2192">
                  <c:v>36.55</c:v>
                </c:pt>
                <c:pt idx="2193">
                  <c:v>36.5667</c:v>
                </c:pt>
                <c:pt idx="2194">
                  <c:v>36.5833</c:v>
                </c:pt>
                <c:pt idx="2195">
                  <c:v>36.6</c:v>
                </c:pt>
                <c:pt idx="2196">
                  <c:v>36.6167</c:v>
                </c:pt>
                <c:pt idx="2197">
                  <c:v>36.6333</c:v>
                </c:pt>
                <c:pt idx="2198">
                  <c:v>36.65</c:v>
                </c:pt>
                <c:pt idx="2199">
                  <c:v>36.6667</c:v>
                </c:pt>
                <c:pt idx="2200">
                  <c:v>36.6833</c:v>
                </c:pt>
                <c:pt idx="2201">
                  <c:v>36.7</c:v>
                </c:pt>
                <c:pt idx="2202">
                  <c:v>36.7167</c:v>
                </c:pt>
                <c:pt idx="2203">
                  <c:v>36.7333</c:v>
                </c:pt>
                <c:pt idx="2204">
                  <c:v>36.75</c:v>
                </c:pt>
                <c:pt idx="2205">
                  <c:v>36.7667</c:v>
                </c:pt>
                <c:pt idx="2206">
                  <c:v>36.7833</c:v>
                </c:pt>
                <c:pt idx="2207">
                  <c:v>36.8</c:v>
                </c:pt>
                <c:pt idx="2208">
                  <c:v>36.8167</c:v>
                </c:pt>
                <c:pt idx="2209">
                  <c:v>36.8333</c:v>
                </c:pt>
                <c:pt idx="2210">
                  <c:v>36.85</c:v>
                </c:pt>
                <c:pt idx="2211">
                  <c:v>36.8667</c:v>
                </c:pt>
                <c:pt idx="2212">
                  <c:v>36.8833</c:v>
                </c:pt>
                <c:pt idx="2213">
                  <c:v>36.9</c:v>
                </c:pt>
                <c:pt idx="2214">
                  <c:v>36.9167</c:v>
                </c:pt>
                <c:pt idx="2215">
                  <c:v>36.9333</c:v>
                </c:pt>
                <c:pt idx="2216">
                  <c:v>36.95</c:v>
                </c:pt>
                <c:pt idx="2217">
                  <c:v>36.9667</c:v>
                </c:pt>
                <c:pt idx="2218">
                  <c:v>36.9833</c:v>
                </c:pt>
                <c:pt idx="2219">
                  <c:v>37.0</c:v>
                </c:pt>
                <c:pt idx="2220">
                  <c:v>37.0167</c:v>
                </c:pt>
                <c:pt idx="2221">
                  <c:v>37.0333</c:v>
                </c:pt>
                <c:pt idx="2222">
                  <c:v>37.05</c:v>
                </c:pt>
                <c:pt idx="2223">
                  <c:v>37.0667</c:v>
                </c:pt>
                <c:pt idx="2224">
                  <c:v>37.0833</c:v>
                </c:pt>
                <c:pt idx="2225">
                  <c:v>37.1</c:v>
                </c:pt>
                <c:pt idx="2226">
                  <c:v>37.1167</c:v>
                </c:pt>
                <c:pt idx="2227">
                  <c:v>37.1333</c:v>
                </c:pt>
                <c:pt idx="2228">
                  <c:v>37.15</c:v>
                </c:pt>
                <c:pt idx="2229">
                  <c:v>37.1667</c:v>
                </c:pt>
                <c:pt idx="2230">
                  <c:v>37.1833</c:v>
                </c:pt>
                <c:pt idx="2231">
                  <c:v>37.2</c:v>
                </c:pt>
                <c:pt idx="2232">
                  <c:v>37.2167</c:v>
                </c:pt>
                <c:pt idx="2233">
                  <c:v>37.2333</c:v>
                </c:pt>
                <c:pt idx="2234">
                  <c:v>37.25</c:v>
                </c:pt>
                <c:pt idx="2235">
                  <c:v>37.2667</c:v>
                </c:pt>
                <c:pt idx="2236">
                  <c:v>37.2833</c:v>
                </c:pt>
                <c:pt idx="2237">
                  <c:v>37.3</c:v>
                </c:pt>
                <c:pt idx="2238">
                  <c:v>37.3167</c:v>
                </c:pt>
                <c:pt idx="2239">
                  <c:v>37.3333</c:v>
                </c:pt>
                <c:pt idx="2240">
                  <c:v>37.35</c:v>
                </c:pt>
                <c:pt idx="2241">
                  <c:v>37.3667</c:v>
                </c:pt>
                <c:pt idx="2242">
                  <c:v>37.3833</c:v>
                </c:pt>
                <c:pt idx="2243">
                  <c:v>37.4</c:v>
                </c:pt>
                <c:pt idx="2244">
                  <c:v>37.4167</c:v>
                </c:pt>
                <c:pt idx="2245">
                  <c:v>37.4333</c:v>
                </c:pt>
                <c:pt idx="2246">
                  <c:v>37.45</c:v>
                </c:pt>
                <c:pt idx="2247">
                  <c:v>37.4667</c:v>
                </c:pt>
                <c:pt idx="2248">
                  <c:v>37.4833</c:v>
                </c:pt>
                <c:pt idx="2249">
                  <c:v>37.5</c:v>
                </c:pt>
                <c:pt idx="2250">
                  <c:v>37.5167</c:v>
                </c:pt>
                <c:pt idx="2251">
                  <c:v>37.5333</c:v>
                </c:pt>
                <c:pt idx="2252">
                  <c:v>37.55</c:v>
                </c:pt>
                <c:pt idx="2253">
                  <c:v>37.5667</c:v>
                </c:pt>
                <c:pt idx="2254">
                  <c:v>37.5833</c:v>
                </c:pt>
                <c:pt idx="2255">
                  <c:v>37.6</c:v>
                </c:pt>
                <c:pt idx="2256">
                  <c:v>37.6167</c:v>
                </c:pt>
                <c:pt idx="2257">
                  <c:v>37.6333</c:v>
                </c:pt>
                <c:pt idx="2258">
                  <c:v>37.65</c:v>
                </c:pt>
                <c:pt idx="2259">
                  <c:v>37.6667</c:v>
                </c:pt>
                <c:pt idx="2260">
                  <c:v>37.6833</c:v>
                </c:pt>
                <c:pt idx="2261">
                  <c:v>37.7</c:v>
                </c:pt>
                <c:pt idx="2262">
                  <c:v>37.7167</c:v>
                </c:pt>
                <c:pt idx="2263">
                  <c:v>37.7333</c:v>
                </c:pt>
                <c:pt idx="2264">
                  <c:v>37.75</c:v>
                </c:pt>
                <c:pt idx="2265">
                  <c:v>37.7667</c:v>
                </c:pt>
                <c:pt idx="2266">
                  <c:v>37.7833</c:v>
                </c:pt>
                <c:pt idx="2267">
                  <c:v>37.8</c:v>
                </c:pt>
                <c:pt idx="2268">
                  <c:v>37.8167</c:v>
                </c:pt>
                <c:pt idx="2269">
                  <c:v>37.8333</c:v>
                </c:pt>
                <c:pt idx="2270">
                  <c:v>37.85</c:v>
                </c:pt>
                <c:pt idx="2271">
                  <c:v>37.8667</c:v>
                </c:pt>
                <c:pt idx="2272">
                  <c:v>37.8833</c:v>
                </c:pt>
                <c:pt idx="2273">
                  <c:v>37.9</c:v>
                </c:pt>
                <c:pt idx="2274">
                  <c:v>37.9167</c:v>
                </c:pt>
                <c:pt idx="2275">
                  <c:v>37.9333</c:v>
                </c:pt>
                <c:pt idx="2276">
                  <c:v>37.95</c:v>
                </c:pt>
                <c:pt idx="2277">
                  <c:v>37.9667</c:v>
                </c:pt>
                <c:pt idx="2278">
                  <c:v>37.9833</c:v>
                </c:pt>
                <c:pt idx="2279">
                  <c:v>38.0</c:v>
                </c:pt>
                <c:pt idx="2280">
                  <c:v>38.0167</c:v>
                </c:pt>
                <c:pt idx="2281">
                  <c:v>38.0333</c:v>
                </c:pt>
                <c:pt idx="2282">
                  <c:v>38.05</c:v>
                </c:pt>
                <c:pt idx="2283">
                  <c:v>38.0667</c:v>
                </c:pt>
                <c:pt idx="2284">
                  <c:v>38.0833</c:v>
                </c:pt>
                <c:pt idx="2285">
                  <c:v>38.1</c:v>
                </c:pt>
                <c:pt idx="2286">
                  <c:v>38.1167</c:v>
                </c:pt>
                <c:pt idx="2287">
                  <c:v>38.1333</c:v>
                </c:pt>
                <c:pt idx="2288">
                  <c:v>38.15</c:v>
                </c:pt>
                <c:pt idx="2289">
                  <c:v>38.1667</c:v>
                </c:pt>
                <c:pt idx="2290">
                  <c:v>38.1833</c:v>
                </c:pt>
                <c:pt idx="2291">
                  <c:v>38.2</c:v>
                </c:pt>
                <c:pt idx="2292">
                  <c:v>38.2167</c:v>
                </c:pt>
                <c:pt idx="2293">
                  <c:v>38.2333</c:v>
                </c:pt>
                <c:pt idx="2294">
                  <c:v>38.25</c:v>
                </c:pt>
                <c:pt idx="2295">
                  <c:v>38.2667</c:v>
                </c:pt>
                <c:pt idx="2296">
                  <c:v>38.2833</c:v>
                </c:pt>
                <c:pt idx="2297">
                  <c:v>38.3</c:v>
                </c:pt>
                <c:pt idx="2298">
                  <c:v>38.3167</c:v>
                </c:pt>
                <c:pt idx="2299">
                  <c:v>38.3333</c:v>
                </c:pt>
                <c:pt idx="2300">
                  <c:v>38.35</c:v>
                </c:pt>
                <c:pt idx="2301">
                  <c:v>38.3667</c:v>
                </c:pt>
                <c:pt idx="2302">
                  <c:v>38.3833</c:v>
                </c:pt>
                <c:pt idx="2303">
                  <c:v>38.4</c:v>
                </c:pt>
                <c:pt idx="2304">
                  <c:v>38.4167</c:v>
                </c:pt>
                <c:pt idx="2305">
                  <c:v>38.4333</c:v>
                </c:pt>
                <c:pt idx="2306">
                  <c:v>38.45</c:v>
                </c:pt>
                <c:pt idx="2307">
                  <c:v>38.4667</c:v>
                </c:pt>
                <c:pt idx="2308">
                  <c:v>38.4833</c:v>
                </c:pt>
                <c:pt idx="2309">
                  <c:v>38.5</c:v>
                </c:pt>
                <c:pt idx="2310">
                  <c:v>38.5167</c:v>
                </c:pt>
                <c:pt idx="2311">
                  <c:v>38.5333</c:v>
                </c:pt>
                <c:pt idx="2312">
                  <c:v>38.55</c:v>
                </c:pt>
                <c:pt idx="2313">
                  <c:v>38.5667</c:v>
                </c:pt>
                <c:pt idx="2314">
                  <c:v>38.5833</c:v>
                </c:pt>
                <c:pt idx="2315">
                  <c:v>38.6</c:v>
                </c:pt>
                <c:pt idx="2316">
                  <c:v>38.6167</c:v>
                </c:pt>
                <c:pt idx="2317">
                  <c:v>38.6333</c:v>
                </c:pt>
                <c:pt idx="2318">
                  <c:v>38.65</c:v>
                </c:pt>
                <c:pt idx="2319">
                  <c:v>38.6667</c:v>
                </c:pt>
                <c:pt idx="2320">
                  <c:v>38.6833</c:v>
                </c:pt>
                <c:pt idx="2321">
                  <c:v>38.7</c:v>
                </c:pt>
                <c:pt idx="2322">
                  <c:v>38.7167</c:v>
                </c:pt>
                <c:pt idx="2323">
                  <c:v>38.7333</c:v>
                </c:pt>
                <c:pt idx="2324">
                  <c:v>38.75</c:v>
                </c:pt>
                <c:pt idx="2325">
                  <c:v>38.7667</c:v>
                </c:pt>
                <c:pt idx="2326">
                  <c:v>38.7833</c:v>
                </c:pt>
                <c:pt idx="2327">
                  <c:v>38.8</c:v>
                </c:pt>
                <c:pt idx="2328">
                  <c:v>38.8167</c:v>
                </c:pt>
                <c:pt idx="2329">
                  <c:v>38.8333</c:v>
                </c:pt>
                <c:pt idx="2330">
                  <c:v>38.85</c:v>
                </c:pt>
                <c:pt idx="2331">
                  <c:v>38.8667</c:v>
                </c:pt>
                <c:pt idx="2332">
                  <c:v>38.8833</c:v>
                </c:pt>
                <c:pt idx="2333">
                  <c:v>38.9</c:v>
                </c:pt>
                <c:pt idx="2334">
                  <c:v>38.9167</c:v>
                </c:pt>
                <c:pt idx="2335">
                  <c:v>38.9333</c:v>
                </c:pt>
                <c:pt idx="2336">
                  <c:v>38.95</c:v>
                </c:pt>
                <c:pt idx="2337">
                  <c:v>38.9667</c:v>
                </c:pt>
                <c:pt idx="2338">
                  <c:v>38.9833</c:v>
                </c:pt>
                <c:pt idx="2339">
                  <c:v>39.0</c:v>
                </c:pt>
                <c:pt idx="2340">
                  <c:v>39.0167</c:v>
                </c:pt>
                <c:pt idx="2341">
                  <c:v>39.0333</c:v>
                </c:pt>
                <c:pt idx="2342">
                  <c:v>39.05</c:v>
                </c:pt>
                <c:pt idx="2343">
                  <c:v>39.0667</c:v>
                </c:pt>
                <c:pt idx="2344">
                  <c:v>39.0833</c:v>
                </c:pt>
                <c:pt idx="2345">
                  <c:v>39.1</c:v>
                </c:pt>
                <c:pt idx="2346">
                  <c:v>39.1167</c:v>
                </c:pt>
                <c:pt idx="2347">
                  <c:v>39.1333</c:v>
                </c:pt>
                <c:pt idx="2348">
                  <c:v>39.15</c:v>
                </c:pt>
                <c:pt idx="2349">
                  <c:v>39.1667</c:v>
                </c:pt>
                <c:pt idx="2350">
                  <c:v>39.1833</c:v>
                </c:pt>
                <c:pt idx="2351">
                  <c:v>39.2</c:v>
                </c:pt>
                <c:pt idx="2352">
                  <c:v>39.2167</c:v>
                </c:pt>
                <c:pt idx="2353">
                  <c:v>39.2333</c:v>
                </c:pt>
                <c:pt idx="2354">
                  <c:v>39.25</c:v>
                </c:pt>
                <c:pt idx="2355">
                  <c:v>39.2667</c:v>
                </c:pt>
                <c:pt idx="2356">
                  <c:v>39.2833</c:v>
                </c:pt>
                <c:pt idx="2357">
                  <c:v>39.3</c:v>
                </c:pt>
                <c:pt idx="2358">
                  <c:v>39.3167</c:v>
                </c:pt>
                <c:pt idx="2359">
                  <c:v>39.3333</c:v>
                </c:pt>
                <c:pt idx="2360">
                  <c:v>39.35</c:v>
                </c:pt>
                <c:pt idx="2361">
                  <c:v>39.3667</c:v>
                </c:pt>
                <c:pt idx="2362">
                  <c:v>39.3833</c:v>
                </c:pt>
                <c:pt idx="2363">
                  <c:v>39.4</c:v>
                </c:pt>
                <c:pt idx="2364">
                  <c:v>39.4167</c:v>
                </c:pt>
                <c:pt idx="2365">
                  <c:v>39.4333</c:v>
                </c:pt>
                <c:pt idx="2366">
                  <c:v>39.45</c:v>
                </c:pt>
                <c:pt idx="2367">
                  <c:v>39.4667</c:v>
                </c:pt>
                <c:pt idx="2368">
                  <c:v>39.4833</c:v>
                </c:pt>
                <c:pt idx="2369">
                  <c:v>39.5</c:v>
                </c:pt>
                <c:pt idx="2370">
                  <c:v>39.5167</c:v>
                </c:pt>
                <c:pt idx="2371">
                  <c:v>39.5333</c:v>
                </c:pt>
                <c:pt idx="2372">
                  <c:v>39.55</c:v>
                </c:pt>
                <c:pt idx="2373">
                  <c:v>39.5667</c:v>
                </c:pt>
                <c:pt idx="2374">
                  <c:v>39.5833</c:v>
                </c:pt>
                <c:pt idx="2375">
                  <c:v>39.6</c:v>
                </c:pt>
                <c:pt idx="2376">
                  <c:v>39.6167</c:v>
                </c:pt>
                <c:pt idx="2377">
                  <c:v>39.6333</c:v>
                </c:pt>
                <c:pt idx="2378">
                  <c:v>39.65</c:v>
                </c:pt>
                <c:pt idx="2379">
                  <c:v>39.6667</c:v>
                </c:pt>
                <c:pt idx="2380">
                  <c:v>39.6833</c:v>
                </c:pt>
                <c:pt idx="2381">
                  <c:v>39.7</c:v>
                </c:pt>
                <c:pt idx="2382">
                  <c:v>39.7167</c:v>
                </c:pt>
                <c:pt idx="2383">
                  <c:v>39.7333</c:v>
                </c:pt>
                <c:pt idx="2384">
                  <c:v>39.75</c:v>
                </c:pt>
                <c:pt idx="2385">
                  <c:v>39.7667</c:v>
                </c:pt>
                <c:pt idx="2386">
                  <c:v>39.7833</c:v>
                </c:pt>
                <c:pt idx="2387">
                  <c:v>39.8</c:v>
                </c:pt>
                <c:pt idx="2388">
                  <c:v>39.8167</c:v>
                </c:pt>
                <c:pt idx="2389">
                  <c:v>39.8333</c:v>
                </c:pt>
                <c:pt idx="2390">
                  <c:v>39.85</c:v>
                </c:pt>
                <c:pt idx="2391">
                  <c:v>39.8667</c:v>
                </c:pt>
                <c:pt idx="2392">
                  <c:v>39.8833</c:v>
                </c:pt>
                <c:pt idx="2393">
                  <c:v>39.9</c:v>
                </c:pt>
                <c:pt idx="2394">
                  <c:v>39.9167</c:v>
                </c:pt>
                <c:pt idx="2395">
                  <c:v>39.9333</c:v>
                </c:pt>
                <c:pt idx="2396">
                  <c:v>39.95</c:v>
                </c:pt>
                <c:pt idx="2397">
                  <c:v>39.9667</c:v>
                </c:pt>
                <c:pt idx="2398">
                  <c:v>39.9833</c:v>
                </c:pt>
                <c:pt idx="2399">
                  <c:v>40.0</c:v>
                </c:pt>
                <c:pt idx="2400">
                  <c:v>40.0167</c:v>
                </c:pt>
                <c:pt idx="2401">
                  <c:v>40.0333</c:v>
                </c:pt>
                <c:pt idx="2402">
                  <c:v>40.05</c:v>
                </c:pt>
                <c:pt idx="2403">
                  <c:v>40.0667</c:v>
                </c:pt>
                <c:pt idx="2404">
                  <c:v>40.0833</c:v>
                </c:pt>
                <c:pt idx="2405">
                  <c:v>40.1</c:v>
                </c:pt>
                <c:pt idx="2406">
                  <c:v>40.1167</c:v>
                </c:pt>
                <c:pt idx="2407">
                  <c:v>40.1333</c:v>
                </c:pt>
                <c:pt idx="2408">
                  <c:v>40.15</c:v>
                </c:pt>
                <c:pt idx="2409">
                  <c:v>40.1667</c:v>
                </c:pt>
                <c:pt idx="2410">
                  <c:v>40.1833</c:v>
                </c:pt>
                <c:pt idx="2411">
                  <c:v>40.2</c:v>
                </c:pt>
                <c:pt idx="2412">
                  <c:v>40.2167</c:v>
                </c:pt>
                <c:pt idx="2413">
                  <c:v>40.2333</c:v>
                </c:pt>
                <c:pt idx="2414">
                  <c:v>40.25</c:v>
                </c:pt>
                <c:pt idx="2415">
                  <c:v>40.2667</c:v>
                </c:pt>
                <c:pt idx="2416">
                  <c:v>40.2833</c:v>
                </c:pt>
                <c:pt idx="2417">
                  <c:v>40.3</c:v>
                </c:pt>
                <c:pt idx="2418">
                  <c:v>40.3167</c:v>
                </c:pt>
                <c:pt idx="2419">
                  <c:v>40.3333</c:v>
                </c:pt>
                <c:pt idx="2420">
                  <c:v>40.35</c:v>
                </c:pt>
                <c:pt idx="2421">
                  <c:v>40.3667</c:v>
                </c:pt>
                <c:pt idx="2422">
                  <c:v>40.3833</c:v>
                </c:pt>
                <c:pt idx="2423">
                  <c:v>40.4</c:v>
                </c:pt>
                <c:pt idx="2424">
                  <c:v>40.4167</c:v>
                </c:pt>
                <c:pt idx="2425">
                  <c:v>40.4333</c:v>
                </c:pt>
                <c:pt idx="2426">
                  <c:v>40.45</c:v>
                </c:pt>
                <c:pt idx="2427">
                  <c:v>40.4667</c:v>
                </c:pt>
                <c:pt idx="2428">
                  <c:v>40.4833</c:v>
                </c:pt>
                <c:pt idx="2429">
                  <c:v>40.5</c:v>
                </c:pt>
                <c:pt idx="2430">
                  <c:v>40.5167</c:v>
                </c:pt>
                <c:pt idx="2431">
                  <c:v>40.5333</c:v>
                </c:pt>
                <c:pt idx="2432">
                  <c:v>40.55</c:v>
                </c:pt>
                <c:pt idx="2433">
                  <c:v>40.5667</c:v>
                </c:pt>
                <c:pt idx="2434">
                  <c:v>40.5833</c:v>
                </c:pt>
                <c:pt idx="2435">
                  <c:v>40.6</c:v>
                </c:pt>
                <c:pt idx="2436">
                  <c:v>40.6167</c:v>
                </c:pt>
                <c:pt idx="2437">
                  <c:v>40.6333</c:v>
                </c:pt>
                <c:pt idx="2438">
                  <c:v>40.65</c:v>
                </c:pt>
                <c:pt idx="2439">
                  <c:v>40.6667</c:v>
                </c:pt>
                <c:pt idx="2440">
                  <c:v>40.6833</c:v>
                </c:pt>
                <c:pt idx="2441">
                  <c:v>40.7</c:v>
                </c:pt>
                <c:pt idx="2442">
                  <c:v>40.7167</c:v>
                </c:pt>
                <c:pt idx="2443">
                  <c:v>40.7333</c:v>
                </c:pt>
                <c:pt idx="2444">
                  <c:v>40.75</c:v>
                </c:pt>
                <c:pt idx="2445">
                  <c:v>40.7667</c:v>
                </c:pt>
                <c:pt idx="2446">
                  <c:v>40.7833</c:v>
                </c:pt>
                <c:pt idx="2447">
                  <c:v>40.8</c:v>
                </c:pt>
                <c:pt idx="2448">
                  <c:v>40.8167</c:v>
                </c:pt>
                <c:pt idx="2449">
                  <c:v>40.8333</c:v>
                </c:pt>
                <c:pt idx="2450">
                  <c:v>40.85</c:v>
                </c:pt>
                <c:pt idx="2451">
                  <c:v>40.8667</c:v>
                </c:pt>
                <c:pt idx="2452">
                  <c:v>40.8833</c:v>
                </c:pt>
                <c:pt idx="2453">
                  <c:v>40.9</c:v>
                </c:pt>
                <c:pt idx="2454">
                  <c:v>40.9167</c:v>
                </c:pt>
                <c:pt idx="2455">
                  <c:v>40.9333</c:v>
                </c:pt>
                <c:pt idx="2456">
                  <c:v>40.95</c:v>
                </c:pt>
                <c:pt idx="2457">
                  <c:v>40.9667</c:v>
                </c:pt>
                <c:pt idx="2458">
                  <c:v>40.9833</c:v>
                </c:pt>
                <c:pt idx="2459">
                  <c:v>41.0</c:v>
                </c:pt>
                <c:pt idx="2460">
                  <c:v>41.0167</c:v>
                </c:pt>
                <c:pt idx="2461">
                  <c:v>41.0333</c:v>
                </c:pt>
                <c:pt idx="2462">
                  <c:v>41.05</c:v>
                </c:pt>
                <c:pt idx="2463">
                  <c:v>41.0667</c:v>
                </c:pt>
                <c:pt idx="2464">
                  <c:v>41.0833</c:v>
                </c:pt>
                <c:pt idx="2465">
                  <c:v>41.1</c:v>
                </c:pt>
                <c:pt idx="2466">
                  <c:v>41.1167</c:v>
                </c:pt>
                <c:pt idx="2467">
                  <c:v>41.1333</c:v>
                </c:pt>
                <c:pt idx="2468">
                  <c:v>41.15</c:v>
                </c:pt>
                <c:pt idx="2469">
                  <c:v>41.1667</c:v>
                </c:pt>
                <c:pt idx="2470">
                  <c:v>41.1833</c:v>
                </c:pt>
                <c:pt idx="2471">
                  <c:v>41.2</c:v>
                </c:pt>
                <c:pt idx="2472">
                  <c:v>41.2167</c:v>
                </c:pt>
                <c:pt idx="2473">
                  <c:v>41.2333</c:v>
                </c:pt>
                <c:pt idx="2474">
                  <c:v>41.25</c:v>
                </c:pt>
                <c:pt idx="2475">
                  <c:v>41.2667</c:v>
                </c:pt>
                <c:pt idx="2476">
                  <c:v>41.2833</c:v>
                </c:pt>
                <c:pt idx="2477">
                  <c:v>41.3</c:v>
                </c:pt>
                <c:pt idx="2478">
                  <c:v>41.3167</c:v>
                </c:pt>
                <c:pt idx="2479">
                  <c:v>41.3333</c:v>
                </c:pt>
                <c:pt idx="2480">
                  <c:v>41.35</c:v>
                </c:pt>
                <c:pt idx="2481">
                  <c:v>41.3667</c:v>
                </c:pt>
                <c:pt idx="2482">
                  <c:v>41.3833</c:v>
                </c:pt>
                <c:pt idx="2483">
                  <c:v>41.4</c:v>
                </c:pt>
                <c:pt idx="2484">
                  <c:v>41.4167</c:v>
                </c:pt>
                <c:pt idx="2485">
                  <c:v>41.4333</c:v>
                </c:pt>
                <c:pt idx="2486">
                  <c:v>41.45</c:v>
                </c:pt>
                <c:pt idx="2487">
                  <c:v>41.4667</c:v>
                </c:pt>
                <c:pt idx="2488">
                  <c:v>41.4833</c:v>
                </c:pt>
                <c:pt idx="2489">
                  <c:v>41.5</c:v>
                </c:pt>
                <c:pt idx="2490">
                  <c:v>41.5167</c:v>
                </c:pt>
                <c:pt idx="2491">
                  <c:v>41.5333</c:v>
                </c:pt>
                <c:pt idx="2492">
                  <c:v>41.55</c:v>
                </c:pt>
                <c:pt idx="2493">
                  <c:v>41.5667</c:v>
                </c:pt>
                <c:pt idx="2494">
                  <c:v>41.5833</c:v>
                </c:pt>
                <c:pt idx="2495">
                  <c:v>41.6</c:v>
                </c:pt>
                <c:pt idx="2496">
                  <c:v>41.6167</c:v>
                </c:pt>
                <c:pt idx="2497">
                  <c:v>41.6333</c:v>
                </c:pt>
                <c:pt idx="2498">
                  <c:v>41.65</c:v>
                </c:pt>
                <c:pt idx="2499">
                  <c:v>41.6667</c:v>
                </c:pt>
                <c:pt idx="2500">
                  <c:v>41.6833</c:v>
                </c:pt>
                <c:pt idx="2501">
                  <c:v>41.7</c:v>
                </c:pt>
                <c:pt idx="2502">
                  <c:v>41.7167</c:v>
                </c:pt>
                <c:pt idx="2503">
                  <c:v>41.7333</c:v>
                </c:pt>
                <c:pt idx="2504">
                  <c:v>41.75</c:v>
                </c:pt>
                <c:pt idx="2505">
                  <c:v>41.7667</c:v>
                </c:pt>
                <c:pt idx="2506">
                  <c:v>41.7833</c:v>
                </c:pt>
                <c:pt idx="2507">
                  <c:v>41.8</c:v>
                </c:pt>
                <c:pt idx="2508">
                  <c:v>41.8167</c:v>
                </c:pt>
                <c:pt idx="2509">
                  <c:v>41.8333</c:v>
                </c:pt>
                <c:pt idx="2510">
                  <c:v>41.85</c:v>
                </c:pt>
                <c:pt idx="2511">
                  <c:v>41.8667</c:v>
                </c:pt>
                <c:pt idx="2512">
                  <c:v>41.8833</c:v>
                </c:pt>
                <c:pt idx="2513">
                  <c:v>41.9</c:v>
                </c:pt>
                <c:pt idx="2514">
                  <c:v>41.9167</c:v>
                </c:pt>
                <c:pt idx="2515">
                  <c:v>41.9333</c:v>
                </c:pt>
                <c:pt idx="2516">
                  <c:v>41.95</c:v>
                </c:pt>
                <c:pt idx="2517">
                  <c:v>41.9667</c:v>
                </c:pt>
                <c:pt idx="2518">
                  <c:v>41.9833</c:v>
                </c:pt>
                <c:pt idx="2519">
                  <c:v>42.0</c:v>
                </c:pt>
                <c:pt idx="2520">
                  <c:v>42.0167</c:v>
                </c:pt>
                <c:pt idx="2521">
                  <c:v>42.0333</c:v>
                </c:pt>
                <c:pt idx="2522">
                  <c:v>42.05</c:v>
                </c:pt>
                <c:pt idx="2523">
                  <c:v>42.0667</c:v>
                </c:pt>
                <c:pt idx="2524">
                  <c:v>42.0833</c:v>
                </c:pt>
                <c:pt idx="2525">
                  <c:v>42.1</c:v>
                </c:pt>
                <c:pt idx="2526">
                  <c:v>42.1167</c:v>
                </c:pt>
                <c:pt idx="2527">
                  <c:v>42.1333</c:v>
                </c:pt>
                <c:pt idx="2528">
                  <c:v>42.15</c:v>
                </c:pt>
                <c:pt idx="2529">
                  <c:v>42.1667</c:v>
                </c:pt>
                <c:pt idx="2530">
                  <c:v>42.1833</c:v>
                </c:pt>
                <c:pt idx="2531">
                  <c:v>42.2</c:v>
                </c:pt>
                <c:pt idx="2532">
                  <c:v>42.2167</c:v>
                </c:pt>
                <c:pt idx="2533">
                  <c:v>42.2333</c:v>
                </c:pt>
                <c:pt idx="2534">
                  <c:v>42.25</c:v>
                </c:pt>
                <c:pt idx="2535">
                  <c:v>42.2667</c:v>
                </c:pt>
                <c:pt idx="2536">
                  <c:v>42.2833</c:v>
                </c:pt>
                <c:pt idx="2537">
                  <c:v>42.3</c:v>
                </c:pt>
                <c:pt idx="2538">
                  <c:v>42.3167</c:v>
                </c:pt>
                <c:pt idx="2539">
                  <c:v>42.3333</c:v>
                </c:pt>
                <c:pt idx="2540">
                  <c:v>42.35</c:v>
                </c:pt>
                <c:pt idx="2541">
                  <c:v>42.3667</c:v>
                </c:pt>
                <c:pt idx="2542">
                  <c:v>42.3833</c:v>
                </c:pt>
                <c:pt idx="2543">
                  <c:v>42.4</c:v>
                </c:pt>
                <c:pt idx="2544">
                  <c:v>42.4167</c:v>
                </c:pt>
                <c:pt idx="2545">
                  <c:v>42.4333</c:v>
                </c:pt>
                <c:pt idx="2546">
                  <c:v>42.45</c:v>
                </c:pt>
                <c:pt idx="2547">
                  <c:v>42.4667</c:v>
                </c:pt>
                <c:pt idx="2548">
                  <c:v>42.4833</c:v>
                </c:pt>
                <c:pt idx="2549">
                  <c:v>42.5</c:v>
                </c:pt>
                <c:pt idx="2550">
                  <c:v>42.5167</c:v>
                </c:pt>
                <c:pt idx="2551">
                  <c:v>42.5333</c:v>
                </c:pt>
                <c:pt idx="2552">
                  <c:v>42.55</c:v>
                </c:pt>
                <c:pt idx="2553">
                  <c:v>42.5667</c:v>
                </c:pt>
                <c:pt idx="2554">
                  <c:v>42.5833</c:v>
                </c:pt>
                <c:pt idx="2555">
                  <c:v>42.6</c:v>
                </c:pt>
                <c:pt idx="2556">
                  <c:v>42.6167</c:v>
                </c:pt>
                <c:pt idx="2557">
                  <c:v>42.6333</c:v>
                </c:pt>
                <c:pt idx="2558">
                  <c:v>42.65</c:v>
                </c:pt>
                <c:pt idx="2559">
                  <c:v>42.6667</c:v>
                </c:pt>
                <c:pt idx="2560">
                  <c:v>42.6833</c:v>
                </c:pt>
                <c:pt idx="2561">
                  <c:v>42.7</c:v>
                </c:pt>
                <c:pt idx="2562">
                  <c:v>42.7167</c:v>
                </c:pt>
                <c:pt idx="2563">
                  <c:v>42.7333</c:v>
                </c:pt>
                <c:pt idx="2564">
                  <c:v>42.75</c:v>
                </c:pt>
                <c:pt idx="2565">
                  <c:v>42.7667</c:v>
                </c:pt>
                <c:pt idx="2566">
                  <c:v>42.7833</c:v>
                </c:pt>
                <c:pt idx="2567">
                  <c:v>42.8</c:v>
                </c:pt>
                <c:pt idx="2568">
                  <c:v>42.8167</c:v>
                </c:pt>
                <c:pt idx="2569">
                  <c:v>42.8333</c:v>
                </c:pt>
                <c:pt idx="2570">
                  <c:v>42.85</c:v>
                </c:pt>
                <c:pt idx="2571">
                  <c:v>42.8667</c:v>
                </c:pt>
                <c:pt idx="2572">
                  <c:v>42.8833</c:v>
                </c:pt>
                <c:pt idx="2573">
                  <c:v>42.9</c:v>
                </c:pt>
                <c:pt idx="2574">
                  <c:v>42.9167</c:v>
                </c:pt>
                <c:pt idx="2575">
                  <c:v>42.9333</c:v>
                </c:pt>
                <c:pt idx="2576">
                  <c:v>42.95</c:v>
                </c:pt>
                <c:pt idx="2577">
                  <c:v>42.9667</c:v>
                </c:pt>
                <c:pt idx="2578">
                  <c:v>42.9833</c:v>
                </c:pt>
                <c:pt idx="2579">
                  <c:v>43.0</c:v>
                </c:pt>
                <c:pt idx="2580">
                  <c:v>43.0167</c:v>
                </c:pt>
                <c:pt idx="2581">
                  <c:v>43.0333</c:v>
                </c:pt>
                <c:pt idx="2582">
                  <c:v>43.05</c:v>
                </c:pt>
                <c:pt idx="2583">
                  <c:v>43.0667</c:v>
                </c:pt>
                <c:pt idx="2584">
                  <c:v>43.0833</c:v>
                </c:pt>
                <c:pt idx="2585">
                  <c:v>43.1</c:v>
                </c:pt>
                <c:pt idx="2586">
                  <c:v>43.1167</c:v>
                </c:pt>
                <c:pt idx="2587">
                  <c:v>43.1333</c:v>
                </c:pt>
                <c:pt idx="2588">
                  <c:v>43.15</c:v>
                </c:pt>
                <c:pt idx="2589">
                  <c:v>43.1667</c:v>
                </c:pt>
                <c:pt idx="2590">
                  <c:v>43.1833</c:v>
                </c:pt>
                <c:pt idx="2591">
                  <c:v>43.2</c:v>
                </c:pt>
                <c:pt idx="2592">
                  <c:v>43.2167</c:v>
                </c:pt>
                <c:pt idx="2593">
                  <c:v>43.2333</c:v>
                </c:pt>
                <c:pt idx="2594">
                  <c:v>43.25</c:v>
                </c:pt>
                <c:pt idx="2595">
                  <c:v>43.2667</c:v>
                </c:pt>
                <c:pt idx="2596">
                  <c:v>43.2833</c:v>
                </c:pt>
                <c:pt idx="2597">
                  <c:v>43.3</c:v>
                </c:pt>
                <c:pt idx="2598">
                  <c:v>43.3167</c:v>
                </c:pt>
                <c:pt idx="2599">
                  <c:v>43.3333</c:v>
                </c:pt>
                <c:pt idx="2600">
                  <c:v>43.35</c:v>
                </c:pt>
                <c:pt idx="2601">
                  <c:v>43.3667</c:v>
                </c:pt>
                <c:pt idx="2602">
                  <c:v>43.3833</c:v>
                </c:pt>
                <c:pt idx="2603">
                  <c:v>43.4</c:v>
                </c:pt>
                <c:pt idx="2604">
                  <c:v>43.4167</c:v>
                </c:pt>
                <c:pt idx="2605">
                  <c:v>43.4333</c:v>
                </c:pt>
                <c:pt idx="2606">
                  <c:v>43.45</c:v>
                </c:pt>
                <c:pt idx="2607">
                  <c:v>43.4667</c:v>
                </c:pt>
                <c:pt idx="2608">
                  <c:v>43.4833</c:v>
                </c:pt>
                <c:pt idx="2609">
                  <c:v>43.5</c:v>
                </c:pt>
                <c:pt idx="2610">
                  <c:v>43.5167</c:v>
                </c:pt>
                <c:pt idx="2611">
                  <c:v>43.5333</c:v>
                </c:pt>
                <c:pt idx="2612">
                  <c:v>43.55</c:v>
                </c:pt>
                <c:pt idx="2613">
                  <c:v>43.5667</c:v>
                </c:pt>
                <c:pt idx="2614">
                  <c:v>43.5833</c:v>
                </c:pt>
                <c:pt idx="2615">
                  <c:v>43.6</c:v>
                </c:pt>
                <c:pt idx="2616">
                  <c:v>43.6167</c:v>
                </c:pt>
                <c:pt idx="2617">
                  <c:v>43.6333</c:v>
                </c:pt>
                <c:pt idx="2618">
                  <c:v>43.65</c:v>
                </c:pt>
                <c:pt idx="2619">
                  <c:v>43.6667</c:v>
                </c:pt>
                <c:pt idx="2620">
                  <c:v>43.6833</c:v>
                </c:pt>
                <c:pt idx="2621">
                  <c:v>43.7</c:v>
                </c:pt>
                <c:pt idx="2622">
                  <c:v>43.7167</c:v>
                </c:pt>
                <c:pt idx="2623">
                  <c:v>43.7333</c:v>
                </c:pt>
                <c:pt idx="2624">
                  <c:v>43.75</c:v>
                </c:pt>
                <c:pt idx="2625">
                  <c:v>43.7667</c:v>
                </c:pt>
                <c:pt idx="2626">
                  <c:v>43.7833</c:v>
                </c:pt>
                <c:pt idx="2627">
                  <c:v>43.8</c:v>
                </c:pt>
                <c:pt idx="2628">
                  <c:v>43.8167</c:v>
                </c:pt>
                <c:pt idx="2629">
                  <c:v>43.8333</c:v>
                </c:pt>
                <c:pt idx="2630">
                  <c:v>43.85</c:v>
                </c:pt>
                <c:pt idx="2631">
                  <c:v>43.8667</c:v>
                </c:pt>
                <c:pt idx="2632">
                  <c:v>43.8833</c:v>
                </c:pt>
                <c:pt idx="2633">
                  <c:v>43.9</c:v>
                </c:pt>
                <c:pt idx="2634">
                  <c:v>43.9167</c:v>
                </c:pt>
                <c:pt idx="2635">
                  <c:v>43.9333</c:v>
                </c:pt>
                <c:pt idx="2636">
                  <c:v>43.95</c:v>
                </c:pt>
                <c:pt idx="2637">
                  <c:v>43.9667</c:v>
                </c:pt>
                <c:pt idx="2638">
                  <c:v>43.9833</c:v>
                </c:pt>
                <c:pt idx="2639">
                  <c:v>44.0</c:v>
                </c:pt>
                <c:pt idx="2640">
                  <c:v>44.0167</c:v>
                </c:pt>
                <c:pt idx="2641">
                  <c:v>44.0333</c:v>
                </c:pt>
                <c:pt idx="2642">
                  <c:v>44.05</c:v>
                </c:pt>
                <c:pt idx="2643">
                  <c:v>44.0667</c:v>
                </c:pt>
                <c:pt idx="2644">
                  <c:v>44.0833</c:v>
                </c:pt>
                <c:pt idx="2645">
                  <c:v>44.1</c:v>
                </c:pt>
                <c:pt idx="2646">
                  <c:v>44.1167</c:v>
                </c:pt>
                <c:pt idx="2647">
                  <c:v>44.1333</c:v>
                </c:pt>
                <c:pt idx="2648">
                  <c:v>44.15</c:v>
                </c:pt>
                <c:pt idx="2649">
                  <c:v>44.1667</c:v>
                </c:pt>
                <c:pt idx="2650">
                  <c:v>44.1833</c:v>
                </c:pt>
                <c:pt idx="2651">
                  <c:v>44.2</c:v>
                </c:pt>
                <c:pt idx="2652">
                  <c:v>44.2167</c:v>
                </c:pt>
                <c:pt idx="2653">
                  <c:v>44.2333</c:v>
                </c:pt>
                <c:pt idx="2654">
                  <c:v>44.25</c:v>
                </c:pt>
                <c:pt idx="2655">
                  <c:v>44.2667</c:v>
                </c:pt>
                <c:pt idx="2656">
                  <c:v>44.2833</c:v>
                </c:pt>
                <c:pt idx="2657">
                  <c:v>44.3</c:v>
                </c:pt>
                <c:pt idx="2658">
                  <c:v>44.3167</c:v>
                </c:pt>
                <c:pt idx="2659">
                  <c:v>44.3333</c:v>
                </c:pt>
                <c:pt idx="2660">
                  <c:v>44.35</c:v>
                </c:pt>
                <c:pt idx="2661">
                  <c:v>44.3667</c:v>
                </c:pt>
                <c:pt idx="2662">
                  <c:v>44.3833</c:v>
                </c:pt>
                <c:pt idx="2663">
                  <c:v>44.4</c:v>
                </c:pt>
                <c:pt idx="2664">
                  <c:v>44.4167</c:v>
                </c:pt>
                <c:pt idx="2665">
                  <c:v>44.4333</c:v>
                </c:pt>
                <c:pt idx="2666">
                  <c:v>44.45</c:v>
                </c:pt>
                <c:pt idx="2667">
                  <c:v>44.4667</c:v>
                </c:pt>
                <c:pt idx="2668">
                  <c:v>44.4833</c:v>
                </c:pt>
                <c:pt idx="2669">
                  <c:v>44.5</c:v>
                </c:pt>
                <c:pt idx="2670">
                  <c:v>44.5167</c:v>
                </c:pt>
                <c:pt idx="2671">
                  <c:v>44.5333</c:v>
                </c:pt>
                <c:pt idx="2672">
                  <c:v>44.55</c:v>
                </c:pt>
                <c:pt idx="2673">
                  <c:v>44.5667</c:v>
                </c:pt>
                <c:pt idx="2674">
                  <c:v>44.5833</c:v>
                </c:pt>
                <c:pt idx="2675">
                  <c:v>44.6</c:v>
                </c:pt>
                <c:pt idx="2676">
                  <c:v>44.6167</c:v>
                </c:pt>
                <c:pt idx="2677">
                  <c:v>44.6333</c:v>
                </c:pt>
                <c:pt idx="2678">
                  <c:v>44.65</c:v>
                </c:pt>
                <c:pt idx="2679">
                  <c:v>44.6667</c:v>
                </c:pt>
                <c:pt idx="2680">
                  <c:v>44.6833</c:v>
                </c:pt>
                <c:pt idx="2681">
                  <c:v>44.7</c:v>
                </c:pt>
                <c:pt idx="2682">
                  <c:v>44.7167</c:v>
                </c:pt>
                <c:pt idx="2683">
                  <c:v>44.7333</c:v>
                </c:pt>
                <c:pt idx="2684">
                  <c:v>44.75</c:v>
                </c:pt>
                <c:pt idx="2685">
                  <c:v>44.7667</c:v>
                </c:pt>
                <c:pt idx="2686">
                  <c:v>44.7833</c:v>
                </c:pt>
                <c:pt idx="2687">
                  <c:v>44.8</c:v>
                </c:pt>
                <c:pt idx="2688">
                  <c:v>44.8167</c:v>
                </c:pt>
                <c:pt idx="2689">
                  <c:v>44.8333</c:v>
                </c:pt>
                <c:pt idx="2690">
                  <c:v>44.85</c:v>
                </c:pt>
                <c:pt idx="2691">
                  <c:v>44.8667</c:v>
                </c:pt>
                <c:pt idx="2692">
                  <c:v>44.8833</c:v>
                </c:pt>
                <c:pt idx="2693">
                  <c:v>44.9</c:v>
                </c:pt>
                <c:pt idx="2694">
                  <c:v>44.9167</c:v>
                </c:pt>
                <c:pt idx="2695">
                  <c:v>44.9333</c:v>
                </c:pt>
                <c:pt idx="2696">
                  <c:v>44.95</c:v>
                </c:pt>
                <c:pt idx="2697">
                  <c:v>44.9667</c:v>
                </c:pt>
                <c:pt idx="2698">
                  <c:v>44.9833</c:v>
                </c:pt>
                <c:pt idx="2699">
                  <c:v>45.0</c:v>
                </c:pt>
                <c:pt idx="2700">
                  <c:v>45.0167</c:v>
                </c:pt>
                <c:pt idx="2701">
                  <c:v>45.0333</c:v>
                </c:pt>
                <c:pt idx="2702">
                  <c:v>45.05</c:v>
                </c:pt>
                <c:pt idx="2703">
                  <c:v>45.0667</c:v>
                </c:pt>
                <c:pt idx="2704">
                  <c:v>45.0833</c:v>
                </c:pt>
                <c:pt idx="2705">
                  <c:v>45.1</c:v>
                </c:pt>
                <c:pt idx="2706">
                  <c:v>45.1167</c:v>
                </c:pt>
                <c:pt idx="2707">
                  <c:v>45.1333</c:v>
                </c:pt>
                <c:pt idx="2708">
                  <c:v>45.15</c:v>
                </c:pt>
                <c:pt idx="2709">
                  <c:v>45.1667</c:v>
                </c:pt>
                <c:pt idx="2710">
                  <c:v>45.1833</c:v>
                </c:pt>
                <c:pt idx="2711">
                  <c:v>45.2</c:v>
                </c:pt>
                <c:pt idx="2712">
                  <c:v>45.2167</c:v>
                </c:pt>
                <c:pt idx="2713">
                  <c:v>45.2333</c:v>
                </c:pt>
                <c:pt idx="2714">
                  <c:v>45.25</c:v>
                </c:pt>
                <c:pt idx="2715">
                  <c:v>45.2667</c:v>
                </c:pt>
                <c:pt idx="2716">
                  <c:v>45.2833</c:v>
                </c:pt>
                <c:pt idx="2717">
                  <c:v>45.3</c:v>
                </c:pt>
                <c:pt idx="2718">
                  <c:v>45.3167</c:v>
                </c:pt>
                <c:pt idx="2719">
                  <c:v>45.3333</c:v>
                </c:pt>
                <c:pt idx="2720">
                  <c:v>45.35</c:v>
                </c:pt>
                <c:pt idx="2721">
                  <c:v>45.3667</c:v>
                </c:pt>
                <c:pt idx="2722">
                  <c:v>45.3833</c:v>
                </c:pt>
                <c:pt idx="2723">
                  <c:v>45.4</c:v>
                </c:pt>
                <c:pt idx="2724">
                  <c:v>45.4167</c:v>
                </c:pt>
                <c:pt idx="2725">
                  <c:v>45.4333</c:v>
                </c:pt>
                <c:pt idx="2726">
                  <c:v>45.45</c:v>
                </c:pt>
                <c:pt idx="2727">
                  <c:v>45.4667</c:v>
                </c:pt>
                <c:pt idx="2728">
                  <c:v>45.4833</c:v>
                </c:pt>
                <c:pt idx="2729">
                  <c:v>45.5</c:v>
                </c:pt>
                <c:pt idx="2730">
                  <c:v>45.5167</c:v>
                </c:pt>
                <c:pt idx="2731">
                  <c:v>45.5333</c:v>
                </c:pt>
                <c:pt idx="2732">
                  <c:v>45.55</c:v>
                </c:pt>
                <c:pt idx="2733">
                  <c:v>45.5667</c:v>
                </c:pt>
                <c:pt idx="2734">
                  <c:v>45.5833</c:v>
                </c:pt>
                <c:pt idx="2735">
                  <c:v>45.6</c:v>
                </c:pt>
                <c:pt idx="2736">
                  <c:v>45.6167</c:v>
                </c:pt>
                <c:pt idx="2737">
                  <c:v>45.6333</c:v>
                </c:pt>
                <c:pt idx="2738">
                  <c:v>45.65</c:v>
                </c:pt>
                <c:pt idx="2739">
                  <c:v>45.6667</c:v>
                </c:pt>
                <c:pt idx="2740">
                  <c:v>45.6833</c:v>
                </c:pt>
                <c:pt idx="2741">
                  <c:v>45.7</c:v>
                </c:pt>
                <c:pt idx="2742">
                  <c:v>45.7167</c:v>
                </c:pt>
                <c:pt idx="2743">
                  <c:v>45.7333</c:v>
                </c:pt>
                <c:pt idx="2744">
                  <c:v>45.75</c:v>
                </c:pt>
                <c:pt idx="2745">
                  <c:v>45.7667</c:v>
                </c:pt>
                <c:pt idx="2746">
                  <c:v>45.7833</c:v>
                </c:pt>
                <c:pt idx="2747">
                  <c:v>45.8</c:v>
                </c:pt>
                <c:pt idx="2748">
                  <c:v>45.8167</c:v>
                </c:pt>
                <c:pt idx="2749">
                  <c:v>45.8333</c:v>
                </c:pt>
                <c:pt idx="2750">
                  <c:v>45.85</c:v>
                </c:pt>
                <c:pt idx="2751">
                  <c:v>45.8667</c:v>
                </c:pt>
                <c:pt idx="2752">
                  <c:v>45.8833</c:v>
                </c:pt>
                <c:pt idx="2753">
                  <c:v>45.9</c:v>
                </c:pt>
                <c:pt idx="2754">
                  <c:v>45.9167</c:v>
                </c:pt>
                <c:pt idx="2755">
                  <c:v>45.9333</c:v>
                </c:pt>
                <c:pt idx="2756">
                  <c:v>45.95</c:v>
                </c:pt>
                <c:pt idx="2757">
                  <c:v>45.9667</c:v>
                </c:pt>
                <c:pt idx="2758">
                  <c:v>45.9833</c:v>
                </c:pt>
                <c:pt idx="2759">
                  <c:v>46.0</c:v>
                </c:pt>
                <c:pt idx="2760">
                  <c:v>46.0167</c:v>
                </c:pt>
                <c:pt idx="2761">
                  <c:v>46.0333</c:v>
                </c:pt>
                <c:pt idx="2762">
                  <c:v>46.05</c:v>
                </c:pt>
                <c:pt idx="2763">
                  <c:v>46.0667</c:v>
                </c:pt>
                <c:pt idx="2764">
                  <c:v>46.0833</c:v>
                </c:pt>
                <c:pt idx="2765">
                  <c:v>46.1</c:v>
                </c:pt>
                <c:pt idx="2766">
                  <c:v>46.1167</c:v>
                </c:pt>
                <c:pt idx="2767">
                  <c:v>46.1333</c:v>
                </c:pt>
                <c:pt idx="2768">
                  <c:v>46.15</c:v>
                </c:pt>
                <c:pt idx="2769">
                  <c:v>46.1667</c:v>
                </c:pt>
                <c:pt idx="2770">
                  <c:v>46.1833</c:v>
                </c:pt>
                <c:pt idx="2771">
                  <c:v>46.2</c:v>
                </c:pt>
                <c:pt idx="2772">
                  <c:v>46.2167</c:v>
                </c:pt>
                <c:pt idx="2773">
                  <c:v>46.2333</c:v>
                </c:pt>
                <c:pt idx="2774">
                  <c:v>46.25</c:v>
                </c:pt>
                <c:pt idx="2775">
                  <c:v>46.2667</c:v>
                </c:pt>
                <c:pt idx="2776">
                  <c:v>46.2833</c:v>
                </c:pt>
                <c:pt idx="2777">
                  <c:v>46.3</c:v>
                </c:pt>
                <c:pt idx="2778">
                  <c:v>46.3167</c:v>
                </c:pt>
                <c:pt idx="2779">
                  <c:v>46.3333</c:v>
                </c:pt>
                <c:pt idx="2780">
                  <c:v>46.35</c:v>
                </c:pt>
                <c:pt idx="2781">
                  <c:v>46.3667</c:v>
                </c:pt>
                <c:pt idx="2782">
                  <c:v>46.3833</c:v>
                </c:pt>
                <c:pt idx="2783">
                  <c:v>46.4</c:v>
                </c:pt>
                <c:pt idx="2784">
                  <c:v>46.4167</c:v>
                </c:pt>
                <c:pt idx="2785">
                  <c:v>46.4333</c:v>
                </c:pt>
                <c:pt idx="2786">
                  <c:v>46.45</c:v>
                </c:pt>
                <c:pt idx="2787">
                  <c:v>46.4667</c:v>
                </c:pt>
                <c:pt idx="2788">
                  <c:v>46.4833</c:v>
                </c:pt>
                <c:pt idx="2789">
                  <c:v>46.5</c:v>
                </c:pt>
                <c:pt idx="2790">
                  <c:v>46.5167</c:v>
                </c:pt>
                <c:pt idx="2791">
                  <c:v>46.5333</c:v>
                </c:pt>
                <c:pt idx="2792">
                  <c:v>46.55</c:v>
                </c:pt>
                <c:pt idx="2793">
                  <c:v>46.5667</c:v>
                </c:pt>
                <c:pt idx="2794">
                  <c:v>46.5833</c:v>
                </c:pt>
                <c:pt idx="2795">
                  <c:v>46.6</c:v>
                </c:pt>
                <c:pt idx="2796">
                  <c:v>46.6167</c:v>
                </c:pt>
                <c:pt idx="2797">
                  <c:v>46.6333</c:v>
                </c:pt>
                <c:pt idx="2798">
                  <c:v>46.65</c:v>
                </c:pt>
                <c:pt idx="2799">
                  <c:v>46.6667</c:v>
                </c:pt>
                <c:pt idx="2800">
                  <c:v>46.6833</c:v>
                </c:pt>
                <c:pt idx="2801">
                  <c:v>46.7</c:v>
                </c:pt>
                <c:pt idx="2802">
                  <c:v>46.7167</c:v>
                </c:pt>
                <c:pt idx="2803">
                  <c:v>46.7333</c:v>
                </c:pt>
                <c:pt idx="2804">
                  <c:v>46.75</c:v>
                </c:pt>
                <c:pt idx="2805">
                  <c:v>46.7667</c:v>
                </c:pt>
                <c:pt idx="2806">
                  <c:v>46.7833</c:v>
                </c:pt>
                <c:pt idx="2807">
                  <c:v>46.8</c:v>
                </c:pt>
                <c:pt idx="2808">
                  <c:v>46.8167</c:v>
                </c:pt>
                <c:pt idx="2809">
                  <c:v>46.8333</c:v>
                </c:pt>
                <c:pt idx="2810">
                  <c:v>46.85</c:v>
                </c:pt>
                <c:pt idx="2811">
                  <c:v>46.8667</c:v>
                </c:pt>
                <c:pt idx="2812">
                  <c:v>46.8833</c:v>
                </c:pt>
                <c:pt idx="2813">
                  <c:v>46.9</c:v>
                </c:pt>
                <c:pt idx="2814">
                  <c:v>46.9167</c:v>
                </c:pt>
                <c:pt idx="2815">
                  <c:v>46.9333</c:v>
                </c:pt>
                <c:pt idx="2816">
                  <c:v>46.95</c:v>
                </c:pt>
                <c:pt idx="2817">
                  <c:v>46.9667</c:v>
                </c:pt>
                <c:pt idx="2818">
                  <c:v>46.9833</c:v>
                </c:pt>
                <c:pt idx="2819">
                  <c:v>47.0</c:v>
                </c:pt>
                <c:pt idx="2820">
                  <c:v>47.0167</c:v>
                </c:pt>
                <c:pt idx="2821">
                  <c:v>47.0333</c:v>
                </c:pt>
                <c:pt idx="2822">
                  <c:v>47.05</c:v>
                </c:pt>
                <c:pt idx="2823">
                  <c:v>47.0667</c:v>
                </c:pt>
                <c:pt idx="2824">
                  <c:v>47.0833</c:v>
                </c:pt>
                <c:pt idx="2825">
                  <c:v>47.1</c:v>
                </c:pt>
                <c:pt idx="2826">
                  <c:v>47.1167</c:v>
                </c:pt>
                <c:pt idx="2827">
                  <c:v>47.1333</c:v>
                </c:pt>
                <c:pt idx="2828">
                  <c:v>47.15</c:v>
                </c:pt>
                <c:pt idx="2829">
                  <c:v>47.1667</c:v>
                </c:pt>
                <c:pt idx="2830">
                  <c:v>47.1833</c:v>
                </c:pt>
                <c:pt idx="2831">
                  <c:v>47.2</c:v>
                </c:pt>
                <c:pt idx="2832">
                  <c:v>47.2167</c:v>
                </c:pt>
                <c:pt idx="2833">
                  <c:v>47.2333</c:v>
                </c:pt>
                <c:pt idx="2834">
                  <c:v>47.25</c:v>
                </c:pt>
                <c:pt idx="2835">
                  <c:v>47.2667</c:v>
                </c:pt>
                <c:pt idx="2836">
                  <c:v>47.2833</c:v>
                </c:pt>
                <c:pt idx="2837">
                  <c:v>47.3</c:v>
                </c:pt>
                <c:pt idx="2838">
                  <c:v>47.3167</c:v>
                </c:pt>
                <c:pt idx="2839">
                  <c:v>47.3333</c:v>
                </c:pt>
                <c:pt idx="2840">
                  <c:v>47.35</c:v>
                </c:pt>
                <c:pt idx="2841">
                  <c:v>47.3667</c:v>
                </c:pt>
                <c:pt idx="2842">
                  <c:v>47.3833</c:v>
                </c:pt>
                <c:pt idx="2843">
                  <c:v>47.4</c:v>
                </c:pt>
                <c:pt idx="2844">
                  <c:v>47.4167</c:v>
                </c:pt>
                <c:pt idx="2845">
                  <c:v>47.4333</c:v>
                </c:pt>
                <c:pt idx="2846">
                  <c:v>47.45</c:v>
                </c:pt>
                <c:pt idx="2847">
                  <c:v>47.4667</c:v>
                </c:pt>
                <c:pt idx="2848">
                  <c:v>47.4833</c:v>
                </c:pt>
                <c:pt idx="2849">
                  <c:v>47.5</c:v>
                </c:pt>
                <c:pt idx="2850">
                  <c:v>47.5167</c:v>
                </c:pt>
                <c:pt idx="2851">
                  <c:v>47.5333</c:v>
                </c:pt>
                <c:pt idx="2852">
                  <c:v>47.55</c:v>
                </c:pt>
                <c:pt idx="2853">
                  <c:v>47.5667</c:v>
                </c:pt>
                <c:pt idx="2854">
                  <c:v>47.5833</c:v>
                </c:pt>
                <c:pt idx="2855">
                  <c:v>47.6</c:v>
                </c:pt>
                <c:pt idx="2856">
                  <c:v>47.6167</c:v>
                </c:pt>
                <c:pt idx="2857">
                  <c:v>47.6333</c:v>
                </c:pt>
                <c:pt idx="2858">
                  <c:v>47.65</c:v>
                </c:pt>
                <c:pt idx="2859">
                  <c:v>47.6667</c:v>
                </c:pt>
                <c:pt idx="2860">
                  <c:v>47.6833</c:v>
                </c:pt>
                <c:pt idx="2861">
                  <c:v>47.7</c:v>
                </c:pt>
                <c:pt idx="2862">
                  <c:v>47.7167</c:v>
                </c:pt>
                <c:pt idx="2863">
                  <c:v>47.7333</c:v>
                </c:pt>
                <c:pt idx="2864">
                  <c:v>47.75</c:v>
                </c:pt>
                <c:pt idx="2865">
                  <c:v>47.7667</c:v>
                </c:pt>
                <c:pt idx="2866">
                  <c:v>47.7833</c:v>
                </c:pt>
                <c:pt idx="2867">
                  <c:v>47.8</c:v>
                </c:pt>
                <c:pt idx="2868">
                  <c:v>47.8167</c:v>
                </c:pt>
                <c:pt idx="2869">
                  <c:v>47.8333</c:v>
                </c:pt>
                <c:pt idx="2870">
                  <c:v>47.85</c:v>
                </c:pt>
                <c:pt idx="2871">
                  <c:v>47.8667</c:v>
                </c:pt>
                <c:pt idx="2872">
                  <c:v>47.8833</c:v>
                </c:pt>
                <c:pt idx="2873">
                  <c:v>47.9</c:v>
                </c:pt>
                <c:pt idx="2874">
                  <c:v>47.9167</c:v>
                </c:pt>
                <c:pt idx="2875">
                  <c:v>47.9333</c:v>
                </c:pt>
                <c:pt idx="2876">
                  <c:v>47.95</c:v>
                </c:pt>
                <c:pt idx="2877">
                  <c:v>47.9667</c:v>
                </c:pt>
                <c:pt idx="2878">
                  <c:v>47.9833</c:v>
                </c:pt>
                <c:pt idx="2879">
                  <c:v>48.0</c:v>
                </c:pt>
                <c:pt idx="2880">
                  <c:v>48.0167</c:v>
                </c:pt>
                <c:pt idx="2881">
                  <c:v>48.0333</c:v>
                </c:pt>
                <c:pt idx="2882">
                  <c:v>48.05</c:v>
                </c:pt>
                <c:pt idx="2883">
                  <c:v>48.0667</c:v>
                </c:pt>
                <c:pt idx="2884">
                  <c:v>48.0833</c:v>
                </c:pt>
                <c:pt idx="2885">
                  <c:v>48.1</c:v>
                </c:pt>
                <c:pt idx="2886">
                  <c:v>48.1167</c:v>
                </c:pt>
                <c:pt idx="2887">
                  <c:v>48.1333</c:v>
                </c:pt>
                <c:pt idx="2888">
                  <c:v>48.15</c:v>
                </c:pt>
                <c:pt idx="2889">
                  <c:v>48.1667</c:v>
                </c:pt>
                <c:pt idx="2890">
                  <c:v>48.1833</c:v>
                </c:pt>
                <c:pt idx="2891">
                  <c:v>48.2</c:v>
                </c:pt>
                <c:pt idx="2892">
                  <c:v>48.2167</c:v>
                </c:pt>
                <c:pt idx="2893">
                  <c:v>48.2333</c:v>
                </c:pt>
                <c:pt idx="2894">
                  <c:v>48.25</c:v>
                </c:pt>
                <c:pt idx="2895">
                  <c:v>48.2667</c:v>
                </c:pt>
                <c:pt idx="2896">
                  <c:v>48.2833</c:v>
                </c:pt>
                <c:pt idx="2897">
                  <c:v>48.3</c:v>
                </c:pt>
                <c:pt idx="2898">
                  <c:v>48.3167</c:v>
                </c:pt>
                <c:pt idx="2899">
                  <c:v>48.3333</c:v>
                </c:pt>
                <c:pt idx="2900">
                  <c:v>48.35</c:v>
                </c:pt>
                <c:pt idx="2901">
                  <c:v>48.3667</c:v>
                </c:pt>
                <c:pt idx="2902">
                  <c:v>48.3833</c:v>
                </c:pt>
                <c:pt idx="2903">
                  <c:v>48.4</c:v>
                </c:pt>
                <c:pt idx="2904">
                  <c:v>48.4167</c:v>
                </c:pt>
                <c:pt idx="2905">
                  <c:v>48.4333</c:v>
                </c:pt>
                <c:pt idx="2906">
                  <c:v>48.45</c:v>
                </c:pt>
                <c:pt idx="2907">
                  <c:v>48.4667</c:v>
                </c:pt>
                <c:pt idx="2908">
                  <c:v>48.4833</c:v>
                </c:pt>
                <c:pt idx="2909">
                  <c:v>48.5</c:v>
                </c:pt>
                <c:pt idx="2910">
                  <c:v>48.5167</c:v>
                </c:pt>
                <c:pt idx="2911">
                  <c:v>48.5333</c:v>
                </c:pt>
                <c:pt idx="2912">
                  <c:v>48.55</c:v>
                </c:pt>
                <c:pt idx="2913">
                  <c:v>48.5667</c:v>
                </c:pt>
                <c:pt idx="2914">
                  <c:v>48.5833</c:v>
                </c:pt>
                <c:pt idx="2915">
                  <c:v>48.6</c:v>
                </c:pt>
                <c:pt idx="2916">
                  <c:v>48.6167</c:v>
                </c:pt>
                <c:pt idx="2917">
                  <c:v>48.6333</c:v>
                </c:pt>
                <c:pt idx="2918">
                  <c:v>48.65</c:v>
                </c:pt>
                <c:pt idx="2919">
                  <c:v>48.6667</c:v>
                </c:pt>
                <c:pt idx="2920">
                  <c:v>48.6833</c:v>
                </c:pt>
                <c:pt idx="2921">
                  <c:v>48.7</c:v>
                </c:pt>
                <c:pt idx="2922">
                  <c:v>48.7167</c:v>
                </c:pt>
                <c:pt idx="2923">
                  <c:v>48.7333</c:v>
                </c:pt>
                <c:pt idx="2924">
                  <c:v>48.75</c:v>
                </c:pt>
                <c:pt idx="2925">
                  <c:v>48.7667</c:v>
                </c:pt>
                <c:pt idx="2926">
                  <c:v>48.7833</c:v>
                </c:pt>
                <c:pt idx="2927">
                  <c:v>48.8</c:v>
                </c:pt>
                <c:pt idx="2928">
                  <c:v>48.8167</c:v>
                </c:pt>
                <c:pt idx="2929">
                  <c:v>48.8333</c:v>
                </c:pt>
                <c:pt idx="2930">
                  <c:v>48.85</c:v>
                </c:pt>
                <c:pt idx="2931">
                  <c:v>48.8667</c:v>
                </c:pt>
                <c:pt idx="2932">
                  <c:v>48.8833</c:v>
                </c:pt>
                <c:pt idx="2933">
                  <c:v>48.9</c:v>
                </c:pt>
                <c:pt idx="2934">
                  <c:v>48.9167</c:v>
                </c:pt>
                <c:pt idx="2935">
                  <c:v>48.9333</c:v>
                </c:pt>
                <c:pt idx="2936">
                  <c:v>48.95</c:v>
                </c:pt>
                <c:pt idx="2937">
                  <c:v>48.9667</c:v>
                </c:pt>
                <c:pt idx="2938">
                  <c:v>48.9833</c:v>
                </c:pt>
                <c:pt idx="2939">
                  <c:v>49.0</c:v>
                </c:pt>
                <c:pt idx="2940">
                  <c:v>49.0167</c:v>
                </c:pt>
                <c:pt idx="2941">
                  <c:v>49.0333</c:v>
                </c:pt>
                <c:pt idx="2942">
                  <c:v>49.05</c:v>
                </c:pt>
                <c:pt idx="2943">
                  <c:v>49.0667</c:v>
                </c:pt>
                <c:pt idx="2944">
                  <c:v>49.0833</c:v>
                </c:pt>
                <c:pt idx="2945">
                  <c:v>49.1</c:v>
                </c:pt>
                <c:pt idx="2946">
                  <c:v>49.1167</c:v>
                </c:pt>
                <c:pt idx="2947">
                  <c:v>49.1333</c:v>
                </c:pt>
                <c:pt idx="2948">
                  <c:v>49.15</c:v>
                </c:pt>
                <c:pt idx="2949">
                  <c:v>49.1667</c:v>
                </c:pt>
                <c:pt idx="2950">
                  <c:v>49.1833</c:v>
                </c:pt>
                <c:pt idx="2951">
                  <c:v>49.2</c:v>
                </c:pt>
                <c:pt idx="2952">
                  <c:v>49.2167</c:v>
                </c:pt>
                <c:pt idx="2953">
                  <c:v>49.2333</c:v>
                </c:pt>
                <c:pt idx="2954">
                  <c:v>49.25</c:v>
                </c:pt>
                <c:pt idx="2955">
                  <c:v>49.2667</c:v>
                </c:pt>
                <c:pt idx="2956">
                  <c:v>49.2833</c:v>
                </c:pt>
                <c:pt idx="2957">
                  <c:v>49.3</c:v>
                </c:pt>
                <c:pt idx="2958">
                  <c:v>49.3167</c:v>
                </c:pt>
                <c:pt idx="2959">
                  <c:v>49.3333</c:v>
                </c:pt>
                <c:pt idx="2960">
                  <c:v>49.35</c:v>
                </c:pt>
                <c:pt idx="2961">
                  <c:v>49.3667</c:v>
                </c:pt>
                <c:pt idx="2962">
                  <c:v>49.3833</c:v>
                </c:pt>
                <c:pt idx="2963">
                  <c:v>49.4</c:v>
                </c:pt>
                <c:pt idx="2964">
                  <c:v>49.4167</c:v>
                </c:pt>
                <c:pt idx="2965">
                  <c:v>49.4333</c:v>
                </c:pt>
                <c:pt idx="2966">
                  <c:v>49.45</c:v>
                </c:pt>
                <c:pt idx="2967">
                  <c:v>49.4667</c:v>
                </c:pt>
                <c:pt idx="2968">
                  <c:v>49.4833</c:v>
                </c:pt>
                <c:pt idx="2969">
                  <c:v>49.5</c:v>
                </c:pt>
                <c:pt idx="2970">
                  <c:v>49.5167</c:v>
                </c:pt>
                <c:pt idx="2971">
                  <c:v>49.5333</c:v>
                </c:pt>
                <c:pt idx="2972">
                  <c:v>49.55</c:v>
                </c:pt>
                <c:pt idx="2973">
                  <c:v>49.5667</c:v>
                </c:pt>
                <c:pt idx="2974">
                  <c:v>49.5833</c:v>
                </c:pt>
                <c:pt idx="2975">
                  <c:v>49.6</c:v>
                </c:pt>
                <c:pt idx="2976">
                  <c:v>49.6167</c:v>
                </c:pt>
                <c:pt idx="2977">
                  <c:v>49.6333</c:v>
                </c:pt>
                <c:pt idx="2978">
                  <c:v>49.65</c:v>
                </c:pt>
                <c:pt idx="2979">
                  <c:v>49.6667</c:v>
                </c:pt>
                <c:pt idx="2980">
                  <c:v>49.6833</c:v>
                </c:pt>
                <c:pt idx="2981">
                  <c:v>49.7</c:v>
                </c:pt>
                <c:pt idx="2982">
                  <c:v>49.7167</c:v>
                </c:pt>
                <c:pt idx="2983">
                  <c:v>49.7333</c:v>
                </c:pt>
                <c:pt idx="2984">
                  <c:v>49.75</c:v>
                </c:pt>
                <c:pt idx="2985">
                  <c:v>49.7667</c:v>
                </c:pt>
                <c:pt idx="2986">
                  <c:v>49.7833</c:v>
                </c:pt>
                <c:pt idx="2987">
                  <c:v>49.8</c:v>
                </c:pt>
                <c:pt idx="2988">
                  <c:v>49.8167</c:v>
                </c:pt>
                <c:pt idx="2989">
                  <c:v>49.8333</c:v>
                </c:pt>
                <c:pt idx="2990">
                  <c:v>49.85</c:v>
                </c:pt>
                <c:pt idx="2991">
                  <c:v>49.8667</c:v>
                </c:pt>
                <c:pt idx="2992">
                  <c:v>49.8833</c:v>
                </c:pt>
                <c:pt idx="2993">
                  <c:v>49.9</c:v>
                </c:pt>
                <c:pt idx="2994">
                  <c:v>49.9167</c:v>
                </c:pt>
                <c:pt idx="2995">
                  <c:v>49.9333</c:v>
                </c:pt>
                <c:pt idx="2996">
                  <c:v>49.95</c:v>
                </c:pt>
                <c:pt idx="2997">
                  <c:v>49.9667</c:v>
                </c:pt>
                <c:pt idx="2998">
                  <c:v>49.9833</c:v>
                </c:pt>
                <c:pt idx="2999">
                  <c:v>50.0</c:v>
                </c:pt>
                <c:pt idx="3000">
                  <c:v>50.0167</c:v>
                </c:pt>
                <c:pt idx="3001">
                  <c:v>50.0333</c:v>
                </c:pt>
                <c:pt idx="3002">
                  <c:v>50.05</c:v>
                </c:pt>
                <c:pt idx="3003">
                  <c:v>50.0667</c:v>
                </c:pt>
                <c:pt idx="3004">
                  <c:v>50.0833</c:v>
                </c:pt>
                <c:pt idx="3005">
                  <c:v>50.1</c:v>
                </c:pt>
                <c:pt idx="3006">
                  <c:v>50.1167</c:v>
                </c:pt>
                <c:pt idx="3007">
                  <c:v>50.1333</c:v>
                </c:pt>
                <c:pt idx="3008">
                  <c:v>50.15</c:v>
                </c:pt>
                <c:pt idx="3009">
                  <c:v>50.1667</c:v>
                </c:pt>
                <c:pt idx="3010">
                  <c:v>50.1833</c:v>
                </c:pt>
                <c:pt idx="3011">
                  <c:v>50.2</c:v>
                </c:pt>
                <c:pt idx="3012">
                  <c:v>50.2167</c:v>
                </c:pt>
                <c:pt idx="3013">
                  <c:v>50.2333</c:v>
                </c:pt>
                <c:pt idx="3014">
                  <c:v>50.25</c:v>
                </c:pt>
                <c:pt idx="3015">
                  <c:v>50.2667</c:v>
                </c:pt>
                <c:pt idx="3016">
                  <c:v>50.2833</c:v>
                </c:pt>
                <c:pt idx="3017">
                  <c:v>50.3</c:v>
                </c:pt>
                <c:pt idx="3018">
                  <c:v>50.3167</c:v>
                </c:pt>
                <c:pt idx="3019">
                  <c:v>50.3333</c:v>
                </c:pt>
                <c:pt idx="3020">
                  <c:v>50.35</c:v>
                </c:pt>
                <c:pt idx="3021">
                  <c:v>50.3667</c:v>
                </c:pt>
                <c:pt idx="3022">
                  <c:v>50.3833</c:v>
                </c:pt>
                <c:pt idx="3023">
                  <c:v>50.4</c:v>
                </c:pt>
                <c:pt idx="3024">
                  <c:v>50.4167</c:v>
                </c:pt>
                <c:pt idx="3025">
                  <c:v>50.4333</c:v>
                </c:pt>
                <c:pt idx="3026">
                  <c:v>50.45</c:v>
                </c:pt>
                <c:pt idx="3027">
                  <c:v>50.4667</c:v>
                </c:pt>
                <c:pt idx="3028">
                  <c:v>50.4833</c:v>
                </c:pt>
                <c:pt idx="3029">
                  <c:v>50.5</c:v>
                </c:pt>
                <c:pt idx="3030">
                  <c:v>50.5167</c:v>
                </c:pt>
                <c:pt idx="3031">
                  <c:v>50.5333</c:v>
                </c:pt>
                <c:pt idx="3032">
                  <c:v>50.55</c:v>
                </c:pt>
                <c:pt idx="3033">
                  <c:v>50.5667</c:v>
                </c:pt>
                <c:pt idx="3034">
                  <c:v>50.5833</c:v>
                </c:pt>
                <c:pt idx="3035">
                  <c:v>50.6</c:v>
                </c:pt>
                <c:pt idx="3036">
                  <c:v>50.6167</c:v>
                </c:pt>
                <c:pt idx="3037">
                  <c:v>50.6333</c:v>
                </c:pt>
                <c:pt idx="3038">
                  <c:v>50.65</c:v>
                </c:pt>
                <c:pt idx="3039">
                  <c:v>50.6667</c:v>
                </c:pt>
                <c:pt idx="3040">
                  <c:v>50.6833</c:v>
                </c:pt>
                <c:pt idx="3041">
                  <c:v>50.7</c:v>
                </c:pt>
                <c:pt idx="3042">
                  <c:v>50.7167</c:v>
                </c:pt>
                <c:pt idx="3043">
                  <c:v>50.7333</c:v>
                </c:pt>
                <c:pt idx="3044">
                  <c:v>50.75</c:v>
                </c:pt>
                <c:pt idx="3045">
                  <c:v>50.7667</c:v>
                </c:pt>
                <c:pt idx="3046">
                  <c:v>50.7833</c:v>
                </c:pt>
                <c:pt idx="3047">
                  <c:v>50.8</c:v>
                </c:pt>
                <c:pt idx="3048">
                  <c:v>50.8167</c:v>
                </c:pt>
                <c:pt idx="3049">
                  <c:v>50.8333</c:v>
                </c:pt>
                <c:pt idx="3050">
                  <c:v>50.85</c:v>
                </c:pt>
                <c:pt idx="3051">
                  <c:v>50.8667</c:v>
                </c:pt>
                <c:pt idx="3052">
                  <c:v>50.8833</c:v>
                </c:pt>
                <c:pt idx="3053">
                  <c:v>50.9</c:v>
                </c:pt>
                <c:pt idx="3054">
                  <c:v>50.9167</c:v>
                </c:pt>
                <c:pt idx="3055">
                  <c:v>50.9333</c:v>
                </c:pt>
                <c:pt idx="3056">
                  <c:v>50.95</c:v>
                </c:pt>
                <c:pt idx="3057">
                  <c:v>50.9667</c:v>
                </c:pt>
                <c:pt idx="3058">
                  <c:v>50.9833</c:v>
                </c:pt>
                <c:pt idx="3059">
                  <c:v>51.0</c:v>
                </c:pt>
                <c:pt idx="3060">
                  <c:v>51.0167</c:v>
                </c:pt>
                <c:pt idx="3061">
                  <c:v>51.0333</c:v>
                </c:pt>
                <c:pt idx="3062">
                  <c:v>51.05</c:v>
                </c:pt>
                <c:pt idx="3063">
                  <c:v>51.0667</c:v>
                </c:pt>
                <c:pt idx="3064">
                  <c:v>51.0833</c:v>
                </c:pt>
                <c:pt idx="3065">
                  <c:v>51.1</c:v>
                </c:pt>
                <c:pt idx="3066">
                  <c:v>51.1167</c:v>
                </c:pt>
                <c:pt idx="3067">
                  <c:v>51.1333</c:v>
                </c:pt>
                <c:pt idx="3068">
                  <c:v>51.15</c:v>
                </c:pt>
                <c:pt idx="3069">
                  <c:v>51.1667</c:v>
                </c:pt>
                <c:pt idx="3070">
                  <c:v>51.1833</c:v>
                </c:pt>
                <c:pt idx="3071">
                  <c:v>51.2</c:v>
                </c:pt>
                <c:pt idx="3072">
                  <c:v>51.2167</c:v>
                </c:pt>
                <c:pt idx="3073">
                  <c:v>51.2333</c:v>
                </c:pt>
                <c:pt idx="3074">
                  <c:v>51.25</c:v>
                </c:pt>
                <c:pt idx="3075">
                  <c:v>51.2667</c:v>
                </c:pt>
                <c:pt idx="3076">
                  <c:v>51.2833</c:v>
                </c:pt>
                <c:pt idx="3077">
                  <c:v>51.3</c:v>
                </c:pt>
                <c:pt idx="3078">
                  <c:v>51.3167</c:v>
                </c:pt>
                <c:pt idx="3079">
                  <c:v>51.3333</c:v>
                </c:pt>
                <c:pt idx="3080">
                  <c:v>51.35</c:v>
                </c:pt>
                <c:pt idx="3081">
                  <c:v>51.3667</c:v>
                </c:pt>
                <c:pt idx="3082">
                  <c:v>51.3833</c:v>
                </c:pt>
                <c:pt idx="3083">
                  <c:v>51.4</c:v>
                </c:pt>
                <c:pt idx="3084">
                  <c:v>51.4167</c:v>
                </c:pt>
                <c:pt idx="3085">
                  <c:v>51.4333</c:v>
                </c:pt>
                <c:pt idx="3086">
                  <c:v>51.45</c:v>
                </c:pt>
                <c:pt idx="3087">
                  <c:v>51.4667</c:v>
                </c:pt>
                <c:pt idx="3088">
                  <c:v>51.4833</c:v>
                </c:pt>
                <c:pt idx="3089">
                  <c:v>51.5</c:v>
                </c:pt>
                <c:pt idx="3090">
                  <c:v>51.5167</c:v>
                </c:pt>
                <c:pt idx="3091">
                  <c:v>51.5333</c:v>
                </c:pt>
                <c:pt idx="3092">
                  <c:v>51.55</c:v>
                </c:pt>
                <c:pt idx="3093">
                  <c:v>51.5667</c:v>
                </c:pt>
                <c:pt idx="3094">
                  <c:v>51.5833</c:v>
                </c:pt>
                <c:pt idx="3095">
                  <c:v>51.6</c:v>
                </c:pt>
                <c:pt idx="3096">
                  <c:v>51.6167</c:v>
                </c:pt>
                <c:pt idx="3097">
                  <c:v>51.6333</c:v>
                </c:pt>
                <c:pt idx="3098">
                  <c:v>51.65</c:v>
                </c:pt>
                <c:pt idx="3099">
                  <c:v>51.6667</c:v>
                </c:pt>
                <c:pt idx="3100">
                  <c:v>51.6833</c:v>
                </c:pt>
                <c:pt idx="3101">
                  <c:v>51.7</c:v>
                </c:pt>
                <c:pt idx="3102">
                  <c:v>51.7167</c:v>
                </c:pt>
                <c:pt idx="3103">
                  <c:v>51.7333</c:v>
                </c:pt>
                <c:pt idx="3104">
                  <c:v>51.75</c:v>
                </c:pt>
                <c:pt idx="3105">
                  <c:v>51.7667</c:v>
                </c:pt>
                <c:pt idx="3106">
                  <c:v>51.7833</c:v>
                </c:pt>
                <c:pt idx="3107">
                  <c:v>51.8</c:v>
                </c:pt>
                <c:pt idx="3108">
                  <c:v>51.8167</c:v>
                </c:pt>
                <c:pt idx="3109">
                  <c:v>51.8333</c:v>
                </c:pt>
                <c:pt idx="3110">
                  <c:v>51.85</c:v>
                </c:pt>
                <c:pt idx="3111">
                  <c:v>51.8667</c:v>
                </c:pt>
                <c:pt idx="3112">
                  <c:v>51.8833</c:v>
                </c:pt>
                <c:pt idx="3113">
                  <c:v>51.9</c:v>
                </c:pt>
                <c:pt idx="3114">
                  <c:v>51.9167</c:v>
                </c:pt>
                <c:pt idx="3115">
                  <c:v>51.9333</c:v>
                </c:pt>
                <c:pt idx="3116">
                  <c:v>51.95</c:v>
                </c:pt>
                <c:pt idx="3117">
                  <c:v>51.9667</c:v>
                </c:pt>
                <c:pt idx="3118">
                  <c:v>51.9833</c:v>
                </c:pt>
                <c:pt idx="3119">
                  <c:v>52.0</c:v>
                </c:pt>
                <c:pt idx="3120">
                  <c:v>52.0167</c:v>
                </c:pt>
                <c:pt idx="3121">
                  <c:v>52.0333</c:v>
                </c:pt>
                <c:pt idx="3122">
                  <c:v>52.05</c:v>
                </c:pt>
                <c:pt idx="3123">
                  <c:v>52.0667</c:v>
                </c:pt>
                <c:pt idx="3124">
                  <c:v>52.0833</c:v>
                </c:pt>
                <c:pt idx="3125">
                  <c:v>52.1</c:v>
                </c:pt>
                <c:pt idx="3126">
                  <c:v>52.1167</c:v>
                </c:pt>
                <c:pt idx="3127">
                  <c:v>52.1333</c:v>
                </c:pt>
                <c:pt idx="3128">
                  <c:v>52.15</c:v>
                </c:pt>
                <c:pt idx="3129">
                  <c:v>52.1667</c:v>
                </c:pt>
                <c:pt idx="3130">
                  <c:v>52.1833</c:v>
                </c:pt>
                <c:pt idx="3131">
                  <c:v>52.2</c:v>
                </c:pt>
                <c:pt idx="3132">
                  <c:v>52.2167</c:v>
                </c:pt>
                <c:pt idx="3133">
                  <c:v>52.2333</c:v>
                </c:pt>
                <c:pt idx="3134">
                  <c:v>52.25</c:v>
                </c:pt>
                <c:pt idx="3135">
                  <c:v>52.2667</c:v>
                </c:pt>
                <c:pt idx="3136">
                  <c:v>52.2833</c:v>
                </c:pt>
                <c:pt idx="3137">
                  <c:v>52.3</c:v>
                </c:pt>
                <c:pt idx="3138">
                  <c:v>52.3167</c:v>
                </c:pt>
                <c:pt idx="3139">
                  <c:v>52.3333</c:v>
                </c:pt>
                <c:pt idx="3140">
                  <c:v>52.35</c:v>
                </c:pt>
                <c:pt idx="3141">
                  <c:v>52.3667</c:v>
                </c:pt>
                <c:pt idx="3142">
                  <c:v>52.3833</c:v>
                </c:pt>
                <c:pt idx="3143">
                  <c:v>52.4</c:v>
                </c:pt>
                <c:pt idx="3144">
                  <c:v>52.4167</c:v>
                </c:pt>
                <c:pt idx="3145">
                  <c:v>52.4333</c:v>
                </c:pt>
                <c:pt idx="3146">
                  <c:v>52.45</c:v>
                </c:pt>
                <c:pt idx="3147">
                  <c:v>52.4667</c:v>
                </c:pt>
                <c:pt idx="3148">
                  <c:v>52.4833</c:v>
                </c:pt>
                <c:pt idx="3149">
                  <c:v>52.5</c:v>
                </c:pt>
                <c:pt idx="3150">
                  <c:v>52.5167</c:v>
                </c:pt>
                <c:pt idx="3151">
                  <c:v>52.5333</c:v>
                </c:pt>
                <c:pt idx="3152">
                  <c:v>52.55</c:v>
                </c:pt>
                <c:pt idx="3153">
                  <c:v>52.5667</c:v>
                </c:pt>
                <c:pt idx="3154">
                  <c:v>52.5833</c:v>
                </c:pt>
                <c:pt idx="3155">
                  <c:v>52.6</c:v>
                </c:pt>
                <c:pt idx="3156">
                  <c:v>52.6167</c:v>
                </c:pt>
                <c:pt idx="3157">
                  <c:v>52.6333</c:v>
                </c:pt>
                <c:pt idx="3158">
                  <c:v>52.65</c:v>
                </c:pt>
                <c:pt idx="3159">
                  <c:v>52.6667</c:v>
                </c:pt>
                <c:pt idx="3160">
                  <c:v>52.6833</c:v>
                </c:pt>
                <c:pt idx="3161">
                  <c:v>52.7</c:v>
                </c:pt>
                <c:pt idx="3162">
                  <c:v>52.7167</c:v>
                </c:pt>
                <c:pt idx="3163">
                  <c:v>52.7333</c:v>
                </c:pt>
                <c:pt idx="3164">
                  <c:v>52.75</c:v>
                </c:pt>
                <c:pt idx="3165">
                  <c:v>52.7667</c:v>
                </c:pt>
                <c:pt idx="3166">
                  <c:v>52.7833</c:v>
                </c:pt>
                <c:pt idx="3167">
                  <c:v>52.8</c:v>
                </c:pt>
                <c:pt idx="3168">
                  <c:v>52.8167</c:v>
                </c:pt>
                <c:pt idx="3169">
                  <c:v>52.8333</c:v>
                </c:pt>
                <c:pt idx="3170">
                  <c:v>52.85</c:v>
                </c:pt>
                <c:pt idx="3171">
                  <c:v>52.8667</c:v>
                </c:pt>
                <c:pt idx="3172">
                  <c:v>52.8833</c:v>
                </c:pt>
                <c:pt idx="3173">
                  <c:v>52.9</c:v>
                </c:pt>
                <c:pt idx="3174">
                  <c:v>52.9167</c:v>
                </c:pt>
                <c:pt idx="3175">
                  <c:v>52.9333</c:v>
                </c:pt>
                <c:pt idx="3176">
                  <c:v>52.95</c:v>
                </c:pt>
                <c:pt idx="3177">
                  <c:v>52.9667</c:v>
                </c:pt>
                <c:pt idx="3178">
                  <c:v>52.9833</c:v>
                </c:pt>
                <c:pt idx="3179">
                  <c:v>53.0</c:v>
                </c:pt>
                <c:pt idx="3180">
                  <c:v>53.0167</c:v>
                </c:pt>
                <c:pt idx="3181">
                  <c:v>53.0333</c:v>
                </c:pt>
                <c:pt idx="3182">
                  <c:v>53.05</c:v>
                </c:pt>
                <c:pt idx="3183">
                  <c:v>53.0667</c:v>
                </c:pt>
                <c:pt idx="3184">
                  <c:v>53.0833</c:v>
                </c:pt>
                <c:pt idx="3185">
                  <c:v>53.1</c:v>
                </c:pt>
                <c:pt idx="3186">
                  <c:v>53.1167</c:v>
                </c:pt>
                <c:pt idx="3187">
                  <c:v>53.1333</c:v>
                </c:pt>
                <c:pt idx="3188">
                  <c:v>53.15</c:v>
                </c:pt>
                <c:pt idx="3189">
                  <c:v>53.1667</c:v>
                </c:pt>
                <c:pt idx="3190">
                  <c:v>53.1833</c:v>
                </c:pt>
                <c:pt idx="3191">
                  <c:v>53.2</c:v>
                </c:pt>
                <c:pt idx="3192">
                  <c:v>53.2167</c:v>
                </c:pt>
                <c:pt idx="3193">
                  <c:v>53.2333</c:v>
                </c:pt>
                <c:pt idx="3194">
                  <c:v>53.25</c:v>
                </c:pt>
                <c:pt idx="3195">
                  <c:v>53.2667</c:v>
                </c:pt>
                <c:pt idx="3196">
                  <c:v>53.2833</c:v>
                </c:pt>
                <c:pt idx="3197">
                  <c:v>53.3</c:v>
                </c:pt>
                <c:pt idx="3198">
                  <c:v>53.3167</c:v>
                </c:pt>
                <c:pt idx="3199">
                  <c:v>53.3333</c:v>
                </c:pt>
                <c:pt idx="3200">
                  <c:v>53.35</c:v>
                </c:pt>
                <c:pt idx="3201">
                  <c:v>53.3667</c:v>
                </c:pt>
                <c:pt idx="3202">
                  <c:v>53.3833</c:v>
                </c:pt>
                <c:pt idx="3203">
                  <c:v>53.4</c:v>
                </c:pt>
                <c:pt idx="3204">
                  <c:v>53.4167</c:v>
                </c:pt>
                <c:pt idx="3205">
                  <c:v>53.4333</c:v>
                </c:pt>
                <c:pt idx="3206">
                  <c:v>53.45</c:v>
                </c:pt>
                <c:pt idx="3207">
                  <c:v>53.4667</c:v>
                </c:pt>
                <c:pt idx="3208">
                  <c:v>53.4833</c:v>
                </c:pt>
                <c:pt idx="3209">
                  <c:v>53.5</c:v>
                </c:pt>
                <c:pt idx="3210">
                  <c:v>53.5167</c:v>
                </c:pt>
                <c:pt idx="3211">
                  <c:v>53.5333</c:v>
                </c:pt>
                <c:pt idx="3212">
                  <c:v>53.55</c:v>
                </c:pt>
                <c:pt idx="3213">
                  <c:v>53.5667</c:v>
                </c:pt>
                <c:pt idx="3214">
                  <c:v>53.5833</c:v>
                </c:pt>
                <c:pt idx="3215">
                  <c:v>53.6</c:v>
                </c:pt>
                <c:pt idx="3216">
                  <c:v>53.6167</c:v>
                </c:pt>
                <c:pt idx="3217">
                  <c:v>53.6333</c:v>
                </c:pt>
                <c:pt idx="3218">
                  <c:v>53.65</c:v>
                </c:pt>
                <c:pt idx="3219">
                  <c:v>53.6667</c:v>
                </c:pt>
                <c:pt idx="3220">
                  <c:v>53.6833</c:v>
                </c:pt>
                <c:pt idx="3221">
                  <c:v>53.7</c:v>
                </c:pt>
                <c:pt idx="3222">
                  <c:v>53.7167</c:v>
                </c:pt>
                <c:pt idx="3223">
                  <c:v>53.7333</c:v>
                </c:pt>
                <c:pt idx="3224">
                  <c:v>53.75</c:v>
                </c:pt>
                <c:pt idx="3225">
                  <c:v>53.7667</c:v>
                </c:pt>
                <c:pt idx="3226">
                  <c:v>53.7833</c:v>
                </c:pt>
                <c:pt idx="3227">
                  <c:v>53.8</c:v>
                </c:pt>
                <c:pt idx="3228">
                  <c:v>53.8167</c:v>
                </c:pt>
                <c:pt idx="3229">
                  <c:v>53.8333</c:v>
                </c:pt>
                <c:pt idx="3230">
                  <c:v>53.85</c:v>
                </c:pt>
                <c:pt idx="3231">
                  <c:v>53.8667</c:v>
                </c:pt>
                <c:pt idx="3232">
                  <c:v>53.8833</c:v>
                </c:pt>
                <c:pt idx="3233">
                  <c:v>53.9</c:v>
                </c:pt>
                <c:pt idx="3234">
                  <c:v>53.9167</c:v>
                </c:pt>
                <c:pt idx="3235">
                  <c:v>53.9333</c:v>
                </c:pt>
                <c:pt idx="3236">
                  <c:v>53.95</c:v>
                </c:pt>
                <c:pt idx="3237">
                  <c:v>53.9667</c:v>
                </c:pt>
                <c:pt idx="3238">
                  <c:v>53.9833</c:v>
                </c:pt>
                <c:pt idx="3239">
                  <c:v>54.0</c:v>
                </c:pt>
                <c:pt idx="3240">
                  <c:v>54.0167</c:v>
                </c:pt>
                <c:pt idx="3241">
                  <c:v>54.0333</c:v>
                </c:pt>
                <c:pt idx="3242">
                  <c:v>54.05</c:v>
                </c:pt>
                <c:pt idx="3243">
                  <c:v>54.0667</c:v>
                </c:pt>
                <c:pt idx="3244">
                  <c:v>54.0833</c:v>
                </c:pt>
                <c:pt idx="3245">
                  <c:v>54.1</c:v>
                </c:pt>
                <c:pt idx="3246">
                  <c:v>54.1167</c:v>
                </c:pt>
                <c:pt idx="3247">
                  <c:v>54.1333</c:v>
                </c:pt>
                <c:pt idx="3248">
                  <c:v>54.15</c:v>
                </c:pt>
                <c:pt idx="3249">
                  <c:v>54.1667</c:v>
                </c:pt>
                <c:pt idx="3250">
                  <c:v>54.1833</c:v>
                </c:pt>
                <c:pt idx="3251">
                  <c:v>54.2</c:v>
                </c:pt>
                <c:pt idx="3252">
                  <c:v>54.2167</c:v>
                </c:pt>
                <c:pt idx="3253">
                  <c:v>54.2333</c:v>
                </c:pt>
                <c:pt idx="3254">
                  <c:v>54.25</c:v>
                </c:pt>
                <c:pt idx="3255">
                  <c:v>54.2667</c:v>
                </c:pt>
                <c:pt idx="3256">
                  <c:v>54.2833</c:v>
                </c:pt>
                <c:pt idx="3257">
                  <c:v>54.3</c:v>
                </c:pt>
                <c:pt idx="3258">
                  <c:v>54.3167</c:v>
                </c:pt>
                <c:pt idx="3259">
                  <c:v>54.3333</c:v>
                </c:pt>
                <c:pt idx="3260">
                  <c:v>54.35</c:v>
                </c:pt>
                <c:pt idx="3261">
                  <c:v>54.3667</c:v>
                </c:pt>
                <c:pt idx="3262">
                  <c:v>54.3833</c:v>
                </c:pt>
                <c:pt idx="3263">
                  <c:v>54.4</c:v>
                </c:pt>
                <c:pt idx="3264">
                  <c:v>54.4167</c:v>
                </c:pt>
                <c:pt idx="3265">
                  <c:v>54.4333</c:v>
                </c:pt>
                <c:pt idx="3266">
                  <c:v>54.45</c:v>
                </c:pt>
                <c:pt idx="3267">
                  <c:v>54.4667</c:v>
                </c:pt>
                <c:pt idx="3268">
                  <c:v>54.4833</c:v>
                </c:pt>
                <c:pt idx="3269">
                  <c:v>54.5</c:v>
                </c:pt>
                <c:pt idx="3270">
                  <c:v>54.5167</c:v>
                </c:pt>
                <c:pt idx="3271">
                  <c:v>54.5333</c:v>
                </c:pt>
                <c:pt idx="3272">
                  <c:v>54.55</c:v>
                </c:pt>
                <c:pt idx="3273">
                  <c:v>54.5667</c:v>
                </c:pt>
                <c:pt idx="3274">
                  <c:v>54.5833</c:v>
                </c:pt>
                <c:pt idx="3275">
                  <c:v>54.6</c:v>
                </c:pt>
                <c:pt idx="3276">
                  <c:v>54.6167</c:v>
                </c:pt>
                <c:pt idx="3277">
                  <c:v>54.6333</c:v>
                </c:pt>
                <c:pt idx="3278">
                  <c:v>54.65</c:v>
                </c:pt>
                <c:pt idx="3279">
                  <c:v>54.6667</c:v>
                </c:pt>
                <c:pt idx="3280">
                  <c:v>54.6833</c:v>
                </c:pt>
                <c:pt idx="3281">
                  <c:v>54.7</c:v>
                </c:pt>
                <c:pt idx="3282">
                  <c:v>54.7167</c:v>
                </c:pt>
                <c:pt idx="3283">
                  <c:v>54.7333</c:v>
                </c:pt>
                <c:pt idx="3284">
                  <c:v>54.75</c:v>
                </c:pt>
                <c:pt idx="3285">
                  <c:v>54.7667</c:v>
                </c:pt>
                <c:pt idx="3286">
                  <c:v>54.7833</c:v>
                </c:pt>
                <c:pt idx="3287">
                  <c:v>54.8</c:v>
                </c:pt>
                <c:pt idx="3288">
                  <c:v>54.8167</c:v>
                </c:pt>
                <c:pt idx="3289">
                  <c:v>54.8333</c:v>
                </c:pt>
                <c:pt idx="3290">
                  <c:v>54.85</c:v>
                </c:pt>
                <c:pt idx="3291">
                  <c:v>54.8667</c:v>
                </c:pt>
                <c:pt idx="3292">
                  <c:v>54.8833</c:v>
                </c:pt>
                <c:pt idx="3293">
                  <c:v>54.9</c:v>
                </c:pt>
                <c:pt idx="3294">
                  <c:v>54.9167</c:v>
                </c:pt>
                <c:pt idx="3295">
                  <c:v>54.9333</c:v>
                </c:pt>
                <c:pt idx="3296">
                  <c:v>54.95</c:v>
                </c:pt>
                <c:pt idx="3297">
                  <c:v>54.9667</c:v>
                </c:pt>
                <c:pt idx="3298">
                  <c:v>54.9833</c:v>
                </c:pt>
                <c:pt idx="3299">
                  <c:v>55.0</c:v>
                </c:pt>
                <c:pt idx="3300">
                  <c:v>55.0167</c:v>
                </c:pt>
                <c:pt idx="3301">
                  <c:v>55.0333</c:v>
                </c:pt>
                <c:pt idx="3302">
                  <c:v>55.05</c:v>
                </c:pt>
                <c:pt idx="3303">
                  <c:v>55.0667</c:v>
                </c:pt>
                <c:pt idx="3304">
                  <c:v>55.0833</c:v>
                </c:pt>
                <c:pt idx="3305">
                  <c:v>55.1</c:v>
                </c:pt>
                <c:pt idx="3306">
                  <c:v>55.1167</c:v>
                </c:pt>
                <c:pt idx="3307">
                  <c:v>55.1333</c:v>
                </c:pt>
                <c:pt idx="3308">
                  <c:v>55.15</c:v>
                </c:pt>
                <c:pt idx="3309">
                  <c:v>55.1667</c:v>
                </c:pt>
                <c:pt idx="3310">
                  <c:v>55.1833</c:v>
                </c:pt>
                <c:pt idx="3311">
                  <c:v>55.2</c:v>
                </c:pt>
                <c:pt idx="3312">
                  <c:v>55.2167</c:v>
                </c:pt>
                <c:pt idx="3313">
                  <c:v>55.2333</c:v>
                </c:pt>
                <c:pt idx="3314">
                  <c:v>55.25</c:v>
                </c:pt>
                <c:pt idx="3315">
                  <c:v>55.2667</c:v>
                </c:pt>
                <c:pt idx="3316">
                  <c:v>55.2833</c:v>
                </c:pt>
                <c:pt idx="3317">
                  <c:v>55.3</c:v>
                </c:pt>
                <c:pt idx="3318">
                  <c:v>55.3167</c:v>
                </c:pt>
                <c:pt idx="3319">
                  <c:v>55.3333</c:v>
                </c:pt>
                <c:pt idx="3320">
                  <c:v>55.35</c:v>
                </c:pt>
                <c:pt idx="3321">
                  <c:v>55.3667</c:v>
                </c:pt>
                <c:pt idx="3322">
                  <c:v>55.3833</c:v>
                </c:pt>
                <c:pt idx="3323">
                  <c:v>55.4</c:v>
                </c:pt>
                <c:pt idx="3324">
                  <c:v>55.4167</c:v>
                </c:pt>
                <c:pt idx="3325">
                  <c:v>55.4333</c:v>
                </c:pt>
                <c:pt idx="3326">
                  <c:v>55.45</c:v>
                </c:pt>
                <c:pt idx="3327">
                  <c:v>55.4667</c:v>
                </c:pt>
                <c:pt idx="3328">
                  <c:v>55.4833</c:v>
                </c:pt>
                <c:pt idx="3329">
                  <c:v>55.5</c:v>
                </c:pt>
                <c:pt idx="3330">
                  <c:v>55.5167</c:v>
                </c:pt>
                <c:pt idx="3331">
                  <c:v>55.5333</c:v>
                </c:pt>
                <c:pt idx="3332">
                  <c:v>55.55</c:v>
                </c:pt>
                <c:pt idx="3333">
                  <c:v>55.5667</c:v>
                </c:pt>
                <c:pt idx="3334">
                  <c:v>55.5833</c:v>
                </c:pt>
                <c:pt idx="3335">
                  <c:v>55.6</c:v>
                </c:pt>
                <c:pt idx="3336">
                  <c:v>55.6167</c:v>
                </c:pt>
                <c:pt idx="3337">
                  <c:v>55.6333</c:v>
                </c:pt>
                <c:pt idx="3338">
                  <c:v>55.65</c:v>
                </c:pt>
                <c:pt idx="3339">
                  <c:v>55.6667</c:v>
                </c:pt>
                <c:pt idx="3340">
                  <c:v>55.6833</c:v>
                </c:pt>
                <c:pt idx="3341">
                  <c:v>55.7</c:v>
                </c:pt>
                <c:pt idx="3342">
                  <c:v>55.7167</c:v>
                </c:pt>
                <c:pt idx="3343">
                  <c:v>55.7333</c:v>
                </c:pt>
                <c:pt idx="3344">
                  <c:v>55.75</c:v>
                </c:pt>
                <c:pt idx="3345">
                  <c:v>55.7667</c:v>
                </c:pt>
                <c:pt idx="3346">
                  <c:v>55.7833</c:v>
                </c:pt>
                <c:pt idx="3347">
                  <c:v>55.8</c:v>
                </c:pt>
                <c:pt idx="3348">
                  <c:v>55.8167</c:v>
                </c:pt>
                <c:pt idx="3349">
                  <c:v>55.8333</c:v>
                </c:pt>
                <c:pt idx="3350">
                  <c:v>55.85</c:v>
                </c:pt>
                <c:pt idx="3351">
                  <c:v>55.8667</c:v>
                </c:pt>
                <c:pt idx="3352">
                  <c:v>55.8833</c:v>
                </c:pt>
                <c:pt idx="3353">
                  <c:v>55.9</c:v>
                </c:pt>
                <c:pt idx="3354">
                  <c:v>55.9167</c:v>
                </c:pt>
                <c:pt idx="3355">
                  <c:v>55.9333</c:v>
                </c:pt>
                <c:pt idx="3356">
                  <c:v>55.95</c:v>
                </c:pt>
                <c:pt idx="3357">
                  <c:v>55.9667</c:v>
                </c:pt>
                <c:pt idx="3358">
                  <c:v>55.9833</c:v>
                </c:pt>
                <c:pt idx="3359">
                  <c:v>56.0</c:v>
                </c:pt>
                <c:pt idx="3360">
                  <c:v>56.0167</c:v>
                </c:pt>
                <c:pt idx="3361">
                  <c:v>56.0333</c:v>
                </c:pt>
                <c:pt idx="3362">
                  <c:v>56.05</c:v>
                </c:pt>
                <c:pt idx="3363">
                  <c:v>56.0667</c:v>
                </c:pt>
                <c:pt idx="3364">
                  <c:v>56.0833</c:v>
                </c:pt>
                <c:pt idx="3365">
                  <c:v>56.1</c:v>
                </c:pt>
                <c:pt idx="3366">
                  <c:v>56.1167</c:v>
                </c:pt>
                <c:pt idx="3367">
                  <c:v>56.1333</c:v>
                </c:pt>
                <c:pt idx="3368">
                  <c:v>56.15</c:v>
                </c:pt>
                <c:pt idx="3369">
                  <c:v>56.1667</c:v>
                </c:pt>
                <c:pt idx="3370">
                  <c:v>56.1833</c:v>
                </c:pt>
                <c:pt idx="3371">
                  <c:v>56.2</c:v>
                </c:pt>
                <c:pt idx="3372">
                  <c:v>56.2167</c:v>
                </c:pt>
                <c:pt idx="3373">
                  <c:v>56.2333</c:v>
                </c:pt>
                <c:pt idx="3374">
                  <c:v>56.25</c:v>
                </c:pt>
                <c:pt idx="3375">
                  <c:v>56.2667</c:v>
                </c:pt>
                <c:pt idx="3376">
                  <c:v>56.2833</c:v>
                </c:pt>
                <c:pt idx="3377">
                  <c:v>56.3</c:v>
                </c:pt>
                <c:pt idx="3378">
                  <c:v>56.3167</c:v>
                </c:pt>
                <c:pt idx="3379">
                  <c:v>56.3333</c:v>
                </c:pt>
                <c:pt idx="3380">
                  <c:v>56.35</c:v>
                </c:pt>
                <c:pt idx="3381">
                  <c:v>56.3667</c:v>
                </c:pt>
                <c:pt idx="3382">
                  <c:v>56.3833</c:v>
                </c:pt>
                <c:pt idx="3383">
                  <c:v>56.4</c:v>
                </c:pt>
                <c:pt idx="3384">
                  <c:v>56.4167</c:v>
                </c:pt>
                <c:pt idx="3385">
                  <c:v>56.4333</c:v>
                </c:pt>
                <c:pt idx="3386">
                  <c:v>56.45</c:v>
                </c:pt>
                <c:pt idx="3387">
                  <c:v>56.4667</c:v>
                </c:pt>
                <c:pt idx="3388">
                  <c:v>56.4833</c:v>
                </c:pt>
                <c:pt idx="3389">
                  <c:v>56.5</c:v>
                </c:pt>
                <c:pt idx="3390">
                  <c:v>56.5167</c:v>
                </c:pt>
                <c:pt idx="3391">
                  <c:v>56.5333</c:v>
                </c:pt>
                <c:pt idx="3392">
                  <c:v>56.55</c:v>
                </c:pt>
                <c:pt idx="3393">
                  <c:v>56.5667</c:v>
                </c:pt>
                <c:pt idx="3394">
                  <c:v>56.5833</c:v>
                </c:pt>
                <c:pt idx="3395">
                  <c:v>56.6</c:v>
                </c:pt>
                <c:pt idx="3396">
                  <c:v>56.6167</c:v>
                </c:pt>
                <c:pt idx="3397">
                  <c:v>56.6333</c:v>
                </c:pt>
                <c:pt idx="3398">
                  <c:v>56.65</c:v>
                </c:pt>
                <c:pt idx="3399">
                  <c:v>56.6667</c:v>
                </c:pt>
                <c:pt idx="3400">
                  <c:v>56.6833</c:v>
                </c:pt>
                <c:pt idx="3401">
                  <c:v>56.7</c:v>
                </c:pt>
                <c:pt idx="3402">
                  <c:v>56.7167</c:v>
                </c:pt>
                <c:pt idx="3403">
                  <c:v>56.7333</c:v>
                </c:pt>
                <c:pt idx="3404">
                  <c:v>56.75</c:v>
                </c:pt>
                <c:pt idx="3405">
                  <c:v>56.7667</c:v>
                </c:pt>
                <c:pt idx="3406">
                  <c:v>56.7833</c:v>
                </c:pt>
                <c:pt idx="3407">
                  <c:v>56.8</c:v>
                </c:pt>
                <c:pt idx="3408">
                  <c:v>56.8167</c:v>
                </c:pt>
                <c:pt idx="3409">
                  <c:v>56.8333</c:v>
                </c:pt>
                <c:pt idx="3410">
                  <c:v>56.85</c:v>
                </c:pt>
                <c:pt idx="3411">
                  <c:v>56.8667</c:v>
                </c:pt>
                <c:pt idx="3412">
                  <c:v>56.8833</c:v>
                </c:pt>
                <c:pt idx="3413">
                  <c:v>56.9</c:v>
                </c:pt>
                <c:pt idx="3414">
                  <c:v>56.9167</c:v>
                </c:pt>
                <c:pt idx="3415">
                  <c:v>56.9333</c:v>
                </c:pt>
                <c:pt idx="3416">
                  <c:v>56.95</c:v>
                </c:pt>
                <c:pt idx="3417">
                  <c:v>56.9667</c:v>
                </c:pt>
                <c:pt idx="3418">
                  <c:v>56.9833</c:v>
                </c:pt>
                <c:pt idx="3419">
                  <c:v>57.0</c:v>
                </c:pt>
                <c:pt idx="3420">
                  <c:v>57.0167</c:v>
                </c:pt>
                <c:pt idx="3421">
                  <c:v>57.0333</c:v>
                </c:pt>
                <c:pt idx="3422">
                  <c:v>57.05</c:v>
                </c:pt>
                <c:pt idx="3423">
                  <c:v>57.0667</c:v>
                </c:pt>
                <c:pt idx="3424">
                  <c:v>57.0833</c:v>
                </c:pt>
                <c:pt idx="3425">
                  <c:v>57.1</c:v>
                </c:pt>
                <c:pt idx="3426">
                  <c:v>57.1167</c:v>
                </c:pt>
                <c:pt idx="3427">
                  <c:v>57.1333</c:v>
                </c:pt>
                <c:pt idx="3428">
                  <c:v>57.15</c:v>
                </c:pt>
                <c:pt idx="3429">
                  <c:v>57.1667</c:v>
                </c:pt>
                <c:pt idx="3430">
                  <c:v>57.1833</c:v>
                </c:pt>
                <c:pt idx="3431">
                  <c:v>57.2</c:v>
                </c:pt>
                <c:pt idx="3432">
                  <c:v>57.2167</c:v>
                </c:pt>
                <c:pt idx="3433">
                  <c:v>57.2333</c:v>
                </c:pt>
                <c:pt idx="3434">
                  <c:v>57.25</c:v>
                </c:pt>
                <c:pt idx="3435">
                  <c:v>57.2667</c:v>
                </c:pt>
                <c:pt idx="3436">
                  <c:v>57.2833</c:v>
                </c:pt>
                <c:pt idx="3437">
                  <c:v>57.3</c:v>
                </c:pt>
                <c:pt idx="3438">
                  <c:v>57.3167</c:v>
                </c:pt>
                <c:pt idx="3439">
                  <c:v>57.3333</c:v>
                </c:pt>
                <c:pt idx="3440">
                  <c:v>57.35</c:v>
                </c:pt>
                <c:pt idx="3441">
                  <c:v>57.3667</c:v>
                </c:pt>
                <c:pt idx="3442">
                  <c:v>57.3833</c:v>
                </c:pt>
                <c:pt idx="3443">
                  <c:v>57.4</c:v>
                </c:pt>
                <c:pt idx="3444">
                  <c:v>57.4167</c:v>
                </c:pt>
                <c:pt idx="3445">
                  <c:v>57.4333</c:v>
                </c:pt>
                <c:pt idx="3446">
                  <c:v>57.45</c:v>
                </c:pt>
                <c:pt idx="3447">
                  <c:v>57.4667</c:v>
                </c:pt>
                <c:pt idx="3448">
                  <c:v>57.4833</c:v>
                </c:pt>
                <c:pt idx="3449">
                  <c:v>57.5</c:v>
                </c:pt>
                <c:pt idx="3450">
                  <c:v>57.5167</c:v>
                </c:pt>
                <c:pt idx="3451">
                  <c:v>57.5333</c:v>
                </c:pt>
                <c:pt idx="3452">
                  <c:v>57.55</c:v>
                </c:pt>
                <c:pt idx="3453">
                  <c:v>57.5667</c:v>
                </c:pt>
                <c:pt idx="3454">
                  <c:v>57.5833</c:v>
                </c:pt>
                <c:pt idx="3455">
                  <c:v>57.6</c:v>
                </c:pt>
                <c:pt idx="3456">
                  <c:v>57.6167</c:v>
                </c:pt>
                <c:pt idx="3457">
                  <c:v>57.6333</c:v>
                </c:pt>
                <c:pt idx="3458">
                  <c:v>57.65</c:v>
                </c:pt>
                <c:pt idx="3459">
                  <c:v>57.6667</c:v>
                </c:pt>
                <c:pt idx="3460">
                  <c:v>57.6833</c:v>
                </c:pt>
                <c:pt idx="3461">
                  <c:v>57.7</c:v>
                </c:pt>
                <c:pt idx="3462">
                  <c:v>57.7167</c:v>
                </c:pt>
                <c:pt idx="3463">
                  <c:v>57.7333</c:v>
                </c:pt>
                <c:pt idx="3464">
                  <c:v>57.75</c:v>
                </c:pt>
                <c:pt idx="3465">
                  <c:v>57.7667</c:v>
                </c:pt>
                <c:pt idx="3466">
                  <c:v>57.7833</c:v>
                </c:pt>
                <c:pt idx="3467">
                  <c:v>57.8</c:v>
                </c:pt>
                <c:pt idx="3468">
                  <c:v>57.8167</c:v>
                </c:pt>
                <c:pt idx="3469">
                  <c:v>57.8333</c:v>
                </c:pt>
                <c:pt idx="3470">
                  <c:v>57.85</c:v>
                </c:pt>
                <c:pt idx="3471">
                  <c:v>57.8667</c:v>
                </c:pt>
                <c:pt idx="3472">
                  <c:v>57.8833</c:v>
                </c:pt>
                <c:pt idx="3473">
                  <c:v>57.9</c:v>
                </c:pt>
                <c:pt idx="3474">
                  <c:v>57.9167</c:v>
                </c:pt>
                <c:pt idx="3475">
                  <c:v>57.9333</c:v>
                </c:pt>
                <c:pt idx="3476">
                  <c:v>57.95</c:v>
                </c:pt>
                <c:pt idx="3477">
                  <c:v>57.9667</c:v>
                </c:pt>
                <c:pt idx="3478">
                  <c:v>57.9833</c:v>
                </c:pt>
                <c:pt idx="3479">
                  <c:v>58.0</c:v>
                </c:pt>
                <c:pt idx="3480">
                  <c:v>58.0167</c:v>
                </c:pt>
                <c:pt idx="3481">
                  <c:v>58.0333</c:v>
                </c:pt>
                <c:pt idx="3482">
                  <c:v>58.05</c:v>
                </c:pt>
                <c:pt idx="3483">
                  <c:v>58.0667</c:v>
                </c:pt>
                <c:pt idx="3484">
                  <c:v>58.0833</c:v>
                </c:pt>
                <c:pt idx="3485">
                  <c:v>58.1</c:v>
                </c:pt>
                <c:pt idx="3486">
                  <c:v>58.1167</c:v>
                </c:pt>
                <c:pt idx="3487">
                  <c:v>58.1333</c:v>
                </c:pt>
                <c:pt idx="3488">
                  <c:v>58.15</c:v>
                </c:pt>
                <c:pt idx="3489">
                  <c:v>58.1667</c:v>
                </c:pt>
                <c:pt idx="3490">
                  <c:v>58.1833</c:v>
                </c:pt>
                <c:pt idx="3491">
                  <c:v>58.2</c:v>
                </c:pt>
                <c:pt idx="3492">
                  <c:v>58.2167</c:v>
                </c:pt>
                <c:pt idx="3493">
                  <c:v>58.2333</c:v>
                </c:pt>
                <c:pt idx="3494">
                  <c:v>58.25</c:v>
                </c:pt>
                <c:pt idx="3495">
                  <c:v>58.2667</c:v>
                </c:pt>
                <c:pt idx="3496">
                  <c:v>58.2833</c:v>
                </c:pt>
                <c:pt idx="3497">
                  <c:v>58.3</c:v>
                </c:pt>
                <c:pt idx="3498">
                  <c:v>58.3167</c:v>
                </c:pt>
                <c:pt idx="3499">
                  <c:v>58.3333</c:v>
                </c:pt>
                <c:pt idx="3500">
                  <c:v>58.35</c:v>
                </c:pt>
                <c:pt idx="3501">
                  <c:v>58.3667</c:v>
                </c:pt>
                <c:pt idx="3502">
                  <c:v>58.3833</c:v>
                </c:pt>
                <c:pt idx="3503">
                  <c:v>58.4</c:v>
                </c:pt>
                <c:pt idx="3504">
                  <c:v>58.4167</c:v>
                </c:pt>
                <c:pt idx="3505">
                  <c:v>58.4333</c:v>
                </c:pt>
                <c:pt idx="3506">
                  <c:v>58.45</c:v>
                </c:pt>
                <c:pt idx="3507">
                  <c:v>58.4667</c:v>
                </c:pt>
                <c:pt idx="3508">
                  <c:v>58.4833</c:v>
                </c:pt>
                <c:pt idx="3509">
                  <c:v>58.5</c:v>
                </c:pt>
                <c:pt idx="3510">
                  <c:v>58.5167</c:v>
                </c:pt>
                <c:pt idx="3511">
                  <c:v>58.5333</c:v>
                </c:pt>
                <c:pt idx="3512">
                  <c:v>58.55</c:v>
                </c:pt>
                <c:pt idx="3513">
                  <c:v>58.5667</c:v>
                </c:pt>
                <c:pt idx="3514">
                  <c:v>58.5833</c:v>
                </c:pt>
                <c:pt idx="3515">
                  <c:v>58.6</c:v>
                </c:pt>
                <c:pt idx="3516">
                  <c:v>58.6167</c:v>
                </c:pt>
                <c:pt idx="3517">
                  <c:v>58.6333</c:v>
                </c:pt>
                <c:pt idx="3518">
                  <c:v>58.65</c:v>
                </c:pt>
                <c:pt idx="3519">
                  <c:v>58.6667</c:v>
                </c:pt>
                <c:pt idx="3520">
                  <c:v>58.6833</c:v>
                </c:pt>
                <c:pt idx="3521">
                  <c:v>58.7</c:v>
                </c:pt>
                <c:pt idx="3522">
                  <c:v>58.7167</c:v>
                </c:pt>
                <c:pt idx="3523">
                  <c:v>58.7333</c:v>
                </c:pt>
                <c:pt idx="3524">
                  <c:v>58.75</c:v>
                </c:pt>
                <c:pt idx="3525">
                  <c:v>58.7667</c:v>
                </c:pt>
                <c:pt idx="3526">
                  <c:v>58.7833</c:v>
                </c:pt>
                <c:pt idx="3527">
                  <c:v>58.8</c:v>
                </c:pt>
                <c:pt idx="3528">
                  <c:v>58.8167</c:v>
                </c:pt>
                <c:pt idx="3529">
                  <c:v>58.8333</c:v>
                </c:pt>
                <c:pt idx="3530">
                  <c:v>58.85</c:v>
                </c:pt>
                <c:pt idx="3531">
                  <c:v>58.8667</c:v>
                </c:pt>
                <c:pt idx="3532">
                  <c:v>58.8833</c:v>
                </c:pt>
                <c:pt idx="3533">
                  <c:v>58.9</c:v>
                </c:pt>
                <c:pt idx="3534">
                  <c:v>58.9167</c:v>
                </c:pt>
                <c:pt idx="3535">
                  <c:v>58.9333</c:v>
                </c:pt>
                <c:pt idx="3536">
                  <c:v>58.95</c:v>
                </c:pt>
                <c:pt idx="3537">
                  <c:v>58.9667</c:v>
                </c:pt>
                <c:pt idx="3538">
                  <c:v>58.9833</c:v>
                </c:pt>
                <c:pt idx="3539">
                  <c:v>59.0</c:v>
                </c:pt>
                <c:pt idx="3540">
                  <c:v>59.0167</c:v>
                </c:pt>
                <c:pt idx="3541">
                  <c:v>59.0333</c:v>
                </c:pt>
                <c:pt idx="3542">
                  <c:v>59.05</c:v>
                </c:pt>
                <c:pt idx="3543">
                  <c:v>59.0667</c:v>
                </c:pt>
                <c:pt idx="3544">
                  <c:v>59.0833</c:v>
                </c:pt>
                <c:pt idx="3545">
                  <c:v>59.1</c:v>
                </c:pt>
                <c:pt idx="3546">
                  <c:v>59.1167</c:v>
                </c:pt>
                <c:pt idx="3547">
                  <c:v>59.1333</c:v>
                </c:pt>
                <c:pt idx="3548">
                  <c:v>59.15</c:v>
                </c:pt>
                <c:pt idx="3549">
                  <c:v>59.1667</c:v>
                </c:pt>
                <c:pt idx="3550">
                  <c:v>59.1833</c:v>
                </c:pt>
                <c:pt idx="3551">
                  <c:v>59.2</c:v>
                </c:pt>
                <c:pt idx="3552">
                  <c:v>59.2167</c:v>
                </c:pt>
                <c:pt idx="3553">
                  <c:v>59.2333</c:v>
                </c:pt>
                <c:pt idx="3554">
                  <c:v>59.25</c:v>
                </c:pt>
                <c:pt idx="3555">
                  <c:v>59.2667</c:v>
                </c:pt>
                <c:pt idx="3556">
                  <c:v>59.2833</c:v>
                </c:pt>
                <c:pt idx="3557">
                  <c:v>59.3</c:v>
                </c:pt>
                <c:pt idx="3558">
                  <c:v>59.3167</c:v>
                </c:pt>
                <c:pt idx="3559">
                  <c:v>59.3333</c:v>
                </c:pt>
                <c:pt idx="3560">
                  <c:v>59.35</c:v>
                </c:pt>
                <c:pt idx="3561">
                  <c:v>59.3667</c:v>
                </c:pt>
                <c:pt idx="3562">
                  <c:v>59.3833</c:v>
                </c:pt>
                <c:pt idx="3563">
                  <c:v>59.4</c:v>
                </c:pt>
                <c:pt idx="3564">
                  <c:v>59.4167</c:v>
                </c:pt>
                <c:pt idx="3565">
                  <c:v>59.4333</c:v>
                </c:pt>
                <c:pt idx="3566">
                  <c:v>59.45</c:v>
                </c:pt>
                <c:pt idx="3567">
                  <c:v>59.4667</c:v>
                </c:pt>
                <c:pt idx="3568">
                  <c:v>59.4833</c:v>
                </c:pt>
                <c:pt idx="3569">
                  <c:v>59.5</c:v>
                </c:pt>
                <c:pt idx="3570">
                  <c:v>59.5167</c:v>
                </c:pt>
                <c:pt idx="3571">
                  <c:v>59.5333</c:v>
                </c:pt>
                <c:pt idx="3572">
                  <c:v>59.55</c:v>
                </c:pt>
                <c:pt idx="3573">
                  <c:v>59.5667</c:v>
                </c:pt>
                <c:pt idx="3574">
                  <c:v>59.5833</c:v>
                </c:pt>
                <c:pt idx="3575">
                  <c:v>59.6</c:v>
                </c:pt>
                <c:pt idx="3576">
                  <c:v>59.6167</c:v>
                </c:pt>
                <c:pt idx="3577">
                  <c:v>59.6333</c:v>
                </c:pt>
                <c:pt idx="3578">
                  <c:v>59.65</c:v>
                </c:pt>
                <c:pt idx="3579">
                  <c:v>59.6667</c:v>
                </c:pt>
                <c:pt idx="3580">
                  <c:v>59.6833</c:v>
                </c:pt>
                <c:pt idx="3581">
                  <c:v>59.7</c:v>
                </c:pt>
                <c:pt idx="3582">
                  <c:v>59.7167</c:v>
                </c:pt>
                <c:pt idx="3583">
                  <c:v>59.7333</c:v>
                </c:pt>
                <c:pt idx="3584">
                  <c:v>59.75</c:v>
                </c:pt>
                <c:pt idx="3585">
                  <c:v>59.7667</c:v>
                </c:pt>
                <c:pt idx="3586">
                  <c:v>59.7833</c:v>
                </c:pt>
                <c:pt idx="3587">
                  <c:v>59.8</c:v>
                </c:pt>
                <c:pt idx="3588">
                  <c:v>59.8167</c:v>
                </c:pt>
                <c:pt idx="3589">
                  <c:v>59.8333</c:v>
                </c:pt>
                <c:pt idx="3590">
                  <c:v>59.85</c:v>
                </c:pt>
                <c:pt idx="3591">
                  <c:v>59.8667</c:v>
                </c:pt>
                <c:pt idx="3592">
                  <c:v>59.8833</c:v>
                </c:pt>
                <c:pt idx="3593">
                  <c:v>59.9</c:v>
                </c:pt>
                <c:pt idx="3594">
                  <c:v>59.9167</c:v>
                </c:pt>
                <c:pt idx="3595">
                  <c:v>59.9333</c:v>
                </c:pt>
                <c:pt idx="3596">
                  <c:v>59.95</c:v>
                </c:pt>
                <c:pt idx="3597">
                  <c:v>59.9667</c:v>
                </c:pt>
                <c:pt idx="3598">
                  <c:v>59.9833</c:v>
                </c:pt>
                <c:pt idx="3599">
                  <c:v>60.0</c:v>
                </c:pt>
              </c:numCache>
            </c:numRef>
          </c:xVal>
          <c:yVal>
            <c:numRef>
              <c:f>Sheet1!$B$2:$B$10801</c:f>
              <c:numCache>
                <c:formatCode>General</c:formatCode>
                <c:ptCount val="10800"/>
                <c:pt idx="0">
                  <c:v>-6.13971</c:v>
                </c:pt>
                <c:pt idx="1">
                  <c:v>17.9981</c:v>
                </c:pt>
                <c:pt idx="2">
                  <c:v>17.6673</c:v>
                </c:pt>
                <c:pt idx="3">
                  <c:v>17.3364</c:v>
                </c:pt>
                <c:pt idx="4">
                  <c:v>19.2113</c:v>
                </c:pt>
                <c:pt idx="5">
                  <c:v>15.5402</c:v>
                </c:pt>
                <c:pt idx="6">
                  <c:v>-1.83838</c:v>
                </c:pt>
                <c:pt idx="7">
                  <c:v>15.3984</c:v>
                </c:pt>
                <c:pt idx="8">
                  <c:v>16.1705</c:v>
                </c:pt>
                <c:pt idx="9">
                  <c:v>15.7293</c:v>
                </c:pt>
                <c:pt idx="10">
                  <c:v>16.0444</c:v>
                </c:pt>
                <c:pt idx="11">
                  <c:v>16.7062</c:v>
                </c:pt>
                <c:pt idx="12">
                  <c:v>16.53280000000001</c:v>
                </c:pt>
                <c:pt idx="13">
                  <c:v>16.6116</c:v>
                </c:pt>
                <c:pt idx="14">
                  <c:v>14.9888</c:v>
                </c:pt>
                <c:pt idx="15">
                  <c:v>16.1862</c:v>
                </c:pt>
                <c:pt idx="16">
                  <c:v>16.3595</c:v>
                </c:pt>
                <c:pt idx="17">
                  <c:v>14.8155</c:v>
                </c:pt>
                <c:pt idx="18">
                  <c:v>15.619</c:v>
                </c:pt>
                <c:pt idx="19">
                  <c:v>15.9814</c:v>
                </c:pt>
                <c:pt idx="20">
                  <c:v>15.5717</c:v>
                </c:pt>
                <c:pt idx="21">
                  <c:v>3.14044</c:v>
                </c:pt>
                <c:pt idx="22">
                  <c:v>13.9804</c:v>
                </c:pt>
                <c:pt idx="23">
                  <c:v>23.8908</c:v>
                </c:pt>
                <c:pt idx="24">
                  <c:v>18.2817</c:v>
                </c:pt>
                <c:pt idx="25">
                  <c:v>14.201</c:v>
                </c:pt>
                <c:pt idx="26">
                  <c:v>11.3807</c:v>
                </c:pt>
                <c:pt idx="27">
                  <c:v>14.0592</c:v>
                </c:pt>
                <c:pt idx="28">
                  <c:v>19.1798</c:v>
                </c:pt>
                <c:pt idx="29">
                  <c:v>20.976</c:v>
                </c:pt>
                <c:pt idx="30">
                  <c:v>14.1222</c:v>
                </c:pt>
                <c:pt idx="31">
                  <c:v>16.7062</c:v>
                </c:pt>
                <c:pt idx="32">
                  <c:v>15.0518</c:v>
                </c:pt>
                <c:pt idx="33">
                  <c:v>9.80513</c:v>
                </c:pt>
                <c:pt idx="34">
                  <c:v>14.327</c:v>
                </c:pt>
                <c:pt idx="35">
                  <c:v>12.846</c:v>
                </c:pt>
                <c:pt idx="36">
                  <c:v>14.9258</c:v>
                </c:pt>
                <c:pt idx="37">
                  <c:v>-1.8699</c:v>
                </c:pt>
                <c:pt idx="38">
                  <c:v>12.8618</c:v>
                </c:pt>
                <c:pt idx="39">
                  <c:v>13.0193</c:v>
                </c:pt>
                <c:pt idx="40">
                  <c:v>15.8238</c:v>
                </c:pt>
                <c:pt idx="41">
                  <c:v>14.6264</c:v>
                </c:pt>
                <c:pt idx="42">
                  <c:v>13.6968</c:v>
                </c:pt>
                <c:pt idx="43">
                  <c:v>14.5791</c:v>
                </c:pt>
                <c:pt idx="44">
                  <c:v>14.7367</c:v>
                </c:pt>
                <c:pt idx="45">
                  <c:v>14.9573</c:v>
                </c:pt>
                <c:pt idx="46">
                  <c:v>14.5476</c:v>
                </c:pt>
                <c:pt idx="47">
                  <c:v>14.3743</c:v>
                </c:pt>
                <c:pt idx="48">
                  <c:v>13.9804</c:v>
                </c:pt>
                <c:pt idx="49">
                  <c:v>20.1724</c:v>
                </c:pt>
                <c:pt idx="50">
                  <c:v>14.138</c:v>
                </c:pt>
                <c:pt idx="51">
                  <c:v>14.1065</c:v>
                </c:pt>
                <c:pt idx="52">
                  <c:v>14.1695</c:v>
                </c:pt>
                <c:pt idx="53">
                  <c:v>14.0434</c:v>
                </c:pt>
                <c:pt idx="54">
                  <c:v>14.3743</c:v>
                </c:pt>
                <c:pt idx="55">
                  <c:v>14.0592</c:v>
                </c:pt>
                <c:pt idx="56">
                  <c:v>14.5004</c:v>
                </c:pt>
                <c:pt idx="57">
                  <c:v>14.7524</c:v>
                </c:pt>
                <c:pt idx="58">
                  <c:v>14.3901</c:v>
                </c:pt>
                <c:pt idx="59">
                  <c:v>13.6338</c:v>
                </c:pt>
                <c:pt idx="60">
                  <c:v>13.7283</c:v>
                </c:pt>
                <c:pt idx="61">
                  <c:v>13.5708</c:v>
                </c:pt>
                <c:pt idx="62">
                  <c:v>15.036</c:v>
                </c:pt>
                <c:pt idx="63">
                  <c:v>14.0749</c:v>
                </c:pt>
                <c:pt idx="64">
                  <c:v>12.7042</c:v>
                </c:pt>
                <c:pt idx="65">
                  <c:v>13.9489</c:v>
                </c:pt>
                <c:pt idx="66">
                  <c:v>13.9647</c:v>
                </c:pt>
                <c:pt idx="67">
                  <c:v>13.8544</c:v>
                </c:pt>
                <c:pt idx="68">
                  <c:v>12.1055</c:v>
                </c:pt>
                <c:pt idx="69">
                  <c:v>13.1611</c:v>
                </c:pt>
                <c:pt idx="70">
                  <c:v>13.8544</c:v>
                </c:pt>
                <c:pt idx="71">
                  <c:v>13.2872</c:v>
                </c:pt>
                <c:pt idx="72">
                  <c:v>12.1212</c:v>
                </c:pt>
                <c:pt idx="73">
                  <c:v>13.2399</c:v>
                </c:pt>
                <c:pt idx="74">
                  <c:v>13.0508</c:v>
                </c:pt>
                <c:pt idx="75">
                  <c:v>13.5235</c:v>
                </c:pt>
                <c:pt idx="76">
                  <c:v>12.9878</c:v>
                </c:pt>
                <c:pt idx="77">
                  <c:v>13.5708</c:v>
                </c:pt>
                <c:pt idx="78">
                  <c:v>13.0666</c:v>
                </c:pt>
                <c:pt idx="79">
                  <c:v>12.6569</c:v>
                </c:pt>
                <c:pt idx="80">
                  <c:v>13.3502</c:v>
                </c:pt>
                <c:pt idx="81">
                  <c:v>12.3261</c:v>
                </c:pt>
                <c:pt idx="82">
                  <c:v>13.2399</c:v>
                </c:pt>
                <c:pt idx="83">
                  <c:v>13.3344</c:v>
                </c:pt>
                <c:pt idx="84">
                  <c:v>12.72</c:v>
                </c:pt>
                <c:pt idx="85">
                  <c:v>12.8618</c:v>
                </c:pt>
                <c:pt idx="86">
                  <c:v>12.5939</c:v>
                </c:pt>
                <c:pt idx="87">
                  <c:v>10.845</c:v>
                </c:pt>
                <c:pt idx="88">
                  <c:v>9.64757</c:v>
                </c:pt>
                <c:pt idx="89">
                  <c:v>14.201</c:v>
                </c:pt>
                <c:pt idx="90">
                  <c:v>10.3251</c:v>
                </c:pt>
                <c:pt idx="91">
                  <c:v>12.7987</c:v>
                </c:pt>
                <c:pt idx="92">
                  <c:v>9.80513</c:v>
                </c:pt>
                <c:pt idx="93">
                  <c:v>11.0971</c:v>
                </c:pt>
                <c:pt idx="94">
                  <c:v>12.3261</c:v>
                </c:pt>
                <c:pt idx="95">
                  <c:v>10.6559</c:v>
                </c:pt>
                <c:pt idx="96">
                  <c:v>12.3418</c:v>
                </c:pt>
                <c:pt idx="97">
                  <c:v>11.9794</c:v>
                </c:pt>
                <c:pt idx="98">
                  <c:v>11.2862</c:v>
                </c:pt>
                <c:pt idx="99">
                  <c:v>12.3261</c:v>
                </c:pt>
                <c:pt idx="100">
                  <c:v>13.0193</c:v>
                </c:pt>
                <c:pt idx="101">
                  <c:v>12.2158</c:v>
                </c:pt>
                <c:pt idx="102">
                  <c:v>12.7042</c:v>
                </c:pt>
                <c:pt idx="103">
                  <c:v>11.1916</c:v>
                </c:pt>
                <c:pt idx="104">
                  <c:v>12.2158</c:v>
                </c:pt>
                <c:pt idx="105">
                  <c:v>13.2556</c:v>
                </c:pt>
                <c:pt idx="106">
                  <c:v>12.2473</c:v>
                </c:pt>
                <c:pt idx="107">
                  <c:v>12.5309</c:v>
                </c:pt>
                <c:pt idx="108">
                  <c:v>13.3974</c:v>
                </c:pt>
                <c:pt idx="109">
                  <c:v>11.2704</c:v>
                </c:pt>
                <c:pt idx="110">
                  <c:v>12.3103</c:v>
                </c:pt>
                <c:pt idx="111">
                  <c:v>12.1055</c:v>
                </c:pt>
                <c:pt idx="112">
                  <c:v>11.9952</c:v>
                </c:pt>
                <c:pt idx="113">
                  <c:v>12.2788</c:v>
                </c:pt>
                <c:pt idx="114">
                  <c:v>12.074</c:v>
                </c:pt>
                <c:pt idx="115">
                  <c:v>11.5698</c:v>
                </c:pt>
                <c:pt idx="116">
                  <c:v>12.263</c:v>
                </c:pt>
                <c:pt idx="117">
                  <c:v>11.9322</c:v>
                </c:pt>
                <c:pt idx="118">
                  <c:v>10.3251</c:v>
                </c:pt>
                <c:pt idx="119">
                  <c:v>11.6486</c:v>
                </c:pt>
                <c:pt idx="120">
                  <c:v>12.1055</c:v>
                </c:pt>
                <c:pt idx="121">
                  <c:v>11.9794</c:v>
                </c:pt>
                <c:pt idx="122">
                  <c:v>12.1055</c:v>
                </c:pt>
                <c:pt idx="123">
                  <c:v>12.0425</c:v>
                </c:pt>
                <c:pt idx="124">
                  <c:v>11.9637</c:v>
                </c:pt>
                <c:pt idx="125">
                  <c:v>11.3334</c:v>
                </c:pt>
                <c:pt idx="126">
                  <c:v>12.0109</c:v>
                </c:pt>
                <c:pt idx="127">
                  <c:v>10.6244</c:v>
                </c:pt>
                <c:pt idx="128">
                  <c:v>11.2074</c:v>
                </c:pt>
                <c:pt idx="129">
                  <c:v>-7.73104</c:v>
                </c:pt>
                <c:pt idx="130">
                  <c:v>11.7746</c:v>
                </c:pt>
                <c:pt idx="131">
                  <c:v>11.9637</c:v>
                </c:pt>
                <c:pt idx="132">
                  <c:v>10.01</c:v>
                </c:pt>
                <c:pt idx="133">
                  <c:v>11.365</c:v>
                </c:pt>
                <c:pt idx="134">
                  <c:v>11.7431</c:v>
                </c:pt>
                <c:pt idx="135">
                  <c:v>10.4354</c:v>
                </c:pt>
                <c:pt idx="136">
                  <c:v>12.5939</c:v>
                </c:pt>
                <c:pt idx="137">
                  <c:v>11.4437</c:v>
                </c:pt>
                <c:pt idx="138">
                  <c:v>8.54467</c:v>
                </c:pt>
                <c:pt idx="139">
                  <c:v>9.88391</c:v>
                </c:pt>
                <c:pt idx="140">
                  <c:v>10.2621</c:v>
                </c:pt>
                <c:pt idx="141">
                  <c:v>9.14339</c:v>
                </c:pt>
                <c:pt idx="142">
                  <c:v>16.6431</c:v>
                </c:pt>
                <c:pt idx="143">
                  <c:v>10.1833</c:v>
                </c:pt>
                <c:pt idx="144">
                  <c:v>9.93118</c:v>
                </c:pt>
                <c:pt idx="145">
                  <c:v>10.3251</c:v>
                </c:pt>
                <c:pt idx="146">
                  <c:v>-2.02745</c:v>
                </c:pt>
                <c:pt idx="147">
                  <c:v>11.9479</c:v>
                </c:pt>
                <c:pt idx="148">
                  <c:v>11.3019</c:v>
                </c:pt>
                <c:pt idx="149">
                  <c:v>11.7904</c:v>
                </c:pt>
                <c:pt idx="150">
                  <c:v>11.3492</c:v>
                </c:pt>
                <c:pt idx="151">
                  <c:v>10.2936</c:v>
                </c:pt>
                <c:pt idx="152">
                  <c:v>11.0656</c:v>
                </c:pt>
                <c:pt idx="153">
                  <c:v>10.845</c:v>
                </c:pt>
                <c:pt idx="154">
                  <c:v>8.198040000000001</c:v>
                </c:pt>
                <c:pt idx="155">
                  <c:v>9.74211</c:v>
                </c:pt>
                <c:pt idx="156">
                  <c:v>10.4669</c:v>
                </c:pt>
                <c:pt idx="157">
                  <c:v>6.0395</c:v>
                </c:pt>
                <c:pt idx="158">
                  <c:v>8.87554000000001</c:v>
                </c:pt>
                <c:pt idx="159">
                  <c:v>8.93857</c:v>
                </c:pt>
                <c:pt idx="160">
                  <c:v>14.2167</c:v>
                </c:pt>
                <c:pt idx="161">
                  <c:v>10.5772</c:v>
                </c:pt>
                <c:pt idx="162">
                  <c:v>13.0666</c:v>
                </c:pt>
                <c:pt idx="163">
                  <c:v>11.3177</c:v>
                </c:pt>
                <c:pt idx="164">
                  <c:v>5.755899999999999</c:v>
                </c:pt>
                <c:pt idx="165">
                  <c:v>10.7662</c:v>
                </c:pt>
                <c:pt idx="166">
                  <c:v>10.136</c:v>
                </c:pt>
                <c:pt idx="167">
                  <c:v>7.75688</c:v>
                </c:pt>
                <c:pt idx="168">
                  <c:v>8.276820000000001</c:v>
                </c:pt>
                <c:pt idx="169">
                  <c:v>9.25368</c:v>
                </c:pt>
                <c:pt idx="170">
                  <c:v>12.2315</c:v>
                </c:pt>
                <c:pt idx="171">
                  <c:v>10.199</c:v>
                </c:pt>
                <c:pt idx="172">
                  <c:v>11.428</c:v>
                </c:pt>
                <c:pt idx="173">
                  <c:v>11.9479</c:v>
                </c:pt>
                <c:pt idx="174">
                  <c:v>10.908</c:v>
                </c:pt>
                <c:pt idx="175">
                  <c:v>9.553040000000004</c:v>
                </c:pt>
                <c:pt idx="176">
                  <c:v>9.74211</c:v>
                </c:pt>
                <c:pt idx="177">
                  <c:v>8.276820000000001</c:v>
                </c:pt>
                <c:pt idx="178">
                  <c:v>11.3334</c:v>
                </c:pt>
                <c:pt idx="179">
                  <c:v>9.237919999999997</c:v>
                </c:pt>
                <c:pt idx="180">
                  <c:v>8.654960000000001</c:v>
                </c:pt>
                <c:pt idx="181">
                  <c:v>10.3723</c:v>
                </c:pt>
                <c:pt idx="182">
                  <c:v>7.75688</c:v>
                </c:pt>
                <c:pt idx="183">
                  <c:v>9.316700000000002</c:v>
                </c:pt>
                <c:pt idx="184">
                  <c:v>9.127630000000001</c:v>
                </c:pt>
                <c:pt idx="185">
                  <c:v>9.93118</c:v>
                </c:pt>
                <c:pt idx="186">
                  <c:v>8.591940000000001</c:v>
                </c:pt>
                <c:pt idx="187">
                  <c:v>8.087750000000001</c:v>
                </c:pt>
                <c:pt idx="188">
                  <c:v>7.70961</c:v>
                </c:pt>
                <c:pt idx="189">
                  <c:v>8.4974</c:v>
                </c:pt>
                <c:pt idx="190">
                  <c:v>7.96171</c:v>
                </c:pt>
                <c:pt idx="191">
                  <c:v>9.66333</c:v>
                </c:pt>
                <c:pt idx="192">
                  <c:v>8.418620000000001</c:v>
                </c:pt>
                <c:pt idx="193">
                  <c:v>9.82089</c:v>
                </c:pt>
                <c:pt idx="194">
                  <c:v>9.773620000000001</c:v>
                </c:pt>
                <c:pt idx="195">
                  <c:v>9.174900000000001</c:v>
                </c:pt>
                <c:pt idx="196">
                  <c:v>9.50577</c:v>
                </c:pt>
                <c:pt idx="197">
                  <c:v>9.60031</c:v>
                </c:pt>
                <c:pt idx="198">
                  <c:v>10.3723</c:v>
                </c:pt>
                <c:pt idx="199">
                  <c:v>9.52153</c:v>
                </c:pt>
                <c:pt idx="200">
                  <c:v>8.98583</c:v>
                </c:pt>
                <c:pt idx="201">
                  <c:v>9.14339</c:v>
                </c:pt>
                <c:pt idx="202">
                  <c:v>7.457519999999985</c:v>
                </c:pt>
                <c:pt idx="203">
                  <c:v>9.174900000000001</c:v>
                </c:pt>
                <c:pt idx="204">
                  <c:v>7.97746</c:v>
                </c:pt>
                <c:pt idx="205">
                  <c:v>9.01734</c:v>
                </c:pt>
                <c:pt idx="206">
                  <c:v>9.490020000000001</c:v>
                </c:pt>
                <c:pt idx="207">
                  <c:v>9.15915</c:v>
                </c:pt>
                <c:pt idx="208">
                  <c:v>9.00159</c:v>
                </c:pt>
                <c:pt idx="209">
                  <c:v>9.28519</c:v>
                </c:pt>
                <c:pt idx="210">
                  <c:v>7.504789999999995</c:v>
                </c:pt>
                <c:pt idx="211">
                  <c:v>9.25368</c:v>
                </c:pt>
                <c:pt idx="212">
                  <c:v>-1.64931</c:v>
                </c:pt>
                <c:pt idx="213">
                  <c:v>8.76525</c:v>
                </c:pt>
                <c:pt idx="214">
                  <c:v>9.25368</c:v>
                </c:pt>
                <c:pt idx="215">
                  <c:v>9.06461</c:v>
                </c:pt>
                <c:pt idx="216">
                  <c:v>6.54369</c:v>
                </c:pt>
                <c:pt idx="217">
                  <c:v>9.348219999999997</c:v>
                </c:pt>
                <c:pt idx="218">
                  <c:v>9.127630000000001</c:v>
                </c:pt>
                <c:pt idx="219">
                  <c:v>8.812520000000002</c:v>
                </c:pt>
                <c:pt idx="220">
                  <c:v>9.11188</c:v>
                </c:pt>
                <c:pt idx="221">
                  <c:v>8.97008</c:v>
                </c:pt>
                <c:pt idx="222">
                  <c:v>7.89868</c:v>
                </c:pt>
                <c:pt idx="223">
                  <c:v>7.6781</c:v>
                </c:pt>
                <c:pt idx="224">
                  <c:v>8.387110000000001</c:v>
                </c:pt>
                <c:pt idx="225">
                  <c:v>8.654960000000001</c:v>
                </c:pt>
                <c:pt idx="226">
                  <c:v>8.70223</c:v>
                </c:pt>
                <c:pt idx="227">
                  <c:v>8.33985</c:v>
                </c:pt>
                <c:pt idx="228">
                  <c:v>8.3556</c:v>
                </c:pt>
                <c:pt idx="229">
                  <c:v>8.70223</c:v>
                </c:pt>
                <c:pt idx="230">
                  <c:v>7.41026</c:v>
                </c:pt>
                <c:pt idx="231">
                  <c:v>9.01734</c:v>
                </c:pt>
                <c:pt idx="232">
                  <c:v>8.907050000000003</c:v>
                </c:pt>
                <c:pt idx="233">
                  <c:v>8.87554000000001</c:v>
                </c:pt>
                <c:pt idx="234">
                  <c:v>7.01636</c:v>
                </c:pt>
                <c:pt idx="235">
                  <c:v>8.213800000000001</c:v>
                </c:pt>
                <c:pt idx="236">
                  <c:v>8.3556</c:v>
                </c:pt>
                <c:pt idx="237">
                  <c:v>8.78101</c:v>
                </c:pt>
                <c:pt idx="238">
                  <c:v>7.110899999999996</c:v>
                </c:pt>
                <c:pt idx="239">
                  <c:v>8.56043</c:v>
                </c:pt>
                <c:pt idx="240">
                  <c:v>8.57618</c:v>
                </c:pt>
                <c:pt idx="241">
                  <c:v>6.96909</c:v>
                </c:pt>
                <c:pt idx="242">
                  <c:v>7.96171</c:v>
                </c:pt>
                <c:pt idx="243">
                  <c:v>8.62345</c:v>
                </c:pt>
                <c:pt idx="244">
                  <c:v>8.70223</c:v>
                </c:pt>
                <c:pt idx="245">
                  <c:v>7.47328</c:v>
                </c:pt>
                <c:pt idx="246">
                  <c:v>7.41026</c:v>
                </c:pt>
                <c:pt idx="247">
                  <c:v>8.40287</c:v>
                </c:pt>
                <c:pt idx="248">
                  <c:v>7.18967</c:v>
                </c:pt>
                <c:pt idx="249">
                  <c:v>7.867169999999986</c:v>
                </c:pt>
                <c:pt idx="250">
                  <c:v>7.567809999999985</c:v>
                </c:pt>
                <c:pt idx="251">
                  <c:v>8.04049</c:v>
                </c:pt>
                <c:pt idx="252">
                  <c:v>7.18967</c:v>
                </c:pt>
                <c:pt idx="253">
                  <c:v>8.387110000000001</c:v>
                </c:pt>
                <c:pt idx="254">
                  <c:v>8.04049</c:v>
                </c:pt>
                <c:pt idx="255">
                  <c:v>6.78002</c:v>
                </c:pt>
                <c:pt idx="256">
                  <c:v>8.198040000000001</c:v>
                </c:pt>
                <c:pt idx="257">
                  <c:v>10.6244</c:v>
                </c:pt>
                <c:pt idx="258">
                  <c:v>5.20445</c:v>
                </c:pt>
                <c:pt idx="259">
                  <c:v>6.37037</c:v>
                </c:pt>
                <c:pt idx="260">
                  <c:v>1.69091</c:v>
                </c:pt>
                <c:pt idx="261">
                  <c:v>7.97746</c:v>
                </c:pt>
                <c:pt idx="262">
                  <c:v>3.70765</c:v>
                </c:pt>
                <c:pt idx="263">
                  <c:v>8.276820000000001</c:v>
                </c:pt>
                <c:pt idx="264">
                  <c:v>8.05624</c:v>
                </c:pt>
                <c:pt idx="265">
                  <c:v>9.348219999999997</c:v>
                </c:pt>
                <c:pt idx="266">
                  <c:v>6.464909999999985</c:v>
                </c:pt>
                <c:pt idx="267">
                  <c:v>8.907050000000003</c:v>
                </c:pt>
                <c:pt idx="268">
                  <c:v>8.57618</c:v>
                </c:pt>
                <c:pt idx="269">
                  <c:v>8.16653</c:v>
                </c:pt>
                <c:pt idx="270">
                  <c:v>9.66333</c:v>
                </c:pt>
                <c:pt idx="271">
                  <c:v>9.269440000000002</c:v>
                </c:pt>
                <c:pt idx="272">
                  <c:v>8.513160000000001</c:v>
                </c:pt>
                <c:pt idx="273">
                  <c:v>-31.2387</c:v>
                </c:pt>
                <c:pt idx="274">
                  <c:v>7.26845</c:v>
                </c:pt>
                <c:pt idx="275">
                  <c:v>22.6146</c:v>
                </c:pt>
                <c:pt idx="276">
                  <c:v>7.29996</c:v>
                </c:pt>
                <c:pt idx="277">
                  <c:v>9.048859999999997</c:v>
                </c:pt>
                <c:pt idx="278">
                  <c:v>7.2527</c:v>
                </c:pt>
                <c:pt idx="279">
                  <c:v>2.699279999999998</c:v>
                </c:pt>
                <c:pt idx="280">
                  <c:v>6.512179999999995</c:v>
                </c:pt>
                <c:pt idx="281">
                  <c:v>8.97008</c:v>
                </c:pt>
                <c:pt idx="282">
                  <c:v>4.007009999999998</c:v>
                </c:pt>
                <c:pt idx="283">
                  <c:v>7.42601</c:v>
                </c:pt>
                <c:pt idx="284">
                  <c:v>5.97648</c:v>
                </c:pt>
                <c:pt idx="285">
                  <c:v>12.1685</c:v>
                </c:pt>
                <c:pt idx="286">
                  <c:v>4.99962</c:v>
                </c:pt>
                <c:pt idx="287">
                  <c:v>3.92823</c:v>
                </c:pt>
                <c:pt idx="288">
                  <c:v>6.354619999999985</c:v>
                </c:pt>
                <c:pt idx="289">
                  <c:v>-23.408</c:v>
                </c:pt>
                <c:pt idx="290">
                  <c:v>7.37874</c:v>
                </c:pt>
                <c:pt idx="291">
                  <c:v>7.173919999999995</c:v>
                </c:pt>
                <c:pt idx="292">
                  <c:v>7.48903</c:v>
                </c:pt>
                <c:pt idx="293">
                  <c:v>7.315719999999988</c:v>
                </c:pt>
                <c:pt idx="294">
                  <c:v>1.40731</c:v>
                </c:pt>
                <c:pt idx="295">
                  <c:v>5.897699999999999</c:v>
                </c:pt>
                <c:pt idx="296">
                  <c:v>7.394499999999988</c:v>
                </c:pt>
                <c:pt idx="297">
                  <c:v>3.94399</c:v>
                </c:pt>
                <c:pt idx="298">
                  <c:v>7.315719999999988</c:v>
                </c:pt>
                <c:pt idx="299">
                  <c:v>7.095139999999988</c:v>
                </c:pt>
                <c:pt idx="300">
                  <c:v>6.323109999999988</c:v>
                </c:pt>
                <c:pt idx="301">
                  <c:v>7.173919999999995</c:v>
                </c:pt>
                <c:pt idx="302">
                  <c:v>6.48066</c:v>
                </c:pt>
                <c:pt idx="303">
                  <c:v>6.323109999999988</c:v>
                </c:pt>
                <c:pt idx="304">
                  <c:v>-16.9482</c:v>
                </c:pt>
                <c:pt idx="305">
                  <c:v>6.669729999999999</c:v>
                </c:pt>
                <c:pt idx="306">
                  <c:v>7.362989999999968</c:v>
                </c:pt>
                <c:pt idx="307">
                  <c:v>6.590949999999999</c:v>
                </c:pt>
                <c:pt idx="308">
                  <c:v>6.748509999999999</c:v>
                </c:pt>
                <c:pt idx="309">
                  <c:v>7.07938</c:v>
                </c:pt>
                <c:pt idx="310">
                  <c:v>6.76427</c:v>
                </c:pt>
                <c:pt idx="311">
                  <c:v>6.653979999999985</c:v>
                </c:pt>
                <c:pt idx="312">
                  <c:v>-3.61879</c:v>
                </c:pt>
                <c:pt idx="313">
                  <c:v>5.755899999999999</c:v>
                </c:pt>
                <c:pt idx="314">
                  <c:v>6.685489999999985</c:v>
                </c:pt>
                <c:pt idx="315">
                  <c:v>7.158159999999985</c:v>
                </c:pt>
                <c:pt idx="316">
                  <c:v>4.684509999999975</c:v>
                </c:pt>
                <c:pt idx="317">
                  <c:v>6.78002</c:v>
                </c:pt>
                <c:pt idx="318">
                  <c:v>6.827289999999978</c:v>
                </c:pt>
                <c:pt idx="319">
                  <c:v>6.92183</c:v>
                </c:pt>
                <c:pt idx="320">
                  <c:v>6.38613</c:v>
                </c:pt>
                <c:pt idx="321">
                  <c:v>9.631819999999997</c:v>
                </c:pt>
                <c:pt idx="322">
                  <c:v>5.70863</c:v>
                </c:pt>
                <c:pt idx="323">
                  <c:v>4.95235</c:v>
                </c:pt>
                <c:pt idx="324">
                  <c:v>7.00061</c:v>
                </c:pt>
                <c:pt idx="325">
                  <c:v>7.173919999999995</c:v>
                </c:pt>
                <c:pt idx="326">
                  <c:v>5.582589999999985</c:v>
                </c:pt>
                <c:pt idx="327">
                  <c:v>2.998639999999999</c:v>
                </c:pt>
                <c:pt idx="328">
                  <c:v>6.90607</c:v>
                </c:pt>
                <c:pt idx="329">
                  <c:v>7.00061</c:v>
                </c:pt>
                <c:pt idx="330">
                  <c:v>5.40927</c:v>
                </c:pt>
                <c:pt idx="331">
                  <c:v>7.032119999999995</c:v>
                </c:pt>
                <c:pt idx="332">
                  <c:v>6.653979999999985</c:v>
                </c:pt>
                <c:pt idx="333">
                  <c:v>7.00061</c:v>
                </c:pt>
                <c:pt idx="334">
                  <c:v>6.5752</c:v>
                </c:pt>
                <c:pt idx="335">
                  <c:v>6.76427</c:v>
                </c:pt>
                <c:pt idx="336">
                  <c:v>5.45654</c:v>
                </c:pt>
                <c:pt idx="337">
                  <c:v>6.49642</c:v>
                </c:pt>
                <c:pt idx="338">
                  <c:v>5.06264</c:v>
                </c:pt>
                <c:pt idx="339">
                  <c:v>-4.784709999999999</c:v>
                </c:pt>
                <c:pt idx="340">
                  <c:v>10.6875</c:v>
                </c:pt>
                <c:pt idx="341">
                  <c:v>6.102529999999988</c:v>
                </c:pt>
                <c:pt idx="342">
                  <c:v>-21.344</c:v>
                </c:pt>
                <c:pt idx="343">
                  <c:v>5.361999999999996</c:v>
                </c:pt>
                <c:pt idx="344">
                  <c:v>6.76427</c:v>
                </c:pt>
                <c:pt idx="345">
                  <c:v>10.5141</c:v>
                </c:pt>
                <c:pt idx="346">
                  <c:v>6.811539999999995</c:v>
                </c:pt>
                <c:pt idx="347">
                  <c:v>5.42503</c:v>
                </c:pt>
                <c:pt idx="348">
                  <c:v>5.92921</c:v>
                </c:pt>
                <c:pt idx="349">
                  <c:v>6.5752</c:v>
                </c:pt>
                <c:pt idx="350">
                  <c:v>6.622469999999988</c:v>
                </c:pt>
                <c:pt idx="351">
                  <c:v>6.653979999999985</c:v>
                </c:pt>
                <c:pt idx="352">
                  <c:v>5.96072</c:v>
                </c:pt>
                <c:pt idx="353">
                  <c:v>6.14979</c:v>
                </c:pt>
                <c:pt idx="354">
                  <c:v>6.08677</c:v>
                </c:pt>
                <c:pt idx="355">
                  <c:v>5.34625</c:v>
                </c:pt>
                <c:pt idx="356">
                  <c:v>6.30735</c:v>
                </c:pt>
                <c:pt idx="357">
                  <c:v>10.4511</c:v>
                </c:pt>
                <c:pt idx="358">
                  <c:v>8.05624</c:v>
                </c:pt>
                <c:pt idx="359">
                  <c:v>6.54369</c:v>
                </c:pt>
                <c:pt idx="360">
                  <c:v>6.102529999999988</c:v>
                </c:pt>
                <c:pt idx="361">
                  <c:v>5.03113</c:v>
                </c:pt>
                <c:pt idx="362">
                  <c:v>4.463929999999999</c:v>
                </c:pt>
                <c:pt idx="363">
                  <c:v>6.007989999999984</c:v>
                </c:pt>
                <c:pt idx="364">
                  <c:v>6.4334</c:v>
                </c:pt>
                <c:pt idx="365">
                  <c:v>4.43241</c:v>
                </c:pt>
                <c:pt idx="366">
                  <c:v>5.94497</c:v>
                </c:pt>
                <c:pt idx="367">
                  <c:v>4.70026</c:v>
                </c:pt>
                <c:pt idx="368">
                  <c:v>6.2916</c:v>
                </c:pt>
                <c:pt idx="369">
                  <c:v>4.43241</c:v>
                </c:pt>
                <c:pt idx="370">
                  <c:v>5.03113</c:v>
                </c:pt>
                <c:pt idx="371">
                  <c:v>6.165549999999985</c:v>
                </c:pt>
                <c:pt idx="372">
                  <c:v>6.2916</c:v>
                </c:pt>
                <c:pt idx="373">
                  <c:v>5.692879999999985</c:v>
                </c:pt>
                <c:pt idx="374">
                  <c:v>4.70026</c:v>
                </c:pt>
                <c:pt idx="375">
                  <c:v>5.97648</c:v>
                </c:pt>
                <c:pt idx="376">
                  <c:v>5.83468</c:v>
                </c:pt>
                <c:pt idx="377">
                  <c:v>5.99224</c:v>
                </c:pt>
                <c:pt idx="378">
                  <c:v>4.9366</c:v>
                </c:pt>
                <c:pt idx="379">
                  <c:v>4.24334</c:v>
                </c:pt>
                <c:pt idx="380">
                  <c:v>6.27584</c:v>
                </c:pt>
                <c:pt idx="381">
                  <c:v>17.9509</c:v>
                </c:pt>
                <c:pt idx="382">
                  <c:v>9.36397</c:v>
                </c:pt>
                <c:pt idx="383">
                  <c:v>4.95235</c:v>
                </c:pt>
                <c:pt idx="384">
                  <c:v>6.07101</c:v>
                </c:pt>
                <c:pt idx="385">
                  <c:v>5.83468</c:v>
                </c:pt>
                <c:pt idx="386">
                  <c:v>6.73276</c:v>
                </c:pt>
                <c:pt idx="387">
                  <c:v>4.73177</c:v>
                </c:pt>
                <c:pt idx="388">
                  <c:v>5.94497</c:v>
                </c:pt>
                <c:pt idx="389">
                  <c:v>5.66136</c:v>
                </c:pt>
                <c:pt idx="390">
                  <c:v>5.06264</c:v>
                </c:pt>
                <c:pt idx="391">
                  <c:v>5.59834</c:v>
                </c:pt>
                <c:pt idx="392">
                  <c:v>5.755899999999999</c:v>
                </c:pt>
                <c:pt idx="393">
                  <c:v>4.99962</c:v>
                </c:pt>
                <c:pt idx="394">
                  <c:v>7.158159999999985</c:v>
                </c:pt>
                <c:pt idx="395">
                  <c:v>4.857819999999975</c:v>
                </c:pt>
                <c:pt idx="396">
                  <c:v>5.50381</c:v>
                </c:pt>
                <c:pt idx="397">
                  <c:v>5.53532</c:v>
                </c:pt>
                <c:pt idx="398">
                  <c:v>5.4723</c:v>
                </c:pt>
                <c:pt idx="399">
                  <c:v>-0.105249</c:v>
                </c:pt>
                <c:pt idx="400">
                  <c:v>4.022759999999995</c:v>
                </c:pt>
                <c:pt idx="401">
                  <c:v>3.865209999999998</c:v>
                </c:pt>
                <c:pt idx="402">
                  <c:v>5.33049</c:v>
                </c:pt>
                <c:pt idx="403">
                  <c:v>4.99962</c:v>
                </c:pt>
                <c:pt idx="404">
                  <c:v>5.40927</c:v>
                </c:pt>
                <c:pt idx="405">
                  <c:v>-1.476</c:v>
                </c:pt>
                <c:pt idx="406">
                  <c:v>6.4334</c:v>
                </c:pt>
                <c:pt idx="407">
                  <c:v>5.06264</c:v>
                </c:pt>
                <c:pt idx="408">
                  <c:v>5.361999999999996</c:v>
                </c:pt>
                <c:pt idx="409">
                  <c:v>4.87358</c:v>
                </c:pt>
                <c:pt idx="410">
                  <c:v>5.25171</c:v>
                </c:pt>
                <c:pt idx="411">
                  <c:v>5.582589999999985</c:v>
                </c:pt>
                <c:pt idx="412">
                  <c:v>5.2202</c:v>
                </c:pt>
                <c:pt idx="413">
                  <c:v>4.148809999999997</c:v>
                </c:pt>
                <c:pt idx="414">
                  <c:v>5.125669999999999</c:v>
                </c:pt>
                <c:pt idx="415">
                  <c:v>16.1705</c:v>
                </c:pt>
                <c:pt idx="416">
                  <c:v>11.0971</c:v>
                </c:pt>
                <c:pt idx="417">
                  <c:v>0.257134</c:v>
                </c:pt>
                <c:pt idx="418">
                  <c:v>5.37776</c:v>
                </c:pt>
                <c:pt idx="419">
                  <c:v>5.97648</c:v>
                </c:pt>
                <c:pt idx="420">
                  <c:v>4.668749999999997</c:v>
                </c:pt>
                <c:pt idx="421">
                  <c:v>5.50381</c:v>
                </c:pt>
                <c:pt idx="422">
                  <c:v>4.87358</c:v>
                </c:pt>
                <c:pt idx="423">
                  <c:v>5.393519999999978</c:v>
                </c:pt>
                <c:pt idx="424">
                  <c:v>5.4723</c:v>
                </c:pt>
                <c:pt idx="425">
                  <c:v>4.99962</c:v>
                </c:pt>
                <c:pt idx="426">
                  <c:v>5.645609999999999</c:v>
                </c:pt>
                <c:pt idx="427">
                  <c:v>5.2202</c:v>
                </c:pt>
                <c:pt idx="428">
                  <c:v>4.463929999999999</c:v>
                </c:pt>
                <c:pt idx="429">
                  <c:v>3.7234</c:v>
                </c:pt>
                <c:pt idx="430">
                  <c:v>3.975499999999998</c:v>
                </c:pt>
                <c:pt idx="431">
                  <c:v>8.62345</c:v>
                </c:pt>
                <c:pt idx="432">
                  <c:v>3.92823</c:v>
                </c:pt>
                <c:pt idx="433">
                  <c:v>3.70765</c:v>
                </c:pt>
                <c:pt idx="434">
                  <c:v>4.322119999999968</c:v>
                </c:pt>
                <c:pt idx="435">
                  <c:v>2.98288</c:v>
                </c:pt>
                <c:pt idx="436">
                  <c:v>5.314739999999978</c:v>
                </c:pt>
                <c:pt idx="437">
                  <c:v>4.10154</c:v>
                </c:pt>
                <c:pt idx="438">
                  <c:v>4.18032</c:v>
                </c:pt>
                <c:pt idx="439">
                  <c:v>5.37776</c:v>
                </c:pt>
                <c:pt idx="440">
                  <c:v>5.298979999999998</c:v>
                </c:pt>
                <c:pt idx="441">
                  <c:v>3.502819999999998</c:v>
                </c:pt>
                <c:pt idx="442">
                  <c:v>5.01538</c:v>
                </c:pt>
                <c:pt idx="443">
                  <c:v>3.31375</c:v>
                </c:pt>
                <c:pt idx="444">
                  <c:v>3.32951</c:v>
                </c:pt>
                <c:pt idx="445">
                  <c:v>4.2591</c:v>
                </c:pt>
                <c:pt idx="446">
                  <c:v>3.32951</c:v>
                </c:pt>
                <c:pt idx="447">
                  <c:v>5.77165</c:v>
                </c:pt>
                <c:pt idx="448">
                  <c:v>-5.4307</c:v>
                </c:pt>
                <c:pt idx="449">
                  <c:v>5.157179999999975</c:v>
                </c:pt>
                <c:pt idx="450">
                  <c:v>4.9366</c:v>
                </c:pt>
                <c:pt idx="451">
                  <c:v>4.21183</c:v>
                </c:pt>
                <c:pt idx="452">
                  <c:v>10.01</c:v>
                </c:pt>
                <c:pt idx="453">
                  <c:v>4.29061</c:v>
                </c:pt>
                <c:pt idx="454">
                  <c:v>3.66038</c:v>
                </c:pt>
                <c:pt idx="455">
                  <c:v>-22.7778</c:v>
                </c:pt>
                <c:pt idx="456">
                  <c:v>3.23498</c:v>
                </c:pt>
                <c:pt idx="457">
                  <c:v>3.471309999999999</c:v>
                </c:pt>
                <c:pt idx="458">
                  <c:v>3.912469999999976</c:v>
                </c:pt>
                <c:pt idx="459">
                  <c:v>5.0784</c:v>
                </c:pt>
                <c:pt idx="460">
                  <c:v>5.2202</c:v>
                </c:pt>
                <c:pt idx="461">
                  <c:v>5.109909999999998</c:v>
                </c:pt>
                <c:pt idx="462">
                  <c:v>4.98387</c:v>
                </c:pt>
                <c:pt idx="463">
                  <c:v>4.95235</c:v>
                </c:pt>
                <c:pt idx="464">
                  <c:v>5.03113</c:v>
                </c:pt>
                <c:pt idx="465">
                  <c:v>4.322119999999968</c:v>
                </c:pt>
                <c:pt idx="466">
                  <c:v>4.621479999999995</c:v>
                </c:pt>
                <c:pt idx="467">
                  <c:v>4.44817</c:v>
                </c:pt>
                <c:pt idx="468">
                  <c:v>4.857819999999975</c:v>
                </c:pt>
                <c:pt idx="469">
                  <c:v>7.2527</c:v>
                </c:pt>
                <c:pt idx="470">
                  <c:v>2.52597</c:v>
                </c:pt>
                <c:pt idx="471">
                  <c:v>4.47968</c:v>
                </c:pt>
                <c:pt idx="472">
                  <c:v>3.77067</c:v>
                </c:pt>
                <c:pt idx="473">
                  <c:v>4.88933</c:v>
                </c:pt>
                <c:pt idx="474">
                  <c:v>3.298</c:v>
                </c:pt>
                <c:pt idx="475">
                  <c:v>4.03852</c:v>
                </c:pt>
                <c:pt idx="476">
                  <c:v>3.833689999999998</c:v>
                </c:pt>
                <c:pt idx="477">
                  <c:v>5.74014</c:v>
                </c:pt>
                <c:pt idx="478">
                  <c:v>4.58997</c:v>
                </c:pt>
                <c:pt idx="479">
                  <c:v>4.71602</c:v>
                </c:pt>
                <c:pt idx="480">
                  <c:v>4.44817</c:v>
                </c:pt>
                <c:pt idx="481">
                  <c:v>2.46294</c:v>
                </c:pt>
                <c:pt idx="482">
                  <c:v>4.007009999999998</c:v>
                </c:pt>
                <c:pt idx="483">
                  <c:v>4.43241</c:v>
                </c:pt>
                <c:pt idx="484">
                  <c:v>4.857819999999975</c:v>
                </c:pt>
                <c:pt idx="485">
                  <c:v>2.856839999999996</c:v>
                </c:pt>
                <c:pt idx="486">
                  <c:v>-19.2485</c:v>
                </c:pt>
                <c:pt idx="487">
                  <c:v>4.621479999999995</c:v>
                </c:pt>
                <c:pt idx="488">
                  <c:v>3.14044</c:v>
                </c:pt>
                <c:pt idx="489">
                  <c:v>5.157179999999975</c:v>
                </c:pt>
                <c:pt idx="490">
                  <c:v>3.991249999999976</c:v>
                </c:pt>
                <c:pt idx="491">
                  <c:v>8.13502</c:v>
                </c:pt>
                <c:pt idx="492">
                  <c:v>3.95974</c:v>
                </c:pt>
                <c:pt idx="493">
                  <c:v>3.84945</c:v>
                </c:pt>
                <c:pt idx="494">
                  <c:v>4.227589999999974</c:v>
                </c:pt>
                <c:pt idx="495">
                  <c:v>3.1562</c:v>
                </c:pt>
                <c:pt idx="496">
                  <c:v>5.614099999999978</c:v>
                </c:pt>
                <c:pt idx="497">
                  <c:v>2.22661</c:v>
                </c:pt>
                <c:pt idx="498">
                  <c:v>2.77806</c:v>
                </c:pt>
                <c:pt idx="499">
                  <c:v>3.361019999999999</c:v>
                </c:pt>
                <c:pt idx="500">
                  <c:v>4.58997</c:v>
                </c:pt>
                <c:pt idx="501">
                  <c:v>4.63724</c:v>
                </c:pt>
                <c:pt idx="502">
                  <c:v>4.29061</c:v>
                </c:pt>
                <c:pt idx="503">
                  <c:v>4.43241</c:v>
                </c:pt>
                <c:pt idx="504">
                  <c:v>4.13305</c:v>
                </c:pt>
                <c:pt idx="505">
                  <c:v>3.991249999999976</c:v>
                </c:pt>
                <c:pt idx="506">
                  <c:v>3.975499999999998</c:v>
                </c:pt>
                <c:pt idx="507">
                  <c:v>5.45654</c:v>
                </c:pt>
                <c:pt idx="508">
                  <c:v>4.07003</c:v>
                </c:pt>
                <c:pt idx="509">
                  <c:v>3.23498</c:v>
                </c:pt>
                <c:pt idx="510">
                  <c:v>4.51119</c:v>
                </c:pt>
                <c:pt idx="511">
                  <c:v>7.85142</c:v>
                </c:pt>
                <c:pt idx="512">
                  <c:v>3.77067</c:v>
                </c:pt>
                <c:pt idx="513">
                  <c:v>4.337879999999997</c:v>
                </c:pt>
                <c:pt idx="514">
                  <c:v>4.337879999999997</c:v>
                </c:pt>
                <c:pt idx="515">
                  <c:v>2.30538</c:v>
                </c:pt>
                <c:pt idx="516">
                  <c:v>3.51858</c:v>
                </c:pt>
                <c:pt idx="517">
                  <c:v>2.73079</c:v>
                </c:pt>
                <c:pt idx="518">
                  <c:v>3.991249999999976</c:v>
                </c:pt>
                <c:pt idx="519">
                  <c:v>3.81794</c:v>
                </c:pt>
                <c:pt idx="520">
                  <c:v>4.27486</c:v>
                </c:pt>
                <c:pt idx="521">
                  <c:v>3.84945</c:v>
                </c:pt>
                <c:pt idx="522">
                  <c:v>1.10795</c:v>
                </c:pt>
                <c:pt idx="523">
                  <c:v>4.621479999999995</c:v>
                </c:pt>
                <c:pt idx="524">
                  <c:v>3.88096</c:v>
                </c:pt>
                <c:pt idx="525">
                  <c:v>4.13305</c:v>
                </c:pt>
                <c:pt idx="526">
                  <c:v>4.21183</c:v>
                </c:pt>
                <c:pt idx="527">
                  <c:v>4.30637</c:v>
                </c:pt>
                <c:pt idx="528">
                  <c:v>0.950388</c:v>
                </c:pt>
                <c:pt idx="529">
                  <c:v>3.833689999999998</c:v>
                </c:pt>
                <c:pt idx="530">
                  <c:v>3.802179999999999</c:v>
                </c:pt>
                <c:pt idx="531">
                  <c:v>3.991249999999976</c:v>
                </c:pt>
                <c:pt idx="532">
                  <c:v>3.502819999999998</c:v>
                </c:pt>
                <c:pt idx="533">
                  <c:v>4.10154</c:v>
                </c:pt>
                <c:pt idx="534">
                  <c:v>2.699279999999998</c:v>
                </c:pt>
                <c:pt idx="535">
                  <c:v>5.33049</c:v>
                </c:pt>
                <c:pt idx="536">
                  <c:v>3.833689999999998</c:v>
                </c:pt>
                <c:pt idx="537">
                  <c:v>0.209867</c:v>
                </c:pt>
                <c:pt idx="538">
                  <c:v>3.298</c:v>
                </c:pt>
                <c:pt idx="539">
                  <c:v>3.62887</c:v>
                </c:pt>
                <c:pt idx="540">
                  <c:v>2.19509</c:v>
                </c:pt>
                <c:pt idx="541">
                  <c:v>4.08579</c:v>
                </c:pt>
                <c:pt idx="542">
                  <c:v>4.164569999999975</c:v>
                </c:pt>
                <c:pt idx="543">
                  <c:v>3.89672</c:v>
                </c:pt>
                <c:pt idx="544">
                  <c:v>4.621479999999995</c:v>
                </c:pt>
                <c:pt idx="545">
                  <c:v>3.392529999999998</c:v>
                </c:pt>
                <c:pt idx="546">
                  <c:v>7.28421</c:v>
                </c:pt>
                <c:pt idx="547">
                  <c:v>3.42404</c:v>
                </c:pt>
                <c:pt idx="548">
                  <c:v>3.865209999999998</c:v>
                </c:pt>
                <c:pt idx="549">
                  <c:v>3.53433</c:v>
                </c:pt>
                <c:pt idx="550">
                  <c:v>4.117299999999998</c:v>
                </c:pt>
                <c:pt idx="551">
                  <c:v>-7.494709999999999</c:v>
                </c:pt>
                <c:pt idx="552">
                  <c:v>4.337879999999997</c:v>
                </c:pt>
                <c:pt idx="553">
                  <c:v>3.471309999999999</c:v>
                </c:pt>
                <c:pt idx="554">
                  <c:v>3.95974</c:v>
                </c:pt>
                <c:pt idx="555">
                  <c:v>2.21085</c:v>
                </c:pt>
                <c:pt idx="556">
                  <c:v>3.7234</c:v>
                </c:pt>
                <c:pt idx="557">
                  <c:v>3.975499999999998</c:v>
                </c:pt>
                <c:pt idx="558">
                  <c:v>7.33148</c:v>
                </c:pt>
                <c:pt idx="559">
                  <c:v>3.912469999999976</c:v>
                </c:pt>
                <c:pt idx="560">
                  <c:v>3.64463</c:v>
                </c:pt>
                <c:pt idx="561">
                  <c:v>2.38416</c:v>
                </c:pt>
                <c:pt idx="562">
                  <c:v>3.912469999999976</c:v>
                </c:pt>
                <c:pt idx="563">
                  <c:v>3.89672</c:v>
                </c:pt>
                <c:pt idx="564">
                  <c:v>5.40927</c:v>
                </c:pt>
                <c:pt idx="565">
                  <c:v>5.361999999999996</c:v>
                </c:pt>
                <c:pt idx="566">
                  <c:v>3.40829</c:v>
                </c:pt>
                <c:pt idx="567">
                  <c:v>3.56585</c:v>
                </c:pt>
                <c:pt idx="568">
                  <c:v>2.478699999999999</c:v>
                </c:pt>
                <c:pt idx="569">
                  <c:v>2.02178</c:v>
                </c:pt>
                <c:pt idx="570">
                  <c:v>3.81794</c:v>
                </c:pt>
                <c:pt idx="571">
                  <c:v>3.42404</c:v>
                </c:pt>
                <c:pt idx="572">
                  <c:v>4.463929999999999</c:v>
                </c:pt>
                <c:pt idx="573">
                  <c:v>3.12468</c:v>
                </c:pt>
                <c:pt idx="574">
                  <c:v>3.12468</c:v>
                </c:pt>
                <c:pt idx="575">
                  <c:v>3.1562</c:v>
                </c:pt>
                <c:pt idx="576">
                  <c:v>3.502819999999998</c:v>
                </c:pt>
                <c:pt idx="577">
                  <c:v>3.5816</c:v>
                </c:pt>
                <c:pt idx="578">
                  <c:v>2.03754</c:v>
                </c:pt>
                <c:pt idx="579">
                  <c:v>3.439799999999999</c:v>
                </c:pt>
                <c:pt idx="580">
                  <c:v>1.97451</c:v>
                </c:pt>
                <c:pt idx="581">
                  <c:v>3.5816</c:v>
                </c:pt>
                <c:pt idx="582">
                  <c:v>2.24236</c:v>
                </c:pt>
                <c:pt idx="583">
                  <c:v>3.691889999999998</c:v>
                </c:pt>
                <c:pt idx="584">
                  <c:v>1.81696</c:v>
                </c:pt>
                <c:pt idx="585">
                  <c:v>2.9041</c:v>
                </c:pt>
                <c:pt idx="586">
                  <c:v>4.07003</c:v>
                </c:pt>
                <c:pt idx="587">
                  <c:v>-17.3263</c:v>
                </c:pt>
                <c:pt idx="588">
                  <c:v>3.64463</c:v>
                </c:pt>
                <c:pt idx="589">
                  <c:v>3.26649</c:v>
                </c:pt>
                <c:pt idx="590">
                  <c:v>3.40829</c:v>
                </c:pt>
                <c:pt idx="591">
                  <c:v>1.69091</c:v>
                </c:pt>
                <c:pt idx="592">
                  <c:v>-7.58924</c:v>
                </c:pt>
                <c:pt idx="593">
                  <c:v>2.82533</c:v>
                </c:pt>
                <c:pt idx="594">
                  <c:v>0.335913</c:v>
                </c:pt>
                <c:pt idx="595">
                  <c:v>3.298</c:v>
                </c:pt>
                <c:pt idx="596">
                  <c:v>2.7623</c:v>
                </c:pt>
                <c:pt idx="597">
                  <c:v>2.55748</c:v>
                </c:pt>
                <c:pt idx="598">
                  <c:v>2.88835</c:v>
                </c:pt>
                <c:pt idx="599">
                  <c:v>3.1562</c:v>
                </c:pt>
                <c:pt idx="600">
                  <c:v>3.1562</c:v>
                </c:pt>
                <c:pt idx="601">
                  <c:v>3.92823</c:v>
                </c:pt>
                <c:pt idx="602">
                  <c:v>3.07742</c:v>
                </c:pt>
                <c:pt idx="603">
                  <c:v>2.71503</c:v>
                </c:pt>
                <c:pt idx="604">
                  <c:v>3.40829</c:v>
                </c:pt>
                <c:pt idx="605">
                  <c:v>2.399919999999998</c:v>
                </c:pt>
                <c:pt idx="606">
                  <c:v>2.13207</c:v>
                </c:pt>
                <c:pt idx="607">
                  <c:v>2.79381</c:v>
                </c:pt>
                <c:pt idx="608">
                  <c:v>3.18771</c:v>
                </c:pt>
                <c:pt idx="609">
                  <c:v>4.148809999999997</c:v>
                </c:pt>
                <c:pt idx="610">
                  <c:v>2.74655</c:v>
                </c:pt>
                <c:pt idx="611">
                  <c:v>3.298</c:v>
                </c:pt>
                <c:pt idx="612">
                  <c:v>1.34428</c:v>
                </c:pt>
                <c:pt idx="613">
                  <c:v>3.5816</c:v>
                </c:pt>
                <c:pt idx="614">
                  <c:v>3.14044</c:v>
                </c:pt>
                <c:pt idx="615">
                  <c:v>3.21922</c:v>
                </c:pt>
                <c:pt idx="616">
                  <c:v>2.9041</c:v>
                </c:pt>
                <c:pt idx="617">
                  <c:v>0.288646</c:v>
                </c:pt>
                <c:pt idx="618">
                  <c:v>3.04591</c:v>
                </c:pt>
                <c:pt idx="619">
                  <c:v>1.91149</c:v>
                </c:pt>
                <c:pt idx="620">
                  <c:v>2.79381</c:v>
                </c:pt>
                <c:pt idx="621">
                  <c:v>3.53433</c:v>
                </c:pt>
                <c:pt idx="622">
                  <c:v>2.96713</c:v>
                </c:pt>
                <c:pt idx="623">
                  <c:v>2.19509</c:v>
                </c:pt>
                <c:pt idx="624">
                  <c:v>4.87358</c:v>
                </c:pt>
                <c:pt idx="625">
                  <c:v>2.63626</c:v>
                </c:pt>
                <c:pt idx="626">
                  <c:v>3.298</c:v>
                </c:pt>
                <c:pt idx="627">
                  <c:v>2.951369999999998</c:v>
                </c:pt>
                <c:pt idx="628">
                  <c:v>3.061659999999998</c:v>
                </c:pt>
                <c:pt idx="629">
                  <c:v>3.030149999999999</c:v>
                </c:pt>
                <c:pt idx="630">
                  <c:v>3.10893</c:v>
                </c:pt>
                <c:pt idx="631">
                  <c:v>7.63084</c:v>
                </c:pt>
                <c:pt idx="632">
                  <c:v>1.83271</c:v>
                </c:pt>
                <c:pt idx="633">
                  <c:v>3.20346</c:v>
                </c:pt>
                <c:pt idx="634">
                  <c:v>3.392529999999998</c:v>
                </c:pt>
                <c:pt idx="635">
                  <c:v>3.171949999999998</c:v>
                </c:pt>
                <c:pt idx="636">
                  <c:v>2.6205</c:v>
                </c:pt>
                <c:pt idx="637">
                  <c:v>2.55748</c:v>
                </c:pt>
                <c:pt idx="638">
                  <c:v>3.12468</c:v>
                </c:pt>
                <c:pt idx="639">
                  <c:v>2.03754</c:v>
                </c:pt>
                <c:pt idx="640">
                  <c:v>-16.2549</c:v>
                </c:pt>
                <c:pt idx="641">
                  <c:v>8.796760000000001</c:v>
                </c:pt>
                <c:pt idx="642">
                  <c:v>3.28224</c:v>
                </c:pt>
                <c:pt idx="643">
                  <c:v>1.42306</c:v>
                </c:pt>
                <c:pt idx="644">
                  <c:v>3.18771</c:v>
                </c:pt>
                <c:pt idx="645">
                  <c:v>1.10795</c:v>
                </c:pt>
                <c:pt idx="646">
                  <c:v>2.58899</c:v>
                </c:pt>
                <c:pt idx="647">
                  <c:v>3.73916</c:v>
                </c:pt>
                <c:pt idx="648">
                  <c:v>2.77806</c:v>
                </c:pt>
                <c:pt idx="649">
                  <c:v>1.89573</c:v>
                </c:pt>
                <c:pt idx="650">
                  <c:v>3.21922</c:v>
                </c:pt>
                <c:pt idx="651">
                  <c:v>3.298</c:v>
                </c:pt>
                <c:pt idx="652">
                  <c:v>1.81696</c:v>
                </c:pt>
                <c:pt idx="653">
                  <c:v>1.61213</c:v>
                </c:pt>
                <c:pt idx="654">
                  <c:v>1.31277</c:v>
                </c:pt>
                <c:pt idx="655">
                  <c:v>4.08579</c:v>
                </c:pt>
                <c:pt idx="656">
                  <c:v>2.57323</c:v>
                </c:pt>
                <c:pt idx="657">
                  <c:v>3.01439</c:v>
                </c:pt>
                <c:pt idx="658">
                  <c:v>1.87998</c:v>
                </c:pt>
                <c:pt idx="659">
                  <c:v>1.20248</c:v>
                </c:pt>
                <c:pt idx="660">
                  <c:v>2.0848</c:v>
                </c:pt>
                <c:pt idx="661">
                  <c:v>-3.54001</c:v>
                </c:pt>
                <c:pt idx="662">
                  <c:v>2.38416</c:v>
                </c:pt>
                <c:pt idx="663">
                  <c:v>2.856839999999996</c:v>
                </c:pt>
                <c:pt idx="664">
                  <c:v>2.60474</c:v>
                </c:pt>
                <c:pt idx="665">
                  <c:v>2.00603</c:v>
                </c:pt>
                <c:pt idx="666">
                  <c:v>2.52597</c:v>
                </c:pt>
                <c:pt idx="667">
                  <c:v>2.069049999999998</c:v>
                </c:pt>
                <c:pt idx="668">
                  <c:v>2.77806</c:v>
                </c:pt>
                <c:pt idx="669">
                  <c:v>3.20346</c:v>
                </c:pt>
                <c:pt idx="670">
                  <c:v>2.74655</c:v>
                </c:pt>
                <c:pt idx="671">
                  <c:v>2.66777</c:v>
                </c:pt>
                <c:pt idx="672">
                  <c:v>3.12468</c:v>
                </c:pt>
                <c:pt idx="673">
                  <c:v>2.65201</c:v>
                </c:pt>
                <c:pt idx="674">
                  <c:v>3.07742</c:v>
                </c:pt>
                <c:pt idx="675">
                  <c:v>3.1562</c:v>
                </c:pt>
                <c:pt idx="676">
                  <c:v>5.866189999999978</c:v>
                </c:pt>
                <c:pt idx="677">
                  <c:v>2.841079999999998</c:v>
                </c:pt>
                <c:pt idx="678">
                  <c:v>0.398936</c:v>
                </c:pt>
                <c:pt idx="679">
                  <c:v>1.29702</c:v>
                </c:pt>
                <c:pt idx="680">
                  <c:v>2.66777</c:v>
                </c:pt>
                <c:pt idx="681">
                  <c:v>1.64364</c:v>
                </c:pt>
                <c:pt idx="682">
                  <c:v>2.24236</c:v>
                </c:pt>
                <c:pt idx="683">
                  <c:v>2.58899</c:v>
                </c:pt>
                <c:pt idx="684">
                  <c:v>1.29702</c:v>
                </c:pt>
                <c:pt idx="685">
                  <c:v>2.841079999999998</c:v>
                </c:pt>
                <c:pt idx="686">
                  <c:v>1.28126</c:v>
                </c:pt>
                <c:pt idx="687">
                  <c:v>1.8012</c:v>
                </c:pt>
                <c:pt idx="688">
                  <c:v>2.96713</c:v>
                </c:pt>
                <c:pt idx="689">
                  <c:v>2.17934</c:v>
                </c:pt>
                <c:pt idx="690">
                  <c:v>2.66777</c:v>
                </c:pt>
                <c:pt idx="691">
                  <c:v>1.15521</c:v>
                </c:pt>
                <c:pt idx="692">
                  <c:v>4.36939</c:v>
                </c:pt>
                <c:pt idx="693">
                  <c:v>2.6205</c:v>
                </c:pt>
                <c:pt idx="694">
                  <c:v>2.46294</c:v>
                </c:pt>
                <c:pt idx="695">
                  <c:v>2.399919999999998</c:v>
                </c:pt>
                <c:pt idx="696">
                  <c:v>2.25812</c:v>
                </c:pt>
                <c:pt idx="697">
                  <c:v>2.66777</c:v>
                </c:pt>
                <c:pt idx="698">
                  <c:v>2.57323</c:v>
                </c:pt>
                <c:pt idx="699">
                  <c:v>2.65201</c:v>
                </c:pt>
                <c:pt idx="700">
                  <c:v>1.17097</c:v>
                </c:pt>
                <c:pt idx="701">
                  <c:v>2.368409999999999</c:v>
                </c:pt>
                <c:pt idx="702">
                  <c:v>-8.440050000000001</c:v>
                </c:pt>
                <c:pt idx="703">
                  <c:v>0.934632</c:v>
                </c:pt>
                <c:pt idx="704">
                  <c:v>2.38416</c:v>
                </c:pt>
                <c:pt idx="705">
                  <c:v>0.934632</c:v>
                </c:pt>
                <c:pt idx="706">
                  <c:v>2.46294</c:v>
                </c:pt>
                <c:pt idx="707">
                  <c:v>1.2655</c:v>
                </c:pt>
                <c:pt idx="708">
                  <c:v>4.463929999999999</c:v>
                </c:pt>
                <c:pt idx="709">
                  <c:v>4.117299999999998</c:v>
                </c:pt>
                <c:pt idx="710">
                  <c:v>5.172939999999985</c:v>
                </c:pt>
                <c:pt idx="711">
                  <c:v>5.06264</c:v>
                </c:pt>
                <c:pt idx="712">
                  <c:v>1.99027</c:v>
                </c:pt>
                <c:pt idx="713">
                  <c:v>0.651029</c:v>
                </c:pt>
                <c:pt idx="714">
                  <c:v>3.18771</c:v>
                </c:pt>
                <c:pt idx="715">
                  <c:v>1.31277</c:v>
                </c:pt>
                <c:pt idx="716">
                  <c:v>2.32114</c:v>
                </c:pt>
                <c:pt idx="717">
                  <c:v>2.46294</c:v>
                </c:pt>
                <c:pt idx="718">
                  <c:v>2.68352</c:v>
                </c:pt>
                <c:pt idx="719">
                  <c:v>2.7623</c:v>
                </c:pt>
                <c:pt idx="720">
                  <c:v>-0.247051</c:v>
                </c:pt>
                <c:pt idx="721">
                  <c:v>1.61213</c:v>
                </c:pt>
                <c:pt idx="722">
                  <c:v>-0.84577</c:v>
                </c:pt>
                <c:pt idx="723">
                  <c:v>1.97451</c:v>
                </c:pt>
                <c:pt idx="724">
                  <c:v>2.66777</c:v>
                </c:pt>
                <c:pt idx="725">
                  <c:v>1.97451</c:v>
                </c:pt>
                <c:pt idx="726">
                  <c:v>0.619517</c:v>
                </c:pt>
                <c:pt idx="727">
                  <c:v>2.13207</c:v>
                </c:pt>
                <c:pt idx="728">
                  <c:v>2.65201</c:v>
                </c:pt>
                <c:pt idx="729">
                  <c:v>2.38416</c:v>
                </c:pt>
                <c:pt idx="730">
                  <c:v>0.79283</c:v>
                </c:pt>
                <c:pt idx="731">
                  <c:v>2.478699999999999</c:v>
                </c:pt>
                <c:pt idx="732">
                  <c:v>0.524982</c:v>
                </c:pt>
                <c:pt idx="733">
                  <c:v>0.79283</c:v>
                </c:pt>
                <c:pt idx="734">
                  <c:v>2.65201</c:v>
                </c:pt>
                <c:pt idx="735">
                  <c:v>2.79381</c:v>
                </c:pt>
                <c:pt idx="736">
                  <c:v>2.49445</c:v>
                </c:pt>
                <c:pt idx="737">
                  <c:v>2.27387</c:v>
                </c:pt>
                <c:pt idx="738">
                  <c:v>1.23399</c:v>
                </c:pt>
                <c:pt idx="739">
                  <c:v>2.57323</c:v>
                </c:pt>
                <c:pt idx="740">
                  <c:v>2.368409999999999</c:v>
                </c:pt>
                <c:pt idx="741">
                  <c:v>2.19509</c:v>
                </c:pt>
                <c:pt idx="742">
                  <c:v>0.903121</c:v>
                </c:pt>
                <c:pt idx="743">
                  <c:v>2.60474</c:v>
                </c:pt>
                <c:pt idx="744">
                  <c:v>3.81794</c:v>
                </c:pt>
                <c:pt idx="745">
                  <c:v>-7.93587</c:v>
                </c:pt>
                <c:pt idx="746">
                  <c:v>2.699279999999998</c:v>
                </c:pt>
                <c:pt idx="747">
                  <c:v>1.91149</c:v>
                </c:pt>
                <c:pt idx="748">
                  <c:v>1.67515</c:v>
                </c:pt>
                <c:pt idx="749">
                  <c:v>2.478699999999999</c:v>
                </c:pt>
                <c:pt idx="750">
                  <c:v>2.11632</c:v>
                </c:pt>
                <c:pt idx="751">
                  <c:v>1.86422</c:v>
                </c:pt>
                <c:pt idx="752">
                  <c:v>2.41568</c:v>
                </c:pt>
                <c:pt idx="753">
                  <c:v>0.57225</c:v>
                </c:pt>
                <c:pt idx="754">
                  <c:v>1.50184</c:v>
                </c:pt>
                <c:pt idx="755">
                  <c:v>-0.262806</c:v>
                </c:pt>
                <c:pt idx="756">
                  <c:v>0.430448</c:v>
                </c:pt>
                <c:pt idx="757">
                  <c:v>0.745563</c:v>
                </c:pt>
                <c:pt idx="758">
                  <c:v>2.02178</c:v>
                </c:pt>
                <c:pt idx="759">
                  <c:v>2.6205</c:v>
                </c:pt>
                <c:pt idx="760">
                  <c:v>-9.90534</c:v>
                </c:pt>
                <c:pt idx="761">
                  <c:v>1.32853</c:v>
                </c:pt>
                <c:pt idx="762">
                  <c:v>2.30538</c:v>
                </c:pt>
                <c:pt idx="763">
                  <c:v>1.59637</c:v>
                </c:pt>
                <c:pt idx="764">
                  <c:v>2.22661</c:v>
                </c:pt>
                <c:pt idx="765">
                  <c:v>2.16358</c:v>
                </c:pt>
                <c:pt idx="766">
                  <c:v>1.78544</c:v>
                </c:pt>
                <c:pt idx="767">
                  <c:v>1.34428</c:v>
                </c:pt>
                <c:pt idx="768">
                  <c:v>1.86422</c:v>
                </c:pt>
                <c:pt idx="769">
                  <c:v>7.47328</c:v>
                </c:pt>
                <c:pt idx="770">
                  <c:v>1.6594</c:v>
                </c:pt>
                <c:pt idx="771">
                  <c:v>1.58062</c:v>
                </c:pt>
                <c:pt idx="772">
                  <c:v>1.89573</c:v>
                </c:pt>
                <c:pt idx="773">
                  <c:v>0.178355</c:v>
                </c:pt>
                <c:pt idx="774">
                  <c:v>0.903121</c:v>
                </c:pt>
                <c:pt idx="775">
                  <c:v>1.01341</c:v>
                </c:pt>
                <c:pt idx="776">
                  <c:v>1.39155</c:v>
                </c:pt>
                <c:pt idx="777">
                  <c:v>1.43882</c:v>
                </c:pt>
                <c:pt idx="778">
                  <c:v>2.38416</c:v>
                </c:pt>
                <c:pt idx="779">
                  <c:v>1.73818</c:v>
                </c:pt>
                <c:pt idx="780">
                  <c:v>-5.24163</c:v>
                </c:pt>
                <c:pt idx="781">
                  <c:v>4.55846</c:v>
                </c:pt>
                <c:pt idx="782">
                  <c:v>2.7623</c:v>
                </c:pt>
                <c:pt idx="783">
                  <c:v>1.18672</c:v>
                </c:pt>
                <c:pt idx="784">
                  <c:v>1.24975</c:v>
                </c:pt>
                <c:pt idx="785">
                  <c:v>0.0207976</c:v>
                </c:pt>
                <c:pt idx="786">
                  <c:v>1.59637</c:v>
                </c:pt>
                <c:pt idx="787">
                  <c:v>2.352649999999976</c:v>
                </c:pt>
                <c:pt idx="788">
                  <c:v>1.76969</c:v>
                </c:pt>
                <c:pt idx="789">
                  <c:v>1.84847</c:v>
                </c:pt>
                <c:pt idx="790">
                  <c:v>2.17934</c:v>
                </c:pt>
                <c:pt idx="791">
                  <c:v>1.92725</c:v>
                </c:pt>
                <c:pt idx="792">
                  <c:v>1.70667</c:v>
                </c:pt>
                <c:pt idx="793">
                  <c:v>-5.22587</c:v>
                </c:pt>
                <c:pt idx="794">
                  <c:v>2.14783</c:v>
                </c:pt>
                <c:pt idx="795">
                  <c:v>0.0680649</c:v>
                </c:pt>
                <c:pt idx="796">
                  <c:v>2.21085</c:v>
                </c:pt>
                <c:pt idx="797">
                  <c:v>2.22661</c:v>
                </c:pt>
                <c:pt idx="798">
                  <c:v>2.11632</c:v>
                </c:pt>
                <c:pt idx="799">
                  <c:v>1.2655</c:v>
                </c:pt>
                <c:pt idx="800">
                  <c:v>3.70765</c:v>
                </c:pt>
                <c:pt idx="801">
                  <c:v>1.97451</c:v>
                </c:pt>
                <c:pt idx="802">
                  <c:v>1.99027</c:v>
                </c:pt>
                <c:pt idx="803">
                  <c:v>0.698296</c:v>
                </c:pt>
                <c:pt idx="804">
                  <c:v>2.14783</c:v>
                </c:pt>
                <c:pt idx="805">
                  <c:v>2.10056</c:v>
                </c:pt>
                <c:pt idx="806">
                  <c:v>1.81696</c:v>
                </c:pt>
                <c:pt idx="807">
                  <c:v>2.17934</c:v>
                </c:pt>
                <c:pt idx="808">
                  <c:v>1.84847</c:v>
                </c:pt>
                <c:pt idx="809">
                  <c:v>3.298</c:v>
                </c:pt>
                <c:pt idx="810">
                  <c:v>1.28126</c:v>
                </c:pt>
                <c:pt idx="811">
                  <c:v>-0.073737</c:v>
                </c:pt>
                <c:pt idx="812">
                  <c:v>2.03754</c:v>
                </c:pt>
                <c:pt idx="813">
                  <c:v>2.32114</c:v>
                </c:pt>
                <c:pt idx="814">
                  <c:v>1.45457</c:v>
                </c:pt>
                <c:pt idx="815">
                  <c:v>2.54172</c:v>
                </c:pt>
                <c:pt idx="816">
                  <c:v>0.0207976</c:v>
                </c:pt>
                <c:pt idx="817">
                  <c:v>1.92725</c:v>
                </c:pt>
                <c:pt idx="818">
                  <c:v>1.84847</c:v>
                </c:pt>
                <c:pt idx="819">
                  <c:v>-6.29727</c:v>
                </c:pt>
                <c:pt idx="820">
                  <c:v>0.304402</c:v>
                </c:pt>
                <c:pt idx="821">
                  <c:v>1.6594</c:v>
                </c:pt>
                <c:pt idx="822">
                  <c:v>1.72242</c:v>
                </c:pt>
                <c:pt idx="823">
                  <c:v>5.40927</c:v>
                </c:pt>
                <c:pt idx="824">
                  <c:v>2.65201</c:v>
                </c:pt>
                <c:pt idx="825">
                  <c:v>2.16358</c:v>
                </c:pt>
                <c:pt idx="826">
                  <c:v>1.78544</c:v>
                </c:pt>
                <c:pt idx="827">
                  <c:v>1.78544</c:v>
                </c:pt>
                <c:pt idx="828">
                  <c:v>1.56486</c:v>
                </c:pt>
                <c:pt idx="829">
                  <c:v>2.11632</c:v>
                </c:pt>
                <c:pt idx="830">
                  <c:v>0.79283</c:v>
                </c:pt>
                <c:pt idx="831">
                  <c:v>1.1237</c:v>
                </c:pt>
                <c:pt idx="832">
                  <c:v>1.04492</c:v>
                </c:pt>
                <c:pt idx="833">
                  <c:v>2.21085</c:v>
                </c:pt>
                <c:pt idx="834">
                  <c:v>1.54911</c:v>
                </c:pt>
                <c:pt idx="835">
                  <c:v>1.73818</c:v>
                </c:pt>
                <c:pt idx="836">
                  <c:v>1.97451</c:v>
                </c:pt>
                <c:pt idx="837">
                  <c:v>0.934632</c:v>
                </c:pt>
                <c:pt idx="838">
                  <c:v>0.146844</c:v>
                </c:pt>
                <c:pt idx="839">
                  <c:v>5.03113</c:v>
                </c:pt>
                <c:pt idx="840">
                  <c:v>1.943</c:v>
                </c:pt>
                <c:pt idx="841">
                  <c:v>1.39155</c:v>
                </c:pt>
                <c:pt idx="842">
                  <c:v>1.99027</c:v>
                </c:pt>
                <c:pt idx="843">
                  <c:v>0.225623</c:v>
                </c:pt>
                <c:pt idx="844">
                  <c:v>1.84847</c:v>
                </c:pt>
                <c:pt idx="845">
                  <c:v>0.477715</c:v>
                </c:pt>
                <c:pt idx="846">
                  <c:v>1.97451</c:v>
                </c:pt>
                <c:pt idx="847">
                  <c:v>0.0995765</c:v>
                </c:pt>
                <c:pt idx="848">
                  <c:v>1.42306</c:v>
                </c:pt>
                <c:pt idx="849">
                  <c:v>1.89573</c:v>
                </c:pt>
                <c:pt idx="850">
                  <c:v>1.97451</c:v>
                </c:pt>
                <c:pt idx="851">
                  <c:v>0.556494</c:v>
                </c:pt>
                <c:pt idx="852">
                  <c:v>3.14044</c:v>
                </c:pt>
                <c:pt idx="853">
                  <c:v>-9.700510000000001</c:v>
                </c:pt>
                <c:pt idx="854">
                  <c:v>2.57323</c:v>
                </c:pt>
                <c:pt idx="855">
                  <c:v>1.83271</c:v>
                </c:pt>
                <c:pt idx="856">
                  <c:v>1.37579</c:v>
                </c:pt>
                <c:pt idx="857">
                  <c:v>1.42306</c:v>
                </c:pt>
                <c:pt idx="858">
                  <c:v>1.54911</c:v>
                </c:pt>
                <c:pt idx="859">
                  <c:v>1.58062</c:v>
                </c:pt>
                <c:pt idx="860">
                  <c:v>2.02178</c:v>
                </c:pt>
                <c:pt idx="861">
                  <c:v>1.72242</c:v>
                </c:pt>
                <c:pt idx="862">
                  <c:v>1.67515</c:v>
                </c:pt>
                <c:pt idx="863">
                  <c:v>1.72242</c:v>
                </c:pt>
                <c:pt idx="864">
                  <c:v>1.95876</c:v>
                </c:pt>
                <c:pt idx="865">
                  <c:v>3.62887</c:v>
                </c:pt>
                <c:pt idx="866">
                  <c:v>0.619517</c:v>
                </c:pt>
                <c:pt idx="867">
                  <c:v>6.4334</c:v>
                </c:pt>
                <c:pt idx="868">
                  <c:v>1.29702</c:v>
                </c:pt>
                <c:pt idx="869">
                  <c:v>0.0207976</c:v>
                </c:pt>
                <c:pt idx="870">
                  <c:v>0.304402</c:v>
                </c:pt>
                <c:pt idx="871">
                  <c:v>0.966144</c:v>
                </c:pt>
                <c:pt idx="872">
                  <c:v>1.42306</c:v>
                </c:pt>
                <c:pt idx="873">
                  <c:v>1.92725</c:v>
                </c:pt>
                <c:pt idx="874">
                  <c:v>0.461959</c:v>
                </c:pt>
                <c:pt idx="875">
                  <c:v>1.86422</c:v>
                </c:pt>
                <c:pt idx="876">
                  <c:v>1.58062</c:v>
                </c:pt>
                <c:pt idx="877">
                  <c:v>1.10795</c:v>
                </c:pt>
                <c:pt idx="878">
                  <c:v>1.70667</c:v>
                </c:pt>
                <c:pt idx="879">
                  <c:v>1.59637</c:v>
                </c:pt>
                <c:pt idx="880">
                  <c:v>1.50184</c:v>
                </c:pt>
                <c:pt idx="881">
                  <c:v>0.603761</c:v>
                </c:pt>
                <c:pt idx="882">
                  <c:v>1.32853</c:v>
                </c:pt>
                <c:pt idx="883">
                  <c:v>-1.36571</c:v>
                </c:pt>
                <c:pt idx="884">
                  <c:v>-1.94867</c:v>
                </c:pt>
                <c:pt idx="885">
                  <c:v>1.75393</c:v>
                </c:pt>
                <c:pt idx="886">
                  <c:v>3.5816</c:v>
                </c:pt>
                <c:pt idx="887">
                  <c:v>1.37579</c:v>
                </c:pt>
                <c:pt idx="888">
                  <c:v>1.18672</c:v>
                </c:pt>
                <c:pt idx="889">
                  <c:v>1.37579</c:v>
                </c:pt>
                <c:pt idx="890">
                  <c:v>2.52597</c:v>
                </c:pt>
                <c:pt idx="891">
                  <c:v>1.64364</c:v>
                </c:pt>
                <c:pt idx="892">
                  <c:v>1.18672</c:v>
                </c:pt>
                <c:pt idx="893">
                  <c:v>2.25812</c:v>
                </c:pt>
                <c:pt idx="894">
                  <c:v>1.64364</c:v>
                </c:pt>
                <c:pt idx="895">
                  <c:v>1.07643</c:v>
                </c:pt>
                <c:pt idx="896">
                  <c:v>2.00603</c:v>
                </c:pt>
                <c:pt idx="897">
                  <c:v>1.54911</c:v>
                </c:pt>
                <c:pt idx="898">
                  <c:v>0.115332</c:v>
                </c:pt>
                <c:pt idx="899">
                  <c:v>-0.0894928</c:v>
                </c:pt>
                <c:pt idx="900">
                  <c:v>1.97451</c:v>
                </c:pt>
                <c:pt idx="901">
                  <c:v>1.64364</c:v>
                </c:pt>
                <c:pt idx="902">
                  <c:v>1.69091</c:v>
                </c:pt>
                <c:pt idx="903">
                  <c:v>1.28126</c:v>
                </c:pt>
                <c:pt idx="904">
                  <c:v>1.67515</c:v>
                </c:pt>
                <c:pt idx="905">
                  <c:v>1.39155</c:v>
                </c:pt>
                <c:pt idx="906">
                  <c:v>0.0680649</c:v>
                </c:pt>
                <c:pt idx="907">
                  <c:v>1.10795</c:v>
                </c:pt>
                <c:pt idx="908">
                  <c:v>1.6594</c:v>
                </c:pt>
                <c:pt idx="909">
                  <c:v>0.27289</c:v>
                </c:pt>
                <c:pt idx="910">
                  <c:v>2.510209999999998</c:v>
                </c:pt>
                <c:pt idx="911">
                  <c:v>-4.01268</c:v>
                </c:pt>
                <c:pt idx="912">
                  <c:v>-0.43612</c:v>
                </c:pt>
                <c:pt idx="913">
                  <c:v>9.50577</c:v>
                </c:pt>
                <c:pt idx="914">
                  <c:v>3.20346</c:v>
                </c:pt>
                <c:pt idx="915">
                  <c:v>-0.357341</c:v>
                </c:pt>
                <c:pt idx="916">
                  <c:v>1.8012</c:v>
                </c:pt>
                <c:pt idx="917">
                  <c:v>-3.7921</c:v>
                </c:pt>
                <c:pt idx="918">
                  <c:v>4.30637</c:v>
                </c:pt>
                <c:pt idx="919">
                  <c:v>-2.6892</c:v>
                </c:pt>
                <c:pt idx="920">
                  <c:v>2.58899</c:v>
                </c:pt>
                <c:pt idx="921">
                  <c:v>0.27289</c:v>
                </c:pt>
                <c:pt idx="922">
                  <c:v>-0.073737</c:v>
                </c:pt>
                <c:pt idx="923">
                  <c:v>0.871609</c:v>
                </c:pt>
                <c:pt idx="924">
                  <c:v>2.21085</c:v>
                </c:pt>
                <c:pt idx="925">
                  <c:v>2.52597</c:v>
                </c:pt>
                <c:pt idx="926">
                  <c:v>0.241378</c:v>
                </c:pt>
                <c:pt idx="927">
                  <c:v>5.787409999999999</c:v>
                </c:pt>
                <c:pt idx="928">
                  <c:v>-3.57152</c:v>
                </c:pt>
                <c:pt idx="929">
                  <c:v>-0.499143</c:v>
                </c:pt>
                <c:pt idx="930">
                  <c:v>-24.1643</c:v>
                </c:pt>
                <c:pt idx="931">
                  <c:v>2.6205</c:v>
                </c:pt>
                <c:pt idx="932">
                  <c:v>-2.21652</c:v>
                </c:pt>
                <c:pt idx="933">
                  <c:v>0.808586</c:v>
                </c:pt>
                <c:pt idx="934">
                  <c:v>2.951369999999998</c:v>
                </c:pt>
                <c:pt idx="935">
                  <c:v>-1.25542</c:v>
                </c:pt>
                <c:pt idx="936">
                  <c:v>0.241378</c:v>
                </c:pt>
                <c:pt idx="937">
                  <c:v>3.55009</c:v>
                </c:pt>
                <c:pt idx="938">
                  <c:v>0.68254</c:v>
                </c:pt>
                <c:pt idx="939">
                  <c:v>-13.5292</c:v>
                </c:pt>
                <c:pt idx="940">
                  <c:v>0.493471</c:v>
                </c:pt>
                <c:pt idx="941">
                  <c:v>3.09317</c:v>
                </c:pt>
                <c:pt idx="942">
                  <c:v>9.22217</c:v>
                </c:pt>
                <c:pt idx="943">
                  <c:v>1.70667</c:v>
                </c:pt>
                <c:pt idx="944">
                  <c:v>1.13946</c:v>
                </c:pt>
                <c:pt idx="945">
                  <c:v>1.36004</c:v>
                </c:pt>
                <c:pt idx="946">
                  <c:v>0.824342</c:v>
                </c:pt>
                <c:pt idx="947">
                  <c:v>0.524982</c:v>
                </c:pt>
                <c:pt idx="948">
                  <c:v>1.73818</c:v>
                </c:pt>
                <c:pt idx="949">
                  <c:v>-0.357341</c:v>
                </c:pt>
                <c:pt idx="950">
                  <c:v>1.28126</c:v>
                </c:pt>
                <c:pt idx="951">
                  <c:v>1.40731</c:v>
                </c:pt>
                <c:pt idx="952">
                  <c:v>0.0995765</c:v>
                </c:pt>
                <c:pt idx="953">
                  <c:v>0.934632</c:v>
                </c:pt>
                <c:pt idx="954">
                  <c:v>1.53335</c:v>
                </c:pt>
                <c:pt idx="955">
                  <c:v>0.824342</c:v>
                </c:pt>
                <c:pt idx="956">
                  <c:v>1.24975</c:v>
                </c:pt>
                <c:pt idx="957">
                  <c:v>1.50184</c:v>
                </c:pt>
                <c:pt idx="958">
                  <c:v>1.18672</c:v>
                </c:pt>
                <c:pt idx="959">
                  <c:v>1.20248</c:v>
                </c:pt>
                <c:pt idx="960">
                  <c:v>0.241378</c:v>
                </c:pt>
                <c:pt idx="961">
                  <c:v>1.09219</c:v>
                </c:pt>
                <c:pt idx="962">
                  <c:v>-0.310074</c:v>
                </c:pt>
                <c:pt idx="963">
                  <c:v>-0.278562</c:v>
                </c:pt>
                <c:pt idx="964">
                  <c:v>-1.57054</c:v>
                </c:pt>
                <c:pt idx="965">
                  <c:v>-0.215539</c:v>
                </c:pt>
                <c:pt idx="966">
                  <c:v>-0.152516</c:v>
                </c:pt>
                <c:pt idx="967">
                  <c:v>3.66038</c:v>
                </c:pt>
                <c:pt idx="968">
                  <c:v>0.887365</c:v>
                </c:pt>
                <c:pt idx="969">
                  <c:v>-3.965409999999999</c:v>
                </c:pt>
                <c:pt idx="970">
                  <c:v>1.17097</c:v>
                </c:pt>
                <c:pt idx="971">
                  <c:v>1.31277</c:v>
                </c:pt>
                <c:pt idx="972">
                  <c:v>1.58062</c:v>
                </c:pt>
                <c:pt idx="973">
                  <c:v>1.09219</c:v>
                </c:pt>
                <c:pt idx="974">
                  <c:v>0.0523092</c:v>
                </c:pt>
                <c:pt idx="975">
                  <c:v>1.10795</c:v>
                </c:pt>
                <c:pt idx="976">
                  <c:v>0.840098</c:v>
                </c:pt>
                <c:pt idx="977">
                  <c:v>1.10795</c:v>
                </c:pt>
                <c:pt idx="978">
                  <c:v>-0.310074</c:v>
                </c:pt>
                <c:pt idx="979">
                  <c:v>1.37579</c:v>
                </c:pt>
                <c:pt idx="980">
                  <c:v>1.04492</c:v>
                </c:pt>
                <c:pt idx="981">
                  <c:v>1.54911</c:v>
                </c:pt>
                <c:pt idx="982">
                  <c:v>1.06068</c:v>
                </c:pt>
                <c:pt idx="983">
                  <c:v>0.635273</c:v>
                </c:pt>
                <c:pt idx="984">
                  <c:v>1.23399</c:v>
                </c:pt>
                <c:pt idx="985">
                  <c:v>1.39155</c:v>
                </c:pt>
                <c:pt idx="986">
                  <c:v>0.398936</c:v>
                </c:pt>
                <c:pt idx="987">
                  <c:v>-1.06635</c:v>
                </c:pt>
                <c:pt idx="988">
                  <c:v>1.24975</c:v>
                </c:pt>
                <c:pt idx="989">
                  <c:v>2.7623</c:v>
                </c:pt>
                <c:pt idx="990">
                  <c:v>1.24975</c:v>
                </c:pt>
                <c:pt idx="991">
                  <c:v>1.28126</c:v>
                </c:pt>
                <c:pt idx="992">
                  <c:v>1.01341</c:v>
                </c:pt>
                <c:pt idx="993">
                  <c:v>1.06068</c:v>
                </c:pt>
                <c:pt idx="994">
                  <c:v>-0.499143</c:v>
                </c:pt>
                <c:pt idx="995">
                  <c:v>1.2655</c:v>
                </c:pt>
                <c:pt idx="996">
                  <c:v>0.666784</c:v>
                </c:pt>
                <c:pt idx="997">
                  <c:v>-0.562166</c:v>
                </c:pt>
                <c:pt idx="998">
                  <c:v>-22.9196</c:v>
                </c:pt>
                <c:pt idx="999">
                  <c:v>1.17097</c:v>
                </c:pt>
                <c:pt idx="1000">
                  <c:v>0.225623</c:v>
                </c:pt>
                <c:pt idx="1001">
                  <c:v>0.635273</c:v>
                </c:pt>
                <c:pt idx="1002">
                  <c:v>1.21824</c:v>
                </c:pt>
                <c:pt idx="1003">
                  <c:v>-0.814258</c:v>
                </c:pt>
                <c:pt idx="1004">
                  <c:v>15.1936</c:v>
                </c:pt>
                <c:pt idx="1005">
                  <c:v>-0.0579812</c:v>
                </c:pt>
                <c:pt idx="1006">
                  <c:v>0.997656</c:v>
                </c:pt>
                <c:pt idx="1007">
                  <c:v>1.32853</c:v>
                </c:pt>
                <c:pt idx="1008">
                  <c:v>1.13946</c:v>
                </c:pt>
                <c:pt idx="1009">
                  <c:v>0.79283</c:v>
                </c:pt>
                <c:pt idx="1010">
                  <c:v>-0.294318</c:v>
                </c:pt>
                <c:pt idx="1011">
                  <c:v>1.53335</c:v>
                </c:pt>
                <c:pt idx="1012">
                  <c:v>-0.43612</c:v>
                </c:pt>
                <c:pt idx="1013">
                  <c:v>0.540738</c:v>
                </c:pt>
                <c:pt idx="1014">
                  <c:v>0.556494</c:v>
                </c:pt>
                <c:pt idx="1015">
                  <c:v>-0.0422255</c:v>
                </c:pt>
                <c:pt idx="1016">
                  <c:v>1.28126</c:v>
                </c:pt>
                <c:pt idx="1017">
                  <c:v>-1.30269</c:v>
                </c:pt>
                <c:pt idx="1018">
                  <c:v>1.06068</c:v>
                </c:pt>
                <c:pt idx="1019">
                  <c:v>1.1237</c:v>
                </c:pt>
                <c:pt idx="1020">
                  <c:v>-0.688212</c:v>
                </c:pt>
                <c:pt idx="1021">
                  <c:v>1.21824</c:v>
                </c:pt>
                <c:pt idx="1022">
                  <c:v>0.540738</c:v>
                </c:pt>
                <c:pt idx="1023">
                  <c:v>0.887365</c:v>
                </c:pt>
                <c:pt idx="1024">
                  <c:v>0.761319</c:v>
                </c:pt>
                <c:pt idx="1025">
                  <c:v>0.966144</c:v>
                </c:pt>
                <c:pt idx="1026">
                  <c:v>0.950388</c:v>
                </c:pt>
                <c:pt idx="1027">
                  <c:v>1.47033</c:v>
                </c:pt>
                <c:pt idx="1028">
                  <c:v>-1.09786</c:v>
                </c:pt>
                <c:pt idx="1029">
                  <c:v>0.509227</c:v>
                </c:pt>
                <c:pt idx="1030">
                  <c:v>1.43882</c:v>
                </c:pt>
                <c:pt idx="1031">
                  <c:v>0.997656</c:v>
                </c:pt>
                <c:pt idx="1032">
                  <c:v>-0.703968</c:v>
                </c:pt>
                <c:pt idx="1033">
                  <c:v>0.966144</c:v>
                </c:pt>
                <c:pt idx="1034">
                  <c:v>0.871609</c:v>
                </c:pt>
                <c:pt idx="1035">
                  <c:v>1.17097</c:v>
                </c:pt>
                <c:pt idx="1036">
                  <c:v>1.24975</c:v>
                </c:pt>
                <c:pt idx="1037">
                  <c:v>1.31277</c:v>
                </c:pt>
                <c:pt idx="1038">
                  <c:v>1.2655</c:v>
                </c:pt>
                <c:pt idx="1039">
                  <c:v>0.635273</c:v>
                </c:pt>
                <c:pt idx="1040">
                  <c:v>0.430448</c:v>
                </c:pt>
                <c:pt idx="1041">
                  <c:v>-2.12199</c:v>
                </c:pt>
                <c:pt idx="1042">
                  <c:v>1.39155</c:v>
                </c:pt>
                <c:pt idx="1043">
                  <c:v>1.20248</c:v>
                </c:pt>
                <c:pt idx="1044">
                  <c:v>-0.672456</c:v>
                </c:pt>
                <c:pt idx="1045">
                  <c:v>0.808586</c:v>
                </c:pt>
                <c:pt idx="1046">
                  <c:v>-1.14513</c:v>
                </c:pt>
                <c:pt idx="1047">
                  <c:v>-4.80047</c:v>
                </c:pt>
                <c:pt idx="1048">
                  <c:v>0.761319</c:v>
                </c:pt>
                <c:pt idx="1049">
                  <c:v>0.509227</c:v>
                </c:pt>
                <c:pt idx="1050">
                  <c:v>2.60474</c:v>
                </c:pt>
                <c:pt idx="1051">
                  <c:v>1.04492</c:v>
                </c:pt>
                <c:pt idx="1052">
                  <c:v>0.509227</c:v>
                </c:pt>
                <c:pt idx="1053">
                  <c:v>-2.10623</c:v>
                </c:pt>
                <c:pt idx="1054">
                  <c:v>0.225623</c:v>
                </c:pt>
                <c:pt idx="1055">
                  <c:v>0.209867</c:v>
                </c:pt>
                <c:pt idx="1056">
                  <c:v>1.24975</c:v>
                </c:pt>
                <c:pt idx="1057">
                  <c:v>0.666784</c:v>
                </c:pt>
                <c:pt idx="1058">
                  <c:v>1.07643</c:v>
                </c:pt>
                <c:pt idx="1059">
                  <c:v>0.588005</c:v>
                </c:pt>
                <c:pt idx="1060">
                  <c:v>-0.262806</c:v>
                </c:pt>
                <c:pt idx="1061">
                  <c:v>0.27289</c:v>
                </c:pt>
                <c:pt idx="1062">
                  <c:v>-10.315</c:v>
                </c:pt>
                <c:pt idx="1063">
                  <c:v>0.887365</c:v>
                </c:pt>
                <c:pt idx="1064">
                  <c:v>-0.451876</c:v>
                </c:pt>
                <c:pt idx="1065">
                  <c:v>0.57225</c:v>
                </c:pt>
                <c:pt idx="1066">
                  <c:v>1.02917</c:v>
                </c:pt>
                <c:pt idx="1067">
                  <c:v>0.950388</c:v>
                </c:pt>
                <c:pt idx="1068">
                  <c:v>0.934632</c:v>
                </c:pt>
                <c:pt idx="1069">
                  <c:v>0.714052</c:v>
                </c:pt>
                <c:pt idx="1070">
                  <c:v>0.871609</c:v>
                </c:pt>
                <c:pt idx="1071">
                  <c:v>-11.1816</c:v>
                </c:pt>
                <c:pt idx="1072">
                  <c:v>-0.499143</c:v>
                </c:pt>
                <c:pt idx="1073">
                  <c:v>0.651029</c:v>
                </c:pt>
                <c:pt idx="1074">
                  <c:v>0.745563</c:v>
                </c:pt>
                <c:pt idx="1075">
                  <c:v>3.471309999999999</c:v>
                </c:pt>
                <c:pt idx="1076">
                  <c:v>-1.20815</c:v>
                </c:pt>
                <c:pt idx="1077">
                  <c:v>-4.4696</c:v>
                </c:pt>
                <c:pt idx="1078">
                  <c:v>-13.9388</c:v>
                </c:pt>
                <c:pt idx="1079">
                  <c:v>-0.703968</c:v>
                </c:pt>
                <c:pt idx="1080">
                  <c:v>0.38318</c:v>
                </c:pt>
                <c:pt idx="1081">
                  <c:v>0.351669</c:v>
                </c:pt>
                <c:pt idx="1082">
                  <c:v>0.38318</c:v>
                </c:pt>
                <c:pt idx="1083">
                  <c:v>0.225623</c:v>
                </c:pt>
                <c:pt idx="1084">
                  <c:v>0.903121</c:v>
                </c:pt>
                <c:pt idx="1085">
                  <c:v>4.196079999999998</c:v>
                </c:pt>
                <c:pt idx="1086">
                  <c:v>-7.71529</c:v>
                </c:pt>
                <c:pt idx="1087">
                  <c:v>-1.12937</c:v>
                </c:pt>
                <c:pt idx="1088">
                  <c:v>0.808586</c:v>
                </c:pt>
                <c:pt idx="1089">
                  <c:v>0.635273</c:v>
                </c:pt>
                <c:pt idx="1090">
                  <c:v>-0.152516</c:v>
                </c:pt>
                <c:pt idx="1091">
                  <c:v>-1.8699</c:v>
                </c:pt>
                <c:pt idx="1092">
                  <c:v>-1.72809</c:v>
                </c:pt>
                <c:pt idx="1093">
                  <c:v>-23.2977</c:v>
                </c:pt>
                <c:pt idx="1094">
                  <c:v>0.320157</c:v>
                </c:pt>
                <c:pt idx="1095">
                  <c:v>0.9819</c:v>
                </c:pt>
                <c:pt idx="1096">
                  <c:v>2.951369999999998</c:v>
                </c:pt>
                <c:pt idx="1097">
                  <c:v>0.635273</c:v>
                </c:pt>
                <c:pt idx="1098">
                  <c:v>0.745563</c:v>
                </c:pt>
                <c:pt idx="1099">
                  <c:v>1.06068</c:v>
                </c:pt>
                <c:pt idx="1100">
                  <c:v>0.745563</c:v>
                </c:pt>
                <c:pt idx="1101">
                  <c:v>0.824342</c:v>
                </c:pt>
                <c:pt idx="1102">
                  <c:v>1.54911</c:v>
                </c:pt>
                <c:pt idx="1103">
                  <c:v>0.79283</c:v>
                </c:pt>
                <c:pt idx="1104">
                  <c:v>-0.782747</c:v>
                </c:pt>
                <c:pt idx="1105">
                  <c:v>-1.83838</c:v>
                </c:pt>
                <c:pt idx="1106">
                  <c:v>3.030149999999999</c:v>
                </c:pt>
                <c:pt idx="1107">
                  <c:v>0.761319</c:v>
                </c:pt>
                <c:pt idx="1108">
                  <c:v>-1.27118</c:v>
                </c:pt>
                <c:pt idx="1109">
                  <c:v>0.430448</c:v>
                </c:pt>
                <c:pt idx="1110">
                  <c:v>1.1237</c:v>
                </c:pt>
                <c:pt idx="1111">
                  <c:v>-0.625189</c:v>
                </c:pt>
                <c:pt idx="1112">
                  <c:v>1.56486</c:v>
                </c:pt>
                <c:pt idx="1113">
                  <c:v>1.02917</c:v>
                </c:pt>
                <c:pt idx="1114">
                  <c:v>0.714052</c:v>
                </c:pt>
                <c:pt idx="1115">
                  <c:v>-2.389839999999999</c:v>
                </c:pt>
                <c:pt idx="1116">
                  <c:v>2.24236</c:v>
                </c:pt>
                <c:pt idx="1117">
                  <c:v>0.27289</c:v>
                </c:pt>
                <c:pt idx="1118">
                  <c:v>0.887365</c:v>
                </c:pt>
                <c:pt idx="1119">
                  <c:v>-0.782747</c:v>
                </c:pt>
                <c:pt idx="1120">
                  <c:v>0.115332</c:v>
                </c:pt>
                <c:pt idx="1121">
                  <c:v>0.194111</c:v>
                </c:pt>
                <c:pt idx="1122">
                  <c:v>-1.36571</c:v>
                </c:pt>
                <c:pt idx="1123">
                  <c:v>0.209867</c:v>
                </c:pt>
                <c:pt idx="1124">
                  <c:v>-8.723660000000001</c:v>
                </c:pt>
                <c:pt idx="1125">
                  <c:v>-0.294318</c:v>
                </c:pt>
                <c:pt idx="1126">
                  <c:v>0.871609</c:v>
                </c:pt>
                <c:pt idx="1127">
                  <c:v>-0.95606</c:v>
                </c:pt>
                <c:pt idx="1128">
                  <c:v>-0.0422255</c:v>
                </c:pt>
                <c:pt idx="1129">
                  <c:v>0.493471</c:v>
                </c:pt>
                <c:pt idx="1130">
                  <c:v>-1.05059</c:v>
                </c:pt>
                <c:pt idx="1131">
                  <c:v>-0.152516</c:v>
                </c:pt>
                <c:pt idx="1132">
                  <c:v>-0.152516</c:v>
                </c:pt>
                <c:pt idx="1133">
                  <c:v>0.887365</c:v>
                </c:pt>
                <c:pt idx="1134">
                  <c:v>0.698296</c:v>
                </c:pt>
                <c:pt idx="1135">
                  <c:v>1.91149</c:v>
                </c:pt>
                <c:pt idx="1136">
                  <c:v>1.20248</c:v>
                </c:pt>
                <c:pt idx="1137">
                  <c:v>-0.0422255</c:v>
                </c:pt>
                <c:pt idx="1138">
                  <c:v>-0.105249</c:v>
                </c:pt>
                <c:pt idx="1139">
                  <c:v>-3.47698</c:v>
                </c:pt>
                <c:pt idx="1140">
                  <c:v>0.635273</c:v>
                </c:pt>
                <c:pt idx="1141">
                  <c:v>-0.987572</c:v>
                </c:pt>
                <c:pt idx="1142">
                  <c:v>0.414692</c:v>
                </c:pt>
                <c:pt idx="1143">
                  <c:v>0.745563</c:v>
                </c:pt>
                <c:pt idx="1144">
                  <c:v>-2.2953</c:v>
                </c:pt>
                <c:pt idx="1145">
                  <c:v>-0.0894928</c:v>
                </c:pt>
                <c:pt idx="1146">
                  <c:v>0.761319</c:v>
                </c:pt>
                <c:pt idx="1147">
                  <c:v>0.934632</c:v>
                </c:pt>
                <c:pt idx="1148">
                  <c:v>0.855854</c:v>
                </c:pt>
                <c:pt idx="1149">
                  <c:v>0.855854</c:v>
                </c:pt>
                <c:pt idx="1150">
                  <c:v>0.288646</c:v>
                </c:pt>
                <c:pt idx="1151">
                  <c:v>-3.24065</c:v>
                </c:pt>
                <c:pt idx="1152">
                  <c:v>0.38318</c:v>
                </c:pt>
                <c:pt idx="1153">
                  <c:v>-0.656701</c:v>
                </c:pt>
                <c:pt idx="1154">
                  <c:v>-0.830014</c:v>
                </c:pt>
                <c:pt idx="1155">
                  <c:v>1.20248</c:v>
                </c:pt>
                <c:pt idx="1156">
                  <c:v>0.257134</c:v>
                </c:pt>
                <c:pt idx="1157">
                  <c:v>0.257134</c:v>
                </c:pt>
                <c:pt idx="1158">
                  <c:v>-1.06635</c:v>
                </c:pt>
                <c:pt idx="1159">
                  <c:v>0.714052</c:v>
                </c:pt>
                <c:pt idx="1160">
                  <c:v>0.367425</c:v>
                </c:pt>
                <c:pt idx="1161">
                  <c:v>5.34625</c:v>
                </c:pt>
                <c:pt idx="1162">
                  <c:v>0.0680649</c:v>
                </c:pt>
                <c:pt idx="1163">
                  <c:v>0.1626</c:v>
                </c:pt>
                <c:pt idx="1164">
                  <c:v>-2.27955</c:v>
                </c:pt>
                <c:pt idx="1165">
                  <c:v>-0.168272</c:v>
                </c:pt>
                <c:pt idx="1166">
                  <c:v>0.871609</c:v>
                </c:pt>
                <c:pt idx="1167">
                  <c:v>0.729807</c:v>
                </c:pt>
                <c:pt idx="1168">
                  <c:v>-1.06635</c:v>
                </c:pt>
                <c:pt idx="1169">
                  <c:v>0.635273</c:v>
                </c:pt>
                <c:pt idx="1170">
                  <c:v>0.131088</c:v>
                </c:pt>
                <c:pt idx="1171">
                  <c:v>1.42306</c:v>
                </c:pt>
                <c:pt idx="1172">
                  <c:v>0.556494</c:v>
                </c:pt>
                <c:pt idx="1173">
                  <c:v>0.588005</c:v>
                </c:pt>
                <c:pt idx="1174">
                  <c:v>0.446203</c:v>
                </c:pt>
                <c:pt idx="1175">
                  <c:v>2.336899999999976</c:v>
                </c:pt>
                <c:pt idx="1176">
                  <c:v>1.86422</c:v>
                </c:pt>
                <c:pt idx="1177">
                  <c:v>0.509227</c:v>
                </c:pt>
                <c:pt idx="1178">
                  <c:v>0.477715</c:v>
                </c:pt>
                <c:pt idx="1179">
                  <c:v>0.461959</c:v>
                </c:pt>
                <c:pt idx="1180">
                  <c:v>0.777075</c:v>
                </c:pt>
                <c:pt idx="1181">
                  <c:v>1.36004</c:v>
                </c:pt>
                <c:pt idx="1182">
                  <c:v>-0.121004</c:v>
                </c:pt>
                <c:pt idx="1183">
                  <c:v>0.509227</c:v>
                </c:pt>
                <c:pt idx="1184">
                  <c:v>0.509227</c:v>
                </c:pt>
                <c:pt idx="1185">
                  <c:v>0.146844</c:v>
                </c:pt>
                <c:pt idx="1186">
                  <c:v>2.66777</c:v>
                </c:pt>
                <c:pt idx="1187">
                  <c:v>0.855854</c:v>
                </c:pt>
                <c:pt idx="1188">
                  <c:v>-0.420364</c:v>
                </c:pt>
                <c:pt idx="1189">
                  <c:v>0.509227</c:v>
                </c:pt>
                <c:pt idx="1190">
                  <c:v>1.07643</c:v>
                </c:pt>
                <c:pt idx="1191">
                  <c:v>0.146844</c:v>
                </c:pt>
                <c:pt idx="1192">
                  <c:v>-0.310074</c:v>
                </c:pt>
                <c:pt idx="1193">
                  <c:v>1.1237</c:v>
                </c:pt>
                <c:pt idx="1194">
                  <c:v>1.21824</c:v>
                </c:pt>
                <c:pt idx="1195">
                  <c:v>-1.23966</c:v>
                </c:pt>
                <c:pt idx="1196">
                  <c:v>-3.77634</c:v>
                </c:pt>
                <c:pt idx="1197">
                  <c:v>0.840098</c:v>
                </c:pt>
                <c:pt idx="1198">
                  <c:v>1.13946</c:v>
                </c:pt>
                <c:pt idx="1199">
                  <c:v>0.855854</c:v>
                </c:pt>
                <c:pt idx="1200">
                  <c:v>-0.971816</c:v>
                </c:pt>
                <c:pt idx="1201">
                  <c:v>0.714052</c:v>
                </c:pt>
                <c:pt idx="1202">
                  <c:v>0.38318</c:v>
                </c:pt>
                <c:pt idx="1203">
                  <c:v>0.729807</c:v>
                </c:pt>
                <c:pt idx="1204">
                  <c:v>0.446203</c:v>
                </c:pt>
                <c:pt idx="1205">
                  <c:v>2.25812</c:v>
                </c:pt>
                <c:pt idx="1206">
                  <c:v>-6.01366</c:v>
                </c:pt>
                <c:pt idx="1207">
                  <c:v>-11.796</c:v>
                </c:pt>
                <c:pt idx="1208">
                  <c:v>0.446203</c:v>
                </c:pt>
                <c:pt idx="1209">
                  <c:v>0.493471</c:v>
                </c:pt>
                <c:pt idx="1210">
                  <c:v>0.556494</c:v>
                </c:pt>
                <c:pt idx="1211">
                  <c:v>-1.22391</c:v>
                </c:pt>
                <c:pt idx="1212">
                  <c:v>0.38318</c:v>
                </c:pt>
                <c:pt idx="1213">
                  <c:v>0.619517</c:v>
                </c:pt>
                <c:pt idx="1214">
                  <c:v>0.178355</c:v>
                </c:pt>
                <c:pt idx="1215">
                  <c:v>0.9819</c:v>
                </c:pt>
                <c:pt idx="1216">
                  <c:v>3.04591</c:v>
                </c:pt>
                <c:pt idx="1217">
                  <c:v>0.603761</c:v>
                </c:pt>
                <c:pt idx="1218">
                  <c:v>0.840098</c:v>
                </c:pt>
                <c:pt idx="1219">
                  <c:v>0.966144</c:v>
                </c:pt>
                <c:pt idx="1220">
                  <c:v>0.367425</c:v>
                </c:pt>
                <c:pt idx="1221">
                  <c:v>0.209867</c:v>
                </c:pt>
                <c:pt idx="1222">
                  <c:v>-8.534590000000001</c:v>
                </c:pt>
                <c:pt idx="1223">
                  <c:v>0.461959</c:v>
                </c:pt>
                <c:pt idx="1224">
                  <c:v>0.698296</c:v>
                </c:pt>
                <c:pt idx="1225">
                  <c:v>0.178355</c:v>
                </c:pt>
                <c:pt idx="1226">
                  <c:v>-0.971816</c:v>
                </c:pt>
                <c:pt idx="1227">
                  <c:v>3.37678</c:v>
                </c:pt>
                <c:pt idx="1228">
                  <c:v>1.78544</c:v>
                </c:pt>
                <c:pt idx="1229">
                  <c:v>-0.893037</c:v>
                </c:pt>
                <c:pt idx="1230">
                  <c:v>0.209867</c:v>
                </c:pt>
                <c:pt idx="1231">
                  <c:v>0.887365</c:v>
                </c:pt>
                <c:pt idx="1232">
                  <c:v>0.918877</c:v>
                </c:pt>
                <c:pt idx="1233">
                  <c:v>-0.95606</c:v>
                </c:pt>
                <c:pt idx="1234">
                  <c:v>0.225623</c:v>
                </c:pt>
                <c:pt idx="1235">
                  <c:v>0.320157</c:v>
                </c:pt>
                <c:pt idx="1236">
                  <c:v>0.855854</c:v>
                </c:pt>
                <c:pt idx="1237">
                  <c:v>0.524982</c:v>
                </c:pt>
                <c:pt idx="1238">
                  <c:v>-2.011699999999998</c:v>
                </c:pt>
                <c:pt idx="1239">
                  <c:v>-0.782747</c:v>
                </c:pt>
                <c:pt idx="1240">
                  <c:v>-0.121004</c:v>
                </c:pt>
                <c:pt idx="1241">
                  <c:v>0.603761</c:v>
                </c:pt>
                <c:pt idx="1242">
                  <c:v>-8.80244</c:v>
                </c:pt>
                <c:pt idx="1243">
                  <c:v>0.619517</c:v>
                </c:pt>
                <c:pt idx="1244">
                  <c:v>0.603761</c:v>
                </c:pt>
                <c:pt idx="1245">
                  <c:v>0.524982</c:v>
                </c:pt>
                <c:pt idx="1246">
                  <c:v>-1.23966</c:v>
                </c:pt>
                <c:pt idx="1247">
                  <c:v>-0.43612</c:v>
                </c:pt>
                <c:pt idx="1248">
                  <c:v>-0.0107139</c:v>
                </c:pt>
                <c:pt idx="1249">
                  <c:v>-0.625189</c:v>
                </c:pt>
                <c:pt idx="1250">
                  <c:v>0.666784</c:v>
                </c:pt>
                <c:pt idx="1251">
                  <c:v>0.855854</c:v>
                </c:pt>
                <c:pt idx="1252">
                  <c:v>4.03852</c:v>
                </c:pt>
                <c:pt idx="1253">
                  <c:v>1.50184</c:v>
                </c:pt>
                <c:pt idx="1254">
                  <c:v>0.824342</c:v>
                </c:pt>
                <c:pt idx="1255">
                  <c:v>0.603761</c:v>
                </c:pt>
                <c:pt idx="1256">
                  <c:v>0.493471</c:v>
                </c:pt>
                <c:pt idx="1257">
                  <c:v>0.651029</c:v>
                </c:pt>
                <c:pt idx="1258">
                  <c:v>-0.420364</c:v>
                </c:pt>
                <c:pt idx="1259">
                  <c:v>0.635273</c:v>
                </c:pt>
                <c:pt idx="1260">
                  <c:v>0.887365</c:v>
                </c:pt>
                <c:pt idx="1261">
                  <c:v>-5.87186</c:v>
                </c:pt>
                <c:pt idx="1262">
                  <c:v>1.18672</c:v>
                </c:pt>
                <c:pt idx="1263">
                  <c:v>0.714052</c:v>
                </c:pt>
                <c:pt idx="1264">
                  <c:v>0.209867</c:v>
                </c:pt>
                <c:pt idx="1265">
                  <c:v>1.78544</c:v>
                </c:pt>
                <c:pt idx="1266">
                  <c:v>0.903121</c:v>
                </c:pt>
                <c:pt idx="1267">
                  <c:v>-0.0107139</c:v>
                </c:pt>
                <c:pt idx="1268">
                  <c:v>0.635273</c:v>
                </c:pt>
                <c:pt idx="1269">
                  <c:v>0.745563</c:v>
                </c:pt>
                <c:pt idx="1270">
                  <c:v>0.0207976</c:v>
                </c:pt>
                <c:pt idx="1271">
                  <c:v>-5.682789999999985</c:v>
                </c:pt>
                <c:pt idx="1272">
                  <c:v>0.887365</c:v>
                </c:pt>
                <c:pt idx="1273">
                  <c:v>0.398936</c:v>
                </c:pt>
                <c:pt idx="1274">
                  <c:v>0.855854</c:v>
                </c:pt>
                <c:pt idx="1275">
                  <c:v>0.729807</c:v>
                </c:pt>
                <c:pt idx="1276">
                  <c:v>-0.483387</c:v>
                </c:pt>
                <c:pt idx="1277">
                  <c:v>0.934632</c:v>
                </c:pt>
                <c:pt idx="1278">
                  <c:v>0.0365534</c:v>
                </c:pt>
                <c:pt idx="1279">
                  <c:v>-4.45384</c:v>
                </c:pt>
                <c:pt idx="1280">
                  <c:v>3.26649</c:v>
                </c:pt>
                <c:pt idx="1281">
                  <c:v>1.39155</c:v>
                </c:pt>
                <c:pt idx="1282">
                  <c:v>0.131088</c:v>
                </c:pt>
                <c:pt idx="1283">
                  <c:v>-1.00333</c:v>
                </c:pt>
                <c:pt idx="1284">
                  <c:v>0.808586</c:v>
                </c:pt>
                <c:pt idx="1285">
                  <c:v>0.1626</c:v>
                </c:pt>
                <c:pt idx="1286">
                  <c:v>0.635273</c:v>
                </c:pt>
                <c:pt idx="1287">
                  <c:v>0.257134</c:v>
                </c:pt>
                <c:pt idx="1288">
                  <c:v>-0.924549</c:v>
                </c:pt>
                <c:pt idx="1289">
                  <c:v>-0.924549</c:v>
                </c:pt>
                <c:pt idx="1290">
                  <c:v>0.745563</c:v>
                </c:pt>
                <c:pt idx="1291">
                  <c:v>1.69091</c:v>
                </c:pt>
                <c:pt idx="1292">
                  <c:v>0.477715</c:v>
                </c:pt>
                <c:pt idx="1293">
                  <c:v>5.45654</c:v>
                </c:pt>
                <c:pt idx="1294">
                  <c:v>-0.751235</c:v>
                </c:pt>
                <c:pt idx="1295">
                  <c:v>0.934632</c:v>
                </c:pt>
                <c:pt idx="1296">
                  <c:v>2.71503</c:v>
                </c:pt>
                <c:pt idx="1297">
                  <c:v>3.975499999999998</c:v>
                </c:pt>
                <c:pt idx="1298">
                  <c:v>-2.95704</c:v>
                </c:pt>
                <c:pt idx="1299">
                  <c:v>-0.13676</c:v>
                </c:pt>
                <c:pt idx="1300">
                  <c:v>0.824342</c:v>
                </c:pt>
                <c:pt idx="1301">
                  <c:v>1.2655</c:v>
                </c:pt>
                <c:pt idx="1302">
                  <c:v>-0.751235</c:v>
                </c:pt>
                <c:pt idx="1303">
                  <c:v>0.588005</c:v>
                </c:pt>
                <c:pt idx="1304">
                  <c:v>1.15521</c:v>
                </c:pt>
                <c:pt idx="1305">
                  <c:v>0.651029</c:v>
                </c:pt>
                <c:pt idx="1306">
                  <c:v>0.9819</c:v>
                </c:pt>
                <c:pt idx="1307">
                  <c:v>0.68254</c:v>
                </c:pt>
                <c:pt idx="1308">
                  <c:v>0.824342</c:v>
                </c:pt>
                <c:pt idx="1309">
                  <c:v>0.477715</c:v>
                </c:pt>
                <c:pt idx="1310">
                  <c:v>-12.2529</c:v>
                </c:pt>
                <c:pt idx="1311">
                  <c:v>0.745563</c:v>
                </c:pt>
                <c:pt idx="1312">
                  <c:v>0.887365</c:v>
                </c:pt>
                <c:pt idx="1313">
                  <c:v>1.15521</c:v>
                </c:pt>
                <c:pt idx="1314">
                  <c:v>0.603761</c:v>
                </c:pt>
                <c:pt idx="1315">
                  <c:v>0.997656</c:v>
                </c:pt>
                <c:pt idx="1316">
                  <c:v>4.337879999999997</c:v>
                </c:pt>
                <c:pt idx="1317">
                  <c:v>0.540738</c:v>
                </c:pt>
                <c:pt idx="1318">
                  <c:v>0.556494</c:v>
                </c:pt>
                <c:pt idx="1319">
                  <c:v>2.00603</c:v>
                </c:pt>
                <c:pt idx="1320">
                  <c:v>-0.656701</c:v>
                </c:pt>
                <c:pt idx="1321">
                  <c:v>-2.48437</c:v>
                </c:pt>
                <c:pt idx="1322">
                  <c:v>2.352649999999976</c:v>
                </c:pt>
                <c:pt idx="1323">
                  <c:v>2.809569999999999</c:v>
                </c:pt>
                <c:pt idx="1324">
                  <c:v>-0.54641</c:v>
                </c:pt>
                <c:pt idx="1325">
                  <c:v>-0.861526</c:v>
                </c:pt>
                <c:pt idx="1326">
                  <c:v>-2.40559</c:v>
                </c:pt>
                <c:pt idx="1327">
                  <c:v>0.351669</c:v>
                </c:pt>
                <c:pt idx="1328">
                  <c:v>0.194111</c:v>
                </c:pt>
                <c:pt idx="1329">
                  <c:v>-0.908793</c:v>
                </c:pt>
                <c:pt idx="1330">
                  <c:v>-0.530654</c:v>
                </c:pt>
                <c:pt idx="1331">
                  <c:v>0.588005</c:v>
                </c:pt>
                <c:pt idx="1332">
                  <c:v>0.934632</c:v>
                </c:pt>
                <c:pt idx="1333">
                  <c:v>0.855854</c:v>
                </c:pt>
                <c:pt idx="1334">
                  <c:v>0.666784</c:v>
                </c:pt>
                <c:pt idx="1335">
                  <c:v>-0.121004</c:v>
                </c:pt>
                <c:pt idx="1336">
                  <c:v>0.524982</c:v>
                </c:pt>
                <c:pt idx="1337">
                  <c:v>0.430448</c:v>
                </c:pt>
                <c:pt idx="1338">
                  <c:v>0.509227</c:v>
                </c:pt>
                <c:pt idx="1339">
                  <c:v>1.10795</c:v>
                </c:pt>
                <c:pt idx="1340">
                  <c:v>-0.84577</c:v>
                </c:pt>
                <c:pt idx="1341">
                  <c:v>0.714052</c:v>
                </c:pt>
                <c:pt idx="1342">
                  <c:v>0.446203</c:v>
                </c:pt>
                <c:pt idx="1343">
                  <c:v>0.808586</c:v>
                </c:pt>
                <c:pt idx="1344">
                  <c:v>1.07643</c:v>
                </c:pt>
                <c:pt idx="1345">
                  <c:v>-0.184027</c:v>
                </c:pt>
                <c:pt idx="1346">
                  <c:v>0.509227</c:v>
                </c:pt>
                <c:pt idx="1347">
                  <c:v>0.966144</c:v>
                </c:pt>
                <c:pt idx="1348">
                  <c:v>-0.0579812</c:v>
                </c:pt>
                <c:pt idx="1349">
                  <c:v>-0.798503</c:v>
                </c:pt>
                <c:pt idx="1350">
                  <c:v>0.761319</c:v>
                </c:pt>
                <c:pt idx="1351">
                  <c:v>0.997656</c:v>
                </c:pt>
                <c:pt idx="1352">
                  <c:v>0.840098</c:v>
                </c:pt>
                <c:pt idx="1353">
                  <c:v>0.887365</c:v>
                </c:pt>
                <c:pt idx="1354">
                  <c:v>0.729807</c:v>
                </c:pt>
                <c:pt idx="1355">
                  <c:v>0.524982</c:v>
                </c:pt>
                <c:pt idx="1356">
                  <c:v>0.493471</c:v>
                </c:pt>
                <c:pt idx="1357">
                  <c:v>0.651029</c:v>
                </c:pt>
                <c:pt idx="1358">
                  <c:v>0.79283</c:v>
                </c:pt>
                <c:pt idx="1359">
                  <c:v>0.903121</c:v>
                </c:pt>
                <c:pt idx="1360">
                  <c:v>0.603761</c:v>
                </c:pt>
                <c:pt idx="1361">
                  <c:v>-0.43612</c:v>
                </c:pt>
                <c:pt idx="1362">
                  <c:v>0.666784</c:v>
                </c:pt>
                <c:pt idx="1363">
                  <c:v>1.20248</c:v>
                </c:pt>
                <c:pt idx="1364">
                  <c:v>0.950388</c:v>
                </c:pt>
                <c:pt idx="1365">
                  <c:v>0.0995765</c:v>
                </c:pt>
                <c:pt idx="1366">
                  <c:v>0.887365</c:v>
                </c:pt>
                <c:pt idx="1367">
                  <c:v>0.00504185</c:v>
                </c:pt>
                <c:pt idx="1368">
                  <c:v>0.556494</c:v>
                </c:pt>
                <c:pt idx="1369">
                  <c:v>0.761319</c:v>
                </c:pt>
                <c:pt idx="1370">
                  <c:v>1.02917</c:v>
                </c:pt>
                <c:pt idx="1371">
                  <c:v>1.99027</c:v>
                </c:pt>
                <c:pt idx="1372">
                  <c:v>0.288646</c:v>
                </c:pt>
                <c:pt idx="1373">
                  <c:v>1.13946</c:v>
                </c:pt>
                <c:pt idx="1374">
                  <c:v>-0.0422255</c:v>
                </c:pt>
                <c:pt idx="1375">
                  <c:v>-1.98019</c:v>
                </c:pt>
                <c:pt idx="1376">
                  <c:v>0.966144</c:v>
                </c:pt>
                <c:pt idx="1377">
                  <c:v>1.01341</c:v>
                </c:pt>
                <c:pt idx="1378">
                  <c:v>1.37579</c:v>
                </c:pt>
                <c:pt idx="1379">
                  <c:v>1.28126</c:v>
                </c:pt>
                <c:pt idx="1380">
                  <c:v>-0.294318</c:v>
                </c:pt>
                <c:pt idx="1381">
                  <c:v>0.966144</c:v>
                </c:pt>
                <c:pt idx="1382">
                  <c:v>0.288646</c:v>
                </c:pt>
                <c:pt idx="1383">
                  <c:v>-0.0894928</c:v>
                </c:pt>
                <c:pt idx="1384">
                  <c:v>-0.467631</c:v>
                </c:pt>
                <c:pt idx="1385">
                  <c:v>1.01341</c:v>
                </c:pt>
                <c:pt idx="1386">
                  <c:v>4.30637</c:v>
                </c:pt>
                <c:pt idx="1387">
                  <c:v>1.34428</c:v>
                </c:pt>
                <c:pt idx="1388">
                  <c:v>0.745563</c:v>
                </c:pt>
                <c:pt idx="1389">
                  <c:v>1.2655</c:v>
                </c:pt>
                <c:pt idx="1390">
                  <c:v>0.745563</c:v>
                </c:pt>
                <c:pt idx="1391">
                  <c:v>0.619517</c:v>
                </c:pt>
                <c:pt idx="1392">
                  <c:v>-0.168272</c:v>
                </c:pt>
                <c:pt idx="1393">
                  <c:v>-0.404608</c:v>
                </c:pt>
                <c:pt idx="1394">
                  <c:v>0.635273</c:v>
                </c:pt>
                <c:pt idx="1395">
                  <c:v>-2.84675</c:v>
                </c:pt>
                <c:pt idx="1396">
                  <c:v>1.06068</c:v>
                </c:pt>
                <c:pt idx="1397">
                  <c:v>-2.21652</c:v>
                </c:pt>
                <c:pt idx="1398">
                  <c:v>1.10795</c:v>
                </c:pt>
                <c:pt idx="1399">
                  <c:v>-2.6892</c:v>
                </c:pt>
                <c:pt idx="1400">
                  <c:v>-0.388852</c:v>
                </c:pt>
                <c:pt idx="1401">
                  <c:v>-14.0964</c:v>
                </c:pt>
                <c:pt idx="1402">
                  <c:v>1.37579</c:v>
                </c:pt>
                <c:pt idx="1403">
                  <c:v>0.761319</c:v>
                </c:pt>
                <c:pt idx="1404">
                  <c:v>1.1237</c:v>
                </c:pt>
                <c:pt idx="1405">
                  <c:v>0.257134</c:v>
                </c:pt>
                <c:pt idx="1406">
                  <c:v>-7.557729999999998</c:v>
                </c:pt>
                <c:pt idx="1407">
                  <c:v>0.714052</c:v>
                </c:pt>
                <c:pt idx="1408">
                  <c:v>1.06068</c:v>
                </c:pt>
                <c:pt idx="1409">
                  <c:v>0.966144</c:v>
                </c:pt>
                <c:pt idx="1410">
                  <c:v>0.1626</c:v>
                </c:pt>
                <c:pt idx="1411">
                  <c:v>0.918877</c:v>
                </c:pt>
                <c:pt idx="1412">
                  <c:v>1.01341</c:v>
                </c:pt>
                <c:pt idx="1413">
                  <c:v>1.29702</c:v>
                </c:pt>
                <c:pt idx="1414">
                  <c:v>0.556494</c:v>
                </c:pt>
                <c:pt idx="1415">
                  <c:v>0.840098</c:v>
                </c:pt>
                <c:pt idx="1416">
                  <c:v>3.32951</c:v>
                </c:pt>
                <c:pt idx="1417">
                  <c:v>0.887365</c:v>
                </c:pt>
                <c:pt idx="1418">
                  <c:v>0.288646</c:v>
                </c:pt>
                <c:pt idx="1419">
                  <c:v>0.509227</c:v>
                </c:pt>
                <c:pt idx="1420">
                  <c:v>0.68254</c:v>
                </c:pt>
                <c:pt idx="1421">
                  <c:v>1.18672</c:v>
                </c:pt>
                <c:pt idx="1422">
                  <c:v>1.02917</c:v>
                </c:pt>
                <c:pt idx="1423">
                  <c:v>0.903121</c:v>
                </c:pt>
                <c:pt idx="1424">
                  <c:v>0.903121</c:v>
                </c:pt>
                <c:pt idx="1425">
                  <c:v>-0.766991</c:v>
                </c:pt>
                <c:pt idx="1426">
                  <c:v>0.57225</c:v>
                </c:pt>
                <c:pt idx="1427">
                  <c:v>1.29702</c:v>
                </c:pt>
                <c:pt idx="1428">
                  <c:v>0.509227</c:v>
                </c:pt>
                <c:pt idx="1429">
                  <c:v>-12.3948</c:v>
                </c:pt>
                <c:pt idx="1430">
                  <c:v>0.761319</c:v>
                </c:pt>
                <c:pt idx="1431">
                  <c:v>0.477715</c:v>
                </c:pt>
                <c:pt idx="1432">
                  <c:v>-12.442</c:v>
                </c:pt>
                <c:pt idx="1433">
                  <c:v>-0.766991</c:v>
                </c:pt>
                <c:pt idx="1434">
                  <c:v>0.1626</c:v>
                </c:pt>
                <c:pt idx="1435">
                  <c:v>1.23399</c:v>
                </c:pt>
                <c:pt idx="1436">
                  <c:v>0.729807</c:v>
                </c:pt>
                <c:pt idx="1437">
                  <c:v>0.855854</c:v>
                </c:pt>
                <c:pt idx="1438">
                  <c:v>0.115332</c:v>
                </c:pt>
                <c:pt idx="1439">
                  <c:v>1.10795</c:v>
                </c:pt>
                <c:pt idx="1440">
                  <c:v>1.76969</c:v>
                </c:pt>
                <c:pt idx="1441">
                  <c:v>0.0523092</c:v>
                </c:pt>
                <c:pt idx="1442">
                  <c:v>3.691889999999998</c:v>
                </c:pt>
                <c:pt idx="1443">
                  <c:v>-1.09786</c:v>
                </c:pt>
                <c:pt idx="1444">
                  <c:v>0.00504185</c:v>
                </c:pt>
                <c:pt idx="1445">
                  <c:v>2.28963</c:v>
                </c:pt>
                <c:pt idx="1446">
                  <c:v>-2.79949</c:v>
                </c:pt>
                <c:pt idx="1447">
                  <c:v>1.95876</c:v>
                </c:pt>
                <c:pt idx="1448">
                  <c:v>7.362989999999968</c:v>
                </c:pt>
                <c:pt idx="1449">
                  <c:v>-0.672456</c:v>
                </c:pt>
                <c:pt idx="1450">
                  <c:v>-0.688212</c:v>
                </c:pt>
                <c:pt idx="1451">
                  <c:v>0.714052</c:v>
                </c:pt>
                <c:pt idx="1452">
                  <c:v>1.01341</c:v>
                </c:pt>
                <c:pt idx="1453">
                  <c:v>1.20248</c:v>
                </c:pt>
                <c:pt idx="1454">
                  <c:v>-0.247051</c:v>
                </c:pt>
                <c:pt idx="1455">
                  <c:v>0.666784</c:v>
                </c:pt>
                <c:pt idx="1456">
                  <c:v>1.15521</c:v>
                </c:pt>
                <c:pt idx="1457">
                  <c:v>0.840098</c:v>
                </c:pt>
                <c:pt idx="1458">
                  <c:v>0.745563</c:v>
                </c:pt>
                <c:pt idx="1459">
                  <c:v>0.714052</c:v>
                </c:pt>
                <c:pt idx="1460">
                  <c:v>0.304402</c:v>
                </c:pt>
                <c:pt idx="1461">
                  <c:v>0.966144</c:v>
                </c:pt>
                <c:pt idx="1462">
                  <c:v>0.178355</c:v>
                </c:pt>
                <c:pt idx="1463">
                  <c:v>1.02917</c:v>
                </c:pt>
                <c:pt idx="1464">
                  <c:v>0.887365</c:v>
                </c:pt>
                <c:pt idx="1465">
                  <c:v>0.524982</c:v>
                </c:pt>
                <c:pt idx="1466">
                  <c:v>0.729807</c:v>
                </c:pt>
                <c:pt idx="1467">
                  <c:v>0.840098</c:v>
                </c:pt>
                <c:pt idx="1468">
                  <c:v>0.934632</c:v>
                </c:pt>
                <c:pt idx="1469">
                  <c:v>1.23399</c:v>
                </c:pt>
                <c:pt idx="1470">
                  <c:v>-0.294318</c:v>
                </c:pt>
                <c:pt idx="1471">
                  <c:v>0.903121</c:v>
                </c:pt>
                <c:pt idx="1472">
                  <c:v>0.635273</c:v>
                </c:pt>
                <c:pt idx="1473">
                  <c:v>0.367425</c:v>
                </c:pt>
                <c:pt idx="1474">
                  <c:v>-0.231295</c:v>
                </c:pt>
                <c:pt idx="1475">
                  <c:v>-0.798503</c:v>
                </c:pt>
                <c:pt idx="1476">
                  <c:v>0.367425</c:v>
                </c:pt>
                <c:pt idx="1477">
                  <c:v>0.950388</c:v>
                </c:pt>
                <c:pt idx="1478">
                  <c:v>0.367425</c:v>
                </c:pt>
                <c:pt idx="1479">
                  <c:v>1.18672</c:v>
                </c:pt>
                <c:pt idx="1480">
                  <c:v>0.57225</c:v>
                </c:pt>
                <c:pt idx="1481">
                  <c:v>1.10795</c:v>
                </c:pt>
                <c:pt idx="1482">
                  <c:v>1.17097</c:v>
                </c:pt>
                <c:pt idx="1483">
                  <c:v>-0.593678</c:v>
                </c:pt>
                <c:pt idx="1484">
                  <c:v>1.18672</c:v>
                </c:pt>
                <c:pt idx="1485">
                  <c:v>-2.98856</c:v>
                </c:pt>
                <c:pt idx="1486">
                  <c:v>1.18672</c:v>
                </c:pt>
                <c:pt idx="1487">
                  <c:v>8.072</c:v>
                </c:pt>
                <c:pt idx="1488">
                  <c:v>1.36004</c:v>
                </c:pt>
                <c:pt idx="1489">
                  <c:v>-3.17762</c:v>
                </c:pt>
                <c:pt idx="1490">
                  <c:v>0.131088</c:v>
                </c:pt>
                <c:pt idx="1491">
                  <c:v>-0.152516</c:v>
                </c:pt>
                <c:pt idx="1492">
                  <c:v>-0.54641</c:v>
                </c:pt>
                <c:pt idx="1493">
                  <c:v>0.398936</c:v>
                </c:pt>
                <c:pt idx="1494">
                  <c:v>1.2655</c:v>
                </c:pt>
                <c:pt idx="1495">
                  <c:v>0.840098</c:v>
                </c:pt>
                <c:pt idx="1496">
                  <c:v>0.38318</c:v>
                </c:pt>
                <c:pt idx="1497">
                  <c:v>1.02917</c:v>
                </c:pt>
                <c:pt idx="1498">
                  <c:v>-0.656701</c:v>
                </c:pt>
                <c:pt idx="1499">
                  <c:v>1.39155</c:v>
                </c:pt>
                <c:pt idx="1500">
                  <c:v>0.840098</c:v>
                </c:pt>
                <c:pt idx="1501">
                  <c:v>0.9819</c:v>
                </c:pt>
                <c:pt idx="1502">
                  <c:v>1.10795</c:v>
                </c:pt>
                <c:pt idx="1503">
                  <c:v>0.966144</c:v>
                </c:pt>
                <c:pt idx="1504">
                  <c:v>1.47033</c:v>
                </c:pt>
                <c:pt idx="1505">
                  <c:v>1.69091</c:v>
                </c:pt>
                <c:pt idx="1506">
                  <c:v>-1.11362</c:v>
                </c:pt>
                <c:pt idx="1507">
                  <c:v>0.68254</c:v>
                </c:pt>
                <c:pt idx="1508">
                  <c:v>2.22661</c:v>
                </c:pt>
                <c:pt idx="1509">
                  <c:v>-1.49176</c:v>
                </c:pt>
                <c:pt idx="1510">
                  <c:v>-22.7463</c:v>
                </c:pt>
                <c:pt idx="1511">
                  <c:v>-29.7576</c:v>
                </c:pt>
                <c:pt idx="1512">
                  <c:v>-1.22391</c:v>
                </c:pt>
                <c:pt idx="1513">
                  <c:v>0.0995765</c:v>
                </c:pt>
                <c:pt idx="1514">
                  <c:v>0.0995765</c:v>
                </c:pt>
                <c:pt idx="1515">
                  <c:v>1.24975</c:v>
                </c:pt>
                <c:pt idx="1516">
                  <c:v>-0.987572</c:v>
                </c:pt>
                <c:pt idx="1517">
                  <c:v>0.241378</c:v>
                </c:pt>
                <c:pt idx="1518">
                  <c:v>0.840098</c:v>
                </c:pt>
                <c:pt idx="1519">
                  <c:v>-0.483387</c:v>
                </c:pt>
                <c:pt idx="1520">
                  <c:v>-1.7596</c:v>
                </c:pt>
                <c:pt idx="1521">
                  <c:v>-2.26379</c:v>
                </c:pt>
                <c:pt idx="1522">
                  <c:v>3.361019999999999</c:v>
                </c:pt>
                <c:pt idx="1523">
                  <c:v>15.2566</c:v>
                </c:pt>
                <c:pt idx="1524">
                  <c:v>1.50184</c:v>
                </c:pt>
                <c:pt idx="1525">
                  <c:v>0.146844</c:v>
                </c:pt>
                <c:pt idx="1526">
                  <c:v>0.808586</c:v>
                </c:pt>
                <c:pt idx="1527">
                  <c:v>0.808586</c:v>
                </c:pt>
                <c:pt idx="1528">
                  <c:v>0.79283</c:v>
                </c:pt>
                <c:pt idx="1529">
                  <c:v>0.651029</c:v>
                </c:pt>
                <c:pt idx="1530">
                  <c:v>0.477715</c:v>
                </c:pt>
                <c:pt idx="1531">
                  <c:v>0.761319</c:v>
                </c:pt>
                <c:pt idx="1532">
                  <c:v>0.461959</c:v>
                </c:pt>
                <c:pt idx="1533">
                  <c:v>0.950388</c:v>
                </c:pt>
                <c:pt idx="1534">
                  <c:v>0.57225</c:v>
                </c:pt>
                <c:pt idx="1535">
                  <c:v>0.714052</c:v>
                </c:pt>
                <c:pt idx="1536">
                  <c:v>0.367425</c:v>
                </c:pt>
                <c:pt idx="1537">
                  <c:v>1.09219</c:v>
                </c:pt>
                <c:pt idx="1538">
                  <c:v>0.1626</c:v>
                </c:pt>
                <c:pt idx="1539">
                  <c:v>1.1237</c:v>
                </c:pt>
                <c:pt idx="1540">
                  <c:v>0.9819</c:v>
                </c:pt>
                <c:pt idx="1541">
                  <c:v>0.57225</c:v>
                </c:pt>
                <c:pt idx="1542">
                  <c:v>1.1237</c:v>
                </c:pt>
                <c:pt idx="1543">
                  <c:v>1.09219</c:v>
                </c:pt>
                <c:pt idx="1544">
                  <c:v>-0.609433</c:v>
                </c:pt>
                <c:pt idx="1545">
                  <c:v>0.398936</c:v>
                </c:pt>
                <c:pt idx="1546">
                  <c:v>1.10795</c:v>
                </c:pt>
                <c:pt idx="1547">
                  <c:v>1.07643</c:v>
                </c:pt>
                <c:pt idx="1548">
                  <c:v>0.0995765</c:v>
                </c:pt>
                <c:pt idx="1549">
                  <c:v>0.777075</c:v>
                </c:pt>
                <c:pt idx="1550">
                  <c:v>0.761319</c:v>
                </c:pt>
                <c:pt idx="1551">
                  <c:v>-0.341585</c:v>
                </c:pt>
                <c:pt idx="1552">
                  <c:v>2.74655</c:v>
                </c:pt>
                <c:pt idx="1553">
                  <c:v>1.13946</c:v>
                </c:pt>
                <c:pt idx="1554">
                  <c:v>0.777075</c:v>
                </c:pt>
                <c:pt idx="1555">
                  <c:v>-0.247051</c:v>
                </c:pt>
                <c:pt idx="1556">
                  <c:v>0.9819</c:v>
                </c:pt>
                <c:pt idx="1557">
                  <c:v>-0.310074</c:v>
                </c:pt>
                <c:pt idx="1558">
                  <c:v>0.38318</c:v>
                </c:pt>
                <c:pt idx="1559">
                  <c:v>-0.499143</c:v>
                </c:pt>
                <c:pt idx="1560">
                  <c:v>0.887365</c:v>
                </c:pt>
                <c:pt idx="1561">
                  <c:v>0.225623</c:v>
                </c:pt>
                <c:pt idx="1562">
                  <c:v>0.367425</c:v>
                </c:pt>
                <c:pt idx="1563">
                  <c:v>-0.247051</c:v>
                </c:pt>
                <c:pt idx="1564">
                  <c:v>0.27289</c:v>
                </c:pt>
                <c:pt idx="1565">
                  <c:v>2.0848</c:v>
                </c:pt>
                <c:pt idx="1566">
                  <c:v>1.39155</c:v>
                </c:pt>
                <c:pt idx="1567">
                  <c:v>-0.388852</c:v>
                </c:pt>
                <c:pt idx="1568">
                  <c:v>0.79283</c:v>
                </c:pt>
                <c:pt idx="1569">
                  <c:v>20.18819999999998</c:v>
                </c:pt>
                <c:pt idx="1570">
                  <c:v>0.0207976</c:v>
                </c:pt>
                <c:pt idx="1571">
                  <c:v>-1.09786</c:v>
                </c:pt>
                <c:pt idx="1572">
                  <c:v>0.115332</c:v>
                </c:pt>
                <c:pt idx="1573">
                  <c:v>1.04492</c:v>
                </c:pt>
                <c:pt idx="1574">
                  <c:v>-3.14611</c:v>
                </c:pt>
                <c:pt idx="1575">
                  <c:v>0.903121</c:v>
                </c:pt>
                <c:pt idx="1576">
                  <c:v>0.320157</c:v>
                </c:pt>
                <c:pt idx="1577">
                  <c:v>-0.703968</c:v>
                </c:pt>
                <c:pt idx="1578">
                  <c:v>0.619517</c:v>
                </c:pt>
                <c:pt idx="1579">
                  <c:v>-12.2214</c:v>
                </c:pt>
                <c:pt idx="1580">
                  <c:v>0.524982</c:v>
                </c:pt>
                <c:pt idx="1581">
                  <c:v>0.918877</c:v>
                </c:pt>
                <c:pt idx="1582">
                  <c:v>-0.467631</c:v>
                </c:pt>
                <c:pt idx="1583">
                  <c:v>-0.420364</c:v>
                </c:pt>
                <c:pt idx="1584">
                  <c:v>-0.735479</c:v>
                </c:pt>
                <c:pt idx="1585">
                  <c:v>-0.782747</c:v>
                </c:pt>
                <c:pt idx="1586">
                  <c:v>0.461959</c:v>
                </c:pt>
                <c:pt idx="1587">
                  <c:v>-14.9157</c:v>
                </c:pt>
                <c:pt idx="1588">
                  <c:v>0.934632</c:v>
                </c:pt>
                <c:pt idx="1589">
                  <c:v>0.38318</c:v>
                </c:pt>
                <c:pt idx="1590">
                  <c:v>0.871609</c:v>
                </c:pt>
                <c:pt idx="1591">
                  <c:v>0.871609</c:v>
                </c:pt>
                <c:pt idx="1592">
                  <c:v>0.57225</c:v>
                </c:pt>
                <c:pt idx="1593">
                  <c:v>1.04492</c:v>
                </c:pt>
                <c:pt idx="1594">
                  <c:v>0.398936</c:v>
                </c:pt>
                <c:pt idx="1595">
                  <c:v>-1.85414</c:v>
                </c:pt>
                <c:pt idx="1596">
                  <c:v>-1.88565</c:v>
                </c:pt>
                <c:pt idx="1597">
                  <c:v>-2.32681</c:v>
                </c:pt>
                <c:pt idx="1598">
                  <c:v>1.86422</c:v>
                </c:pt>
                <c:pt idx="1599">
                  <c:v>3.56585</c:v>
                </c:pt>
                <c:pt idx="1600">
                  <c:v>-2.12199</c:v>
                </c:pt>
                <c:pt idx="1601">
                  <c:v>1.07643</c:v>
                </c:pt>
                <c:pt idx="1602">
                  <c:v>-0.404608</c:v>
                </c:pt>
                <c:pt idx="1603">
                  <c:v>1.28126</c:v>
                </c:pt>
                <c:pt idx="1604">
                  <c:v>-26.118</c:v>
                </c:pt>
                <c:pt idx="1605">
                  <c:v>0.745563</c:v>
                </c:pt>
                <c:pt idx="1606">
                  <c:v>0.209867</c:v>
                </c:pt>
                <c:pt idx="1607">
                  <c:v>0.209867</c:v>
                </c:pt>
                <c:pt idx="1608">
                  <c:v>-0.105249</c:v>
                </c:pt>
                <c:pt idx="1609">
                  <c:v>0.367425</c:v>
                </c:pt>
                <c:pt idx="1610">
                  <c:v>0.966144</c:v>
                </c:pt>
                <c:pt idx="1611">
                  <c:v>0.745563</c:v>
                </c:pt>
                <c:pt idx="1612">
                  <c:v>0.729807</c:v>
                </c:pt>
                <c:pt idx="1613">
                  <c:v>0.493471</c:v>
                </c:pt>
                <c:pt idx="1614">
                  <c:v>0.729807</c:v>
                </c:pt>
                <c:pt idx="1615">
                  <c:v>0.950388</c:v>
                </c:pt>
                <c:pt idx="1616">
                  <c:v>0.808586</c:v>
                </c:pt>
                <c:pt idx="1617">
                  <c:v>2.57323</c:v>
                </c:pt>
                <c:pt idx="1618">
                  <c:v>-0.152516</c:v>
                </c:pt>
                <c:pt idx="1619">
                  <c:v>1.32853</c:v>
                </c:pt>
                <c:pt idx="1620">
                  <c:v>0.509227</c:v>
                </c:pt>
                <c:pt idx="1621">
                  <c:v>-0.294318</c:v>
                </c:pt>
                <c:pt idx="1622">
                  <c:v>0.714052</c:v>
                </c:pt>
                <c:pt idx="1623">
                  <c:v>2.21085</c:v>
                </c:pt>
                <c:pt idx="1624">
                  <c:v>0.57225</c:v>
                </c:pt>
                <c:pt idx="1625">
                  <c:v>0.887365</c:v>
                </c:pt>
                <c:pt idx="1626">
                  <c:v>-1.50751</c:v>
                </c:pt>
                <c:pt idx="1627">
                  <c:v>0.619517</c:v>
                </c:pt>
                <c:pt idx="1628">
                  <c:v>0.714052</c:v>
                </c:pt>
                <c:pt idx="1629">
                  <c:v>1.18672</c:v>
                </c:pt>
                <c:pt idx="1630">
                  <c:v>0.68254</c:v>
                </c:pt>
                <c:pt idx="1631">
                  <c:v>0.0680649</c:v>
                </c:pt>
                <c:pt idx="1632">
                  <c:v>0.241378</c:v>
                </c:pt>
                <c:pt idx="1633">
                  <c:v>0.950388</c:v>
                </c:pt>
                <c:pt idx="1634">
                  <c:v>0.745563</c:v>
                </c:pt>
                <c:pt idx="1635">
                  <c:v>0.540738</c:v>
                </c:pt>
                <c:pt idx="1636">
                  <c:v>0.950388</c:v>
                </c:pt>
                <c:pt idx="1637">
                  <c:v>0.9819</c:v>
                </c:pt>
                <c:pt idx="1638">
                  <c:v>0.414692</c:v>
                </c:pt>
                <c:pt idx="1639">
                  <c:v>-0.152516</c:v>
                </c:pt>
                <c:pt idx="1640">
                  <c:v>0.950388</c:v>
                </c:pt>
                <c:pt idx="1641">
                  <c:v>0.367425</c:v>
                </c:pt>
                <c:pt idx="1642">
                  <c:v>-0.672456</c:v>
                </c:pt>
                <c:pt idx="1643">
                  <c:v>0.446203</c:v>
                </c:pt>
                <c:pt idx="1644">
                  <c:v>-1.60205</c:v>
                </c:pt>
                <c:pt idx="1645">
                  <c:v>0.68254</c:v>
                </c:pt>
                <c:pt idx="1646">
                  <c:v>0.398936</c:v>
                </c:pt>
                <c:pt idx="1647">
                  <c:v>0.966144</c:v>
                </c:pt>
                <c:pt idx="1648">
                  <c:v>0.288646</c:v>
                </c:pt>
                <c:pt idx="1649">
                  <c:v>1.18672</c:v>
                </c:pt>
                <c:pt idx="1650">
                  <c:v>-1.58629</c:v>
                </c:pt>
                <c:pt idx="1651">
                  <c:v>4.747529999999998</c:v>
                </c:pt>
                <c:pt idx="1652">
                  <c:v>-1.42873</c:v>
                </c:pt>
                <c:pt idx="1653">
                  <c:v>0.414692</c:v>
                </c:pt>
                <c:pt idx="1654">
                  <c:v>0.918877</c:v>
                </c:pt>
                <c:pt idx="1655">
                  <c:v>1.58062</c:v>
                </c:pt>
                <c:pt idx="1656">
                  <c:v>-1.09786</c:v>
                </c:pt>
                <c:pt idx="1657">
                  <c:v>0.493471</c:v>
                </c:pt>
                <c:pt idx="1658">
                  <c:v>0.871609</c:v>
                </c:pt>
                <c:pt idx="1659">
                  <c:v>-0.0894928</c:v>
                </c:pt>
                <c:pt idx="1660">
                  <c:v>0.288646</c:v>
                </c:pt>
                <c:pt idx="1661">
                  <c:v>0.651029</c:v>
                </c:pt>
                <c:pt idx="1662">
                  <c:v>0.68254</c:v>
                </c:pt>
                <c:pt idx="1663">
                  <c:v>0.38318</c:v>
                </c:pt>
                <c:pt idx="1664">
                  <c:v>-0.908793</c:v>
                </c:pt>
                <c:pt idx="1665">
                  <c:v>0.950388</c:v>
                </c:pt>
                <c:pt idx="1666">
                  <c:v>1.15521</c:v>
                </c:pt>
                <c:pt idx="1667">
                  <c:v>0.9819</c:v>
                </c:pt>
                <c:pt idx="1668">
                  <c:v>0.729807</c:v>
                </c:pt>
                <c:pt idx="1669">
                  <c:v>0.477715</c:v>
                </c:pt>
                <c:pt idx="1670">
                  <c:v>0.950388</c:v>
                </c:pt>
                <c:pt idx="1671">
                  <c:v>0.840098</c:v>
                </c:pt>
                <c:pt idx="1672">
                  <c:v>0.68254</c:v>
                </c:pt>
                <c:pt idx="1673">
                  <c:v>0.855854</c:v>
                </c:pt>
                <c:pt idx="1674">
                  <c:v>0.666784</c:v>
                </c:pt>
                <c:pt idx="1675">
                  <c:v>0.241378</c:v>
                </c:pt>
                <c:pt idx="1676">
                  <c:v>0.777075</c:v>
                </c:pt>
                <c:pt idx="1677">
                  <c:v>0.729807</c:v>
                </c:pt>
                <c:pt idx="1678">
                  <c:v>0.729807</c:v>
                </c:pt>
                <c:pt idx="1679">
                  <c:v>0.446203</c:v>
                </c:pt>
                <c:pt idx="1680">
                  <c:v>-0.451876</c:v>
                </c:pt>
                <c:pt idx="1681">
                  <c:v>0.603761</c:v>
                </c:pt>
                <c:pt idx="1682">
                  <c:v>-1.09786</c:v>
                </c:pt>
                <c:pt idx="1683">
                  <c:v>0.57225</c:v>
                </c:pt>
                <c:pt idx="1684">
                  <c:v>0.808586</c:v>
                </c:pt>
                <c:pt idx="1685">
                  <c:v>0.840098</c:v>
                </c:pt>
                <c:pt idx="1686">
                  <c:v>0.430448</c:v>
                </c:pt>
                <c:pt idx="1687">
                  <c:v>0.651029</c:v>
                </c:pt>
                <c:pt idx="1688">
                  <c:v>0.840098</c:v>
                </c:pt>
                <c:pt idx="1689">
                  <c:v>0.461959</c:v>
                </c:pt>
                <c:pt idx="1690">
                  <c:v>0.635273</c:v>
                </c:pt>
                <c:pt idx="1691">
                  <c:v>0.38318</c:v>
                </c:pt>
                <c:pt idx="1692">
                  <c:v>-9.180570000000001</c:v>
                </c:pt>
                <c:pt idx="1693">
                  <c:v>-0.499143</c:v>
                </c:pt>
                <c:pt idx="1694">
                  <c:v>-0.530654</c:v>
                </c:pt>
                <c:pt idx="1695">
                  <c:v>-3.09885</c:v>
                </c:pt>
                <c:pt idx="1696">
                  <c:v>0.68254</c:v>
                </c:pt>
                <c:pt idx="1697">
                  <c:v>-1.06635</c:v>
                </c:pt>
                <c:pt idx="1698">
                  <c:v>0.729807</c:v>
                </c:pt>
                <c:pt idx="1699">
                  <c:v>-0.310074</c:v>
                </c:pt>
                <c:pt idx="1700">
                  <c:v>-0.814258</c:v>
                </c:pt>
                <c:pt idx="1701">
                  <c:v>0.635273</c:v>
                </c:pt>
                <c:pt idx="1702">
                  <c:v>-0.13676</c:v>
                </c:pt>
                <c:pt idx="1703">
                  <c:v>0.38318</c:v>
                </c:pt>
                <c:pt idx="1704">
                  <c:v>0.824342</c:v>
                </c:pt>
                <c:pt idx="1705">
                  <c:v>0.966144</c:v>
                </c:pt>
                <c:pt idx="1706">
                  <c:v>-0.262806</c:v>
                </c:pt>
                <c:pt idx="1707">
                  <c:v>-0.577922</c:v>
                </c:pt>
                <c:pt idx="1708">
                  <c:v>0.887365</c:v>
                </c:pt>
                <c:pt idx="1709">
                  <c:v>0.0995765</c:v>
                </c:pt>
                <c:pt idx="1710">
                  <c:v>0.635273</c:v>
                </c:pt>
                <c:pt idx="1711">
                  <c:v>-11.2446</c:v>
                </c:pt>
                <c:pt idx="1712">
                  <c:v>0.493471</c:v>
                </c:pt>
                <c:pt idx="1713">
                  <c:v>0.918877</c:v>
                </c:pt>
                <c:pt idx="1714">
                  <c:v>0.57225</c:v>
                </c:pt>
                <c:pt idx="1715">
                  <c:v>0.887365</c:v>
                </c:pt>
                <c:pt idx="1716">
                  <c:v>-6.123949999999988</c:v>
                </c:pt>
                <c:pt idx="1717">
                  <c:v>0.918877</c:v>
                </c:pt>
                <c:pt idx="1718">
                  <c:v>0.934632</c:v>
                </c:pt>
                <c:pt idx="1719">
                  <c:v>1.07643</c:v>
                </c:pt>
                <c:pt idx="1720">
                  <c:v>0.9819</c:v>
                </c:pt>
                <c:pt idx="1721">
                  <c:v>0.414692</c:v>
                </c:pt>
                <c:pt idx="1722">
                  <c:v>0.651029</c:v>
                </c:pt>
                <c:pt idx="1723">
                  <c:v>0.934632</c:v>
                </c:pt>
                <c:pt idx="1724">
                  <c:v>3.10893</c:v>
                </c:pt>
                <c:pt idx="1725">
                  <c:v>-0.830014</c:v>
                </c:pt>
                <c:pt idx="1726">
                  <c:v>-0.231295</c:v>
                </c:pt>
                <c:pt idx="1727">
                  <c:v>1.5176</c:v>
                </c:pt>
                <c:pt idx="1728">
                  <c:v>-0.940305</c:v>
                </c:pt>
                <c:pt idx="1729">
                  <c:v>1.37579</c:v>
                </c:pt>
                <c:pt idx="1730">
                  <c:v>1.97451</c:v>
                </c:pt>
                <c:pt idx="1731">
                  <c:v>-0.467631</c:v>
                </c:pt>
                <c:pt idx="1732">
                  <c:v>0.540738</c:v>
                </c:pt>
                <c:pt idx="1733">
                  <c:v>0.651029</c:v>
                </c:pt>
                <c:pt idx="1734">
                  <c:v>0.304402</c:v>
                </c:pt>
                <c:pt idx="1735">
                  <c:v>0.698296</c:v>
                </c:pt>
                <c:pt idx="1736">
                  <c:v>0.840098</c:v>
                </c:pt>
                <c:pt idx="1737">
                  <c:v>0.918877</c:v>
                </c:pt>
                <c:pt idx="1738">
                  <c:v>-0.735479</c:v>
                </c:pt>
                <c:pt idx="1739">
                  <c:v>0.335913</c:v>
                </c:pt>
                <c:pt idx="1740">
                  <c:v>0.918877</c:v>
                </c:pt>
                <c:pt idx="1741">
                  <c:v>1.10795</c:v>
                </c:pt>
                <c:pt idx="1742">
                  <c:v>-0.530654</c:v>
                </c:pt>
                <c:pt idx="1743">
                  <c:v>0.398936</c:v>
                </c:pt>
                <c:pt idx="1744">
                  <c:v>-1.83838</c:v>
                </c:pt>
                <c:pt idx="1745">
                  <c:v>0.777075</c:v>
                </c:pt>
                <c:pt idx="1746">
                  <c:v>0.824342</c:v>
                </c:pt>
                <c:pt idx="1747">
                  <c:v>0.398936</c:v>
                </c:pt>
                <c:pt idx="1748">
                  <c:v>0.0523092</c:v>
                </c:pt>
                <c:pt idx="1749">
                  <c:v>1.02917</c:v>
                </c:pt>
                <c:pt idx="1750">
                  <c:v>0.351669</c:v>
                </c:pt>
                <c:pt idx="1751">
                  <c:v>1.04492</c:v>
                </c:pt>
                <c:pt idx="1752">
                  <c:v>-6.37605</c:v>
                </c:pt>
                <c:pt idx="1753">
                  <c:v>-1.05059</c:v>
                </c:pt>
                <c:pt idx="1754">
                  <c:v>0.79283</c:v>
                </c:pt>
                <c:pt idx="1755">
                  <c:v>0.304402</c:v>
                </c:pt>
                <c:pt idx="1756">
                  <c:v>-0.420364</c:v>
                </c:pt>
                <c:pt idx="1757">
                  <c:v>-0.54641</c:v>
                </c:pt>
                <c:pt idx="1758">
                  <c:v>-0.215539</c:v>
                </c:pt>
                <c:pt idx="1759">
                  <c:v>-0.719724</c:v>
                </c:pt>
                <c:pt idx="1760">
                  <c:v>0.1626</c:v>
                </c:pt>
                <c:pt idx="1761">
                  <c:v>0.887365</c:v>
                </c:pt>
                <c:pt idx="1762">
                  <c:v>-1.09786</c:v>
                </c:pt>
                <c:pt idx="1763">
                  <c:v>0.619517</c:v>
                </c:pt>
                <c:pt idx="1764">
                  <c:v>-0.893037</c:v>
                </c:pt>
                <c:pt idx="1765">
                  <c:v>0.57225</c:v>
                </c:pt>
                <c:pt idx="1766">
                  <c:v>0.509227</c:v>
                </c:pt>
                <c:pt idx="1767">
                  <c:v>-0.388852</c:v>
                </c:pt>
                <c:pt idx="1768">
                  <c:v>0.00504185</c:v>
                </c:pt>
                <c:pt idx="1769">
                  <c:v>0.934632</c:v>
                </c:pt>
                <c:pt idx="1770">
                  <c:v>1.1237</c:v>
                </c:pt>
                <c:pt idx="1771">
                  <c:v>0.493471</c:v>
                </c:pt>
                <c:pt idx="1772">
                  <c:v>0.57225</c:v>
                </c:pt>
                <c:pt idx="1773">
                  <c:v>0.588005</c:v>
                </c:pt>
                <c:pt idx="1774">
                  <c:v>0.0207976</c:v>
                </c:pt>
                <c:pt idx="1775">
                  <c:v>0.808586</c:v>
                </c:pt>
                <c:pt idx="1776">
                  <c:v>0.461959</c:v>
                </c:pt>
                <c:pt idx="1777">
                  <c:v>0.603761</c:v>
                </c:pt>
                <c:pt idx="1778">
                  <c:v>0.761319</c:v>
                </c:pt>
                <c:pt idx="1779">
                  <c:v>0.777075</c:v>
                </c:pt>
                <c:pt idx="1780">
                  <c:v>0.398936</c:v>
                </c:pt>
                <c:pt idx="1781">
                  <c:v>-1.05059</c:v>
                </c:pt>
                <c:pt idx="1782">
                  <c:v>0.446203</c:v>
                </c:pt>
                <c:pt idx="1783">
                  <c:v>0.446203</c:v>
                </c:pt>
                <c:pt idx="1784">
                  <c:v>0.651029</c:v>
                </c:pt>
                <c:pt idx="1785">
                  <c:v>0.446203</c:v>
                </c:pt>
                <c:pt idx="1786">
                  <c:v>0.477715</c:v>
                </c:pt>
                <c:pt idx="1787">
                  <c:v>0.225623</c:v>
                </c:pt>
                <c:pt idx="1788">
                  <c:v>-2.12199</c:v>
                </c:pt>
                <c:pt idx="1789">
                  <c:v>1.07643</c:v>
                </c:pt>
                <c:pt idx="1790">
                  <c:v>6.811539999999995</c:v>
                </c:pt>
                <c:pt idx="1791">
                  <c:v>0.461959</c:v>
                </c:pt>
                <c:pt idx="1792">
                  <c:v>0.729807</c:v>
                </c:pt>
                <c:pt idx="1793">
                  <c:v>-0.13676</c:v>
                </c:pt>
                <c:pt idx="1794">
                  <c:v>0.335913</c:v>
                </c:pt>
                <c:pt idx="1795">
                  <c:v>0.57225</c:v>
                </c:pt>
                <c:pt idx="1796">
                  <c:v>-0.152516</c:v>
                </c:pt>
                <c:pt idx="1797">
                  <c:v>0.635273</c:v>
                </c:pt>
                <c:pt idx="1798">
                  <c:v>0.777075</c:v>
                </c:pt>
                <c:pt idx="1799">
                  <c:v>-0.640945</c:v>
                </c:pt>
                <c:pt idx="1800">
                  <c:v>-2.058959999999999</c:v>
                </c:pt>
                <c:pt idx="1801">
                  <c:v>0.903121</c:v>
                </c:pt>
                <c:pt idx="1802">
                  <c:v>0.540738</c:v>
                </c:pt>
                <c:pt idx="1803">
                  <c:v>0.745563</c:v>
                </c:pt>
                <c:pt idx="1804">
                  <c:v>0.288646</c:v>
                </c:pt>
                <c:pt idx="1805">
                  <c:v>0.461959</c:v>
                </c:pt>
                <c:pt idx="1806">
                  <c:v>-0.656701</c:v>
                </c:pt>
                <c:pt idx="1807">
                  <c:v>0.0680649</c:v>
                </c:pt>
                <c:pt idx="1808">
                  <c:v>-26.1338</c:v>
                </c:pt>
                <c:pt idx="1809">
                  <c:v>0.0995765</c:v>
                </c:pt>
                <c:pt idx="1810">
                  <c:v>-0.924549</c:v>
                </c:pt>
                <c:pt idx="1811">
                  <c:v>0.619517</c:v>
                </c:pt>
                <c:pt idx="1812">
                  <c:v>0.304402</c:v>
                </c:pt>
                <c:pt idx="1813">
                  <c:v>1.32853</c:v>
                </c:pt>
                <c:pt idx="1814">
                  <c:v>-0.325829</c:v>
                </c:pt>
                <c:pt idx="1815">
                  <c:v>0.288646</c:v>
                </c:pt>
                <c:pt idx="1816">
                  <c:v>0.398936</c:v>
                </c:pt>
                <c:pt idx="1817">
                  <c:v>0.855854</c:v>
                </c:pt>
                <c:pt idx="1818">
                  <c:v>-5.93488</c:v>
                </c:pt>
                <c:pt idx="1819">
                  <c:v>-0.278562</c:v>
                </c:pt>
                <c:pt idx="1820">
                  <c:v>0.367425</c:v>
                </c:pt>
                <c:pt idx="1821">
                  <c:v>-0.184027</c:v>
                </c:pt>
                <c:pt idx="1822">
                  <c:v>0.918877</c:v>
                </c:pt>
                <c:pt idx="1823">
                  <c:v>3.40829</c:v>
                </c:pt>
                <c:pt idx="1824">
                  <c:v>-2.61042</c:v>
                </c:pt>
                <c:pt idx="1825">
                  <c:v>-2.13774</c:v>
                </c:pt>
                <c:pt idx="1826">
                  <c:v>-3.31943</c:v>
                </c:pt>
                <c:pt idx="1827">
                  <c:v>1.31277</c:v>
                </c:pt>
                <c:pt idx="1828">
                  <c:v>-0.215539</c:v>
                </c:pt>
                <c:pt idx="1829">
                  <c:v>-0.625189</c:v>
                </c:pt>
                <c:pt idx="1830">
                  <c:v>-0.940305</c:v>
                </c:pt>
                <c:pt idx="1831">
                  <c:v>6.49642</c:v>
                </c:pt>
                <c:pt idx="1832">
                  <c:v>-1.64931</c:v>
                </c:pt>
                <c:pt idx="1833">
                  <c:v>-0.0107139</c:v>
                </c:pt>
                <c:pt idx="1834">
                  <c:v>0.729807</c:v>
                </c:pt>
                <c:pt idx="1835">
                  <c:v>-1.17664</c:v>
                </c:pt>
                <c:pt idx="1836">
                  <c:v>0.68254</c:v>
                </c:pt>
                <c:pt idx="1837">
                  <c:v>0.461959</c:v>
                </c:pt>
                <c:pt idx="1838">
                  <c:v>-1.25542</c:v>
                </c:pt>
                <c:pt idx="1839">
                  <c:v>-1.09786</c:v>
                </c:pt>
                <c:pt idx="1840">
                  <c:v>0.288646</c:v>
                </c:pt>
                <c:pt idx="1841">
                  <c:v>0.509227</c:v>
                </c:pt>
                <c:pt idx="1842">
                  <c:v>-0.625189</c:v>
                </c:pt>
                <c:pt idx="1843">
                  <c:v>0.934632</c:v>
                </c:pt>
                <c:pt idx="1844">
                  <c:v>0.68254</c:v>
                </c:pt>
                <c:pt idx="1845">
                  <c:v>0.27289</c:v>
                </c:pt>
                <c:pt idx="1846">
                  <c:v>0.524982</c:v>
                </c:pt>
                <c:pt idx="1847">
                  <c:v>0.493471</c:v>
                </c:pt>
                <c:pt idx="1848">
                  <c:v>0.115332</c:v>
                </c:pt>
                <c:pt idx="1849">
                  <c:v>0.57225</c:v>
                </c:pt>
                <c:pt idx="1850">
                  <c:v>0.0680649</c:v>
                </c:pt>
                <c:pt idx="1851">
                  <c:v>0.241378</c:v>
                </c:pt>
                <c:pt idx="1852">
                  <c:v>0.0365534</c:v>
                </c:pt>
                <c:pt idx="1853">
                  <c:v>-0.073737</c:v>
                </c:pt>
                <c:pt idx="1854">
                  <c:v>-0.830014</c:v>
                </c:pt>
                <c:pt idx="1855">
                  <c:v>0.0207976</c:v>
                </c:pt>
                <c:pt idx="1856">
                  <c:v>0.446203</c:v>
                </c:pt>
                <c:pt idx="1857">
                  <c:v>0.115332</c:v>
                </c:pt>
                <c:pt idx="1858">
                  <c:v>0.257134</c:v>
                </c:pt>
                <c:pt idx="1859">
                  <c:v>0.903121</c:v>
                </c:pt>
                <c:pt idx="1860">
                  <c:v>-0.908793</c:v>
                </c:pt>
                <c:pt idx="1861">
                  <c:v>2.478699999999999</c:v>
                </c:pt>
                <c:pt idx="1862">
                  <c:v>0.603761</c:v>
                </c:pt>
                <c:pt idx="1863">
                  <c:v>0.320157</c:v>
                </c:pt>
                <c:pt idx="1864">
                  <c:v>0.115332</c:v>
                </c:pt>
                <c:pt idx="1865">
                  <c:v>0.666784</c:v>
                </c:pt>
                <c:pt idx="1866">
                  <c:v>0.335913</c:v>
                </c:pt>
                <c:pt idx="1867">
                  <c:v>-0.782747</c:v>
                </c:pt>
                <c:pt idx="1868">
                  <c:v>-0.84577</c:v>
                </c:pt>
                <c:pt idx="1869">
                  <c:v>0.288646</c:v>
                </c:pt>
                <c:pt idx="1870">
                  <c:v>0.619517</c:v>
                </c:pt>
                <c:pt idx="1871">
                  <c:v>3.802179999999999</c:v>
                </c:pt>
                <c:pt idx="1872">
                  <c:v>2.41568</c:v>
                </c:pt>
                <c:pt idx="1873">
                  <c:v>2.14783</c:v>
                </c:pt>
                <c:pt idx="1874">
                  <c:v>0.414692</c:v>
                </c:pt>
                <c:pt idx="1875">
                  <c:v>0.493471</c:v>
                </c:pt>
                <c:pt idx="1876">
                  <c:v>0.666784</c:v>
                </c:pt>
                <c:pt idx="1877">
                  <c:v>0.209867</c:v>
                </c:pt>
                <c:pt idx="1878">
                  <c:v>0.0207976</c:v>
                </c:pt>
                <c:pt idx="1879">
                  <c:v>0.698296</c:v>
                </c:pt>
                <c:pt idx="1880">
                  <c:v>0.115332</c:v>
                </c:pt>
                <c:pt idx="1881">
                  <c:v>0.714052</c:v>
                </c:pt>
                <c:pt idx="1882">
                  <c:v>-0.0579812</c:v>
                </c:pt>
                <c:pt idx="1883">
                  <c:v>0.38318</c:v>
                </c:pt>
                <c:pt idx="1884">
                  <c:v>0.0680649</c:v>
                </c:pt>
                <c:pt idx="1885">
                  <c:v>0.619517</c:v>
                </c:pt>
                <c:pt idx="1886">
                  <c:v>0.320157</c:v>
                </c:pt>
                <c:pt idx="1887">
                  <c:v>0.493471</c:v>
                </c:pt>
                <c:pt idx="1888">
                  <c:v>0.38318</c:v>
                </c:pt>
                <c:pt idx="1889">
                  <c:v>0.209867</c:v>
                </c:pt>
                <c:pt idx="1890">
                  <c:v>0.351669</c:v>
                </c:pt>
                <c:pt idx="1891">
                  <c:v>0.304402</c:v>
                </c:pt>
                <c:pt idx="1892">
                  <c:v>0.351669</c:v>
                </c:pt>
                <c:pt idx="1893">
                  <c:v>0.477715</c:v>
                </c:pt>
                <c:pt idx="1894">
                  <c:v>0.698296</c:v>
                </c:pt>
                <c:pt idx="1895">
                  <c:v>0.0365534</c:v>
                </c:pt>
                <c:pt idx="1896">
                  <c:v>-1.1924</c:v>
                </c:pt>
                <c:pt idx="1897">
                  <c:v>1.09219</c:v>
                </c:pt>
                <c:pt idx="1898">
                  <c:v>0.178355</c:v>
                </c:pt>
                <c:pt idx="1899">
                  <c:v>0.288646</c:v>
                </c:pt>
                <c:pt idx="1900">
                  <c:v>0.430448</c:v>
                </c:pt>
                <c:pt idx="1901">
                  <c:v>-0.0422255</c:v>
                </c:pt>
                <c:pt idx="1902">
                  <c:v>0.588005</c:v>
                </c:pt>
                <c:pt idx="1903">
                  <c:v>0.430448</c:v>
                </c:pt>
                <c:pt idx="1904">
                  <c:v>0.729807</c:v>
                </c:pt>
                <c:pt idx="1905">
                  <c:v>0.225623</c:v>
                </c:pt>
                <c:pt idx="1906">
                  <c:v>-0.940305</c:v>
                </c:pt>
                <c:pt idx="1907">
                  <c:v>-12.0324</c:v>
                </c:pt>
                <c:pt idx="1908">
                  <c:v>2.998639999999999</c:v>
                </c:pt>
                <c:pt idx="1909">
                  <c:v>-1.03484</c:v>
                </c:pt>
                <c:pt idx="1910">
                  <c:v>-2.342569999999998</c:v>
                </c:pt>
                <c:pt idx="1911">
                  <c:v>7.6781</c:v>
                </c:pt>
                <c:pt idx="1912">
                  <c:v>-0.483387</c:v>
                </c:pt>
                <c:pt idx="1913">
                  <c:v>0.0838207</c:v>
                </c:pt>
                <c:pt idx="1914">
                  <c:v>-16.9167</c:v>
                </c:pt>
                <c:pt idx="1915">
                  <c:v>0.588005</c:v>
                </c:pt>
                <c:pt idx="1916">
                  <c:v>0.0680649</c:v>
                </c:pt>
                <c:pt idx="1917">
                  <c:v>0.540738</c:v>
                </c:pt>
                <c:pt idx="1918">
                  <c:v>-1.11362</c:v>
                </c:pt>
                <c:pt idx="1919">
                  <c:v>0.414692</c:v>
                </c:pt>
                <c:pt idx="1920">
                  <c:v>0.477715</c:v>
                </c:pt>
                <c:pt idx="1921">
                  <c:v>0.588005</c:v>
                </c:pt>
                <c:pt idx="1922">
                  <c:v>0.840098</c:v>
                </c:pt>
                <c:pt idx="1923">
                  <c:v>-0.215539</c:v>
                </c:pt>
                <c:pt idx="1924">
                  <c:v>0.288646</c:v>
                </c:pt>
                <c:pt idx="1925">
                  <c:v>0.288646</c:v>
                </c:pt>
                <c:pt idx="1926">
                  <c:v>0.00504185</c:v>
                </c:pt>
                <c:pt idx="1927">
                  <c:v>-10.2677</c:v>
                </c:pt>
                <c:pt idx="1928">
                  <c:v>0.588005</c:v>
                </c:pt>
                <c:pt idx="1929">
                  <c:v>0.68254</c:v>
                </c:pt>
                <c:pt idx="1930">
                  <c:v>0.0680649</c:v>
                </c:pt>
                <c:pt idx="1931">
                  <c:v>-0.766991</c:v>
                </c:pt>
                <c:pt idx="1932">
                  <c:v>-1.1924</c:v>
                </c:pt>
                <c:pt idx="1933">
                  <c:v>0.288646</c:v>
                </c:pt>
                <c:pt idx="1934">
                  <c:v>0.68254</c:v>
                </c:pt>
                <c:pt idx="1935">
                  <c:v>1.53335</c:v>
                </c:pt>
                <c:pt idx="1936">
                  <c:v>0.477715</c:v>
                </c:pt>
                <c:pt idx="1937">
                  <c:v>0.824342</c:v>
                </c:pt>
                <c:pt idx="1938">
                  <c:v>1.10795</c:v>
                </c:pt>
                <c:pt idx="1939">
                  <c:v>-1.01908</c:v>
                </c:pt>
                <c:pt idx="1940">
                  <c:v>2.399919999999998</c:v>
                </c:pt>
                <c:pt idx="1941">
                  <c:v>1.87998</c:v>
                </c:pt>
                <c:pt idx="1942">
                  <c:v>-2.389839999999999</c:v>
                </c:pt>
                <c:pt idx="1943">
                  <c:v>1.28126</c:v>
                </c:pt>
                <c:pt idx="1944">
                  <c:v>-1.12937</c:v>
                </c:pt>
                <c:pt idx="1945">
                  <c:v>-3.08309</c:v>
                </c:pt>
                <c:pt idx="1946">
                  <c:v>1.31277</c:v>
                </c:pt>
                <c:pt idx="1947">
                  <c:v>0.524982</c:v>
                </c:pt>
                <c:pt idx="1948">
                  <c:v>0.0207976</c:v>
                </c:pt>
                <c:pt idx="1949">
                  <c:v>0.68254</c:v>
                </c:pt>
                <c:pt idx="1950">
                  <c:v>0.556494</c:v>
                </c:pt>
                <c:pt idx="1951">
                  <c:v>0.698296</c:v>
                </c:pt>
                <c:pt idx="1952">
                  <c:v>-0.262806</c:v>
                </c:pt>
                <c:pt idx="1953">
                  <c:v>-0.121004</c:v>
                </c:pt>
                <c:pt idx="1954">
                  <c:v>0.619517</c:v>
                </c:pt>
                <c:pt idx="1955">
                  <c:v>-0.0107139</c:v>
                </c:pt>
                <c:pt idx="1956">
                  <c:v>-0.672456</c:v>
                </c:pt>
                <c:pt idx="1957">
                  <c:v>0.698296</c:v>
                </c:pt>
                <c:pt idx="1958">
                  <c:v>0.540738</c:v>
                </c:pt>
                <c:pt idx="1959">
                  <c:v>0.509227</c:v>
                </c:pt>
                <c:pt idx="1960">
                  <c:v>0.540738</c:v>
                </c:pt>
                <c:pt idx="1961">
                  <c:v>0.603761</c:v>
                </c:pt>
                <c:pt idx="1962">
                  <c:v>-0.0422255</c:v>
                </c:pt>
                <c:pt idx="1963">
                  <c:v>0.446203</c:v>
                </c:pt>
                <c:pt idx="1964">
                  <c:v>0.320157</c:v>
                </c:pt>
                <c:pt idx="1965">
                  <c:v>0.524982</c:v>
                </c:pt>
                <c:pt idx="1966">
                  <c:v>0.714052</c:v>
                </c:pt>
                <c:pt idx="1967">
                  <c:v>0.241378</c:v>
                </c:pt>
                <c:pt idx="1968">
                  <c:v>-2.18501</c:v>
                </c:pt>
                <c:pt idx="1969">
                  <c:v>0.257134</c:v>
                </c:pt>
                <c:pt idx="1970">
                  <c:v>-0.105249</c:v>
                </c:pt>
                <c:pt idx="1971">
                  <c:v>0.0680649</c:v>
                </c:pt>
                <c:pt idx="1972">
                  <c:v>0.398936</c:v>
                </c:pt>
                <c:pt idx="1973">
                  <c:v>-8.37703</c:v>
                </c:pt>
                <c:pt idx="1974">
                  <c:v>0.997656</c:v>
                </c:pt>
                <c:pt idx="1975">
                  <c:v>0.619517</c:v>
                </c:pt>
                <c:pt idx="1976">
                  <c:v>0.714052</c:v>
                </c:pt>
                <c:pt idx="1977">
                  <c:v>-1.03484</c:v>
                </c:pt>
                <c:pt idx="1978">
                  <c:v>-0.310074</c:v>
                </c:pt>
                <c:pt idx="1979">
                  <c:v>-0.278562</c:v>
                </c:pt>
                <c:pt idx="1980">
                  <c:v>0.588005</c:v>
                </c:pt>
                <c:pt idx="1981">
                  <c:v>-0.483387</c:v>
                </c:pt>
                <c:pt idx="1982">
                  <c:v>-1.20815</c:v>
                </c:pt>
                <c:pt idx="1983">
                  <c:v>-1.27118</c:v>
                </c:pt>
                <c:pt idx="1984">
                  <c:v>0.38318</c:v>
                </c:pt>
                <c:pt idx="1985">
                  <c:v>0.0207976</c:v>
                </c:pt>
                <c:pt idx="1986">
                  <c:v>-1.00333</c:v>
                </c:pt>
                <c:pt idx="1987">
                  <c:v>0.524982</c:v>
                </c:pt>
                <c:pt idx="1988">
                  <c:v>-1.11362</c:v>
                </c:pt>
                <c:pt idx="1989">
                  <c:v>-0.388852</c:v>
                </c:pt>
                <c:pt idx="1990">
                  <c:v>0.698296</c:v>
                </c:pt>
                <c:pt idx="1991">
                  <c:v>0.146844</c:v>
                </c:pt>
                <c:pt idx="1992">
                  <c:v>-0.121004</c:v>
                </c:pt>
                <c:pt idx="1993">
                  <c:v>0.38318</c:v>
                </c:pt>
                <c:pt idx="1994">
                  <c:v>0.27289</c:v>
                </c:pt>
                <c:pt idx="1995">
                  <c:v>0.698296</c:v>
                </c:pt>
                <c:pt idx="1996">
                  <c:v>-0.483387</c:v>
                </c:pt>
                <c:pt idx="1997">
                  <c:v>-0.467631</c:v>
                </c:pt>
                <c:pt idx="1998">
                  <c:v>0.0523092</c:v>
                </c:pt>
                <c:pt idx="1999">
                  <c:v>-0.940305</c:v>
                </c:pt>
                <c:pt idx="2000">
                  <c:v>0.0207976</c:v>
                </c:pt>
                <c:pt idx="2001">
                  <c:v>0.635273</c:v>
                </c:pt>
                <c:pt idx="2002">
                  <c:v>-0.420364</c:v>
                </c:pt>
                <c:pt idx="2003">
                  <c:v>-0.121004</c:v>
                </c:pt>
                <c:pt idx="2004">
                  <c:v>0.603761</c:v>
                </c:pt>
                <c:pt idx="2005">
                  <c:v>0.414692</c:v>
                </c:pt>
                <c:pt idx="2006">
                  <c:v>0.38318</c:v>
                </c:pt>
                <c:pt idx="2007">
                  <c:v>-0.483387</c:v>
                </c:pt>
                <c:pt idx="2008">
                  <c:v>0.398936</c:v>
                </c:pt>
                <c:pt idx="2009">
                  <c:v>0.398936</c:v>
                </c:pt>
                <c:pt idx="2010">
                  <c:v>-0.231295</c:v>
                </c:pt>
                <c:pt idx="2011">
                  <c:v>0.651029</c:v>
                </c:pt>
                <c:pt idx="2012">
                  <c:v>-0.751235</c:v>
                </c:pt>
                <c:pt idx="2013">
                  <c:v>0.225623</c:v>
                </c:pt>
                <c:pt idx="2014">
                  <c:v>-0.325829</c:v>
                </c:pt>
                <c:pt idx="2015">
                  <c:v>0.146844</c:v>
                </c:pt>
                <c:pt idx="2016">
                  <c:v>0.651029</c:v>
                </c:pt>
                <c:pt idx="2017">
                  <c:v>0.57225</c:v>
                </c:pt>
                <c:pt idx="2018">
                  <c:v>-0.940305</c:v>
                </c:pt>
                <c:pt idx="2019">
                  <c:v>-0.625189</c:v>
                </c:pt>
                <c:pt idx="2020">
                  <c:v>-2.815239999999997</c:v>
                </c:pt>
                <c:pt idx="2021">
                  <c:v>0.540738</c:v>
                </c:pt>
                <c:pt idx="2022">
                  <c:v>0.446203</c:v>
                </c:pt>
                <c:pt idx="2023">
                  <c:v>0.430448</c:v>
                </c:pt>
                <c:pt idx="2024">
                  <c:v>0.509227</c:v>
                </c:pt>
                <c:pt idx="2025">
                  <c:v>0.209867</c:v>
                </c:pt>
                <c:pt idx="2026">
                  <c:v>1.29702</c:v>
                </c:pt>
                <c:pt idx="2027">
                  <c:v>-0.357341</c:v>
                </c:pt>
                <c:pt idx="2028">
                  <c:v>-0.971816</c:v>
                </c:pt>
                <c:pt idx="2029">
                  <c:v>-0.467631</c:v>
                </c:pt>
                <c:pt idx="2030">
                  <c:v>0.225623</c:v>
                </c:pt>
                <c:pt idx="2031">
                  <c:v>-0.451876</c:v>
                </c:pt>
                <c:pt idx="2032">
                  <c:v>0.493471</c:v>
                </c:pt>
                <c:pt idx="2033">
                  <c:v>1.99027</c:v>
                </c:pt>
                <c:pt idx="2034">
                  <c:v>1.64364</c:v>
                </c:pt>
                <c:pt idx="2035">
                  <c:v>-0.483387</c:v>
                </c:pt>
                <c:pt idx="2036">
                  <c:v>0.194111</c:v>
                </c:pt>
                <c:pt idx="2037">
                  <c:v>1.01341</c:v>
                </c:pt>
                <c:pt idx="2038">
                  <c:v>-0.0107139</c:v>
                </c:pt>
                <c:pt idx="2039">
                  <c:v>0.997656</c:v>
                </c:pt>
                <c:pt idx="2040">
                  <c:v>0.57225</c:v>
                </c:pt>
                <c:pt idx="2041">
                  <c:v>0.57225</c:v>
                </c:pt>
                <c:pt idx="2042">
                  <c:v>-0.215539</c:v>
                </c:pt>
                <c:pt idx="2043">
                  <c:v>-0.43612</c:v>
                </c:pt>
                <c:pt idx="2044">
                  <c:v>0.477715</c:v>
                </c:pt>
                <c:pt idx="2045">
                  <c:v>0.288646</c:v>
                </c:pt>
                <c:pt idx="2046">
                  <c:v>0.288646</c:v>
                </c:pt>
                <c:pt idx="2047">
                  <c:v>-3.42972</c:v>
                </c:pt>
                <c:pt idx="2048">
                  <c:v>4.857819999999975</c:v>
                </c:pt>
                <c:pt idx="2049">
                  <c:v>0.446203</c:v>
                </c:pt>
                <c:pt idx="2050">
                  <c:v>0.588005</c:v>
                </c:pt>
                <c:pt idx="2051">
                  <c:v>0.131088</c:v>
                </c:pt>
                <c:pt idx="2052">
                  <c:v>-0.672456</c:v>
                </c:pt>
                <c:pt idx="2053">
                  <c:v>0.619517</c:v>
                </c:pt>
                <c:pt idx="2054">
                  <c:v>0.38318</c:v>
                </c:pt>
                <c:pt idx="2055">
                  <c:v>-0.467631</c:v>
                </c:pt>
                <c:pt idx="2056">
                  <c:v>0.146844</c:v>
                </c:pt>
                <c:pt idx="2057">
                  <c:v>-8.55034</c:v>
                </c:pt>
                <c:pt idx="2058">
                  <c:v>-0.0107139</c:v>
                </c:pt>
                <c:pt idx="2059">
                  <c:v>-0.0107139</c:v>
                </c:pt>
                <c:pt idx="2060">
                  <c:v>1.28126</c:v>
                </c:pt>
                <c:pt idx="2061">
                  <c:v>0.0995765</c:v>
                </c:pt>
                <c:pt idx="2062">
                  <c:v>0.367425</c:v>
                </c:pt>
                <c:pt idx="2063">
                  <c:v>-0.54641</c:v>
                </c:pt>
                <c:pt idx="2064">
                  <c:v>-1.00333</c:v>
                </c:pt>
                <c:pt idx="2065">
                  <c:v>-1.44449</c:v>
                </c:pt>
                <c:pt idx="2066">
                  <c:v>-2.090479999999999</c:v>
                </c:pt>
                <c:pt idx="2067">
                  <c:v>0.651029</c:v>
                </c:pt>
                <c:pt idx="2068">
                  <c:v>0.729807</c:v>
                </c:pt>
                <c:pt idx="2069">
                  <c:v>1.17097</c:v>
                </c:pt>
                <c:pt idx="2070">
                  <c:v>0.115332</c:v>
                </c:pt>
                <c:pt idx="2071">
                  <c:v>0.446203</c:v>
                </c:pt>
                <c:pt idx="2072">
                  <c:v>-1.46025</c:v>
                </c:pt>
                <c:pt idx="2073">
                  <c:v>0.398936</c:v>
                </c:pt>
                <c:pt idx="2074">
                  <c:v>-1.25542</c:v>
                </c:pt>
                <c:pt idx="2075">
                  <c:v>0.824342</c:v>
                </c:pt>
                <c:pt idx="2076">
                  <c:v>1.84847</c:v>
                </c:pt>
                <c:pt idx="2077">
                  <c:v>0.461959</c:v>
                </c:pt>
                <c:pt idx="2078">
                  <c:v>1.23399</c:v>
                </c:pt>
                <c:pt idx="2079">
                  <c:v>-0.0107139</c:v>
                </c:pt>
                <c:pt idx="2080">
                  <c:v>0.146844</c:v>
                </c:pt>
                <c:pt idx="2081">
                  <c:v>0.509227</c:v>
                </c:pt>
                <c:pt idx="2082">
                  <c:v>4.47968</c:v>
                </c:pt>
                <c:pt idx="2083">
                  <c:v>0.68254</c:v>
                </c:pt>
                <c:pt idx="2084">
                  <c:v>0.351669</c:v>
                </c:pt>
                <c:pt idx="2085">
                  <c:v>-0.514899</c:v>
                </c:pt>
                <c:pt idx="2086">
                  <c:v>-1.14513</c:v>
                </c:pt>
                <c:pt idx="2087">
                  <c:v>-1.01908</c:v>
                </c:pt>
                <c:pt idx="2088">
                  <c:v>0.0207976</c:v>
                </c:pt>
                <c:pt idx="2089">
                  <c:v>0.57225</c:v>
                </c:pt>
                <c:pt idx="2090">
                  <c:v>-1.20815</c:v>
                </c:pt>
                <c:pt idx="2091">
                  <c:v>0.651029</c:v>
                </c:pt>
                <c:pt idx="2092">
                  <c:v>0.257134</c:v>
                </c:pt>
                <c:pt idx="2093">
                  <c:v>0.68254</c:v>
                </c:pt>
                <c:pt idx="2094">
                  <c:v>-7.13232</c:v>
                </c:pt>
                <c:pt idx="2095">
                  <c:v>-0.54641</c:v>
                </c:pt>
                <c:pt idx="2096">
                  <c:v>-0.84577</c:v>
                </c:pt>
                <c:pt idx="2097">
                  <c:v>-0.13676</c:v>
                </c:pt>
                <c:pt idx="2098">
                  <c:v>0.38318</c:v>
                </c:pt>
                <c:pt idx="2099">
                  <c:v>-11.8118</c:v>
                </c:pt>
                <c:pt idx="2100">
                  <c:v>1.54911</c:v>
                </c:pt>
                <c:pt idx="2101">
                  <c:v>0.430448</c:v>
                </c:pt>
                <c:pt idx="2102">
                  <c:v>0.351669</c:v>
                </c:pt>
                <c:pt idx="2103">
                  <c:v>-0.0264697</c:v>
                </c:pt>
                <c:pt idx="2104">
                  <c:v>0.320157</c:v>
                </c:pt>
                <c:pt idx="2105">
                  <c:v>-0.105249</c:v>
                </c:pt>
                <c:pt idx="2106">
                  <c:v>0.288646</c:v>
                </c:pt>
                <c:pt idx="2107">
                  <c:v>0.0680649</c:v>
                </c:pt>
                <c:pt idx="2108">
                  <c:v>0.493471</c:v>
                </c:pt>
                <c:pt idx="2109">
                  <c:v>0.698296</c:v>
                </c:pt>
                <c:pt idx="2110">
                  <c:v>0.918877</c:v>
                </c:pt>
                <c:pt idx="2111">
                  <c:v>-1.6178</c:v>
                </c:pt>
                <c:pt idx="2112">
                  <c:v>0.603761</c:v>
                </c:pt>
                <c:pt idx="2113">
                  <c:v>1.07643</c:v>
                </c:pt>
                <c:pt idx="2114">
                  <c:v>0.493471</c:v>
                </c:pt>
                <c:pt idx="2115">
                  <c:v>-0.121004</c:v>
                </c:pt>
                <c:pt idx="2116">
                  <c:v>0.603761</c:v>
                </c:pt>
                <c:pt idx="2117">
                  <c:v>-0.0107139</c:v>
                </c:pt>
                <c:pt idx="2118">
                  <c:v>-1.16089</c:v>
                </c:pt>
                <c:pt idx="2119">
                  <c:v>0.209867</c:v>
                </c:pt>
                <c:pt idx="2120">
                  <c:v>0.588005</c:v>
                </c:pt>
                <c:pt idx="2121">
                  <c:v>0.209867</c:v>
                </c:pt>
                <c:pt idx="2122">
                  <c:v>0.131088</c:v>
                </c:pt>
                <c:pt idx="2123">
                  <c:v>0.588005</c:v>
                </c:pt>
                <c:pt idx="2124">
                  <c:v>-0.278562</c:v>
                </c:pt>
                <c:pt idx="2125">
                  <c:v>0.0995765</c:v>
                </c:pt>
                <c:pt idx="2126">
                  <c:v>1.21824</c:v>
                </c:pt>
                <c:pt idx="2127">
                  <c:v>0.588005</c:v>
                </c:pt>
                <c:pt idx="2128">
                  <c:v>-0.95606</c:v>
                </c:pt>
                <c:pt idx="2129">
                  <c:v>0.603761</c:v>
                </c:pt>
                <c:pt idx="2130">
                  <c:v>0.225623</c:v>
                </c:pt>
                <c:pt idx="2131">
                  <c:v>0.38318</c:v>
                </c:pt>
                <c:pt idx="2132">
                  <c:v>0.335913</c:v>
                </c:pt>
                <c:pt idx="2133">
                  <c:v>0.335913</c:v>
                </c:pt>
                <c:pt idx="2134">
                  <c:v>-0.43612</c:v>
                </c:pt>
                <c:pt idx="2135">
                  <c:v>-1.00333</c:v>
                </c:pt>
                <c:pt idx="2136">
                  <c:v>6.622469999999988</c:v>
                </c:pt>
                <c:pt idx="2137">
                  <c:v>1.28126</c:v>
                </c:pt>
                <c:pt idx="2138">
                  <c:v>-8.39279000000001</c:v>
                </c:pt>
                <c:pt idx="2139">
                  <c:v>-0.388852</c:v>
                </c:pt>
                <c:pt idx="2140">
                  <c:v>1.1237</c:v>
                </c:pt>
                <c:pt idx="2141">
                  <c:v>-2.95704</c:v>
                </c:pt>
                <c:pt idx="2142">
                  <c:v>-26.9216</c:v>
                </c:pt>
                <c:pt idx="2143">
                  <c:v>0.666784</c:v>
                </c:pt>
                <c:pt idx="2144">
                  <c:v>0.304402</c:v>
                </c:pt>
                <c:pt idx="2145">
                  <c:v>0.556494</c:v>
                </c:pt>
                <c:pt idx="2146">
                  <c:v>-0.893037</c:v>
                </c:pt>
                <c:pt idx="2147">
                  <c:v>-0.105249</c:v>
                </c:pt>
                <c:pt idx="2148">
                  <c:v>0.257134</c:v>
                </c:pt>
                <c:pt idx="2149">
                  <c:v>-0.152516</c:v>
                </c:pt>
                <c:pt idx="2150">
                  <c:v>0.493471</c:v>
                </c:pt>
                <c:pt idx="2151">
                  <c:v>0.603761</c:v>
                </c:pt>
                <c:pt idx="2152">
                  <c:v>0.351669</c:v>
                </c:pt>
                <c:pt idx="2153">
                  <c:v>-1.03484</c:v>
                </c:pt>
                <c:pt idx="2154">
                  <c:v>0.178355</c:v>
                </c:pt>
                <c:pt idx="2155">
                  <c:v>0.635273</c:v>
                </c:pt>
                <c:pt idx="2156">
                  <c:v>0.446203</c:v>
                </c:pt>
                <c:pt idx="2157">
                  <c:v>0.446203</c:v>
                </c:pt>
                <c:pt idx="2158">
                  <c:v>0.225623</c:v>
                </c:pt>
                <c:pt idx="2159">
                  <c:v>0.27289</c:v>
                </c:pt>
                <c:pt idx="2160">
                  <c:v>-0.95606</c:v>
                </c:pt>
                <c:pt idx="2161">
                  <c:v>-0.625189</c:v>
                </c:pt>
                <c:pt idx="2162">
                  <c:v>0.430448</c:v>
                </c:pt>
                <c:pt idx="2163">
                  <c:v>-2.78373</c:v>
                </c:pt>
                <c:pt idx="2164">
                  <c:v>0.588005</c:v>
                </c:pt>
                <c:pt idx="2165">
                  <c:v>0.0523092</c:v>
                </c:pt>
                <c:pt idx="2166">
                  <c:v>0.288646</c:v>
                </c:pt>
                <c:pt idx="2167">
                  <c:v>-0.451876</c:v>
                </c:pt>
                <c:pt idx="2168">
                  <c:v>0.57225</c:v>
                </c:pt>
                <c:pt idx="2169">
                  <c:v>-0.121004</c:v>
                </c:pt>
                <c:pt idx="2170">
                  <c:v>0.9819</c:v>
                </c:pt>
                <c:pt idx="2171">
                  <c:v>0.524982</c:v>
                </c:pt>
                <c:pt idx="2172">
                  <c:v>-0.404608</c:v>
                </c:pt>
                <c:pt idx="2173">
                  <c:v>-0.467631</c:v>
                </c:pt>
                <c:pt idx="2174">
                  <c:v>-1.77536</c:v>
                </c:pt>
                <c:pt idx="2175">
                  <c:v>1.61213</c:v>
                </c:pt>
                <c:pt idx="2176">
                  <c:v>-1.50751</c:v>
                </c:pt>
                <c:pt idx="2177">
                  <c:v>0.225623</c:v>
                </c:pt>
                <c:pt idx="2178">
                  <c:v>-0.688212</c:v>
                </c:pt>
                <c:pt idx="2179">
                  <c:v>0.666784</c:v>
                </c:pt>
                <c:pt idx="2180">
                  <c:v>0.588005</c:v>
                </c:pt>
                <c:pt idx="2181">
                  <c:v>0.241378</c:v>
                </c:pt>
                <c:pt idx="2182">
                  <c:v>0.367425</c:v>
                </c:pt>
                <c:pt idx="2183">
                  <c:v>0.761319</c:v>
                </c:pt>
                <c:pt idx="2184">
                  <c:v>-1.06635</c:v>
                </c:pt>
                <c:pt idx="2185">
                  <c:v>0.414692</c:v>
                </c:pt>
                <c:pt idx="2186">
                  <c:v>-1.16089</c:v>
                </c:pt>
                <c:pt idx="2187">
                  <c:v>0.209867</c:v>
                </c:pt>
                <c:pt idx="2188">
                  <c:v>-0.404608</c:v>
                </c:pt>
                <c:pt idx="2189">
                  <c:v>-0.152516</c:v>
                </c:pt>
                <c:pt idx="2190">
                  <c:v>-1.16089</c:v>
                </c:pt>
                <c:pt idx="2191">
                  <c:v>-1.22391</c:v>
                </c:pt>
                <c:pt idx="2192">
                  <c:v>-1.14513</c:v>
                </c:pt>
                <c:pt idx="2193">
                  <c:v>0.461959</c:v>
                </c:pt>
                <c:pt idx="2194">
                  <c:v>0.0680649</c:v>
                </c:pt>
                <c:pt idx="2195">
                  <c:v>-0.404608</c:v>
                </c:pt>
                <c:pt idx="2196">
                  <c:v>-0.0264697</c:v>
                </c:pt>
                <c:pt idx="2197">
                  <c:v>1.31277</c:v>
                </c:pt>
                <c:pt idx="2198">
                  <c:v>0.0207976</c:v>
                </c:pt>
                <c:pt idx="2199">
                  <c:v>-1.05059</c:v>
                </c:pt>
                <c:pt idx="2200">
                  <c:v>0.414692</c:v>
                </c:pt>
                <c:pt idx="2201">
                  <c:v>0.194111</c:v>
                </c:pt>
                <c:pt idx="2202">
                  <c:v>-0.751235</c:v>
                </c:pt>
                <c:pt idx="2203">
                  <c:v>0.115332</c:v>
                </c:pt>
                <c:pt idx="2204">
                  <c:v>-1.14513</c:v>
                </c:pt>
                <c:pt idx="2205">
                  <c:v>1.29702</c:v>
                </c:pt>
                <c:pt idx="2206">
                  <c:v>8.04049</c:v>
                </c:pt>
                <c:pt idx="2207">
                  <c:v>0.0207976</c:v>
                </c:pt>
                <c:pt idx="2208">
                  <c:v>-18.2874</c:v>
                </c:pt>
                <c:pt idx="2209">
                  <c:v>1.67515</c:v>
                </c:pt>
                <c:pt idx="2210">
                  <c:v>-1.08211</c:v>
                </c:pt>
                <c:pt idx="2211">
                  <c:v>-0.0107139</c:v>
                </c:pt>
                <c:pt idx="2212">
                  <c:v>0.619517</c:v>
                </c:pt>
                <c:pt idx="2213">
                  <c:v>-0.483387</c:v>
                </c:pt>
                <c:pt idx="2214">
                  <c:v>-0.751235</c:v>
                </c:pt>
                <c:pt idx="2215">
                  <c:v>-0.0894928</c:v>
                </c:pt>
                <c:pt idx="2216">
                  <c:v>0.918877</c:v>
                </c:pt>
                <c:pt idx="2217">
                  <c:v>0.698296</c:v>
                </c:pt>
                <c:pt idx="2218">
                  <c:v>-0.719724</c:v>
                </c:pt>
                <c:pt idx="2219">
                  <c:v>0.194111</c:v>
                </c:pt>
                <c:pt idx="2220">
                  <c:v>0.603761</c:v>
                </c:pt>
                <c:pt idx="2221">
                  <c:v>0.57225</c:v>
                </c:pt>
                <c:pt idx="2222">
                  <c:v>0.666784</c:v>
                </c:pt>
                <c:pt idx="2223">
                  <c:v>-1.03484</c:v>
                </c:pt>
                <c:pt idx="2224">
                  <c:v>-0.073737</c:v>
                </c:pt>
                <c:pt idx="2225">
                  <c:v>-1.28693</c:v>
                </c:pt>
                <c:pt idx="2226">
                  <c:v>0.367425</c:v>
                </c:pt>
                <c:pt idx="2227">
                  <c:v>0.38318</c:v>
                </c:pt>
                <c:pt idx="2228">
                  <c:v>-0.0894928</c:v>
                </c:pt>
                <c:pt idx="2229">
                  <c:v>0.288646</c:v>
                </c:pt>
                <c:pt idx="2230">
                  <c:v>-1.20815</c:v>
                </c:pt>
                <c:pt idx="2231">
                  <c:v>0.115332</c:v>
                </c:pt>
                <c:pt idx="2232">
                  <c:v>-3.61879</c:v>
                </c:pt>
                <c:pt idx="2233">
                  <c:v>-1.46025</c:v>
                </c:pt>
                <c:pt idx="2234">
                  <c:v>-0.530654</c:v>
                </c:pt>
                <c:pt idx="2235">
                  <c:v>4.07003</c:v>
                </c:pt>
                <c:pt idx="2236">
                  <c:v>0.509227</c:v>
                </c:pt>
                <c:pt idx="2237">
                  <c:v>-0.703968</c:v>
                </c:pt>
                <c:pt idx="2238">
                  <c:v>0.398936</c:v>
                </c:pt>
                <c:pt idx="2239">
                  <c:v>1.18672</c:v>
                </c:pt>
                <c:pt idx="2240">
                  <c:v>1.58062</c:v>
                </c:pt>
                <c:pt idx="2241">
                  <c:v>-1.20815</c:v>
                </c:pt>
                <c:pt idx="2242">
                  <c:v>2.13207</c:v>
                </c:pt>
                <c:pt idx="2243">
                  <c:v>-0.0264697</c:v>
                </c:pt>
                <c:pt idx="2244">
                  <c:v>2.699279999999998</c:v>
                </c:pt>
                <c:pt idx="2245">
                  <c:v>-2.21652</c:v>
                </c:pt>
                <c:pt idx="2246">
                  <c:v>0.209867</c:v>
                </c:pt>
                <c:pt idx="2247">
                  <c:v>0.178355</c:v>
                </c:pt>
                <c:pt idx="2248">
                  <c:v>-18.1456</c:v>
                </c:pt>
                <c:pt idx="2249">
                  <c:v>0.68254</c:v>
                </c:pt>
                <c:pt idx="2250">
                  <c:v>0.461959</c:v>
                </c:pt>
                <c:pt idx="2251">
                  <c:v>0.27289</c:v>
                </c:pt>
                <c:pt idx="2252">
                  <c:v>-0.0894928</c:v>
                </c:pt>
                <c:pt idx="2253">
                  <c:v>0.367425</c:v>
                </c:pt>
                <c:pt idx="2254">
                  <c:v>0.446203</c:v>
                </c:pt>
                <c:pt idx="2255">
                  <c:v>0.509227</c:v>
                </c:pt>
                <c:pt idx="2256">
                  <c:v>0.241378</c:v>
                </c:pt>
                <c:pt idx="2257">
                  <c:v>0.115332</c:v>
                </c:pt>
                <c:pt idx="2258">
                  <c:v>0.0523092</c:v>
                </c:pt>
                <c:pt idx="2259">
                  <c:v>0.588005</c:v>
                </c:pt>
                <c:pt idx="2260">
                  <c:v>-1.17664</c:v>
                </c:pt>
                <c:pt idx="2261">
                  <c:v>-0.105249</c:v>
                </c:pt>
                <c:pt idx="2262">
                  <c:v>-0.0894928</c:v>
                </c:pt>
                <c:pt idx="2263">
                  <c:v>0.131088</c:v>
                </c:pt>
                <c:pt idx="2264">
                  <c:v>0.0207976</c:v>
                </c:pt>
                <c:pt idx="2265">
                  <c:v>1.24975</c:v>
                </c:pt>
                <c:pt idx="2266">
                  <c:v>0.509227</c:v>
                </c:pt>
                <c:pt idx="2267">
                  <c:v>-1.20815</c:v>
                </c:pt>
                <c:pt idx="2268">
                  <c:v>0.824342</c:v>
                </c:pt>
                <c:pt idx="2269">
                  <c:v>0.68254</c:v>
                </c:pt>
                <c:pt idx="2270">
                  <c:v>0.351669</c:v>
                </c:pt>
                <c:pt idx="2271">
                  <c:v>5.51956</c:v>
                </c:pt>
                <c:pt idx="2272">
                  <c:v>-2.752219999999998</c:v>
                </c:pt>
                <c:pt idx="2273">
                  <c:v>0.556494</c:v>
                </c:pt>
                <c:pt idx="2274">
                  <c:v>-0.735479</c:v>
                </c:pt>
                <c:pt idx="2275">
                  <c:v>-0.073737</c:v>
                </c:pt>
                <c:pt idx="2276">
                  <c:v>0.257134</c:v>
                </c:pt>
                <c:pt idx="2277">
                  <c:v>0.635273</c:v>
                </c:pt>
                <c:pt idx="2278">
                  <c:v>3.31375</c:v>
                </c:pt>
                <c:pt idx="2279">
                  <c:v>-1.64931</c:v>
                </c:pt>
                <c:pt idx="2280">
                  <c:v>-1.77536</c:v>
                </c:pt>
                <c:pt idx="2281">
                  <c:v>0.0838207</c:v>
                </c:pt>
                <c:pt idx="2282">
                  <c:v>1.32853</c:v>
                </c:pt>
                <c:pt idx="2283">
                  <c:v>6.55944</c:v>
                </c:pt>
                <c:pt idx="2284">
                  <c:v>0.0523092</c:v>
                </c:pt>
                <c:pt idx="2285">
                  <c:v>-1.34995</c:v>
                </c:pt>
                <c:pt idx="2286">
                  <c:v>0.918877</c:v>
                </c:pt>
                <c:pt idx="2287">
                  <c:v>0.38318</c:v>
                </c:pt>
                <c:pt idx="2288">
                  <c:v>0.57225</c:v>
                </c:pt>
                <c:pt idx="2289">
                  <c:v>-0.672456</c:v>
                </c:pt>
                <c:pt idx="2290">
                  <c:v>-0.893037</c:v>
                </c:pt>
                <c:pt idx="2291">
                  <c:v>0.00504185</c:v>
                </c:pt>
                <c:pt idx="2292">
                  <c:v>0.446203</c:v>
                </c:pt>
                <c:pt idx="2293">
                  <c:v>0.477715</c:v>
                </c:pt>
                <c:pt idx="2294">
                  <c:v>0.461959</c:v>
                </c:pt>
                <c:pt idx="2295">
                  <c:v>0.1626</c:v>
                </c:pt>
                <c:pt idx="2296">
                  <c:v>0.194111</c:v>
                </c:pt>
                <c:pt idx="2297">
                  <c:v>-0.499143</c:v>
                </c:pt>
                <c:pt idx="2298">
                  <c:v>-0.073737</c:v>
                </c:pt>
                <c:pt idx="2299">
                  <c:v>0.27289</c:v>
                </c:pt>
                <c:pt idx="2300">
                  <c:v>-0.121004</c:v>
                </c:pt>
                <c:pt idx="2301">
                  <c:v>-0.672456</c:v>
                </c:pt>
                <c:pt idx="2302">
                  <c:v>-0.719724</c:v>
                </c:pt>
                <c:pt idx="2303">
                  <c:v>0.509227</c:v>
                </c:pt>
                <c:pt idx="2304">
                  <c:v>-0.0422255</c:v>
                </c:pt>
                <c:pt idx="2305">
                  <c:v>-0.861526</c:v>
                </c:pt>
                <c:pt idx="2306">
                  <c:v>-2.02745</c:v>
                </c:pt>
                <c:pt idx="2307">
                  <c:v>-0.95606</c:v>
                </c:pt>
                <c:pt idx="2308">
                  <c:v>0.666784</c:v>
                </c:pt>
                <c:pt idx="2309">
                  <c:v>0.556494</c:v>
                </c:pt>
                <c:pt idx="2310">
                  <c:v>-0.278562</c:v>
                </c:pt>
                <c:pt idx="2311">
                  <c:v>0.446203</c:v>
                </c:pt>
                <c:pt idx="2312">
                  <c:v>0.257134</c:v>
                </c:pt>
                <c:pt idx="2313">
                  <c:v>0.651029</c:v>
                </c:pt>
                <c:pt idx="2314">
                  <c:v>0.509227</c:v>
                </c:pt>
                <c:pt idx="2315">
                  <c:v>0.556494</c:v>
                </c:pt>
                <c:pt idx="2316">
                  <c:v>0.540738</c:v>
                </c:pt>
                <c:pt idx="2317">
                  <c:v>0.304402</c:v>
                </c:pt>
                <c:pt idx="2318">
                  <c:v>-1.64931</c:v>
                </c:pt>
                <c:pt idx="2319">
                  <c:v>0.0523092</c:v>
                </c:pt>
                <c:pt idx="2320">
                  <c:v>-0.54641</c:v>
                </c:pt>
                <c:pt idx="2321">
                  <c:v>0.635273</c:v>
                </c:pt>
                <c:pt idx="2322">
                  <c:v>0.131088</c:v>
                </c:pt>
                <c:pt idx="2323">
                  <c:v>0.194111</c:v>
                </c:pt>
                <c:pt idx="2324">
                  <c:v>-2.421349999999999</c:v>
                </c:pt>
                <c:pt idx="2325">
                  <c:v>-1.50751</c:v>
                </c:pt>
                <c:pt idx="2326">
                  <c:v>0.241378</c:v>
                </c:pt>
                <c:pt idx="2327">
                  <c:v>-1.46025</c:v>
                </c:pt>
                <c:pt idx="2328">
                  <c:v>0.493471</c:v>
                </c:pt>
                <c:pt idx="2329">
                  <c:v>-0.593678</c:v>
                </c:pt>
                <c:pt idx="2330">
                  <c:v>0.666784</c:v>
                </c:pt>
                <c:pt idx="2331">
                  <c:v>0.209867</c:v>
                </c:pt>
                <c:pt idx="2332">
                  <c:v>-0.625189</c:v>
                </c:pt>
                <c:pt idx="2333">
                  <c:v>0.556494</c:v>
                </c:pt>
                <c:pt idx="2334">
                  <c:v>0.603761</c:v>
                </c:pt>
                <c:pt idx="2335">
                  <c:v>-0.814258</c:v>
                </c:pt>
                <c:pt idx="2336">
                  <c:v>0.194111</c:v>
                </c:pt>
                <c:pt idx="2337">
                  <c:v>0.79283</c:v>
                </c:pt>
                <c:pt idx="2338">
                  <c:v>-2.011699999999998</c:v>
                </c:pt>
                <c:pt idx="2339">
                  <c:v>-7.17959</c:v>
                </c:pt>
                <c:pt idx="2340">
                  <c:v>0.777075</c:v>
                </c:pt>
                <c:pt idx="2341">
                  <c:v>-1.82263</c:v>
                </c:pt>
                <c:pt idx="2342">
                  <c:v>1.97451</c:v>
                </c:pt>
                <c:pt idx="2343">
                  <c:v>3.392529999999998</c:v>
                </c:pt>
                <c:pt idx="2344">
                  <c:v>0.777075</c:v>
                </c:pt>
                <c:pt idx="2345">
                  <c:v>37.7401</c:v>
                </c:pt>
                <c:pt idx="2346">
                  <c:v>0.524982</c:v>
                </c:pt>
                <c:pt idx="2347">
                  <c:v>3.84945</c:v>
                </c:pt>
                <c:pt idx="2348">
                  <c:v>-2.07472</c:v>
                </c:pt>
                <c:pt idx="2349">
                  <c:v>0.57225</c:v>
                </c:pt>
                <c:pt idx="2350">
                  <c:v>-0.735479</c:v>
                </c:pt>
                <c:pt idx="2351">
                  <c:v>1.28126</c:v>
                </c:pt>
                <c:pt idx="2352">
                  <c:v>-4.35931</c:v>
                </c:pt>
                <c:pt idx="2353">
                  <c:v>0.57225</c:v>
                </c:pt>
                <c:pt idx="2354">
                  <c:v>-0.404608</c:v>
                </c:pt>
                <c:pt idx="2355">
                  <c:v>-0.0264697</c:v>
                </c:pt>
                <c:pt idx="2356">
                  <c:v>0.178355</c:v>
                </c:pt>
                <c:pt idx="2357">
                  <c:v>0.588005</c:v>
                </c:pt>
                <c:pt idx="2358">
                  <c:v>0.603761</c:v>
                </c:pt>
                <c:pt idx="2359">
                  <c:v>0.430448</c:v>
                </c:pt>
                <c:pt idx="2360">
                  <c:v>-0.121004</c:v>
                </c:pt>
                <c:pt idx="2361">
                  <c:v>0.178355</c:v>
                </c:pt>
                <c:pt idx="2362">
                  <c:v>0.540738</c:v>
                </c:pt>
                <c:pt idx="2363">
                  <c:v>-4.044189999999984</c:v>
                </c:pt>
                <c:pt idx="2364">
                  <c:v>-0.625189</c:v>
                </c:pt>
                <c:pt idx="2365">
                  <c:v>0.619517</c:v>
                </c:pt>
                <c:pt idx="2366">
                  <c:v>0.320157</c:v>
                </c:pt>
                <c:pt idx="2367">
                  <c:v>0.493471</c:v>
                </c:pt>
                <c:pt idx="2368">
                  <c:v>0.509227</c:v>
                </c:pt>
                <c:pt idx="2369">
                  <c:v>0.666784</c:v>
                </c:pt>
                <c:pt idx="2370">
                  <c:v>-0.0422255</c:v>
                </c:pt>
                <c:pt idx="2371">
                  <c:v>0.509227</c:v>
                </c:pt>
                <c:pt idx="2372">
                  <c:v>0.619517</c:v>
                </c:pt>
                <c:pt idx="2373">
                  <c:v>-1.23966</c:v>
                </c:pt>
                <c:pt idx="2374">
                  <c:v>0.603761</c:v>
                </c:pt>
                <c:pt idx="2375">
                  <c:v>0.115332</c:v>
                </c:pt>
                <c:pt idx="2376">
                  <c:v>0.556494</c:v>
                </c:pt>
                <c:pt idx="2377">
                  <c:v>-0.215539</c:v>
                </c:pt>
                <c:pt idx="2378">
                  <c:v>0.304402</c:v>
                </c:pt>
                <c:pt idx="2379">
                  <c:v>0.603761</c:v>
                </c:pt>
                <c:pt idx="2380">
                  <c:v>0.304402</c:v>
                </c:pt>
                <c:pt idx="2381">
                  <c:v>0.351669</c:v>
                </c:pt>
                <c:pt idx="2382">
                  <c:v>-1.09786</c:v>
                </c:pt>
                <c:pt idx="2383">
                  <c:v>0.477715</c:v>
                </c:pt>
                <c:pt idx="2384">
                  <c:v>0.257134</c:v>
                </c:pt>
                <c:pt idx="2385">
                  <c:v>0.57225</c:v>
                </c:pt>
                <c:pt idx="2386">
                  <c:v>-0.609433</c:v>
                </c:pt>
                <c:pt idx="2387">
                  <c:v>0.509227</c:v>
                </c:pt>
                <c:pt idx="2388">
                  <c:v>-0.199783</c:v>
                </c:pt>
                <c:pt idx="2389">
                  <c:v>-0.0579812</c:v>
                </c:pt>
                <c:pt idx="2390">
                  <c:v>0.225623</c:v>
                </c:pt>
                <c:pt idx="2391">
                  <c:v>0.257134</c:v>
                </c:pt>
                <c:pt idx="2392">
                  <c:v>0.178355</c:v>
                </c:pt>
                <c:pt idx="2393">
                  <c:v>-0.987572</c:v>
                </c:pt>
                <c:pt idx="2394">
                  <c:v>-7.30564</c:v>
                </c:pt>
                <c:pt idx="2395">
                  <c:v>-0.199783</c:v>
                </c:pt>
                <c:pt idx="2396">
                  <c:v>-1.28693</c:v>
                </c:pt>
                <c:pt idx="2397">
                  <c:v>-1.57054</c:v>
                </c:pt>
                <c:pt idx="2398">
                  <c:v>0.524982</c:v>
                </c:pt>
                <c:pt idx="2399">
                  <c:v>-0.231295</c:v>
                </c:pt>
                <c:pt idx="2400">
                  <c:v>0.225623</c:v>
                </c:pt>
                <c:pt idx="2401">
                  <c:v>0.0995765</c:v>
                </c:pt>
                <c:pt idx="2402">
                  <c:v>0.635273</c:v>
                </c:pt>
                <c:pt idx="2403">
                  <c:v>0.38318</c:v>
                </c:pt>
                <c:pt idx="2404">
                  <c:v>0.146844</c:v>
                </c:pt>
                <c:pt idx="2405">
                  <c:v>-1.25542</c:v>
                </c:pt>
                <c:pt idx="2406">
                  <c:v>-0.924549</c:v>
                </c:pt>
                <c:pt idx="2407">
                  <c:v>-0.105249</c:v>
                </c:pt>
                <c:pt idx="2408">
                  <c:v>-1.08211</c:v>
                </c:pt>
                <c:pt idx="2409">
                  <c:v>0.524982</c:v>
                </c:pt>
                <c:pt idx="2410">
                  <c:v>0.430448</c:v>
                </c:pt>
                <c:pt idx="2411">
                  <c:v>0.257134</c:v>
                </c:pt>
                <c:pt idx="2412">
                  <c:v>0.115332</c:v>
                </c:pt>
                <c:pt idx="2413">
                  <c:v>1.24975</c:v>
                </c:pt>
                <c:pt idx="2414">
                  <c:v>-0.735479</c:v>
                </c:pt>
                <c:pt idx="2415">
                  <c:v>-0.688212</c:v>
                </c:pt>
                <c:pt idx="2416">
                  <c:v>0.446203</c:v>
                </c:pt>
                <c:pt idx="2417">
                  <c:v>0.398936</c:v>
                </c:pt>
                <c:pt idx="2418">
                  <c:v>0.00504185</c:v>
                </c:pt>
                <c:pt idx="2419">
                  <c:v>-1.23966</c:v>
                </c:pt>
                <c:pt idx="2420">
                  <c:v>0.0207976</c:v>
                </c:pt>
                <c:pt idx="2421">
                  <c:v>-1.31844</c:v>
                </c:pt>
                <c:pt idx="2422">
                  <c:v>0.430448</c:v>
                </c:pt>
                <c:pt idx="2423">
                  <c:v>-0.215539</c:v>
                </c:pt>
                <c:pt idx="2424">
                  <c:v>-0.467631</c:v>
                </c:pt>
                <c:pt idx="2425">
                  <c:v>0.0995765</c:v>
                </c:pt>
                <c:pt idx="2426">
                  <c:v>-0.121004</c:v>
                </c:pt>
                <c:pt idx="2427">
                  <c:v>0.194111</c:v>
                </c:pt>
                <c:pt idx="2428">
                  <c:v>-0.987572</c:v>
                </c:pt>
                <c:pt idx="2429">
                  <c:v>0.27289</c:v>
                </c:pt>
                <c:pt idx="2430">
                  <c:v>-16.6803</c:v>
                </c:pt>
                <c:pt idx="2431">
                  <c:v>-0.388852</c:v>
                </c:pt>
                <c:pt idx="2432">
                  <c:v>-5.635519999999978</c:v>
                </c:pt>
                <c:pt idx="2433">
                  <c:v>0.477715</c:v>
                </c:pt>
                <c:pt idx="2434">
                  <c:v>1.34428</c:v>
                </c:pt>
                <c:pt idx="2435">
                  <c:v>-1.03484</c:v>
                </c:pt>
                <c:pt idx="2436">
                  <c:v>4.857819999999975</c:v>
                </c:pt>
                <c:pt idx="2437">
                  <c:v>2.38416</c:v>
                </c:pt>
                <c:pt idx="2438">
                  <c:v>-0.0422255</c:v>
                </c:pt>
                <c:pt idx="2439">
                  <c:v>-0.688212</c:v>
                </c:pt>
                <c:pt idx="2440">
                  <c:v>0.446203</c:v>
                </c:pt>
                <c:pt idx="2441">
                  <c:v>-0.231295</c:v>
                </c:pt>
                <c:pt idx="2442">
                  <c:v>0.446203</c:v>
                </c:pt>
                <c:pt idx="2443">
                  <c:v>-0.13676</c:v>
                </c:pt>
                <c:pt idx="2444">
                  <c:v>-0.121004</c:v>
                </c:pt>
                <c:pt idx="2445">
                  <c:v>-0.168272</c:v>
                </c:pt>
                <c:pt idx="2446">
                  <c:v>0.619517</c:v>
                </c:pt>
                <c:pt idx="2447">
                  <c:v>-0.13676</c:v>
                </c:pt>
                <c:pt idx="2448">
                  <c:v>0.635273</c:v>
                </c:pt>
                <c:pt idx="2449">
                  <c:v>0.257134</c:v>
                </c:pt>
                <c:pt idx="2450">
                  <c:v>0.446203</c:v>
                </c:pt>
                <c:pt idx="2451">
                  <c:v>-0.0894928</c:v>
                </c:pt>
                <c:pt idx="2452">
                  <c:v>-18.57100000000001</c:v>
                </c:pt>
                <c:pt idx="2453">
                  <c:v>0.398936</c:v>
                </c:pt>
                <c:pt idx="2454">
                  <c:v>-0.656701</c:v>
                </c:pt>
                <c:pt idx="2455">
                  <c:v>-0.0107139</c:v>
                </c:pt>
                <c:pt idx="2456">
                  <c:v>0.115332</c:v>
                </c:pt>
                <c:pt idx="2457">
                  <c:v>-1.06635</c:v>
                </c:pt>
                <c:pt idx="2458">
                  <c:v>1.59637</c:v>
                </c:pt>
                <c:pt idx="2459">
                  <c:v>-0.814258</c:v>
                </c:pt>
                <c:pt idx="2460">
                  <c:v>-2.61042</c:v>
                </c:pt>
                <c:pt idx="2461">
                  <c:v>0.225623</c:v>
                </c:pt>
                <c:pt idx="2462">
                  <c:v>4.022759999999995</c:v>
                </c:pt>
                <c:pt idx="2463">
                  <c:v>-0.766991</c:v>
                </c:pt>
                <c:pt idx="2464">
                  <c:v>0.855854</c:v>
                </c:pt>
                <c:pt idx="2465">
                  <c:v>0.651029</c:v>
                </c:pt>
                <c:pt idx="2466">
                  <c:v>-0.451876</c:v>
                </c:pt>
                <c:pt idx="2467">
                  <c:v>-0.0894928</c:v>
                </c:pt>
                <c:pt idx="2468">
                  <c:v>0.556494</c:v>
                </c:pt>
                <c:pt idx="2469">
                  <c:v>0.1626</c:v>
                </c:pt>
                <c:pt idx="2470">
                  <c:v>0.367425</c:v>
                </c:pt>
                <c:pt idx="2471">
                  <c:v>0.257134</c:v>
                </c:pt>
                <c:pt idx="2472">
                  <c:v>0.619517</c:v>
                </c:pt>
                <c:pt idx="2473">
                  <c:v>-1.31844</c:v>
                </c:pt>
                <c:pt idx="2474">
                  <c:v>-1.16089</c:v>
                </c:pt>
                <c:pt idx="2475">
                  <c:v>0.335913</c:v>
                </c:pt>
                <c:pt idx="2476">
                  <c:v>0.38318</c:v>
                </c:pt>
                <c:pt idx="2477">
                  <c:v>-0.893037</c:v>
                </c:pt>
                <c:pt idx="2478">
                  <c:v>-0.247051</c:v>
                </c:pt>
                <c:pt idx="2479">
                  <c:v>-0.373097</c:v>
                </c:pt>
                <c:pt idx="2480">
                  <c:v>0.493471</c:v>
                </c:pt>
                <c:pt idx="2481">
                  <c:v>-0.499143</c:v>
                </c:pt>
                <c:pt idx="2482">
                  <c:v>0.871609</c:v>
                </c:pt>
                <c:pt idx="2483">
                  <c:v>0.0207976</c:v>
                </c:pt>
                <c:pt idx="2484">
                  <c:v>-0.43612</c:v>
                </c:pt>
                <c:pt idx="2485">
                  <c:v>0.38318</c:v>
                </c:pt>
                <c:pt idx="2486">
                  <c:v>0.540738</c:v>
                </c:pt>
                <c:pt idx="2487">
                  <c:v>0.1626</c:v>
                </c:pt>
                <c:pt idx="2488">
                  <c:v>0.288646</c:v>
                </c:pt>
                <c:pt idx="2489">
                  <c:v>5.645609999999999</c:v>
                </c:pt>
                <c:pt idx="2490">
                  <c:v>-1.99594</c:v>
                </c:pt>
                <c:pt idx="2491">
                  <c:v>3.25073</c:v>
                </c:pt>
                <c:pt idx="2492">
                  <c:v>-0.766991</c:v>
                </c:pt>
                <c:pt idx="2493">
                  <c:v>2.998639999999999</c:v>
                </c:pt>
                <c:pt idx="2494">
                  <c:v>0.68254</c:v>
                </c:pt>
                <c:pt idx="2495">
                  <c:v>-0.404608</c:v>
                </c:pt>
                <c:pt idx="2496">
                  <c:v>0.524982</c:v>
                </c:pt>
                <c:pt idx="2497">
                  <c:v>0.304402</c:v>
                </c:pt>
                <c:pt idx="2498">
                  <c:v>-0.073737</c:v>
                </c:pt>
                <c:pt idx="2499">
                  <c:v>-1.55478</c:v>
                </c:pt>
                <c:pt idx="2500">
                  <c:v>-0.625189</c:v>
                </c:pt>
                <c:pt idx="2501">
                  <c:v>-1.20815</c:v>
                </c:pt>
                <c:pt idx="2502">
                  <c:v>0.257134</c:v>
                </c:pt>
                <c:pt idx="2503">
                  <c:v>0.477715</c:v>
                </c:pt>
                <c:pt idx="2504">
                  <c:v>0.398936</c:v>
                </c:pt>
                <c:pt idx="2505">
                  <c:v>-0.0264697</c:v>
                </c:pt>
                <c:pt idx="2506">
                  <c:v>0.0523092</c:v>
                </c:pt>
                <c:pt idx="2507">
                  <c:v>-0.310074</c:v>
                </c:pt>
                <c:pt idx="2508">
                  <c:v>-0.987572</c:v>
                </c:pt>
                <c:pt idx="2509">
                  <c:v>0.351669</c:v>
                </c:pt>
                <c:pt idx="2510">
                  <c:v>0.524982</c:v>
                </c:pt>
                <c:pt idx="2511">
                  <c:v>-3.63454</c:v>
                </c:pt>
                <c:pt idx="2512">
                  <c:v>-2.531639999999999</c:v>
                </c:pt>
                <c:pt idx="2513">
                  <c:v>0.1626</c:v>
                </c:pt>
                <c:pt idx="2514">
                  <c:v>0.131088</c:v>
                </c:pt>
                <c:pt idx="2515">
                  <c:v>-0.341585</c:v>
                </c:pt>
                <c:pt idx="2516">
                  <c:v>-1.53902</c:v>
                </c:pt>
                <c:pt idx="2517">
                  <c:v>-0.0264697</c:v>
                </c:pt>
                <c:pt idx="2518">
                  <c:v>0.398936</c:v>
                </c:pt>
                <c:pt idx="2519">
                  <c:v>0.430448</c:v>
                </c:pt>
                <c:pt idx="2520">
                  <c:v>-1.25542</c:v>
                </c:pt>
                <c:pt idx="2521">
                  <c:v>0.0523092</c:v>
                </c:pt>
                <c:pt idx="2522">
                  <c:v>-0.924549</c:v>
                </c:pt>
                <c:pt idx="2523">
                  <c:v>0.414692</c:v>
                </c:pt>
                <c:pt idx="2524">
                  <c:v>0.635273</c:v>
                </c:pt>
                <c:pt idx="2525">
                  <c:v>-0.073737</c:v>
                </c:pt>
                <c:pt idx="2526">
                  <c:v>-3.60303</c:v>
                </c:pt>
                <c:pt idx="2527">
                  <c:v>-1.17664</c:v>
                </c:pt>
                <c:pt idx="2528">
                  <c:v>-0.688212</c:v>
                </c:pt>
                <c:pt idx="2529">
                  <c:v>2.44719</c:v>
                </c:pt>
                <c:pt idx="2530">
                  <c:v>0.966144</c:v>
                </c:pt>
                <c:pt idx="2531">
                  <c:v>-3.00431</c:v>
                </c:pt>
                <c:pt idx="2532">
                  <c:v>1.54911</c:v>
                </c:pt>
                <c:pt idx="2533">
                  <c:v>-1.49176</c:v>
                </c:pt>
                <c:pt idx="2534">
                  <c:v>-0.861526</c:v>
                </c:pt>
                <c:pt idx="2535">
                  <c:v>-0.121004</c:v>
                </c:pt>
                <c:pt idx="2536">
                  <c:v>0.27289</c:v>
                </c:pt>
                <c:pt idx="2537">
                  <c:v>0.509227</c:v>
                </c:pt>
                <c:pt idx="2538">
                  <c:v>0.414692</c:v>
                </c:pt>
                <c:pt idx="2539">
                  <c:v>0.509227</c:v>
                </c:pt>
                <c:pt idx="2540">
                  <c:v>0.556494</c:v>
                </c:pt>
                <c:pt idx="2541">
                  <c:v>0.777075</c:v>
                </c:pt>
                <c:pt idx="2542">
                  <c:v>-3.87088</c:v>
                </c:pt>
                <c:pt idx="2543">
                  <c:v>-0.467631</c:v>
                </c:pt>
                <c:pt idx="2544">
                  <c:v>0.493471</c:v>
                </c:pt>
                <c:pt idx="2545">
                  <c:v>0.131088</c:v>
                </c:pt>
                <c:pt idx="2546">
                  <c:v>-2.65768</c:v>
                </c:pt>
                <c:pt idx="2547">
                  <c:v>0.115332</c:v>
                </c:pt>
                <c:pt idx="2548">
                  <c:v>0.0207976</c:v>
                </c:pt>
                <c:pt idx="2549">
                  <c:v>0.225623</c:v>
                </c:pt>
                <c:pt idx="2550">
                  <c:v>-0.893037</c:v>
                </c:pt>
                <c:pt idx="2551">
                  <c:v>1.95876</c:v>
                </c:pt>
                <c:pt idx="2552">
                  <c:v>0.761319</c:v>
                </c:pt>
                <c:pt idx="2553">
                  <c:v>1.20248</c:v>
                </c:pt>
                <c:pt idx="2554">
                  <c:v>0.540738</c:v>
                </c:pt>
                <c:pt idx="2555">
                  <c:v>-0.766991</c:v>
                </c:pt>
                <c:pt idx="2556">
                  <c:v>-3.60303</c:v>
                </c:pt>
                <c:pt idx="2557">
                  <c:v>-1.39722</c:v>
                </c:pt>
                <c:pt idx="2558">
                  <c:v>0.808586</c:v>
                </c:pt>
                <c:pt idx="2559">
                  <c:v>-0.215539</c:v>
                </c:pt>
                <c:pt idx="2560">
                  <c:v>0.918877</c:v>
                </c:pt>
                <c:pt idx="2561">
                  <c:v>0.430448</c:v>
                </c:pt>
                <c:pt idx="2562">
                  <c:v>-0.830014</c:v>
                </c:pt>
                <c:pt idx="2563">
                  <c:v>0.115332</c:v>
                </c:pt>
                <c:pt idx="2564">
                  <c:v>0.367425</c:v>
                </c:pt>
                <c:pt idx="2565">
                  <c:v>-1.44449</c:v>
                </c:pt>
                <c:pt idx="2566">
                  <c:v>-1.99594</c:v>
                </c:pt>
                <c:pt idx="2567">
                  <c:v>-1.50751</c:v>
                </c:pt>
                <c:pt idx="2568">
                  <c:v>0.714052</c:v>
                </c:pt>
                <c:pt idx="2569">
                  <c:v>-2.12199</c:v>
                </c:pt>
                <c:pt idx="2570">
                  <c:v>0.367425</c:v>
                </c:pt>
                <c:pt idx="2571">
                  <c:v>-1.06635</c:v>
                </c:pt>
                <c:pt idx="2572">
                  <c:v>0.68254</c:v>
                </c:pt>
                <c:pt idx="2573">
                  <c:v>-0.105249</c:v>
                </c:pt>
                <c:pt idx="2574">
                  <c:v>0.398936</c:v>
                </c:pt>
                <c:pt idx="2575">
                  <c:v>-0.656701</c:v>
                </c:pt>
                <c:pt idx="2576">
                  <c:v>0.335913</c:v>
                </c:pt>
                <c:pt idx="2577">
                  <c:v>0.0680649</c:v>
                </c:pt>
                <c:pt idx="2578">
                  <c:v>0.178355</c:v>
                </c:pt>
                <c:pt idx="2579">
                  <c:v>-6.832959999999995</c:v>
                </c:pt>
                <c:pt idx="2580">
                  <c:v>-0.404608</c:v>
                </c:pt>
                <c:pt idx="2581">
                  <c:v>-0.0264697</c:v>
                </c:pt>
                <c:pt idx="2582">
                  <c:v>0.398936</c:v>
                </c:pt>
                <c:pt idx="2583">
                  <c:v>0.57225</c:v>
                </c:pt>
                <c:pt idx="2584">
                  <c:v>0.304402</c:v>
                </c:pt>
                <c:pt idx="2585">
                  <c:v>-1.05059</c:v>
                </c:pt>
                <c:pt idx="2586">
                  <c:v>0.934632</c:v>
                </c:pt>
                <c:pt idx="2587">
                  <c:v>-11.4494</c:v>
                </c:pt>
                <c:pt idx="2588">
                  <c:v>11.1916</c:v>
                </c:pt>
                <c:pt idx="2589">
                  <c:v>0.540738</c:v>
                </c:pt>
                <c:pt idx="2590">
                  <c:v>-0.0422255</c:v>
                </c:pt>
                <c:pt idx="2591">
                  <c:v>-0.278562</c:v>
                </c:pt>
                <c:pt idx="2592">
                  <c:v>-0.105249</c:v>
                </c:pt>
                <c:pt idx="2593">
                  <c:v>-1.64931</c:v>
                </c:pt>
                <c:pt idx="2594">
                  <c:v>-0.814258</c:v>
                </c:pt>
                <c:pt idx="2595">
                  <c:v>-2.76797</c:v>
                </c:pt>
                <c:pt idx="2596">
                  <c:v>0.178355</c:v>
                </c:pt>
                <c:pt idx="2597">
                  <c:v>-3.807859999999998</c:v>
                </c:pt>
                <c:pt idx="2598">
                  <c:v>0.966144</c:v>
                </c:pt>
                <c:pt idx="2599">
                  <c:v>-1.57054</c:v>
                </c:pt>
                <c:pt idx="2600">
                  <c:v>-0.325829</c:v>
                </c:pt>
                <c:pt idx="2601">
                  <c:v>0.351669</c:v>
                </c:pt>
                <c:pt idx="2602">
                  <c:v>-0.0422255</c:v>
                </c:pt>
                <c:pt idx="2603">
                  <c:v>0.178355</c:v>
                </c:pt>
                <c:pt idx="2604">
                  <c:v>0.335913</c:v>
                </c:pt>
                <c:pt idx="2605">
                  <c:v>0.1626</c:v>
                </c:pt>
                <c:pt idx="2606">
                  <c:v>0.115332</c:v>
                </c:pt>
                <c:pt idx="2607">
                  <c:v>0.556494</c:v>
                </c:pt>
                <c:pt idx="2608">
                  <c:v>0.288646</c:v>
                </c:pt>
                <c:pt idx="2609">
                  <c:v>-18.7286</c:v>
                </c:pt>
                <c:pt idx="2610">
                  <c:v>-0.215539</c:v>
                </c:pt>
                <c:pt idx="2611">
                  <c:v>-1.42873</c:v>
                </c:pt>
                <c:pt idx="2612">
                  <c:v>0.304402</c:v>
                </c:pt>
                <c:pt idx="2613">
                  <c:v>0.414692</c:v>
                </c:pt>
                <c:pt idx="2614">
                  <c:v>-1.27118</c:v>
                </c:pt>
                <c:pt idx="2615">
                  <c:v>0.477715</c:v>
                </c:pt>
                <c:pt idx="2616">
                  <c:v>0.477715</c:v>
                </c:pt>
                <c:pt idx="2617">
                  <c:v>0.209867</c:v>
                </c:pt>
                <c:pt idx="2618">
                  <c:v>0.304402</c:v>
                </c:pt>
                <c:pt idx="2619">
                  <c:v>-0.877281</c:v>
                </c:pt>
                <c:pt idx="2620">
                  <c:v>0.509227</c:v>
                </c:pt>
                <c:pt idx="2621">
                  <c:v>0.367425</c:v>
                </c:pt>
                <c:pt idx="2622">
                  <c:v>0.225623</c:v>
                </c:pt>
                <c:pt idx="2623">
                  <c:v>0.0838207</c:v>
                </c:pt>
                <c:pt idx="2624">
                  <c:v>-0.247051</c:v>
                </c:pt>
                <c:pt idx="2625">
                  <c:v>0.304402</c:v>
                </c:pt>
                <c:pt idx="2626">
                  <c:v>0.178355</c:v>
                </c:pt>
                <c:pt idx="2627">
                  <c:v>-1.27118</c:v>
                </c:pt>
                <c:pt idx="2628">
                  <c:v>0.619517</c:v>
                </c:pt>
                <c:pt idx="2629">
                  <c:v>0.57225</c:v>
                </c:pt>
                <c:pt idx="2630">
                  <c:v>0.509227</c:v>
                </c:pt>
                <c:pt idx="2631">
                  <c:v>0.241378</c:v>
                </c:pt>
                <c:pt idx="2632">
                  <c:v>-0.278562</c:v>
                </c:pt>
                <c:pt idx="2633">
                  <c:v>-1.27118</c:v>
                </c:pt>
                <c:pt idx="2634">
                  <c:v>0.477715</c:v>
                </c:pt>
                <c:pt idx="2635">
                  <c:v>-0.54641</c:v>
                </c:pt>
                <c:pt idx="2636">
                  <c:v>-0.830014</c:v>
                </c:pt>
                <c:pt idx="2637">
                  <c:v>0.335913</c:v>
                </c:pt>
                <c:pt idx="2638">
                  <c:v>0.00504185</c:v>
                </c:pt>
                <c:pt idx="2639">
                  <c:v>0.0523092</c:v>
                </c:pt>
                <c:pt idx="2640">
                  <c:v>-0.168272</c:v>
                </c:pt>
                <c:pt idx="2641">
                  <c:v>0.509227</c:v>
                </c:pt>
                <c:pt idx="2642">
                  <c:v>-2.73646</c:v>
                </c:pt>
                <c:pt idx="2643">
                  <c:v>0.178355</c:v>
                </c:pt>
                <c:pt idx="2644">
                  <c:v>1.24975</c:v>
                </c:pt>
                <c:pt idx="2645">
                  <c:v>-0.719724</c:v>
                </c:pt>
                <c:pt idx="2646">
                  <c:v>3.061659999999998</c:v>
                </c:pt>
                <c:pt idx="2647">
                  <c:v>0.320157</c:v>
                </c:pt>
                <c:pt idx="2648">
                  <c:v>0.761319</c:v>
                </c:pt>
                <c:pt idx="2649">
                  <c:v>0.1626</c:v>
                </c:pt>
                <c:pt idx="2650">
                  <c:v>-0.703968</c:v>
                </c:pt>
                <c:pt idx="2651">
                  <c:v>0.509227</c:v>
                </c:pt>
                <c:pt idx="2652">
                  <c:v>0.178355</c:v>
                </c:pt>
                <c:pt idx="2653">
                  <c:v>-3.36669</c:v>
                </c:pt>
                <c:pt idx="2654">
                  <c:v>0.00504185</c:v>
                </c:pt>
                <c:pt idx="2655">
                  <c:v>0.414692</c:v>
                </c:pt>
                <c:pt idx="2656">
                  <c:v>-0.199783</c:v>
                </c:pt>
                <c:pt idx="2657">
                  <c:v>-1.25542</c:v>
                </c:pt>
                <c:pt idx="2658">
                  <c:v>-0.184027</c:v>
                </c:pt>
                <c:pt idx="2659">
                  <c:v>-1.31844</c:v>
                </c:pt>
                <c:pt idx="2660">
                  <c:v>-1.49176</c:v>
                </c:pt>
                <c:pt idx="2661">
                  <c:v>-1.31844</c:v>
                </c:pt>
                <c:pt idx="2662">
                  <c:v>0.430448</c:v>
                </c:pt>
                <c:pt idx="2663">
                  <c:v>0.509227</c:v>
                </c:pt>
                <c:pt idx="2664">
                  <c:v>0.0523092</c:v>
                </c:pt>
                <c:pt idx="2665">
                  <c:v>0.304402</c:v>
                </c:pt>
                <c:pt idx="2666">
                  <c:v>-0.987572</c:v>
                </c:pt>
                <c:pt idx="2667">
                  <c:v>-0.798503</c:v>
                </c:pt>
                <c:pt idx="2668">
                  <c:v>0.0207976</c:v>
                </c:pt>
                <c:pt idx="2669">
                  <c:v>0.477715</c:v>
                </c:pt>
                <c:pt idx="2670">
                  <c:v>0.288646</c:v>
                </c:pt>
                <c:pt idx="2671">
                  <c:v>2.58899</c:v>
                </c:pt>
                <c:pt idx="2672">
                  <c:v>-0.451876</c:v>
                </c:pt>
                <c:pt idx="2673">
                  <c:v>-2.24803</c:v>
                </c:pt>
                <c:pt idx="2674">
                  <c:v>-16.1446</c:v>
                </c:pt>
                <c:pt idx="2675">
                  <c:v>0.27289</c:v>
                </c:pt>
                <c:pt idx="2676">
                  <c:v>0.209867</c:v>
                </c:pt>
                <c:pt idx="2677">
                  <c:v>-13.2928</c:v>
                </c:pt>
                <c:pt idx="2678">
                  <c:v>-14.5848</c:v>
                </c:pt>
                <c:pt idx="2679">
                  <c:v>-0.593678</c:v>
                </c:pt>
                <c:pt idx="2680">
                  <c:v>0.446203</c:v>
                </c:pt>
                <c:pt idx="2681">
                  <c:v>-10.5828</c:v>
                </c:pt>
                <c:pt idx="2682">
                  <c:v>0.367425</c:v>
                </c:pt>
                <c:pt idx="2683">
                  <c:v>-0.121004</c:v>
                </c:pt>
                <c:pt idx="2684">
                  <c:v>0.225623</c:v>
                </c:pt>
                <c:pt idx="2685">
                  <c:v>0.57225</c:v>
                </c:pt>
                <c:pt idx="2686">
                  <c:v>0.351669</c:v>
                </c:pt>
                <c:pt idx="2687">
                  <c:v>0.0523092</c:v>
                </c:pt>
                <c:pt idx="2688">
                  <c:v>-0.499143</c:v>
                </c:pt>
                <c:pt idx="2689">
                  <c:v>-1.31844</c:v>
                </c:pt>
                <c:pt idx="2690">
                  <c:v>0.00504185</c:v>
                </c:pt>
                <c:pt idx="2691">
                  <c:v>0.398936</c:v>
                </c:pt>
                <c:pt idx="2692">
                  <c:v>0.225623</c:v>
                </c:pt>
                <c:pt idx="2693">
                  <c:v>-13.2141</c:v>
                </c:pt>
                <c:pt idx="2694">
                  <c:v>0.635273</c:v>
                </c:pt>
                <c:pt idx="2695">
                  <c:v>1.10795</c:v>
                </c:pt>
                <c:pt idx="2696">
                  <c:v>-1.39722</c:v>
                </c:pt>
                <c:pt idx="2697">
                  <c:v>-1.11362</c:v>
                </c:pt>
                <c:pt idx="2698">
                  <c:v>3.061659999999998</c:v>
                </c:pt>
                <c:pt idx="2699">
                  <c:v>-2.37408</c:v>
                </c:pt>
                <c:pt idx="2700">
                  <c:v>-0.530654</c:v>
                </c:pt>
                <c:pt idx="2701">
                  <c:v>-0.703968</c:v>
                </c:pt>
                <c:pt idx="2702">
                  <c:v>2.809569999999999</c:v>
                </c:pt>
                <c:pt idx="2703">
                  <c:v>0.777075</c:v>
                </c:pt>
                <c:pt idx="2704">
                  <c:v>-0.184027</c:v>
                </c:pt>
                <c:pt idx="2705">
                  <c:v>-0.483387</c:v>
                </c:pt>
                <c:pt idx="2706">
                  <c:v>0.509227</c:v>
                </c:pt>
                <c:pt idx="2707">
                  <c:v>-0.184027</c:v>
                </c:pt>
                <c:pt idx="2708">
                  <c:v>0.398936</c:v>
                </c:pt>
                <c:pt idx="2709">
                  <c:v>-0.073737</c:v>
                </c:pt>
                <c:pt idx="2710">
                  <c:v>-0.814258</c:v>
                </c:pt>
                <c:pt idx="2711">
                  <c:v>0.603761</c:v>
                </c:pt>
                <c:pt idx="2712">
                  <c:v>0.38318</c:v>
                </c:pt>
                <c:pt idx="2713">
                  <c:v>0.446203</c:v>
                </c:pt>
                <c:pt idx="2714">
                  <c:v>0.493471</c:v>
                </c:pt>
                <c:pt idx="2715">
                  <c:v>-1.20815</c:v>
                </c:pt>
                <c:pt idx="2716">
                  <c:v>0.588005</c:v>
                </c:pt>
                <c:pt idx="2717">
                  <c:v>-0.0107139</c:v>
                </c:pt>
                <c:pt idx="2718">
                  <c:v>0.477715</c:v>
                </c:pt>
                <c:pt idx="2719">
                  <c:v>0.131088</c:v>
                </c:pt>
                <c:pt idx="2720">
                  <c:v>0.351669</c:v>
                </c:pt>
                <c:pt idx="2721">
                  <c:v>0.194111</c:v>
                </c:pt>
                <c:pt idx="2722">
                  <c:v>0.0523092</c:v>
                </c:pt>
                <c:pt idx="2723">
                  <c:v>0.635273</c:v>
                </c:pt>
                <c:pt idx="2724">
                  <c:v>0.540738</c:v>
                </c:pt>
                <c:pt idx="2725">
                  <c:v>-1.27118</c:v>
                </c:pt>
                <c:pt idx="2726">
                  <c:v>0.131088</c:v>
                </c:pt>
                <c:pt idx="2727">
                  <c:v>0.398936</c:v>
                </c:pt>
                <c:pt idx="2728">
                  <c:v>0.27289</c:v>
                </c:pt>
                <c:pt idx="2729">
                  <c:v>0.241378</c:v>
                </c:pt>
                <c:pt idx="2730">
                  <c:v>0.540738</c:v>
                </c:pt>
                <c:pt idx="2731">
                  <c:v>0.509227</c:v>
                </c:pt>
                <c:pt idx="2732">
                  <c:v>0.477715</c:v>
                </c:pt>
                <c:pt idx="2733">
                  <c:v>1.81696</c:v>
                </c:pt>
                <c:pt idx="2734">
                  <c:v>0.603761</c:v>
                </c:pt>
                <c:pt idx="2735">
                  <c:v>7.37874</c:v>
                </c:pt>
                <c:pt idx="2736">
                  <c:v>0.524982</c:v>
                </c:pt>
                <c:pt idx="2737">
                  <c:v>0.524982</c:v>
                </c:pt>
                <c:pt idx="2738">
                  <c:v>0.446203</c:v>
                </c:pt>
                <c:pt idx="2739">
                  <c:v>0.556494</c:v>
                </c:pt>
                <c:pt idx="2740">
                  <c:v>-1.38147</c:v>
                </c:pt>
                <c:pt idx="2741">
                  <c:v>0.241378</c:v>
                </c:pt>
                <c:pt idx="2742">
                  <c:v>-0.168272</c:v>
                </c:pt>
                <c:pt idx="2743">
                  <c:v>3.12468</c:v>
                </c:pt>
                <c:pt idx="2744">
                  <c:v>-1.50751</c:v>
                </c:pt>
                <c:pt idx="2745">
                  <c:v>-2.90978</c:v>
                </c:pt>
                <c:pt idx="2746">
                  <c:v>1.06068</c:v>
                </c:pt>
                <c:pt idx="2747">
                  <c:v>0.304402</c:v>
                </c:pt>
                <c:pt idx="2748">
                  <c:v>0.493471</c:v>
                </c:pt>
                <c:pt idx="2749">
                  <c:v>-1.11362</c:v>
                </c:pt>
                <c:pt idx="2750">
                  <c:v>-1.38147</c:v>
                </c:pt>
                <c:pt idx="2751">
                  <c:v>-0.199783</c:v>
                </c:pt>
                <c:pt idx="2752">
                  <c:v>0.414692</c:v>
                </c:pt>
                <c:pt idx="2753">
                  <c:v>0.178355</c:v>
                </c:pt>
                <c:pt idx="2754">
                  <c:v>0.461959</c:v>
                </c:pt>
                <c:pt idx="2755">
                  <c:v>-1.34995</c:v>
                </c:pt>
                <c:pt idx="2756">
                  <c:v>-0.357341</c:v>
                </c:pt>
                <c:pt idx="2757">
                  <c:v>-0.877281</c:v>
                </c:pt>
                <c:pt idx="2758">
                  <c:v>-0.656701</c:v>
                </c:pt>
                <c:pt idx="2759">
                  <c:v>0.0838207</c:v>
                </c:pt>
                <c:pt idx="2760">
                  <c:v>-1.25542</c:v>
                </c:pt>
                <c:pt idx="2761">
                  <c:v>-0.0264697</c:v>
                </c:pt>
                <c:pt idx="2762">
                  <c:v>0.430448</c:v>
                </c:pt>
                <c:pt idx="2763">
                  <c:v>0.698296</c:v>
                </c:pt>
                <c:pt idx="2764">
                  <c:v>-0.310074</c:v>
                </c:pt>
                <c:pt idx="2765">
                  <c:v>0.194111</c:v>
                </c:pt>
                <c:pt idx="2766">
                  <c:v>0.493471</c:v>
                </c:pt>
                <c:pt idx="2767">
                  <c:v>0.241378</c:v>
                </c:pt>
                <c:pt idx="2768">
                  <c:v>0.178355</c:v>
                </c:pt>
                <c:pt idx="2769">
                  <c:v>-0.95606</c:v>
                </c:pt>
                <c:pt idx="2770">
                  <c:v>0.493471</c:v>
                </c:pt>
                <c:pt idx="2771">
                  <c:v>0.209867</c:v>
                </c:pt>
                <c:pt idx="2772">
                  <c:v>0.461959</c:v>
                </c:pt>
                <c:pt idx="2773">
                  <c:v>-2.5789</c:v>
                </c:pt>
                <c:pt idx="2774">
                  <c:v>-3.02007</c:v>
                </c:pt>
                <c:pt idx="2775">
                  <c:v>0.288646</c:v>
                </c:pt>
                <c:pt idx="2776">
                  <c:v>-0.625189</c:v>
                </c:pt>
                <c:pt idx="2777">
                  <c:v>0.603761</c:v>
                </c:pt>
                <c:pt idx="2778">
                  <c:v>-0.0107139</c:v>
                </c:pt>
                <c:pt idx="2779">
                  <c:v>-21.281</c:v>
                </c:pt>
                <c:pt idx="2780">
                  <c:v>2.05329</c:v>
                </c:pt>
                <c:pt idx="2781">
                  <c:v>4.164569999999975</c:v>
                </c:pt>
                <c:pt idx="2782">
                  <c:v>0.934632</c:v>
                </c:pt>
                <c:pt idx="2783">
                  <c:v>-0.121004</c:v>
                </c:pt>
                <c:pt idx="2784">
                  <c:v>-1.42873</c:v>
                </c:pt>
                <c:pt idx="2785">
                  <c:v>0.0365534</c:v>
                </c:pt>
                <c:pt idx="2786">
                  <c:v>-0.971816</c:v>
                </c:pt>
                <c:pt idx="2787">
                  <c:v>0.225623</c:v>
                </c:pt>
                <c:pt idx="2788">
                  <c:v>-0.152516</c:v>
                </c:pt>
                <c:pt idx="2789">
                  <c:v>0.824342</c:v>
                </c:pt>
                <c:pt idx="2790">
                  <c:v>-1.05059</c:v>
                </c:pt>
                <c:pt idx="2791">
                  <c:v>-0.357341</c:v>
                </c:pt>
                <c:pt idx="2792">
                  <c:v>-1.30269</c:v>
                </c:pt>
                <c:pt idx="2793">
                  <c:v>-0.672456</c:v>
                </c:pt>
                <c:pt idx="2794">
                  <c:v>0.871609</c:v>
                </c:pt>
                <c:pt idx="2795">
                  <c:v>-1.06635</c:v>
                </c:pt>
                <c:pt idx="2796">
                  <c:v>0.493471</c:v>
                </c:pt>
                <c:pt idx="2797">
                  <c:v>-0.735479</c:v>
                </c:pt>
                <c:pt idx="2798">
                  <c:v>-0.0264697</c:v>
                </c:pt>
                <c:pt idx="2799">
                  <c:v>-0.168272</c:v>
                </c:pt>
                <c:pt idx="2800">
                  <c:v>0.335913</c:v>
                </c:pt>
                <c:pt idx="2801">
                  <c:v>0.257134</c:v>
                </c:pt>
                <c:pt idx="2802">
                  <c:v>-0.609433</c:v>
                </c:pt>
                <c:pt idx="2803">
                  <c:v>0.209867</c:v>
                </c:pt>
                <c:pt idx="2804">
                  <c:v>0.335913</c:v>
                </c:pt>
                <c:pt idx="2805">
                  <c:v>0.115332</c:v>
                </c:pt>
                <c:pt idx="2806">
                  <c:v>0.257134</c:v>
                </c:pt>
                <c:pt idx="2807">
                  <c:v>-1.34995</c:v>
                </c:pt>
                <c:pt idx="2808">
                  <c:v>-1.74385</c:v>
                </c:pt>
                <c:pt idx="2809">
                  <c:v>-0.073737</c:v>
                </c:pt>
                <c:pt idx="2810">
                  <c:v>0.57225</c:v>
                </c:pt>
                <c:pt idx="2811">
                  <c:v>0.493471</c:v>
                </c:pt>
                <c:pt idx="2812">
                  <c:v>-0.184027</c:v>
                </c:pt>
                <c:pt idx="2813">
                  <c:v>0.115332</c:v>
                </c:pt>
                <c:pt idx="2814">
                  <c:v>0.398936</c:v>
                </c:pt>
                <c:pt idx="2815">
                  <c:v>-0.357341</c:v>
                </c:pt>
                <c:pt idx="2816">
                  <c:v>1.02917</c:v>
                </c:pt>
                <c:pt idx="2817">
                  <c:v>0.27289</c:v>
                </c:pt>
                <c:pt idx="2818">
                  <c:v>-0.625189</c:v>
                </c:pt>
                <c:pt idx="2819">
                  <c:v>0.556494</c:v>
                </c:pt>
                <c:pt idx="2820">
                  <c:v>0.430448</c:v>
                </c:pt>
                <c:pt idx="2821">
                  <c:v>0.241378</c:v>
                </c:pt>
                <c:pt idx="2822">
                  <c:v>0.461959</c:v>
                </c:pt>
                <c:pt idx="2823">
                  <c:v>0.257134</c:v>
                </c:pt>
                <c:pt idx="2824">
                  <c:v>0.461959</c:v>
                </c:pt>
                <c:pt idx="2825">
                  <c:v>0.241378</c:v>
                </c:pt>
                <c:pt idx="2826">
                  <c:v>0.257134</c:v>
                </c:pt>
                <c:pt idx="2827">
                  <c:v>0.461959</c:v>
                </c:pt>
                <c:pt idx="2828">
                  <c:v>0.398936</c:v>
                </c:pt>
                <c:pt idx="2829">
                  <c:v>0.209867</c:v>
                </c:pt>
                <c:pt idx="2830">
                  <c:v>0.257134</c:v>
                </c:pt>
                <c:pt idx="2831">
                  <c:v>-1.85414</c:v>
                </c:pt>
                <c:pt idx="2832">
                  <c:v>0.477715</c:v>
                </c:pt>
                <c:pt idx="2833">
                  <c:v>-1.09786</c:v>
                </c:pt>
                <c:pt idx="2834">
                  <c:v>-0.530654</c:v>
                </c:pt>
                <c:pt idx="2835">
                  <c:v>0.194111</c:v>
                </c:pt>
                <c:pt idx="2836">
                  <c:v>-0.43612</c:v>
                </c:pt>
                <c:pt idx="2837">
                  <c:v>0.651029</c:v>
                </c:pt>
                <c:pt idx="2838">
                  <c:v>0.855854</c:v>
                </c:pt>
                <c:pt idx="2839">
                  <c:v>-1.08211</c:v>
                </c:pt>
                <c:pt idx="2840">
                  <c:v>0.178355</c:v>
                </c:pt>
                <c:pt idx="2841">
                  <c:v>0.0838207</c:v>
                </c:pt>
                <c:pt idx="2842">
                  <c:v>0.194111</c:v>
                </c:pt>
                <c:pt idx="2843">
                  <c:v>-0.13676</c:v>
                </c:pt>
                <c:pt idx="2844">
                  <c:v>-0.13676</c:v>
                </c:pt>
                <c:pt idx="2845">
                  <c:v>0.477715</c:v>
                </c:pt>
                <c:pt idx="2846">
                  <c:v>-0.577922</c:v>
                </c:pt>
                <c:pt idx="2847">
                  <c:v>0.146844</c:v>
                </c:pt>
                <c:pt idx="2848">
                  <c:v>0.146844</c:v>
                </c:pt>
                <c:pt idx="2849">
                  <c:v>-0.121004</c:v>
                </c:pt>
                <c:pt idx="2850">
                  <c:v>-9.44842</c:v>
                </c:pt>
                <c:pt idx="2851">
                  <c:v>0.556494</c:v>
                </c:pt>
                <c:pt idx="2852">
                  <c:v>0.446203</c:v>
                </c:pt>
                <c:pt idx="2853">
                  <c:v>-0.215539</c:v>
                </c:pt>
                <c:pt idx="2854">
                  <c:v>-0.231295</c:v>
                </c:pt>
                <c:pt idx="2855">
                  <c:v>-0.0422255</c:v>
                </c:pt>
                <c:pt idx="2856">
                  <c:v>-0.609433</c:v>
                </c:pt>
                <c:pt idx="2857">
                  <c:v>-0.751235</c:v>
                </c:pt>
                <c:pt idx="2858">
                  <c:v>0.241378</c:v>
                </c:pt>
                <c:pt idx="2859">
                  <c:v>0.651029</c:v>
                </c:pt>
                <c:pt idx="2860">
                  <c:v>0.131088</c:v>
                </c:pt>
                <c:pt idx="2861">
                  <c:v>0.146844</c:v>
                </c:pt>
                <c:pt idx="2862">
                  <c:v>0.635273</c:v>
                </c:pt>
                <c:pt idx="2863">
                  <c:v>0.241378</c:v>
                </c:pt>
                <c:pt idx="2864">
                  <c:v>0.27289</c:v>
                </c:pt>
                <c:pt idx="2865">
                  <c:v>0.351669</c:v>
                </c:pt>
                <c:pt idx="2866">
                  <c:v>-0.987572</c:v>
                </c:pt>
                <c:pt idx="2867">
                  <c:v>-1.01908</c:v>
                </c:pt>
                <c:pt idx="2868">
                  <c:v>0.0523092</c:v>
                </c:pt>
                <c:pt idx="2869">
                  <c:v>-0.987572</c:v>
                </c:pt>
                <c:pt idx="2870">
                  <c:v>0.27289</c:v>
                </c:pt>
                <c:pt idx="2871">
                  <c:v>0.509227</c:v>
                </c:pt>
                <c:pt idx="2872">
                  <c:v>0.57225</c:v>
                </c:pt>
                <c:pt idx="2873">
                  <c:v>0.241378</c:v>
                </c:pt>
                <c:pt idx="2874">
                  <c:v>-0.499143</c:v>
                </c:pt>
                <c:pt idx="2875">
                  <c:v>-0.231295</c:v>
                </c:pt>
                <c:pt idx="2876">
                  <c:v>-1.34995</c:v>
                </c:pt>
                <c:pt idx="2877">
                  <c:v>0.493471</c:v>
                </c:pt>
                <c:pt idx="2878">
                  <c:v>0.304402</c:v>
                </c:pt>
                <c:pt idx="2879">
                  <c:v>0.38318</c:v>
                </c:pt>
                <c:pt idx="2880">
                  <c:v>0.288646</c:v>
                </c:pt>
                <c:pt idx="2881">
                  <c:v>0.398936</c:v>
                </c:pt>
                <c:pt idx="2882">
                  <c:v>0.556494</c:v>
                </c:pt>
                <c:pt idx="2883">
                  <c:v>-0.168272</c:v>
                </c:pt>
                <c:pt idx="2884">
                  <c:v>0.241378</c:v>
                </c:pt>
                <c:pt idx="2885">
                  <c:v>-3.382449999999976</c:v>
                </c:pt>
                <c:pt idx="2886">
                  <c:v>0.0838207</c:v>
                </c:pt>
                <c:pt idx="2887">
                  <c:v>0.27289</c:v>
                </c:pt>
                <c:pt idx="2888">
                  <c:v>-1.38147</c:v>
                </c:pt>
                <c:pt idx="2889">
                  <c:v>0.38318</c:v>
                </c:pt>
                <c:pt idx="2890">
                  <c:v>0.320157</c:v>
                </c:pt>
                <c:pt idx="2891">
                  <c:v>0.477715</c:v>
                </c:pt>
                <c:pt idx="2892">
                  <c:v>0.146844</c:v>
                </c:pt>
                <c:pt idx="2893">
                  <c:v>-0.294318</c:v>
                </c:pt>
                <c:pt idx="2894">
                  <c:v>-0.562166</c:v>
                </c:pt>
                <c:pt idx="2895">
                  <c:v>0.367425</c:v>
                </c:pt>
                <c:pt idx="2896">
                  <c:v>0.209867</c:v>
                </c:pt>
                <c:pt idx="2897">
                  <c:v>0.335913</c:v>
                </c:pt>
                <c:pt idx="2898">
                  <c:v>0.430448</c:v>
                </c:pt>
                <c:pt idx="2899">
                  <c:v>0.241378</c:v>
                </c:pt>
                <c:pt idx="2900">
                  <c:v>-1.06635</c:v>
                </c:pt>
                <c:pt idx="2901">
                  <c:v>-1.20815</c:v>
                </c:pt>
                <c:pt idx="2902">
                  <c:v>0.194111</c:v>
                </c:pt>
                <c:pt idx="2903">
                  <c:v>0.288646</c:v>
                </c:pt>
                <c:pt idx="2904">
                  <c:v>0.209867</c:v>
                </c:pt>
                <c:pt idx="2905">
                  <c:v>0.524982</c:v>
                </c:pt>
                <c:pt idx="2906">
                  <c:v>-0.168272</c:v>
                </c:pt>
                <c:pt idx="2907">
                  <c:v>0.414692</c:v>
                </c:pt>
                <c:pt idx="2908">
                  <c:v>-0.184027</c:v>
                </c:pt>
                <c:pt idx="2909">
                  <c:v>-1.52327</c:v>
                </c:pt>
                <c:pt idx="2910">
                  <c:v>-0.152516</c:v>
                </c:pt>
                <c:pt idx="2911">
                  <c:v>1.20248</c:v>
                </c:pt>
                <c:pt idx="2912">
                  <c:v>-0.530654</c:v>
                </c:pt>
                <c:pt idx="2913">
                  <c:v>-2.07472</c:v>
                </c:pt>
                <c:pt idx="2914">
                  <c:v>-0.625189</c:v>
                </c:pt>
                <c:pt idx="2915">
                  <c:v>0.115332</c:v>
                </c:pt>
                <c:pt idx="2916">
                  <c:v>2.13207</c:v>
                </c:pt>
                <c:pt idx="2917">
                  <c:v>0.146844</c:v>
                </c:pt>
                <c:pt idx="2918">
                  <c:v>-0.420364</c:v>
                </c:pt>
                <c:pt idx="2919">
                  <c:v>0.997656</c:v>
                </c:pt>
                <c:pt idx="2920">
                  <c:v>0.304402</c:v>
                </c:pt>
                <c:pt idx="2921">
                  <c:v>0.320157</c:v>
                </c:pt>
                <c:pt idx="2922">
                  <c:v>0.0680649</c:v>
                </c:pt>
                <c:pt idx="2923">
                  <c:v>0.414692</c:v>
                </c:pt>
                <c:pt idx="2924">
                  <c:v>0.131088</c:v>
                </c:pt>
                <c:pt idx="2925">
                  <c:v>0.493471</c:v>
                </c:pt>
                <c:pt idx="2926">
                  <c:v>0.1626</c:v>
                </c:pt>
                <c:pt idx="2927">
                  <c:v>0.304402</c:v>
                </c:pt>
                <c:pt idx="2928">
                  <c:v>0.194111</c:v>
                </c:pt>
                <c:pt idx="2929">
                  <c:v>-0.073737</c:v>
                </c:pt>
                <c:pt idx="2930">
                  <c:v>0.304402</c:v>
                </c:pt>
                <c:pt idx="2931">
                  <c:v>0.131088</c:v>
                </c:pt>
                <c:pt idx="2932">
                  <c:v>-1.25542</c:v>
                </c:pt>
                <c:pt idx="2933">
                  <c:v>-0.640945</c:v>
                </c:pt>
                <c:pt idx="2934">
                  <c:v>-0.672456</c:v>
                </c:pt>
                <c:pt idx="2935">
                  <c:v>0.209867</c:v>
                </c:pt>
                <c:pt idx="2936">
                  <c:v>-1.22391</c:v>
                </c:pt>
                <c:pt idx="2937">
                  <c:v>0.367425</c:v>
                </c:pt>
                <c:pt idx="2938">
                  <c:v>-1.22391</c:v>
                </c:pt>
                <c:pt idx="2939">
                  <c:v>0.241378</c:v>
                </c:pt>
                <c:pt idx="2940">
                  <c:v>0.115332</c:v>
                </c:pt>
                <c:pt idx="2941">
                  <c:v>0.524982</c:v>
                </c:pt>
                <c:pt idx="2942">
                  <c:v>0.209867</c:v>
                </c:pt>
                <c:pt idx="2943">
                  <c:v>0.194111</c:v>
                </c:pt>
                <c:pt idx="2944">
                  <c:v>0.524982</c:v>
                </c:pt>
                <c:pt idx="2945">
                  <c:v>0.0995765</c:v>
                </c:pt>
                <c:pt idx="2946">
                  <c:v>0.38318</c:v>
                </c:pt>
                <c:pt idx="2947">
                  <c:v>0.225623</c:v>
                </c:pt>
                <c:pt idx="2948">
                  <c:v>-0.294318</c:v>
                </c:pt>
                <c:pt idx="2949">
                  <c:v>-0.357341</c:v>
                </c:pt>
                <c:pt idx="2950">
                  <c:v>0.398936</c:v>
                </c:pt>
                <c:pt idx="2951">
                  <c:v>0.27289</c:v>
                </c:pt>
                <c:pt idx="2952">
                  <c:v>-2.54739</c:v>
                </c:pt>
                <c:pt idx="2953">
                  <c:v>0.729807</c:v>
                </c:pt>
                <c:pt idx="2954">
                  <c:v>-0.451876</c:v>
                </c:pt>
                <c:pt idx="2955">
                  <c:v>-0.184027</c:v>
                </c:pt>
                <c:pt idx="2956">
                  <c:v>-0.0579812</c:v>
                </c:pt>
                <c:pt idx="2957">
                  <c:v>0.27289</c:v>
                </c:pt>
                <c:pt idx="2958">
                  <c:v>0.225623</c:v>
                </c:pt>
                <c:pt idx="2959">
                  <c:v>0.27289</c:v>
                </c:pt>
                <c:pt idx="2960">
                  <c:v>-0.388852</c:v>
                </c:pt>
                <c:pt idx="2961">
                  <c:v>0.0838207</c:v>
                </c:pt>
                <c:pt idx="2962">
                  <c:v>0.257134</c:v>
                </c:pt>
                <c:pt idx="2963">
                  <c:v>-0.105249</c:v>
                </c:pt>
                <c:pt idx="2964">
                  <c:v>-6.80145</c:v>
                </c:pt>
                <c:pt idx="2965">
                  <c:v>0.0365534</c:v>
                </c:pt>
                <c:pt idx="2966">
                  <c:v>0.225623</c:v>
                </c:pt>
                <c:pt idx="2967">
                  <c:v>0.950388</c:v>
                </c:pt>
                <c:pt idx="2968">
                  <c:v>0.178355</c:v>
                </c:pt>
                <c:pt idx="2969">
                  <c:v>1.37579</c:v>
                </c:pt>
                <c:pt idx="2970">
                  <c:v>0.00504185</c:v>
                </c:pt>
                <c:pt idx="2971">
                  <c:v>0.351669</c:v>
                </c:pt>
                <c:pt idx="2972">
                  <c:v>-1.22391</c:v>
                </c:pt>
                <c:pt idx="2973">
                  <c:v>0.194111</c:v>
                </c:pt>
                <c:pt idx="2974">
                  <c:v>-1.30269</c:v>
                </c:pt>
                <c:pt idx="2975">
                  <c:v>0.304402</c:v>
                </c:pt>
                <c:pt idx="2976">
                  <c:v>-0.341585</c:v>
                </c:pt>
                <c:pt idx="2977">
                  <c:v>0.146844</c:v>
                </c:pt>
                <c:pt idx="2978">
                  <c:v>-1.11362</c:v>
                </c:pt>
                <c:pt idx="2979">
                  <c:v>0.0207976</c:v>
                </c:pt>
                <c:pt idx="2980">
                  <c:v>1.64364</c:v>
                </c:pt>
                <c:pt idx="2981">
                  <c:v>1.5176</c:v>
                </c:pt>
                <c:pt idx="2982">
                  <c:v>2.21085</c:v>
                </c:pt>
                <c:pt idx="2983">
                  <c:v>2.03754</c:v>
                </c:pt>
                <c:pt idx="2984">
                  <c:v>-0.814258</c:v>
                </c:pt>
                <c:pt idx="2985">
                  <c:v>-0.073737</c:v>
                </c:pt>
                <c:pt idx="2986">
                  <c:v>-1.05059</c:v>
                </c:pt>
                <c:pt idx="2987">
                  <c:v>0.0838207</c:v>
                </c:pt>
                <c:pt idx="2988">
                  <c:v>1.45457</c:v>
                </c:pt>
                <c:pt idx="2989">
                  <c:v>0.603761</c:v>
                </c:pt>
                <c:pt idx="2990">
                  <c:v>-1.74385</c:v>
                </c:pt>
                <c:pt idx="2991">
                  <c:v>0.603761</c:v>
                </c:pt>
                <c:pt idx="2992">
                  <c:v>2.699279999999998</c:v>
                </c:pt>
                <c:pt idx="2993">
                  <c:v>-18.3032</c:v>
                </c:pt>
                <c:pt idx="2994">
                  <c:v>-0.54641</c:v>
                </c:pt>
                <c:pt idx="2995">
                  <c:v>0.225623</c:v>
                </c:pt>
                <c:pt idx="2996">
                  <c:v>5.44078</c:v>
                </c:pt>
                <c:pt idx="2997">
                  <c:v>0.477715</c:v>
                </c:pt>
                <c:pt idx="2998">
                  <c:v>0.367425</c:v>
                </c:pt>
                <c:pt idx="2999">
                  <c:v>0.241378</c:v>
                </c:pt>
                <c:pt idx="3000">
                  <c:v>-0.0894928</c:v>
                </c:pt>
                <c:pt idx="3001">
                  <c:v>0.241378</c:v>
                </c:pt>
                <c:pt idx="3002">
                  <c:v>-2.98856</c:v>
                </c:pt>
                <c:pt idx="3003">
                  <c:v>-0.43612</c:v>
                </c:pt>
                <c:pt idx="3004">
                  <c:v>-0.073737</c:v>
                </c:pt>
                <c:pt idx="3005">
                  <c:v>0.0838207</c:v>
                </c:pt>
                <c:pt idx="3006">
                  <c:v>-0.105249</c:v>
                </c:pt>
                <c:pt idx="3007">
                  <c:v>0.0523092</c:v>
                </c:pt>
                <c:pt idx="3008">
                  <c:v>-0.247051</c:v>
                </c:pt>
                <c:pt idx="3009">
                  <c:v>0.0365534</c:v>
                </c:pt>
                <c:pt idx="3010">
                  <c:v>0.79283</c:v>
                </c:pt>
                <c:pt idx="3011">
                  <c:v>0.461959</c:v>
                </c:pt>
                <c:pt idx="3012">
                  <c:v>-0.184027</c:v>
                </c:pt>
                <c:pt idx="3013">
                  <c:v>-4.80047</c:v>
                </c:pt>
                <c:pt idx="3014">
                  <c:v>0.588005</c:v>
                </c:pt>
                <c:pt idx="3015">
                  <c:v>-1.06635</c:v>
                </c:pt>
                <c:pt idx="3016">
                  <c:v>-6.80145</c:v>
                </c:pt>
                <c:pt idx="3017">
                  <c:v>0.335913</c:v>
                </c:pt>
                <c:pt idx="3018">
                  <c:v>0.398936</c:v>
                </c:pt>
                <c:pt idx="3019">
                  <c:v>0.367425</c:v>
                </c:pt>
                <c:pt idx="3020">
                  <c:v>-0.814258</c:v>
                </c:pt>
                <c:pt idx="3021">
                  <c:v>-0.373097</c:v>
                </c:pt>
                <c:pt idx="3022">
                  <c:v>-0.908793</c:v>
                </c:pt>
                <c:pt idx="3023">
                  <c:v>13.6653</c:v>
                </c:pt>
                <c:pt idx="3024">
                  <c:v>1.70667</c:v>
                </c:pt>
                <c:pt idx="3025">
                  <c:v>-19.0122</c:v>
                </c:pt>
                <c:pt idx="3026">
                  <c:v>0.934632</c:v>
                </c:pt>
                <c:pt idx="3027">
                  <c:v>0.430448</c:v>
                </c:pt>
                <c:pt idx="3028">
                  <c:v>0.351669</c:v>
                </c:pt>
                <c:pt idx="3029">
                  <c:v>0.430448</c:v>
                </c:pt>
                <c:pt idx="3030">
                  <c:v>0.225623</c:v>
                </c:pt>
                <c:pt idx="3031">
                  <c:v>-3.492739999999999</c:v>
                </c:pt>
                <c:pt idx="3032">
                  <c:v>-1.23966</c:v>
                </c:pt>
                <c:pt idx="3033">
                  <c:v>0.414692</c:v>
                </c:pt>
                <c:pt idx="3034">
                  <c:v>0.1626</c:v>
                </c:pt>
                <c:pt idx="3035">
                  <c:v>-1.12937</c:v>
                </c:pt>
                <c:pt idx="3036">
                  <c:v>-1.31844</c:v>
                </c:pt>
                <c:pt idx="3037">
                  <c:v>-21.6749</c:v>
                </c:pt>
                <c:pt idx="3038">
                  <c:v>-1.94867</c:v>
                </c:pt>
                <c:pt idx="3039">
                  <c:v>0.446203</c:v>
                </c:pt>
                <c:pt idx="3040">
                  <c:v>0.320157</c:v>
                </c:pt>
                <c:pt idx="3041">
                  <c:v>0.477715</c:v>
                </c:pt>
                <c:pt idx="3042">
                  <c:v>-3.335179999999998</c:v>
                </c:pt>
                <c:pt idx="3043">
                  <c:v>-0.184027</c:v>
                </c:pt>
                <c:pt idx="3044">
                  <c:v>0.0523092</c:v>
                </c:pt>
                <c:pt idx="3045">
                  <c:v>0.131088</c:v>
                </c:pt>
                <c:pt idx="3046">
                  <c:v>-1.08211</c:v>
                </c:pt>
                <c:pt idx="3047">
                  <c:v>1.07643</c:v>
                </c:pt>
                <c:pt idx="3048">
                  <c:v>-1.34995</c:v>
                </c:pt>
                <c:pt idx="3049">
                  <c:v>4.21183</c:v>
                </c:pt>
                <c:pt idx="3050">
                  <c:v>-0.893037</c:v>
                </c:pt>
                <c:pt idx="3051">
                  <c:v>3.42404</c:v>
                </c:pt>
                <c:pt idx="3052">
                  <c:v>-3.555759999999998</c:v>
                </c:pt>
                <c:pt idx="3053">
                  <c:v>0.635273</c:v>
                </c:pt>
                <c:pt idx="3054">
                  <c:v>0.351669</c:v>
                </c:pt>
                <c:pt idx="3055">
                  <c:v>0.304402</c:v>
                </c:pt>
                <c:pt idx="3056">
                  <c:v>-3.28791</c:v>
                </c:pt>
                <c:pt idx="3057">
                  <c:v>0.540738</c:v>
                </c:pt>
                <c:pt idx="3058">
                  <c:v>-0.215539</c:v>
                </c:pt>
                <c:pt idx="3059">
                  <c:v>0.288646</c:v>
                </c:pt>
                <c:pt idx="3060">
                  <c:v>-0.483387</c:v>
                </c:pt>
                <c:pt idx="3061">
                  <c:v>0.0365534</c:v>
                </c:pt>
                <c:pt idx="3062">
                  <c:v>0.477715</c:v>
                </c:pt>
                <c:pt idx="3063">
                  <c:v>0.540738</c:v>
                </c:pt>
                <c:pt idx="3064">
                  <c:v>-0.0422255</c:v>
                </c:pt>
                <c:pt idx="3065">
                  <c:v>-0.294318</c:v>
                </c:pt>
                <c:pt idx="3066">
                  <c:v>-0.152516</c:v>
                </c:pt>
                <c:pt idx="3067">
                  <c:v>-0.43612</c:v>
                </c:pt>
                <c:pt idx="3068">
                  <c:v>0.0523092</c:v>
                </c:pt>
                <c:pt idx="3069">
                  <c:v>0.131088</c:v>
                </c:pt>
                <c:pt idx="3070">
                  <c:v>-0.199783</c:v>
                </c:pt>
                <c:pt idx="3071">
                  <c:v>0.38318</c:v>
                </c:pt>
                <c:pt idx="3072">
                  <c:v>-0.987572</c:v>
                </c:pt>
                <c:pt idx="3073">
                  <c:v>-0.577922</c:v>
                </c:pt>
                <c:pt idx="3074">
                  <c:v>0.209867</c:v>
                </c:pt>
                <c:pt idx="3075">
                  <c:v>0.367425</c:v>
                </c:pt>
                <c:pt idx="3076">
                  <c:v>0.178355</c:v>
                </c:pt>
                <c:pt idx="3077">
                  <c:v>0.0680649</c:v>
                </c:pt>
                <c:pt idx="3078">
                  <c:v>-1.12937</c:v>
                </c:pt>
                <c:pt idx="3079">
                  <c:v>0.335913</c:v>
                </c:pt>
                <c:pt idx="3080">
                  <c:v>0.446203</c:v>
                </c:pt>
                <c:pt idx="3081">
                  <c:v>0.320157</c:v>
                </c:pt>
                <c:pt idx="3082">
                  <c:v>-1.36571</c:v>
                </c:pt>
                <c:pt idx="3083">
                  <c:v>-1.28693</c:v>
                </c:pt>
                <c:pt idx="3084">
                  <c:v>0.304402</c:v>
                </c:pt>
                <c:pt idx="3085">
                  <c:v>-0.231295</c:v>
                </c:pt>
                <c:pt idx="3086">
                  <c:v>-0.877281</c:v>
                </c:pt>
                <c:pt idx="3087">
                  <c:v>-0.861526</c:v>
                </c:pt>
                <c:pt idx="3088">
                  <c:v>0.225623</c:v>
                </c:pt>
                <c:pt idx="3089">
                  <c:v>0.288646</c:v>
                </c:pt>
                <c:pt idx="3090">
                  <c:v>0.257134</c:v>
                </c:pt>
                <c:pt idx="3091">
                  <c:v>0.414692</c:v>
                </c:pt>
                <c:pt idx="3092">
                  <c:v>0.635273</c:v>
                </c:pt>
                <c:pt idx="3093">
                  <c:v>0.477715</c:v>
                </c:pt>
                <c:pt idx="3094">
                  <c:v>0.38318</c:v>
                </c:pt>
                <c:pt idx="3095">
                  <c:v>0.288646</c:v>
                </c:pt>
                <c:pt idx="3096">
                  <c:v>0.0838207</c:v>
                </c:pt>
                <c:pt idx="3097">
                  <c:v>0.288646</c:v>
                </c:pt>
                <c:pt idx="3098">
                  <c:v>0.461959</c:v>
                </c:pt>
                <c:pt idx="3099">
                  <c:v>1.81696</c:v>
                </c:pt>
                <c:pt idx="3100">
                  <c:v>-1.14513</c:v>
                </c:pt>
                <c:pt idx="3101">
                  <c:v>-0.13676</c:v>
                </c:pt>
                <c:pt idx="3102">
                  <c:v>0.509227</c:v>
                </c:pt>
                <c:pt idx="3103">
                  <c:v>0.446203</c:v>
                </c:pt>
                <c:pt idx="3104">
                  <c:v>-1.25542</c:v>
                </c:pt>
                <c:pt idx="3105">
                  <c:v>-0.278562</c:v>
                </c:pt>
                <c:pt idx="3106">
                  <c:v>-1.00333</c:v>
                </c:pt>
                <c:pt idx="3107">
                  <c:v>-0.751235</c:v>
                </c:pt>
                <c:pt idx="3108">
                  <c:v>0.635273</c:v>
                </c:pt>
                <c:pt idx="3109">
                  <c:v>0.320157</c:v>
                </c:pt>
                <c:pt idx="3110">
                  <c:v>0.68254</c:v>
                </c:pt>
                <c:pt idx="3111">
                  <c:v>0.288646</c:v>
                </c:pt>
                <c:pt idx="3112">
                  <c:v>1.42306</c:v>
                </c:pt>
                <c:pt idx="3113">
                  <c:v>-0.43612</c:v>
                </c:pt>
                <c:pt idx="3114">
                  <c:v>0.304402</c:v>
                </c:pt>
                <c:pt idx="3115">
                  <c:v>-0.593678</c:v>
                </c:pt>
                <c:pt idx="3116">
                  <c:v>0.241378</c:v>
                </c:pt>
                <c:pt idx="3117">
                  <c:v>0.57225</c:v>
                </c:pt>
                <c:pt idx="3118">
                  <c:v>0.0838207</c:v>
                </c:pt>
                <c:pt idx="3119">
                  <c:v>0.57225</c:v>
                </c:pt>
                <c:pt idx="3120">
                  <c:v>0.146844</c:v>
                </c:pt>
                <c:pt idx="3121">
                  <c:v>0.0523092</c:v>
                </c:pt>
                <c:pt idx="3122">
                  <c:v>-1.25542</c:v>
                </c:pt>
                <c:pt idx="3123">
                  <c:v>0.446203</c:v>
                </c:pt>
                <c:pt idx="3124">
                  <c:v>0.351669</c:v>
                </c:pt>
                <c:pt idx="3125">
                  <c:v>-1.20815</c:v>
                </c:pt>
                <c:pt idx="3126">
                  <c:v>0.651029</c:v>
                </c:pt>
                <c:pt idx="3127">
                  <c:v>-0.231295</c:v>
                </c:pt>
                <c:pt idx="3128">
                  <c:v>0.1626</c:v>
                </c:pt>
                <c:pt idx="3129">
                  <c:v>-5.22587</c:v>
                </c:pt>
                <c:pt idx="3130">
                  <c:v>1.24975</c:v>
                </c:pt>
                <c:pt idx="3131">
                  <c:v>-0.735479</c:v>
                </c:pt>
                <c:pt idx="3132">
                  <c:v>-1.28693</c:v>
                </c:pt>
                <c:pt idx="3133">
                  <c:v>-1.27118</c:v>
                </c:pt>
                <c:pt idx="3134">
                  <c:v>-2.13774</c:v>
                </c:pt>
                <c:pt idx="3135">
                  <c:v>-0.199783</c:v>
                </c:pt>
                <c:pt idx="3136">
                  <c:v>3.26649</c:v>
                </c:pt>
                <c:pt idx="3137">
                  <c:v>-11.5755</c:v>
                </c:pt>
                <c:pt idx="3138">
                  <c:v>0.0995765</c:v>
                </c:pt>
                <c:pt idx="3139">
                  <c:v>-1.22391</c:v>
                </c:pt>
                <c:pt idx="3140">
                  <c:v>0.27289</c:v>
                </c:pt>
                <c:pt idx="3141">
                  <c:v>0.651029</c:v>
                </c:pt>
                <c:pt idx="3142">
                  <c:v>-0.656701</c:v>
                </c:pt>
                <c:pt idx="3143">
                  <c:v>-0.971816</c:v>
                </c:pt>
                <c:pt idx="3144">
                  <c:v>0.00504185</c:v>
                </c:pt>
                <c:pt idx="3145">
                  <c:v>0.540738</c:v>
                </c:pt>
                <c:pt idx="3146">
                  <c:v>-0.310074</c:v>
                </c:pt>
                <c:pt idx="3147">
                  <c:v>0.603761</c:v>
                </c:pt>
                <c:pt idx="3148">
                  <c:v>0.351669</c:v>
                </c:pt>
                <c:pt idx="3149">
                  <c:v>0.603761</c:v>
                </c:pt>
                <c:pt idx="3150">
                  <c:v>0.398936</c:v>
                </c:pt>
                <c:pt idx="3151">
                  <c:v>-0.325829</c:v>
                </c:pt>
                <c:pt idx="3152">
                  <c:v>-0.0579812</c:v>
                </c:pt>
                <c:pt idx="3153">
                  <c:v>-1.00333</c:v>
                </c:pt>
                <c:pt idx="3154">
                  <c:v>0.619517</c:v>
                </c:pt>
                <c:pt idx="3155">
                  <c:v>0.1626</c:v>
                </c:pt>
                <c:pt idx="3156">
                  <c:v>-0.656701</c:v>
                </c:pt>
                <c:pt idx="3157">
                  <c:v>0.38318</c:v>
                </c:pt>
                <c:pt idx="3158">
                  <c:v>0.320157</c:v>
                </c:pt>
                <c:pt idx="3159">
                  <c:v>0.178355</c:v>
                </c:pt>
                <c:pt idx="3160">
                  <c:v>-0.262806</c:v>
                </c:pt>
                <c:pt idx="3161">
                  <c:v>-0.215539</c:v>
                </c:pt>
                <c:pt idx="3162">
                  <c:v>0.209867</c:v>
                </c:pt>
                <c:pt idx="3163">
                  <c:v>-8.597610000000001</c:v>
                </c:pt>
                <c:pt idx="3164">
                  <c:v>-0.13676</c:v>
                </c:pt>
                <c:pt idx="3165">
                  <c:v>0.446203</c:v>
                </c:pt>
                <c:pt idx="3166">
                  <c:v>-1.20815</c:v>
                </c:pt>
                <c:pt idx="3167">
                  <c:v>0.320157</c:v>
                </c:pt>
                <c:pt idx="3168">
                  <c:v>-1.6178</c:v>
                </c:pt>
                <c:pt idx="3169">
                  <c:v>0.493471</c:v>
                </c:pt>
                <c:pt idx="3170">
                  <c:v>-0.231295</c:v>
                </c:pt>
                <c:pt idx="3171">
                  <c:v>-8.975750000000004</c:v>
                </c:pt>
                <c:pt idx="3172">
                  <c:v>0.430448</c:v>
                </c:pt>
                <c:pt idx="3173">
                  <c:v>-0.152516</c:v>
                </c:pt>
                <c:pt idx="3174">
                  <c:v>-1.20815</c:v>
                </c:pt>
                <c:pt idx="3175">
                  <c:v>0.320157</c:v>
                </c:pt>
                <c:pt idx="3176">
                  <c:v>2.856839999999996</c:v>
                </c:pt>
                <c:pt idx="3177">
                  <c:v>-0.861526</c:v>
                </c:pt>
                <c:pt idx="3178">
                  <c:v>0.430448</c:v>
                </c:pt>
                <c:pt idx="3179">
                  <c:v>0.698296</c:v>
                </c:pt>
                <c:pt idx="3180">
                  <c:v>0.524982</c:v>
                </c:pt>
                <c:pt idx="3181">
                  <c:v>0.27289</c:v>
                </c:pt>
                <c:pt idx="3182">
                  <c:v>0.131088</c:v>
                </c:pt>
                <c:pt idx="3183">
                  <c:v>0.38318</c:v>
                </c:pt>
                <c:pt idx="3184">
                  <c:v>-0.987572</c:v>
                </c:pt>
                <c:pt idx="3185">
                  <c:v>0.288646</c:v>
                </c:pt>
                <c:pt idx="3186">
                  <c:v>0.257134</c:v>
                </c:pt>
                <c:pt idx="3187">
                  <c:v>0.00504185</c:v>
                </c:pt>
                <c:pt idx="3188">
                  <c:v>-0.0264697</c:v>
                </c:pt>
                <c:pt idx="3189">
                  <c:v>0.351669</c:v>
                </c:pt>
                <c:pt idx="3190">
                  <c:v>0.178355</c:v>
                </c:pt>
                <c:pt idx="3191">
                  <c:v>0.241378</c:v>
                </c:pt>
                <c:pt idx="3192">
                  <c:v>0.209867</c:v>
                </c:pt>
                <c:pt idx="3193">
                  <c:v>2.00603</c:v>
                </c:pt>
                <c:pt idx="3194">
                  <c:v>-1.05059</c:v>
                </c:pt>
                <c:pt idx="3195">
                  <c:v>0.0365534</c:v>
                </c:pt>
                <c:pt idx="3196">
                  <c:v>-0.640945</c:v>
                </c:pt>
                <c:pt idx="3197">
                  <c:v>-21.99</c:v>
                </c:pt>
                <c:pt idx="3198">
                  <c:v>0.950388</c:v>
                </c:pt>
                <c:pt idx="3199">
                  <c:v>1.32853</c:v>
                </c:pt>
                <c:pt idx="3200">
                  <c:v>-0.184027</c:v>
                </c:pt>
                <c:pt idx="3201">
                  <c:v>-1.72809</c:v>
                </c:pt>
                <c:pt idx="3202">
                  <c:v>1.86422</c:v>
                </c:pt>
                <c:pt idx="3203">
                  <c:v>1.02917</c:v>
                </c:pt>
                <c:pt idx="3204">
                  <c:v>0.351669</c:v>
                </c:pt>
                <c:pt idx="3205">
                  <c:v>0.509227</c:v>
                </c:pt>
                <c:pt idx="3206">
                  <c:v>-0.341585</c:v>
                </c:pt>
                <c:pt idx="3207">
                  <c:v>-1.12937</c:v>
                </c:pt>
                <c:pt idx="3208">
                  <c:v>-3.03582</c:v>
                </c:pt>
                <c:pt idx="3209">
                  <c:v>-1.85414</c:v>
                </c:pt>
                <c:pt idx="3210">
                  <c:v>-0.514899</c:v>
                </c:pt>
                <c:pt idx="3211">
                  <c:v>0.0207976</c:v>
                </c:pt>
                <c:pt idx="3212">
                  <c:v>-0.703968</c:v>
                </c:pt>
                <c:pt idx="3213">
                  <c:v>0.509227</c:v>
                </c:pt>
                <c:pt idx="3214">
                  <c:v>-1.1924</c:v>
                </c:pt>
                <c:pt idx="3215">
                  <c:v>-0.514899</c:v>
                </c:pt>
                <c:pt idx="3216">
                  <c:v>0.00504185</c:v>
                </c:pt>
                <c:pt idx="3217">
                  <c:v>0.0365534</c:v>
                </c:pt>
                <c:pt idx="3218">
                  <c:v>0.398936</c:v>
                </c:pt>
                <c:pt idx="3219">
                  <c:v>2.43143</c:v>
                </c:pt>
                <c:pt idx="3220">
                  <c:v>-1.30269</c:v>
                </c:pt>
                <c:pt idx="3221">
                  <c:v>-0.43612</c:v>
                </c:pt>
                <c:pt idx="3222">
                  <c:v>0.0995765</c:v>
                </c:pt>
                <c:pt idx="3223">
                  <c:v>0.0838207</c:v>
                </c:pt>
                <c:pt idx="3224">
                  <c:v>0.430448</c:v>
                </c:pt>
                <c:pt idx="3225">
                  <c:v>-0.215539</c:v>
                </c:pt>
                <c:pt idx="3226">
                  <c:v>-0.247051</c:v>
                </c:pt>
                <c:pt idx="3227">
                  <c:v>0.27289</c:v>
                </c:pt>
                <c:pt idx="3228">
                  <c:v>-1.17664</c:v>
                </c:pt>
                <c:pt idx="3229">
                  <c:v>0.146844</c:v>
                </c:pt>
                <c:pt idx="3230">
                  <c:v>0.351669</c:v>
                </c:pt>
                <c:pt idx="3231">
                  <c:v>0.27289</c:v>
                </c:pt>
                <c:pt idx="3232">
                  <c:v>0.540738</c:v>
                </c:pt>
                <c:pt idx="3233">
                  <c:v>0.0523092</c:v>
                </c:pt>
                <c:pt idx="3234">
                  <c:v>0.288646</c:v>
                </c:pt>
                <c:pt idx="3235">
                  <c:v>-1.50751</c:v>
                </c:pt>
                <c:pt idx="3236">
                  <c:v>-0.325829</c:v>
                </c:pt>
                <c:pt idx="3237">
                  <c:v>-0.893037</c:v>
                </c:pt>
                <c:pt idx="3238">
                  <c:v>0.524982</c:v>
                </c:pt>
                <c:pt idx="3239">
                  <c:v>0.146844</c:v>
                </c:pt>
                <c:pt idx="3240">
                  <c:v>0.0680649</c:v>
                </c:pt>
                <c:pt idx="3241">
                  <c:v>0.0523092</c:v>
                </c:pt>
                <c:pt idx="3242">
                  <c:v>0.38318</c:v>
                </c:pt>
                <c:pt idx="3243">
                  <c:v>0.209867</c:v>
                </c:pt>
                <c:pt idx="3244">
                  <c:v>-0.341585</c:v>
                </c:pt>
                <c:pt idx="3245">
                  <c:v>-0.294318</c:v>
                </c:pt>
                <c:pt idx="3246">
                  <c:v>0.178355</c:v>
                </c:pt>
                <c:pt idx="3247">
                  <c:v>0.178355</c:v>
                </c:pt>
                <c:pt idx="3248">
                  <c:v>-1.31844</c:v>
                </c:pt>
                <c:pt idx="3249">
                  <c:v>0.351669</c:v>
                </c:pt>
                <c:pt idx="3250">
                  <c:v>0.257134</c:v>
                </c:pt>
                <c:pt idx="3251">
                  <c:v>-1.12937</c:v>
                </c:pt>
                <c:pt idx="3252">
                  <c:v>0.115332</c:v>
                </c:pt>
                <c:pt idx="3253">
                  <c:v>-0.940305</c:v>
                </c:pt>
                <c:pt idx="3254">
                  <c:v>1.45457</c:v>
                </c:pt>
                <c:pt idx="3255">
                  <c:v>0.131088</c:v>
                </c:pt>
                <c:pt idx="3256">
                  <c:v>-2.12199</c:v>
                </c:pt>
                <c:pt idx="3257">
                  <c:v>-1.82263</c:v>
                </c:pt>
                <c:pt idx="3258">
                  <c:v>7.6781</c:v>
                </c:pt>
                <c:pt idx="3259">
                  <c:v>1.15521</c:v>
                </c:pt>
                <c:pt idx="3260">
                  <c:v>1.28126</c:v>
                </c:pt>
                <c:pt idx="3261">
                  <c:v>-0.152516</c:v>
                </c:pt>
                <c:pt idx="3262">
                  <c:v>3.865209999999998</c:v>
                </c:pt>
                <c:pt idx="3263">
                  <c:v>-0.0264697</c:v>
                </c:pt>
                <c:pt idx="3264">
                  <c:v>-1.27118</c:v>
                </c:pt>
                <c:pt idx="3265">
                  <c:v>0.903121</c:v>
                </c:pt>
                <c:pt idx="3266">
                  <c:v>2.46294</c:v>
                </c:pt>
                <c:pt idx="3267">
                  <c:v>-1.16089</c:v>
                </c:pt>
                <c:pt idx="3268">
                  <c:v>0.840098</c:v>
                </c:pt>
                <c:pt idx="3269">
                  <c:v>-4.83198</c:v>
                </c:pt>
                <c:pt idx="3270">
                  <c:v>-1.88565</c:v>
                </c:pt>
                <c:pt idx="3271">
                  <c:v>-0.152516</c:v>
                </c:pt>
                <c:pt idx="3272">
                  <c:v>-2.894019999999998</c:v>
                </c:pt>
                <c:pt idx="3273">
                  <c:v>3.20346</c:v>
                </c:pt>
                <c:pt idx="3274">
                  <c:v>2.30538</c:v>
                </c:pt>
                <c:pt idx="3275">
                  <c:v>-0.0264697</c:v>
                </c:pt>
                <c:pt idx="3276">
                  <c:v>0.00504185</c:v>
                </c:pt>
                <c:pt idx="3277">
                  <c:v>-1.98019</c:v>
                </c:pt>
                <c:pt idx="3278">
                  <c:v>0.934632</c:v>
                </c:pt>
                <c:pt idx="3279">
                  <c:v>2.13207</c:v>
                </c:pt>
                <c:pt idx="3280">
                  <c:v>1.24975</c:v>
                </c:pt>
                <c:pt idx="3281">
                  <c:v>-1.82263</c:v>
                </c:pt>
                <c:pt idx="3282">
                  <c:v>0.57225</c:v>
                </c:pt>
                <c:pt idx="3283">
                  <c:v>1.18672</c:v>
                </c:pt>
                <c:pt idx="3284">
                  <c:v>-3.63454</c:v>
                </c:pt>
                <c:pt idx="3285">
                  <c:v>-1.74385</c:v>
                </c:pt>
                <c:pt idx="3286">
                  <c:v>0.761319</c:v>
                </c:pt>
                <c:pt idx="3287">
                  <c:v>-2.894019999999998</c:v>
                </c:pt>
                <c:pt idx="3288">
                  <c:v>-1.82263</c:v>
                </c:pt>
                <c:pt idx="3289">
                  <c:v>0.461959</c:v>
                </c:pt>
                <c:pt idx="3290">
                  <c:v>-3.57152</c:v>
                </c:pt>
                <c:pt idx="3291">
                  <c:v>-2.6892</c:v>
                </c:pt>
                <c:pt idx="3292">
                  <c:v>4.30637</c:v>
                </c:pt>
                <c:pt idx="3293">
                  <c:v>1.18672</c:v>
                </c:pt>
                <c:pt idx="3294">
                  <c:v>0.635273</c:v>
                </c:pt>
                <c:pt idx="3295">
                  <c:v>-4.83198</c:v>
                </c:pt>
                <c:pt idx="3296">
                  <c:v>-0.199783</c:v>
                </c:pt>
                <c:pt idx="3297">
                  <c:v>-0.310074</c:v>
                </c:pt>
                <c:pt idx="3298">
                  <c:v>0.194111</c:v>
                </c:pt>
                <c:pt idx="3299">
                  <c:v>-2.011699999999998</c:v>
                </c:pt>
                <c:pt idx="3300">
                  <c:v>-0.782747</c:v>
                </c:pt>
                <c:pt idx="3301">
                  <c:v>-4.20175</c:v>
                </c:pt>
                <c:pt idx="3302">
                  <c:v>-1.20815</c:v>
                </c:pt>
                <c:pt idx="3303">
                  <c:v>1.87998</c:v>
                </c:pt>
                <c:pt idx="3304">
                  <c:v>-0.782747</c:v>
                </c:pt>
                <c:pt idx="3305">
                  <c:v>0.320157</c:v>
                </c:pt>
                <c:pt idx="3306">
                  <c:v>-1.3342</c:v>
                </c:pt>
                <c:pt idx="3307">
                  <c:v>-0.341585</c:v>
                </c:pt>
                <c:pt idx="3308">
                  <c:v>-0.987572</c:v>
                </c:pt>
                <c:pt idx="3309">
                  <c:v>-0.84577</c:v>
                </c:pt>
                <c:pt idx="3310">
                  <c:v>-0.987572</c:v>
                </c:pt>
                <c:pt idx="3311">
                  <c:v>0.446203</c:v>
                </c:pt>
                <c:pt idx="3312">
                  <c:v>0.619517</c:v>
                </c:pt>
                <c:pt idx="3313">
                  <c:v>-0.766991</c:v>
                </c:pt>
                <c:pt idx="3314">
                  <c:v>-1.30269</c:v>
                </c:pt>
                <c:pt idx="3315">
                  <c:v>0.493471</c:v>
                </c:pt>
                <c:pt idx="3316">
                  <c:v>0.257134</c:v>
                </c:pt>
                <c:pt idx="3317">
                  <c:v>-0.247051</c:v>
                </c:pt>
                <c:pt idx="3318">
                  <c:v>0.651029</c:v>
                </c:pt>
                <c:pt idx="3319">
                  <c:v>0.335913</c:v>
                </c:pt>
                <c:pt idx="3320">
                  <c:v>-0.199783</c:v>
                </c:pt>
                <c:pt idx="3321">
                  <c:v>0.209867</c:v>
                </c:pt>
                <c:pt idx="3322">
                  <c:v>0.320157</c:v>
                </c:pt>
                <c:pt idx="3323">
                  <c:v>-1.23966</c:v>
                </c:pt>
                <c:pt idx="3324">
                  <c:v>0.225623</c:v>
                </c:pt>
                <c:pt idx="3325">
                  <c:v>-20.572</c:v>
                </c:pt>
                <c:pt idx="3326">
                  <c:v>0.477715</c:v>
                </c:pt>
                <c:pt idx="3327">
                  <c:v>11.6486</c:v>
                </c:pt>
                <c:pt idx="3328">
                  <c:v>-0.105249</c:v>
                </c:pt>
                <c:pt idx="3329">
                  <c:v>0.651029</c:v>
                </c:pt>
                <c:pt idx="3330">
                  <c:v>-0.373097</c:v>
                </c:pt>
                <c:pt idx="3331">
                  <c:v>-1.41298</c:v>
                </c:pt>
                <c:pt idx="3332">
                  <c:v>0.288646</c:v>
                </c:pt>
                <c:pt idx="3333">
                  <c:v>-1.27118</c:v>
                </c:pt>
                <c:pt idx="3334">
                  <c:v>0.493471</c:v>
                </c:pt>
                <c:pt idx="3335">
                  <c:v>0.257134</c:v>
                </c:pt>
                <c:pt idx="3336">
                  <c:v>-1.01908</c:v>
                </c:pt>
                <c:pt idx="3337">
                  <c:v>0.257134</c:v>
                </c:pt>
                <c:pt idx="3338">
                  <c:v>-0.247051</c:v>
                </c:pt>
                <c:pt idx="3339">
                  <c:v>-0.0422255</c:v>
                </c:pt>
                <c:pt idx="3340">
                  <c:v>-0.830014</c:v>
                </c:pt>
                <c:pt idx="3341">
                  <c:v>-0.184027</c:v>
                </c:pt>
                <c:pt idx="3342">
                  <c:v>0.288646</c:v>
                </c:pt>
                <c:pt idx="3343">
                  <c:v>0.131088</c:v>
                </c:pt>
                <c:pt idx="3344">
                  <c:v>0.38318</c:v>
                </c:pt>
                <c:pt idx="3345">
                  <c:v>0.398936</c:v>
                </c:pt>
                <c:pt idx="3346">
                  <c:v>-0.215539</c:v>
                </c:pt>
                <c:pt idx="3347">
                  <c:v>0.57225</c:v>
                </c:pt>
                <c:pt idx="3348">
                  <c:v>-0.294318</c:v>
                </c:pt>
                <c:pt idx="3349">
                  <c:v>0.477715</c:v>
                </c:pt>
                <c:pt idx="3350">
                  <c:v>0.588005</c:v>
                </c:pt>
                <c:pt idx="3351">
                  <c:v>0.524982</c:v>
                </c:pt>
                <c:pt idx="3352">
                  <c:v>-0.0422255</c:v>
                </c:pt>
                <c:pt idx="3353">
                  <c:v>-0.514899</c:v>
                </c:pt>
                <c:pt idx="3354">
                  <c:v>0.651029</c:v>
                </c:pt>
                <c:pt idx="3355">
                  <c:v>0.0523092</c:v>
                </c:pt>
                <c:pt idx="3356">
                  <c:v>-0.357341</c:v>
                </c:pt>
                <c:pt idx="3357">
                  <c:v>0.477715</c:v>
                </c:pt>
                <c:pt idx="3358">
                  <c:v>0.38318</c:v>
                </c:pt>
                <c:pt idx="3359">
                  <c:v>-1.38147</c:v>
                </c:pt>
                <c:pt idx="3360">
                  <c:v>-2.058959999999999</c:v>
                </c:pt>
                <c:pt idx="3361">
                  <c:v>-17.09</c:v>
                </c:pt>
                <c:pt idx="3362">
                  <c:v>-0.43612</c:v>
                </c:pt>
                <c:pt idx="3363">
                  <c:v>-1.38147</c:v>
                </c:pt>
                <c:pt idx="3364">
                  <c:v>0.398936</c:v>
                </c:pt>
                <c:pt idx="3365">
                  <c:v>3.62887</c:v>
                </c:pt>
                <c:pt idx="3366">
                  <c:v>1.1237</c:v>
                </c:pt>
                <c:pt idx="3367">
                  <c:v>-0.278562</c:v>
                </c:pt>
                <c:pt idx="3368">
                  <c:v>-2.389839999999999</c:v>
                </c:pt>
                <c:pt idx="3369">
                  <c:v>0.131088</c:v>
                </c:pt>
                <c:pt idx="3370">
                  <c:v>2.60474</c:v>
                </c:pt>
                <c:pt idx="3371">
                  <c:v>-2.169249999999999</c:v>
                </c:pt>
                <c:pt idx="3372">
                  <c:v>-0.215539</c:v>
                </c:pt>
                <c:pt idx="3373">
                  <c:v>-1.38147</c:v>
                </c:pt>
                <c:pt idx="3374">
                  <c:v>0.0365534</c:v>
                </c:pt>
                <c:pt idx="3375">
                  <c:v>0.1626</c:v>
                </c:pt>
                <c:pt idx="3376">
                  <c:v>-1.30269</c:v>
                </c:pt>
                <c:pt idx="3377">
                  <c:v>-0.168272</c:v>
                </c:pt>
                <c:pt idx="3378">
                  <c:v>0.1626</c:v>
                </c:pt>
                <c:pt idx="3379">
                  <c:v>0.0523092</c:v>
                </c:pt>
                <c:pt idx="3380">
                  <c:v>0.257134</c:v>
                </c:pt>
                <c:pt idx="3381">
                  <c:v>-1.30269</c:v>
                </c:pt>
                <c:pt idx="3382">
                  <c:v>-0.0579812</c:v>
                </c:pt>
                <c:pt idx="3383">
                  <c:v>-0.782747</c:v>
                </c:pt>
                <c:pt idx="3384">
                  <c:v>-1.41298</c:v>
                </c:pt>
                <c:pt idx="3385">
                  <c:v>-1.44449</c:v>
                </c:pt>
                <c:pt idx="3386">
                  <c:v>0.430448</c:v>
                </c:pt>
                <c:pt idx="3387">
                  <c:v>0.0995765</c:v>
                </c:pt>
                <c:pt idx="3388">
                  <c:v>-0.924549</c:v>
                </c:pt>
                <c:pt idx="3389">
                  <c:v>0.1626</c:v>
                </c:pt>
                <c:pt idx="3390">
                  <c:v>-0.310074</c:v>
                </c:pt>
                <c:pt idx="3391">
                  <c:v>-0.215539</c:v>
                </c:pt>
                <c:pt idx="3392">
                  <c:v>0.57225</c:v>
                </c:pt>
                <c:pt idx="3393">
                  <c:v>-0.073737</c:v>
                </c:pt>
                <c:pt idx="3394">
                  <c:v>-0.940305</c:v>
                </c:pt>
                <c:pt idx="3395">
                  <c:v>0.288646</c:v>
                </c:pt>
                <c:pt idx="3396">
                  <c:v>0.38318</c:v>
                </c:pt>
                <c:pt idx="3397">
                  <c:v>-0.231295</c:v>
                </c:pt>
                <c:pt idx="3398">
                  <c:v>-0.294318</c:v>
                </c:pt>
                <c:pt idx="3399">
                  <c:v>0.27289</c:v>
                </c:pt>
                <c:pt idx="3400">
                  <c:v>-0.199783</c:v>
                </c:pt>
                <c:pt idx="3401">
                  <c:v>0.0838207</c:v>
                </c:pt>
                <c:pt idx="3402">
                  <c:v>0.178355</c:v>
                </c:pt>
                <c:pt idx="3403">
                  <c:v>-0.719724</c:v>
                </c:pt>
                <c:pt idx="3404">
                  <c:v>0.398936</c:v>
                </c:pt>
                <c:pt idx="3405">
                  <c:v>-0.373097</c:v>
                </c:pt>
                <c:pt idx="3406">
                  <c:v>0.714052</c:v>
                </c:pt>
                <c:pt idx="3407">
                  <c:v>0.38318</c:v>
                </c:pt>
                <c:pt idx="3408">
                  <c:v>-0.262806</c:v>
                </c:pt>
                <c:pt idx="3409">
                  <c:v>0.131088</c:v>
                </c:pt>
                <c:pt idx="3410">
                  <c:v>0.225623</c:v>
                </c:pt>
                <c:pt idx="3411">
                  <c:v>-0.640945</c:v>
                </c:pt>
                <c:pt idx="3412">
                  <c:v>0.461959</c:v>
                </c:pt>
                <c:pt idx="3413">
                  <c:v>0.398936</c:v>
                </c:pt>
                <c:pt idx="3414">
                  <c:v>0.493471</c:v>
                </c:pt>
                <c:pt idx="3415">
                  <c:v>0.414692</c:v>
                </c:pt>
                <c:pt idx="3416">
                  <c:v>-0.54641</c:v>
                </c:pt>
                <c:pt idx="3417">
                  <c:v>0.241378</c:v>
                </c:pt>
                <c:pt idx="3418">
                  <c:v>0.131088</c:v>
                </c:pt>
                <c:pt idx="3419">
                  <c:v>0.619517</c:v>
                </c:pt>
                <c:pt idx="3420">
                  <c:v>0.477715</c:v>
                </c:pt>
                <c:pt idx="3421">
                  <c:v>0.556494</c:v>
                </c:pt>
                <c:pt idx="3422">
                  <c:v>0.335913</c:v>
                </c:pt>
                <c:pt idx="3423">
                  <c:v>0.0838207</c:v>
                </c:pt>
                <c:pt idx="3424">
                  <c:v>-1.34995</c:v>
                </c:pt>
                <c:pt idx="3425">
                  <c:v>-0.231295</c:v>
                </c:pt>
                <c:pt idx="3426">
                  <c:v>-1.3342</c:v>
                </c:pt>
                <c:pt idx="3427">
                  <c:v>-0.95606</c:v>
                </c:pt>
                <c:pt idx="3428">
                  <c:v>0.824342</c:v>
                </c:pt>
                <c:pt idx="3429">
                  <c:v>0.27289</c:v>
                </c:pt>
                <c:pt idx="3430">
                  <c:v>0.398936</c:v>
                </c:pt>
                <c:pt idx="3431">
                  <c:v>0.666784</c:v>
                </c:pt>
                <c:pt idx="3432">
                  <c:v>-0.0264697</c:v>
                </c:pt>
                <c:pt idx="3433">
                  <c:v>0.398936</c:v>
                </c:pt>
                <c:pt idx="3434">
                  <c:v>0.367425</c:v>
                </c:pt>
                <c:pt idx="3435">
                  <c:v>-1.28693</c:v>
                </c:pt>
                <c:pt idx="3436">
                  <c:v>0.146844</c:v>
                </c:pt>
                <c:pt idx="3437">
                  <c:v>0.178355</c:v>
                </c:pt>
                <c:pt idx="3438">
                  <c:v>0.414692</c:v>
                </c:pt>
                <c:pt idx="3439">
                  <c:v>-0.562166</c:v>
                </c:pt>
                <c:pt idx="3440">
                  <c:v>0.540738</c:v>
                </c:pt>
                <c:pt idx="3441">
                  <c:v>-1.23966</c:v>
                </c:pt>
                <c:pt idx="3442">
                  <c:v>0.588005</c:v>
                </c:pt>
                <c:pt idx="3443">
                  <c:v>-0.294318</c:v>
                </c:pt>
                <c:pt idx="3444">
                  <c:v>-13.5764</c:v>
                </c:pt>
                <c:pt idx="3445">
                  <c:v>0.493471</c:v>
                </c:pt>
                <c:pt idx="3446">
                  <c:v>0.351669</c:v>
                </c:pt>
                <c:pt idx="3447">
                  <c:v>0.414692</c:v>
                </c:pt>
                <c:pt idx="3448">
                  <c:v>-1.34995</c:v>
                </c:pt>
                <c:pt idx="3449">
                  <c:v>-0.105249</c:v>
                </c:pt>
                <c:pt idx="3450">
                  <c:v>-4.312039999999985</c:v>
                </c:pt>
                <c:pt idx="3451">
                  <c:v>0.00504185</c:v>
                </c:pt>
                <c:pt idx="3452">
                  <c:v>0.477715</c:v>
                </c:pt>
                <c:pt idx="3453">
                  <c:v>-0.451876</c:v>
                </c:pt>
                <c:pt idx="3454">
                  <c:v>-0.0894928</c:v>
                </c:pt>
                <c:pt idx="3455">
                  <c:v>0.0838207</c:v>
                </c:pt>
                <c:pt idx="3456">
                  <c:v>-0.278562</c:v>
                </c:pt>
                <c:pt idx="3457">
                  <c:v>0.540738</c:v>
                </c:pt>
                <c:pt idx="3458">
                  <c:v>1.24975</c:v>
                </c:pt>
                <c:pt idx="3459">
                  <c:v>-0.152516</c:v>
                </c:pt>
                <c:pt idx="3460">
                  <c:v>-0.751235</c:v>
                </c:pt>
                <c:pt idx="3461">
                  <c:v>2.13207</c:v>
                </c:pt>
                <c:pt idx="3462">
                  <c:v>-0.798503</c:v>
                </c:pt>
                <c:pt idx="3463">
                  <c:v>-1.17664</c:v>
                </c:pt>
                <c:pt idx="3464">
                  <c:v>0.398936</c:v>
                </c:pt>
                <c:pt idx="3465">
                  <c:v>0.304402</c:v>
                </c:pt>
                <c:pt idx="3466">
                  <c:v>-0.814258</c:v>
                </c:pt>
                <c:pt idx="3467">
                  <c:v>0.430448</c:v>
                </c:pt>
                <c:pt idx="3468">
                  <c:v>0.38318</c:v>
                </c:pt>
                <c:pt idx="3469">
                  <c:v>0.79283</c:v>
                </c:pt>
                <c:pt idx="3470">
                  <c:v>-0.0264697</c:v>
                </c:pt>
                <c:pt idx="3471">
                  <c:v>-0.0107139</c:v>
                </c:pt>
                <c:pt idx="3472">
                  <c:v>1.99027</c:v>
                </c:pt>
                <c:pt idx="3473">
                  <c:v>0.351669</c:v>
                </c:pt>
                <c:pt idx="3474">
                  <c:v>-0.0107139</c:v>
                </c:pt>
                <c:pt idx="3475">
                  <c:v>0.241378</c:v>
                </c:pt>
                <c:pt idx="3476">
                  <c:v>-0.798503</c:v>
                </c:pt>
                <c:pt idx="3477">
                  <c:v>1.943</c:v>
                </c:pt>
                <c:pt idx="3478">
                  <c:v>-1.476</c:v>
                </c:pt>
                <c:pt idx="3479">
                  <c:v>0.0680649</c:v>
                </c:pt>
                <c:pt idx="3480">
                  <c:v>0.320157</c:v>
                </c:pt>
                <c:pt idx="3481">
                  <c:v>-0.310074</c:v>
                </c:pt>
                <c:pt idx="3482">
                  <c:v>-1.14513</c:v>
                </c:pt>
                <c:pt idx="3483">
                  <c:v>0.509227</c:v>
                </c:pt>
                <c:pt idx="3484">
                  <c:v>3.12468</c:v>
                </c:pt>
                <c:pt idx="3485">
                  <c:v>0.477715</c:v>
                </c:pt>
                <c:pt idx="3486">
                  <c:v>-1.06635</c:v>
                </c:pt>
                <c:pt idx="3487">
                  <c:v>1.48608</c:v>
                </c:pt>
                <c:pt idx="3488">
                  <c:v>1.6594</c:v>
                </c:pt>
                <c:pt idx="3489">
                  <c:v>-20.8871</c:v>
                </c:pt>
                <c:pt idx="3490">
                  <c:v>-1.36571</c:v>
                </c:pt>
                <c:pt idx="3491">
                  <c:v>-1.7596</c:v>
                </c:pt>
                <c:pt idx="3492">
                  <c:v>-2.232279999999998</c:v>
                </c:pt>
                <c:pt idx="3493">
                  <c:v>-1.93292</c:v>
                </c:pt>
                <c:pt idx="3494">
                  <c:v>0.0523092</c:v>
                </c:pt>
                <c:pt idx="3495">
                  <c:v>31.6426</c:v>
                </c:pt>
                <c:pt idx="3496">
                  <c:v>-3.98117</c:v>
                </c:pt>
                <c:pt idx="3497">
                  <c:v>2.71503</c:v>
                </c:pt>
                <c:pt idx="3498">
                  <c:v>2.87259</c:v>
                </c:pt>
                <c:pt idx="3499">
                  <c:v>-2.46861</c:v>
                </c:pt>
                <c:pt idx="3500">
                  <c:v>-0.499143</c:v>
                </c:pt>
                <c:pt idx="3501">
                  <c:v>-0.13676</c:v>
                </c:pt>
                <c:pt idx="3502">
                  <c:v>-1.30269</c:v>
                </c:pt>
                <c:pt idx="3503">
                  <c:v>-17.4524</c:v>
                </c:pt>
                <c:pt idx="3504">
                  <c:v>-1.41298</c:v>
                </c:pt>
                <c:pt idx="3505">
                  <c:v>0.509227</c:v>
                </c:pt>
                <c:pt idx="3506">
                  <c:v>0.241378</c:v>
                </c:pt>
                <c:pt idx="3507">
                  <c:v>0.556494</c:v>
                </c:pt>
                <c:pt idx="3508">
                  <c:v>-1.09786</c:v>
                </c:pt>
                <c:pt idx="3509">
                  <c:v>0.288646</c:v>
                </c:pt>
                <c:pt idx="3510">
                  <c:v>-4.642909999999978</c:v>
                </c:pt>
                <c:pt idx="3511">
                  <c:v>1.02917</c:v>
                </c:pt>
                <c:pt idx="3512">
                  <c:v>-4.97378</c:v>
                </c:pt>
                <c:pt idx="3513">
                  <c:v>-0.231295</c:v>
                </c:pt>
                <c:pt idx="3514">
                  <c:v>0.146844</c:v>
                </c:pt>
                <c:pt idx="3515">
                  <c:v>-0.593678</c:v>
                </c:pt>
                <c:pt idx="3516">
                  <c:v>0.131088</c:v>
                </c:pt>
                <c:pt idx="3517">
                  <c:v>-0.514899</c:v>
                </c:pt>
                <c:pt idx="3518">
                  <c:v>-1.476</c:v>
                </c:pt>
                <c:pt idx="3519">
                  <c:v>1.02917</c:v>
                </c:pt>
                <c:pt idx="3520">
                  <c:v>-0.294318</c:v>
                </c:pt>
                <c:pt idx="3521">
                  <c:v>3.23498</c:v>
                </c:pt>
                <c:pt idx="3522">
                  <c:v>-0.95606</c:v>
                </c:pt>
                <c:pt idx="3523">
                  <c:v>-20.7611</c:v>
                </c:pt>
                <c:pt idx="3524">
                  <c:v>-1.52327</c:v>
                </c:pt>
                <c:pt idx="3525">
                  <c:v>-9.669</c:v>
                </c:pt>
                <c:pt idx="3526">
                  <c:v>-0.0422255</c:v>
                </c:pt>
                <c:pt idx="3527">
                  <c:v>-0.199783</c:v>
                </c:pt>
                <c:pt idx="3528">
                  <c:v>0.903121</c:v>
                </c:pt>
                <c:pt idx="3529">
                  <c:v>-0.215539</c:v>
                </c:pt>
                <c:pt idx="3530">
                  <c:v>-0.231295</c:v>
                </c:pt>
                <c:pt idx="3531">
                  <c:v>-1.41298</c:v>
                </c:pt>
                <c:pt idx="3532">
                  <c:v>0.1626</c:v>
                </c:pt>
                <c:pt idx="3533">
                  <c:v>0.241378</c:v>
                </c:pt>
                <c:pt idx="3534">
                  <c:v>0.115332</c:v>
                </c:pt>
                <c:pt idx="3535">
                  <c:v>0.493471</c:v>
                </c:pt>
                <c:pt idx="3536">
                  <c:v>0.0838207</c:v>
                </c:pt>
                <c:pt idx="3537">
                  <c:v>-0.215539</c:v>
                </c:pt>
                <c:pt idx="3538">
                  <c:v>0.194111</c:v>
                </c:pt>
                <c:pt idx="3539">
                  <c:v>0.446203</c:v>
                </c:pt>
                <c:pt idx="3540">
                  <c:v>-0.43612</c:v>
                </c:pt>
                <c:pt idx="3541">
                  <c:v>0.115332</c:v>
                </c:pt>
                <c:pt idx="3542">
                  <c:v>0.367425</c:v>
                </c:pt>
                <c:pt idx="3543">
                  <c:v>0.367425</c:v>
                </c:pt>
                <c:pt idx="3544">
                  <c:v>-1.80687</c:v>
                </c:pt>
                <c:pt idx="3545">
                  <c:v>-3.27216</c:v>
                </c:pt>
                <c:pt idx="3546">
                  <c:v>0.225623</c:v>
                </c:pt>
                <c:pt idx="3547">
                  <c:v>-1.39722</c:v>
                </c:pt>
                <c:pt idx="3548">
                  <c:v>-0.483387</c:v>
                </c:pt>
                <c:pt idx="3549">
                  <c:v>-1.1924</c:v>
                </c:pt>
                <c:pt idx="3550">
                  <c:v>-1.17664</c:v>
                </c:pt>
                <c:pt idx="3551">
                  <c:v>-0.247051</c:v>
                </c:pt>
                <c:pt idx="3552">
                  <c:v>-0.105249</c:v>
                </c:pt>
                <c:pt idx="3553">
                  <c:v>-1.3342</c:v>
                </c:pt>
                <c:pt idx="3554">
                  <c:v>-0.0107139</c:v>
                </c:pt>
                <c:pt idx="3555">
                  <c:v>-0.908793</c:v>
                </c:pt>
                <c:pt idx="3556">
                  <c:v>0.335913</c:v>
                </c:pt>
                <c:pt idx="3557">
                  <c:v>-0.184027</c:v>
                </c:pt>
                <c:pt idx="3558">
                  <c:v>0.477715</c:v>
                </c:pt>
                <c:pt idx="3559">
                  <c:v>0.493471</c:v>
                </c:pt>
                <c:pt idx="3560">
                  <c:v>0.1626</c:v>
                </c:pt>
                <c:pt idx="3561">
                  <c:v>0.0680649</c:v>
                </c:pt>
                <c:pt idx="3562">
                  <c:v>0.477715</c:v>
                </c:pt>
                <c:pt idx="3563">
                  <c:v>0.477715</c:v>
                </c:pt>
                <c:pt idx="3564">
                  <c:v>-0.357341</c:v>
                </c:pt>
                <c:pt idx="3565">
                  <c:v>-0.184027</c:v>
                </c:pt>
                <c:pt idx="3566">
                  <c:v>0.38318</c:v>
                </c:pt>
                <c:pt idx="3567">
                  <c:v>0.209867</c:v>
                </c:pt>
                <c:pt idx="3568">
                  <c:v>-0.877281</c:v>
                </c:pt>
                <c:pt idx="3569">
                  <c:v>0.1626</c:v>
                </c:pt>
                <c:pt idx="3570">
                  <c:v>0.257134</c:v>
                </c:pt>
                <c:pt idx="3571">
                  <c:v>0.0995765</c:v>
                </c:pt>
                <c:pt idx="3572">
                  <c:v>-1.31844</c:v>
                </c:pt>
                <c:pt idx="3573">
                  <c:v>-1.41298</c:v>
                </c:pt>
                <c:pt idx="3574">
                  <c:v>-1.25542</c:v>
                </c:pt>
                <c:pt idx="3575">
                  <c:v>-0.199783</c:v>
                </c:pt>
                <c:pt idx="3576">
                  <c:v>-5.2889</c:v>
                </c:pt>
                <c:pt idx="3577">
                  <c:v>0.524982</c:v>
                </c:pt>
                <c:pt idx="3578">
                  <c:v>-0.247051</c:v>
                </c:pt>
                <c:pt idx="3579">
                  <c:v>0.493471</c:v>
                </c:pt>
                <c:pt idx="3580">
                  <c:v>-0.152516</c:v>
                </c:pt>
                <c:pt idx="3581">
                  <c:v>0.903121</c:v>
                </c:pt>
                <c:pt idx="3582">
                  <c:v>-0.404608</c:v>
                </c:pt>
                <c:pt idx="3583">
                  <c:v>1.20248</c:v>
                </c:pt>
                <c:pt idx="3584">
                  <c:v>-3.42972</c:v>
                </c:pt>
                <c:pt idx="3585">
                  <c:v>0.966144</c:v>
                </c:pt>
                <c:pt idx="3586">
                  <c:v>3.030149999999999</c:v>
                </c:pt>
                <c:pt idx="3587">
                  <c:v>0.729807</c:v>
                </c:pt>
                <c:pt idx="3588">
                  <c:v>3.20346</c:v>
                </c:pt>
                <c:pt idx="3589">
                  <c:v>-1.80687</c:v>
                </c:pt>
                <c:pt idx="3590">
                  <c:v>4.605729999999998</c:v>
                </c:pt>
                <c:pt idx="3591">
                  <c:v>0.524982</c:v>
                </c:pt>
                <c:pt idx="3592">
                  <c:v>0.509227</c:v>
                </c:pt>
                <c:pt idx="3593">
                  <c:v>0.540738</c:v>
                </c:pt>
                <c:pt idx="3594">
                  <c:v>-0.0264697</c:v>
                </c:pt>
                <c:pt idx="3595">
                  <c:v>2.14783</c:v>
                </c:pt>
                <c:pt idx="3596">
                  <c:v>0.666784</c:v>
                </c:pt>
                <c:pt idx="3597">
                  <c:v>-0.593678</c:v>
                </c:pt>
                <c:pt idx="3598">
                  <c:v>0.0523092</c:v>
                </c:pt>
                <c:pt idx="3599">
                  <c:v>-1.22391</c:v>
                </c:pt>
              </c:numCache>
            </c:numRef>
          </c:yVal>
          <c:smooth val="0"/>
        </c:ser>
        <c:dLbls>
          <c:showLegendKey val="0"/>
          <c:showVal val="0"/>
          <c:showCatName val="0"/>
          <c:showSerName val="0"/>
          <c:showPercent val="0"/>
          <c:showBubbleSize val="0"/>
        </c:dLbls>
        <c:axId val="-2127032272"/>
        <c:axId val="-2126236576"/>
      </c:scatterChart>
      <c:valAx>
        <c:axId val="-2127032272"/>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ill</a:t>
                </a:r>
                <a:r>
                  <a:rPr lang="en-US" baseline="0"/>
                  <a:t> time (min)</a:t>
                </a:r>
                <a:endParaRPr lang="en-US"/>
              </a:p>
            </c:rich>
          </c:tx>
          <c:layout>
            <c:manualLayout>
              <c:xMode val="edge"/>
              <c:yMode val="edge"/>
              <c:x val="0.396205599300087"/>
              <c:y val="0.79885057471264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126236576"/>
        <c:crosses val="autoZero"/>
        <c:crossBetween val="midCat"/>
      </c:valAx>
      <c:valAx>
        <c:axId val="-2126236576"/>
        <c:scaling>
          <c:orientation val="minMax"/>
          <c:max val="25.0"/>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2</a:t>
                </a:r>
                <a:r>
                  <a:rPr lang="en-US" baseline="0"/>
                  <a:t> percentage</a:t>
                </a:r>
                <a:endParaRPr lang="en-US"/>
              </a:p>
            </c:rich>
          </c:tx>
          <c:layout>
            <c:manualLayout>
              <c:xMode val="edge"/>
              <c:yMode val="edge"/>
              <c:x val="0.0"/>
              <c:y val="0.30191702869037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70322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054425416862"/>
          <c:y val="0.0489103031174367"/>
          <c:w val="0.81955526679008"/>
          <c:h val="0.796135618824848"/>
        </c:manualLayout>
      </c:layout>
      <c:scatterChart>
        <c:scatterStyle val="lineMarker"/>
        <c:varyColors val="0"/>
        <c:ser>
          <c:idx val="0"/>
          <c:order val="0"/>
          <c:tx>
            <c:v>Nitinol stent</c:v>
          </c:tx>
          <c:spPr>
            <a:ln w="38100">
              <a:solidFill>
                <a:schemeClr val="tx1"/>
              </a:solidFill>
              <a:prstDash val="solid"/>
            </a:ln>
          </c:spPr>
          <c:marker>
            <c:symbol val="none"/>
          </c:marker>
          <c:xVal>
            <c:numRef>
              <c:f>'[comparison-intenseUV-vs-nitinol.xls]Specimen_RawData_1'!$C$13:$C$436</c:f>
              <c:numCache>
                <c:formatCode>General</c:formatCode>
                <c:ptCount val="424"/>
                <c:pt idx="0">
                  <c:v>0.0</c:v>
                </c:pt>
                <c:pt idx="1">
                  <c:v>0.0</c:v>
                </c:pt>
                <c:pt idx="2">
                  <c:v>0.0</c:v>
                </c:pt>
                <c:pt idx="3">
                  <c:v>0.033015873015873</c:v>
                </c:pt>
                <c:pt idx="4">
                  <c:v>0.053015873015873</c:v>
                </c:pt>
                <c:pt idx="5">
                  <c:v>0.086031746031746</c:v>
                </c:pt>
                <c:pt idx="6">
                  <c:v>0.211746031746032</c:v>
                </c:pt>
                <c:pt idx="7">
                  <c:v>0.317460317460317</c:v>
                </c:pt>
                <c:pt idx="8">
                  <c:v>0.396825396825397</c:v>
                </c:pt>
                <c:pt idx="9">
                  <c:v>0.46952380952381</c:v>
                </c:pt>
                <c:pt idx="10">
                  <c:v>0.515873015873016</c:v>
                </c:pt>
                <c:pt idx="11">
                  <c:v>0.568888888888889</c:v>
                </c:pt>
                <c:pt idx="12">
                  <c:v>0.614920634920635</c:v>
                </c:pt>
                <c:pt idx="13">
                  <c:v>0.667936507936508</c:v>
                </c:pt>
                <c:pt idx="14">
                  <c:v>0.727263212977498</c:v>
                </c:pt>
                <c:pt idx="15">
                  <c:v>0.786753183324613</c:v>
                </c:pt>
                <c:pt idx="16">
                  <c:v>0.846243153671727</c:v>
                </c:pt>
                <c:pt idx="17">
                  <c:v>0.905733124018838</c:v>
                </c:pt>
                <c:pt idx="18">
                  <c:v>0.965223094365952</c:v>
                </c:pt>
                <c:pt idx="19">
                  <c:v>1.024713064713067</c:v>
                </c:pt>
                <c:pt idx="20">
                  <c:v>1.084203035060178</c:v>
                </c:pt>
                <c:pt idx="21">
                  <c:v>1.143693005407292</c:v>
                </c:pt>
                <c:pt idx="22">
                  <c:v>1.203182975754403</c:v>
                </c:pt>
                <c:pt idx="23">
                  <c:v>1.262672946101518</c:v>
                </c:pt>
                <c:pt idx="24">
                  <c:v>1.322162916448632</c:v>
                </c:pt>
                <c:pt idx="25">
                  <c:v>1.381652886795743</c:v>
                </c:pt>
                <c:pt idx="26">
                  <c:v>1.441142857142857</c:v>
                </c:pt>
                <c:pt idx="27">
                  <c:v>1.500632827489971</c:v>
                </c:pt>
                <c:pt idx="28">
                  <c:v>1.560122797837082</c:v>
                </c:pt>
                <c:pt idx="29">
                  <c:v>1.619612768184196</c:v>
                </c:pt>
                <c:pt idx="30">
                  <c:v>1.679102738531311</c:v>
                </c:pt>
                <c:pt idx="31">
                  <c:v>1.738592708878422</c:v>
                </c:pt>
                <c:pt idx="32">
                  <c:v>1.798082679225537</c:v>
                </c:pt>
                <c:pt idx="33">
                  <c:v>1.857572649572651</c:v>
                </c:pt>
                <c:pt idx="34">
                  <c:v>1.917062619919762</c:v>
                </c:pt>
                <c:pt idx="35">
                  <c:v>1.976552590266877</c:v>
                </c:pt>
                <c:pt idx="36">
                  <c:v>2.03604256061399</c:v>
                </c:pt>
                <c:pt idx="37">
                  <c:v>2.095532530961101</c:v>
                </c:pt>
                <c:pt idx="38">
                  <c:v>2.155022501308216</c:v>
                </c:pt>
                <c:pt idx="39">
                  <c:v>2.214512471655331</c:v>
                </c:pt>
                <c:pt idx="40">
                  <c:v>2.274002442002441</c:v>
                </c:pt>
                <c:pt idx="41">
                  <c:v>2.333492412349555</c:v>
                </c:pt>
                <c:pt idx="42">
                  <c:v>2.392982382696668</c:v>
                </c:pt>
                <c:pt idx="43">
                  <c:v>2.452472353043767</c:v>
                </c:pt>
                <c:pt idx="44">
                  <c:v>2.511962323390881</c:v>
                </c:pt>
                <c:pt idx="45">
                  <c:v>2.571452293737999</c:v>
                </c:pt>
                <c:pt idx="46">
                  <c:v>2.63094226408512</c:v>
                </c:pt>
                <c:pt idx="47">
                  <c:v>2.690432234432235</c:v>
                </c:pt>
                <c:pt idx="48">
                  <c:v>2.74992220477935</c:v>
                </c:pt>
                <c:pt idx="49">
                  <c:v>2.80941217512646</c:v>
                </c:pt>
                <c:pt idx="50">
                  <c:v>2.868902145473574</c:v>
                </c:pt>
                <c:pt idx="51">
                  <c:v>2.928392115820689</c:v>
                </c:pt>
                <c:pt idx="52">
                  <c:v>2.9878820861678</c:v>
                </c:pt>
                <c:pt idx="53">
                  <c:v>3.047372056514915</c:v>
                </c:pt>
                <c:pt idx="54">
                  <c:v>3.106862026862041</c:v>
                </c:pt>
                <c:pt idx="55">
                  <c:v>3.166351997209153</c:v>
                </c:pt>
                <c:pt idx="56">
                  <c:v>3.225841967556254</c:v>
                </c:pt>
                <c:pt idx="57">
                  <c:v>3.285331937903365</c:v>
                </c:pt>
                <c:pt idx="58">
                  <c:v>3.344821908250476</c:v>
                </c:pt>
                <c:pt idx="59">
                  <c:v>3.404311878597587</c:v>
                </c:pt>
                <c:pt idx="60">
                  <c:v>3.4638018489447</c:v>
                </c:pt>
                <c:pt idx="61">
                  <c:v>3.52329181929181</c:v>
                </c:pt>
                <c:pt idx="62">
                  <c:v>3.582781789638921</c:v>
                </c:pt>
                <c:pt idx="63">
                  <c:v>3.642271759986032</c:v>
                </c:pt>
                <c:pt idx="64">
                  <c:v>3.701761730333143</c:v>
                </c:pt>
                <c:pt idx="65">
                  <c:v>3.761251700680254</c:v>
                </c:pt>
                <c:pt idx="66">
                  <c:v>3.820741671027365</c:v>
                </c:pt>
                <c:pt idx="67">
                  <c:v>3.880231641374477</c:v>
                </c:pt>
                <c:pt idx="68">
                  <c:v>3.939721611721587</c:v>
                </c:pt>
                <c:pt idx="69">
                  <c:v>3.99921158206873</c:v>
                </c:pt>
                <c:pt idx="70">
                  <c:v>4.058701552415839</c:v>
                </c:pt>
                <c:pt idx="71">
                  <c:v>4.118191522762944</c:v>
                </c:pt>
                <c:pt idx="72">
                  <c:v>4.177681493110068</c:v>
                </c:pt>
                <c:pt idx="73">
                  <c:v>4.237171463457175</c:v>
                </c:pt>
                <c:pt idx="74">
                  <c:v>4.29666143380429</c:v>
                </c:pt>
                <c:pt idx="75">
                  <c:v>4.356151404151397</c:v>
                </c:pt>
                <c:pt idx="76">
                  <c:v>4.41564137449851</c:v>
                </c:pt>
                <c:pt idx="77">
                  <c:v>4.475131344845619</c:v>
                </c:pt>
                <c:pt idx="78">
                  <c:v>4.534621315192731</c:v>
                </c:pt>
                <c:pt idx="79">
                  <c:v>4.59411128553984</c:v>
                </c:pt>
                <c:pt idx="80">
                  <c:v>4.653601255886945</c:v>
                </c:pt>
                <c:pt idx="81">
                  <c:v>4.713091226234063</c:v>
                </c:pt>
                <c:pt idx="82">
                  <c:v>4.772581196581175</c:v>
                </c:pt>
                <c:pt idx="83">
                  <c:v>4.832071166928278</c:v>
                </c:pt>
                <c:pt idx="84">
                  <c:v>4.891561137275429</c:v>
                </c:pt>
                <c:pt idx="85">
                  <c:v>4.95105110762254</c:v>
                </c:pt>
                <c:pt idx="86">
                  <c:v>5.010541077969648</c:v>
                </c:pt>
                <c:pt idx="87">
                  <c:v>5.070031048316761</c:v>
                </c:pt>
                <c:pt idx="88">
                  <c:v>5.129521018663874</c:v>
                </c:pt>
                <c:pt idx="89">
                  <c:v>5.189010989010979</c:v>
                </c:pt>
                <c:pt idx="90">
                  <c:v>5.248500959358082</c:v>
                </c:pt>
                <c:pt idx="91">
                  <c:v>5.307990929705187</c:v>
                </c:pt>
                <c:pt idx="92">
                  <c:v>5.367480900052304</c:v>
                </c:pt>
                <c:pt idx="93">
                  <c:v>5.426970870399414</c:v>
                </c:pt>
                <c:pt idx="94">
                  <c:v>5.48646084074654</c:v>
                </c:pt>
                <c:pt idx="95">
                  <c:v>5.54595081109365</c:v>
                </c:pt>
                <c:pt idx="96">
                  <c:v>5.605440781440762</c:v>
                </c:pt>
                <c:pt idx="97">
                  <c:v>5.664930751787849</c:v>
                </c:pt>
                <c:pt idx="98">
                  <c:v>5.724420722134984</c:v>
                </c:pt>
                <c:pt idx="99">
                  <c:v>5.783910692482128</c:v>
                </c:pt>
                <c:pt idx="100">
                  <c:v>5.843400662829238</c:v>
                </c:pt>
                <c:pt idx="101">
                  <c:v>5.902890633176349</c:v>
                </c:pt>
                <c:pt idx="102">
                  <c:v>5.96238060352346</c:v>
                </c:pt>
                <c:pt idx="103">
                  <c:v>6.02187057387057</c:v>
                </c:pt>
                <c:pt idx="104">
                  <c:v>6.081360544217686</c:v>
                </c:pt>
                <c:pt idx="105">
                  <c:v>6.140850514564795</c:v>
                </c:pt>
                <c:pt idx="106">
                  <c:v>6.20034048491191</c:v>
                </c:pt>
                <c:pt idx="107">
                  <c:v>6.259830455259016</c:v>
                </c:pt>
                <c:pt idx="108">
                  <c:v>6.31932042560613</c:v>
                </c:pt>
                <c:pt idx="109">
                  <c:v>6.378810395953238</c:v>
                </c:pt>
                <c:pt idx="110">
                  <c:v>6.43830036630035</c:v>
                </c:pt>
                <c:pt idx="111">
                  <c:v>6.497790336647445</c:v>
                </c:pt>
                <c:pt idx="112">
                  <c:v>6.557280306994572</c:v>
                </c:pt>
                <c:pt idx="113">
                  <c:v>6.616770277341676</c:v>
                </c:pt>
                <c:pt idx="114">
                  <c:v>6.676260247688825</c:v>
                </c:pt>
                <c:pt idx="115">
                  <c:v>6.735750218035928</c:v>
                </c:pt>
                <c:pt idx="116">
                  <c:v>6.79524018838305</c:v>
                </c:pt>
                <c:pt idx="117">
                  <c:v>6.854730158730146</c:v>
                </c:pt>
                <c:pt idx="118">
                  <c:v>6.914220129077271</c:v>
                </c:pt>
                <c:pt idx="119">
                  <c:v>6.973710099424382</c:v>
                </c:pt>
                <c:pt idx="120">
                  <c:v>7.033200069771492</c:v>
                </c:pt>
                <c:pt idx="121">
                  <c:v>7.092690040118604</c:v>
                </c:pt>
                <c:pt idx="122">
                  <c:v>7.152180010465687</c:v>
                </c:pt>
                <c:pt idx="123">
                  <c:v>7.21166998081283</c:v>
                </c:pt>
                <c:pt idx="124">
                  <c:v>7.271159951159937</c:v>
                </c:pt>
                <c:pt idx="125">
                  <c:v>7.330649921507047</c:v>
                </c:pt>
                <c:pt idx="126">
                  <c:v>7.390139891854158</c:v>
                </c:pt>
                <c:pt idx="127">
                  <c:v>7.44962986220127</c:v>
                </c:pt>
                <c:pt idx="128">
                  <c:v>7.509119832548381</c:v>
                </c:pt>
                <c:pt idx="129">
                  <c:v>7.568609802895486</c:v>
                </c:pt>
                <c:pt idx="130">
                  <c:v>7.628099773242636</c:v>
                </c:pt>
                <c:pt idx="131">
                  <c:v>7.687589743589735</c:v>
                </c:pt>
                <c:pt idx="132">
                  <c:v>7.747079713936858</c:v>
                </c:pt>
                <c:pt idx="133">
                  <c:v>7.80656968428397</c:v>
                </c:pt>
                <c:pt idx="134">
                  <c:v>7.86605965463108</c:v>
                </c:pt>
                <c:pt idx="135">
                  <c:v>7.925549624978191</c:v>
                </c:pt>
                <c:pt idx="136">
                  <c:v>7.985039595325302</c:v>
                </c:pt>
                <c:pt idx="137">
                  <c:v>8.044529565672411</c:v>
                </c:pt>
                <c:pt idx="138">
                  <c:v>8.104019536019523</c:v>
                </c:pt>
                <c:pt idx="139">
                  <c:v>8.16350950636664</c:v>
                </c:pt>
                <c:pt idx="140">
                  <c:v>8.222999476713745</c:v>
                </c:pt>
                <c:pt idx="141">
                  <c:v>8.282489447060857</c:v>
                </c:pt>
                <c:pt idx="142">
                  <c:v>8.34197941740797</c:v>
                </c:pt>
                <c:pt idx="143">
                  <c:v>8.401469387755078</c:v>
                </c:pt>
                <c:pt idx="144">
                  <c:v>8.46095935810219</c:v>
                </c:pt>
                <c:pt idx="145">
                  <c:v>8.52044932844934</c:v>
                </c:pt>
                <c:pt idx="146">
                  <c:v>8.57993929879645</c:v>
                </c:pt>
                <c:pt idx="147">
                  <c:v>8.639429269143557</c:v>
                </c:pt>
                <c:pt idx="148">
                  <c:v>8.698919239490667</c:v>
                </c:pt>
                <c:pt idx="149">
                  <c:v>8.758409209837777</c:v>
                </c:pt>
                <c:pt idx="150">
                  <c:v>8.817899180184888</c:v>
                </c:pt>
                <c:pt idx="151">
                  <c:v>8.877389150532</c:v>
                </c:pt>
                <c:pt idx="152">
                  <c:v>8.936879120879098</c:v>
                </c:pt>
                <c:pt idx="153">
                  <c:v>8.996369091226222</c:v>
                </c:pt>
                <c:pt idx="154">
                  <c:v>9.055859061573334</c:v>
                </c:pt>
                <c:pt idx="155">
                  <c:v>9.11534903192045</c:v>
                </c:pt>
                <c:pt idx="156">
                  <c:v>9.174839002267557</c:v>
                </c:pt>
                <c:pt idx="157">
                  <c:v>9.234328972614621</c:v>
                </c:pt>
                <c:pt idx="158">
                  <c:v>9.293818942961751</c:v>
                </c:pt>
                <c:pt idx="159">
                  <c:v>9.35330891330889</c:v>
                </c:pt>
                <c:pt idx="160">
                  <c:v>9.41279888365603</c:v>
                </c:pt>
                <c:pt idx="161">
                  <c:v>9.47228885400315</c:v>
                </c:pt>
                <c:pt idx="162">
                  <c:v>9.531778824350237</c:v>
                </c:pt>
                <c:pt idx="163">
                  <c:v>9.591268794697338</c:v>
                </c:pt>
                <c:pt idx="164">
                  <c:v>9.650758765044468</c:v>
                </c:pt>
                <c:pt idx="165">
                  <c:v>9.710248735391545</c:v>
                </c:pt>
                <c:pt idx="166">
                  <c:v>9.7697387057387</c:v>
                </c:pt>
                <c:pt idx="167">
                  <c:v>9.82922867608581</c:v>
                </c:pt>
                <c:pt idx="168">
                  <c:v>9.888718646432918</c:v>
                </c:pt>
                <c:pt idx="169">
                  <c:v>9.948208616780018</c:v>
                </c:pt>
                <c:pt idx="170">
                  <c:v>10.00769858712714</c:v>
                </c:pt>
                <c:pt idx="171">
                  <c:v>10.06718855747426</c:v>
                </c:pt>
                <c:pt idx="172">
                  <c:v>10.12667852782137</c:v>
                </c:pt>
                <c:pt idx="173">
                  <c:v>10.18616849816848</c:v>
                </c:pt>
                <c:pt idx="174">
                  <c:v>10.24565846851559</c:v>
                </c:pt>
                <c:pt idx="175">
                  <c:v>10.30514843886273</c:v>
                </c:pt>
                <c:pt idx="176">
                  <c:v>10.36463840920984</c:v>
                </c:pt>
                <c:pt idx="177">
                  <c:v>10.42412837955695</c:v>
                </c:pt>
                <c:pt idx="178">
                  <c:v>10.48361834990406</c:v>
                </c:pt>
                <c:pt idx="179">
                  <c:v>10.54310832025117</c:v>
                </c:pt>
                <c:pt idx="180">
                  <c:v>10.6025982905983</c:v>
                </c:pt>
                <c:pt idx="181">
                  <c:v>10.6620882609454</c:v>
                </c:pt>
                <c:pt idx="182">
                  <c:v>10.72157823129251</c:v>
                </c:pt>
                <c:pt idx="183">
                  <c:v>10.78106820163962</c:v>
                </c:pt>
                <c:pt idx="184">
                  <c:v>10.84055817198673</c:v>
                </c:pt>
                <c:pt idx="185">
                  <c:v>10.90004814233384</c:v>
                </c:pt>
                <c:pt idx="186">
                  <c:v>10.95953811268096</c:v>
                </c:pt>
                <c:pt idx="187">
                  <c:v>11.01902808302806</c:v>
                </c:pt>
                <c:pt idx="188">
                  <c:v>11.07851805337517</c:v>
                </c:pt>
                <c:pt idx="189">
                  <c:v>11.13800802372228</c:v>
                </c:pt>
                <c:pt idx="190">
                  <c:v>11.1974979940694</c:v>
                </c:pt>
                <c:pt idx="191">
                  <c:v>11.25698796441654</c:v>
                </c:pt>
                <c:pt idx="192">
                  <c:v>11.31647793476365</c:v>
                </c:pt>
                <c:pt idx="193">
                  <c:v>11.37596790511076</c:v>
                </c:pt>
                <c:pt idx="194">
                  <c:v>11.43545787545787</c:v>
                </c:pt>
                <c:pt idx="195">
                  <c:v>11.494947845805</c:v>
                </c:pt>
                <c:pt idx="196">
                  <c:v>11.5544378161521</c:v>
                </c:pt>
                <c:pt idx="197">
                  <c:v>11.61392778649921</c:v>
                </c:pt>
                <c:pt idx="198">
                  <c:v>11.67341775684632</c:v>
                </c:pt>
                <c:pt idx="199">
                  <c:v>11.73290772719343</c:v>
                </c:pt>
                <c:pt idx="200">
                  <c:v>11.79239769754054</c:v>
                </c:pt>
                <c:pt idx="201">
                  <c:v>11.85188766788765</c:v>
                </c:pt>
                <c:pt idx="202">
                  <c:v>11.91137763823476</c:v>
                </c:pt>
                <c:pt idx="203">
                  <c:v>11.97086760858187</c:v>
                </c:pt>
                <c:pt idx="204">
                  <c:v>12.030357578929</c:v>
                </c:pt>
                <c:pt idx="205">
                  <c:v>12.0898475492761</c:v>
                </c:pt>
                <c:pt idx="206">
                  <c:v>12.14933751962324</c:v>
                </c:pt>
                <c:pt idx="207">
                  <c:v>12.20882748997035</c:v>
                </c:pt>
                <c:pt idx="208">
                  <c:v>12.26831746031746</c:v>
                </c:pt>
                <c:pt idx="209">
                  <c:v>12.32780743066457</c:v>
                </c:pt>
                <c:pt idx="210">
                  <c:v>12.38729740101168</c:v>
                </c:pt>
                <c:pt idx="211">
                  <c:v>12.4467873713588</c:v>
                </c:pt>
                <c:pt idx="212">
                  <c:v>12.50627734170591</c:v>
                </c:pt>
                <c:pt idx="213">
                  <c:v>12.56576731205302</c:v>
                </c:pt>
                <c:pt idx="214">
                  <c:v>12.62525728240013</c:v>
                </c:pt>
                <c:pt idx="215">
                  <c:v>12.68474725274724</c:v>
                </c:pt>
                <c:pt idx="216">
                  <c:v>12.74423722309435</c:v>
                </c:pt>
                <c:pt idx="217">
                  <c:v>12.80372719344146</c:v>
                </c:pt>
                <c:pt idx="218">
                  <c:v>12.86321716378857</c:v>
                </c:pt>
                <c:pt idx="219">
                  <c:v>12.92270713413568</c:v>
                </c:pt>
                <c:pt idx="220">
                  <c:v>12.9821971044828</c:v>
                </c:pt>
                <c:pt idx="221">
                  <c:v>13.04168707482994</c:v>
                </c:pt>
                <c:pt idx="222">
                  <c:v>13.10117704517705</c:v>
                </c:pt>
                <c:pt idx="223">
                  <c:v>13.16066701552416</c:v>
                </c:pt>
                <c:pt idx="224">
                  <c:v>13.22015698587127</c:v>
                </c:pt>
                <c:pt idx="225">
                  <c:v>13.27964695621838</c:v>
                </c:pt>
                <c:pt idx="226">
                  <c:v>13.3391369265655</c:v>
                </c:pt>
                <c:pt idx="227">
                  <c:v>13.3986268969126</c:v>
                </c:pt>
                <c:pt idx="228">
                  <c:v>13.45811686725972</c:v>
                </c:pt>
                <c:pt idx="229">
                  <c:v>13.51760683760683</c:v>
                </c:pt>
                <c:pt idx="230">
                  <c:v>13.57709680795394</c:v>
                </c:pt>
                <c:pt idx="231">
                  <c:v>13.63658677830105</c:v>
                </c:pt>
                <c:pt idx="232">
                  <c:v>13.69607674864816</c:v>
                </c:pt>
                <c:pt idx="233">
                  <c:v>13.75556671899527</c:v>
                </c:pt>
                <c:pt idx="234">
                  <c:v>13.8150566893424</c:v>
                </c:pt>
                <c:pt idx="235">
                  <c:v>13.8745466596895</c:v>
                </c:pt>
                <c:pt idx="236">
                  <c:v>13.93403663003664</c:v>
                </c:pt>
                <c:pt idx="237">
                  <c:v>13.99352660038375</c:v>
                </c:pt>
                <c:pt idx="238">
                  <c:v>14.05301657073086</c:v>
                </c:pt>
                <c:pt idx="239">
                  <c:v>14.11250654107797</c:v>
                </c:pt>
                <c:pt idx="240">
                  <c:v>14.17199651142508</c:v>
                </c:pt>
                <c:pt idx="241">
                  <c:v>14.23148648177219</c:v>
                </c:pt>
                <c:pt idx="242">
                  <c:v>14.2909764521193</c:v>
                </c:pt>
                <c:pt idx="243">
                  <c:v>14.35046642246641</c:v>
                </c:pt>
                <c:pt idx="244">
                  <c:v>14.40995639281352</c:v>
                </c:pt>
                <c:pt idx="245">
                  <c:v>14.46944636316065</c:v>
                </c:pt>
                <c:pt idx="246">
                  <c:v>14.52893633350775</c:v>
                </c:pt>
                <c:pt idx="247">
                  <c:v>14.58842630385486</c:v>
                </c:pt>
                <c:pt idx="248">
                  <c:v>14.64791627420197</c:v>
                </c:pt>
                <c:pt idx="249">
                  <c:v>14.70740624454908</c:v>
                </c:pt>
                <c:pt idx="250">
                  <c:v>14.7668962148962</c:v>
                </c:pt>
                <c:pt idx="251">
                  <c:v>14.8263861852433</c:v>
                </c:pt>
                <c:pt idx="252">
                  <c:v>14.88587615559045</c:v>
                </c:pt>
                <c:pt idx="253">
                  <c:v>14.94536612593755</c:v>
                </c:pt>
                <c:pt idx="254">
                  <c:v>15.00485609628467</c:v>
                </c:pt>
                <c:pt idx="255">
                  <c:v>15.06434606663178</c:v>
                </c:pt>
                <c:pt idx="256">
                  <c:v>15.1238360369789</c:v>
                </c:pt>
                <c:pt idx="257">
                  <c:v>15.183326007326</c:v>
                </c:pt>
                <c:pt idx="258">
                  <c:v>15.24281597767311</c:v>
                </c:pt>
                <c:pt idx="259">
                  <c:v>15.30230594802022</c:v>
                </c:pt>
                <c:pt idx="260">
                  <c:v>15.36179591836734</c:v>
                </c:pt>
                <c:pt idx="261">
                  <c:v>15.42128588871445</c:v>
                </c:pt>
                <c:pt idx="262">
                  <c:v>15.48077585906156</c:v>
                </c:pt>
                <c:pt idx="263">
                  <c:v>15.54026582940867</c:v>
                </c:pt>
                <c:pt idx="264">
                  <c:v>15.59975579975578</c:v>
                </c:pt>
                <c:pt idx="265">
                  <c:v>15.6592457701029</c:v>
                </c:pt>
                <c:pt idx="266">
                  <c:v>15.71873574045</c:v>
                </c:pt>
                <c:pt idx="267">
                  <c:v>15.77822571079714</c:v>
                </c:pt>
                <c:pt idx="268">
                  <c:v>15.83771568114425</c:v>
                </c:pt>
                <c:pt idx="269">
                  <c:v>15.89720565149137</c:v>
                </c:pt>
                <c:pt idx="270">
                  <c:v>15.95669562183848</c:v>
                </c:pt>
                <c:pt idx="271">
                  <c:v>16.01618559218559</c:v>
                </c:pt>
                <c:pt idx="272">
                  <c:v>16.0756755625327</c:v>
                </c:pt>
                <c:pt idx="273">
                  <c:v>16.13516553287981</c:v>
                </c:pt>
                <c:pt idx="274">
                  <c:v>16.19465550322693</c:v>
                </c:pt>
                <c:pt idx="275">
                  <c:v>16.25414547357403</c:v>
                </c:pt>
                <c:pt idx="276">
                  <c:v>16.31363544392114</c:v>
                </c:pt>
                <c:pt idx="277">
                  <c:v>16.37312541426826</c:v>
                </c:pt>
                <c:pt idx="278">
                  <c:v>16.43261538461536</c:v>
                </c:pt>
                <c:pt idx="279">
                  <c:v>16.49210535496248</c:v>
                </c:pt>
                <c:pt idx="280">
                  <c:v>16.5515953253096</c:v>
                </c:pt>
                <c:pt idx="281">
                  <c:v>16.6110852956567</c:v>
                </c:pt>
                <c:pt idx="282">
                  <c:v>16.67057526600384</c:v>
                </c:pt>
                <c:pt idx="283">
                  <c:v>16.73006523635095</c:v>
                </c:pt>
                <c:pt idx="284">
                  <c:v>16.78955520669806</c:v>
                </c:pt>
                <c:pt idx="285">
                  <c:v>16.84904517704518</c:v>
                </c:pt>
                <c:pt idx="286">
                  <c:v>16.90853514739229</c:v>
                </c:pt>
                <c:pt idx="287">
                  <c:v>16.96802511773938</c:v>
                </c:pt>
                <c:pt idx="288">
                  <c:v>17.02751508808651</c:v>
                </c:pt>
                <c:pt idx="289">
                  <c:v>17.08700505843362</c:v>
                </c:pt>
                <c:pt idx="290">
                  <c:v>17.14649502878073</c:v>
                </c:pt>
                <c:pt idx="291">
                  <c:v>17.20598499912784</c:v>
                </c:pt>
                <c:pt idx="292">
                  <c:v>17.26547496947495</c:v>
                </c:pt>
                <c:pt idx="293">
                  <c:v>17.32496493982207</c:v>
                </c:pt>
                <c:pt idx="294">
                  <c:v>17.38445491016916</c:v>
                </c:pt>
                <c:pt idx="295">
                  <c:v>17.44394488051628</c:v>
                </c:pt>
                <c:pt idx="296">
                  <c:v>17.50343485086328</c:v>
                </c:pt>
                <c:pt idx="297">
                  <c:v>17.56292482121054</c:v>
                </c:pt>
                <c:pt idx="298">
                  <c:v>17.62241479155765</c:v>
                </c:pt>
                <c:pt idx="299">
                  <c:v>17.68190476190476</c:v>
                </c:pt>
                <c:pt idx="300">
                  <c:v>17.74139473225187</c:v>
                </c:pt>
                <c:pt idx="301">
                  <c:v>17.800884702599</c:v>
                </c:pt>
                <c:pt idx="302">
                  <c:v>17.86037467294609</c:v>
                </c:pt>
                <c:pt idx="303">
                  <c:v>17.91986464329321</c:v>
                </c:pt>
                <c:pt idx="304">
                  <c:v>17.97935461364033</c:v>
                </c:pt>
                <c:pt idx="305">
                  <c:v>18.03884458398743</c:v>
                </c:pt>
                <c:pt idx="306">
                  <c:v>18.09833455433454</c:v>
                </c:pt>
                <c:pt idx="307">
                  <c:v>18.15782452468166</c:v>
                </c:pt>
                <c:pt idx="308">
                  <c:v>18.21731449502877</c:v>
                </c:pt>
                <c:pt idx="309">
                  <c:v>18.27680446537587</c:v>
                </c:pt>
                <c:pt idx="310">
                  <c:v>18.33629443572299</c:v>
                </c:pt>
                <c:pt idx="311">
                  <c:v>18.3957844060701</c:v>
                </c:pt>
                <c:pt idx="312">
                  <c:v>18.45527437641723</c:v>
                </c:pt>
                <c:pt idx="313">
                  <c:v>18.51476434676434</c:v>
                </c:pt>
                <c:pt idx="314">
                  <c:v>18.57425431711146</c:v>
                </c:pt>
                <c:pt idx="315">
                  <c:v>18.63374428745857</c:v>
                </c:pt>
                <c:pt idx="316">
                  <c:v>18.69323425780568</c:v>
                </c:pt>
                <c:pt idx="317">
                  <c:v>18.75272422815279</c:v>
                </c:pt>
                <c:pt idx="318">
                  <c:v>18.81221419849991</c:v>
                </c:pt>
                <c:pt idx="319">
                  <c:v>18.87170416884702</c:v>
                </c:pt>
                <c:pt idx="320">
                  <c:v>18.93119413919413</c:v>
                </c:pt>
                <c:pt idx="321">
                  <c:v>18.99068410954122</c:v>
                </c:pt>
                <c:pt idx="322">
                  <c:v>19.05017407988835</c:v>
                </c:pt>
                <c:pt idx="323">
                  <c:v>19.10966405023547</c:v>
                </c:pt>
                <c:pt idx="324">
                  <c:v>19.16915402058257</c:v>
                </c:pt>
                <c:pt idx="325">
                  <c:v>19.22864399092954</c:v>
                </c:pt>
                <c:pt idx="326">
                  <c:v>19.28813396127678</c:v>
                </c:pt>
                <c:pt idx="327">
                  <c:v>19.34762393162388</c:v>
                </c:pt>
                <c:pt idx="328">
                  <c:v>19.40711390197102</c:v>
                </c:pt>
                <c:pt idx="329">
                  <c:v>19.46660387231802</c:v>
                </c:pt>
                <c:pt idx="330">
                  <c:v>19.52609384266527</c:v>
                </c:pt>
                <c:pt idx="331">
                  <c:v>19.58558381301238</c:v>
                </c:pt>
                <c:pt idx="332">
                  <c:v>19.6450737833595</c:v>
                </c:pt>
                <c:pt idx="333">
                  <c:v>19.7045637537066</c:v>
                </c:pt>
                <c:pt idx="334">
                  <c:v>19.76405372405372</c:v>
                </c:pt>
                <c:pt idx="335">
                  <c:v>19.82354369440083</c:v>
                </c:pt>
                <c:pt idx="336">
                  <c:v>19.88303366474792</c:v>
                </c:pt>
                <c:pt idx="337">
                  <c:v>19.94252363509498</c:v>
                </c:pt>
                <c:pt idx="338">
                  <c:v>20.00201360544215</c:v>
                </c:pt>
                <c:pt idx="339">
                  <c:v>20.06150357578914</c:v>
                </c:pt>
                <c:pt idx="340">
                  <c:v>20.12099354613638</c:v>
                </c:pt>
                <c:pt idx="341">
                  <c:v>20.18048351648349</c:v>
                </c:pt>
                <c:pt idx="342">
                  <c:v>20.23997348683061</c:v>
                </c:pt>
                <c:pt idx="343">
                  <c:v>20.29946345717774</c:v>
                </c:pt>
                <c:pt idx="344">
                  <c:v>20.35895342752486</c:v>
                </c:pt>
                <c:pt idx="345">
                  <c:v>20.41844339787188</c:v>
                </c:pt>
                <c:pt idx="346">
                  <c:v>20.47793336821908</c:v>
                </c:pt>
                <c:pt idx="347">
                  <c:v>20.53742333856619</c:v>
                </c:pt>
                <c:pt idx="348">
                  <c:v>20.5969133089133</c:v>
                </c:pt>
                <c:pt idx="349">
                  <c:v>20.65640327926042</c:v>
                </c:pt>
                <c:pt idx="350">
                  <c:v>20.71589324960753</c:v>
                </c:pt>
                <c:pt idx="351">
                  <c:v>20.77538321995463</c:v>
                </c:pt>
                <c:pt idx="352">
                  <c:v>20.83487319030175</c:v>
                </c:pt>
                <c:pt idx="353">
                  <c:v>20.89436316064887</c:v>
                </c:pt>
                <c:pt idx="354">
                  <c:v>20.95385313099597</c:v>
                </c:pt>
                <c:pt idx="355">
                  <c:v>21.01334310134308</c:v>
                </c:pt>
                <c:pt idx="356">
                  <c:v>21.07283307169019</c:v>
                </c:pt>
                <c:pt idx="357">
                  <c:v>21.1323230420373</c:v>
                </c:pt>
                <c:pt idx="358">
                  <c:v>21.19181301238445</c:v>
                </c:pt>
                <c:pt idx="359">
                  <c:v>21.25130298273152</c:v>
                </c:pt>
                <c:pt idx="360">
                  <c:v>21.31079295307867</c:v>
                </c:pt>
                <c:pt idx="361">
                  <c:v>21.37028292342578</c:v>
                </c:pt>
                <c:pt idx="362">
                  <c:v>21.42977289377275</c:v>
                </c:pt>
                <c:pt idx="363">
                  <c:v>21.48926286411998</c:v>
                </c:pt>
                <c:pt idx="364">
                  <c:v>21.54875283446698</c:v>
                </c:pt>
                <c:pt idx="365">
                  <c:v>21.60824280481422</c:v>
                </c:pt>
                <c:pt idx="366">
                  <c:v>21.6677327751612</c:v>
                </c:pt>
                <c:pt idx="367">
                  <c:v>21.72722274550845</c:v>
                </c:pt>
                <c:pt idx="368">
                  <c:v>21.78671271585555</c:v>
                </c:pt>
                <c:pt idx="369">
                  <c:v>21.84620268620267</c:v>
                </c:pt>
                <c:pt idx="370">
                  <c:v>21.90569265654968</c:v>
                </c:pt>
                <c:pt idx="371">
                  <c:v>21.96518262689689</c:v>
                </c:pt>
                <c:pt idx="372">
                  <c:v>22.02467259724403</c:v>
                </c:pt>
                <c:pt idx="373">
                  <c:v>22.08416256759114</c:v>
                </c:pt>
                <c:pt idx="374">
                  <c:v>22.14365253793822</c:v>
                </c:pt>
                <c:pt idx="375">
                  <c:v>22.20314250828524</c:v>
                </c:pt>
                <c:pt idx="376">
                  <c:v>22.26263247863247</c:v>
                </c:pt>
                <c:pt idx="377">
                  <c:v>22.32212244897958</c:v>
                </c:pt>
                <c:pt idx="378">
                  <c:v>22.3816124193267</c:v>
                </c:pt>
                <c:pt idx="379">
                  <c:v>22.44110238967381</c:v>
                </c:pt>
                <c:pt idx="380">
                  <c:v>22.50059236002092</c:v>
                </c:pt>
                <c:pt idx="381">
                  <c:v>22.56008233036802</c:v>
                </c:pt>
                <c:pt idx="382">
                  <c:v>22.61957230071514</c:v>
                </c:pt>
                <c:pt idx="383">
                  <c:v>22.67906227106225</c:v>
                </c:pt>
                <c:pt idx="384">
                  <c:v>22.73855224140937</c:v>
                </c:pt>
                <c:pt idx="385">
                  <c:v>22.79804221175647</c:v>
                </c:pt>
                <c:pt idx="386">
                  <c:v>22.85753218210359</c:v>
                </c:pt>
                <c:pt idx="387">
                  <c:v>22.9170221524507</c:v>
                </c:pt>
                <c:pt idx="388">
                  <c:v>22.97651212279784</c:v>
                </c:pt>
                <c:pt idx="389">
                  <c:v>23.03600209314495</c:v>
                </c:pt>
                <c:pt idx="390">
                  <c:v>23.09549206349206</c:v>
                </c:pt>
                <c:pt idx="391">
                  <c:v>23.15498203383918</c:v>
                </c:pt>
                <c:pt idx="392">
                  <c:v>23.21447200418629</c:v>
                </c:pt>
                <c:pt idx="393">
                  <c:v>23.27396197453339</c:v>
                </c:pt>
                <c:pt idx="394">
                  <c:v>23.33345194488052</c:v>
                </c:pt>
                <c:pt idx="395">
                  <c:v>23.39294191522762</c:v>
                </c:pt>
                <c:pt idx="396">
                  <c:v>23.45243188557468</c:v>
                </c:pt>
                <c:pt idx="397">
                  <c:v>23.51192185592184</c:v>
                </c:pt>
                <c:pt idx="398">
                  <c:v>23.57141182626895</c:v>
                </c:pt>
                <c:pt idx="399">
                  <c:v>23.63090179661607</c:v>
                </c:pt>
                <c:pt idx="400">
                  <c:v>23.69039176696317</c:v>
                </c:pt>
                <c:pt idx="401">
                  <c:v>23.74988173731029</c:v>
                </c:pt>
                <c:pt idx="402">
                  <c:v>23.80937170765741</c:v>
                </c:pt>
                <c:pt idx="403">
                  <c:v>23.86886167800454</c:v>
                </c:pt>
                <c:pt idx="404">
                  <c:v>23.92835164835165</c:v>
                </c:pt>
                <c:pt idx="405">
                  <c:v>23.98784161869877</c:v>
                </c:pt>
                <c:pt idx="406">
                  <c:v>24.04733158904587</c:v>
                </c:pt>
                <c:pt idx="407">
                  <c:v>24.106821559393</c:v>
                </c:pt>
                <c:pt idx="408">
                  <c:v>24.1663115297401</c:v>
                </c:pt>
                <c:pt idx="409">
                  <c:v>24.2258015000872</c:v>
                </c:pt>
                <c:pt idx="410">
                  <c:v>24.28529147043432</c:v>
                </c:pt>
                <c:pt idx="411">
                  <c:v>24.34478144078143</c:v>
                </c:pt>
                <c:pt idx="412">
                  <c:v>24.40427141112854</c:v>
                </c:pt>
                <c:pt idx="413">
                  <c:v>24.46376138147565</c:v>
                </c:pt>
                <c:pt idx="414">
                  <c:v>24.52325135182276</c:v>
                </c:pt>
                <c:pt idx="415">
                  <c:v>24.58274132216974</c:v>
                </c:pt>
                <c:pt idx="416">
                  <c:v>24.64223129251697</c:v>
                </c:pt>
                <c:pt idx="417">
                  <c:v>24.70172126286409</c:v>
                </c:pt>
                <c:pt idx="418">
                  <c:v>24.7612112332112</c:v>
                </c:pt>
                <c:pt idx="419">
                  <c:v>24.82070120355835</c:v>
                </c:pt>
                <c:pt idx="420">
                  <c:v>24.88019117390546</c:v>
                </c:pt>
                <c:pt idx="421">
                  <c:v>24.9396811442526</c:v>
                </c:pt>
                <c:pt idx="422">
                  <c:v>24.9991711145997</c:v>
                </c:pt>
                <c:pt idx="423">
                  <c:v>25.0586610849468</c:v>
                </c:pt>
              </c:numCache>
            </c:numRef>
          </c:xVal>
          <c:yVal>
            <c:numRef>
              <c:f>'[comparison-intenseUV-vs-nitinol.xls]Specimen_RawData_1'!$D$13:$D$436</c:f>
              <c:numCache>
                <c:formatCode>General</c:formatCode>
                <c:ptCount val="424"/>
                <c:pt idx="0">
                  <c:v>-0.00264</c:v>
                </c:pt>
                <c:pt idx="1">
                  <c:v>0.00079</c:v>
                </c:pt>
                <c:pt idx="2">
                  <c:v>-0.0043</c:v>
                </c:pt>
                <c:pt idx="3">
                  <c:v>0.00419</c:v>
                </c:pt>
                <c:pt idx="4">
                  <c:v>1.0E-5</c:v>
                </c:pt>
                <c:pt idx="5">
                  <c:v>0.00211</c:v>
                </c:pt>
                <c:pt idx="6">
                  <c:v>0.0048</c:v>
                </c:pt>
                <c:pt idx="7">
                  <c:v>0.01351</c:v>
                </c:pt>
                <c:pt idx="8">
                  <c:v>0.0164</c:v>
                </c:pt>
                <c:pt idx="9">
                  <c:v>0.01875</c:v>
                </c:pt>
                <c:pt idx="10">
                  <c:v>0.02052</c:v>
                </c:pt>
                <c:pt idx="11">
                  <c:v>0.02794</c:v>
                </c:pt>
                <c:pt idx="12">
                  <c:v>0.0266</c:v>
                </c:pt>
                <c:pt idx="13">
                  <c:v>0.02973</c:v>
                </c:pt>
                <c:pt idx="14">
                  <c:v>0.0331</c:v>
                </c:pt>
                <c:pt idx="15">
                  <c:v>0.03676</c:v>
                </c:pt>
                <c:pt idx="16">
                  <c:v>0.03812</c:v>
                </c:pt>
                <c:pt idx="17">
                  <c:v>0.03792</c:v>
                </c:pt>
                <c:pt idx="18">
                  <c:v>0.04561</c:v>
                </c:pt>
                <c:pt idx="19">
                  <c:v>0.0437</c:v>
                </c:pt>
                <c:pt idx="20">
                  <c:v>0.04857</c:v>
                </c:pt>
                <c:pt idx="21">
                  <c:v>0.05321</c:v>
                </c:pt>
                <c:pt idx="22">
                  <c:v>0.05244</c:v>
                </c:pt>
                <c:pt idx="23">
                  <c:v>0.05777</c:v>
                </c:pt>
                <c:pt idx="24">
                  <c:v>0.05878</c:v>
                </c:pt>
                <c:pt idx="25">
                  <c:v>0.06443</c:v>
                </c:pt>
                <c:pt idx="26">
                  <c:v>0.06536</c:v>
                </c:pt>
                <c:pt idx="27">
                  <c:v>0.06941</c:v>
                </c:pt>
                <c:pt idx="28">
                  <c:v>0.06933</c:v>
                </c:pt>
                <c:pt idx="29">
                  <c:v>0.07553</c:v>
                </c:pt>
                <c:pt idx="30">
                  <c:v>0.07704</c:v>
                </c:pt>
                <c:pt idx="31">
                  <c:v>0.07923</c:v>
                </c:pt>
                <c:pt idx="32">
                  <c:v>0.08487</c:v>
                </c:pt>
                <c:pt idx="33">
                  <c:v>0.08589</c:v>
                </c:pt>
                <c:pt idx="34">
                  <c:v>0.09085</c:v>
                </c:pt>
                <c:pt idx="35">
                  <c:v>0.09543</c:v>
                </c:pt>
                <c:pt idx="36">
                  <c:v>0.09822</c:v>
                </c:pt>
                <c:pt idx="37">
                  <c:v>0.10127</c:v>
                </c:pt>
                <c:pt idx="38">
                  <c:v>0.10559</c:v>
                </c:pt>
                <c:pt idx="39">
                  <c:v>0.10782</c:v>
                </c:pt>
                <c:pt idx="40">
                  <c:v>0.1068</c:v>
                </c:pt>
                <c:pt idx="41">
                  <c:v>0.11218</c:v>
                </c:pt>
                <c:pt idx="42">
                  <c:v>0.1137</c:v>
                </c:pt>
                <c:pt idx="43">
                  <c:v>0.12304</c:v>
                </c:pt>
                <c:pt idx="44">
                  <c:v>0.12206</c:v>
                </c:pt>
                <c:pt idx="45">
                  <c:v>0.1248</c:v>
                </c:pt>
                <c:pt idx="46">
                  <c:v>0.13272</c:v>
                </c:pt>
                <c:pt idx="47">
                  <c:v>0.13565</c:v>
                </c:pt>
                <c:pt idx="48">
                  <c:v>0.13769</c:v>
                </c:pt>
                <c:pt idx="49">
                  <c:v>0.1395</c:v>
                </c:pt>
                <c:pt idx="50">
                  <c:v>0.1442</c:v>
                </c:pt>
                <c:pt idx="51">
                  <c:v>0.14863</c:v>
                </c:pt>
                <c:pt idx="52">
                  <c:v>0.15225</c:v>
                </c:pt>
                <c:pt idx="53">
                  <c:v>0.15448</c:v>
                </c:pt>
                <c:pt idx="54">
                  <c:v>0.15943</c:v>
                </c:pt>
                <c:pt idx="55">
                  <c:v>0.1627</c:v>
                </c:pt>
                <c:pt idx="56">
                  <c:v>0.16804</c:v>
                </c:pt>
                <c:pt idx="57">
                  <c:v>0.16932</c:v>
                </c:pt>
                <c:pt idx="58">
                  <c:v>0.17198</c:v>
                </c:pt>
                <c:pt idx="59">
                  <c:v>0.17707</c:v>
                </c:pt>
                <c:pt idx="60">
                  <c:v>0.18438</c:v>
                </c:pt>
                <c:pt idx="61">
                  <c:v>0.18711</c:v>
                </c:pt>
                <c:pt idx="62">
                  <c:v>0.18621</c:v>
                </c:pt>
                <c:pt idx="63">
                  <c:v>0.19468</c:v>
                </c:pt>
                <c:pt idx="64">
                  <c:v>0.19925</c:v>
                </c:pt>
                <c:pt idx="65">
                  <c:v>0.20316</c:v>
                </c:pt>
                <c:pt idx="66">
                  <c:v>0.20504</c:v>
                </c:pt>
                <c:pt idx="67">
                  <c:v>0.2076</c:v>
                </c:pt>
                <c:pt idx="68">
                  <c:v>0.21195</c:v>
                </c:pt>
                <c:pt idx="69">
                  <c:v>0.21562</c:v>
                </c:pt>
                <c:pt idx="70">
                  <c:v>0.21884</c:v>
                </c:pt>
                <c:pt idx="71">
                  <c:v>0.22702</c:v>
                </c:pt>
                <c:pt idx="72">
                  <c:v>0.23059</c:v>
                </c:pt>
                <c:pt idx="73">
                  <c:v>0.23156</c:v>
                </c:pt>
                <c:pt idx="74">
                  <c:v>0.2344</c:v>
                </c:pt>
                <c:pt idx="75">
                  <c:v>0.24363</c:v>
                </c:pt>
                <c:pt idx="76">
                  <c:v>0.24212</c:v>
                </c:pt>
                <c:pt idx="77">
                  <c:v>0.24729</c:v>
                </c:pt>
                <c:pt idx="78">
                  <c:v>0.24911</c:v>
                </c:pt>
                <c:pt idx="79">
                  <c:v>0.25623</c:v>
                </c:pt>
                <c:pt idx="80">
                  <c:v>0.25982</c:v>
                </c:pt>
                <c:pt idx="81">
                  <c:v>0.26628</c:v>
                </c:pt>
                <c:pt idx="82">
                  <c:v>0.26956</c:v>
                </c:pt>
                <c:pt idx="83">
                  <c:v>0.27187</c:v>
                </c:pt>
                <c:pt idx="84">
                  <c:v>0.27756</c:v>
                </c:pt>
                <c:pt idx="85">
                  <c:v>0.27967</c:v>
                </c:pt>
                <c:pt idx="86">
                  <c:v>0.28396</c:v>
                </c:pt>
                <c:pt idx="87">
                  <c:v>0.2871</c:v>
                </c:pt>
                <c:pt idx="88">
                  <c:v>0.29211</c:v>
                </c:pt>
                <c:pt idx="89">
                  <c:v>0.29499</c:v>
                </c:pt>
                <c:pt idx="90">
                  <c:v>0.30083</c:v>
                </c:pt>
                <c:pt idx="91">
                  <c:v>0.30275</c:v>
                </c:pt>
                <c:pt idx="92">
                  <c:v>0.30804</c:v>
                </c:pt>
                <c:pt idx="93">
                  <c:v>0.30934</c:v>
                </c:pt>
                <c:pt idx="94">
                  <c:v>0.31633</c:v>
                </c:pt>
                <c:pt idx="95">
                  <c:v>0.32146</c:v>
                </c:pt>
                <c:pt idx="96">
                  <c:v>0.32385</c:v>
                </c:pt>
                <c:pt idx="97">
                  <c:v>0.32785</c:v>
                </c:pt>
                <c:pt idx="98">
                  <c:v>0.33291</c:v>
                </c:pt>
                <c:pt idx="99">
                  <c:v>0.33605</c:v>
                </c:pt>
                <c:pt idx="100">
                  <c:v>0.33638</c:v>
                </c:pt>
                <c:pt idx="101">
                  <c:v>0.34322</c:v>
                </c:pt>
                <c:pt idx="102">
                  <c:v>0.34768</c:v>
                </c:pt>
                <c:pt idx="103">
                  <c:v>0.35066</c:v>
                </c:pt>
                <c:pt idx="104">
                  <c:v>0.3576</c:v>
                </c:pt>
                <c:pt idx="105">
                  <c:v>0.36013</c:v>
                </c:pt>
                <c:pt idx="106">
                  <c:v>0.36491</c:v>
                </c:pt>
                <c:pt idx="107">
                  <c:v>0.36788</c:v>
                </c:pt>
                <c:pt idx="108">
                  <c:v>0.36976</c:v>
                </c:pt>
                <c:pt idx="109">
                  <c:v>0.3735</c:v>
                </c:pt>
                <c:pt idx="110">
                  <c:v>0.37737</c:v>
                </c:pt>
                <c:pt idx="111">
                  <c:v>0.3823</c:v>
                </c:pt>
                <c:pt idx="112">
                  <c:v>0.38632</c:v>
                </c:pt>
                <c:pt idx="113">
                  <c:v>0.3899</c:v>
                </c:pt>
                <c:pt idx="114">
                  <c:v>0.39019</c:v>
                </c:pt>
                <c:pt idx="115">
                  <c:v>0.39535</c:v>
                </c:pt>
                <c:pt idx="116">
                  <c:v>0.3993</c:v>
                </c:pt>
                <c:pt idx="117">
                  <c:v>0.40462</c:v>
                </c:pt>
                <c:pt idx="118">
                  <c:v>0.40836</c:v>
                </c:pt>
                <c:pt idx="119">
                  <c:v>0.4107</c:v>
                </c:pt>
                <c:pt idx="120">
                  <c:v>0.41772</c:v>
                </c:pt>
                <c:pt idx="121">
                  <c:v>0.42131</c:v>
                </c:pt>
                <c:pt idx="122">
                  <c:v>0.4222</c:v>
                </c:pt>
                <c:pt idx="123">
                  <c:v>0.42733</c:v>
                </c:pt>
                <c:pt idx="124">
                  <c:v>0.42847</c:v>
                </c:pt>
                <c:pt idx="125">
                  <c:v>0.43377</c:v>
                </c:pt>
                <c:pt idx="126">
                  <c:v>0.43765</c:v>
                </c:pt>
                <c:pt idx="127">
                  <c:v>0.44013</c:v>
                </c:pt>
                <c:pt idx="128">
                  <c:v>0.44431</c:v>
                </c:pt>
                <c:pt idx="129">
                  <c:v>0.44965</c:v>
                </c:pt>
                <c:pt idx="130">
                  <c:v>0.45049</c:v>
                </c:pt>
                <c:pt idx="131">
                  <c:v>0.45485</c:v>
                </c:pt>
                <c:pt idx="132">
                  <c:v>0.45483</c:v>
                </c:pt>
                <c:pt idx="133">
                  <c:v>0.46626</c:v>
                </c:pt>
                <c:pt idx="134">
                  <c:v>0.46547</c:v>
                </c:pt>
                <c:pt idx="135">
                  <c:v>0.47002</c:v>
                </c:pt>
                <c:pt idx="136">
                  <c:v>0.47692</c:v>
                </c:pt>
                <c:pt idx="137">
                  <c:v>0.47878</c:v>
                </c:pt>
                <c:pt idx="138">
                  <c:v>0.48006</c:v>
                </c:pt>
                <c:pt idx="139">
                  <c:v>0.4867</c:v>
                </c:pt>
                <c:pt idx="140">
                  <c:v>0.48803</c:v>
                </c:pt>
                <c:pt idx="141">
                  <c:v>0.49251</c:v>
                </c:pt>
                <c:pt idx="142">
                  <c:v>0.49692</c:v>
                </c:pt>
                <c:pt idx="143">
                  <c:v>0.50038</c:v>
                </c:pt>
                <c:pt idx="144">
                  <c:v>0.50489</c:v>
                </c:pt>
                <c:pt idx="145">
                  <c:v>0.50533</c:v>
                </c:pt>
                <c:pt idx="146">
                  <c:v>0.5135</c:v>
                </c:pt>
                <c:pt idx="147">
                  <c:v>0.5112</c:v>
                </c:pt>
                <c:pt idx="148">
                  <c:v>0.5188</c:v>
                </c:pt>
                <c:pt idx="149">
                  <c:v>0.52302</c:v>
                </c:pt>
                <c:pt idx="150">
                  <c:v>0.52486</c:v>
                </c:pt>
                <c:pt idx="151">
                  <c:v>0.52911</c:v>
                </c:pt>
                <c:pt idx="152">
                  <c:v>0.53093</c:v>
                </c:pt>
                <c:pt idx="153">
                  <c:v>0.54049</c:v>
                </c:pt>
                <c:pt idx="154">
                  <c:v>0.54077</c:v>
                </c:pt>
                <c:pt idx="155">
                  <c:v>0.54457</c:v>
                </c:pt>
                <c:pt idx="156">
                  <c:v>0.54895</c:v>
                </c:pt>
                <c:pt idx="157">
                  <c:v>0.55241</c:v>
                </c:pt>
                <c:pt idx="158">
                  <c:v>0.55373</c:v>
                </c:pt>
                <c:pt idx="159">
                  <c:v>0.5577</c:v>
                </c:pt>
                <c:pt idx="160">
                  <c:v>0.56341</c:v>
                </c:pt>
                <c:pt idx="161">
                  <c:v>0.56685</c:v>
                </c:pt>
                <c:pt idx="162">
                  <c:v>0.56706</c:v>
                </c:pt>
                <c:pt idx="163">
                  <c:v>0.57544</c:v>
                </c:pt>
                <c:pt idx="164">
                  <c:v>0.57698</c:v>
                </c:pt>
                <c:pt idx="165">
                  <c:v>0.58089</c:v>
                </c:pt>
                <c:pt idx="166">
                  <c:v>0.58676</c:v>
                </c:pt>
                <c:pt idx="167">
                  <c:v>0.58959</c:v>
                </c:pt>
                <c:pt idx="168">
                  <c:v>0.58983</c:v>
                </c:pt>
                <c:pt idx="169">
                  <c:v>0.59707</c:v>
                </c:pt>
                <c:pt idx="170">
                  <c:v>0.60122</c:v>
                </c:pt>
                <c:pt idx="171">
                  <c:v>0.60414</c:v>
                </c:pt>
                <c:pt idx="172">
                  <c:v>0.60522</c:v>
                </c:pt>
                <c:pt idx="173">
                  <c:v>0.611</c:v>
                </c:pt>
                <c:pt idx="174">
                  <c:v>0.61332</c:v>
                </c:pt>
                <c:pt idx="175">
                  <c:v>0.61642</c:v>
                </c:pt>
                <c:pt idx="176">
                  <c:v>0.61772</c:v>
                </c:pt>
                <c:pt idx="177">
                  <c:v>0.62117</c:v>
                </c:pt>
                <c:pt idx="178">
                  <c:v>0.62522</c:v>
                </c:pt>
                <c:pt idx="179">
                  <c:v>0.62959</c:v>
                </c:pt>
                <c:pt idx="180">
                  <c:v>0.63167</c:v>
                </c:pt>
                <c:pt idx="181">
                  <c:v>0.63687</c:v>
                </c:pt>
                <c:pt idx="182">
                  <c:v>0.64206</c:v>
                </c:pt>
                <c:pt idx="183">
                  <c:v>0.64279</c:v>
                </c:pt>
                <c:pt idx="184">
                  <c:v>0.64894</c:v>
                </c:pt>
                <c:pt idx="185">
                  <c:v>0.65261</c:v>
                </c:pt>
                <c:pt idx="186">
                  <c:v>0.6593</c:v>
                </c:pt>
                <c:pt idx="187">
                  <c:v>0.65734</c:v>
                </c:pt>
                <c:pt idx="188">
                  <c:v>0.65922</c:v>
                </c:pt>
                <c:pt idx="189">
                  <c:v>0.66741</c:v>
                </c:pt>
                <c:pt idx="190">
                  <c:v>0.66914</c:v>
                </c:pt>
                <c:pt idx="191">
                  <c:v>0.67633</c:v>
                </c:pt>
                <c:pt idx="192">
                  <c:v>0.6775</c:v>
                </c:pt>
                <c:pt idx="193">
                  <c:v>0.68107</c:v>
                </c:pt>
                <c:pt idx="194">
                  <c:v>0.68623</c:v>
                </c:pt>
                <c:pt idx="195">
                  <c:v>0.68629</c:v>
                </c:pt>
                <c:pt idx="196">
                  <c:v>0.69541</c:v>
                </c:pt>
                <c:pt idx="197">
                  <c:v>0.69443</c:v>
                </c:pt>
                <c:pt idx="198">
                  <c:v>0.69719</c:v>
                </c:pt>
                <c:pt idx="199">
                  <c:v>0.70077</c:v>
                </c:pt>
                <c:pt idx="200">
                  <c:v>0.70247</c:v>
                </c:pt>
                <c:pt idx="201">
                  <c:v>0.70902</c:v>
                </c:pt>
                <c:pt idx="202">
                  <c:v>0.71067</c:v>
                </c:pt>
                <c:pt idx="203">
                  <c:v>0.71552</c:v>
                </c:pt>
                <c:pt idx="204">
                  <c:v>0.71871</c:v>
                </c:pt>
                <c:pt idx="205">
                  <c:v>0.72051</c:v>
                </c:pt>
                <c:pt idx="206">
                  <c:v>0.725</c:v>
                </c:pt>
                <c:pt idx="207">
                  <c:v>0.72831</c:v>
                </c:pt>
                <c:pt idx="208">
                  <c:v>0.73368</c:v>
                </c:pt>
                <c:pt idx="209">
                  <c:v>0.73749</c:v>
                </c:pt>
                <c:pt idx="210">
                  <c:v>0.73858</c:v>
                </c:pt>
                <c:pt idx="211">
                  <c:v>0.743</c:v>
                </c:pt>
                <c:pt idx="212">
                  <c:v>0.74521</c:v>
                </c:pt>
                <c:pt idx="213">
                  <c:v>0.75167</c:v>
                </c:pt>
                <c:pt idx="214">
                  <c:v>0.75271</c:v>
                </c:pt>
                <c:pt idx="215">
                  <c:v>0.75658</c:v>
                </c:pt>
                <c:pt idx="216">
                  <c:v>0.75924</c:v>
                </c:pt>
                <c:pt idx="217">
                  <c:v>0.7625</c:v>
                </c:pt>
                <c:pt idx="218">
                  <c:v>0.7666</c:v>
                </c:pt>
                <c:pt idx="219">
                  <c:v>0.77325</c:v>
                </c:pt>
                <c:pt idx="220">
                  <c:v>0.77054</c:v>
                </c:pt>
                <c:pt idx="221">
                  <c:v>0.77948</c:v>
                </c:pt>
                <c:pt idx="222">
                  <c:v>0.7817</c:v>
                </c:pt>
                <c:pt idx="223">
                  <c:v>0.78486</c:v>
                </c:pt>
                <c:pt idx="224">
                  <c:v>0.78722</c:v>
                </c:pt>
                <c:pt idx="225">
                  <c:v>0.789</c:v>
                </c:pt>
                <c:pt idx="226">
                  <c:v>0.79223</c:v>
                </c:pt>
                <c:pt idx="227">
                  <c:v>0.80091</c:v>
                </c:pt>
                <c:pt idx="228">
                  <c:v>0.80128</c:v>
                </c:pt>
                <c:pt idx="229">
                  <c:v>0.8014</c:v>
                </c:pt>
                <c:pt idx="230">
                  <c:v>0.81342</c:v>
                </c:pt>
                <c:pt idx="231">
                  <c:v>0.80863</c:v>
                </c:pt>
                <c:pt idx="232">
                  <c:v>0.8106</c:v>
                </c:pt>
                <c:pt idx="233">
                  <c:v>0.81657</c:v>
                </c:pt>
                <c:pt idx="234">
                  <c:v>0.82063</c:v>
                </c:pt>
                <c:pt idx="235">
                  <c:v>0.82142</c:v>
                </c:pt>
                <c:pt idx="236">
                  <c:v>0.82628</c:v>
                </c:pt>
                <c:pt idx="237">
                  <c:v>0.83169</c:v>
                </c:pt>
                <c:pt idx="238">
                  <c:v>0.83226</c:v>
                </c:pt>
                <c:pt idx="239">
                  <c:v>0.83115</c:v>
                </c:pt>
                <c:pt idx="240">
                  <c:v>0.84228</c:v>
                </c:pt>
                <c:pt idx="241">
                  <c:v>0.84303</c:v>
                </c:pt>
                <c:pt idx="242">
                  <c:v>0.84295</c:v>
                </c:pt>
                <c:pt idx="243">
                  <c:v>0.84703</c:v>
                </c:pt>
                <c:pt idx="244">
                  <c:v>0.85536</c:v>
                </c:pt>
                <c:pt idx="245">
                  <c:v>0.85603</c:v>
                </c:pt>
                <c:pt idx="246">
                  <c:v>0.85934</c:v>
                </c:pt>
                <c:pt idx="247">
                  <c:v>0.86175</c:v>
                </c:pt>
                <c:pt idx="248">
                  <c:v>0.86805</c:v>
                </c:pt>
                <c:pt idx="249">
                  <c:v>0.87254</c:v>
                </c:pt>
                <c:pt idx="250">
                  <c:v>0.87045</c:v>
                </c:pt>
                <c:pt idx="251">
                  <c:v>0.87657</c:v>
                </c:pt>
                <c:pt idx="252">
                  <c:v>0.88053</c:v>
                </c:pt>
                <c:pt idx="253">
                  <c:v>0.88548</c:v>
                </c:pt>
                <c:pt idx="254">
                  <c:v>0.88633</c:v>
                </c:pt>
                <c:pt idx="255">
                  <c:v>0.88515</c:v>
                </c:pt>
                <c:pt idx="256">
                  <c:v>0.89478</c:v>
                </c:pt>
                <c:pt idx="257">
                  <c:v>0.89539</c:v>
                </c:pt>
                <c:pt idx="258">
                  <c:v>0.89998</c:v>
                </c:pt>
                <c:pt idx="259">
                  <c:v>0.89925</c:v>
                </c:pt>
                <c:pt idx="260">
                  <c:v>0.90519</c:v>
                </c:pt>
                <c:pt idx="261">
                  <c:v>0.90711</c:v>
                </c:pt>
                <c:pt idx="262">
                  <c:v>0.91044</c:v>
                </c:pt>
                <c:pt idx="263">
                  <c:v>0.91388</c:v>
                </c:pt>
                <c:pt idx="264">
                  <c:v>0.91523</c:v>
                </c:pt>
                <c:pt idx="265">
                  <c:v>0.91741</c:v>
                </c:pt>
                <c:pt idx="266">
                  <c:v>0.9201</c:v>
                </c:pt>
                <c:pt idx="267">
                  <c:v>0.92609</c:v>
                </c:pt>
                <c:pt idx="268">
                  <c:v>0.92969</c:v>
                </c:pt>
                <c:pt idx="269">
                  <c:v>0.93335</c:v>
                </c:pt>
                <c:pt idx="270">
                  <c:v>0.93544</c:v>
                </c:pt>
                <c:pt idx="271">
                  <c:v>0.94128</c:v>
                </c:pt>
                <c:pt idx="272">
                  <c:v>0.94347</c:v>
                </c:pt>
                <c:pt idx="273">
                  <c:v>0.94414</c:v>
                </c:pt>
                <c:pt idx="274">
                  <c:v>0.94808</c:v>
                </c:pt>
                <c:pt idx="275">
                  <c:v>0.95455</c:v>
                </c:pt>
                <c:pt idx="276">
                  <c:v>0.95472</c:v>
                </c:pt>
                <c:pt idx="277">
                  <c:v>0.95872</c:v>
                </c:pt>
                <c:pt idx="278">
                  <c:v>0.95885</c:v>
                </c:pt>
                <c:pt idx="279">
                  <c:v>0.96463</c:v>
                </c:pt>
                <c:pt idx="280">
                  <c:v>0.96679</c:v>
                </c:pt>
                <c:pt idx="281">
                  <c:v>0.97384</c:v>
                </c:pt>
                <c:pt idx="282">
                  <c:v>0.97263</c:v>
                </c:pt>
                <c:pt idx="283">
                  <c:v>0.97718</c:v>
                </c:pt>
                <c:pt idx="284">
                  <c:v>0.98866</c:v>
                </c:pt>
                <c:pt idx="285">
                  <c:v>0.98364</c:v>
                </c:pt>
                <c:pt idx="286">
                  <c:v>0.98844</c:v>
                </c:pt>
                <c:pt idx="287">
                  <c:v>0.9899</c:v>
                </c:pt>
                <c:pt idx="288">
                  <c:v>0.99506</c:v>
                </c:pt>
                <c:pt idx="289">
                  <c:v>0.99794</c:v>
                </c:pt>
                <c:pt idx="290">
                  <c:v>1.00192</c:v>
                </c:pt>
                <c:pt idx="291">
                  <c:v>1.00044</c:v>
                </c:pt>
                <c:pt idx="292">
                  <c:v>1.00645</c:v>
                </c:pt>
                <c:pt idx="293">
                  <c:v>1.00846</c:v>
                </c:pt>
                <c:pt idx="294">
                  <c:v>1.01009</c:v>
                </c:pt>
                <c:pt idx="295">
                  <c:v>1.01803</c:v>
                </c:pt>
                <c:pt idx="296">
                  <c:v>1.01835</c:v>
                </c:pt>
                <c:pt idx="297">
                  <c:v>1.01909</c:v>
                </c:pt>
                <c:pt idx="298">
                  <c:v>1.02357</c:v>
                </c:pt>
                <c:pt idx="299">
                  <c:v>1.02746</c:v>
                </c:pt>
                <c:pt idx="300">
                  <c:v>1.03099</c:v>
                </c:pt>
                <c:pt idx="301">
                  <c:v>1.03534</c:v>
                </c:pt>
                <c:pt idx="302">
                  <c:v>1.03342</c:v>
                </c:pt>
                <c:pt idx="303">
                  <c:v>1.03966</c:v>
                </c:pt>
                <c:pt idx="304">
                  <c:v>1.03949</c:v>
                </c:pt>
                <c:pt idx="305">
                  <c:v>1.04306</c:v>
                </c:pt>
                <c:pt idx="306">
                  <c:v>1.04858</c:v>
                </c:pt>
                <c:pt idx="307">
                  <c:v>1.05059</c:v>
                </c:pt>
                <c:pt idx="308">
                  <c:v>1.05664</c:v>
                </c:pt>
                <c:pt idx="309">
                  <c:v>1.05873</c:v>
                </c:pt>
                <c:pt idx="310">
                  <c:v>1.0572</c:v>
                </c:pt>
                <c:pt idx="311">
                  <c:v>1.06371</c:v>
                </c:pt>
                <c:pt idx="312">
                  <c:v>1.06641</c:v>
                </c:pt>
                <c:pt idx="313">
                  <c:v>1.07092</c:v>
                </c:pt>
                <c:pt idx="314">
                  <c:v>1.07555</c:v>
                </c:pt>
                <c:pt idx="315">
                  <c:v>1.0771</c:v>
                </c:pt>
                <c:pt idx="316">
                  <c:v>1.07844</c:v>
                </c:pt>
                <c:pt idx="317">
                  <c:v>1.08277</c:v>
                </c:pt>
                <c:pt idx="318">
                  <c:v>1.08771</c:v>
                </c:pt>
                <c:pt idx="319">
                  <c:v>1.09227</c:v>
                </c:pt>
                <c:pt idx="320">
                  <c:v>1.09292</c:v>
                </c:pt>
                <c:pt idx="321">
                  <c:v>1.09567</c:v>
                </c:pt>
                <c:pt idx="322">
                  <c:v>1.09944</c:v>
                </c:pt>
                <c:pt idx="323">
                  <c:v>1.09741</c:v>
                </c:pt>
                <c:pt idx="324">
                  <c:v>1.10417</c:v>
                </c:pt>
                <c:pt idx="325">
                  <c:v>1.10712</c:v>
                </c:pt>
                <c:pt idx="326">
                  <c:v>1.10982</c:v>
                </c:pt>
                <c:pt idx="327">
                  <c:v>1.10993</c:v>
                </c:pt>
                <c:pt idx="328">
                  <c:v>1.11575</c:v>
                </c:pt>
                <c:pt idx="329">
                  <c:v>1.11806</c:v>
                </c:pt>
                <c:pt idx="330">
                  <c:v>1.11921</c:v>
                </c:pt>
                <c:pt idx="331">
                  <c:v>1.12762</c:v>
                </c:pt>
                <c:pt idx="332">
                  <c:v>1.12642</c:v>
                </c:pt>
                <c:pt idx="333">
                  <c:v>1.13106</c:v>
                </c:pt>
                <c:pt idx="334">
                  <c:v>1.13252</c:v>
                </c:pt>
                <c:pt idx="335">
                  <c:v>1.13788</c:v>
                </c:pt>
                <c:pt idx="336">
                  <c:v>1.13526</c:v>
                </c:pt>
                <c:pt idx="337">
                  <c:v>1.14198</c:v>
                </c:pt>
                <c:pt idx="338">
                  <c:v>1.14265</c:v>
                </c:pt>
                <c:pt idx="339">
                  <c:v>1.14733</c:v>
                </c:pt>
                <c:pt idx="340">
                  <c:v>1.1477</c:v>
                </c:pt>
                <c:pt idx="341">
                  <c:v>1.1547</c:v>
                </c:pt>
                <c:pt idx="342">
                  <c:v>1.15485</c:v>
                </c:pt>
                <c:pt idx="343">
                  <c:v>1.1633</c:v>
                </c:pt>
                <c:pt idx="344">
                  <c:v>1.16316</c:v>
                </c:pt>
                <c:pt idx="345">
                  <c:v>1.16482</c:v>
                </c:pt>
                <c:pt idx="346">
                  <c:v>1.16787</c:v>
                </c:pt>
                <c:pt idx="347">
                  <c:v>1.16908</c:v>
                </c:pt>
                <c:pt idx="348">
                  <c:v>1.17348</c:v>
                </c:pt>
                <c:pt idx="349">
                  <c:v>1.17314</c:v>
                </c:pt>
                <c:pt idx="350">
                  <c:v>1.17765</c:v>
                </c:pt>
                <c:pt idx="351">
                  <c:v>1.17828</c:v>
                </c:pt>
                <c:pt idx="352">
                  <c:v>1.18477</c:v>
                </c:pt>
                <c:pt idx="353">
                  <c:v>1.18503</c:v>
                </c:pt>
                <c:pt idx="354">
                  <c:v>1.19136</c:v>
                </c:pt>
                <c:pt idx="355">
                  <c:v>1.19696</c:v>
                </c:pt>
                <c:pt idx="356">
                  <c:v>1.19706</c:v>
                </c:pt>
                <c:pt idx="357">
                  <c:v>1.19825</c:v>
                </c:pt>
                <c:pt idx="358">
                  <c:v>1.19954</c:v>
                </c:pt>
                <c:pt idx="359">
                  <c:v>1.20017</c:v>
                </c:pt>
                <c:pt idx="360">
                  <c:v>1.20482</c:v>
                </c:pt>
                <c:pt idx="361">
                  <c:v>1.21068</c:v>
                </c:pt>
                <c:pt idx="362">
                  <c:v>1.21578</c:v>
                </c:pt>
                <c:pt idx="363">
                  <c:v>1.21637</c:v>
                </c:pt>
                <c:pt idx="364">
                  <c:v>1.21645</c:v>
                </c:pt>
                <c:pt idx="365">
                  <c:v>1.22219</c:v>
                </c:pt>
                <c:pt idx="366">
                  <c:v>1.22446</c:v>
                </c:pt>
                <c:pt idx="367">
                  <c:v>1.22565</c:v>
                </c:pt>
                <c:pt idx="368">
                  <c:v>1.2313</c:v>
                </c:pt>
                <c:pt idx="369">
                  <c:v>1.22994</c:v>
                </c:pt>
                <c:pt idx="370">
                  <c:v>1.23773</c:v>
                </c:pt>
                <c:pt idx="371">
                  <c:v>1.23876</c:v>
                </c:pt>
                <c:pt idx="372">
                  <c:v>1.24097</c:v>
                </c:pt>
                <c:pt idx="373">
                  <c:v>1.24398</c:v>
                </c:pt>
                <c:pt idx="374">
                  <c:v>1.25063</c:v>
                </c:pt>
                <c:pt idx="375">
                  <c:v>1.24865</c:v>
                </c:pt>
                <c:pt idx="376">
                  <c:v>1.25489</c:v>
                </c:pt>
                <c:pt idx="377">
                  <c:v>1.25681</c:v>
                </c:pt>
                <c:pt idx="378">
                  <c:v>1.26034</c:v>
                </c:pt>
                <c:pt idx="379">
                  <c:v>1.25972</c:v>
                </c:pt>
                <c:pt idx="380">
                  <c:v>1.26449</c:v>
                </c:pt>
                <c:pt idx="381">
                  <c:v>1.26511</c:v>
                </c:pt>
                <c:pt idx="382">
                  <c:v>1.26904</c:v>
                </c:pt>
                <c:pt idx="383">
                  <c:v>1.2785</c:v>
                </c:pt>
                <c:pt idx="384">
                  <c:v>1.27368</c:v>
                </c:pt>
                <c:pt idx="385">
                  <c:v>1.27877</c:v>
                </c:pt>
                <c:pt idx="386">
                  <c:v>1.28271</c:v>
                </c:pt>
                <c:pt idx="387">
                  <c:v>1.28358</c:v>
                </c:pt>
                <c:pt idx="388">
                  <c:v>1.28594</c:v>
                </c:pt>
                <c:pt idx="389">
                  <c:v>1.28664</c:v>
                </c:pt>
                <c:pt idx="390">
                  <c:v>1.29411</c:v>
                </c:pt>
                <c:pt idx="391">
                  <c:v>1.29797</c:v>
                </c:pt>
                <c:pt idx="392">
                  <c:v>1.29634</c:v>
                </c:pt>
                <c:pt idx="393">
                  <c:v>1.29759</c:v>
                </c:pt>
                <c:pt idx="394">
                  <c:v>1.30164</c:v>
                </c:pt>
                <c:pt idx="395">
                  <c:v>1.30815</c:v>
                </c:pt>
                <c:pt idx="396">
                  <c:v>1.30892</c:v>
                </c:pt>
                <c:pt idx="397">
                  <c:v>1.31304</c:v>
                </c:pt>
                <c:pt idx="398">
                  <c:v>1.31303</c:v>
                </c:pt>
                <c:pt idx="399">
                  <c:v>1.31675</c:v>
                </c:pt>
                <c:pt idx="400">
                  <c:v>1.3194</c:v>
                </c:pt>
                <c:pt idx="401">
                  <c:v>1.32678</c:v>
                </c:pt>
                <c:pt idx="402">
                  <c:v>1.32411</c:v>
                </c:pt>
                <c:pt idx="403">
                  <c:v>1.32929</c:v>
                </c:pt>
                <c:pt idx="404">
                  <c:v>1.33317</c:v>
                </c:pt>
                <c:pt idx="405">
                  <c:v>1.33828</c:v>
                </c:pt>
                <c:pt idx="406">
                  <c:v>1.33679</c:v>
                </c:pt>
                <c:pt idx="407">
                  <c:v>1.34106</c:v>
                </c:pt>
                <c:pt idx="408">
                  <c:v>1.3445</c:v>
                </c:pt>
                <c:pt idx="409">
                  <c:v>1.34493</c:v>
                </c:pt>
                <c:pt idx="410">
                  <c:v>1.3498</c:v>
                </c:pt>
                <c:pt idx="411">
                  <c:v>1.35071</c:v>
                </c:pt>
                <c:pt idx="412">
                  <c:v>1.35685</c:v>
                </c:pt>
                <c:pt idx="413">
                  <c:v>1.35378</c:v>
                </c:pt>
                <c:pt idx="414">
                  <c:v>1.35905</c:v>
                </c:pt>
                <c:pt idx="415">
                  <c:v>1.36184</c:v>
                </c:pt>
                <c:pt idx="416">
                  <c:v>1.36561</c:v>
                </c:pt>
                <c:pt idx="417">
                  <c:v>1.36718</c:v>
                </c:pt>
                <c:pt idx="418">
                  <c:v>1.37189</c:v>
                </c:pt>
                <c:pt idx="419">
                  <c:v>1.37326</c:v>
                </c:pt>
                <c:pt idx="420">
                  <c:v>1.37974</c:v>
                </c:pt>
                <c:pt idx="421">
                  <c:v>1.37731</c:v>
                </c:pt>
                <c:pt idx="422">
                  <c:v>1.37722</c:v>
                </c:pt>
                <c:pt idx="423">
                  <c:v>1.38367</c:v>
                </c:pt>
              </c:numCache>
            </c:numRef>
          </c:yVal>
          <c:smooth val="0"/>
        </c:ser>
        <c:ser>
          <c:idx val="1"/>
          <c:order val="1"/>
          <c:tx>
            <c:v>wall 453um-dry</c:v>
          </c:tx>
          <c:spPr>
            <a:ln w="38100">
              <a:solidFill>
                <a:srgbClr val="FF0000"/>
              </a:solidFill>
              <a:prstDash val="solid"/>
            </a:ln>
          </c:spPr>
          <c:marker>
            <c:symbol val="none"/>
          </c:marker>
          <c:xVal>
            <c:numRef>
              <c:f>'[comparison-intenseUV-vs-nitinol.xls]Specimen_RawData_1'!$H$13:$H$487</c:f>
              <c:numCache>
                <c:formatCode>General</c:formatCode>
                <c:ptCount val="475"/>
                <c:pt idx="0">
                  <c:v>0.0</c:v>
                </c:pt>
                <c:pt idx="1">
                  <c:v>0.00673724735322426</c:v>
                </c:pt>
                <c:pt idx="2">
                  <c:v>0.0266281681103625</c:v>
                </c:pt>
                <c:pt idx="3">
                  <c:v>0.0535771575232595</c:v>
                </c:pt>
                <c:pt idx="4">
                  <c:v>0.0667308309271736</c:v>
                </c:pt>
                <c:pt idx="5">
                  <c:v>0.127045235803657</c:v>
                </c:pt>
                <c:pt idx="6">
                  <c:v>0.227141482194418</c:v>
                </c:pt>
                <c:pt idx="7">
                  <c:v>0.320821302534488</c:v>
                </c:pt>
                <c:pt idx="8">
                  <c:v>0.394289380814886</c:v>
                </c:pt>
                <c:pt idx="9">
                  <c:v>0.467757459095284</c:v>
                </c:pt>
                <c:pt idx="10">
                  <c:v>0.528071863971768</c:v>
                </c:pt>
                <c:pt idx="11">
                  <c:v>0.581328200192493</c:v>
                </c:pt>
                <c:pt idx="12">
                  <c:v>0.628168110362528</c:v>
                </c:pt>
                <c:pt idx="13">
                  <c:v>0.688482515239012</c:v>
                </c:pt>
                <c:pt idx="14">
                  <c:v>0.748476098812961</c:v>
                </c:pt>
                <c:pt idx="15">
                  <c:v>0.808790503689445</c:v>
                </c:pt>
                <c:pt idx="16">
                  <c:v>0.86204683991017</c:v>
                </c:pt>
                <c:pt idx="17">
                  <c:v>0.908886750080205</c:v>
                </c:pt>
                <c:pt idx="18">
                  <c:v>0.962463907603465</c:v>
                </c:pt>
                <c:pt idx="19">
                  <c:v>1.022457491177414</c:v>
                </c:pt>
                <c:pt idx="20">
                  <c:v>1.076034648700674</c:v>
                </c:pt>
                <c:pt idx="21">
                  <c:v>1.12287455887071</c:v>
                </c:pt>
                <c:pt idx="22">
                  <c:v>1.169714469040745</c:v>
                </c:pt>
                <c:pt idx="23">
                  <c:v>1.21655437921078</c:v>
                </c:pt>
                <c:pt idx="24">
                  <c:v>1.269810715431505</c:v>
                </c:pt>
                <c:pt idx="25">
                  <c:v>1.323387872954764</c:v>
                </c:pt>
                <c:pt idx="26">
                  <c:v>1.376965030478024</c:v>
                </c:pt>
                <c:pt idx="27">
                  <c:v>1.436958614051973</c:v>
                </c:pt>
                <c:pt idx="28">
                  <c:v>1.490535771575232</c:v>
                </c:pt>
                <c:pt idx="29">
                  <c:v>1.543792107795958</c:v>
                </c:pt>
                <c:pt idx="30">
                  <c:v>1.597369265319217</c:v>
                </c:pt>
                <c:pt idx="31">
                  <c:v>1.650946422842477</c:v>
                </c:pt>
                <c:pt idx="32">
                  <c:v>1.710940006416426</c:v>
                </c:pt>
                <c:pt idx="33">
                  <c:v>1.764517163939686</c:v>
                </c:pt>
                <c:pt idx="34">
                  <c:v>1.818094321462945</c:v>
                </c:pt>
                <c:pt idx="35">
                  <c:v>1.864613410330446</c:v>
                </c:pt>
                <c:pt idx="36">
                  <c:v>1.92492781520693</c:v>
                </c:pt>
                <c:pt idx="37">
                  <c:v>1.984921398780878</c:v>
                </c:pt>
                <c:pt idx="38">
                  <c:v>2.038498556304138</c:v>
                </c:pt>
                <c:pt idx="39">
                  <c:v>2.098812961180623</c:v>
                </c:pt>
                <c:pt idx="40">
                  <c:v>2.145332050048123</c:v>
                </c:pt>
                <c:pt idx="41">
                  <c:v>2.198909207571383</c:v>
                </c:pt>
                <c:pt idx="42">
                  <c:v>2.25248636509464</c:v>
                </c:pt>
                <c:pt idx="43">
                  <c:v>2.305742701315367</c:v>
                </c:pt>
                <c:pt idx="44">
                  <c:v>2.352582611485403</c:v>
                </c:pt>
                <c:pt idx="45">
                  <c:v>2.399422521655437</c:v>
                </c:pt>
                <c:pt idx="46">
                  <c:v>2.446262431825473</c:v>
                </c:pt>
                <c:pt idx="47">
                  <c:v>2.49310234199551</c:v>
                </c:pt>
                <c:pt idx="48">
                  <c:v>2.553095925569458</c:v>
                </c:pt>
                <c:pt idx="49">
                  <c:v>2.613410330445942</c:v>
                </c:pt>
                <c:pt idx="50">
                  <c:v>2.666666666666666</c:v>
                </c:pt>
                <c:pt idx="51">
                  <c:v>2.720243824189926</c:v>
                </c:pt>
                <c:pt idx="52">
                  <c:v>2.773820981713185</c:v>
                </c:pt>
                <c:pt idx="53">
                  <c:v>2.833814565287135</c:v>
                </c:pt>
                <c:pt idx="54">
                  <c:v>2.887391722810395</c:v>
                </c:pt>
                <c:pt idx="55">
                  <c:v>2.934231632980431</c:v>
                </c:pt>
                <c:pt idx="56">
                  <c:v>2.994225216554379</c:v>
                </c:pt>
                <c:pt idx="57">
                  <c:v>3.054539621430863</c:v>
                </c:pt>
                <c:pt idx="58">
                  <c:v>3.107795957651588</c:v>
                </c:pt>
                <c:pt idx="59">
                  <c:v>3.154635867821624</c:v>
                </c:pt>
                <c:pt idx="60">
                  <c:v>3.208213025344883</c:v>
                </c:pt>
                <c:pt idx="61">
                  <c:v>3.261790182868143</c:v>
                </c:pt>
                <c:pt idx="62">
                  <c:v>3.321783766442092</c:v>
                </c:pt>
                <c:pt idx="63">
                  <c:v>3.375360923965351</c:v>
                </c:pt>
                <c:pt idx="64">
                  <c:v>3.428617260186077</c:v>
                </c:pt>
                <c:pt idx="65">
                  <c:v>3.482194417709336</c:v>
                </c:pt>
                <c:pt idx="66">
                  <c:v>3.535771575232596</c:v>
                </c:pt>
                <c:pt idx="67">
                  <c:v>3.58902791145332</c:v>
                </c:pt>
                <c:pt idx="68">
                  <c:v>3.64260506897658</c:v>
                </c:pt>
                <c:pt idx="69">
                  <c:v>3.689444979146615</c:v>
                </c:pt>
                <c:pt idx="70">
                  <c:v>3.73628488931665</c:v>
                </c:pt>
                <c:pt idx="71">
                  <c:v>3.783124799486686</c:v>
                </c:pt>
                <c:pt idx="72">
                  <c:v>3.836381135707411</c:v>
                </c:pt>
                <c:pt idx="73">
                  <c:v>3.896695540583892</c:v>
                </c:pt>
                <c:pt idx="74">
                  <c:v>3.94995187680462</c:v>
                </c:pt>
                <c:pt idx="75">
                  <c:v>4.00352903432788</c:v>
                </c:pt>
                <c:pt idx="76">
                  <c:v>4.05710619185114</c:v>
                </c:pt>
                <c:pt idx="77">
                  <c:v>4.110362528071865</c:v>
                </c:pt>
                <c:pt idx="78">
                  <c:v>4.170676932948348</c:v>
                </c:pt>
                <c:pt idx="79">
                  <c:v>4.217516843118366</c:v>
                </c:pt>
                <c:pt idx="80">
                  <c:v>4.277510426692332</c:v>
                </c:pt>
                <c:pt idx="81">
                  <c:v>4.331087584215592</c:v>
                </c:pt>
                <c:pt idx="82">
                  <c:v>4.384664741738852</c:v>
                </c:pt>
                <c:pt idx="83">
                  <c:v>4.431183830606352</c:v>
                </c:pt>
                <c:pt idx="84">
                  <c:v>4.484760988129612</c:v>
                </c:pt>
                <c:pt idx="85">
                  <c:v>4.53833814565288</c:v>
                </c:pt>
                <c:pt idx="86">
                  <c:v>4.598331729226821</c:v>
                </c:pt>
                <c:pt idx="87">
                  <c:v>4.651908886750077</c:v>
                </c:pt>
                <c:pt idx="88">
                  <c:v>4.70548604427334</c:v>
                </c:pt>
                <c:pt idx="89">
                  <c:v>4.75200513314084</c:v>
                </c:pt>
                <c:pt idx="90">
                  <c:v>4.812319538017317</c:v>
                </c:pt>
                <c:pt idx="91">
                  <c:v>4.872313121591274</c:v>
                </c:pt>
                <c:pt idx="92">
                  <c:v>4.92589027911453</c:v>
                </c:pt>
                <c:pt idx="93">
                  <c:v>4.97273018928457</c:v>
                </c:pt>
                <c:pt idx="94">
                  <c:v>5.012832852101377</c:v>
                </c:pt>
                <c:pt idx="95">
                  <c:v>5.06641000962464</c:v>
                </c:pt>
                <c:pt idx="96">
                  <c:v>5.126403593198588</c:v>
                </c:pt>
                <c:pt idx="97">
                  <c:v>5.179980750721848</c:v>
                </c:pt>
                <c:pt idx="98">
                  <c:v>5.226820660891883</c:v>
                </c:pt>
                <c:pt idx="99">
                  <c:v>5.28007699711261</c:v>
                </c:pt>
                <c:pt idx="100">
                  <c:v>5.333654154635868</c:v>
                </c:pt>
                <c:pt idx="101">
                  <c:v>5.387231312159128</c:v>
                </c:pt>
                <c:pt idx="102">
                  <c:v>5.440487648379849</c:v>
                </c:pt>
                <c:pt idx="103">
                  <c:v>5.500802053256336</c:v>
                </c:pt>
                <c:pt idx="104">
                  <c:v>5.560795636830272</c:v>
                </c:pt>
                <c:pt idx="105">
                  <c:v>5.614372794353545</c:v>
                </c:pt>
                <c:pt idx="106">
                  <c:v>5.661212704523581</c:v>
                </c:pt>
                <c:pt idx="107">
                  <c:v>5.714469040744306</c:v>
                </c:pt>
                <c:pt idx="108">
                  <c:v>5.76130895091434</c:v>
                </c:pt>
                <c:pt idx="109">
                  <c:v>5.82162335579083</c:v>
                </c:pt>
                <c:pt idx="110">
                  <c:v>5.881616939364774</c:v>
                </c:pt>
                <c:pt idx="111">
                  <c:v>5.935194096888034</c:v>
                </c:pt>
                <c:pt idx="112">
                  <c:v>5.988771254411294</c:v>
                </c:pt>
                <c:pt idx="113">
                  <c:v>6.028873917228104</c:v>
                </c:pt>
                <c:pt idx="114">
                  <c:v>6.088867500802053</c:v>
                </c:pt>
                <c:pt idx="115">
                  <c:v>6.142444658325289</c:v>
                </c:pt>
                <c:pt idx="116">
                  <c:v>6.195700994546038</c:v>
                </c:pt>
                <c:pt idx="117">
                  <c:v>6.249278152069297</c:v>
                </c:pt>
                <c:pt idx="118">
                  <c:v>6.296118062239333</c:v>
                </c:pt>
                <c:pt idx="119">
                  <c:v>6.349695219762593</c:v>
                </c:pt>
                <c:pt idx="120">
                  <c:v>6.416426050689766</c:v>
                </c:pt>
                <c:pt idx="121">
                  <c:v>6.47000320821303</c:v>
                </c:pt>
                <c:pt idx="122">
                  <c:v>6.523259544433751</c:v>
                </c:pt>
                <c:pt idx="123">
                  <c:v>6.57009945460379</c:v>
                </c:pt>
                <c:pt idx="124">
                  <c:v>6.623676612127046</c:v>
                </c:pt>
                <c:pt idx="125">
                  <c:v>6.670516522297064</c:v>
                </c:pt>
                <c:pt idx="126">
                  <c:v>6.73051010587103</c:v>
                </c:pt>
                <c:pt idx="127">
                  <c:v>6.790824510747497</c:v>
                </c:pt>
                <c:pt idx="128">
                  <c:v>6.850818094321463</c:v>
                </c:pt>
                <c:pt idx="129">
                  <c:v>6.897658004491499</c:v>
                </c:pt>
                <c:pt idx="130">
                  <c:v>6.944497914661535</c:v>
                </c:pt>
                <c:pt idx="131">
                  <c:v>6.997754250882244</c:v>
                </c:pt>
                <c:pt idx="132">
                  <c:v>7.051331408405519</c:v>
                </c:pt>
                <c:pt idx="133">
                  <c:v>7.104908565928763</c:v>
                </c:pt>
                <c:pt idx="134">
                  <c:v>7.164902149502725</c:v>
                </c:pt>
                <c:pt idx="135">
                  <c:v>7.225216554379197</c:v>
                </c:pt>
                <c:pt idx="136">
                  <c:v>7.278472890599935</c:v>
                </c:pt>
                <c:pt idx="137">
                  <c:v>7.318575553416725</c:v>
                </c:pt>
                <c:pt idx="138">
                  <c:v>7.378889958293231</c:v>
                </c:pt>
                <c:pt idx="139">
                  <c:v>7.43246711581649</c:v>
                </c:pt>
                <c:pt idx="140">
                  <c:v>7.49246069939044</c:v>
                </c:pt>
                <c:pt idx="141">
                  <c:v>7.539300609560475</c:v>
                </c:pt>
                <c:pt idx="142">
                  <c:v>7.58614051973051</c:v>
                </c:pt>
                <c:pt idx="143">
                  <c:v>7.646134103304456</c:v>
                </c:pt>
                <c:pt idx="144">
                  <c:v>7.699711260827701</c:v>
                </c:pt>
                <c:pt idx="145">
                  <c:v>7.753288418350978</c:v>
                </c:pt>
                <c:pt idx="146">
                  <c:v>7.799807507218476</c:v>
                </c:pt>
                <c:pt idx="147">
                  <c:v>7.853384664741736</c:v>
                </c:pt>
                <c:pt idx="148">
                  <c:v>7.900224574911774</c:v>
                </c:pt>
                <c:pt idx="149">
                  <c:v>7.953801732435034</c:v>
                </c:pt>
                <c:pt idx="150">
                  <c:v>8.01379531600899</c:v>
                </c:pt>
                <c:pt idx="151">
                  <c:v>8.080526146936153</c:v>
                </c:pt>
                <c:pt idx="152">
                  <c:v>8.134103304459394</c:v>
                </c:pt>
                <c:pt idx="153">
                  <c:v>8.187680461982673</c:v>
                </c:pt>
                <c:pt idx="154">
                  <c:v>8.234520372152687</c:v>
                </c:pt>
                <c:pt idx="155">
                  <c:v>8.287776708373414</c:v>
                </c:pt>
                <c:pt idx="156">
                  <c:v>8.341353865896691</c:v>
                </c:pt>
                <c:pt idx="157">
                  <c:v>8.394931023419955</c:v>
                </c:pt>
                <c:pt idx="158">
                  <c:v>8.44818735964068</c:v>
                </c:pt>
                <c:pt idx="159">
                  <c:v>8.50176451716394</c:v>
                </c:pt>
                <c:pt idx="160">
                  <c:v>8.5553416746872</c:v>
                </c:pt>
                <c:pt idx="161">
                  <c:v>8.601860763554667</c:v>
                </c:pt>
                <c:pt idx="162">
                  <c:v>8.662175168431153</c:v>
                </c:pt>
                <c:pt idx="163">
                  <c:v>8.715752325954442</c:v>
                </c:pt>
                <c:pt idx="164">
                  <c:v>8.769008662175148</c:v>
                </c:pt>
                <c:pt idx="165">
                  <c:v>8.82258581969843</c:v>
                </c:pt>
                <c:pt idx="166">
                  <c:v>8.87616297722169</c:v>
                </c:pt>
                <c:pt idx="167">
                  <c:v>8.92941931344242</c:v>
                </c:pt>
                <c:pt idx="168">
                  <c:v>8.98299647096568</c:v>
                </c:pt>
                <c:pt idx="169">
                  <c:v>9.036573628488932</c:v>
                </c:pt>
                <c:pt idx="170">
                  <c:v>9.083092717356432</c:v>
                </c:pt>
                <c:pt idx="171">
                  <c:v>9.1366698748797</c:v>
                </c:pt>
                <c:pt idx="172">
                  <c:v>9.183509785049727</c:v>
                </c:pt>
                <c:pt idx="173">
                  <c:v>9.243503368623667</c:v>
                </c:pt>
                <c:pt idx="174">
                  <c:v>9.297080526146936</c:v>
                </c:pt>
                <c:pt idx="175">
                  <c:v>9.36381135707411</c:v>
                </c:pt>
                <c:pt idx="176">
                  <c:v>9.424125761950537</c:v>
                </c:pt>
                <c:pt idx="177">
                  <c:v>9.470965672120627</c:v>
                </c:pt>
                <c:pt idx="178">
                  <c:v>9.524222008341347</c:v>
                </c:pt>
                <c:pt idx="179">
                  <c:v>9.571061918511388</c:v>
                </c:pt>
                <c:pt idx="180">
                  <c:v>9.62463907603465</c:v>
                </c:pt>
                <c:pt idx="181">
                  <c:v>9.67821623355791</c:v>
                </c:pt>
                <c:pt idx="182">
                  <c:v>9.731472569778633</c:v>
                </c:pt>
                <c:pt idx="183">
                  <c:v>9.785049727301892</c:v>
                </c:pt>
                <c:pt idx="184">
                  <c:v>9.838626884825153</c:v>
                </c:pt>
                <c:pt idx="185">
                  <c:v>9.885145973692654</c:v>
                </c:pt>
                <c:pt idx="186">
                  <c:v>9.9387231312159</c:v>
                </c:pt>
                <c:pt idx="187">
                  <c:v>9.9990375360924</c:v>
                </c:pt>
                <c:pt idx="188">
                  <c:v>10.05229387231312</c:v>
                </c:pt>
                <c:pt idx="189">
                  <c:v>10.11260827718961</c:v>
                </c:pt>
                <c:pt idx="190">
                  <c:v>10.15944818735964</c:v>
                </c:pt>
                <c:pt idx="191">
                  <c:v>10.21270452358037</c:v>
                </c:pt>
                <c:pt idx="192">
                  <c:v>10.26628168110362</c:v>
                </c:pt>
                <c:pt idx="193">
                  <c:v>10.3198588386269</c:v>
                </c:pt>
                <c:pt idx="194">
                  <c:v>10.37311517484761</c:v>
                </c:pt>
                <c:pt idx="195">
                  <c:v>10.42669233237087</c:v>
                </c:pt>
                <c:pt idx="196">
                  <c:v>10.48026948989413</c:v>
                </c:pt>
                <c:pt idx="197">
                  <c:v>10.53352582611485</c:v>
                </c:pt>
                <c:pt idx="198">
                  <c:v>10.58036573628489</c:v>
                </c:pt>
                <c:pt idx="199">
                  <c:v>10.64068014116137</c:v>
                </c:pt>
                <c:pt idx="200">
                  <c:v>10.70067372473532</c:v>
                </c:pt>
                <c:pt idx="201">
                  <c:v>10.75425088225858</c:v>
                </c:pt>
                <c:pt idx="202">
                  <c:v>10.80750721847931</c:v>
                </c:pt>
                <c:pt idx="203">
                  <c:v>10.85434712864934</c:v>
                </c:pt>
                <c:pt idx="204">
                  <c:v>10.9079242861726</c:v>
                </c:pt>
                <c:pt idx="205">
                  <c:v>10.96150144369586</c:v>
                </c:pt>
                <c:pt idx="206">
                  <c:v>11.01475777991659</c:v>
                </c:pt>
                <c:pt idx="207">
                  <c:v>11.06833493743985</c:v>
                </c:pt>
                <c:pt idx="208">
                  <c:v>11.11517484760988</c:v>
                </c:pt>
                <c:pt idx="209">
                  <c:v>11.1684311838306</c:v>
                </c:pt>
                <c:pt idx="210">
                  <c:v>11.21527109400064</c:v>
                </c:pt>
                <c:pt idx="211">
                  <c:v>11.2688482515239</c:v>
                </c:pt>
                <c:pt idx="212">
                  <c:v>11.32242540904716</c:v>
                </c:pt>
                <c:pt idx="213">
                  <c:v>11.3756817452679</c:v>
                </c:pt>
                <c:pt idx="214">
                  <c:v>11.42925890279114</c:v>
                </c:pt>
                <c:pt idx="215">
                  <c:v>11.48283606031441</c:v>
                </c:pt>
                <c:pt idx="216">
                  <c:v>11.54282964388835</c:v>
                </c:pt>
                <c:pt idx="217">
                  <c:v>11.60314404876484</c:v>
                </c:pt>
                <c:pt idx="218">
                  <c:v>11.64966313763234</c:v>
                </c:pt>
                <c:pt idx="219">
                  <c:v>11.69650304780237</c:v>
                </c:pt>
                <c:pt idx="220">
                  <c:v>11.75681745267886</c:v>
                </c:pt>
                <c:pt idx="221">
                  <c:v>11.81007378889958</c:v>
                </c:pt>
                <c:pt idx="222">
                  <c:v>11.87038819377607</c:v>
                </c:pt>
                <c:pt idx="223">
                  <c:v>11.92396535129932</c:v>
                </c:pt>
                <c:pt idx="224">
                  <c:v>11.97722168752005</c:v>
                </c:pt>
                <c:pt idx="225">
                  <c:v>12.03079884504331</c:v>
                </c:pt>
                <c:pt idx="226">
                  <c:v>12.07763875521335</c:v>
                </c:pt>
                <c:pt idx="227">
                  <c:v>12.12447866538338</c:v>
                </c:pt>
                <c:pt idx="228">
                  <c:v>12.18447224895733</c:v>
                </c:pt>
                <c:pt idx="229">
                  <c:v>12.23804940648059</c:v>
                </c:pt>
                <c:pt idx="230">
                  <c:v>12.29804299005454</c:v>
                </c:pt>
                <c:pt idx="231">
                  <c:v>12.35835739493102</c:v>
                </c:pt>
                <c:pt idx="232">
                  <c:v>12.40519730510106</c:v>
                </c:pt>
                <c:pt idx="233">
                  <c:v>12.45845364132178</c:v>
                </c:pt>
                <c:pt idx="234">
                  <c:v>12.51203079884505</c:v>
                </c:pt>
                <c:pt idx="235">
                  <c:v>12.55887070901508</c:v>
                </c:pt>
                <c:pt idx="236">
                  <c:v>12.60571061918512</c:v>
                </c:pt>
                <c:pt idx="237">
                  <c:v>12.66570420275907</c:v>
                </c:pt>
                <c:pt idx="238">
                  <c:v>12.70580686557587</c:v>
                </c:pt>
                <c:pt idx="239">
                  <c:v>12.75938402309913</c:v>
                </c:pt>
                <c:pt idx="240">
                  <c:v>12.82611485402631</c:v>
                </c:pt>
                <c:pt idx="241">
                  <c:v>12.8864292589028</c:v>
                </c:pt>
                <c:pt idx="242">
                  <c:v>12.93968559512352</c:v>
                </c:pt>
                <c:pt idx="243">
                  <c:v>12.99326275264678</c:v>
                </c:pt>
                <c:pt idx="244">
                  <c:v>13.05325633622073</c:v>
                </c:pt>
                <c:pt idx="245">
                  <c:v>13.10683349374398</c:v>
                </c:pt>
                <c:pt idx="246">
                  <c:v>13.16041065126725</c:v>
                </c:pt>
                <c:pt idx="247">
                  <c:v>13.21366698748797</c:v>
                </c:pt>
                <c:pt idx="248">
                  <c:v>13.26724414501123</c:v>
                </c:pt>
                <c:pt idx="249">
                  <c:v>13.31408405518127</c:v>
                </c:pt>
                <c:pt idx="250">
                  <c:v>13.3609239653513</c:v>
                </c:pt>
                <c:pt idx="251">
                  <c:v>13.40776387552134</c:v>
                </c:pt>
                <c:pt idx="252">
                  <c:v>13.4677574590953</c:v>
                </c:pt>
                <c:pt idx="253">
                  <c:v>13.52133461661854</c:v>
                </c:pt>
                <c:pt idx="254">
                  <c:v>13.57459095283927</c:v>
                </c:pt>
                <c:pt idx="255">
                  <c:v>13.62816811036252</c:v>
                </c:pt>
                <c:pt idx="256">
                  <c:v>13.6817452678858</c:v>
                </c:pt>
                <c:pt idx="257">
                  <c:v>13.73500160410651</c:v>
                </c:pt>
                <c:pt idx="258">
                  <c:v>13.78184151427655</c:v>
                </c:pt>
                <c:pt idx="259">
                  <c:v>13.84215591915303</c:v>
                </c:pt>
                <c:pt idx="260">
                  <c:v>13.89541225537376</c:v>
                </c:pt>
                <c:pt idx="261">
                  <c:v>13.94898941289702</c:v>
                </c:pt>
                <c:pt idx="262">
                  <c:v>13.99582932306705</c:v>
                </c:pt>
                <c:pt idx="263">
                  <c:v>14.04940648059031</c:v>
                </c:pt>
                <c:pt idx="264">
                  <c:v>14.10940006416426</c:v>
                </c:pt>
                <c:pt idx="265">
                  <c:v>14.16971446904075</c:v>
                </c:pt>
                <c:pt idx="266">
                  <c:v>14.21623355790825</c:v>
                </c:pt>
                <c:pt idx="267">
                  <c:v>14.2698107154315</c:v>
                </c:pt>
                <c:pt idx="268">
                  <c:v>14.33012512030799</c:v>
                </c:pt>
                <c:pt idx="269">
                  <c:v>14.39011870388194</c:v>
                </c:pt>
                <c:pt idx="270">
                  <c:v>14.4436958614052</c:v>
                </c:pt>
                <c:pt idx="271">
                  <c:v>14.49695219762592</c:v>
                </c:pt>
                <c:pt idx="272">
                  <c:v>14.55052935514918</c:v>
                </c:pt>
                <c:pt idx="273">
                  <c:v>14.60410651267244</c:v>
                </c:pt>
                <c:pt idx="274">
                  <c:v>14.65094642284248</c:v>
                </c:pt>
                <c:pt idx="275">
                  <c:v>14.7042027590632</c:v>
                </c:pt>
                <c:pt idx="276">
                  <c:v>14.76451716393968</c:v>
                </c:pt>
                <c:pt idx="277">
                  <c:v>14.81777350016041</c:v>
                </c:pt>
                <c:pt idx="278">
                  <c:v>14.87135065768367</c:v>
                </c:pt>
                <c:pt idx="279">
                  <c:v>14.9181905678537</c:v>
                </c:pt>
                <c:pt idx="280">
                  <c:v>14.97176772537696</c:v>
                </c:pt>
                <c:pt idx="281">
                  <c:v>15.0250240615977</c:v>
                </c:pt>
                <c:pt idx="282">
                  <c:v>15.07186397176772</c:v>
                </c:pt>
                <c:pt idx="283">
                  <c:v>15.125441129291</c:v>
                </c:pt>
                <c:pt idx="284">
                  <c:v>15.17228103946102</c:v>
                </c:pt>
                <c:pt idx="285">
                  <c:v>15.21880012832852</c:v>
                </c:pt>
                <c:pt idx="286">
                  <c:v>15.27911453320501</c:v>
                </c:pt>
                <c:pt idx="287">
                  <c:v>15.33910811677895</c:v>
                </c:pt>
                <c:pt idx="288">
                  <c:v>15.39268527430222</c:v>
                </c:pt>
                <c:pt idx="289">
                  <c:v>15.44626243182547</c:v>
                </c:pt>
                <c:pt idx="290">
                  <c:v>15.50625601539942</c:v>
                </c:pt>
                <c:pt idx="291">
                  <c:v>15.56657042027591</c:v>
                </c:pt>
                <c:pt idx="292">
                  <c:v>15.62656400384986</c:v>
                </c:pt>
                <c:pt idx="293">
                  <c:v>15.68014116137311</c:v>
                </c:pt>
                <c:pt idx="294">
                  <c:v>15.72698107154315</c:v>
                </c:pt>
                <c:pt idx="295">
                  <c:v>15.78023740776387</c:v>
                </c:pt>
                <c:pt idx="296">
                  <c:v>15.83381456528714</c:v>
                </c:pt>
                <c:pt idx="297">
                  <c:v>15.88065447545717</c:v>
                </c:pt>
                <c:pt idx="298">
                  <c:v>15.93423163298043</c:v>
                </c:pt>
                <c:pt idx="299">
                  <c:v>15.98075072184793</c:v>
                </c:pt>
                <c:pt idx="300">
                  <c:v>16.04106512672442</c:v>
                </c:pt>
                <c:pt idx="301">
                  <c:v>16.10105871029837</c:v>
                </c:pt>
                <c:pt idx="302">
                  <c:v>16.15463586782163</c:v>
                </c:pt>
                <c:pt idx="303">
                  <c:v>16.20147577799166</c:v>
                </c:pt>
                <c:pt idx="304">
                  <c:v>16.25505293551491</c:v>
                </c:pt>
                <c:pt idx="305">
                  <c:v>16.30157202438242</c:v>
                </c:pt>
                <c:pt idx="306">
                  <c:v>16.35514918190567</c:v>
                </c:pt>
                <c:pt idx="307">
                  <c:v>16.4087263394288</c:v>
                </c:pt>
                <c:pt idx="308">
                  <c:v>16.46198267564966</c:v>
                </c:pt>
                <c:pt idx="309">
                  <c:v>16.5088225858197</c:v>
                </c:pt>
                <c:pt idx="310">
                  <c:v>16.56239974334292</c:v>
                </c:pt>
                <c:pt idx="311">
                  <c:v>16.61597690086622</c:v>
                </c:pt>
                <c:pt idx="312">
                  <c:v>16.67597048444017</c:v>
                </c:pt>
                <c:pt idx="313">
                  <c:v>16.7228103946102</c:v>
                </c:pt>
                <c:pt idx="314">
                  <c:v>16.77638755213346</c:v>
                </c:pt>
                <c:pt idx="315">
                  <c:v>16.84311838306063</c:v>
                </c:pt>
                <c:pt idx="316">
                  <c:v>16.90984921398778</c:v>
                </c:pt>
                <c:pt idx="317">
                  <c:v>16.96342637151093</c:v>
                </c:pt>
                <c:pt idx="318">
                  <c:v>17.01700352903433</c:v>
                </c:pt>
                <c:pt idx="319">
                  <c:v>17.06352261790169</c:v>
                </c:pt>
                <c:pt idx="320">
                  <c:v>17.11709977542509</c:v>
                </c:pt>
                <c:pt idx="321">
                  <c:v>17.16393968559512</c:v>
                </c:pt>
                <c:pt idx="322">
                  <c:v>17.21077959576508</c:v>
                </c:pt>
                <c:pt idx="323">
                  <c:v>17.27077317933911</c:v>
                </c:pt>
                <c:pt idx="324">
                  <c:v>17.3310875842156</c:v>
                </c:pt>
                <c:pt idx="325">
                  <c:v>17.37792749438563</c:v>
                </c:pt>
                <c:pt idx="326">
                  <c:v>17.43118383060635</c:v>
                </c:pt>
                <c:pt idx="327">
                  <c:v>17.48476098812958</c:v>
                </c:pt>
                <c:pt idx="328">
                  <c:v>17.53160089829964</c:v>
                </c:pt>
                <c:pt idx="329">
                  <c:v>17.58485723452037</c:v>
                </c:pt>
                <c:pt idx="330">
                  <c:v>17.63843439204363</c:v>
                </c:pt>
                <c:pt idx="331">
                  <c:v>17.69201154956689</c:v>
                </c:pt>
                <c:pt idx="332">
                  <c:v>17.73885145973694</c:v>
                </c:pt>
                <c:pt idx="333">
                  <c:v>17.79210779595765</c:v>
                </c:pt>
                <c:pt idx="334">
                  <c:v>17.84568495348091</c:v>
                </c:pt>
                <c:pt idx="335">
                  <c:v>17.89926211100417</c:v>
                </c:pt>
                <c:pt idx="336">
                  <c:v>17.95925569457812</c:v>
                </c:pt>
                <c:pt idx="337">
                  <c:v>18.01283285210138</c:v>
                </c:pt>
                <c:pt idx="338">
                  <c:v>18.0660891883221</c:v>
                </c:pt>
                <c:pt idx="339">
                  <c:v>18.12640359319859</c:v>
                </c:pt>
                <c:pt idx="340">
                  <c:v>18.17998075072185</c:v>
                </c:pt>
                <c:pt idx="341">
                  <c:v>18.2399743342958</c:v>
                </c:pt>
                <c:pt idx="342">
                  <c:v>18.29355149181906</c:v>
                </c:pt>
                <c:pt idx="343">
                  <c:v>18.34039140198909</c:v>
                </c:pt>
                <c:pt idx="344">
                  <c:v>18.39364773820981</c:v>
                </c:pt>
                <c:pt idx="345">
                  <c:v>18.44048764837978</c:v>
                </c:pt>
                <c:pt idx="346">
                  <c:v>18.49406480590311</c:v>
                </c:pt>
                <c:pt idx="347">
                  <c:v>18.55405838947706</c:v>
                </c:pt>
                <c:pt idx="348">
                  <c:v>18.60763554700032</c:v>
                </c:pt>
                <c:pt idx="349">
                  <c:v>18.66121270452358</c:v>
                </c:pt>
                <c:pt idx="350">
                  <c:v>18.7144690407443</c:v>
                </c:pt>
                <c:pt idx="351">
                  <c:v>18.76130895091434</c:v>
                </c:pt>
                <c:pt idx="352">
                  <c:v>18.81488610843761</c:v>
                </c:pt>
                <c:pt idx="353">
                  <c:v>18.86814244465832</c:v>
                </c:pt>
                <c:pt idx="354">
                  <c:v>18.91498235482836</c:v>
                </c:pt>
                <c:pt idx="355">
                  <c:v>18.96855951235158</c:v>
                </c:pt>
                <c:pt idx="356">
                  <c:v>19.02855309592557</c:v>
                </c:pt>
                <c:pt idx="357">
                  <c:v>19.07539300609561</c:v>
                </c:pt>
                <c:pt idx="358">
                  <c:v>19.12897016361887</c:v>
                </c:pt>
                <c:pt idx="359">
                  <c:v>19.18896374719282</c:v>
                </c:pt>
                <c:pt idx="360">
                  <c:v>19.23580365736284</c:v>
                </c:pt>
                <c:pt idx="361">
                  <c:v>19.2893808148861</c:v>
                </c:pt>
                <c:pt idx="362">
                  <c:v>19.34937439846006</c:v>
                </c:pt>
                <c:pt idx="363">
                  <c:v>19.40968880333654</c:v>
                </c:pt>
                <c:pt idx="364">
                  <c:v>19.46968238691048</c:v>
                </c:pt>
                <c:pt idx="365">
                  <c:v>19.52325954443375</c:v>
                </c:pt>
                <c:pt idx="366">
                  <c:v>19.57683670195701</c:v>
                </c:pt>
                <c:pt idx="367">
                  <c:v>19.62367661212702</c:v>
                </c:pt>
                <c:pt idx="368">
                  <c:v>19.67693294834777</c:v>
                </c:pt>
                <c:pt idx="369">
                  <c:v>19.72377285851778</c:v>
                </c:pt>
                <c:pt idx="370">
                  <c:v>19.78408726339429</c:v>
                </c:pt>
                <c:pt idx="371">
                  <c:v>19.83734359961502</c:v>
                </c:pt>
                <c:pt idx="372">
                  <c:v>19.8976580044915</c:v>
                </c:pt>
                <c:pt idx="373">
                  <c:v>19.95091434071222</c:v>
                </c:pt>
                <c:pt idx="374">
                  <c:v>19.99775425088226</c:v>
                </c:pt>
                <c:pt idx="375">
                  <c:v>20.03785691369907</c:v>
                </c:pt>
                <c:pt idx="376">
                  <c:v>20.09817131857555</c:v>
                </c:pt>
                <c:pt idx="377">
                  <c:v>20.14501122874559</c:v>
                </c:pt>
                <c:pt idx="378">
                  <c:v>20.19826756496631</c:v>
                </c:pt>
                <c:pt idx="379">
                  <c:v>20.25184472248958</c:v>
                </c:pt>
                <c:pt idx="380">
                  <c:v>20.30542188001283</c:v>
                </c:pt>
                <c:pt idx="381">
                  <c:v>20.35867821623356</c:v>
                </c:pt>
                <c:pt idx="382">
                  <c:v>20.41225537375682</c:v>
                </c:pt>
                <c:pt idx="383">
                  <c:v>20.46583253127994</c:v>
                </c:pt>
                <c:pt idx="384">
                  <c:v>20.51908886750081</c:v>
                </c:pt>
                <c:pt idx="385">
                  <c:v>20.57940327237715</c:v>
                </c:pt>
                <c:pt idx="386">
                  <c:v>20.63939685595123</c:v>
                </c:pt>
                <c:pt idx="387">
                  <c:v>20.69971126082772</c:v>
                </c:pt>
                <c:pt idx="388">
                  <c:v>20.75296759704845</c:v>
                </c:pt>
                <c:pt idx="389">
                  <c:v>20.8065447545717</c:v>
                </c:pt>
                <c:pt idx="390">
                  <c:v>20.86012191209496</c:v>
                </c:pt>
                <c:pt idx="391">
                  <c:v>20.91337824831569</c:v>
                </c:pt>
                <c:pt idx="392">
                  <c:v>20.96021815848572</c:v>
                </c:pt>
                <c:pt idx="393">
                  <c:v>21.013795316009</c:v>
                </c:pt>
                <c:pt idx="394">
                  <c:v>21.07378889958293</c:v>
                </c:pt>
                <c:pt idx="395">
                  <c:v>21.1273660571062</c:v>
                </c:pt>
                <c:pt idx="396">
                  <c:v>21.18094321462945</c:v>
                </c:pt>
                <c:pt idx="397">
                  <c:v>21.23419955085017</c:v>
                </c:pt>
                <c:pt idx="398">
                  <c:v>21.28103946102021</c:v>
                </c:pt>
                <c:pt idx="399">
                  <c:v>21.33461661854347</c:v>
                </c:pt>
                <c:pt idx="400">
                  <c:v>21.38819377606672</c:v>
                </c:pt>
                <c:pt idx="401">
                  <c:v>21.43471286493422</c:v>
                </c:pt>
                <c:pt idx="402">
                  <c:v>21.48829002245749</c:v>
                </c:pt>
                <c:pt idx="403">
                  <c:v>21.54186717998076</c:v>
                </c:pt>
                <c:pt idx="404">
                  <c:v>21.58870709015078</c:v>
                </c:pt>
                <c:pt idx="405">
                  <c:v>21.63522617901829</c:v>
                </c:pt>
                <c:pt idx="406">
                  <c:v>21.69554058389476</c:v>
                </c:pt>
                <c:pt idx="407">
                  <c:v>21.75553416746872</c:v>
                </c:pt>
                <c:pt idx="408">
                  <c:v>21.80911132499198</c:v>
                </c:pt>
                <c:pt idx="409">
                  <c:v>21.85595123516201</c:v>
                </c:pt>
                <c:pt idx="410">
                  <c:v>21.90952839268527</c:v>
                </c:pt>
                <c:pt idx="411">
                  <c:v>21.97625922361245</c:v>
                </c:pt>
                <c:pt idx="412">
                  <c:v>22.03625280718639</c:v>
                </c:pt>
                <c:pt idx="413">
                  <c:v>22.09656721206288</c:v>
                </c:pt>
                <c:pt idx="414">
                  <c:v>22.15014436958614</c:v>
                </c:pt>
                <c:pt idx="415">
                  <c:v>22.20340070580686</c:v>
                </c:pt>
                <c:pt idx="416">
                  <c:v>22.25697786333012</c:v>
                </c:pt>
                <c:pt idx="417">
                  <c:v>22.30381777350016</c:v>
                </c:pt>
                <c:pt idx="418">
                  <c:v>22.35707410972091</c:v>
                </c:pt>
                <c:pt idx="419">
                  <c:v>22.41065126724414</c:v>
                </c:pt>
                <c:pt idx="420">
                  <c:v>22.46422842476741</c:v>
                </c:pt>
                <c:pt idx="421">
                  <c:v>22.51748476098814</c:v>
                </c:pt>
                <c:pt idx="422">
                  <c:v>22.57106191851139</c:v>
                </c:pt>
                <c:pt idx="423">
                  <c:v>22.62463907603465</c:v>
                </c:pt>
                <c:pt idx="424">
                  <c:v>22.6714789862047</c:v>
                </c:pt>
                <c:pt idx="425">
                  <c:v>22.7179980750722</c:v>
                </c:pt>
                <c:pt idx="426">
                  <c:v>22.76483798524222</c:v>
                </c:pt>
                <c:pt idx="427">
                  <c:v>22.81167789541226</c:v>
                </c:pt>
                <c:pt idx="428">
                  <c:v>22.87199230028874</c:v>
                </c:pt>
                <c:pt idx="429">
                  <c:v>22.92524863650942</c:v>
                </c:pt>
                <c:pt idx="430">
                  <c:v>22.97882579403273</c:v>
                </c:pt>
                <c:pt idx="431">
                  <c:v>23.03881937760667</c:v>
                </c:pt>
                <c:pt idx="432">
                  <c:v>23.08565928777668</c:v>
                </c:pt>
                <c:pt idx="433">
                  <c:v>23.13923644529997</c:v>
                </c:pt>
                <c:pt idx="434">
                  <c:v>23.19923002887392</c:v>
                </c:pt>
                <c:pt idx="435">
                  <c:v>23.2595444337504</c:v>
                </c:pt>
                <c:pt idx="436">
                  <c:v>23.31312159127366</c:v>
                </c:pt>
                <c:pt idx="437">
                  <c:v>23.37311517484761</c:v>
                </c:pt>
                <c:pt idx="438">
                  <c:v>23.42669233237073</c:v>
                </c:pt>
                <c:pt idx="439">
                  <c:v>23.47994866859159</c:v>
                </c:pt>
                <c:pt idx="440">
                  <c:v>23.53352582611485</c:v>
                </c:pt>
                <c:pt idx="441">
                  <c:v>23.58710298363811</c:v>
                </c:pt>
                <c:pt idx="442">
                  <c:v>23.64035931985885</c:v>
                </c:pt>
                <c:pt idx="443">
                  <c:v>23.6939364773821</c:v>
                </c:pt>
                <c:pt idx="444">
                  <c:v>23.74751363490523</c:v>
                </c:pt>
                <c:pt idx="445">
                  <c:v>23.80076997112608</c:v>
                </c:pt>
                <c:pt idx="446">
                  <c:v>23.84760988129612</c:v>
                </c:pt>
                <c:pt idx="447">
                  <c:v>23.89444979146615</c:v>
                </c:pt>
                <c:pt idx="448">
                  <c:v>23.94802694898928</c:v>
                </c:pt>
                <c:pt idx="449">
                  <c:v>24.00128328521014</c:v>
                </c:pt>
                <c:pt idx="450">
                  <c:v>24.0548604427334</c:v>
                </c:pt>
                <c:pt idx="451">
                  <c:v>24.10170035290343</c:v>
                </c:pt>
                <c:pt idx="452">
                  <c:v>24.15527751042669</c:v>
                </c:pt>
                <c:pt idx="453">
                  <c:v>24.20853384664741</c:v>
                </c:pt>
                <c:pt idx="454">
                  <c:v>24.26211100417067</c:v>
                </c:pt>
                <c:pt idx="455">
                  <c:v>24.31568816169395</c:v>
                </c:pt>
                <c:pt idx="456">
                  <c:v>24.36894449791466</c:v>
                </c:pt>
                <c:pt idx="457">
                  <c:v>24.4157844080847</c:v>
                </c:pt>
                <c:pt idx="458">
                  <c:v>24.48251523901178</c:v>
                </c:pt>
                <c:pt idx="459">
                  <c:v>24.54282964388835</c:v>
                </c:pt>
                <c:pt idx="460">
                  <c:v>24.59640680141161</c:v>
                </c:pt>
                <c:pt idx="461">
                  <c:v>24.65640038498556</c:v>
                </c:pt>
                <c:pt idx="462">
                  <c:v>24.71671478986205</c:v>
                </c:pt>
                <c:pt idx="463">
                  <c:v>24.76997112608278</c:v>
                </c:pt>
                <c:pt idx="464">
                  <c:v>24.81681103625281</c:v>
                </c:pt>
                <c:pt idx="465">
                  <c:v>24.86365094642284</c:v>
                </c:pt>
                <c:pt idx="466">
                  <c:v>24.92364452999679</c:v>
                </c:pt>
                <c:pt idx="467">
                  <c:v>24.97722168752005</c:v>
                </c:pt>
                <c:pt idx="468">
                  <c:v>25.0240615976901</c:v>
                </c:pt>
              </c:numCache>
            </c:numRef>
          </c:xVal>
          <c:yVal>
            <c:numRef>
              <c:f>'[comparison-intenseUV-vs-nitinol.xls]Specimen_RawData_1'!$I$13:$I$487</c:f>
              <c:numCache>
                <c:formatCode>General</c:formatCode>
                <c:ptCount val="475"/>
                <c:pt idx="0">
                  <c:v>-0.00679</c:v>
                </c:pt>
                <c:pt idx="1">
                  <c:v>-0.00278</c:v>
                </c:pt>
                <c:pt idx="2">
                  <c:v>0.0082</c:v>
                </c:pt>
                <c:pt idx="3">
                  <c:v>0.02797</c:v>
                </c:pt>
                <c:pt idx="4">
                  <c:v>0.03088</c:v>
                </c:pt>
                <c:pt idx="5">
                  <c:v>0.06562</c:v>
                </c:pt>
                <c:pt idx="6">
                  <c:v>0.12713</c:v>
                </c:pt>
                <c:pt idx="7">
                  <c:v>0.19871</c:v>
                </c:pt>
                <c:pt idx="8">
                  <c:v>0.24547</c:v>
                </c:pt>
                <c:pt idx="9">
                  <c:v>0.29124</c:v>
                </c:pt>
                <c:pt idx="10">
                  <c:v>0.3245</c:v>
                </c:pt>
                <c:pt idx="11">
                  <c:v>0.35489</c:v>
                </c:pt>
                <c:pt idx="12">
                  <c:v>0.38585</c:v>
                </c:pt>
                <c:pt idx="13">
                  <c:v>0.41635</c:v>
                </c:pt>
                <c:pt idx="14">
                  <c:v>0.45179</c:v>
                </c:pt>
                <c:pt idx="15">
                  <c:v>0.48879</c:v>
                </c:pt>
                <c:pt idx="16">
                  <c:v>0.52181</c:v>
                </c:pt>
                <c:pt idx="17">
                  <c:v>0.548</c:v>
                </c:pt>
                <c:pt idx="18">
                  <c:v>0.57874</c:v>
                </c:pt>
                <c:pt idx="19">
                  <c:v>0.6087</c:v>
                </c:pt>
                <c:pt idx="20">
                  <c:v>0.64346</c:v>
                </c:pt>
                <c:pt idx="21">
                  <c:v>0.66725</c:v>
                </c:pt>
                <c:pt idx="22">
                  <c:v>0.6971</c:v>
                </c:pt>
                <c:pt idx="23">
                  <c:v>0.72171</c:v>
                </c:pt>
                <c:pt idx="24">
                  <c:v>0.75204</c:v>
                </c:pt>
                <c:pt idx="25">
                  <c:v>0.78395</c:v>
                </c:pt>
                <c:pt idx="26">
                  <c:v>0.81424</c:v>
                </c:pt>
                <c:pt idx="27">
                  <c:v>0.8477</c:v>
                </c:pt>
                <c:pt idx="28">
                  <c:v>0.87391</c:v>
                </c:pt>
                <c:pt idx="29">
                  <c:v>0.89663</c:v>
                </c:pt>
                <c:pt idx="30">
                  <c:v>0.93495</c:v>
                </c:pt>
                <c:pt idx="31">
                  <c:v>0.96923</c:v>
                </c:pt>
                <c:pt idx="32">
                  <c:v>1.00146</c:v>
                </c:pt>
                <c:pt idx="33">
                  <c:v>1.03193</c:v>
                </c:pt>
                <c:pt idx="34">
                  <c:v>1.06167</c:v>
                </c:pt>
                <c:pt idx="35">
                  <c:v>1.0863</c:v>
                </c:pt>
                <c:pt idx="36">
                  <c:v>1.12701</c:v>
                </c:pt>
                <c:pt idx="37">
                  <c:v>1.15795</c:v>
                </c:pt>
                <c:pt idx="38">
                  <c:v>1.19799</c:v>
                </c:pt>
                <c:pt idx="39">
                  <c:v>1.22551</c:v>
                </c:pt>
                <c:pt idx="40">
                  <c:v>1.26076</c:v>
                </c:pt>
                <c:pt idx="41">
                  <c:v>1.28335</c:v>
                </c:pt>
                <c:pt idx="42">
                  <c:v>1.30628</c:v>
                </c:pt>
                <c:pt idx="43">
                  <c:v>1.34033</c:v>
                </c:pt>
                <c:pt idx="44">
                  <c:v>1.36757</c:v>
                </c:pt>
                <c:pt idx="45">
                  <c:v>1.3912</c:v>
                </c:pt>
                <c:pt idx="46">
                  <c:v>1.41724</c:v>
                </c:pt>
                <c:pt idx="47">
                  <c:v>1.43814</c:v>
                </c:pt>
                <c:pt idx="48">
                  <c:v>1.46952</c:v>
                </c:pt>
                <c:pt idx="49">
                  <c:v>1.50311</c:v>
                </c:pt>
                <c:pt idx="50">
                  <c:v>1.5318</c:v>
                </c:pt>
                <c:pt idx="51">
                  <c:v>1.55906</c:v>
                </c:pt>
                <c:pt idx="52">
                  <c:v>1.58945</c:v>
                </c:pt>
                <c:pt idx="53">
                  <c:v>1.62235</c:v>
                </c:pt>
                <c:pt idx="54">
                  <c:v>1.65151</c:v>
                </c:pt>
                <c:pt idx="55">
                  <c:v>1.68211</c:v>
                </c:pt>
                <c:pt idx="56">
                  <c:v>1.71374</c:v>
                </c:pt>
                <c:pt idx="57">
                  <c:v>1.74738</c:v>
                </c:pt>
                <c:pt idx="58">
                  <c:v>1.77911</c:v>
                </c:pt>
                <c:pt idx="59">
                  <c:v>1.79407</c:v>
                </c:pt>
                <c:pt idx="60">
                  <c:v>1.82161</c:v>
                </c:pt>
                <c:pt idx="61">
                  <c:v>1.85511</c:v>
                </c:pt>
                <c:pt idx="62">
                  <c:v>1.88423</c:v>
                </c:pt>
                <c:pt idx="63">
                  <c:v>1.91634</c:v>
                </c:pt>
                <c:pt idx="64">
                  <c:v>1.94026</c:v>
                </c:pt>
                <c:pt idx="65">
                  <c:v>1.96578</c:v>
                </c:pt>
                <c:pt idx="66">
                  <c:v>2.00021</c:v>
                </c:pt>
                <c:pt idx="67">
                  <c:v>2.02643</c:v>
                </c:pt>
                <c:pt idx="68">
                  <c:v>2.05222</c:v>
                </c:pt>
                <c:pt idx="69">
                  <c:v>2.0777</c:v>
                </c:pt>
                <c:pt idx="70">
                  <c:v>2.09464</c:v>
                </c:pt>
                <c:pt idx="71">
                  <c:v>2.11274</c:v>
                </c:pt>
                <c:pt idx="72">
                  <c:v>2.1456</c:v>
                </c:pt>
                <c:pt idx="73">
                  <c:v>2.17873</c:v>
                </c:pt>
                <c:pt idx="74">
                  <c:v>2.20056</c:v>
                </c:pt>
                <c:pt idx="75">
                  <c:v>2.232749999999998</c:v>
                </c:pt>
                <c:pt idx="76">
                  <c:v>2.26321</c:v>
                </c:pt>
                <c:pt idx="77">
                  <c:v>2.28941</c:v>
                </c:pt>
                <c:pt idx="78">
                  <c:v>2.319399999999999</c:v>
                </c:pt>
                <c:pt idx="79">
                  <c:v>2.34527</c:v>
                </c:pt>
                <c:pt idx="80">
                  <c:v>2.372669999999986</c:v>
                </c:pt>
                <c:pt idx="81">
                  <c:v>2.401969999999999</c:v>
                </c:pt>
                <c:pt idx="82">
                  <c:v>2.42477</c:v>
                </c:pt>
                <c:pt idx="83">
                  <c:v>2.445959999999999</c:v>
                </c:pt>
                <c:pt idx="84">
                  <c:v>2.472269999999992</c:v>
                </c:pt>
                <c:pt idx="85">
                  <c:v>2.49446</c:v>
                </c:pt>
                <c:pt idx="86">
                  <c:v>2.53024</c:v>
                </c:pt>
                <c:pt idx="87">
                  <c:v>2.551979999999999</c:v>
                </c:pt>
                <c:pt idx="88">
                  <c:v>2.578549999999999</c:v>
                </c:pt>
                <c:pt idx="89">
                  <c:v>2.598349999999999</c:v>
                </c:pt>
                <c:pt idx="90">
                  <c:v>2.62453</c:v>
                </c:pt>
                <c:pt idx="91">
                  <c:v>2.655359999999999</c:v>
                </c:pt>
                <c:pt idx="92">
                  <c:v>2.68177</c:v>
                </c:pt>
                <c:pt idx="93">
                  <c:v>2.70061</c:v>
                </c:pt>
                <c:pt idx="94">
                  <c:v>2.71545</c:v>
                </c:pt>
                <c:pt idx="95">
                  <c:v>2.7382</c:v>
                </c:pt>
                <c:pt idx="96">
                  <c:v>2.75754</c:v>
                </c:pt>
                <c:pt idx="97">
                  <c:v>2.78876</c:v>
                </c:pt>
                <c:pt idx="98">
                  <c:v>2.81348</c:v>
                </c:pt>
                <c:pt idx="99">
                  <c:v>2.8288</c:v>
                </c:pt>
                <c:pt idx="100">
                  <c:v>2.861209999999998</c:v>
                </c:pt>
                <c:pt idx="101">
                  <c:v>2.879389999999999</c:v>
                </c:pt>
                <c:pt idx="102">
                  <c:v>2.90724</c:v>
                </c:pt>
                <c:pt idx="103">
                  <c:v>2.93183</c:v>
                </c:pt>
                <c:pt idx="104">
                  <c:v>2.96315</c:v>
                </c:pt>
                <c:pt idx="105">
                  <c:v>2.98853</c:v>
                </c:pt>
                <c:pt idx="106">
                  <c:v>3.006619999999999</c:v>
                </c:pt>
                <c:pt idx="107">
                  <c:v>3.02554</c:v>
                </c:pt>
                <c:pt idx="108">
                  <c:v>3.04224</c:v>
                </c:pt>
                <c:pt idx="109">
                  <c:v>3.071429999999999</c:v>
                </c:pt>
                <c:pt idx="110">
                  <c:v>3.09742</c:v>
                </c:pt>
                <c:pt idx="111">
                  <c:v>3.11904</c:v>
                </c:pt>
                <c:pt idx="112">
                  <c:v>3.14377</c:v>
                </c:pt>
                <c:pt idx="113">
                  <c:v>3.15919</c:v>
                </c:pt>
                <c:pt idx="114">
                  <c:v>3.18364</c:v>
                </c:pt>
                <c:pt idx="115">
                  <c:v>3.2098</c:v>
                </c:pt>
                <c:pt idx="116">
                  <c:v>3.24063</c:v>
                </c:pt>
                <c:pt idx="117">
                  <c:v>3.25868</c:v>
                </c:pt>
                <c:pt idx="118">
                  <c:v>3.279059999999999</c:v>
                </c:pt>
                <c:pt idx="119">
                  <c:v>3.29913</c:v>
                </c:pt>
                <c:pt idx="120">
                  <c:v>3.330239999999998</c:v>
                </c:pt>
                <c:pt idx="121">
                  <c:v>3.354779999999998</c:v>
                </c:pt>
                <c:pt idx="122">
                  <c:v>3.37229</c:v>
                </c:pt>
                <c:pt idx="123">
                  <c:v>3.39379</c:v>
                </c:pt>
                <c:pt idx="124">
                  <c:v>3.414839999999999</c:v>
                </c:pt>
                <c:pt idx="125">
                  <c:v>3.43065</c:v>
                </c:pt>
                <c:pt idx="126">
                  <c:v>3.46038</c:v>
                </c:pt>
                <c:pt idx="127">
                  <c:v>3.477549999999999</c:v>
                </c:pt>
                <c:pt idx="128">
                  <c:v>3.5042</c:v>
                </c:pt>
                <c:pt idx="129">
                  <c:v>3.52854</c:v>
                </c:pt>
                <c:pt idx="130">
                  <c:v>3.54716</c:v>
                </c:pt>
                <c:pt idx="131">
                  <c:v>3.55973</c:v>
                </c:pt>
                <c:pt idx="132">
                  <c:v>3.582349999999999</c:v>
                </c:pt>
                <c:pt idx="133">
                  <c:v>3.605449999999998</c:v>
                </c:pt>
                <c:pt idx="134">
                  <c:v>3.63018</c:v>
                </c:pt>
                <c:pt idx="135">
                  <c:v>3.65412</c:v>
                </c:pt>
                <c:pt idx="136">
                  <c:v>3.677449999999998</c:v>
                </c:pt>
                <c:pt idx="137">
                  <c:v>3.68969</c:v>
                </c:pt>
                <c:pt idx="138">
                  <c:v>3.70384</c:v>
                </c:pt>
                <c:pt idx="139">
                  <c:v>3.73092</c:v>
                </c:pt>
                <c:pt idx="140">
                  <c:v>3.75159</c:v>
                </c:pt>
                <c:pt idx="141">
                  <c:v>3.77004</c:v>
                </c:pt>
                <c:pt idx="142">
                  <c:v>3.78537</c:v>
                </c:pt>
                <c:pt idx="143">
                  <c:v>3.801509999999999</c:v>
                </c:pt>
                <c:pt idx="144">
                  <c:v>3.824419999999999</c:v>
                </c:pt>
                <c:pt idx="145">
                  <c:v>3.84171</c:v>
                </c:pt>
                <c:pt idx="146">
                  <c:v>3.857209999999998</c:v>
                </c:pt>
                <c:pt idx="147">
                  <c:v>3.874839999999998</c:v>
                </c:pt>
                <c:pt idx="148">
                  <c:v>3.892269999999986</c:v>
                </c:pt>
                <c:pt idx="149">
                  <c:v>3.910169999999999</c:v>
                </c:pt>
                <c:pt idx="150">
                  <c:v>3.933219999999999</c:v>
                </c:pt>
                <c:pt idx="151">
                  <c:v>3.961149999999999</c:v>
                </c:pt>
                <c:pt idx="152">
                  <c:v>3.986419999999998</c:v>
                </c:pt>
                <c:pt idx="153">
                  <c:v>3.997809999999998</c:v>
                </c:pt>
                <c:pt idx="154">
                  <c:v>4.014099999999996</c:v>
                </c:pt>
                <c:pt idx="155">
                  <c:v>4.0263</c:v>
                </c:pt>
                <c:pt idx="156">
                  <c:v>4.04844</c:v>
                </c:pt>
                <c:pt idx="157">
                  <c:v>4.066879999999998</c:v>
                </c:pt>
                <c:pt idx="158">
                  <c:v>4.08687</c:v>
                </c:pt>
                <c:pt idx="159">
                  <c:v>4.09942</c:v>
                </c:pt>
                <c:pt idx="160">
                  <c:v>4.114169999999986</c:v>
                </c:pt>
                <c:pt idx="161">
                  <c:v>4.127549999999984</c:v>
                </c:pt>
                <c:pt idx="162">
                  <c:v>4.14668</c:v>
                </c:pt>
                <c:pt idx="163">
                  <c:v>4.168359999999988</c:v>
                </c:pt>
                <c:pt idx="164">
                  <c:v>4.194439999999983</c:v>
                </c:pt>
                <c:pt idx="165">
                  <c:v>4.20768</c:v>
                </c:pt>
                <c:pt idx="166">
                  <c:v>4.22657</c:v>
                </c:pt>
                <c:pt idx="167">
                  <c:v>4.24365</c:v>
                </c:pt>
                <c:pt idx="168">
                  <c:v>4.26023</c:v>
                </c:pt>
                <c:pt idx="169">
                  <c:v>4.27667</c:v>
                </c:pt>
                <c:pt idx="170">
                  <c:v>4.28802</c:v>
                </c:pt>
                <c:pt idx="171">
                  <c:v>4.30523</c:v>
                </c:pt>
                <c:pt idx="172">
                  <c:v>4.317649999999999</c:v>
                </c:pt>
                <c:pt idx="173">
                  <c:v>4.3402</c:v>
                </c:pt>
                <c:pt idx="174">
                  <c:v>4.35835</c:v>
                </c:pt>
                <c:pt idx="175">
                  <c:v>4.37844</c:v>
                </c:pt>
                <c:pt idx="176">
                  <c:v>4.40899</c:v>
                </c:pt>
                <c:pt idx="177">
                  <c:v>4.41951</c:v>
                </c:pt>
                <c:pt idx="178">
                  <c:v>4.4344</c:v>
                </c:pt>
                <c:pt idx="179">
                  <c:v>4.43984</c:v>
                </c:pt>
                <c:pt idx="180">
                  <c:v>4.45564</c:v>
                </c:pt>
                <c:pt idx="181">
                  <c:v>4.47536</c:v>
                </c:pt>
                <c:pt idx="182">
                  <c:v>4.49589</c:v>
                </c:pt>
                <c:pt idx="183">
                  <c:v>4.510189999999986</c:v>
                </c:pt>
                <c:pt idx="184">
                  <c:v>4.5213</c:v>
                </c:pt>
                <c:pt idx="185">
                  <c:v>4.527229999999999</c:v>
                </c:pt>
                <c:pt idx="186">
                  <c:v>4.553119999999988</c:v>
                </c:pt>
                <c:pt idx="187">
                  <c:v>4.57012</c:v>
                </c:pt>
                <c:pt idx="188">
                  <c:v>4.5868</c:v>
                </c:pt>
                <c:pt idx="189">
                  <c:v>4.604159999999984</c:v>
                </c:pt>
                <c:pt idx="190">
                  <c:v>4.60623</c:v>
                </c:pt>
                <c:pt idx="191">
                  <c:v>4.63133</c:v>
                </c:pt>
                <c:pt idx="192">
                  <c:v>4.64576</c:v>
                </c:pt>
                <c:pt idx="193">
                  <c:v>4.65687</c:v>
                </c:pt>
                <c:pt idx="194">
                  <c:v>4.672429999999998</c:v>
                </c:pt>
                <c:pt idx="195">
                  <c:v>4.685079999999996</c:v>
                </c:pt>
                <c:pt idx="196">
                  <c:v>4.70069</c:v>
                </c:pt>
                <c:pt idx="197">
                  <c:v>4.71365</c:v>
                </c:pt>
                <c:pt idx="198">
                  <c:v>4.72962</c:v>
                </c:pt>
                <c:pt idx="199">
                  <c:v>4.74562</c:v>
                </c:pt>
                <c:pt idx="200">
                  <c:v>4.76116</c:v>
                </c:pt>
                <c:pt idx="201">
                  <c:v>4.768589999999986</c:v>
                </c:pt>
                <c:pt idx="202">
                  <c:v>4.7863</c:v>
                </c:pt>
                <c:pt idx="203">
                  <c:v>4.79461</c:v>
                </c:pt>
                <c:pt idx="204">
                  <c:v>4.80569</c:v>
                </c:pt>
                <c:pt idx="205">
                  <c:v>4.826089999999994</c:v>
                </c:pt>
                <c:pt idx="206">
                  <c:v>4.84045</c:v>
                </c:pt>
                <c:pt idx="207">
                  <c:v>4.850489999999986</c:v>
                </c:pt>
                <c:pt idx="208">
                  <c:v>4.85907</c:v>
                </c:pt>
                <c:pt idx="209">
                  <c:v>4.87008</c:v>
                </c:pt>
                <c:pt idx="210">
                  <c:v>4.88362</c:v>
                </c:pt>
                <c:pt idx="211">
                  <c:v>4.896579999999997</c:v>
                </c:pt>
                <c:pt idx="212">
                  <c:v>4.91008</c:v>
                </c:pt>
                <c:pt idx="213">
                  <c:v>4.92838</c:v>
                </c:pt>
                <c:pt idx="214">
                  <c:v>4.9368</c:v>
                </c:pt>
                <c:pt idx="215">
                  <c:v>4.95236</c:v>
                </c:pt>
                <c:pt idx="216">
                  <c:v>4.962089999999995</c:v>
                </c:pt>
                <c:pt idx="217">
                  <c:v>4.9843</c:v>
                </c:pt>
                <c:pt idx="218">
                  <c:v>4.99465</c:v>
                </c:pt>
                <c:pt idx="219">
                  <c:v>4.99978</c:v>
                </c:pt>
                <c:pt idx="220">
                  <c:v>5.01664</c:v>
                </c:pt>
                <c:pt idx="221">
                  <c:v>5.03377</c:v>
                </c:pt>
                <c:pt idx="222">
                  <c:v>5.05222</c:v>
                </c:pt>
                <c:pt idx="223">
                  <c:v>5.0682</c:v>
                </c:pt>
                <c:pt idx="224">
                  <c:v>5.07917</c:v>
                </c:pt>
                <c:pt idx="225">
                  <c:v>5.08117</c:v>
                </c:pt>
                <c:pt idx="226">
                  <c:v>5.091</c:v>
                </c:pt>
                <c:pt idx="227">
                  <c:v>5.096929999999999</c:v>
                </c:pt>
                <c:pt idx="228">
                  <c:v>5.11144</c:v>
                </c:pt>
                <c:pt idx="229">
                  <c:v>5.127119999999976</c:v>
                </c:pt>
                <c:pt idx="230">
                  <c:v>5.1487</c:v>
                </c:pt>
                <c:pt idx="231">
                  <c:v>5.16175</c:v>
                </c:pt>
                <c:pt idx="232">
                  <c:v>5.1726</c:v>
                </c:pt>
                <c:pt idx="233">
                  <c:v>5.187739999999988</c:v>
                </c:pt>
                <c:pt idx="234">
                  <c:v>5.196089999999995</c:v>
                </c:pt>
                <c:pt idx="235">
                  <c:v>5.20502</c:v>
                </c:pt>
                <c:pt idx="236">
                  <c:v>5.21042</c:v>
                </c:pt>
                <c:pt idx="237">
                  <c:v>5.221919999999995</c:v>
                </c:pt>
                <c:pt idx="238">
                  <c:v>5.22657</c:v>
                </c:pt>
                <c:pt idx="239">
                  <c:v>5.24153</c:v>
                </c:pt>
                <c:pt idx="240">
                  <c:v>5.264479999999988</c:v>
                </c:pt>
                <c:pt idx="241">
                  <c:v>5.28432</c:v>
                </c:pt>
                <c:pt idx="242">
                  <c:v>5.29356</c:v>
                </c:pt>
                <c:pt idx="243">
                  <c:v>5.30946</c:v>
                </c:pt>
                <c:pt idx="244">
                  <c:v>5.31985</c:v>
                </c:pt>
                <c:pt idx="245">
                  <c:v>5.33151</c:v>
                </c:pt>
                <c:pt idx="246">
                  <c:v>5.347799999999999</c:v>
                </c:pt>
                <c:pt idx="247">
                  <c:v>5.35186</c:v>
                </c:pt>
                <c:pt idx="248">
                  <c:v>5.364079999999985</c:v>
                </c:pt>
                <c:pt idx="249">
                  <c:v>5.37347</c:v>
                </c:pt>
                <c:pt idx="250">
                  <c:v>5.37606</c:v>
                </c:pt>
                <c:pt idx="251">
                  <c:v>5.38546</c:v>
                </c:pt>
                <c:pt idx="252">
                  <c:v>5.394679999999997</c:v>
                </c:pt>
                <c:pt idx="253">
                  <c:v>5.40786</c:v>
                </c:pt>
                <c:pt idx="254">
                  <c:v>5.42378</c:v>
                </c:pt>
                <c:pt idx="255">
                  <c:v>5.43515</c:v>
                </c:pt>
                <c:pt idx="256">
                  <c:v>5.45117</c:v>
                </c:pt>
                <c:pt idx="257">
                  <c:v>5.45974</c:v>
                </c:pt>
                <c:pt idx="258">
                  <c:v>5.46684</c:v>
                </c:pt>
                <c:pt idx="259">
                  <c:v>5.48599</c:v>
                </c:pt>
                <c:pt idx="260">
                  <c:v>5.492129999999999</c:v>
                </c:pt>
                <c:pt idx="261">
                  <c:v>5.5052</c:v>
                </c:pt>
                <c:pt idx="262">
                  <c:v>5.514339999999988</c:v>
                </c:pt>
                <c:pt idx="263">
                  <c:v>5.51915</c:v>
                </c:pt>
                <c:pt idx="264">
                  <c:v>5.544099999999998</c:v>
                </c:pt>
                <c:pt idx="265">
                  <c:v>5.55964</c:v>
                </c:pt>
                <c:pt idx="266">
                  <c:v>5.563879999999997</c:v>
                </c:pt>
                <c:pt idx="267">
                  <c:v>5.57817</c:v>
                </c:pt>
                <c:pt idx="268">
                  <c:v>5.58832</c:v>
                </c:pt>
                <c:pt idx="269">
                  <c:v>5.59979</c:v>
                </c:pt>
                <c:pt idx="270">
                  <c:v>5.60678</c:v>
                </c:pt>
                <c:pt idx="271">
                  <c:v>5.620369999999998</c:v>
                </c:pt>
                <c:pt idx="272">
                  <c:v>5.63037</c:v>
                </c:pt>
                <c:pt idx="273">
                  <c:v>5.63913</c:v>
                </c:pt>
                <c:pt idx="274">
                  <c:v>5.64124</c:v>
                </c:pt>
                <c:pt idx="275">
                  <c:v>5.653809999999995</c:v>
                </c:pt>
                <c:pt idx="276">
                  <c:v>5.667069999999988</c:v>
                </c:pt>
                <c:pt idx="277">
                  <c:v>5.677549999999996</c:v>
                </c:pt>
                <c:pt idx="278">
                  <c:v>5.687049999999997</c:v>
                </c:pt>
                <c:pt idx="279">
                  <c:v>5.695929999999986</c:v>
                </c:pt>
                <c:pt idx="280">
                  <c:v>5.70034</c:v>
                </c:pt>
                <c:pt idx="281">
                  <c:v>5.71425</c:v>
                </c:pt>
                <c:pt idx="282">
                  <c:v>5.72666</c:v>
                </c:pt>
                <c:pt idx="283">
                  <c:v>5.73087</c:v>
                </c:pt>
                <c:pt idx="284">
                  <c:v>5.73579</c:v>
                </c:pt>
                <c:pt idx="285">
                  <c:v>5.73855</c:v>
                </c:pt>
                <c:pt idx="286">
                  <c:v>5.75279</c:v>
                </c:pt>
                <c:pt idx="287">
                  <c:v>5.770539999999999</c:v>
                </c:pt>
                <c:pt idx="288">
                  <c:v>5.7787</c:v>
                </c:pt>
                <c:pt idx="289">
                  <c:v>5.78907</c:v>
                </c:pt>
                <c:pt idx="290">
                  <c:v>5.810499999999998</c:v>
                </c:pt>
                <c:pt idx="291">
                  <c:v>5.82526</c:v>
                </c:pt>
                <c:pt idx="292">
                  <c:v>5.834139999999986</c:v>
                </c:pt>
                <c:pt idx="293">
                  <c:v>5.842799999999999</c:v>
                </c:pt>
                <c:pt idx="294">
                  <c:v>5.84645</c:v>
                </c:pt>
                <c:pt idx="295">
                  <c:v>5.852059999999988</c:v>
                </c:pt>
                <c:pt idx="296">
                  <c:v>5.86524</c:v>
                </c:pt>
                <c:pt idx="297">
                  <c:v>5.868579999999986</c:v>
                </c:pt>
                <c:pt idx="298">
                  <c:v>5.87224</c:v>
                </c:pt>
                <c:pt idx="299">
                  <c:v>5.88027</c:v>
                </c:pt>
                <c:pt idx="300">
                  <c:v>5.895829999999997</c:v>
                </c:pt>
                <c:pt idx="301">
                  <c:v>5.90861</c:v>
                </c:pt>
                <c:pt idx="302">
                  <c:v>5.91502</c:v>
                </c:pt>
                <c:pt idx="303">
                  <c:v>5.92119</c:v>
                </c:pt>
                <c:pt idx="304">
                  <c:v>5.9302</c:v>
                </c:pt>
                <c:pt idx="305">
                  <c:v>5.9363</c:v>
                </c:pt>
                <c:pt idx="306">
                  <c:v>5.94263</c:v>
                </c:pt>
                <c:pt idx="307">
                  <c:v>5.95039</c:v>
                </c:pt>
                <c:pt idx="308">
                  <c:v>5.9587</c:v>
                </c:pt>
                <c:pt idx="309">
                  <c:v>5.96164</c:v>
                </c:pt>
                <c:pt idx="310">
                  <c:v>5.96651</c:v>
                </c:pt>
                <c:pt idx="311">
                  <c:v>5.98788</c:v>
                </c:pt>
                <c:pt idx="312">
                  <c:v>5.99805</c:v>
                </c:pt>
                <c:pt idx="313">
                  <c:v>6.007109999999996</c:v>
                </c:pt>
                <c:pt idx="314">
                  <c:v>6.01128</c:v>
                </c:pt>
                <c:pt idx="315">
                  <c:v>6.03123</c:v>
                </c:pt>
                <c:pt idx="316">
                  <c:v>6.05809</c:v>
                </c:pt>
                <c:pt idx="317">
                  <c:v>6.060979999999988</c:v>
                </c:pt>
                <c:pt idx="318">
                  <c:v>6.066829999999999</c:v>
                </c:pt>
                <c:pt idx="319">
                  <c:v>6.07145</c:v>
                </c:pt>
                <c:pt idx="320">
                  <c:v>6.07576</c:v>
                </c:pt>
                <c:pt idx="321">
                  <c:v>6.07833</c:v>
                </c:pt>
                <c:pt idx="322">
                  <c:v>6.08154</c:v>
                </c:pt>
                <c:pt idx="323">
                  <c:v>6.100039999999995</c:v>
                </c:pt>
                <c:pt idx="324">
                  <c:v>6.11065</c:v>
                </c:pt>
                <c:pt idx="325">
                  <c:v>6.114809999999985</c:v>
                </c:pt>
                <c:pt idx="326">
                  <c:v>6.130139999999995</c:v>
                </c:pt>
                <c:pt idx="327">
                  <c:v>6.134079999999996</c:v>
                </c:pt>
                <c:pt idx="328">
                  <c:v>6.141919999999988</c:v>
                </c:pt>
                <c:pt idx="329">
                  <c:v>6.147379999999996</c:v>
                </c:pt>
                <c:pt idx="330">
                  <c:v>6.15124</c:v>
                </c:pt>
                <c:pt idx="331">
                  <c:v>6.157209999999997</c:v>
                </c:pt>
                <c:pt idx="332">
                  <c:v>6.165519999999979</c:v>
                </c:pt>
                <c:pt idx="333">
                  <c:v>6.174919999999985</c:v>
                </c:pt>
                <c:pt idx="334">
                  <c:v>6.18046</c:v>
                </c:pt>
                <c:pt idx="335">
                  <c:v>6.18977</c:v>
                </c:pt>
                <c:pt idx="336">
                  <c:v>6.20439</c:v>
                </c:pt>
                <c:pt idx="337">
                  <c:v>6.21675</c:v>
                </c:pt>
                <c:pt idx="338">
                  <c:v>6.22507</c:v>
                </c:pt>
                <c:pt idx="339">
                  <c:v>6.23958</c:v>
                </c:pt>
                <c:pt idx="340">
                  <c:v>6.24529</c:v>
                </c:pt>
                <c:pt idx="341">
                  <c:v>6.25885</c:v>
                </c:pt>
                <c:pt idx="342">
                  <c:v>6.268969999999999</c:v>
                </c:pt>
                <c:pt idx="343">
                  <c:v>6.27268</c:v>
                </c:pt>
                <c:pt idx="344">
                  <c:v>6.2826</c:v>
                </c:pt>
                <c:pt idx="345">
                  <c:v>6.27746</c:v>
                </c:pt>
                <c:pt idx="346">
                  <c:v>6.28706</c:v>
                </c:pt>
                <c:pt idx="347">
                  <c:v>6.29849</c:v>
                </c:pt>
                <c:pt idx="348">
                  <c:v>6.308179999999997</c:v>
                </c:pt>
                <c:pt idx="349">
                  <c:v>6.319519999999988</c:v>
                </c:pt>
                <c:pt idx="350">
                  <c:v>6.32626</c:v>
                </c:pt>
                <c:pt idx="351">
                  <c:v>6.326789999999995</c:v>
                </c:pt>
                <c:pt idx="352">
                  <c:v>6.327149999999986</c:v>
                </c:pt>
                <c:pt idx="353">
                  <c:v>6.334499999999998</c:v>
                </c:pt>
                <c:pt idx="354">
                  <c:v>6.342479999999997</c:v>
                </c:pt>
                <c:pt idx="355">
                  <c:v>6.3467</c:v>
                </c:pt>
                <c:pt idx="356">
                  <c:v>6.366999999999995</c:v>
                </c:pt>
                <c:pt idx="357">
                  <c:v>6.374559999999988</c:v>
                </c:pt>
                <c:pt idx="358">
                  <c:v>6.37685</c:v>
                </c:pt>
                <c:pt idx="359">
                  <c:v>6.390099999999998</c:v>
                </c:pt>
                <c:pt idx="360">
                  <c:v>6.39121</c:v>
                </c:pt>
                <c:pt idx="361">
                  <c:v>6.40596</c:v>
                </c:pt>
                <c:pt idx="362">
                  <c:v>6.41874</c:v>
                </c:pt>
                <c:pt idx="363">
                  <c:v>6.43272</c:v>
                </c:pt>
                <c:pt idx="364">
                  <c:v>6.44421</c:v>
                </c:pt>
                <c:pt idx="365">
                  <c:v>6.45121</c:v>
                </c:pt>
                <c:pt idx="366">
                  <c:v>6.46156</c:v>
                </c:pt>
                <c:pt idx="367">
                  <c:v>6.458909999999999</c:v>
                </c:pt>
                <c:pt idx="368">
                  <c:v>6.47345</c:v>
                </c:pt>
                <c:pt idx="369">
                  <c:v>6.47116</c:v>
                </c:pt>
                <c:pt idx="370">
                  <c:v>6.4769</c:v>
                </c:pt>
                <c:pt idx="371">
                  <c:v>6.494709999999999</c:v>
                </c:pt>
                <c:pt idx="372">
                  <c:v>6.50088</c:v>
                </c:pt>
                <c:pt idx="373">
                  <c:v>6.504439999999988</c:v>
                </c:pt>
                <c:pt idx="374">
                  <c:v>6.51005</c:v>
                </c:pt>
                <c:pt idx="375">
                  <c:v>6.50571</c:v>
                </c:pt>
                <c:pt idx="376">
                  <c:v>6.518179999999997</c:v>
                </c:pt>
                <c:pt idx="377">
                  <c:v>6.52639</c:v>
                </c:pt>
                <c:pt idx="378">
                  <c:v>6.525939999999985</c:v>
                </c:pt>
                <c:pt idx="379">
                  <c:v>6.53417</c:v>
                </c:pt>
                <c:pt idx="380">
                  <c:v>6.54585</c:v>
                </c:pt>
                <c:pt idx="381">
                  <c:v>6.55653</c:v>
                </c:pt>
                <c:pt idx="382">
                  <c:v>6.5613</c:v>
                </c:pt>
                <c:pt idx="383">
                  <c:v>6.57124</c:v>
                </c:pt>
                <c:pt idx="384">
                  <c:v>6.58204</c:v>
                </c:pt>
                <c:pt idx="385">
                  <c:v>6.59104</c:v>
                </c:pt>
                <c:pt idx="386">
                  <c:v>6.605019999999986</c:v>
                </c:pt>
                <c:pt idx="387">
                  <c:v>6.621469999999999</c:v>
                </c:pt>
                <c:pt idx="388">
                  <c:v>6.622829999999985</c:v>
                </c:pt>
                <c:pt idx="389">
                  <c:v>6.629089999999986</c:v>
                </c:pt>
                <c:pt idx="390">
                  <c:v>6.634339999999988</c:v>
                </c:pt>
                <c:pt idx="391">
                  <c:v>6.647439999999985</c:v>
                </c:pt>
                <c:pt idx="392">
                  <c:v>6.651109999999996</c:v>
                </c:pt>
                <c:pt idx="393">
                  <c:v>6.654139999999979</c:v>
                </c:pt>
                <c:pt idx="394">
                  <c:v>6.664539999999974</c:v>
                </c:pt>
                <c:pt idx="395">
                  <c:v>6.674939999999985</c:v>
                </c:pt>
                <c:pt idx="396">
                  <c:v>6.68047</c:v>
                </c:pt>
                <c:pt idx="397">
                  <c:v>6.686149999999999</c:v>
                </c:pt>
                <c:pt idx="398">
                  <c:v>6.690909999999986</c:v>
                </c:pt>
                <c:pt idx="399">
                  <c:v>6.699099999999999</c:v>
                </c:pt>
                <c:pt idx="400">
                  <c:v>6.70085</c:v>
                </c:pt>
                <c:pt idx="401">
                  <c:v>6.70971</c:v>
                </c:pt>
                <c:pt idx="402">
                  <c:v>6.71136</c:v>
                </c:pt>
                <c:pt idx="403">
                  <c:v>6.7157</c:v>
                </c:pt>
                <c:pt idx="404">
                  <c:v>6.722509999999986</c:v>
                </c:pt>
                <c:pt idx="405">
                  <c:v>6.726479999999999</c:v>
                </c:pt>
                <c:pt idx="406">
                  <c:v>6.74242</c:v>
                </c:pt>
                <c:pt idx="407">
                  <c:v>6.75667</c:v>
                </c:pt>
                <c:pt idx="408">
                  <c:v>6.76113</c:v>
                </c:pt>
                <c:pt idx="409">
                  <c:v>6.764729999999996</c:v>
                </c:pt>
                <c:pt idx="410">
                  <c:v>6.77319</c:v>
                </c:pt>
                <c:pt idx="411">
                  <c:v>6.7919</c:v>
                </c:pt>
                <c:pt idx="412">
                  <c:v>6.80263</c:v>
                </c:pt>
                <c:pt idx="413">
                  <c:v>6.815439999999986</c:v>
                </c:pt>
                <c:pt idx="414">
                  <c:v>6.82329</c:v>
                </c:pt>
                <c:pt idx="415">
                  <c:v>6.83072</c:v>
                </c:pt>
                <c:pt idx="416">
                  <c:v>6.835979999999997</c:v>
                </c:pt>
                <c:pt idx="417">
                  <c:v>6.837559999999988</c:v>
                </c:pt>
                <c:pt idx="418">
                  <c:v>6.843989999999988</c:v>
                </c:pt>
                <c:pt idx="419">
                  <c:v>6.85536</c:v>
                </c:pt>
                <c:pt idx="420">
                  <c:v>6.8595</c:v>
                </c:pt>
                <c:pt idx="421">
                  <c:v>6.87003</c:v>
                </c:pt>
                <c:pt idx="422">
                  <c:v>6.8767</c:v>
                </c:pt>
                <c:pt idx="423">
                  <c:v>6.869559999999995</c:v>
                </c:pt>
                <c:pt idx="424">
                  <c:v>6.8758</c:v>
                </c:pt>
                <c:pt idx="425">
                  <c:v>6.880809999999998</c:v>
                </c:pt>
                <c:pt idx="426">
                  <c:v>6.88979</c:v>
                </c:pt>
                <c:pt idx="427">
                  <c:v>6.88916</c:v>
                </c:pt>
                <c:pt idx="428">
                  <c:v>6.89609</c:v>
                </c:pt>
                <c:pt idx="429">
                  <c:v>6.91002</c:v>
                </c:pt>
                <c:pt idx="430">
                  <c:v>6.917509999999996</c:v>
                </c:pt>
                <c:pt idx="431">
                  <c:v>6.93323</c:v>
                </c:pt>
                <c:pt idx="432">
                  <c:v>6.93516</c:v>
                </c:pt>
                <c:pt idx="433">
                  <c:v>6.94054</c:v>
                </c:pt>
                <c:pt idx="434">
                  <c:v>6.952109999999998</c:v>
                </c:pt>
                <c:pt idx="435">
                  <c:v>6.96533</c:v>
                </c:pt>
                <c:pt idx="436">
                  <c:v>6.97873</c:v>
                </c:pt>
                <c:pt idx="437">
                  <c:v>6.98974</c:v>
                </c:pt>
                <c:pt idx="438">
                  <c:v>6.99812</c:v>
                </c:pt>
                <c:pt idx="439">
                  <c:v>7.002489999999995</c:v>
                </c:pt>
                <c:pt idx="440">
                  <c:v>7.007089999999988</c:v>
                </c:pt>
                <c:pt idx="441">
                  <c:v>7.015499999999999</c:v>
                </c:pt>
                <c:pt idx="442">
                  <c:v>7.023129999999997</c:v>
                </c:pt>
                <c:pt idx="443">
                  <c:v>7.028529999999995</c:v>
                </c:pt>
                <c:pt idx="444">
                  <c:v>7.03683</c:v>
                </c:pt>
                <c:pt idx="445">
                  <c:v>7.04407</c:v>
                </c:pt>
                <c:pt idx="446">
                  <c:v>7.04992</c:v>
                </c:pt>
                <c:pt idx="447">
                  <c:v>7.04641</c:v>
                </c:pt>
                <c:pt idx="448">
                  <c:v>7.057309999999998</c:v>
                </c:pt>
                <c:pt idx="449">
                  <c:v>7.057449999999998</c:v>
                </c:pt>
                <c:pt idx="450">
                  <c:v>7.062569999999996</c:v>
                </c:pt>
                <c:pt idx="451">
                  <c:v>7.07153</c:v>
                </c:pt>
                <c:pt idx="452">
                  <c:v>7.07567</c:v>
                </c:pt>
                <c:pt idx="453">
                  <c:v>7.08096</c:v>
                </c:pt>
                <c:pt idx="454">
                  <c:v>7.093579999999998</c:v>
                </c:pt>
                <c:pt idx="455">
                  <c:v>7.09926</c:v>
                </c:pt>
                <c:pt idx="456">
                  <c:v>7.113429999999997</c:v>
                </c:pt>
                <c:pt idx="457">
                  <c:v>7.111989999999986</c:v>
                </c:pt>
                <c:pt idx="458">
                  <c:v>7.127319999999983</c:v>
                </c:pt>
                <c:pt idx="459">
                  <c:v>7.14697</c:v>
                </c:pt>
                <c:pt idx="460">
                  <c:v>7.154939999999979</c:v>
                </c:pt>
                <c:pt idx="461">
                  <c:v>7.166729999999998</c:v>
                </c:pt>
                <c:pt idx="462">
                  <c:v>7.174309999999998</c:v>
                </c:pt>
                <c:pt idx="463">
                  <c:v>7.17991</c:v>
                </c:pt>
                <c:pt idx="464">
                  <c:v>7.17846</c:v>
                </c:pt>
                <c:pt idx="465">
                  <c:v>7.187889999999985</c:v>
                </c:pt>
                <c:pt idx="466">
                  <c:v>7.20359</c:v>
                </c:pt>
                <c:pt idx="467">
                  <c:v>7.20361</c:v>
                </c:pt>
                <c:pt idx="468">
                  <c:v>7.212579999999996</c:v>
                </c:pt>
              </c:numCache>
            </c:numRef>
          </c:yVal>
          <c:smooth val="0"/>
        </c:ser>
        <c:ser>
          <c:idx val="2"/>
          <c:order val="2"/>
          <c:tx>
            <c:v>wall 453um-wet</c:v>
          </c:tx>
          <c:spPr>
            <a:ln w="38100">
              <a:solidFill>
                <a:srgbClr val="FF0000"/>
              </a:solidFill>
              <a:prstDash val="sysDash"/>
            </a:ln>
          </c:spPr>
          <c:marker>
            <c:symbol val="none"/>
          </c:marker>
          <c:xVal>
            <c:numRef>
              <c:f>'[comparison-intenseUV-vs-nitinol.xls]Specimen_RawData_1'!$M$13:$M$487</c:f>
              <c:numCache>
                <c:formatCode>General</c:formatCode>
                <c:ptCount val="475"/>
                <c:pt idx="0">
                  <c:v>0.0134744947064485</c:v>
                </c:pt>
                <c:pt idx="1">
                  <c:v>0.0198909207571383</c:v>
                </c:pt>
                <c:pt idx="2">
                  <c:v>0.0401026628168111</c:v>
                </c:pt>
                <c:pt idx="3">
                  <c:v>0.0667308309271736</c:v>
                </c:pt>
                <c:pt idx="4">
                  <c:v>0.0869425729868463</c:v>
                </c:pt>
                <c:pt idx="5">
                  <c:v>0.146936156560796</c:v>
                </c:pt>
                <c:pt idx="6">
                  <c:v>0.227141482194418</c:v>
                </c:pt>
                <c:pt idx="7">
                  <c:v>0.314084055181264</c:v>
                </c:pt>
                <c:pt idx="8">
                  <c:v>0.387552133461662</c:v>
                </c:pt>
                <c:pt idx="9">
                  <c:v>0.45460378569137</c:v>
                </c:pt>
                <c:pt idx="10">
                  <c:v>0.528071863971768</c:v>
                </c:pt>
                <c:pt idx="11">
                  <c:v>0.588065447545717</c:v>
                </c:pt>
                <c:pt idx="12">
                  <c:v>0.641642605068977</c:v>
                </c:pt>
                <c:pt idx="13">
                  <c:v>0.695219762592236</c:v>
                </c:pt>
                <c:pt idx="14">
                  <c:v>0.748476098812961</c:v>
                </c:pt>
                <c:pt idx="15">
                  <c:v>0.815527751042669</c:v>
                </c:pt>
                <c:pt idx="16">
                  <c:v>0.868784087263395</c:v>
                </c:pt>
                <c:pt idx="17">
                  <c:v>0.922361244786654</c:v>
                </c:pt>
                <c:pt idx="18">
                  <c:v>0.975938402309913</c:v>
                </c:pt>
                <c:pt idx="19">
                  <c:v>1.029194738530638</c:v>
                </c:pt>
                <c:pt idx="20">
                  <c:v>1.082771896053898</c:v>
                </c:pt>
                <c:pt idx="21">
                  <c:v>1.129611806223933</c:v>
                </c:pt>
                <c:pt idx="22">
                  <c:v>1.17645171639397</c:v>
                </c:pt>
                <c:pt idx="23">
                  <c:v>1.222970805261469</c:v>
                </c:pt>
                <c:pt idx="24">
                  <c:v>1.283285210137953</c:v>
                </c:pt>
                <c:pt idx="25">
                  <c:v>1.330125120307988</c:v>
                </c:pt>
                <c:pt idx="26">
                  <c:v>1.390118703881938</c:v>
                </c:pt>
                <c:pt idx="27">
                  <c:v>1.450433108758421</c:v>
                </c:pt>
                <c:pt idx="28">
                  <c:v>1.497273018928457</c:v>
                </c:pt>
                <c:pt idx="29">
                  <c:v>1.550529355149181</c:v>
                </c:pt>
                <c:pt idx="30">
                  <c:v>1.610843760025666</c:v>
                </c:pt>
                <c:pt idx="31">
                  <c:v>1.664100096246391</c:v>
                </c:pt>
                <c:pt idx="32">
                  <c:v>1.724414501122875</c:v>
                </c:pt>
                <c:pt idx="33">
                  <c:v>1.777991658646134</c:v>
                </c:pt>
                <c:pt idx="34">
                  <c:v>1.83124799486686</c:v>
                </c:pt>
                <c:pt idx="35">
                  <c:v>1.878087905036895</c:v>
                </c:pt>
                <c:pt idx="36">
                  <c:v>1.931665062560154</c:v>
                </c:pt>
                <c:pt idx="37">
                  <c:v>1.991658646134103</c:v>
                </c:pt>
                <c:pt idx="38">
                  <c:v>2.045235803657363</c:v>
                </c:pt>
                <c:pt idx="39">
                  <c:v>2.098812961180623</c:v>
                </c:pt>
                <c:pt idx="40">
                  <c:v>2.152069297401348</c:v>
                </c:pt>
                <c:pt idx="41">
                  <c:v>2.205646454924607</c:v>
                </c:pt>
                <c:pt idx="42">
                  <c:v>2.265640038498556</c:v>
                </c:pt>
                <c:pt idx="43">
                  <c:v>2.319217196021813</c:v>
                </c:pt>
                <c:pt idx="44">
                  <c:v>2.36605710619185</c:v>
                </c:pt>
                <c:pt idx="45">
                  <c:v>2.412897016361886</c:v>
                </c:pt>
                <c:pt idx="46">
                  <c:v>2.459736926531922</c:v>
                </c:pt>
                <c:pt idx="47">
                  <c:v>2.512993262752647</c:v>
                </c:pt>
                <c:pt idx="48">
                  <c:v>2.559833172922682</c:v>
                </c:pt>
                <c:pt idx="49">
                  <c:v>2.620147577799166</c:v>
                </c:pt>
                <c:pt idx="50">
                  <c:v>2.673403914019877</c:v>
                </c:pt>
                <c:pt idx="51">
                  <c:v>2.733718318896375</c:v>
                </c:pt>
                <c:pt idx="52">
                  <c:v>2.78055822906641</c:v>
                </c:pt>
                <c:pt idx="53">
                  <c:v>2.84055181264036</c:v>
                </c:pt>
                <c:pt idx="54">
                  <c:v>2.894128970163618</c:v>
                </c:pt>
                <c:pt idx="55">
                  <c:v>2.947385306384344</c:v>
                </c:pt>
                <c:pt idx="56">
                  <c:v>3.000962463907603</c:v>
                </c:pt>
                <c:pt idx="57">
                  <c:v>3.061276868784087</c:v>
                </c:pt>
                <c:pt idx="58">
                  <c:v>3.114533205004813</c:v>
                </c:pt>
                <c:pt idx="59">
                  <c:v>3.168110362528072</c:v>
                </c:pt>
                <c:pt idx="60">
                  <c:v>3.221687520051332</c:v>
                </c:pt>
                <c:pt idx="61">
                  <c:v>3.274943856272057</c:v>
                </c:pt>
                <c:pt idx="62">
                  <c:v>3.328521013795316</c:v>
                </c:pt>
                <c:pt idx="63">
                  <c:v>3.382098171318574</c:v>
                </c:pt>
                <c:pt idx="64">
                  <c:v>3.435354507539301</c:v>
                </c:pt>
                <c:pt idx="65">
                  <c:v>3.48893166506256</c:v>
                </c:pt>
                <c:pt idx="66">
                  <c:v>3.54250882258582</c:v>
                </c:pt>
                <c:pt idx="67">
                  <c:v>3.595765158806545</c:v>
                </c:pt>
                <c:pt idx="68">
                  <c:v>3.649342316329803</c:v>
                </c:pt>
                <c:pt idx="69">
                  <c:v>3.702919473853063</c:v>
                </c:pt>
                <c:pt idx="70">
                  <c:v>3.756175810073786</c:v>
                </c:pt>
                <c:pt idx="71">
                  <c:v>3.803015720243823</c:v>
                </c:pt>
                <c:pt idx="72">
                  <c:v>3.849855630413845</c:v>
                </c:pt>
                <c:pt idx="73">
                  <c:v>3.90343278793712</c:v>
                </c:pt>
                <c:pt idx="74">
                  <c:v>3.95668912415783</c:v>
                </c:pt>
                <c:pt idx="75">
                  <c:v>4.01026628168111</c:v>
                </c:pt>
                <c:pt idx="76">
                  <c:v>4.063843439204363</c:v>
                </c:pt>
                <c:pt idx="77">
                  <c:v>4.123837022778305</c:v>
                </c:pt>
                <c:pt idx="78">
                  <c:v>4.170676932948348</c:v>
                </c:pt>
                <c:pt idx="79">
                  <c:v>4.224254090471608</c:v>
                </c:pt>
                <c:pt idx="80">
                  <c:v>4.284247674045556</c:v>
                </c:pt>
                <c:pt idx="81">
                  <c:v>4.344562078922038</c:v>
                </c:pt>
                <c:pt idx="82">
                  <c:v>4.397818415142766</c:v>
                </c:pt>
                <c:pt idx="83">
                  <c:v>4.451395572666026</c:v>
                </c:pt>
                <c:pt idx="84">
                  <c:v>4.49823548283606</c:v>
                </c:pt>
                <c:pt idx="85">
                  <c:v>4.545075393006096</c:v>
                </c:pt>
                <c:pt idx="86">
                  <c:v>4.605068976580038</c:v>
                </c:pt>
                <c:pt idx="87">
                  <c:v>4.658646134103307</c:v>
                </c:pt>
                <c:pt idx="88">
                  <c:v>4.71190247032403</c:v>
                </c:pt>
                <c:pt idx="89">
                  <c:v>4.75874238049407</c:v>
                </c:pt>
                <c:pt idx="90">
                  <c:v>4.812319538017317</c:v>
                </c:pt>
                <c:pt idx="91">
                  <c:v>4.872313121591274</c:v>
                </c:pt>
                <c:pt idx="92">
                  <c:v>4.932627526467757</c:v>
                </c:pt>
                <c:pt idx="93">
                  <c:v>4.98620468399102</c:v>
                </c:pt>
                <c:pt idx="94">
                  <c:v>5.032723772858518</c:v>
                </c:pt>
                <c:pt idx="95">
                  <c:v>5.086300930381777</c:v>
                </c:pt>
                <c:pt idx="96">
                  <c:v>5.13314084055181</c:v>
                </c:pt>
                <c:pt idx="97">
                  <c:v>5.186717998075069</c:v>
                </c:pt>
                <c:pt idx="98">
                  <c:v>5.239974334295796</c:v>
                </c:pt>
                <c:pt idx="99">
                  <c:v>5.293551491819057</c:v>
                </c:pt>
                <c:pt idx="100">
                  <c:v>5.347128649342316</c:v>
                </c:pt>
                <c:pt idx="101">
                  <c:v>5.400384985563042</c:v>
                </c:pt>
                <c:pt idx="102">
                  <c:v>5.453962143086301</c:v>
                </c:pt>
                <c:pt idx="103">
                  <c:v>5.507539300609555</c:v>
                </c:pt>
                <c:pt idx="104">
                  <c:v>5.567532884183509</c:v>
                </c:pt>
                <c:pt idx="105">
                  <c:v>5.627847289059974</c:v>
                </c:pt>
                <c:pt idx="106">
                  <c:v>5.681103625280718</c:v>
                </c:pt>
                <c:pt idx="107">
                  <c:v>5.734680782803978</c:v>
                </c:pt>
                <c:pt idx="108">
                  <c:v>5.781520692974018</c:v>
                </c:pt>
                <c:pt idx="109">
                  <c:v>5.834777029194739</c:v>
                </c:pt>
                <c:pt idx="110">
                  <c:v>5.888354186717988</c:v>
                </c:pt>
                <c:pt idx="111">
                  <c:v>5.94866859159449</c:v>
                </c:pt>
                <c:pt idx="112">
                  <c:v>6.001924927815192</c:v>
                </c:pt>
                <c:pt idx="113">
                  <c:v>6.042027590632017</c:v>
                </c:pt>
                <c:pt idx="114">
                  <c:v>6.095604748155274</c:v>
                </c:pt>
                <c:pt idx="115">
                  <c:v>6.155598331729228</c:v>
                </c:pt>
                <c:pt idx="116">
                  <c:v>6.215912736605693</c:v>
                </c:pt>
                <c:pt idx="117">
                  <c:v>6.269489894128971</c:v>
                </c:pt>
                <c:pt idx="118">
                  <c:v>6.31600898299647</c:v>
                </c:pt>
                <c:pt idx="119">
                  <c:v>6.369586140519726</c:v>
                </c:pt>
                <c:pt idx="120">
                  <c:v>6.42316329804299</c:v>
                </c:pt>
                <c:pt idx="121">
                  <c:v>6.476419634263716</c:v>
                </c:pt>
                <c:pt idx="122">
                  <c:v>6.529996791786974</c:v>
                </c:pt>
                <c:pt idx="123">
                  <c:v>6.583573949310234</c:v>
                </c:pt>
                <c:pt idx="124">
                  <c:v>6.630413859480265</c:v>
                </c:pt>
                <c:pt idx="125">
                  <c:v>6.683670195700995</c:v>
                </c:pt>
                <c:pt idx="126">
                  <c:v>6.737247353224255</c:v>
                </c:pt>
                <c:pt idx="127">
                  <c:v>6.790824510747497</c:v>
                </c:pt>
                <c:pt idx="128">
                  <c:v>6.844080846968208</c:v>
                </c:pt>
                <c:pt idx="129">
                  <c:v>6.897658004491499</c:v>
                </c:pt>
                <c:pt idx="130">
                  <c:v>6.95123516201476</c:v>
                </c:pt>
                <c:pt idx="131">
                  <c:v>7.01122874558871</c:v>
                </c:pt>
                <c:pt idx="132">
                  <c:v>7.064805903111965</c:v>
                </c:pt>
                <c:pt idx="133">
                  <c:v>7.118062239332692</c:v>
                </c:pt>
                <c:pt idx="134">
                  <c:v>7.178376644209176</c:v>
                </c:pt>
                <c:pt idx="135">
                  <c:v>7.231953801732436</c:v>
                </c:pt>
                <c:pt idx="136">
                  <c:v>7.285210137953161</c:v>
                </c:pt>
                <c:pt idx="137">
                  <c:v>7.332050048123195</c:v>
                </c:pt>
                <c:pt idx="138">
                  <c:v>7.385627205646455</c:v>
                </c:pt>
                <c:pt idx="139">
                  <c:v>7.43888354186718</c:v>
                </c:pt>
                <c:pt idx="140">
                  <c:v>7.49246069939044</c:v>
                </c:pt>
                <c:pt idx="141">
                  <c:v>7.546037856913697</c:v>
                </c:pt>
                <c:pt idx="142">
                  <c:v>7.606031440487649</c:v>
                </c:pt>
                <c:pt idx="143">
                  <c:v>7.652871350657675</c:v>
                </c:pt>
                <c:pt idx="144">
                  <c:v>7.713185755534167</c:v>
                </c:pt>
                <c:pt idx="145">
                  <c:v>7.766442091754893</c:v>
                </c:pt>
                <c:pt idx="146">
                  <c:v>7.820019249278136</c:v>
                </c:pt>
                <c:pt idx="147">
                  <c:v>7.866859159448188</c:v>
                </c:pt>
                <c:pt idx="148">
                  <c:v>7.920115495668909</c:v>
                </c:pt>
                <c:pt idx="149">
                  <c:v>7.966955405838947</c:v>
                </c:pt>
                <c:pt idx="150">
                  <c:v>8.027269810715431</c:v>
                </c:pt>
                <c:pt idx="151">
                  <c:v>8.087263394289381</c:v>
                </c:pt>
                <c:pt idx="152">
                  <c:v>8.140840551812637</c:v>
                </c:pt>
                <c:pt idx="153">
                  <c:v>8.1944177093359</c:v>
                </c:pt>
                <c:pt idx="154">
                  <c:v>8.240936798203401</c:v>
                </c:pt>
                <c:pt idx="155">
                  <c:v>8.29451395572666</c:v>
                </c:pt>
                <c:pt idx="156">
                  <c:v>8.34809111324992</c:v>
                </c:pt>
                <c:pt idx="157">
                  <c:v>8.40808469682387</c:v>
                </c:pt>
                <c:pt idx="158">
                  <c:v>8.46166185434713</c:v>
                </c:pt>
                <c:pt idx="159">
                  <c:v>8.51523901187039</c:v>
                </c:pt>
                <c:pt idx="160">
                  <c:v>8.561758100737862</c:v>
                </c:pt>
                <c:pt idx="161">
                  <c:v>8.608598010907924</c:v>
                </c:pt>
                <c:pt idx="162">
                  <c:v>8.668912415784408</c:v>
                </c:pt>
                <c:pt idx="163">
                  <c:v>8.722168752005107</c:v>
                </c:pt>
                <c:pt idx="164">
                  <c:v>8.78248315688162</c:v>
                </c:pt>
                <c:pt idx="165">
                  <c:v>8.836060314404877</c:v>
                </c:pt>
                <c:pt idx="166">
                  <c:v>8.896053897978825</c:v>
                </c:pt>
                <c:pt idx="167">
                  <c:v>8.942893808148864</c:v>
                </c:pt>
                <c:pt idx="168">
                  <c:v>8.996470965672118</c:v>
                </c:pt>
                <c:pt idx="169">
                  <c:v>9.049727301892817</c:v>
                </c:pt>
                <c:pt idx="170">
                  <c:v>9.096567212062886</c:v>
                </c:pt>
                <c:pt idx="171">
                  <c:v>9.15014436958614</c:v>
                </c:pt>
                <c:pt idx="172">
                  <c:v>9.196984279756176</c:v>
                </c:pt>
                <c:pt idx="173">
                  <c:v>9.2502406159769</c:v>
                </c:pt>
                <c:pt idx="174">
                  <c:v>9.303817773500158</c:v>
                </c:pt>
                <c:pt idx="175">
                  <c:v>9.36381135707411</c:v>
                </c:pt>
                <c:pt idx="176">
                  <c:v>9.424125761950537</c:v>
                </c:pt>
                <c:pt idx="177">
                  <c:v>9.477702919473854</c:v>
                </c:pt>
                <c:pt idx="178">
                  <c:v>9.537696503047804</c:v>
                </c:pt>
                <c:pt idx="179">
                  <c:v>9.58453641321784</c:v>
                </c:pt>
                <c:pt idx="180">
                  <c:v>9.638113570741071</c:v>
                </c:pt>
                <c:pt idx="181">
                  <c:v>9.691369906961798</c:v>
                </c:pt>
                <c:pt idx="182">
                  <c:v>9.744947064485064</c:v>
                </c:pt>
                <c:pt idx="183">
                  <c:v>9.798524222008342</c:v>
                </c:pt>
                <c:pt idx="184">
                  <c:v>9.845043310875842</c:v>
                </c:pt>
                <c:pt idx="185">
                  <c:v>9.891883221045875</c:v>
                </c:pt>
                <c:pt idx="186">
                  <c:v>9.952197625922376</c:v>
                </c:pt>
                <c:pt idx="187">
                  <c:v>10.0054539621431</c:v>
                </c:pt>
                <c:pt idx="188">
                  <c:v>10.05903111966635</c:v>
                </c:pt>
                <c:pt idx="189">
                  <c:v>10.10587102983638</c:v>
                </c:pt>
                <c:pt idx="190">
                  <c:v>10.16586461341033</c:v>
                </c:pt>
                <c:pt idx="191">
                  <c:v>10.22617901828681</c:v>
                </c:pt>
                <c:pt idx="192">
                  <c:v>10.27975617581007</c:v>
                </c:pt>
                <c:pt idx="193">
                  <c:v>10.3330125120308</c:v>
                </c:pt>
                <c:pt idx="194">
                  <c:v>10.37985242220083</c:v>
                </c:pt>
                <c:pt idx="195">
                  <c:v>10.4334295797241</c:v>
                </c:pt>
                <c:pt idx="196">
                  <c:v>10.49342316329804</c:v>
                </c:pt>
                <c:pt idx="197">
                  <c:v>10.54026307346808</c:v>
                </c:pt>
                <c:pt idx="198">
                  <c:v>10.59384023099134</c:v>
                </c:pt>
                <c:pt idx="199">
                  <c:v>10.64709656721206</c:v>
                </c:pt>
                <c:pt idx="200">
                  <c:v>10.70741097208855</c:v>
                </c:pt>
                <c:pt idx="201">
                  <c:v>10.7609881296118</c:v>
                </c:pt>
                <c:pt idx="202">
                  <c:v>10.81424446583253</c:v>
                </c:pt>
                <c:pt idx="203">
                  <c:v>10.86782162335579</c:v>
                </c:pt>
                <c:pt idx="204">
                  <c:v>10.92139878087905</c:v>
                </c:pt>
                <c:pt idx="205">
                  <c:v>10.97465511709978</c:v>
                </c:pt>
                <c:pt idx="206">
                  <c:v>11.02823227462304</c:v>
                </c:pt>
                <c:pt idx="207">
                  <c:v>11.0818094321463</c:v>
                </c:pt>
                <c:pt idx="208">
                  <c:v>11.12832852101379</c:v>
                </c:pt>
                <c:pt idx="209">
                  <c:v>11.18190567853705</c:v>
                </c:pt>
                <c:pt idx="210">
                  <c:v>11.2287455887071</c:v>
                </c:pt>
                <c:pt idx="211">
                  <c:v>11.28232274623035</c:v>
                </c:pt>
                <c:pt idx="212">
                  <c:v>11.33557908245107</c:v>
                </c:pt>
                <c:pt idx="213">
                  <c:v>11.38241899262111</c:v>
                </c:pt>
                <c:pt idx="214">
                  <c:v>11.43599615014437</c:v>
                </c:pt>
                <c:pt idx="215">
                  <c:v>11.49598973371832</c:v>
                </c:pt>
                <c:pt idx="216">
                  <c:v>11.54956689124158</c:v>
                </c:pt>
                <c:pt idx="217">
                  <c:v>11.60956047481553</c:v>
                </c:pt>
                <c:pt idx="218">
                  <c:v>11.65640038498556</c:v>
                </c:pt>
                <c:pt idx="219">
                  <c:v>11.70997754250882</c:v>
                </c:pt>
                <c:pt idx="220">
                  <c:v>11.76355470003208</c:v>
                </c:pt>
                <c:pt idx="221">
                  <c:v>11.8168110362528</c:v>
                </c:pt>
                <c:pt idx="222">
                  <c:v>11.87038819377607</c:v>
                </c:pt>
                <c:pt idx="223">
                  <c:v>11.93038177735001</c:v>
                </c:pt>
                <c:pt idx="224">
                  <c:v>11.98395893487328</c:v>
                </c:pt>
                <c:pt idx="225">
                  <c:v>12.03753609239654</c:v>
                </c:pt>
                <c:pt idx="226">
                  <c:v>12.08437600256657</c:v>
                </c:pt>
                <c:pt idx="227">
                  <c:v>12.1376323387873</c:v>
                </c:pt>
                <c:pt idx="228">
                  <c:v>12.19120949631055</c:v>
                </c:pt>
                <c:pt idx="229">
                  <c:v>12.2512030798845</c:v>
                </c:pt>
                <c:pt idx="230">
                  <c:v>12.30478023740777</c:v>
                </c:pt>
                <c:pt idx="231">
                  <c:v>12.36509464228425</c:v>
                </c:pt>
                <c:pt idx="232">
                  <c:v>12.41161373115175</c:v>
                </c:pt>
                <c:pt idx="233">
                  <c:v>12.47192813602823</c:v>
                </c:pt>
                <c:pt idx="234">
                  <c:v>12.51876804619827</c:v>
                </c:pt>
                <c:pt idx="235">
                  <c:v>12.572024382419</c:v>
                </c:pt>
                <c:pt idx="236">
                  <c:v>12.62560153994225</c:v>
                </c:pt>
                <c:pt idx="237">
                  <c:v>12.6724414501123</c:v>
                </c:pt>
                <c:pt idx="238">
                  <c:v>12.71928136028232</c:v>
                </c:pt>
                <c:pt idx="239">
                  <c:v>12.77253769650305</c:v>
                </c:pt>
                <c:pt idx="240">
                  <c:v>12.83958934873276</c:v>
                </c:pt>
                <c:pt idx="241">
                  <c:v>12.89284568495348</c:v>
                </c:pt>
                <c:pt idx="242">
                  <c:v>12.95316008982997</c:v>
                </c:pt>
                <c:pt idx="243">
                  <c:v>13.00673724735323</c:v>
                </c:pt>
                <c:pt idx="244">
                  <c:v>13.05999358357395</c:v>
                </c:pt>
                <c:pt idx="245">
                  <c:v>13.11357074109721</c:v>
                </c:pt>
                <c:pt idx="246">
                  <c:v>13.17356432467116</c:v>
                </c:pt>
                <c:pt idx="247">
                  <c:v>13.2204042348412</c:v>
                </c:pt>
                <c:pt idx="248">
                  <c:v>13.27398139236445</c:v>
                </c:pt>
                <c:pt idx="249">
                  <c:v>13.32082130253449</c:v>
                </c:pt>
                <c:pt idx="250">
                  <c:v>13.37407763875522</c:v>
                </c:pt>
                <c:pt idx="251">
                  <c:v>13.42091754892525</c:v>
                </c:pt>
                <c:pt idx="252">
                  <c:v>13.47449470644851</c:v>
                </c:pt>
                <c:pt idx="253">
                  <c:v>13.52807186397177</c:v>
                </c:pt>
                <c:pt idx="254">
                  <c:v>13.58132820019249</c:v>
                </c:pt>
                <c:pt idx="255">
                  <c:v>13.63490535771575</c:v>
                </c:pt>
                <c:pt idx="256">
                  <c:v>13.68848251523902</c:v>
                </c:pt>
                <c:pt idx="257">
                  <c:v>13.74847609881296</c:v>
                </c:pt>
                <c:pt idx="258">
                  <c:v>13.80205325633622</c:v>
                </c:pt>
                <c:pt idx="259">
                  <c:v>13.85530959255695</c:v>
                </c:pt>
                <c:pt idx="260">
                  <c:v>13.90214950272698</c:v>
                </c:pt>
                <c:pt idx="261">
                  <c:v>13.95572666025024</c:v>
                </c:pt>
                <c:pt idx="262">
                  <c:v>14.00256657042028</c:v>
                </c:pt>
                <c:pt idx="263">
                  <c:v>14.06256015399423</c:v>
                </c:pt>
                <c:pt idx="264">
                  <c:v>14.12287455887071</c:v>
                </c:pt>
                <c:pt idx="265">
                  <c:v>14.17613089509143</c:v>
                </c:pt>
                <c:pt idx="266">
                  <c:v>14.22297080526147</c:v>
                </c:pt>
                <c:pt idx="267">
                  <c:v>14.28328521013795</c:v>
                </c:pt>
                <c:pt idx="268">
                  <c:v>14.3432787937119</c:v>
                </c:pt>
                <c:pt idx="269">
                  <c:v>14.39685595123516</c:v>
                </c:pt>
                <c:pt idx="270">
                  <c:v>14.45684953480912</c:v>
                </c:pt>
                <c:pt idx="271">
                  <c:v>14.51042669233237</c:v>
                </c:pt>
                <c:pt idx="272">
                  <c:v>14.56400384985563</c:v>
                </c:pt>
                <c:pt idx="273">
                  <c:v>14.61084376002566</c:v>
                </c:pt>
                <c:pt idx="274">
                  <c:v>14.65736284889316</c:v>
                </c:pt>
                <c:pt idx="275">
                  <c:v>14.71094000641642</c:v>
                </c:pt>
                <c:pt idx="276">
                  <c:v>14.77125441129291</c:v>
                </c:pt>
                <c:pt idx="277">
                  <c:v>14.83124799486686</c:v>
                </c:pt>
                <c:pt idx="278">
                  <c:v>14.8780879050369</c:v>
                </c:pt>
                <c:pt idx="279">
                  <c:v>14.92492781520693</c:v>
                </c:pt>
                <c:pt idx="280">
                  <c:v>14.97818415142765</c:v>
                </c:pt>
                <c:pt idx="281">
                  <c:v>15.03176130895091</c:v>
                </c:pt>
                <c:pt idx="282">
                  <c:v>15.08533846647417</c:v>
                </c:pt>
                <c:pt idx="283">
                  <c:v>15.13217837664421</c:v>
                </c:pt>
                <c:pt idx="284">
                  <c:v>15.17869746551171</c:v>
                </c:pt>
                <c:pt idx="285">
                  <c:v>15.23227462303497</c:v>
                </c:pt>
                <c:pt idx="286">
                  <c:v>15.28585178055823</c:v>
                </c:pt>
                <c:pt idx="287">
                  <c:v>15.34584536413218</c:v>
                </c:pt>
                <c:pt idx="288">
                  <c:v>15.39942252165544</c:v>
                </c:pt>
                <c:pt idx="289">
                  <c:v>15.4529996791787</c:v>
                </c:pt>
                <c:pt idx="290">
                  <c:v>15.51299326275265</c:v>
                </c:pt>
                <c:pt idx="291">
                  <c:v>15.57330766762913</c:v>
                </c:pt>
                <c:pt idx="292">
                  <c:v>15.6400384985563</c:v>
                </c:pt>
                <c:pt idx="293">
                  <c:v>15.68687840872634</c:v>
                </c:pt>
                <c:pt idx="294">
                  <c:v>15.74013474494706</c:v>
                </c:pt>
                <c:pt idx="295">
                  <c:v>15.79371190247032</c:v>
                </c:pt>
                <c:pt idx="296">
                  <c:v>15.84055181264036</c:v>
                </c:pt>
                <c:pt idx="297">
                  <c:v>15.88739172281039</c:v>
                </c:pt>
                <c:pt idx="298">
                  <c:v>15.94064805903112</c:v>
                </c:pt>
                <c:pt idx="299">
                  <c:v>15.99422521655438</c:v>
                </c:pt>
                <c:pt idx="300">
                  <c:v>16.05453962143086</c:v>
                </c:pt>
                <c:pt idx="301">
                  <c:v>16.11453320500481</c:v>
                </c:pt>
                <c:pt idx="302">
                  <c:v>16.16137311517485</c:v>
                </c:pt>
                <c:pt idx="303">
                  <c:v>16.21495027269811</c:v>
                </c:pt>
                <c:pt idx="304">
                  <c:v>16.26820660891882</c:v>
                </c:pt>
                <c:pt idx="305">
                  <c:v>16.31504651908887</c:v>
                </c:pt>
                <c:pt idx="306">
                  <c:v>16.36862367661212</c:v>
                </c:pt>
                <c:pt idx="307">
                  <c:v>16.42188001283285</c:v>
                </c:pt>
                <c:pt idx="308">
                  <c:v>16.46871992300288</c:v>
                </c:pt>
                <c:pt idx="309">
                  <c:v>16.51555983317292</c:v>
                </c:pt>
                <c:pt idx="310">
                  <c:v>16.56913699069618</c:v>
                </c:pt>
                <c:pt idx="311">
                  <c:v>16.62239332691691</c:v>
                </c:pt>
                <c:pt idx="312">
                  <c:v>16.68270773179328</c:v>
                </c:pt>
                <c:pt idx="313">
                  <c:v>16.73628488931665</c:v>
                </c:pt>
                <c:pt idx="314">
                  <c:v>16.78954122553724</c:v>
                </c:pt>
                <c:pt idx="315">
                  <c:v>16.86300930381777</c:v>
                </c:pt>
                <c:pt idx="316">
                  <c:v>16.92332370869426</c:v>
                </c:pt>
                <c:pt idx="317">
                  <c:v>16.97016361886429</c:v>
                </c:pt>
                <c:pt idx="318">
                  <c:v>17.01700352903433</c:v>
                </c:pt>
                <c:pt idx="319">
                  <c:v>17.07025986525505</c:v>
                </c:pt>
                <c:pt idx="320">
                  <c:v>17.13057427013153</c:v>
                </c:pt>
                <c:pt idx="321">
                  <c:v>17.17067693294834</c:v>
                </c:pt>
                <c:pt idx="322">
                  <c:v>17.22393326916907</c:v>
                </c:pt>
                <c:pt idx="323">
                  <c:v>17.27751042669233</c:v>
                </c:pt>
                <c:pt idx="324">
                  <c:v>17.33782483156882</c:v>
                </c:pt>
                <c:pt idx="325">
                  <c:v>17.39108116778954</c:v>
                </c:pt>
                <c:pt idx="326">
                  <c:v>17.43792107795958</c:v>
                </c:pt>
                <c:pt idx="327">
                  <c:v>17.49149823548283</c:v>
                </c:pt>
                <c:pt idx="328">
                  <c:v>17.54475457170356</c:v>
                </c:pt>
                <c:pt idx="329">
                  <c:v>17.59833172922682</c:v>
                </c:pt>
                <c:pt idx="330">
                  <c:v>17.6519088867501</c:v>
                </c:pt>
                <c:pt idx="331">
                  <c:v>17.69874879692011</c:v>
                </c:pt>
                <c:pt idx="332">
                  <c:v>17.75200513314084</c:v>
                </c:pt>
                <c:pt idx="333">
                  <c:v>17.79884504331088</c:v>
                </c:pt>
                <c:pt idx="334">
                  <c:v>17.85242220083412</c:v>
                </c:pt>
                <c:pt idx="335">
                  <c:v>17.90567853705486</c:v>
                </c:pt>
                <c:pt idx="336">
                  <c:v>17.95925569457812</c:v>
                </c:pt>
                <c:pt idx="337">
                  <c:v>18.01957009945462</c:v>
                </c:pt>
                <c:pt idx="338">
                  <c:v>18.07282643567532</c:v>
                </c:pt>
                <c:pt idx="339">
                  <c:v>18.13314084055181</c:v>
                </c:pt>
                <c:pt idx="340">
                  <c:v>18.19313442412576</c:v>
                </c:pt>
                <c:pt idx="341">
                  <c:v>18.24671158164902</c:v>
                </c:pt>
                <c:pt idx="342">
                  <c:v>18.30670516522298</c:v>
                </c:pt>
                <c:pt idx="343">
                  <c:v>18.353545075393</c:v>
                </c:pt>
                <c:pt idx="344">
                  <c:v>18.40712223291622</c:v>
                </c:pt>
                <c:pt idx="345">
                  <c:v>18.44722489573302</c:v>
                </c:pt>
                <c:pt idx="346">
                  <c:v>18.50080205325634</c:v>
                </c:pt>
                <c:pt idx="347">
                  <c:v>18.56079563683029</c:v>
                </c:pt>
                <c:pt idx="348">
                  <c:v>18.61437279435355</c:v>
                </c:pt>
                <c:pt idx="349">
                  <c:v>18.66762913057427</c:v>
                </c:pt>
                <c:pt idx="350">
                  <c:v>18.7144690407443</c:v>
                </c:pt>
                <c:pt idx="351">
                  <c:v>18.76804619826756</c:v>
                </c:pt>
                <c:pt idx="352">
                  <c:v>18.82162335579083</c:v>
                </c:pt>
                <c:pt idx="353">
                  <c:v>18.87487969201155</c:v>
                </c:pt>
                <c:pt idx="354">
                  <c:v>18.92845684953478</c:v>
                </c:pt>
                <c:pt idx="355">
                  <c:v>18.98203400705806</c:v>
                </c:pt>
                <c:pt idx="356">
                  <c:v>19.03529034327879</c:v>
                </c:pt>
                <c:pt idx="357">
                  <c:v>19.08886750080205</c:v>
                </c:pt>
                <c:pt idx="358">
                  <c:v>19.14244465832518</c:v>
                </c:pt>
                <c:pt idx="359">
                  <c:v>19.19570099454604</c:v>
                </c:pt>
                <c:pt idx="360">
                  <c:v>19.24254090471607</c:v>
                </c:pt>
                <c:pt idx="361">
                  <c:v>19.30285530959256</c:v>
                </c:pt>
                <c:pt idx="362">
                  <c:v>19.35611164581329</c:v>
                </c:pt>
                <c:pt idx="363">
                  <c:v>19.41642605068976</c:v>
                </c:pt>
                <c:pt idx="364">
                  <c:v>19.47641963426358</c:v>
                </c:pt>
                <c:pt idx="365">
                  <c:v>19.53673403914019</c:v>
                </c:pt>
                <c:pt idx="366">
                  <c:v>19.58999037536092</c:v>
                </c:pt>
                <c:pt idx="367">
                  <c:v>19.63683028553096</c:v>
                </c:pt>
                <c:pt idx="368">
                  <c:v>19.69040744305422</c:v>
                </c:pt>
                <c:pt idx="369">
                  <c:v>19.73724735322425</c:v>
                </c:pt>
                <c:pt idx="370">
                  <c:v>19.79050368944498</c:v>
                </c:pt>
                <c:pt idx="371">
                  <c:v>19.85081809432146</c:v>
                </c:pt>
                <c:pt idx="372">
                  <c:v>19.90439525184473</c:v>
                </c:pt>
                <c:pt idx="373">
                  <c:v>19.95765158806543</c:v>
                </c:pt>
                <c:pt idx="374">
                  <c:v>20.00449149823548</c:v>
                </c:pt>
                <c:pt idx="375">
                  <c:v>20.05133140840552</c:v>
                </c:pt>
                <c:pt idx="376">
                  <c:v>20.10490856592878</c:v>
                </c:pt>
                <c:pt idx="377">
                  <c:v>20.1581649021495</c:v>
                </c:pt>
                <c:pt idx="378">
                  <c:v>20.21174205967275</c:v>
                </c:pt>
                <c:pt idx="379">
                  <c:v>20.26531921719602</c:v>
                </c:pt>
                <c:pt idx="380">
                  <c:v>20.31857555341675</c:v>
                </c:pt>
                <c:pt idx="381">
                  <c:v>20.37215271094001</c:v>
                </c:pt>
                <c:pt idx="382">
                  <c:v>20.41899262111004</c:v>
                </c:pt>
                <c:pt idx="383">
                  <c:v>20.47898620468398</c:v>
                </c:pt>
                <c:pt idx="384">
                  <c:v>20.53256336220725</c:v>
                </c:pt>
                <c:pt idx="385">
                  <c:v>20.58614051973051</c:v>
                </c:pt>
                <c:pt idx="386">
                  <c:v>20.64613410330446</c:v>
                </c:pt>
                <c:pt idx="387">
                  <c:v>20.69971126082772</c:v>
                </c:pt>
                <c:pt idx="388">
                  <c:v>20.76644209175488</c:v>
                </c:pt>
                <c:pt idx="389">
                  <c:v>20.82001924927815</c:v>
                </c:pt>
                <c:pt idx="390">
                  <c:v>20.87327558549888</c:v>
                </c:pt>
                <c:pt idx="391">
                  <c:v>20.91337824831569</c:v>
                </c:pt>
                <c:pt idx="392">
                  <c:v>20.96695540583895</c:v>
                </c:pt>
                <c:pt idx="393">
                  <c:v>21.02726981071543</c:v>
                </c:pt>
                <c:pt idx="394">
                  <c:v>21.08726339428938</c:v>
                </c:pt>
                <c:pt idx="395">
                  <c:v>21.14084055181264</c:v>
                </c:pt>
                <c:pt idx="396">
                  <c:v>21.18768046198268</c:v>
                </c:pt>
                <c:pt idx="397">
                  <c:v>21.2409367982034</c:v>
                </c:pt>
                <c:pt idx="398">
                  <c:v>21.29451395572666</c:v>
                </c:pt>
                <c:pt idx="399">
                  <c:v>21.3413538658967</c:v>
                </c:pt>
                <c:pt idx="400">
                  <c:v>21.39461020211742</c:v>
                </c:pt>
                <c:pt idx="401">
                  <c:v>21.44818735964068</c:v>
                </c:pt>
                <c:pt idx="402">
                  <c:v>21.50176451716392</c:v>
                </c:pt>
                <c:pt idx="403">
                  <c:v>21.54860442733397</c:v>
                </c:pt>
                <c:pt idx="404">
                  <c:v>21.6018607635547</c:v>
                </c:pt>
                <c:pt idx="405">
                  <c:v>21.64870067372468</c:v>
                </c:pt>
                <c:pt idx="406">
                  <c:v>21.70227783124798</c:v>
                </c:pt>
                <c:pt idx="407">
                  <c:v>21.76227141482194</c:v>
                </c:pt>
                <c:pt idx="408">
                  <c:v>21.8158485723452</c:v>
                </c:pt>
                <c:pt idx="409">
                  <c:v>21.86268848251524</c:v>
                </c:pt>
                <c:pt idx="410">
                  <c:v>21.91594481873596</c:v>
                </c:pt>
                <c:pt idx="411">
                  <c:v>21.98973371831888</c:v>
                </c:pt>
                <c:pt idx="412">
                  <c:v>22.04972730189284</c:v>
                </c:pt>
                <c:pt idx="413">
                  <c:v>22.10330445941611</c:v>
                </c:pt>
                <c:pt idx="414">
                  <c:v>22.15656079563683</c:v>
                </c:pt>
                <c:pt idx="415">
                  <c:v>22.21013795316009</c:v>
                </c:pt>
                <c:pt idx="416">
                  <c:v>22.25697786333012</c:v>
                </c:pt>
                <c:pt idx="417">
                  <c:v>22.3105550208534</c:v>
                </c:pt>
                <c:pt idx="418">
                  <c:v>22.37054860442732</c:v>
                </c:pt>
                <c:pt idx="419">
                  <c:v>22.4241257619506</c:v>
                </c:pt>
                <c:pt idx="420">
                  <c:v>22.47096567212063</c:v>
                </c:pt>
                <c:pt idx="421">
                  <c:v>22.52422200834132</c:v>
                </c:pt>
                <c:pt idx="422">
                  <c:v>22.57106191851139</c:v>
                </c:pt>
                <c:pt idx="423">
                  <c:v>22.63137632338788</c:v>
                </c:pt>
                <c:pt idx="424">
                  <c:v>22.67789541225538</c:v>
                </c:pt>
                <c:pt idx="425">
                  <c:v>22.73147256977863</c:v>
                </c:pt>
                <c:pt idx="426">
                  <c:v>22.78504972730178</c:v>
                </c:pt>
                <c:pt idx="427">
                  <c:v>22.83188963747193</c:v>
                </c:pt>
                <c:pt idx="428">
                  <c:v>22.88514597369265</c:v>
                </c:pt>
                <c:pt idx="429">
                  <c:v>22.945460378569</c:v>
                </c:pt>
                <c:pt idx="430">
                  <c:v>22.99230028873904</c:v>
                </c:pt>
                <c:pt idx="431">
                  <c:v>23.04555662495989</c:v>
                </c:pt>
                <c:pt idx="432">
                  <c:v>23.09239653512979</c:v>
                </c:pt>
                <c:pt idx="433">
                  <c:v>23.14597369265319</c:v>
                </c:pt>
                <c:pt idx="434">
                  <c:v>23.20596727622712</c:v>
                </c:pt>
                <c:pt idx="435">
                  <c:v>23.2595444337504</c:v>
                </c:pt>
                <c:pt idx="436">
                  <c:v>23.31953801732435</c:v>
                </c:pt>
                <c:pt idx="437">
                  <c:v>23.37311517484761</c:v>
                </c:pt>
                <c:pt idx="438">
                  <c:v>23.43984600577479</c:v>
                </c:pt>
                <c:pt idx="439">
                  <c:v>23.48668591594481</c:v>
                </c:pt>
                <c:pt idx="440">
                  <c:v>23.54026307346808</c:v>
                </c:pt>
                <c:pt idx="441">
                  <c:v>23.59384023099132</c:v>
                </c:pt>
                <c:pt idx="442">
                  <c:v>23.65383381456529</c:v>
                </c:pt>
                <c:pt idx="443">
                  <c:v>23.70741097208855</c:v>
                </c:pt>
                <c:pt idx="444">
                  <c:v>23.76066730830927</c:v>
                </c:pt>
                <c:pt idx="445">
                  <c:v>23.81424446583253</c:v>
                </c:pt>
                <c:pt idx="446">
                  <c:v>23.86108437600257</c:v>
                </c:pt>
                <c:pt idx="447">
                  <c:v>23.9079242861726</c:v>
                </c:pt>
                <c:pt idx="448">
                  <c:v>23.96118062239332</c:v>
                </c:pt>
                <c:pt idx="449">
                  <c:v>24.0147577799166</c:v>
                </c:pt>
                <c:pt idx="450">
                  <c:v>24.06833493743978</c:v>
                </c:pt>
                <c:pt idx="451">
                  <c:v>24.10843760025666</c:v>
                </c:pt>
                <c:pt idx="452">
                  <c:v>24.16843118383061</c:v>
                </c:pt>
                <c:pt idx="453">
                  <c:v>24.22200834135386</c:v>
                </c:pt>
                <c:pt idx="454">
                  <c:v>24.27558549887713</c:v>
                </c:pt>
                <c:pt idx="455">
                  <c:v>24.32884183509785</c:v>
                </c:pt>
                <c:pt idx="456">
                  <c:v>24.37568174526789</c:v>
                </c:pt>
                <c:pt idx="457">
                  <c:v>24.42925890279114</c:v>
                </c:pt>
                <c:pt idx="458">
                  <c:v>24.48925248636498</c:v>
                </c:pt>
                <c:pt idx="459">
                  <c:v>24.54956689124158</c:v>
                </c:pt>
                <c:pt idx="460">
                  <c:v>24.60282322746231</c:v>
                </c:pt>
                <c:pt idx="461">
                  <c:v>24.65640038498556</c:v>
                </c:pt>
                <c:pt idx="462">
                  <c:v>24.72313121591273</c:v>
                </c:pt>
                <c:pt idx="463">
                  <c:v>24.76997112608278</c:v>
                </c:pt>
                <c:pt idx="464">
                  <c:v>24.82354828360603</c:v>
                </c:pt>
                <c:pt idx="465">
                  <c:v>24.87038819377607</c:v>
                </c:pt>
                <c:pt idx="466">
                  <c:v>24.93038177735001</c:v>
                </c:pt>
                <c:pt idx="467">
                  <c:v>24.98395893487327</c:v>
                </c:pt>
                <c:pt idx="468">
                  <c:v>25.03753609239654</c:v>
                </c:pt>
                <c:pt idx="469">
                  <c:v>25.08405518126403</c:v>
                </c:pt>
              </c:numCache>
            </c:numRef>
          </c:xVal>
          <c:yVal>
            <c:numRef>
              <c:f>'[comparison-intenseUV-vs-nitinol.xls]Specimen_RawData_1'!$N$13:$N$487</c:f>
              <c:numCache>
                <c:formatCode>General</c:formatCode>
                <c:ptCount val="475"/>
                <c:pt idx="0">
                  <c:v>0.00045</c:v>
                </c:pt>
                <c:pt idx="1">
                  <c:v>-0.00675</c:v>
                </c:pt>
                <c:pt idx="2">
                  <c:v>0.00255</c:v>
                </c:pt>
                <c:pt idx="3">
                  <c:v>0.0019</c:v>
                </c:pt>
                <c:pt idx="4">
                  <c:v>0.0021</c:v>
                </c:pt>
                <c:pt idx="5">
                  <c:v>0.00812</c:v>
                </c:pt>
                <c:pt idx="6">
                  <c:v>0.01165</c:v>
                </c:pt>
                <c:pt idx="7">
                  <c:v>0.01944</c:v>
                </c:pt>
                <c:pt idx="8">
                  <c:v>0.03197</c:v>
                </c:pt>
                <c:pt idx="9">
                  <c:v>0.03686</c:v>
                </c:pt>
                <c:pt idx="10">
                  <c:v>0.04286</c:v>
                </c:pt>
                <c:pt idx="11">
                  <c:v>0.04728</c:v>
                </c:pt>
                <c:pt idx="12">
                  <c:v>0.05431</c:v>
                </c:pt>
                <c:pt idx="13">
                  <c:v>0.05575</c:v>
                </c:pt>
                <c:pt idx="14">
                  <c:v>0.06344</c:v>
                </c:pt>
                <c:pt idx="15">
                  <c:v>0.06519</c:v>
                </c:pt>
                <c:pt idx="16">
                  <c:v>0.06788</c:v>
                </c:pt>
                <c:pt idx="17">
                  <c:v>0.07719</c:v>
                </c:pt>
                <c:pt idx="18">
                  <c:v>0.08051</c:v>
                </c:pt>
                <c:pt idx="19">
                  <c:v>0.08286</c:v>
                </c:pt>
                <c:pt idx="20">
                  <c:v>0.08913</c:v>
                </c:pt>
                <c:pt idx="21">
                  <c:v>0.09137</c:v>
                </c:pt>
                <c:pt idx="22">
                  <c:v>0.09301</c:v>
                </c:pt>
                <c:pt idx="23">
                  <c:v>0.09778</c:v>
                </c:pt>
                <c:pt idx="24">
                  <c:v>0.10783</c:v>
                </c:pt>
                <c:pt idx="25">
                  <c:v>0.10283</c:v>
                </c:pt>
                <c:pt idx="26">
                  <c:v>0.11122</c:v>
                </c:pt>
                <c:pt idx="27">
                  <c:v>0.11618</c:v>
                </c:pt>
                <c:pt idx="28">
                  <c:v>0.11573</c:v>
                </c:pt>
                <c:pt idx="29">
                  <c:v>0.12589</c:v>
                </c:pt>
                <c:pt idx="30">
                  <c:v>0.12467</c:v>
                </c:pt>
                <c:pt idx="31">
                  <c:v>0.13532</c:v>
                </c:pt>
                <c:pt idx="32">
                  <c:v>0.13793</c:v>
                </c:pt>
                <c:pt idx="33">
                  <c:v>0.14436</c:v>
                </c:pt>
                <c:pt idx="34">
                  <c:v>0.14478</c:v>
                </c:pt>
                <c:pt idx="35">
                  <c:v>0.1505</c:v>
                </c:pt>
                <c:pt idx="36">
                  <c:v>0.15712</c:v>
                </c:pt>
                <c:pt idx="37">
                  <c:v>0.1603</c:v>
                </c:pt>
                <c:pt idx="38">
                  <c:v>0.16598</c:v>
                </c:pt>
                <c:pt idx="39">
                  <c:v>0.16884</c:v>
                </c:pt>
                <c:pt idx="40">
                  <c:v>0.17311</c:v>
                </c:pt>
                <c:pt idx="41">
                  <c:v>0.17768</c:v>
                </c:pt>
                <c:pt idx="42">
                  <c:v>0.18318</c:v>
                </c:pt>
                <c:pt idx="43">
                  <c:v>0.19031</c:v>
                </c:pt>
                <c:pt idx="44">
                  <c:v>0.19191</c:v>
                </c:pt>
                <c:pt idx="45">
                  <c:v>0.19474</c:v>
                </c:pt>
                <c:pt idx="46">
                  <c:v>0.20153</c:v>
                </c:pt>
                <c:pt idx="47">
                  <c:v>0.20921</c:v>
                </c:pt>
                <c:pt idx="48">
                  <c:v>0.20976</c:v>
                </c:pt>
                <c:pt idx="49">
                  <c:v>0.21771</c:v>
                </c:pt>
                <c:pt idx="50">
                  <c:v>0.22279</c:v>
                </c:pt>
                <c:pt idx="51">
                  <c:v>0.2271</c:v>
                </c:pt>
                <c:pt idx="52">
                  <c:v>0.23227</c:v>
                </c:pt>
                <c:pt idx="53">
                  <c:v>0.23574</c:v>
                </c:pt>
                <c:pt idx="54">
                  <c:v>0.24696</c:v>
                </c:pt>
                <c:pt idx="55">
                  <c:v>0.24544</c:v>
                </c:pt>
                <c:pt idx="56">
                  <c:v>0.25578</c:v>
                </c:pt>
                <c:pt idx="57">
                  <c:v>0.26503</c:v>
                </c:pt>
                <c:pt idx="58">
                  <c:v>0.26653</c:v>
                </c:pt>
                <c:pt idx="59">
                  <c:v>0.26798</c:v>
                </c:pt>
                <c:pt idx="60">
                  <c:v>0.2779</c:v>
                </c:pt>
                <c:pt idx="61">
                  <c:v>0.28174</c:v>
                </c:pt>
                <c:pt idx="62">
                  <c:v>0.28883</c:v>
                </c:pt>
                <c:pt idx="63">
                  <c:v>0.29296</c:v>
                </c:pt>
                <c:pt idx="64">
                  <c:v>0.30123</c:v>
                </c:pt>
                <c:pt idx="65">
                  <c:v>0.30797</c:v>
                </c:pt>
                <c:pt idx="66">
                  <c:v>0.31088</c:v>
                </c:pt>
                <c:pt idx="67">
                  <c:v>0.31622</c:v>
                </c:pt>
                <c:pt idx="68">
                  <c:v>0.31944</c:v>
                </c:pt>
                <c:pt idx="69">
                  <c:v>0.32639</c:v>
                </c:pt>
                <c:pt idx="70">
                  <c:v>0.33082</c:v>
                </c:pt>
                <c:pt idx="71">
                  <c:v>0.33206</c:v>
                </c:pt>
                <c:pt idx="72">
                  <c:v>0.33955</c:v>
                </c:pt>
                <c:pt idx="73">
                  <c:v>0.34441</c:v>
                </c:pt>
                <c:pt idx="74">
                  <c:v>0.3478</c:v>
                </c:pt>
                <c:pt idx="75">
                  <c:v>0.35494</c:v>
                </c:pt>
                <c:pt idx="76">
                  <c:v>0.35842</c:v>
                </c:pt>
                <c:pt idx="77">
                  <c:v>0.36594</c:v>
                </c:pt>
                <c:pt idx="78">
                  <c:v>0.36725</c:v>
                </c:pt>
                <c:pt idx="79">
                  <c:v>0.3762</c:v>
                </c:pt>
                <c:pt idx="80">
                  <c:v>0.37877</c:v>
                </c:pt>
                <c:pt idx="81">
                  <c:v>0.39011</c:v>
                </c:pt>
                <c:pt idx="82">
                  <c:v>0.39391</c:v>
                </c:pt>
                <c:pt idx="83">
                  <c:v>0.39874</c:v>
                </c:pt>
                <c:pt idx="84">
                  <c:v>0.39995</c:v>
                </c:pt>
                <c:pt idx="85">
                  <c:v>0.40851</c:v>
                </c:pt>
                <c:pt idx="86">
                  <c:v>0.41077</c:v>
                </c:pt>
                <c:pt idx="87">
                  <c:v>0.42058</c:v>
                </c:pt>
                <c:pt idx="88">
                  <c:v>0.42582</c:v>
                </c:pt>
                <c:pt idx="89">
                  <c:v>0.42566</c:v>
                </c:pt>
                <c:pt idx="90">
                  <c:v>0.43289</c:v>
                </c:pt>
                <c:pt idx="91">
                  <c:v>0.44124</c:v>
                </c:pt>
                <c:pt idx="92">
                  <c:v>0.44981</c:v>
                </c:pt>
                <c:pt idx="93">
                  <c:v>0.45365</c:v>
                </c:pt>
                <c:pt idx="94">
                  <c:v>0.45383</c:v>
                </c:pt>
                <c:pt idx="95">
                  <c:v>0.46237</c:v>
                </c:pt>
                <c:pt idx="96">
                  <c:v>0.4674</c:v>
                </c:pt>
                <c:pt idx="97">
                  <c:v>0.47</c:v>
                </c:pt>
                <c:pt idx="98">
                  <c:v>0.4747</c:v>
                </c:pt>
                <c:pt idx="99">
                  <c:v>0.48321</c:v>
                </c:pt>
                <c:pt idx="100">
                  <c:v>0.48722</c:v>
                </c:pt>
                <c:pt idx="101">
                  <c:v>0.49168</c:v>
                </c:pt>
                <c:pt idx="102">
                  <c:v>0.4961</c:v>
                </c:pt>
                <c:pt idx="103">
                  <c:v>0.50351</c:v>
                </c:pt>
                <c:pt idx="104">
                  <c:v>0.50751</c:v>
                </c:pt>
                <c:pt idx="105">
                  <c:v>0.51458</c:v>
                </c:pt>
                <c:pt idx="106">
                  <c:v>0.52042</c:v>
                </c:pt>
                <c:pt idx="107">
                  <c:v>0.52621</c:v>
                </c:pt>
                <c:pt idx="108">
                  <c:v>0.52746</c:v>
                </c:pt>
                <c:pt idx="109">
                  <c:v>0.53017</c:v>
                </c:pt>
                <c:pt idx="110">
                  <c:v>0.53852</c:v>
                </c:pt>
                <c:pt idx="111">
                  <c:v>0.54011</c:v>
                </c:pt>
                <c:pt idx="112">
                  <c:v>0.54661</c:v>
                </c:pt>
                <c:pt idx="113">
                  <c:v>0.54684</c:v>
                </c:pt>
                <c:pt idx="114">
                  <c:v>0.55416</c:v>
                </c:pt>
                <c:pt idx="115">
                  <c:v>0.55991</c:v>
                </c:pt>
                <c:pt idx="116">
                  <c:v>0.57121</c:v>
                </c:pt>
                <c:pt idx="117">
                  <c:v>0.57307</c:v>
                </c:pt>
                <c:pt idx="118">
                  <c:v>0.57841</c:v>
                </c:pt>
                <c:pt idx="119">
                  <c:v>0.58001</c:v>
                </c:pt>
                <c:pt idx="120">
                  <c:v>0.58814</c:v>
                </c:pt>
                <c:pt idx="121">
                  <c:v>0.59379</c:v>
                </c:pt>
                <c:pt idx="122">
                  <c:v>0.59725</c:v>
                </c:pt>
                <c:pt idx="123">
                  <c:v>0.59624</c:v>
                </c:pt>
                <c:pt idx="124">
                  <c:v>0.60406</c:v>
                </c:pt>
                <c:pt idx="125">
                  <c:v>0.61241</c:v>
                </c:pt>
                <c:pt idx="126">
                  <c:v>0.61429</c:v>
                </c:pt>
                <c:pt idx="127">
                  <c:v>0.61989</c:v>
                </c:pt>
                <c:pt idx="128">
                  <c:v>0.62405</c:v>
                </c:pt>
                <c:pt idx="129">
                  <c:v>0.62885</c:v>
                </c:pt>
                <c:pt idx="130">
                  <c:v>0.6343</c:v>
                </c:pt>
                <c:pt idx="131">
                  <c:v>0.63992</c:v>
                </c:pt>
                <c:pt idx="132">
                  <c:v>0.64494</c:v>
                </c:pt>
                <c:pt idx="133">
                  <c:v>0.64841</c:v>
                </c:pt>
                <c:pt idx="134">
                  <c:v>0.65302</c:v>
                </c:pt>
                <c:pt idx="135">
                  <c:v>0.6587</c:v>
                </c:pt>
                <c:pt idx="136">
                  <c:v>0.66776</c:v>
                </c:pt>
                <c:pt idx="137">
                  <c:v>0.66874</c:v>
                </c:pt>
                <c:pt idx="138">
                  <c:v>0.6698</c:v>
                </c:pt>
                <c:pt idx="139">
                  <c:v>0.678</c:v>
                </c:pt>
                <c:pt idx="140">
                  <c:v>0.68307</c:v>
                </c:pt>
                <c:pt idx="141">
                  <c:v>0.68868</c:v>
                </c:pt>
                <c:pt idx="142">
                  <c:v>0.69372</c:v>
                </c:pt>
                <c:pt idx="143">
                  <c:v>0.6943</c:v>
                </c:pt>
                <c:pt idx="144">
                  <c:v>0.7033</c:v>
                </c:pt>
                <c:pt idx="145">
                  <c:v>0.70608</c:v>
                </c:pt>
                <c:pt idx="146">
                  <c:v>0.71257</c:v>
                </c:pt>
                <c:pt idx="147">
                  <c:v>0.71225</c:v>
                </c:pt>
                <c:pt idx="148">
                  <c:v>0.71679</c:v>
                </c:pt>
                <c:pt idx="149">
                  <c:v>0.71815</c:v>
                </c:pt>
                <c:pt idx="150">
                  <c:v>0.72976</c:v>
                </c:pt>
                <c:pt idx="151">
                  <c:v>0.73435</c:v>
                </c:pt>
                <c:pt idx="152">
                  <c:v>0.73977</c:v>
                </c:pt>
                <c:pt idx="153">
                  <c:v>0.74099</c:v>
                </c:pt>
                <c:pt idx="154">
                  <c:v>0.74463</c:v>
                </c:pt>
                <c:pt idx="155">
                  <c:v>0.75054</c:v>
                </c:pt>
                <c:pt idx="156">
                  <c:v>0.75548</c:v>
                </c:pt>
                <c:pt idx="157">
                  <c:v>0.75813</c:v>
                </c:pt>
                <c:pt idx="158">
                  <c:v>0.76328</c:v>
                </c:pt>
                <c:pt idx="159">
                  <c:v>0.76806</c:v>
                </c:pt>
                <c:pt idx="160">
                  <c:v>0.77423</c:v>
                </c:pt>
                <c:pt idx="161">
                  <c:v>0.77559</c:v>
                </c:pt>
                <c:pt idx="162">
                  <c:v>0.78176</c:v>
                </c:pt>
                <c:pt idx="163">
                  <c:v>0.7836</c:v>
                </c:pt>
                <c:pt idx="164">
                  <c:v>0.79182</c:v>
                </c:pt>
                <c:pt idx="165">
                  <c:v>0.79399</c:v>
                </c:pt>
                <c:pt idx="166">
                  <c:v>0.80065</c:v>
                </c:pt>
                <c:pt idx="167">
                  <c:v>0.80656</c:v>
                </c:pt>
                <c:pt idx="168">
                  <c:v>0.80992</c:v>
                </c:pt>
                <c:pt idx="169">
                  <c:v>0.81231</c:v>
                </c:pt>
                <c:pt idx="170">
                  <c:v>0.8152</c:v>
                </c:pt>
                <c:pt idx="171">
                  <c:v>0.81918</c:v>
                </c:pt>
                <c:pt idx="172">
                  <c:v>0.81961</c:v>
                </c:pt>
                <c:pt idx="173">
                  <c:v>0.82288</c:v>
                </c:pt>
                <c:pt idx="174">
                  <c:v>0.83001</c:v>
                </c:pt>
                <c:pt idx="175">
                  <c:v>0.83821</c:v>
                </c:pt>
                <c:pt idx="176">
                  <c:v>0.84401</c:v>
                </c:pt>
                <c:pt idx="177">
                  <c:v>0.8476</c:v>
                </c:pt>
                <c:pt idx="178">
                  <c:v>0.85115</c:v>
                </c:pt>
                <c:pt idx="179">
                  <c:v>0.85659</c:v>
                </c:pt>
                <c:pt idx="180">
                  <c:v>0.85888</c:v>
                </c:pt>
                <c:pt idx="181">
                  <c:v>0.86741</c:v>
                </c:pt>
                <c:pt idx="182">
                  <c:v>0.86865</c:v>
                </c:pt>
                <c:pt idx="183">
                  <c:v>0.86734</c:v>
                </c:pt>
                <c:pt idx="184">
                  <c:v>0.87127</c:v>
                </c:pt>
                <c:pt idx="185">
                  <c:v>0.8752</c:v>
                </c:pt>
                <c:pt idx="186">
                  <c:v>0.88095</c:v>
                </c:pt>
                <c:pt idx="187">
                  <c:v>0.88322</c:v>
                </c:pt>
                <c:pt idx="188">
                  <c:v>0.88844</c:v>
                </c:pt>
                <c:pt idx="189">
                  <c:v>0.89166</c:v>
                </c:pt>
                <c:pt idx="190">
                  <c:v>0.89558</c:v>
                </c:pt>
                <c:pt idx="191">
                  <c:v>0.9011</c:v>
                </c:pt>
                <c:pt idx="192">
                  <c:v>0.90611</c:v>
                </c:pt>
                <c:pt idx="193">
                  <c:v>0.90811</c:v>
                </c:pt>
                <c:pt idx="194">
                  <c:v>0.91672</c:v>
                </c:pt>
                <c:pt idx="195">
                  <c:v>0.91542</c:v>
                </c:pt>
                <c:pt idx="196">
                  <c:v>0.92287</c:v>
                </c:pt>
                <c:pt idx="197">
                  <c:v>0.92394</c:v>
                </c:pt>
                <c:pt idx="198">
                  <c:v>0.93105</c:v>
                </c:pt>
                <c:pt idx="199">
                  <c:v>0.93107</c:v>
                </c:pt>
                <c:pt idx="200">
                  <c:v>0.93834</c:v>
                </c:pt>
                <c:pt idx="201">
                  <c:v>0.94201</c:v>
                </c:pt>
                <c:pt idx="202">
                  <c:v>0.94633</c:v>
                </c:pt>
                <c:pt idx="203">
                  <c:v>0.9483</c:v>
                </c:pt>
                <c:pt idx="204">
                  <c:v>0.95554</c:v>
                </c:pt>
                <c:pt idx="205">
                  <c:v>0.95718</c:v>
                </c:pt>
                <c:pt idx="206">
                  <c:v>0.96227</c:v>
                </c:pt>
                <c:pt idx="207">
                  <c:v>0.96322</c:v>
                </c:pt>
                <c:pt idx="208">
                  <c:v>0.96793</c:v>
                </c:pt>
                <c:pt idx="209">
                  <c:v>0.96662</c:v>
                </c:pt>
                <c:pt idx="210">
                  <c:v>0.97403</c:v>
                </c:pt>
                <c:pt idx="211">
                  <c:v>0.98195</c:v>
                </c:pt>
                <c:pt idx="212">
                  <c:v>0.98</c:v>
                </c:pt>
                <c:pt idx="213">
                  <c:v>0.98374</c:v>
                </c:pt>
                <c:pt idx="214">
                  <c:v>0.9936</c:v>
                </c:pt>
                <c:pt idx="215">
                  <c:v>0.99048</c:v>
                </c:pt>
                <c:pt idx="216">
                  <c:v>0.99775</c:v>
                </c:pt>
                <c:pt idx="217">
                  <c:v>1.00421</c:v>
                </c:pt>
                <c:pt idx="218">
                  <c:v>1.00501</c:v>
                </c:pt>
                <c:pt idx="219">
                  <c:v>1.00914</c:v>
                </c:pt>
                <c:pt idx="220">
                  <c:v>1.01296</c:v>
                </c:pt>
                <c:pt idx="221">
                  <c:v>1.01547</c:v>
                </c:pt>
                <c:pt idx="222">
                  <c:v>1.01954</c:v>
                </c:pt>
                <c:pt idx="223">
                  <c:v>1.02291</c:v>
                </c:pt>
                <c:pt idx="224">
                  <c:v>1.02727</c:v>
                </c:pt>
                <c:pt idx="225">
                  <c:v>1.03156</c:v>
                </c:pt>
                <c:pt idx="226">
                  <c:v>1.03614</c:v>
                </c:pt>
                <c:pt idx="227">
                  <c:v>1.03893</c:v>
                </c:pt>
                <c:pt idx="228">
                  <c:v>1.04283</c:v>
                </c:pt>
                <c:pt idx="229">
                  <c:v>1.04572</c:v>
                </c:pt>
                <c:pt idx="230">
                  <c:v>1.04901</c:v>
                </c:pt>
                <c:pt idx="231">
                  <c:v>1.05535</c:v>
                </c:pt>
                <c:pt idx="232">
                  <c:v>1.05593</c:v>
                </c:pt>
                <c:pt idx="233">
                  <c:v>1.06077</c:v>
                </c:pt>
                <c:pt idx="234">
                  <c:v>1.06682</c:v>
                </c:pt>
                <c:pt idx="235">
                  <c:v>1.06712</c:v>
                </c:pt>
                <c:pt idx="236">
                  <c:v>1.07029</c:v>
                </c:pt>
                <c:pt idx="237">
                  <c:v>1.0737</c:v>
                </c:pt>
                <c:pt idx="238">
                  <c:v>1.07706</c:v>
                </c:pt>
                <c:pt idx="239">
                  <c:v>1.08134</c:v>
                </c:pt>
                <c:pt idx="240">
                  <c:v>1.08524</c:v>
                </c:pt>
                <c:pt idx="241">
                  <c:v>1.09353</c:v>
                </c:pt>
                <c:pt idx="242">
                  <c:v>1.09195</c:v>
                </c:pt>
                <c:pt idx="243">
                  <c:v>1.09703</c:v>
                </c:pt>
                <c:pt idx="244">
                  <c:v>1.09958</c:v>
                </c:pt>
                <c:pt idx="245">
                  <c:v>1.10338</c:v>
                </c:pt>
                <c:pt idx="246">
                  <c:v>1.10743</c:v>
                </c:pt>
                <c:pt idx="247">
                  <c:v>1.1136</c:v>
                </c:pt>
                <c:pt idx="248">
                  <c:v>1.10971</c:v>
                </c:pt>
                <c:pt idx="249">
                  <c:v>1.11754</c:v>
                </c:pt>
                <c:pt idx="250">
                  <c:v>1.11603</c:v>
                </c:pt>
                <c:pt idx="251">
                  <c:v>1.12238</c:v>
                </c:pt>
                <c:pt idx="252">
                  <c:v>1.12081</c:v>
                </c:pt>
                <c:pt idx="253">
                  <c:v>1.12958</c:v>
                </c:pt>
                <c:pt idx="254">
                  <c:v>1.13103</c:v>
                </c:pt>
                <c:pt idx="255">
                  <c:v>1.13438</c:v>
                </c:pt>
                <c:pt idx="256">
                  <c:v>1.1399</c:v>
                </c:pt>
                <c:pt idx="257">
                  <c:v>1.14466</c:v>
                </c:pt>
                <c:pt idx="258">
                  <c:v>1.1471</c:v>
                </c:pt>
                <c:pt idx="259">
                  <c:v>1.14886</c:v>
                </c:pt>
                <c:pt idx="260">
                  <c:v>1.1507</c:v>
                </c:pt>
                <c:pt idx="261">
                  <c:v>1.15491</c:v>
                </c:pt>
                <c:pt idx="262">
                  <c:v>1.15779</c:v>
                </c:pt>
                <c:pt idx="263">
                  <c:v>1.16214</c:v>
                </c:pt>
                <c:pt idx="264">
                  <c:v>1.16596</c:v>
                </c:pt>
                <c:pt idx="265">
                  <c:v>1.16996</c:v>
                </c:pt>
                <c:pt idx="266">
                  <c:v>1.16827</c:v>
                </c:pt>
                <c:pt idx="267">
                  <c:v>1.17676</c:v>
                </c:pt>
                <c:pt idx="268">
                  <c:v>1.18297</c:v>
                </c:pt>
                <c:pt idx="269">
                  <c:v>1.18446</c:v>
                </c:pt>
                <c:pt idx="270">
                  <c:v>1.19032</c:v>
                </c:pt>
                <c:pt idx="271">
                  <c:v>1.19262</c:v>
                </c:pt>
                <c:pt idx="272">
                  <c:v>1.19671</c:v>
                </c:pt>
                <c:pt idx="273">
                  <c:v>1.19363</c:v>
                </c:pt>
                <c:pt idx="274">
                  <c:v>1.19699</c:v>
                </c:pt>
                <c:pt idx="275">
                  <c:v>1.20258</c:v>
                </c:pt>
                <c:pt idx="276">
                  <c:v>1.21072</c:v>
                </c:pt>
                <c:pt idx="277">
                  <c:v>1.20928</c:v>
                </c:pt>
                <c:pt idx="278">
                  <c:v>1.21285</c:v>
                </c:pt>
                <c:pt idx="279">
                  <c:v>1.21654</c:v>
                </c:pt>
                <c:pt idx="280">
                  <c:v>1.21861</c:v>
                </c:pt>
                <c:pt idx="281">
                  <c:v>1.22096</c:v>
                </c:pt>
                <c:pt idx="282">
                  <c:v>1.22447</c:v>
                </c:pt>
                <c:pt idx="283">
                  <c:v>1.22507</c:v>
                </c:pt>
                <c:pt idx="284">
                  <c:v>1.22882</c:v>
                </c:pt>
                <c:pt idx="285">
                  <c:v>1.23458</c:v>
                </c:pt>
                <c:pt idx="286">
                  <c:v>1.23917</c:v>
                </c:pt>
                <c:pt idx="287">
                  <c:v>1.24362</c:v>
                </c:pt>
                <c:pt idx="288">
                  <c:v>1.24114</c:v>
                </c:pt>
                <c:pt idx="289">
                  <c:v>1.24964</c:v>
                </c:pt>
                <c:pt idx="290">
                  <c:v>1.2512</c:v>
                </c:pt>
                <c:pt idx="291">
                  <c:v>1.25555</c:v>
                </c:pt>
                <c:pt idx="292">
                  <c:v>1.26279</c:v>
                </c:pt>
                <c:pt idx="293">
                  <c:v>1.26502</c:v>
                </c:pt>
                <c:pt idx="294">
                  <c:v>1.26954</c:v>
                </c:pt>
                <c:pt idx="295">
                  <c:v>1.26944</c:v>
                </c:pt>
                <c:pt idx="296">
                  <c:v>1.27206</c:v>
                </c:pt>
                <c:pt idx="297">
                  <c:v>1.26703</c:v>
                </c:pt>
                <c:pt idx="298">
                  <c:v>1.27188</c:v>
                </c:pt>
                <c:pt idx="299">
                  <c:v>1.27699</c:v>
                </c:pt>
                <c:pt idx="300">
                  <c:v>1.28267</c:v>
                </c:pt>
                <c:pt idx="301">
                  <c:v>1.28931</c:v>
                </c:pt>
                <c:pt idx="302">
                  <c:v>1.28921</c:v>
                </c:pt>
                <c:pt idx="303">
                  <c:v>1.28836</c:v>
                </c:pt>
                <c:pt idx="304">
                  <c:v>1.29318</c:v>
                </c:pt>
                <c:pt idx="305">
                  <c:v>1.29449</c:v>
                </c:pt>
                <c:pt idx="306">
                  <c:v>1.29616</c:v>
                </c:pt>
                <c:pt idx="307">
                  <c:v>1.30198</c:v>
                </c:pt>
                <c:pt idx="308">
                  <c:v>1.30392</c:v>
                </c:pt>
                <c:pt idx="309">
                  <c:v>1.30783</c:v>
                </c:pt>
                <c:pt idx="310">
                  <c:v>1.31153</c:v>
                </c:pt>
                <c:pt idx="311">
                  <c:v>1.3176</c:v>
                </c:pt>
                <c:pt idx="312">
                  <c:v>1.31768</c:v>
                </c:pt>
                <c:pt idx="313">
                  <c:v>1.32059</c:v>
                </c:pt>
                <c:pt idx="314">
                  <c:v>1.32557</c:v>
                </c:pt>
                <c:pt idx="315">
                  <c:v>1.33255</c:v>
                </c:pt>
                <c:pt idx="316">
                  <c:v>1.3363</c:v>
                </c:pt>
                <c:pt idx="317">
                  <c:v>1.33628</c:v>
                </c:pt>
                <c:pt idx="318">
                  <c:v>1.33935</c:v>
                </c:pt>
                <c:pt idx="319">
                  <c:v>1.3438</c:v>
                </c:pt>
                <c:pt idx="320">
                  <c:v>1.34531</c:v>
                </c:pt>
                <c:pt idx="321">
                  <c:v>1.34391</c:v>
                </c:pt>
                <c:pt idx="322">
                  <c:v>1.35221</c:v>
                </c:pt>
                <c:pt idx="323">
                  <c:v>1.35206</c:v>
                </c:pt>
                <c:pt idx="324">
                  <c:v>1.3583</c:v>
                </c:pt>
                <c:pt idx="325">
                  <c:v>1.35925</c:v>
                </c:pt>
                <c:pt idx="326">
                  <c:v>1.35939</c:v>
                </c:pt>
                <c:pt idx="327">
                  <c:v>1.36509</c:v>
                </c:pt>
                <c:pt idx="328">
                  <c:v>1.36523</c:v>
                </c:pt>
                <c:pt idx="329">
                  <c:v>1.37069</c:v>
                </c:pt>
                <c:pt idx="330">
                  <c:v>1.37335</c:v>
                </c:pt>
                <c:pt idx="331">
                  <c:v>1.37593</c:v>
                </c:pt>
                <c:pt idx="332">
                  <c:v>1.37988</c:v>
                </c:pt>
                <c:pt idx="333">
                  <c:v>1.37923</c:v>
                </c:pt>
                <c:pt idx="334">
                  <c:v>1.37907</c:v>
                </c:pt>
                <c:pt idx="335">
                  <c:v>1.38615</c:v>
                </c:pt>
                <c:pt idx="336">
                  <c:v>1.3888</c:v>
                </c:pt>
                <c:pt idx="337">
                  <c:v>1.39254</c:v>
                </c:pt>
                <c:pt idx="338">
                  <c:v>1.39395</c:v>
                </c:pt>
                <c:pt idx="339">
                  <c:v>1.39989</c:v>
                </c:pt>
                <c:pt idx="340">
                  <c:v>1.4048</c:v>
                </c:pt>
                <c:pt idx="341">
                  <c:v>1.41012</c:v>
                </c:pt>
                <c:pt idx="342">
                  <c:v>1.41354</c:v>
                </c:pt>
                <c:pt idx="343">
                  <c:v>1.41492</c:v>
                </c:pt>
                <c:pt idx="344">
                  <c:v>1.41369</c:v>
                </c:pt>
                <c:pt idx="345">
                  <c:v>1.41216</c:v>
                </c:pt>
                <c:pt idx="346">
                  <c:v>1.41886</c:v>
                </c:pt>
                <c:pt idx="347">
                  <c:v>1.41956</c:v>
                </c:pt>
                <c:pt idx="348">
                  <c:v>1.42519</c:v>
                </c:pt>
                <c:pt idx="349">
                  <c:v>1.42642</c:v>
                </c:pt>
                <c:pt idx="350">
                  <c:v>1.42946</c:v>
                </c:pt>
                <c:pt idx="351">
                  <c:v>1.43099</c:v>
                </c:pt>
                <c:pt idx="352">
                  <c:v>1.43433</c:v>
                </c:pt>
                <c:pt idx="353">
                  <c:v>1.44009</c:v>
                </c:pt>
                <c:pt idx="354">
                  <c:v>1.43939</c:v>
                </c:pt>
                <c:pt idx="355">
                  <c:v>1.44134</c:v>
                </c:pt>
                <c:pt idx="356">
                  <c:v>1.44888</c:v>
                </c:pt>
                <c:pt idx="357">
                  <c:v>1.44988</c:v>
                </c:pt>
                <c:pt idx="358">
                  <c:v>1.4548</c:v>
                </c:pt>
                <c:pt idx="359">
                  <c:v>1.45919</c:v>
                </c:pt>
                <c:pt idx="360">
                  <c:v>1.46001</c:v>
                </c:pt>
                <c:pt idx="361">
                  <c:v>1.46371</c:v>
                </c:pt>
                <c:pt idx="362">
                  <c:v>1.46441</c:v>
                </c:pt>
                <c:pt idx="363">
                  <c:v>1.47114</c:v>
                </c:pt>
                <c:pt idx="364">
                  <c:v>1.47052</c:v>
                </c:pt>
                <c:pt idx="365">
                  <c:v>1.47658</c:v>
                </c:pt>
                <c:pt idx="366">
                  <c:v>1.48628</c:v>
                </c:pt>
                <c:pt idx="367">
                  <c:v>1.48479</c:v>
                </c:pt>
                <c:pt idx="368">
                  <c:v>1.48486</c:v>
                </c:pt>
                <c:pt idx="369">
                  <c:v>1.48367</c:v>
                </c:pt>
                <c:pt idx="370">
                  <c:v>1.49145</c:v>
                </c:pt>
                <c:pt idx="371">
                  <c:v>1.49733</c:v>
                </c:pt>
                <c:pt idx="372">
                  <c:v>1.49718</c:v>
                </c:pt>
                <c:pt idx="373">
                  <c:v>1.50278</c:v>
                </c:pt>
                <c:pt idx="374">
                  <c:v>1.50163</c:v>
                </c:pt>
                <c:pt idx="375">
                  <c:v>1.50685</c:v>
                </c:pt>
                <c:pt idx="376">
                  <c:v>1.50685</c:v>
                </c:pt>
                <c:pt idx="377">
                  <c:v>1.50892</c:v>
                </c:pt>
                <c:pt idx="378">
                  <c:v>1.51445</c:v>
                </c:pt>
                <c:pt idx="379">
                  <c:v>1.51794</c:v>
                </c:pt>
                <c:pt idx="380">
                  <c:v>1.52026</c:v>
                </c:pt>
                <c:pt idx="381">
                  <c:v>1.52363</c:v>
                </c:pt>
                <c:pt idx="382">
                  <c:v>1.5264</c:v>
                </c:pt>
                <c:pt idx="383">
                  <c:v>1.52861</c:v>
                </c:pt>
                <c:pt idx="384">
                  <c:v>1.53273</c:v>
                </c:pt>
                <c:pt idx="385">
                  <c:v>1.53696</c:v>
                </c:pt>
                <c:pt idx="386">
                  <c:v>1.54044</c:v>
                </c:pt>
                <c:pt idx="387">
                  <c:v>1.54372</c:v>
                </c:pt>
                <c:pt idx="388">
                  <c:v>1.55152</c:v>
                </c:pt>
                <c:pt idx="389">
                  <c:v>1.54956</c:v>
                </c:pt>
                <c:pt idx="390">
                  <c:v>1.55428</c:v>
                </c:pt>
                <c:pt idx="391">
                  <c:v>1.55459</c:v>
                </c:pt>
                <c:pt idx="392">
                  <c:v>1.55753</c:v>
                </c:pt>
                <c:pt idx="393">
                  <c:v>1.56134</c:v>
                </c:pt>
                <c:pt idx="394">
                  <c:v>1.56889</c:v>
                </c:pt>
                <c:pt idx="395">
                  <c:v>1.57268</c:v>
                </c:pt>
                <c:pt idx="396">
                  <c:v>1.57237</c:v>
                </c:pt>
                <c:pt idx="397">
                  <c:v>1.57544</c:v>
                </c:pt>
                <c:pt idx="398">
                  <c:v>1.57772</c:v>
                </c:pt>
                <c:pt idx="399">
                  <c:v>1.57612</c:v>
                </c:pt>
                <c:pt idx="400">
                  <c:v>1.58081</c:v>
                </c:pt>
                <c:pt idx="401">
                  <c:v>1.58196</c:v>
                </c:pt>
                <c:pt idx="402">
                  <c:v>1.58223</c:v>
                </c:pt>
                <c:pt idx="403">
                  <c:v>1.58641</c:v>
                </c:pt>
                <c:pt idx="404">
                  <c:v>1.58996</c:v>
                </c:pt>
                <c:pt idx="405">
                  <c:v>1.59533</c:v>
                </c:pt>
                <c:pt idx="406">
                  <c:v>1.59847</c:v>
                </c:pt>
                <c:pt idx="407">
                  <c:v>1.60429</c:v>
                </c:pt>
                <c:pt idx="408">
                  <c:v>1.60504</c:v>
                </c:pt>
                <c:pt idx="409">
                  <c:v>1.61002</c:v>
                </c:pt>
                <c:pt idx="410">
                  <c:v>1.60831</c:v>
                </c:pt>
                <c:pt idx="411">
                  <c:v>1.61814</c:v>
                </c:pt>
                <c:pt idx="412">
                  <c:v>1.6221</c:v>
                </c:pt>
                <c:pt idx="413">
                  <c:v>1.63014</c:v>
                </c:pt>
                <c:pt idx="414">
                  <c:v>1.63153</c:v>
                </c:pt>
                <c:pt idx="415">
                  <c:v>1.63018</c:v>
                </c:pt>
                <c:pt idx="416">
                  <c:v>1.63256</c:v>
                </c:pt>
                <c:pt idx="417">
                  <c:v>1.6365</c:v>
                </c:pt>
                <c:pt idx="418">
                  <c:v>1.64299</c:v>
                </c:pt>
                <c:pt idx="419">
                  <c:v>1.64425</c:v>
                </c:pt>
                <c:pt idx="420">
                  <c:v>1.64582</c:v>
                </c:pt>
                <c:pt idx="421">
                  <c:v>1.64474</c:v>
                </c:pt>
                <c:pt idx="422">
                  <c:v>1.64811</c:v>
                </c:pt>
                <c:pt idx="423">
                  <c:v>1.65216</c:v>
                </c:pt>
                <c:pt idx="424">
                  <c:v>1.65418</c:v>
                </c:pt>
                <c:pt idx="425">
                  <c:v>1.6573</c:v>
                </c:pt>
                <c:pt idx="426">
                  <c:v>1.66166</c:v>
                </c:pt>
                <c:pt idx="427">
                  <c:v>1.66133</c:v>
                </c:pt>
                <c:pt idx="428">
                  <c:v>1.66135</c:v>
                </c:pt>
                <c:pt idx="429">
                  <c:v>1.66537</c:v>
                </c:pt>
                <c:pt idx="430">
                  <c:v>1.67002</c:v>
                </c:pt>
                <c:pt idx="431">
                  <c:v>1.674</c:v>
                </c:pt>
                <c:pt idx="432">
                  <c:v>1.67838</c:v>
                </c:pt>
                <c:pt idx="433">
                  <c:v>1.67652</c:v>
                </c:pt>
                <c:pt idx="434">
                  <c:v>1.68647</c:v>
                </c:pt>
                <c:pt idx="435">
                  <c:v>1.68695</c:v>
                </c:pt>
                <c:pt idx="436">
                  <c:v>1.69007</c:v>
                </c:pt>
                <c:pt idx="437">
                  <c:v>1.69606</c:v>
                </c:pt>
                <c:pt idx="438">
                  <c:v>1.70157</c:v>
                </c:pt>
                <c:pt idx="439">
                  <c:v>1.69816</c:v>
                </c:pt>
                <c:pt idx="440">
                  <c:v>1.70743</c:v>
                </c:pt>
                <c:pt idx="441">
                  <c:v>1.71215</c:v>
                </c:pt>
                <c:pt idx="442">
                  <c:v>1.71405</c:v>
                </c:pt>
                <c:pt idx="443">
                  <c:v>1.71774</c:v>
                </c:pt>
                <c:pt idx="444">
                  <c:v>1.71975</c:v>
                </c:pt>
                <c:pt idx="445">
                  <c:v>1.722</c:v>
                </c:pt>
                <c:pt idx="446">
                  <c:v>1.72461</c:v>
                </c:pt>
                <c:pt idx="447">
                  <c:v>1.7247</c:v>
                </c:pt>
                <c:pt idx="448">
                  <c:v>1.72427</c:v>
                </c:pt>
                <c:pt idx="449">
                  <c:v>1.72904</c:v>
                </c:pt>
                <c:pt idx="450">
                  <c:v>1.72942</c:v>
                </c:pt>
                <c:pt idx="451">
                  <c:v>1.73361</c:v>
                </c:pt>
                <c:pt idx="452">
                  <c:v>1.73659</c:v>
                </c:pt>
                <c:pt idx="453">
                  <c:v>1.7383</c:v>
                </c:pt>
                <c:pt idx="454">
                  <c:v>1.74472</c:v>
                </c:pt>
                <c:pt idx="455">
                  <c:v>1.7501</c:v>
                </c:pt>
                <c:pt idx="456">
                  <c:v>1.74924</c:v>
                </c:pt>
                <c:pt idx="457">
                  <c:v>1.75855</c:v>
                </c:pt>
                <c:pt idx="458">
                  <c:v>1.75858</c:v>
                </c:pt>
                <c:pt idx="459">
                  <c:v>1.7643</c:v>
                </c:pt>
                <c:pt idx="460">
                  <c:v>1.76254</c:v>
                </c:pt>
                <c:pt idx="461">
                  <c:v>1.76793</c:v>
                </c:pt>
                <c:pt idx="462">
                  <c:v>1.77636</c:v>
                </c:pt>
                <c:pt idx="463">
                  <c:v>1.77686</c:v>
                </c:pt>
                <c:pt idx="464">
                  <c:v>1.78002</c:v>
                </c:pt>
                <c:pt idx="465">
                  <c:v>1.77734</c:v>
                </c:pt>
                <c:pt idx="466">
                  <c:v>1.78642</c:v>
                </c:pt>
                <c:pt idx="467">
                  <c:v>1.78591</c:v>
                </c:pt>
                <c:pt idx="468">
                  <c:v>1.79208</c:v>
                </c:pt>
                <c:pt idx="469">
                  <c:v>1.79672</c:v>
                </c:pt>
              </c:numCache>
            </c:numRef>
          </c:yVal>
          <c:smooth val="0"/>
        </c:ser>
        <c:dLbls>
          <c:showLegendKey val="0"/>
          <c:showVal val="0"/>
          <c:showCatName val="0"/>
          <c:showSerName val="0"/>
          <c:showPercent val="0"/>
          <c:showBubbleSize val="0"/>
        </c:dLbls>
        <c:axId val="-2126385824"/>
        <c:axId val="-2126380080"/>
      </c:scatterChart>
      <c:valAx>
        <c:axId val="-2126385824"/>
        <c:scaling>
          <c:orientation val="minMax"/>
          <c:max val="26.0"/>
          <c:min val="0.0"/>
        </c:scaling>
        <c:delete val="0"/>
        <c:axPos val="b"/>
        <c:title>
          <c:tx>
            <c:rich>
              <a:bodyPr/>
              <a:lstStyle/>
              <a:p>
                <a:pPr>
                  <a:defRPr/>
                </a:pPr>
                <a:r>
                  <a:rPr lang="en-US"/>
                  <a:t>Radial Compression (%)</a:t>
                </a:r>
              </a:p>
            </c:rich>
          </c:tx>
          <c:layout>
            <c:manualLayout>
              <c:xMode val="edge"/>
              <c:yMode val="edge"/>
              <c:x val="0.348685174515787"/>
              <c:y val="0.926858955403234"/>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126380080"/>
        <c:crosses val="autoZero"/>
        <c:crossBetween val="midCat"/>
        <c:majorUnit val="5.0"/>
      </c:valAx>
      <c:valAx>
        <c:axId val="-2126380080"/>
        <c:scaling>
          <c:orientation val="minMax"/>
          <c:min val="0.0"/>
        </c:scaling>
        <c:delete val="0"/>
        <c:axPos val="l"/>
        <c:title>
          <c:tx>
            <c:rich>
              <a:bodyPr/>
              <a:lstStyle/>
              <a:p>
                <a:pPr>
                  <a:defRPr/>
                </a:pPr>
                <a:r>
                  <a:rPr lang="en-US"/>
                  <a:t>Load (N)</a:t>
                </a:r>
              </a:p>
            </c:rich>
          </c:tx>
          <c:layout>
            <c:manualLayout>
              <c:xMode val="edge"/>
              <c:yMode val="edge"/>
              <c:x val="0.0174634359310194"/>
              <c:y val="0.37945847534933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126385824"/>
        <c:crosses val="autoZero"/>
        <c:crossBetween val="midCat"/>
      </c:valAx>
      <c:spPr>
        <a:noFill/>
        <a:ln w="12700">
          <a:solidFill>
            <a:srgbClr val="808080"/>
          </a:solidFill>
          <a:prstDash val="solid"/>
        </a:ln>
      </c:spPr>
    </c:plotArea>
    <c:legend>
      <c:legendPos val="r"/>
      <c:layout>
        <c:manualLayout>
          <c:xMode val="edge"/>
          <c:yMode val="edge"/>
          <c:x val="0.126296108147772"/>
          <c:y val="0.0786146388959445"/>
          <c:w val="0.314373813029469"/>
          <c:h val="0.188649847770494"/>
        </c:manualLayout>
      </c:layout>
      <c:overlay val="0"/>
      <c:spPr>
        <a:noFill/>
        <a:ln w="3175">
          <a:solidFill>
            <a:srgbClr val="000000"/>
          </a:solidFill>
          <a:prstDash val="solid"/>
        </a:ln>
      </c:spPr>
    </c:legend>
    <c:plotVisOnly val="1"/>
    <c:dispBlanksAs val="gap"/>
    <c:showDLblsOverMax val="0"/>
  </c:chart>
  <c:spPr>
    <a:noFill/>
    <a:ln w="9525">
      <a:noFill/>
    </a:ln>
  </c:spPr>
  <c:txPr>
    <a:bodyPr/>
    <a:lstStyle/>
    <a:p>
      <a:pPr>
        <a:defRPr sz="800" b="0" i="0" u="none" strike="noStrike" baseline="0">
          <a:solidFill>
            <a:srgbClr val="000000"/>
          </a:solidFill>
          <a:latin typeface="Times New Roman" charset="0"/>
          <a:ea typeface="Times New Roman" charset="0"/>
          <a:cs typeface="Times New Roman"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1359534005618"/>
          <c:y val="0.0708833151581243"/>
          <c:w val="0.802193212690519"/>
          <c:h val="0.452035480297787"/>
        </c:manualLayout>
      </c:layout>
      <c:scatterChart>
        <c:scatterStyle val="lineMarker"/>
        <c:varyColors val="0"/>
        <c:ser>
          <c:idx val="0"/>
          <c:order val="0"/>
          <c:tx>
            <c:strRef>
              <c:f>Sheet1!$J$4</c:f>
              <c:strCache>
                <c:ptCount val="1"/>
                <c:pt idx="0">
                  <c:v>UV Off -22.2698 5s av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I$5:$I$24</c:f>
              <c:numCache>
                <c:formatCode>General</c:formatCode>
                <c:ptCount val="20"/>
                <c:pt idx="0">
                  <c:v>0.0</c:v>
                </c:pt>
                <c:pt idx="1">
                  <c:v>5.0</c:v>
                </c:pt>
                <c:pt idx="2">
                  <c:v>10.0</c:v>
                </c:pt>
                <c:pt idx="3">
                  <c:v>15.0</c:v>
                </c:pt>
                <c:pt idx="4">
                  <c:v>20.0</c:v>
                </c:pt>
                <c:pt idx="5">
                  <c:v>25.0</c:v>
                </c:pt>
                <c:pt idx="6">
                  <c:v>30.0</c:v>
                </c:pt>
                <c:pt idx="7">
                  <c:v>35.0</c:v>
                </c:pt>
                <c:pt idx="8">
                  <c:v>40.0</c:v>
                </c:pt>
                <c:pt idx="9">
                  <c:v>45.0</c:v>
                </c:pt>
                <c:pt idx="10">
                  <c:v>50.0</c:v>
                </c:pt>
                <c:pt idx="11">
                  <c:v>55.0</c:v>
                </c:pt>
                <c:pt idx="12">
                  <c:v>60.0</c:v>
                </c:pt>
                <c:pt idx="13">
                  <c:v>65.0</c:v>
                </c:pt>
                <c:pt idx="14">
                  <c:v>70.0</c:v>
                </c:pt>
                <c:pt idx="15">
                  <c:v>75.0</c:v>
                </c:pt>
                <c:pt idx="16">
                  <c:v>80.0</c:v>
                </c:pt>
                <c:pt idx="17">
                  <c:v>85.0</c:v>
                </c:pt>
                <c:pt idx="18">
                  <c:v>90.0</c:v>
                </c:pt>
                <c:pt idx="19">
                  <c:v>95.0</c:v>
                </c:pt>
              </c:numCache>
            </c:numRef>
          </c:xVal>
          <c:yVal>
            <c:numRef>
              <c:f>Sheet1!$J$5:$J$24</c:f>
              <c:numCache>
                <c:formatCode>General</c:formatCode>
                <c:ptCount val="20"/>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numCache>
            </c:numRef>
          </c:yVal>
          <c:smooth val="0"/>
        </c:ser>
        <c:ser>
          <c:idx val="1"/>
          <c:order val="1"/>
          <c:tx>
            <c:strRef>
              <c:f>Sheet1!$K$4</c:f>
              <c:strCache>
                <c:ptCount val="1"/>
                <c:pt idx="0">
                  <c:v>UV On: -22.2698 5s av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I$5:$I$24</c:f>
              <c:numCache>
                <c:formatCode>General</c:formatCode>
                <c:ptCount val="20"/>
                <c:pt idx="0">
                  <c:v>0.0</c:v>
                </c:pt>
                <c:pt idx="1">
                  <c:v>5.0</c:v>
                </c:pt>
                <c:pt idx="2">
                  <c:v>10.0</c:v>
                </c:pt>
                <c:pt idx="3">
                  <c:v>15.0</c:v>
                </c:pt>
                <c:pt idx="4">
                  <c:v>20.0</c:v>
                </c:pt>
                <c:pt idx="5">
                  <c:v>25.0</c:v>
                </c:pt>
                <c:pt idx="6">
                  <c:v>30.0</c:v>
                </c:pt>
                <c:pt idx="7">
                  <c:v>35.0</c:v>
                </c:pt>
                <c:pt idx="8">
                  <c:v>40.0</c:v>
                </c:pt>
                <c:pt idx="9">
                  <c:v>45.0</c:v>
                </c:pt>
                <c:pt idx="10">
                  <c:v>50.0</c:v>
                </c:pt>
                <c:pt idx="11">
                  <c:v>55.0</c:v>
                </c:pt>
                <c:pt idx="12">
                  <c:v>60.0</c:v>
                </c:pt>
                <c:pt idx="13">
                  <c:v>65.0</c:v>
                </c:pt>
                <c:pt idx="14">
                  <c:v>70.0</c:v>
                </c:pt>
                <c:pt idx="15">
                  <c:v>75.0</c:v>
                </c:pt>
                <c:pt idx="16">
                  <c:v>80.0</c:v>
                </c:pt>
                <c:pt idx="17">
                  <c:v>85.0</c:v>
                </c:pt>
                <c:pt idx="18">
                  <c:v>90.0</c:v>
                </c:pt>
                <c:pt idx="19">
                  <c:v>95.0</c:v>
                </c:pt>
              </c:numCache>
            </c:numRef>
          </c:xVal>
          <c:yVal>
            <c:numRef>
              <c:f>Sheet1!$K$5:$K$24</c:f>
              <c:numCache>
                <c:formatCode>General</c:formatCode>
                <c:ptCount val="20"/>
                <c:pt idx="0">
                  <c:v>7.0</c:v>
                </c:pt>
                <c:pt idx="1">
                  <c:v>7.0</c:v>
                </c:pt>
                <c:pt idx="2">
                  <c:v>8.0</c:v>
                </c:pt>
                <c:pt idx="3">
                  <c:v>9.0</c:v>
                </c:pt>
                <c:pt idx="4">
                  <c:v>8.0</c:v>
                </c:pt>
                <c:pt idx="5">
                  <c:v>7.0</c:v>
                </c:pt>
                <c:pt idx="6">
                  <c:v>7.0</c:v>
                </c:pt>
                <c:pt idx="7">
                  <c:v>7.0</c:v>
                </c:pt>
                <c:pt idx="8">
                  <c:v>8.0</c:v>
                </c:pt>
                <c:pt idx="9">
                  <c:v>7.0</c:v>
                </c:pt>
                <c:pt idx="10">
                  <c:v>7.0</c:v>
                </c:pt>
                <c:pt idx="11">
                  <c:v>8.0</c:v>
                </c:pt>
                <c:pt idx="12">
                  <c:v>7.0</c:v>
                </c:pt>
                <c:pt idx="13">
                  <c:v>7.0</c:v>
                </c:pt>
                <c:pt idx="14">
                  <c:v>7.0</c:v>
                </c:pt>
                <c:pt idx="15">
                  <c:v>7.0</c:v>
                </c:pt>
                <c:pt idx="16">
                  <c:v>6.0</c:v>
                </c:pt>
                <c:pt idx="17">
                  <c:v>8.0</c:v>
                </c:pt>
                <c:pt idx="18">
                  <c:v>7.0</c:v>
                </c:pt>
                <c:pt idx="19">
                  <c:v>7.0</c:v>
                </c:pt>
              </c:numCache>
            </c:numRef>
          </c:yVal>
          <c:smooth val="0"/>
        </c:ser>
        <c:ser>
          <c:idx val="2"/>
          <c:order val="2"/>
          <c:tx>
            <c:strRef>
              <c:f>Sheet1!$L$4</c:f>
              <c:strCache>
                <c:ptCount val="1"/>
                <c:pt idx="0">
                  <c:v>UV on: -22.2698 5s avg. thru glass slid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I$5:$I$24</c:f>
              <c:numCache>
                <c:formatCode>General</c:formatCode>
                <c:ptCount val="20"/>
                <c:pt idx="0">
                  <c:v>0.0</c:v>
                </c:pt>
                <c:pt idx="1">
                  <c:v>5.0</c:v>
                </c:pt>
                <c:pt idx="2">
                  <c:v>10.0</c:v>
                </c:pt>
                <c:pt idx="3">
                  <c:v>15.0</c:v>
                </c:pt>
                <c:pt idx="4">
                  <c:v>20.0</c:v>
                </c:pt>
                <c:pt idx="5">
                  <c:v>25.0</c:v>
                </c:pt>
                <c:pt idx="6">
                  <c:v>30.0</c:v>
                </c:pt>
                <c:pt idx="7">
                  <c:v>35.0</c:v>
                </c:pt>
                <c:pt idx="8">
                  <c:v>40.0</c:v>
                </c:pt>
                <c:pt idx="9">
                  <c:v>45.0</c:v>
                </c:pt>
                <c:pt idx="10">
                  <c:v>50.0</c:v>
                </c:pt>
                <c:pt idx="11">
                  <c:v>55.0</c:v>
                </c:pt>
                <c:pt idx="12">
                  <c:v>60.0</c:v>
                </c:pt>
                <c:pt idx="13">
                  <c:v>65.0</c:v>
                </c:pt>
                <c:pt idx="14">
                  <c:v>70.0</c:v>
                </c:pt>
                <c:pt idx="15">
                  <c:v>75.0</c:v>
                </c:pt>
                <c:pt idx="16">
                  <c:v>80.0</c:v>
                </c:pt>
                <c:pt idx="17">
                  <c:v>85.0</c:v>
                </c:pt>
                <c:pt idx="18">
                  <c:v>90.0</c:v>
                </c:pt>
                <c:pt idx="19">
                  <c:v>95.0</c:v>
                </c:pt>
              </c:numCache>
            </c:numRef>
          </c:xVal>
          <c:yVal>
            <c:numRef>
              <c:f>Sheet1!$L$5:$L$24</c:f>
              <c:numCache>
                <c:formatCode>General</c:formatCode>
                <c:ptCount val="20"/>
                <c:pt idx="0">
                  <c:v>3.0</c:v>
                </c:pt>
                <c:pt idx="1">
                  <c:v>2.0</c:v>
                </c:pt>
                <c:pt idx="2">
                  <c:v>2.0</c:v>
                </c:pt>
                <c:pt idx="3">
                  <c:v>2.0</c:v>
                </c:pt>
                <c:pt idx="4">
                  <c:v>3.0</c:v>
                </c:pt>
                <c:pt idx="5">
                  <c:v>2.0</c:v>
                </c:pt>
                <c:pt idx="6">
                  <c:v>2.0</c:v>
                </c:pt>
                <c:pt idx="7">
                  <c:v>3.0</c:v>
                </c:pt>
                <c:pt idx="8">
                  <c:v>2.0</c:v>
                </c:pt>
                <c:pt idx="9">
                  <c:v>4.0</c:v>
                </c:pt>
                <c:pt idx="10">
                  <c:v>3.0</c:v>
                </c:pt>
                <c:pt idx="11">
                  <c:v>2.0</c:v>
                </c:pt>
                <c:pt idx="12">
                  <c:v>3.0</c:v>
                </c:pt>
                <c:pt idx="13">
                  <c:v>3.0</c:v>
                </c:pt>
                <c:pt idx="14">
                  <c:v>2.0</c:v>
                </c:pt>
                <c:pt idx="15">
                  <c:v>2.0</c:v>
                </c:pt>
                <c:pt idx="16">
                  <c:v>2.0</c:v>
                </c:pt>
                <c:pt idx="17">
                  <c:v>1.0</c:v>
                </c:pt>
                <c:pt idx="18">
                  <c:v>3.0</c:v>
                </c:pt>
                <c:pt idx="19">
                  <c:v>3.0</c:v>
                </c:pt>
              </c:numCache>
            </c:numRef>
          </c:yVal>
          <c:smooth val="0"/>
        </c:ser>
        <c:ser>
          <c:idx val="3"/>
          <c:order val="3"/>
          <c:tx>
            <c:strRef>
              <c:f>Sheet1!$M$4</c:f>
              <c:strCache>
                <c:ptCount val="1"/>
                <c:pt idx="0">
                  <c:v>UV on: -22.2698 5s avg. 0.0022'' TAF240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I$5:$I$24</c:f>
              <c:numCache>
                <c:formatCode>General</c:formatCode>
                <c:ptCount val="20"/>
                <c:pt idx="0">
                  <c:v>0.0</c:v>
                </c:pt>
                <c:pt idx="1">
                  <c:v>5.0</c:v>
                </c:pt>
                <c:pt idx="2">
                  <c:v>10.0</c:v>
                </c:pt>
                <c:pt idx="3">
                  <c:v>15.0</c:v>
                </c:pt>
                <c:pt idx="4">
                  <c:v>20.0</c:v>
                </c:pt>
                <c:pt idx="5">
                  <c:v>25.0</c:v>
                </c:pt>
                <c:pt idx="6">
                  <c:v>30.0</c:v>
                </c:pt>
                <c:pt idx="7">
                  <c:v>35.0</c:v>
                </c:pt>
                <c:pt idx="8">
                  <c:v>40.0</c:v>
                </c:pt>
                <c:pt idx="9">
                  <c:v>45.0</c:v>
                </c:pt>
                <c:pt idx="10">
                  <c:v>50.0</c:v>
                </c:pt>
                <c:pt idx="11">
                  <c:v>55.0</c:v>
                </c:pt>
                <c:pt idx="12">
                  <c:v>60.0</c:v>
                </c:pt>
                <c:pt idx="13">
                  <c:v>65.0</c:v>
                </c:pt>
                <c:pt idx="14">
                  <c:v>70.0</c:v>
                </c:pt>
                <c:pt idx="15">
                  <c:v>75.0</c:v>
                </c:pt>
                <c:pt idx="16">
                  <c:v>80.0</c:v>
                </c:pt>
                <c:pt idx="17">
                  <c:v>85.0</c:v>
                </c:pt>
                <c:pt idx="18">
                  <c:v>90.0</c:v>
                </c:pt>
                <c:pt idx="19">
                  <c:v>95.0</c:v>
                </c:pt>
              </c:numCache>
            </c:numRef>
          </c:xVal>
          <c:yVal>
            <c:numRef>
              <c:f>Sheet1!$M$5:$M$24</c:f>
              <c:numCache>
                <c:formatCode>General</c:formatCode>
                <c:ptCount val="20"/>
                <c:pt idx="0">
                  <c:v>3.0</c:v>
                </c:pt>
                <c:pt idx="1">
                  <c:v>2.0</c:v>
                </c:pt>
                <c:pt idx="2">
                  <c:v>2.0</c:v>
                </c:pt>
                <c:pt idx="3">
                  <c:v>1.0</c:v>
                </c:pt>
                <c:pt idx="4">
                  <c:v>1.0</c:v>
                </c:pt>
                <c:pt idx="5">
                  <c:v>2.0</c:v>
                </c:pt>
                <c:pt idx="6">
                  <c:v>2.0</c:v>
                </c:pt>
                <c:pt idx="7">
                  <c:v>1.0</c:v>
                </c:pt>
                <c:pt idx="8">
                  <c:v>2.0</c:v>
                </c:pt>
                <c:pt idx="9">
                  <c:v>2.0</c:v>
                </c:pt>
                <c:pt idx="10">
                  <c:v>2.0</c:v>
                </c:pt>
                <c:pt idx="11">
                  <c:v>1.0</c:v>
                </c:pt>
                <c:pt idx="12">
                  <c:v>2.0</c:v>
                </c:pt>
                <c:pt idx="13">
                  <c:v>1.0</c:v>
                </c:pt>
                <c:pt idx="14">
                  <c:v>2.0</c:v>
                </c:pt>
                <c:pt idx="15">
                  <c:v>2.0</c:v>
                </c:pt>
                <c:pt idx="16">
                  <c:v>2.0</c:v>
                </c:pt>
                <c:pt idx="17">
                  <c:v>2.0</c:v>
                </c:pt>
                <c:pt idx="18">
                  <c:v>2.0</c:v>
                </c:pt>
                <c:pt idx="19">
                  <c:v>2.0</c:v>
                </c:pt>
              </c:numCache>
            </c:numRef>
          </c:yVal>
          <c:smooth val="0"/>
        </c:ser>
        <c:ser>
          <c:idx val="4"/>
          <c:order val="4"/>
          <c:tx>
            <c:strRef>
              <c:f>Sheet1!$N$4</c:f>
              <c:strCache>
                <c:ptCount val="1"/>
                <c:pt idx="0">
                  <c:v>UV on: -22.2698 5s avg. 40V Series PS 1.5A galv</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I$5:$I$24</c:f>
              <c:numCache>
                <c:formatCode>General</c:formatCode>
                <c:ptCount val="20"/>
                <c:pt idx="0">
                  <c:v>0.0</c:v>
                </c:pt>
                <c:pt idx="1">
                  <c:v>5.0</c:v>
                </c:pt>
                <c:pt idx="2">
                  <c:v>10.0</c:v>
                </c:pt>
                <c:pt idx="3">
                  <c:v>15.0</c:v>
                </c:pt>
                <c:pt idx="4">
                  <c:v>20.0</c:v>
                </c:pt>
                <c:pt idx="5">
                  <c:v>25.0</c:v>
                </c:pt>
                <c:pt idx="6">
                  <c:v>30.0</c:v>
                </c:pt>
                <c:pt idx="7">
                  <c:v>35.0</c:v>
                </c:pt>
                <c:pt idx="8">
                  <c:v>40.0</c:v>
                </c:pt>
                <c:pt idx="9">
                  <c:v>45.0</c:v>
                </c:pt>
                <c:pt idx="10">
                  <c:v>50.0</c:v>
                </c:pt>
                <c:pt idx="11">
                  <c:v>55.0</c:v>
                </c:pt>
                <c:pt idx="12">
                  <c:v>60.0</c:v>
                </c:pt>
                <c:pt idx="13">
                  <c:v>65.0</c:v>
                </c:pt>
                <c:pt idx="14">
                  <c:v>70.0</c:v>
                </c:pt>
                <c:pt idx="15">
                  <c:v>75.0</c:v>
                </c:pt>
                <c:pt idx="16">
                  <c:v>80.0</c:v>
                </c:pt>
                <c:pt idx="17">
                  <c:v>85.0</c:v>
                </c:pt>
                <c:pt idx="18">
                  <c:v>90.0</c:v>
                </c:pt>
                <c:pt idx="19">
                  <c:v>95.0</c:v>
                </c:pt>
              </c:numCache>
            </c:numRef>
          </c:xVal>
          <c:yVal>
            <c:numRef>
              <c:f>Sheet1!$N$5:$N$24</c:f>
              <c:numCache>
                <c:formatCode>General</c:formatCode>
                <c:ptCount val="20"/>
                <c:pt idx="0">
                  <c:v>0.0</c:v>
                </c:pt>
                <c:pt idx="1">
                  <c:v>61.0</c:v>
                </c:pt>
                <c:pt idx="2">
                  <c:v>50.0</c:v>
                </c:pt>
                <c:pt idx="3">
                  <c:v>44.0</c:v>
                </c:pt>
                <c:pt idx="4">
                  <c:v>40.0</c:v>
                </c:pt>
                <c:pt idx="5">
                  <c:v>35.0</c:v>
                </c:pt>
                <c:pt idx="6">
                  <c:v>33.0</c:v>
                </c:pt>
                <c:pt idx="7">
                  <c:v>30.0</c:v>
                </c:pt>
                <c:pt idx="8">
                  <c:v>29.0</c:v>
                </c:pt>
                <c:pt idx="9">
                  <c:v>27.0</c:v>
                </c:pt>
                <c:pt idx="10">
                  <c:v>26.0</c:v>
                </c:pt>
                <c:pt idx="11">
                  <c:v>24.0</c:v>
                </c:pt>
                <c:pt idx="12">
                  <c:v>23.0</c:v>
                </c:pt>
                <c:pt idx="13">
                  <c:v>23.0</c:v>
                </c:pt>
                <c:pt idx="14">
                  <c:v>22.0</c:v>
                </c:pt>
                <c:pt idx="15">
                  <c:v>21.0</c:v>
                </c:pt>
                <c:pt idx="16">
                  <c:v>20.0</c:v>
                </c:pt>
                <c:pt idx="17">
                  <c:v>20.0</c:v>
                </c:pt>
                <c:pt idx="18">
                  <c:v>19.0</c:v>
                </c:pt>
                <c:pt idx="19">
                  <c:v>19.0</c:v>
                </c:pt>
              </c:numCache>
            </c:numRef>
          </c:yVal>
          <c:smooth val="0"/>
        </c:ser>
        <c:ser>
          <c:idx val="5"/>
          <c:order val="5"/>
          <c:tx>
            <c:strRef>
              <c:f>Sheet1!$O$4</c:f>
              <c:strCache>
                <c:ptCount val="1"/>
                <c:pt idx="0">
                  <c:v>UV on: -22.2698 5s avg. 40V Series PS 1.0A galv</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heet1!$I$5:$I$24</c:f>
              <c:numCache>
                <c:formatCode>General</c:formatCode>
                <c:ptCount val="20"/>
                <c:pt idx="0">
                  <c:v>0.0</c:v>
                </c:pt>
                <c:pt idx="1">
                  <c:v>5.0</c:v>
                </c:pt>
                <c:pt idx="2">
                  <c:v>10.0</c:v>
                </c:pt>
                <c:pt idx="3">
                  <c:v>15.0</c:v>
                </c:pt>
                <c:pt idx="4">
                  <c:v>20.0</c:v>
                </c:pt>
                <c:pt idx="5">
                  <c:v>25.0</c:v>
                </c:pt>
                <c:pt idx="6">
                  <c:v>30.0</c:v>
                </c:pt>
                <c:pt idx="7">
                  <c:v>35.0</c:v>
                </c:pt>
                <c:pt idx="8">
                  <c:v>40.0</c:v>
                </c:pt>
                <c:pt idx="9">
                  <c:v>45.0</c:v>
                </c:pt>
                <c:pt idx="10">
                  <c:v>50.0</c:v>
                </c:pt>
                <c:pt idx="11">
                  <c:v>55.0</c:v>
                </c:pt>
                <c:pt idx="12">
                  <c:v>60.0</c:v>
                </c:pt>
                <c:pt idx="13">
                  <c:v>65.0</c:v>
                </c:pt>
                <c:pt idx="14">
                  <c:v>70.0</c:v>
                </c:pt>
                <c:pt idx="15">
                  <c:v>75.0</c:v>
                </c:pt>
                <c:pt idx="16">
                  <c:v>80.0</c:v>
                </c:pt>
                <c:pt idx="17">
                  <c:v>85.0</c:v>
                </c:pt>
                <c:pt idx="18">
                  <c:v>90.0</c:v>
                </c:pt>
                <c:pt idx="19">
                  <c:v>95.0</c:v>
                </c:pt>
              </c:numCache>
            </c:numRef>
          </c:xVal>
          <c:yVal>
            <c:numRef>
              <c:f>Sheet1!$O$5:$O$24</c:f>
              <c:numCache>
                <c:formatCode>General</c:formatCode>
                <c:ptCount val="20"/>
                <c:pt idx="0">
                  <c:v>0.0</c:v>
                </c:pt>
                <c:pt idx="1">
                  <c:v>23.0</c:v>
                </c:pt>
                <c:pt idx="2">
                  <c:v>25.0</c:v>
                </c:pt>
                <c:pt idx="3">
                  <c:v>23.0</c:v>
                </c:pt>
                <c:pt idx="4">
                  <c:v>22.0</c:v>
                </c:pt>
                <c:pt idx="5">
                  <c:v>22.0</c:v>
                </c:pt>
                <c:pt idx="6">
                  <c:v>22.0</c:v>
                </c:pt>
                <c:pt idx="7">
                  <c:v>21.0</c:v>
                </c:pt>
                <c:pt idx="8">
                  <c:v>19.0</c:v>
                </c:pt>
                <c:pt idx="9">
                  <c:v>20.0</c:v>
                </c:pt>
                <c:pt idx="10">
                  <c:v>21.0</c:v>
                </c:pt>
                <c:pt idx="11">
                  <c:v>19.0</c:v>
                </c:pt>
                <c:pt idx="12">
                  <c:v>18.0</c:v>
                </c:pt>
                <c:pt idx="13">
                  <c:v>17.0</c:v>
                </c:pt>
                <c:pt idx="14">
                  <c:v>17.0</c:v>
                </c:pt>
                <c:pt idx="15">
                  <c:v>16.0</c:v>
                </c:pt>
                <c:pt idx="16">
                  <c:v>17.0</c:v>
                </c:pt>
                <c:pt idx="17">
                  <c:v>16.0</c:v>
                </c:pt>
                <c:pt idx="18">
                  <c:v>17.0</c:v>
                </c:pt>
                <c:pt idx="19">
                  <c:v>16.0</c:v>
                </c:pt>
              </c:numCache>
            </c:numRef>
          </c:yVal>
          <c:smooth val="0"/>
        </c:ser>
        <c:ser>
          <c:idx val="6"/>
          <c:order val="6"/>
          <c:tx>
            <c:strRef>
              <c:f>Sheet1!$P$4</c:f>
              <c:strCache>
                <c:ptCount val="1"/>
                <c:pt idx="0">
                  <c:v>5s avg. 40V Series PS 1.0A galv</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1!$I$5:$I$24</c:f>
              <c:numCache>
                <c:formatCode>General</c:formatCode>
                <c:ptCount val="20"/>
                <c:pt idx="0">
                  <c:v>0.0</c:v>
                </c:pt>
                <c:pt idx="1">
                  <c:v>5.0</c:v>
                </c:pt>
                <c:pt idx="2">
                  <c:v>10.0</c:v>
                </c:pt>
                <c:pt idx="3">
                  <c:v>15.0</c:v>
                </c:pt>
                <c:pt idx="4">
                  <c:v>20.0</c:v>
                </c:pt>
                <c:pt idx="5">
                  <c:v>25.0</c:v>
                </c:pt>
                <c:pt idx="6">
                  <c:v>30.0</c:v>
                </c:pt>
                <c:pt idx="7">
                  <c:v>35.0</c:v>
                </c:pt>
                <c:pt idx="8">
                  <c:v>40.0</c:v>
                </c:pt>
                <c:pt idx="9">
                  <c:v>45.0</c:v>
                </c:pt>
                <c:pt idx="10">
                  <c:v>50.0</c:v>
                </c:pt>
                <c:pt idx="11">
                  <c:v>55.0</c:v>
                </c:pt>
                <c:pt idx="12">
                  <c:v>60.0</c:v>
                </c:pt>
                <c:pt idx="13">
                  <c:v>65.0</c:v>
                </c:pt>
                <c:pt idx="14">
                  <c:v>70.0</c:v>
                </c:pt>
                <c:pt idx="15">
                  <c:v>75.0</c:v>
                </c:pt>
                <c:pt idx="16">
                  <c:v>80.0</c:v>
                </c:pt>
                <c:pt idx="17">
                  <c:v>85.0</c:v>
                </c:pt>
                <c:pt idx="18">
                  <c:v>90.0</c:v>
                </c:pt>
                <c:pt idx="19">
                  <c:v>95.0</c:v>
                </c:pt>
              </c:numCache>
            </c:numRef>
          </c:xVal>
          <c:yVal>
            <c:numRef>
              <c:f>Sheet1!$P$5:$P$24</c:f>
              <c:numCache>
                <c:formatCode>General</c:formatCode>
                <c:ptCount val="20"/>
                <c:pt idx="0">
                  <c:v>0.0</c:v>
                </c:pt>
                <c:pt idx="1">
                  <c:v>51.0</c:v>
                </c:pt>
                <c:pt idx="2">
                  <c:v>50.0</c:v>
                </c:pt>
                <c:pt idx="3">
                  <c:v>49.0</c:v>
                </c:pt>
                <c:pt idx="4">
                  <c:v>48.0</c:v>
                </c:pt>
                <c:pt idx="5">
                  <c:v>46.0</c:v>
                </c:pt>
                <c:pt idx="6">
                  <c:v>43.0</c:v>
                </c:pt>
                <c:pt idx="7">
                  <c:v>44.0</c:v>
                </c:pt>
                <c:pt idx="8">
                  <c:v>43.0</c:v>
                </c:pt>
                <c:pt idx="9">
                  <c:v>41.0</c:v>
                </c:pt>
                <c:pt idx="10">
                  <c:v>40.0</c:v>
                </c:pt>
                <c:pt idx="11">
                  <c:v>40.0</c:v>
                </c:pt>
                <c:pt idx="12">
                  <c:v>38.0</c:v>
                </c:pt>
                <c:pt idx="13">
                  <c:v>38.0</c:v>
                </c:pt>
                <c:pt idx="14">
                  <c:v>36.0</c:v>
                </c:pt>
                <c:pt idx="15">
                  <c:v>37.0</c:v>
                </c:pt>
                <c:pt idx="16">
                  <c:v>36.0</c:v>
                </c:pt>
                <c:pt idx="17">
                  <c:v>34.0</c:v>
                </c:pt>
                <c:pt idx="18">
                  <c:v>34.0</c:v>
                </c:pt>
                <c:pt idx="19">
                  <c:v>33.0</c:v>
                </c:pt>
              </c:numCache>
            </c:numRef>
          </c:yVal>
          <c:smooth val="0"/>
        </c:ser>
        <c:dLbls>
          <c:showLegendKey val="0"/>
          <c:showVal val="0"/>
          <c:showCatName val="0"/>
          <c:showSerName val="0"/>
          <c:showPercent val="0"/>
          <c:showBubbleSize val="0"/>
        </c:dLbls>
        <c:axId val="2139372224"/>
        <c:axId val="2139362032"/>
      </c:scatterChart>
      <c:valAx>
        <c:axId val="21393722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layout>
            <c:manualLayout>
              <c:xMode val="edge"/>
              <c:yMode val="edge"/>
              <c:x val="0.483438320209974"/>
              <c:y val="0.57477223743978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9362032"/>
        <c:crosses val="autoZero"/>
        <c:crossBetween val="midCat"/>
      </c:valAx>
      <c:valAx>
        <c:axId val="2139362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G UV Intensity</a:t>
                </a:r>
                <a:r>
                  <a:rPr lang="en-US" baseline="0"/>
                  <a:t> (uW/cm^2)</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9372224"/>
        <c:crosses val="autoZero"/>
        <c:crossBetween val="midCat"/>
      </c:valAx>
      <c:spPr>
        <a:noFill/>
        <a:ln>
          <a:noFill/>
        </a:ln>
        <a:effectLst/>
      </c:spPr>
    </c:plotArea>
    <c:legend>
      <c:legendPos val="b"/>
      <c:layout>
        <c:manualLayout>
          <c:xMode val="edge"/>
          <c:yMode val="edge"/>
          <c:x val="0.0876281254316894"/>
          <c:y val="0.682773619487421"/>
          <c:w val="0.891995211124925"/>
          <c:h val="0.306823259576298"/>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Sheet1!$F$3:$F$12</c:f>
              <c:numCache>
                <c:formatCode>General</c:formatCode>
                <c:ptCount val="10"/>
                <c:pt idx="0">
                  <c:v>0.365</c:v>
                </c:pt>
                <c:pt idx="1">
                  <c:v>0.4</c:v>
                </c:pt>
                <c:pt idx="2">
                  <c:v>0.45</c:v>
                </c:pt>
                <c:pt idx="3">
                  <c:v>0.5</c:v>
                </c:pt>
                <c:pt idx="4">
                  <c:v>0.55</c:v>
                </c:pt>
                <c:pt idx="5">
                  <c:v>0.6</c:v>
                </c:pt>
                <c:pt idx="6">
                  <c:v>0.65</c:v>
                </c:pt>
                <c:pt idx="7">
                  <c:v>0.7</c:v>
                </c:pt>
                <c:pt idx="8">
                  <c:v>0.75</c:v>
                </c:pt>
                <c:pt idx="9">
                  <c:v>0.8</c:v>
                </c:pt>
              </c:numCache>
            </c:numRef>
          </c:cat>
          <c:val>
            <c:numRef>
              <c:f>Sheet1!$E$3:$E$12</c:f>
              <c:numCache>
                <c:formatCode>0.00E+00</c:formatCode>
                <c:ptCount val="10"/>
                <c:pt idx="0">
                  <c:v>3.19039603960396E-5</c:v>
                </c:pt>
                <c:pt idx="1">
                  <c:v>3.42912871287129E-5</c:v>
                </c:pt>
                <c:pt idx="2">
                  <c:v>3.90211881188119E-5</c:v>
                </c:pt>
                <c:pt idx="3">
                  <c:v>4.25339603960396E-5</c:v>
                </c:pt>
                <c:pt idx="4">
                  <c:v>4.49732673267327E-5</c:v>
                </c:pt>
                <c:pt idx="5">
                  <c:v>4.89521782178218E-5</c:v>
                </c:pt>
                <c:pt idx="6">
                  <c:v>5.12633663366337E-5</c:v>
                </c:pt>
                <c:pt idx="7">
                  <c:v>5.44154455445545E-5</c:v>
                </c:pt>
                <c:pt idx="8">
                  <c:v>5.78707920792079E-5</c:v>
                </c:pt>
                <c:pt idx="9">
                  <c:v>5.88620792079208E-5</c:v>
                </c:pt>
              </c:numCache>
            </c:numRef>
          </c:val>
          <c:smooth val="0"/>
        </c:ser>
        <c:dLbls>
          <c:showLegendKey val="0"/>
          <c:showVal val="0"/>
          <c:showCatName val="0"/>
          <c:showSerName val="0"/>
          <c:showPercent val="0"/>
          <c:showBubbleSize val="0"/>
        </c:dLbls>
        <c:smooth val="0"/>
        <c:axId val="2144715696"/>
        <c:axId val="-2127548736"/>
      </c:lineChart>
      <c:catAx>
        <c:axId val="2144715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rrent (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7548736"/>
        <c:crosses val="autoZero"/>
        <c:auto val="1"/>
        <c:lblAlgn val="ctr"/>
        <c:lblOffset val="100"/>
        <c:noMultiLvlLbl val="0"/>
      </c:catAx>
      <c:valAx>
        <c:axId val="-2127548736"/>
        <c:scaling>
          <c:orientation val="minMax"/>
          <c:max val="6.0E-5"/>
          <c:min val="3.0E-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r>
                  <a:rPr lang="en-US" baseline="0"/>
                  <a:t> (W)</a:t>
                </a:r>
                <a:endParaRPr lang="en-US"/>
              </a:p>
            </c:rich>
          </c:tx>
          <c:overlay val="0"/>
          <c:spPr>
            <a:noFill/>
            <a:ln>
              <a:noFill/>
            </a:ln>
            <a:effectLst/>
          </c:spPr>
        </c:title>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715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1</c:f>
              <c:strCache>
                <c:ptCount val="1"/>
                <c:pt idx="0">
                  <c:v>.200A</c:v>
                </c:pt>
              </c:strCache>
            </c:strRef>
          </c:tx>
          <c:spPr>
            <a:ln w="28575" cap="rnd">
              <a:solidFill>
                <a:schemeClr val="accent1"/>
              </a:solidFill>
              <a:round/>
            </a:ln>
            <a:effectLst/>
          </c:spPr>
          <c:marker>
            <c:symbol val="none"/>
          </c:marker>
          <c:cat>
            <c:numRef>
              <c:f>Sheet1!$B$17:$B$26</c:f>
              <c:numCache>
                <c:formatCode>General</c:formatCode>
                <c:ptCount val="10"/>
                <c:pt idx="0">
                  <c:v>25.0</c:v>
                </c:pt>
                <c:pt idx="1">
                  <c:v>50.0</c:v>
                </c:pt>
                <c:pt idx="2">
                  <c:v>75.0</c:v>
                </c:pt>
                <c:pt idx="3">
                  <c:v>100.0</c:v>
                </c:pt>
                <c:pt idx="4">
                  <c:v>125.0</c:v>
                </c:pt>
                <c:pt idx="5">
                  <c:v>150.0</c:v>
                </c:pt>
                <c:pt idx="6">
                  <c:v>175.0</c:v>
                </c:pt>
                <c:pt idx="7">
                  <c:v>200.0</c:v>
                </c:pt>
                <c:pt idx="8">
                  <c:v>225.0</c:v>
                </c:pt>
                <c:pt idx="9">
                  <c:v>255.0</c:v>
                </c:pt>
              </c:numCache>
            </c:numRef>
          </c:cat>
          <c:val>
            <c:numRef>
              <c:f>Sheet1!$A$17:$A$26</c:f>
              <c:numCache>
                <c:formatCode>0.00E+00</c:formatCode>
                <c:ptCount val="10"/>
                <c:pt idx="0">
                  <c:v>4.88E-8</c:v>
                </c:pt>
                <c:pt idx="1">
                  <c:v>2.39E-8</c:v>
                </c:pt>
                <c:pt idx="2">
                  <c:v>4.45E-7</c:v>
                </c:pt>
                <c:pt idx="3">
                  <c:v>1.76E-6</c:v>
                </c:pt>
                <c:pt idx="4">
                  <c:v>3.26E-6</c:v>
                </c:pt>
                <c:pt idx="5">
                  <c:v>5.36E-6</c:v>
                </c:pt>
                <c:pt idx="6">
                  <c:v>7.53E-6</c:v>
                </c:pt>
                <c:pt idx="7">
                  <c:v>1.18E-5</c:v>
                </c:pt>
                <c:pt idx="8">
                  <c:v>1.57E-5</c:v>
                </c:pt>
                <c:pt idx="9">
                  <c:v>2.01E-5</c:v>
                </c:pt>
              </c:numCache>
            </c:numRef>
          </c:val>
          <c:smooth val="0"/>
        </c:ser>
        <c:ser>
          <c:idx val="1"/>
          <c:order val="1"/>
          <c:tx>
            <c:strRef>
              <c:f>Sheet1!$C$1</c:f>
              <c:strCache>
                <c:ptCount val="1"/>
                <c:pt idx="0">
                  <c:v>.400A</c:v>
                </c:pt>
              </c:strCache>
            </c:strRef>
          </c:tx>
          <c:spPr>
            <a:ln w="28575" cap="rnd">
              <a:solidFill>
                <a:schemeClr val="accent2"/>
              </a:solidFill>
              <a:round/>
            </a:ln>
            <a:effectLst/>
          </c:spPr>
          <c:marker>
            <c:symbol val="none"/>
          </c:marker>
          <c:cat>
            <c:numRef>
              <c:f>Sheet1!$B$17:$B$26</c:f>
              <c:numCache>
                <c:formatCode>General</c:formatCode>
                <c:ptCount val="10"/>
                <c:pt idx="0">
                  <c:v>25.0</c:v>
                </c:pt>
                <c:pt idx="1">
                  <c:v>50.0</c:v>
                </c:pt>
                <c:pt idx="2">
                  <c:v>75.0</c:v>
                </c:pt>
                <c:pt idx="3">
                  <c:v>100.0</c:v>
                </c:pt>
                <c:pt idx="4">
                  <c:v>125.0</c:v>
                </c:pt>
                <c:pt idx="5">
                  <c:v>150.0</c:v>
                </c:pt>
                <c:pt idx="6">
                  <c:v>175.0</c:v>
                </c:pt>
                <c:pt idx="7">
                  <c:v>200.0</c:v>
                </c:pt>
                <c:pt idx="8">
                  <c:v>225.0</c:v>
                </c:pt>
                <c:pt idx="9">
                  <c:v>255.0</c:v>
                </c:pt>
              </c:numCache>
            </c:numRef>
          </c:cat>
          <c:val>
            <c:numRef>
              <c:f>Sheet1!$C$17:$C$26</c:f>
              <c:numCache>
                <c:formatCode>0.00E+00</c:formatCode>
                <c:ptCount val="10"/>
                <c:pt idx="0">
                  <c:v>1.14E-6</c:v>
                </c:pt>
                <c:pt idx="1">
                  <c:v>1.95E-6</c:v>
                </c:pt>
                <c:pt idx="2">
                  <c:v>2.46E-6</c:v>
                </c:pt>
                <c:pt idx="3">
                  <c:v>4.74E-6</c:v>
                </c:pt>
                <c:pt idx="4">
                  <c:v>7.06E-6</c:v>
                </c:pt>
                <c:pt idx="5">
                  <c:v>1.0E-5</c:v>
                </c:pt>
                <c:pt idx="6">
                  <c:v>1.48E-5</c:v>
                </c:pt>
                <c:pt idx="7">
                  <c:v>2.1E-5</c:v>
                </c:pt>
                <c:pt idx="8">
                  <c:v>2.75E-5</c:v>
                </c:pt>
                <c:pt idx="9">
                  <c:v>3.41E-5</c:v>
                </c:pt>
              </c:numCache>
            </c:numRef>
          </c:val>
          <c:smooth val="0"/>
        </c:ser>
        <c:ser>
          <c:idx val="2"/>
          <c:order val="2"/>
          <c:tx>
            <c:strRef>
              <c:f>Sheet1!$E$1</c:f>
              <c:strCache>
                <c:ptCount val="1"/>
                <c:pt idx="0">
                  <c:v>.600A</c:v>
                </c:pt>
              </c:strCache>
            </c:strRef>
          </c:tx>
          <c:spPr>
            <a:ln w="28575" cap="rnd">
              <a:solidFill>
                <a:schemeClr val="accent3"/>
              </a:solidFill>
              <a:round/>
            </a:ln>
            <a:effectLst/>
          </c:spPr>
          <c:marker>
            <c:symbol val="none"/>
          </c:marker>
          <c:cat>
            <c:numRef>
              <c:f>Sheet1!$B$17:$B$26</c:f>
              <c:numCache>
                <c:formatCode>General</c:formatCode>
                <c:ptCount val="10"/>
                <c:pt idx="0">
                  <c:v>25.0</c:v>
                </c:pt>
                <c:pt idx="1">
                  <c:v>50.0</c:v>
                </c:pt>
                <c:pt idx="2">
                  <c:v>75.0</c:v>
                </c:pt>
                <c:pt idx="3">
                  <c:v>100.0</c:v>
                </c:pt>
                <c:pt idx="4">
                  <c:v>125.0</c:v>
                </c:pt>
                <c:pt idx="5">
                  <c:v>150.0</c:v>
                </c:pt>
                <c:pt idx="6">
                  <c:v>175.0</c:v>
                </c:pt>
                <c:pt idx="7">
                  <c:v>200.0</c:v>
                </c:pt>
                <c:pt idx="8">
                  <c:v>225.0</c:v>
                </c:pt>
                <c:pt idx="9">
                  <c:v>255.0</c:v>
                </c:pt>
              </c:numCache>
            </c:numRef>
          </c:cat>
          <c:val>
            <c:numRef>
              <c:f>Sheet1!$E$17:$E$26</c:f>
              <c:numCache>
                <c:formatCode>0.00E+00</c:formatCode>
                <c:ptCount val="10"/>
                <c:pt idx="0">
                  <c:v>1.61E-6</c:v>
                </c:pt>
                <c:pt idx="1">
                  <c:v>1.84E-6</c:v>
                </c:pt>
                <c:pt idx="2">
                  <c:v>3.05E-6</c:v>
                </c:pt>
                <c:pt idx="3">
                  <c:v>5.25E-6</c:v>
                </c:pt>
                <c:pt idx="4">
                  <c:v>8.29E-6</c:v>
                </c:pt>
                <c:pt idx="5">
                  <c:v>1.29E-5</c:v>
                </c:pt>
                <c:pt idx="6">
                  <c:v>1.93E-5</c:v>
                </c:pt>
                <c:pt idx="7">
                  <c:v>2.75E-5</c:v>
                </c:pt>
                <c:pt idx="8">
                  <c:v>3.69E-5</c:v>
                </c:pt>
                <c:pt idx="9">
                  <c:v>4.57E-5</c:v>
                </c:pt>
              </c:numCache>
            </c:numRef>
          </c:val>
          <c:smooth val="0"/>
        </c:ser>
        <c:ser>
          <c:idx val="3"/>
          <c:order val="3"/>
          <c:tx>
            <c:strRef>
              <c:f>Sheet1!$G$1</c:f>
              <c:strCache>
                <c:ptCount val="1"/>
                <c:pt idx="0">
                  <c:v>.800A</c:v>
                </c:pt>
              </c:strCache>
            </c:strRef>
          </c:tx>
          <c:spPr>
            <a:ln w="28575" cap="rnd">
              <a:solidFill>
                <a:schemeClr val="accent4"/>
              </a:solidFill>
              <a:round/>
            </a:ln>
            <a:effectLst/>
          </c:spPr>
          <c:marker>
            <c:symbol val="none"/>
          </c:marker>
          <c:cat>
            <c:numRef>
              <c:f>Sheet1!$B$17:$B$26</c:f>
              <c:numCache>
                <c:formatCode>General</c:formatCode>
                <c:ptCount val="10"/>
                <c:pt idx="0">
                  <c:v>25.0</c:v>
                </c:pt>
                <c:pt idx="1">
                  <c:v>50.0</c:v>
                </c:pt>
                <c:pt idx="2">
                  <c:v>75.0</c:v>
                </c:pt>
                <c:pt idx="3">
                  <c:v>100.0</c:v>
                </c:pt>
                <c:pt idx="4">
                  <c:v>125.0</c:v>
                </c:pt>
                <c:pt idx="5">
                  <c:v>150.0</c:v>
                </c:pt>
                <c:pt idx="6">
                  <c:v>175.0</c:v>
                </c:pt>
                <c:pt idx="7">
                  <c:v>200.0</c:v>
                </c:pt>
                <c:pt idx="8">
                  <c:v>225.0</c:v>
                </c:pt>
                <c:pt idx="9">
                  <c:v>255.0</c:v>
                </c:pt>
              </c:numCache>
            </c:numRef>
          </c:cat>
          <c:val>
            <c:numRef>
              <c:f>Sheet1!$G$17:$G$26</c:f>
              <c:numCache>
                <c:formatCode>0.00E+00</c:formatCode>
                <c:ptCount val="10"/>
                <c:pt idx="0">
                  <c:v>5.5E-7</c:v>
                </c:pt>
                <c:pt idx="1">
                  <c:v>1.5E-6</c:v>
                </c:pt>
                <c:pt idx="2">
                  <c:v>3.61E-6</c:v>
                </c:pt>
                <c:pt idx="3">
                  <c:v>6.4E-6</c:v>
                </c:pt>
                <c:pt idx="4">
                  <c:v>1.0E-5</c:v>
                </c:pt>
                <c:pt idx="5">
                  <c:v>1.66E-5</c:v>
                </c:pt>
                <c:pt idx="6">
                  <c:v>2.46E-5</c:v>
                </c:pt>
                <c:pt idx="7">
                  <c:v>3.51E-5</c:v>
                </c:pt>
                <c:pt idx="8">
                  <c:v>4.77E-5</c:v>
                </c:pt>
                <c:pt idx="9">
                  <c:v>6.12E-5</c:v>
                </c:pt>
              </c:numCache>
            </c:numRef>
          </c:val>
          <c:smooth val="0"/>
        </c:ser>
        <c:dLbls>
          <c:showLegendKey val="0"/>
          <c:showVal val="0"/>
          <c:showCatName val="0"/>
          <c:showSerName val="0"/>
          <c:showPercent val="0"/>
          <c:showBubbleSize val="0"/>
        </c:dLbls>
        <c:smooth val="0"/>
        <c:axId val="2144520768"/>
        <c:axId val="2144513760"/>
      </c:lineChart>
      <c:catAx>
        <c:axId val="2144520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ayscale</a:t>
                </a:r>
                <a:r>
                  <a:rPr lang="en-US" baseline="0"/>
                  <a:t> valu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513760"/>
        <c:crosses val="autoZero"/>
        <c:auto val="1"/>
        <c:lblAlgn val="ctr"/>
        <c:lblOffset val="100"/>
        <c:noMultiLvlLbl val="0"/>
      </c:catAx>
      <c:valAx>
        <c:axId val="2144513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r>
                  <a:rPr lang="en-US" baseline="0"/>
                  <a:t> (W)</a:t>
                </a:r>
                <a:endParaRPr lang="en-US"/>
              </a:p>
            </c:rich>
          </c:tx>
          <c:overlay val="0"/>
          <c:spPr>
            <a:noFill/>
            <a:ln>
              <a:noFill/>
            </a:ln>
            <a:effectLst/>
          </c:spPr>
        </c:title>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52076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400A</a:t>
            </a:r>
          </a:p>
        </c:rich>
      </c:tx>
      <c:layout>
        <c:manualLayout>
          <c:xMode val="edge"/>
          <c:yMode val="edge"/>
          <c:x val="0.318564538959003"/>
          <c:y val="0.0389868941674444"/>
        </c:manualLayout>
      </c:layout>
      <c:overlay val="0"/>
      <c:spPr>
        <a:noFill/>
        <a:ln>
          <a:noFill/>
        </a:ln>
        <a:effectLst/>
      </c:spPr>
    </c:title>
    <c:autoTitleDeleted val="0"/>
    <c:plotArea>
      <c:layout>
        <c:manualLayout>
          <c:layoutTarget val="inner"/>
          <c:xMode val="edge"/>
          <c:yMode val="edge"/>
          <c:x val="0.256844752845541"/>
          <c:y val="0.0517300970699317"/>
          <c:w val="0.679367219676539"/>
          <c:h val="0.549790195966851"/>
        </c:manualLayout>
      </c:layout>
      <c:lineChart>
        <c:grouping val="standard"/>
        <c:varyColors val="0"/>
        <c:ser>
          <c:idx val="0"/>
          <c:order val="0"/>
          <c:tx>
            <c:v>GS 255</c:v>
          </c:tx>
          <c:spPr>
            <a:ln w="28575" cap="rnd">
              <a:solidFill>
                <a:schemeClr val="accent1"/>
              </a:solidFill>
              <a:round/>
            </a:ln>
            <a:effectLst/>
          </c:spPr>
          <c:marker>
            <c:symbol val="none"/>
          </c:marker>
          <c:cat>
            <c:numRef>
              <c:f>Sheet1!$A$14:$A$17</c:f>
              <c:numCache>
                <c:formatCode>General</c:formatCode>
                <c:ptCount val="4"/>
                <c:pt idx="0">
                  <c:v>10.0</c:v>
                </c:pt>
                <c:pt idx="1">
                  <c:v>20.0</c:v>
                </c:pt>
                <c:pt idx="2">
                  <c:v>30.0</c:v>
                </c:pt>
                <c:pt idx="3">
                  <c:v>40.0</c:v>
                </c:pt>
              </c:numCache>
            </c:numRef>
          </c:cat>
          <c:val>
            <c:numRef>
              <c:f>Sheet1!$F$14:$F$17</c:f>
              <c:numCache>
                <c:formatCode>General</c:formatCode>
                <c:ptCount val="4"/>
                <c:pt idx="0">
                  <c:v>29.93499999999999</c:v>
                </c:pt>
                <c:pt idx="1">
                  <c:v>44.1775</c:v>
                </c:pt>
                <c:pt idx="2">
                  <c:v>60.24250000000001</c:v>
                </c:pt>
                <c:pt idx="3">
                  <c:v>72.0075</c:v>
                </c:pt>
              </c:numCache>
            </c:numRef>
          </c:val>
          <c:smooth val="0"/>
        </c:ser>
        <c:ser>
          <c:idx val="1"/>
          <c:order val="1"/>
          <c:tx>
            <c:v>GS 200</c:v>
          </c:tx>
          <c:spPr>
            <a:ln w="28575" cap="rnd">
              <a:solidFill>
                <a:srgbClr val="FF0000"/>
              </a:solidFill>
              <a:round/>
            </a:ln>
            <a:effectLst/>
          </c:spPr>
          <c:marker>
            <c:symbol val="none"/>
          </c:marker>
          <c:cat>
            <c:numRef>
              <c:f>Sheet1!$A$14:$A$17</c:f>
              <c:numCache>
                <c:formatCode>General</c:formatCode>
                <c:ptCount val="4"/>
                <c:pt idx="0">
                  <c:v>10.0</c:v>
                </c:pt>
                <c:pt idx="1">
                  <c:v>20.0</c:v>
                </c:pt>
                <c:pt idx="2">
                  <c:v>30.0</c:v>
                </c:pt>
                <c:pt idx="3">
                  <c:v>40.0</c:v>
                </c:pt>
              </c:numCache>
            </c:numRef>
          </c:cat>
          <c:val>
            <c:numRef>
              <c:f>Sheet1!$F$20:$F$23</c:f>
              <c:numCache>
                <c:formatCode>General</c:formatCode>
                <c:ptCount val="4"/>
                <c:pt idx="0">
                  <c:v>22.7175</c:v>
                </c:pt>
                <c:pt idx="1">
                  <c:v>34.53000000000001</c:v>
                </c:pt>
                <c:pt idx="2">
                  <c:v>44.065</c:v>
                </c:pt>
                <c:pt idx="3">
                  <c:v>52.945</c:v>
                </c:pt>
              </c:numCache>
            </c:numRef>
          </c:val>
          <c:smooth val="0"/>
        </c:ser>
        <c:dLbls>
          <c:showLegendKey val="0"/>
          <c:showVal val="0"/>
          <c:showCatName val="0"/>
          <c:showSerName val="0"/>
          <c:showPercent val="0"/>
          <c:showBubbleSize val="0"/>
        </c:dLbls>
        <c:smooth val="0"/>
        <c:axId val="2144497968"/>
        <c:axId val="2144481120"/>
      </c:lineChart>
      <c:catAx>
        <c:axId val="2144497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osure</a:t>
                </a:r>
                <a:r>
                  <a:rPr lang="en-US" baseline="0"/>
                  <a:t> time (sec)</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481120"/>
        <c:crosses val="autoZero"/>
        <c:auto val="1"/>
        <c:lblAlgn val="ctr"/>
        <c:lblOffset val="100"/>
        <c:noMultiLvlLbl val="0"/>
      </c:catAx>
      <c:valAx>
        <c:axId val="2144481120"/>
        <c:scaling>
          <c:orientation val="minMax"/>
          <c:max val="8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re</a:t>
                </a:r>
                <a:r>
                  <a:rPr lang="en-US" baseline="0"/>
                  <a:t> depth (um)</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497968"/>
        <c:crosses val="autoZero"/>
        <c:crossBetween val="between"/>
        <c:majorUnit val="20.0"/>
      </c:valAx>
      <c:spPr>
        <a:noFill/>
        <a:ln>
          <a:noFill/>
        </a:ln>
        <a:effectLst/>
      </c:spPr>
    </c:plotArea>
    <c:legend>
      <c:legendPos val="b"/>
      <c:layout>
        <c:manualLayout>
          <c:xMode val="edge"/>
          <c:yMode val="edge"/>
          <c:x val="0.274239932871685"/>
          <c:y val="0.842485507341632"/>
          <c:w val="0.64283413712145"/>
          <c:h val="0.1575144926583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500 A</a:t>
            </a:r>
          </a:p>
        </c:rich>
      </c:tx>
      <c:overlay val="0"/>
      <c:spPr>
        <a:noFill/>
        <a:ln>
          <a:noFill/>
        </a:ln>
        <a:effectLst/>
      </c:spPr>
    </c:title>
    <c:autoTitleDeleted val="0"/>
    <c:plotArea>
      <c:layout>
        <c:manualLayout>
          <c:layoutTarget val="inner"/>
          <c:xMode val="edge"/>
          <c:yMode val="edge"/>
          <c:x val="0.306110880876732"/>
          <c:y val="0.1204224675333"/>
          <c:w val="0.617865727310402"/>
          <c:h val="0.510332963871786"/>
        </c:manualLayout>
      </c:layout>
      <c:lineChart>
        <c:grouping val="standard"/>
        <c:varyColors val="0"/>
        <c:ser>
          <c:idx val="0"/>
          <c:order val="0"/>
          <c:tx>
            <c:v>GS 255</c:v>
          </c:tx>
          <c:spPr>
            <a:ln w="28575" cap="rnd">
              <a:solidFill>
                <a:schemeClr val="accent1"/>
              </a:solidFill>
              <a:round/>
            </a:ln>
            <a:effectLst/>
          </c:spPr>
          <c:marker>
            <c:symbol val="none"/>
          </c:marker>
          <c:cat>
            <c:numRef>
              <c:f>Sheet1!$A$26:$A$29</c:f>
              <c:numCache>
                <c:formatCode>General</c:formatCode>
                <c:ptCount val="4"/>
                <c:pt idx="0">
                  <c:v>10.0</c:v>
                </c:pt>
                <c:pt idx="1">
                  <c:v>20.0</c:v>
                </c:pt>
                <c:pt idx="2">
                  <c:v>30.0</c:v>
                </c:pt>
                <c:pt idx="3">
                  <c:v>40.0</c:v>
                </c:pt>
              </c:numCache>
            </c:numRef>
          </c:cat>
          <c:val>
            <c:numRef>
              <c:f>Sheet1!$F$26:$F$29</c:f>
              <c:numCache>
                <c:formatCode>General</c:formatCode>
                <c:ptCount val="4"/>
                <c:pt idx="0">
                  <c:v>32.855</c:v>
                </c:pt>
                <c:pt idx="1">
                  <c:v>54.40000000000001</c:v>
                </c:pt>
                <c:pt idx="2">
                  <c:v>66.415</c:v>
                </c:pt>
                <c:pt idx="3">
                  <c:v>73.65249999999988</c:v>
                </c:pt>
              </c:numCache>
            </c:numRef>
          </c:val>
          <c:smooth val="0"/>
        </c:ser>
        <c:ser>
          <c:idx val="1"/>
          <c:order val="1"/>
          <c:tx>
            <c:v>GS200</c:v>
          </c:tx>
          <c:spPr>
            <a:ln w="28575" cap="rnd">
              <a:solidFill>
                <a:srgbClr val="FF0000"/>
              </a:solidFill>
              <a:round/>
            </a:ln>
            <a:effectLst/>
          </c:spPr>
          <c:marker>
            <c:symbol val="none"/>
          </c:marker>
          <c:cat>
            <c:numRef>
              <c:f>Sheet1!$A$26:$A$29</c:f>
              <c:numCache>
                <c:formatCode>General</c:formatCode>
                <c:ptCount val="4"/>
                <c:pt idx="0">
                  <c:v>10.0</c:v>
                </c:pt>
                <c:pt idx="1">
                  <c:v>20.0</c:v>
                </c:pt>
                <c:pt idx="2">
                  <c:v>30.0</c:v>
                </c:pt>
                <c:pt idx="3">
                  <c:v>40.0</c:v>
                </c:pt>
              </c:numCache>
            </c:numRef>
          </c:cat>
          <c:val>
            <c:numRef>
              <c:f>Sheet1!$F$32:$F$35</c:f>
              <c:numCache>
                <c:formatCode>General</c:formatCode>
                <c:ptCount val="4"/>
                <c:pt idx="0">
                  <c:v>22.265</c:v>
                </c:pt>
                <c:pt idx="1">
                  <c:v>39.7225</c:v>
                </c:pt>
                <c:pt idx="2">
                  <c:v>53.3175</c:v>
                </c:pt>
                <c:pt idx="3">
                  <c:v>66.03</c:v>
                </c:pt>
              </c:numCache>
            </c:numRef>
          </c:val>
          <c:smooth val="0"/>
        </c:ser>
        <c:dLbls>
          <c:showLegendKey val="0"/>
          <c:showVal val="0"/>
          <c:showCatName val="0"/>
          <c:showSerName val="0"/>
          <c:showPercent val="0"/>
          <c:showBubbleSize val="0"/>
        </c:dLbls>
        <c:smooth val="0"/>
        <c:axId val="2110350880"/>
        <c:axId val="-2125954608"/>
      </c:lineChart>
      <c:catAx>
        <c:axId val="2110350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osure</a:t>
                </a:r>
                <a:r>
                  <a:rPr lang="en-US" baseline="0"/>
                  <a:t> time (sec)</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954608"/>
        <c:crosses val="autoZero"/>
        <c:auto val="1"/>
        <c:lblAlgn val="ctr"/>
        <c:lblOffset val="100"/>
        <c:noMultiLvlLbl val="0"/>
      </c:catAx>
      <c:valAx>
        <c:axId val="-2125954608"/>
        <c:scaling>
          <c:orientation val="minMax"/>
          <c:max val="8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re</a:t>
                </a:r>
                <a:r>
                  <a:rPr lang="en-US" baseline="0"/>
                  <a:t> depth (um)</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350880"/>
        <c:crosses val="autoZero"/>
        <c:crossBetween val="between"/>
        <c:majorUnit val="20.0"/>
      </c:valAx>
      <c:spPr>
        <a:noFill/>
        <a:ln>
          <a:noFill/>
        </a:ln>
        <a:effectLst/>
      </c:spPr>
    </c:plotArea>
    <c:legend>
      <c:legendPos val="b"/>
      <c:layout>
        <c:manualLayout>
          <c:xMode val="edge"/>
          <c:yMode val="edge"/>
          <c:x val="0.251349173458581"/>
          <c:y val="0.846458614967677"/>
          <c:w val="0.684436156006815"/>
          <c:h val="0.15354138503232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S</a:t>
            </a:r>
            <a:r>
              <a:rPr lang="en-US" baseline="0"/>
              <a:t> 255</a:t>
            </a:r>
            <a:endParaRPr lang="en-US"/>
          </a:p>
        </c:rich>
      </c:tx>
      <c:overlay val="0"/>
      <c:spPr>
        <a:noFill/>
        <a:ln>
          <a:noFill/>
        </a:ln>
        <a:effectLst/>
      </c:spPr>
    </c:title>
    <c:autoTitleDeleted val="0"/>
    <c:plotArea>
      <c:layout>
        <c:manualLayout>
          <c:layoutTarget val="inner"/>
          <c:xMode val="edge"/>
          <c:yMode val="edge"/>
          <c:x val="0.317434570223901"/>
          <c:y val="0.152136079143953"/>
          <c:w val="0.584542290006351"/>
          <c:h val="0.450343226327478"/>
        </c:manualLayout>
      </c:layout>
      <c:lineChart>
        <c:grouping val="standard"/>
        <c:varyColors val="0"/>
        <c:ser>
          <c:idx val="0"/>
          <c:order val="0"/>
          <c:tx>
            <c:v>.365A</c:v>
          </c:tx>
          <c:spPr>
            <a:ln w="28575" cap="rnd">
              <a:solidFill>
                <a:schemeClr val="accent1"/>
              </a:solidFill>
              <a:round/>
            </a:ln>
            <a:effectLst/>
          </c:spPr>
          <c:marker>
            <c:symbol val="none"/>
          </c:marker>
          <c:cat>
            <c:numRef>
              <c:f>Sheet1!$A$2:$A$5</c:f>
              <c:numCache>
                <c:formatCode>General</c:formatCode>
                <c:ptCount val="4"/>
                <c:pt idx="0">
                  <c:v>10.0</c:v>
                </c:pt>
                <c:pt idx="1">
                  <c:v>20.0</c:v>
                </c:pt>
                <c:pt idx="2">
                  <c:v>30.0</c:v>
                </c:pt>
                <c:pt idx="3">
                  <c:v>40.0</c:v>
                </c:pt>
              </c:numCache>
            </c:numRef>
          </c:cat>
          <c:val>
            <c:numRef>
              <c:f>Sheet1!$F$2:$F$5</c:f>
              <c:numCache>
                <c:formatCode>General</c:formatCode>
                <c:ptCount val="4"/>
                <c:pt idx="0">
                  <c:v>29.2975</c:v>
                </c:pt>
                <c:pt idx="1">
                  <c:v>46.0775</c:v>
                </c:pt>
                <c:pt idx="2">
                  <c:v>58.92500000000001</c:v>
                </c:pt>
                <c:pt idx="3">
                  <c:v>70.75</c:v>
                </c:pt>
              </c:numCache>
            </c:numRef>
          </c:val>
          <c:smooth val="0"/>
        </c:ser>
        <c:ser>
          <c:idx val="1"/>
          <c:order val="1"/>
          <c:tx>
            <c:v>.400A</c:v>
          </c:tx>
          <c:spPr>
            <a:ln w="28575" cap="rnd">
              <a:solidFill>
                <a:srgbClr val="FF0000"/>
              </a:solidFill>
              <a:round/>
            </a:ln>
            <a:effectLst/>
          </c:spPr>
          <c:marker>
            <c:symbol val="none"/>
          </c:marker>
          <c:cat>
            <c:numRef>
              <c:f>Sheet1!$A$2:$A$5</c:f>
              <c:numCache>
                <c:formatCode>General</c:formatCode>
                <c:ptCount val="4"/>
                <c:pt idx="0">
                  <c:v>10.0</c:v>
                </c:pt>
                <c:pt idx="1">
                  <c:v>20.0</c:v>
                </c:pt>
                <c:pt idx="2">
                  <c:v>30.0</c:v>
                </c:pt>
                <c:pt idx="3">
                  <c:v>40.0</c:v>
                </c:pt>
              </c:numCache>
            </c:numRef>
          </c:cat>
          <c:val>
            <c:numRef>
              <c:f>Sheet1!$F$14:$F$17</c:f>
              <c:numCache>
                <c:formatCode>General</c:formatCode>
                <c:ptCount val="4"/>
                <c:pt idx="0">
                  <c:v>29.93499999999999</c:v>
                </c:pt>
                <c:pt idx="1">
                  <c:v>44.1775</c:v>
                </c:pt>
                <c:pt idx="2">
                  <c:v>60.24250000000001</c:v>
                </c:pt>
                <c:pt idx="3">
                  <c:v>72.0075</c:v>
                </c:pt>
              </c:numCache>
            </c:numRef>
          </c:val>
          <c:smooth val="0"/>
        </c:ser>
        <c:ser>
          <c:idx val="2"/>
          <c:order val="2"/>
          <c:tx>
            <c:v>.500A</c:v>
          </c:tx>
          <c:spPr>
            <a:ln w="28575" cap="rnd">
              <a:solidFill>
                <a:schemeClr val="accent3"/>
              </a:solidFill>
              <a:round/>
            </a:ln>
            <a:effectLst/>
          </c:spPr>
          <c:marker>
            <c:symbol val="none"/>
          </c:marker>
          <c:cat>
            <c:numRef>
              <c:f>Sheet1!$A$2:$A$5</c:f>
              <c:numCache>
                <c:formatCode>General</c:formatCode>
                <c:ptCount val="4"/>
                <c:pt idx="0">
                  <c:v>10.0</c:v>
                </c:pt>
                <c:pt idx="1">
                  <c:v>20.0</c:v>
                </c:pt>
                <c:pt idx="2">
                  <c:v>30.0</c:v>
                </c:pt>
                <c:pt idx="3">
                  <c:v>40.0</c:v>
                </c:pt>
              </c:numCache>
            </c:numRef>
          </c:cat>
          <c:val>
            <c:numRef>
              <c:f>Sheet1!$F$26:$F$29</c:f>
              <c:numCache>
                <c:formatCode>General</c:formatCode>
                <c:ptCount val="4"/>
                <c:pt idx="0">
                  <c:v>32.855</c:v>
                </c:pt>
                <c:pt idx="1">
                  <c:v>54.40000000000001</c:v>
                </c:pt>
                <c:pt idx="2">
                  <c:v>66.415</c:v>
                </c:pt>
                <c:pt idx="3">
                  <c:v>73.65249999999988</c:v>
                </c:pt>
              </c:numCache>
            </c:numRef>
          </c:val>
          <c:smooth val="0"/>
        </c:ser>
        <c:dLbls>
          <c:showLegendKey val="0"/>
          <c:showVal val="0"/>
          <c:showCatName val="0"/>
          <c:showSerName val="0"/>
          <c:showPercent val="0"/>
          <c:showBubbleSize val="0"/>
        </c:dLbls>
        <c:smooth val="0"/>
        <c:axId val="-2126166336"/>
        <c:axId val="-2126160192"/>
      </c:lineChart>
      <c:catAx>
        <c:axId val="-2126166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osure</a:t>
                </a:r>
                <a:r>
                  <a:rPr lang="en-US" baseline="0"/>
                  <a:t> time (sec)</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160192"/>
        <c:crosses val="autoZero"/>
        <c:auto val="1"/>
        <c:lblAlgn val="ctr"/>
        <c:lblOffset val="100"/>
        <c:noMultiLvlLbl val="0"/>
      </c:catAx>
      <c:valAx>
        <c:axId val="-2126160192"/>
        <c:scaling>
          <c:orientation val="minMax"/>
          <c:max val="8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re</a:t>
                </a:r>
                <a:r>
                  <a:rPr lang="en-US" baseline="0"/>
                  <a:t> depth (um)</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166336"/>
        <c:crosses val="autoZero"/>
        <c:crossBetween val="between"/>
        <c:majorUnit val="20.0"/>
      </c:valAx>
      <c:spPr>
        <a:noFill/>
        <a:ln>
          <a:noFill/>
        </a:ln>
        <a:effectLst/>
      </c:spPr>
    </c:plotArea>
    <c:legend>
      <c:legendPos val="b"/>
      <c:layout>
        <c:manualLayout>
          <c:xMode val="edge"/>
          <c:yMode val="edge"/>
          <c:x val="0.0565359477124183"/>
          <c:y val="0.838715929739552"/>
          <c:w val="0.9"/>
          <c:h val="0.1612840702604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S 200</a:t>
            </a:r>
          </a:p>
        </c:rich>
      </c:tx>
      <c:overlay val="0"/>
      <c:spPr>
        <a:noFill/>
        <a:ln>
          <a:noFill/>
        </a:ln>
        <a:effectLst/>
      </c:spPr>
    </c:title>
    <c:autoTitleDeleted val="0"/>
    <c:plotArea>
      <c:layout>
        <c:manualLayout>
          <c:layoutTarget val="inner"/>
          <c:xMode val="edge"/>
          <c:yMode val="edge"/>
          <c:x val="0.324806197612395"/>
          <c:y val="0.0461538461538461"/>
          <c:w val="0.591322834645669"/>
          <c:h val="0.615000336496399"/>
        </c:manualLayout>
      </c:layout>
      <c:lineChart>
        <c:grouping val="standard"/>
        <c:varyColors val="0"/>
        <c:ser>
          <c:idx val="0"/>
          <c:order val="0"/>
          <c:tx>
            <c:v>.365A</c:v>
          </c:tx>
          <c:spPr>
            <a:ln w="28575" cap="rnd">
              <a:solidFill>
                <a:schemeClr val="accent1"/>
              </a:solidFill>
              <a:round/>
            </a:ln>
            <a:effectLst/>
          </c:spPr>
          <c:marker>
            <c:symbol val="none"/>
          </c:marker>
          <c:cat>
            <c:numRef>
              <c:f>Sheet1!$A$2:$A$5</c:f>
              <c:numCache>
                <c:formatCode>General</c:formatCode>
                <c:ptCount val="4"/>
                <c:pt idx="0">
                  <c:v>10.0</c:v>
                </c:pt>
                <c:pt idx="1">
                  <c:v>20.0</c:v>
                </c:pt>
                <c:pt idx="2">
                  <c:v>30.0</c:v>
                </c:pt>
                <c:pt idx="3">
                  <c:v>40.0</c:v>
                </c:pt>
              </c:numCache>
            </c:numRef>
          </c:cat>
          <c:val>
            <c:numRef>
              <c:f>Sheet1!$F$8:$F$11</c:f>
              <c:numCache>
                <c:formatCode>General</c:formatCode>
                <c:ptCount val="4"/>
                <c:pt idx="0">
                  <c:v>20.845</c:v>
                </c:pt>
                <c:pt idx="1">
                  <c:v>29.7</c:v>
                </c:pt>
                <c:pt idx="2">
                  <c:v>40.23000000000001</c:v>
                </c:pt>
                <c:pt idx="3">
                  <c:v>51.15</c:v>
                </c:pt>
              </c:numCache>
            </c:numRef>
          </c:val>
          <c:smooth val="0"/>
        </c:ser>
        <c:ser>
          <c:idx val="1"/>
          <c:order val="1"/>
          <c:tx>
            <c:v>.400A</c:v>
          </c:tx>
          <c:spPr>
            <a:ln w="28575" cap="rnd">
              <a:solidFill>
                <a:srgbClr val="FF0000"/>
              </a:solidFill>
              <a:round/>
            </a:ln>
            <a:effectLst/>
          </c:spPr>
          <c:marker>
            <c:symbol val="none"/>
          </c:marker>
          <c:cat>
            <c:numRef>
              <c:f>Sheet1!$A$2:$A$5</c:f>
              <c:numCache>
                <c:formatCode>General</c:formatCode>
                <c:ptCount val="4"/>
                <c:pt idx="0">
                  <c:v>10.0</c:v>
                </c:pt>
                <c:pt idx="1">
                  <c:v>20.0</c:v>
                </c:pt>
                <c:pt idx="2">
                  <c:v>30.0</c:v>
                </c:pt>
                <c:pt idx="3">
                  <c:v>40.0</c:v>
                </c:pt>
              </c:numCache>
            </c:numRef>
          </c:cat>
          <c:val>
            <c:numRef>
              <c:f>Sheet1!$F$20:$F$23</c:f>
              <c:numCache>
                <c:formatCode>General</c:formatCode>
                <c:ptCount val="4"/>
                <c:pt idx="0">
                  <c:v>22.7175</c:v>
                </c:pt>
                <c:pt idx="1">
                  <c:v>34.53000000000001</c:v>
                </c:pt>
                <c:pt idx="2">
                  <c:v>44.065</c:v>
                </c:pt>
                <c:pt idx="3">
                  <c:v>52.945</c:v>
                </c:pt>
              </c:numCache>
            </c:numRef>
          </c:val>
          <c:smooth val="0"/>
        </c:ser>
        <c:ser>
          <c:idx val="2"/>
          <c:order val="2"/>
          <c:tx>
            <c:v>.500A</c:v>
          </c:tx>
          <c:spPr>
            <a:ln w="28575" cap="rnd">
              <a:solidFill>
                <a:schemeClr val="accent3"/>
              </a:solidFill>
              <a:round/>
            </a:ln>
            <a:effectLst/>
          </c:spPr>
          <c:marker>
            <c:symbol val="none"/>
          </c:marker>
          <c:val>
            <c:numRef>
              <c:f>Sheet1!$F$32:$F$35</c:f>
              <c:numCache>
                <c:formatCode>General</c:formatCode>
                <c:ptCount val="4"/>
                <c:pt idx="0">
                  <c:v>22.265</c:v>
                </c:pt>
                <c:pt idx="1">
                  <c:v>39.7225</c:v>
                </c:pt>
                <c:pt idx="2">
                  <c:v>53.3175</c:v>
                </c:pt>
                <c:pt idx="3">
                  <c:v>66.03</c:v>
                </c:pt>
              </c:numCache>
            </c:numRef>
          </c:val>
          <c:smooth val="0"/>
        </c:ser>
        <c:dLbls>
          <c:showLegendKey val="0"/>
          <c:showVal val="0"/>
          <c:showCatName val="0"/>
          <c:showSerName val="0"/>
          <c:showPercent val="0"/>
          <c:showBubbleSize val="0"/>
        </c:dLbls>
        <c:smooth val="0"/>
        <c:axId val="2139443456"/>
        <c:axId val="2140094624"/>
      </c:lineChart>
      <c:catAx>
        <c:axId val="2139443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osure</a:t>
                </a:r>
                <a:r>
                  <a:rPr lang="en-US" baseline="0"/>
                  <a:t> time (sec)</a:t>
                </a:r>
                <a:endParaRPr lang="en-US"/>
              </a:p>
            </c:rich>
          </c:tx>
          <c:layout>
            <c:manualLayout>
              <c:xMode val="edge"/>
              <c:yMode val="edge"/>
              <c:x val="0.329826771653543"/>
              <c:y val="0.76807658658052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0094624"/>
        <c:crosses val="autoZero"/>
        <c:auto val="1"/>
        <c:lblAlgn val="ctr"/>
        <c:lblOffset val="100"/>
        <c:noMultiLvlLbl val="0"/>
      </c:catAx>
      <c:valAx>
        <c:axId val="2140094624"/>
        <c:scaling>
          <c:orientation val="minMax"/>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re</a:t>
                </a:r>
                <a:r>
                  <a:rPr lang="en-US" baseline="0"/>
                  <a:t> depth (um)</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9443456"/>
        <c:crosses val="autoZero"/>
        <c:crossBetween val="between"/>
        <c:majorUnit val="15.0"/>
      </c:valAx>
      <c:spPr>
        <a:noFill/>
        <a:ln>
          <a:noFill/>
        </a:ln>
        <a:effectLst/>
      </c:spPr>
    </c:plotArea>
    <c:legend>
      <c:legendPos val="b"/>
      <c:layout>
        <c:manualLayout>
          <c:xMode val="edge"/>
          <c:yMode val="edge"/>
          <c:x val="0.0370967741935484"/>
          <c:y val="0.838715929739552"/>
          <c:w val="0.9"/>
          <c:h val="0.1612840702604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Sheet1!$A$2:$A$5</c:f>
              <c:numCache>
                <c:formatCode>General</c:formatCode>
                <c:ptCount val="4"/>
                <c:pt idx="0">
                  <c:v>175.0</c:v>
                </c:pt>
                <c:pt idx="1">
                  <c:v>200.0</c:v>
                </c:pt>
                <c:pt idx="2">
                  <c:v>225.0</c:v>
                </c:pt>
                <c:pt idx="3">
                  <c:v>255.0</c:v>
                </c:pt>
              </c:numCache>
            </c:numRef>
          </c:cat>
          <c:val>
            <c:numRef>
              <c:f>Sheet1!$J$2:$J$5</c:f>
              <c:numCache>
                <c:formatCode>General</c:formatCode>
                <c:ptCount val="4"/>
                <c:pt idx="0">
                  <c:v>23.44624999999981</c:v>
                </c:pt>
                <c:pt idx="1">
                  <c:v>33.31875</c:v>
                </c:pt>
                <c:pt idx="2">
                  <c:v>41.43750000000001</c:v>
                </c:pt>
                <c:pt idx="3">
                  <c:v>45.515</c:v>
                </c:pt>
              </c:numCache>
            </c:numRef>
          </c:val>
          <c:smooth val="0"/>
        </c:ser>
        <c:dLbls>
          <c:showLegendKey val="0"/>
          <c:showVal val="0"/>
          <c:showCatName val="0"/>
          <c:showSerName val="0"/>
          <c:showPercent val="0"/>
          <c:showBubbleSize val="0"/>
        </c:dLbls>
        <c:smooth val="0"/>
        <c:axId val="-2126200048"/>
        <c:axId val="-2126143472"/>
      </c:lineChart>
      <c:catAx>
        <c:axId val="-2126200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ayscale</a:t>
                </a:r>
                <a:r>
                  <a:rPr lang="en-US" baseline="0"/>
                  <a:t> valu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143472"/>
        <c:crosses val="autoZero"/>
        <c:auto val="1"/>
        <c:lblAlgn val="ctr"/>
        <c:lblOffset val="100"/>
        <c:noMultiLvlLbl val="0"/>
      </c:catAx>
      <c:valAx>
        <c:axId val="-2126143472"/>
        <c:scaling>
          <c:orientation val="minMax"/>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re</a:t>
                </a:r>
                <a:r>
                  <a:rPr lang="en-US" baseline="0"/>
                  <a:t> depth (um)</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200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772936716244"/>
          <c:y val="0.0456656860644281"/>
          <c:w val="0.680373923847754"/>
          <c:h val="0.825392182277755"/>
        </c:manualLayout>
      </c:layout>
      <c:scatterChart>
        <c:scatterStyle val="lineMarker"/>
        <c:varyColors val="0"/>
        <c:ser>
          <c:idx val="3"/>
          <c:order val="3"/>
          <c:tx>
            <c:v>wall 350um-dry</c:v>
          </c:tx>
          <c:spPr>
            <a:ln w="38100">
              <a:solidFill>
                <a:srgbClr val="7030A0"/>
              </a:solidFill>
              <a:prstDash val="solid"/>
            </a:ln>
          </c:spPr>
          <c:marker>
            <c:symbol val="none"/>
          </c:marker>
          <c:xVal>
            <c:numRef>
              <c:f>'wet-vs-dry'!$O$13:$O$490</c:f>
              <c:numCache>
                <c:formatCode>General</c:formatCode>
                <c:ptCount val="478"/>
                <c:pt idx="0">
                  <c:v>0.0</c:v>
                </c:pt>
                <c:pt idx="1">
                  <c:v>0.0</c:v>
                </c:pt>
                <c:pt idx="2">
                  <c:v>0.0139674093781177</c:v>
                </c:pt>
                <c:pt idx="3">
                  <c:v>0.0139674093781177</c:v>
                </c:pt>
                <c:pt idx="4">
                  <c:v>0.083139341536415</c:v>
                </c:pt>
                <c:pt idx="5">
                  <c:v>0.228466910542069</c:v>
                </c:pt>
                <c:pt idx="6">
                  <c:v>0.30495510475557</c:v>
                </c:pt>
                <c:pt idx="7">
                  <c:v>0.374127036913868</c:v>
                </c:pt>
                <c:pt idx="8">
                  <c:v>0.436315264383106</c:v>
                </c:pt>
                <c:pt idx="9">
                  <c:v>0.49883604921849</c:v>
                </c:pt>
                <c:pt idx="10">
                  <c:v>0.554373129364815</c:v>
                </c:pt>
                <c:pt idx="11">
                  <c:v>0.602593947455936</c:v>
                </c:pt>
                <c:pt idx="12">
                  <c:v>0.66511473229132</c:v>
                </c:pt>
                <c:pt idx="13">
                  <c:v>0.727302959760559</c:v>
                </c:pt>
                <c:pt idx="14">
                  <c:v>0.782840039906884</c:v>
                </c:pt>
                <c:pt idx="15">
                  <c:v>0.838377120053209</c:v>
                </c:pt>
                <c:pt idx="16">
                  <c:v>0.893581642833389</c:v>
                </c:pt>
                <c:pt idx="17">
                  <c:v>0.949118722979714</c:v>
                </c:pt>
                <c:pt idx="18">
                  <c:v>1.00465580312604</c:v>
                </c:pt>
                <c:pt idx="19">
                  <c:v>1.05986032590622</c:v>
                </c:pt>
                <c:pt idx="20">
                  <c:v>1.115397406052544</c:v>
                </c:pt>
                <c:pt idx="21">
                  <c:v>1.16395078150981</c:v>
                </c:pt>
                <c:pt idx="22">
                  <c:v>1.212504156967076</c:v>
                </c:pt>
                <c:pt idx="23">
                  <c:v>1.267708679747256</c:v>
                </c:pt>
                <c:pt idx="24">
                  <c:v>1.33022946458264</c:v>
                </c:pt>
                <c:pt idx="25">
                  <c:v>1.385766544728965</c:v>
                </c:pt>
                <c:pt idx="26">
                  <c:v>1.447954772198204</c:v>
                </c:pt>
                <c:pt idx="27">
                  <c:v>1.510475557033588</c:v>
                </c:pt>
                <c:pt idx="28">
                  <c:v>1.565680079813768</c:v>
                </c:pt>
                <c:pt idx="29">
                  <c:v>1.614233455271034</c:v>
                </c:pt>
                <c:pt idx="30">
                  <c:v>1.669770535417359</c:v>
                </c:pt>
                <c:pt idx="31">
                  <c:v>1.718323910874626</c:v>
                </c:pt>
                <c:pt idx="32">
                  <c:v>1.780512138343865</c:v>
                </c:pt>
                <c:pt idx="33">
                  <c:v>1.836049218490189</c:v>
                </c:pt>
                <c:pt idx="34">
                  <c:v>1.89125374127037</c:v>
                </c:pt>
                <c:pt idx="35">
                  <c:v>1.932823412038576</c:v>
                </c:pt>
                <c:pt idx="36">
                  <c:v>1.988360492184902</c:v>
                </c:pt>
                <c:pt idx="37">
                  <c:v>2.050881277020286</c:v>
                </c:pt>
                <c:pt idx="38">
                  <c:v>2.106085799800465</c:v>
                </c:pt>
                <c:pt idx="39">
                  <c:v>2.161622879946791</c:v>
                </c:pt>
                <c:pt idx="40">
                  <c:v>2.217159960093116</c:v>
                </c:pt>
                <c:pt idx="41">
                  <c:v>2.272364482873295</c:v>
                </c:pt>
                <c:pt idx="42">
                  <c:v>2.327901563019621</c:v>
                </c:pt>
                <c:pt idx="43">
                  <c:v>2.383438643165946</c:v>
                </c:pt>
                <c:pt idx="44">
                  <c:v>2.431659461257067</c:v>
                </c:pt>
                <c:pt idx="45">
                  <c:v>2.487196541403394</c:v>
                </c:pt>
                <c:pt idx="46">
                  <c:v>2.549717326238776</c:v>
                </c:pt>
                <c:pt idx="47">
                  <c:v>2.611905553708015</c:v>
                </c:pt>
                <c:pt idx="48">
                  <c:v>2.667442633854339</c:v>
                </c:pt>
                <c:pt idx="49">
                  <c:v>2.722647156634519</c:v>
                </c:pt>
                <c:pt idx="50">
                  <c:v>2.778184236780845</c:v>
                </c:pt>
                <c:pt idx="51">
                  <c:v>2.83372131692717</c:v>
                </c:pt>
                <c:pt idx="52">
                  <c:v>2.88892583970735</c:v>
                </c:pt>
                <c:pt idx="53">
                  <c:v>2.944462919853672</c:v>
                </c:pt>
                <c:pt idx="54">
                  <c:v>2.999999999999999</c:v>
                </c:pt>
                <c:pt idx="55">
                  <c:v>3.055204522780179</c:v>
                </c:pt>
                <c:pt idx="56">
                  <c:v>3.110741602926505</c:v>
                </c:pt>
                <c:pt idx="57">
                  <c:v>3.16627868307283</c:v>
                </c:pt>
                <c:pt idx="58">
                  <c:v>3.214832058530096</c:v>
                </c:pt>
                <c:pt idx="59">
                  <c:v>3.270036581310276</c:v>
                </c:pt>
                <c:pt idx="60">
                  <c:v>3.325573661456601</c:v>
                </c:pt>
                <c:pt idx="61">
                  <c:v>3.381110741602927</c:v>
                </c:pt>
                <c:pt idx="62">
                  <c:v>3.436315264383106</c:v>
                </c:pt>
                <c:pt idx="63">
                  <c:v>3.49185234452943</c:v>
                </c:pt>
                <c:pt idx="64">
                  <c:v>3.540405719986698</c:v>
                </c:pt>
                <c:pt idx="65">
                  <c:v>3.588959095443964</c:v>
                </c:pt>
                <c:pt idx="66">
                  <c:v>3.644163618224144</c:v>
                </c:pt>
                <c:pt idx="67">
                  <c:v>3.713668107748584</c:v>
                </c:pt>
                <c:pt idx="68">
                  <c:v>3.768872630528766</c:v>
                </c:pt>
                <c:pt idx="69">
                  <c:v>3.817426005986033</c:v>
                </c:pt>
                <c:pt idx="70">
                  <c:v>3.879946790821417</c:v>
                </c:pt>
                <c:pt idx="71">
                  <c:v>3.935151313601596</c:v>
                </c:pt>
                <c:pt idx="72">
                  <c:v>3.99068839374792</c:v>
                </c:pt>
                <c:pt idx="73">
                  <c:v>4.046225473894248</c:v>
                </c:pt>
                <c:pt idx="74">
                  <c:v>4.108413701363485</c:v>
                </c:pt>
                <c:pt idx="75">
                  <c:v>4.16395078150981</c:v>
                </c:pt>
                <c:pt idx="76">
                  <c:v>4.219155304289989</c:v>
                </c:pt>
                <c:pt idx="77">
                  <c:v>4.26770867974724</c:v>
                </c:pt>
                <c:pt idx="78">
                  <c:v>4.323245759893582</c:v>
                </c:pt>
                <c:pt idx="79">
                  <c:v>4.37179913535085</c:v>
                </c:pt>
                <c:pt idx="80">
                  <c:v>4.433987362820086</c:v>
                </c:pt>
                <c:pt idx="81">
                  <c:v>4.48952444296641</c:v>
                </c:pt>
                <c:pt idx="82">
                  <c:v>4.538077818423678</c:v>
                </c:pt>
                <c:pt idx="83">
                  <c:v>4.593282341203858</c:v>
                </c:pt>
                <c:pt idx="84">
                  <c:v>4.655803126039236</c:v>
                </c:pt>
                <c:pt idx="85">
                  <c:v>4.711340206185567</c:v>
                </c:pt>
                <c:pt idx="86">
                  <c:v>4.766544728965734</c:v>
                </c:pt>
                <c:pt idx="87">
                  <c:v>4.815098104423013</c:v>
                </c:pt>
                <c:pt idx="88">
                  <c:v>4.87063518456934</c:v>
                </c:pt>
                <c:pt idx="89">
                  <c:v>4.925839707349517</c:v>
                </c:pt>
                <c:pt idx="90">
                  <c:v>4.981376787495843</c:v>
                </c:pt>
                <c:pt idx="91">
                  <c:v>5.036913867642168</c:v>
                </c:pt>
                <c:pt idx="92">
                  <c:v>5.099102095111407</c:v>
                </c:pt>
                <c:pt idx="93">
                  <c:v>5.154639175257731</c:v>
                </c:pt>
                <c:pt idx="94">
                  <c:v>5.210176255404057</c:v>
                </c:pt>
                <c:pt idx="95">
                  <c:v>5.265380778184237</c:v>
                </c:pt>
                <c:pt idx="96">
                  <c:v>5.327901563019604</c:v>
                </c:pt>
                <c:pt idx="97">
                  <c:v>5.390089790488859</c:v>
                </c:pt>
                <c:pt idx="98">
                  <c:v>5.445626870635184</c:v>
                </c:pt>
                <c:pt idx="99">
                  <c:v>5.50116395078151</c:v>
                </c:pt>
                <c:pt idx="100">
                  <c:v>5.54938476887263</c:v>
                </c:pt>
                <c:pt idx="101">
                  <c:v>5.597938144329897</c:v>
                </c:pt>
                <c:pt idx="102">
                  <c:v>5.653475224476205</c:v>
                </c:pt>
                <c:pt idx="103">
                  <c:v>5.709012304622547</c:v>
                </c:pt>
                <c:pt idx="104">
                  <c:v>5.771200532091785</c:v>
                </c:pt>
                <c:pt idx="105">
                  <c:v>5.82673761223811</c:v>
                </c:pt>
                <c:pt idx="106">
                  <c:v>5.868307283006318</c:v>
                </c:pt>
                <c:pt idx="107">
                  <c:v>5.930495510475557</c:v>
                </c:pt>
                <c:pt idx="108">
                  <c:v>5.986032590621882</c:v>
                </c:pt>
                <c:pt idx="109">
                  <c:v>6.041569670768208</c:v>
                </c:pt>
                <c:pt idx="110">
                  <c:v>6.08979048885933</c:v>
                </c:pt>
                <c:pt idx="111">
                  <c:v>6.145327569005638</c:v>
                </c:pt>
                <c:pt idx="112">
                  <c:v>6.200864649151978</c:v>
                </c:pt>
                <c:pt idx="113">
                  <c:v>6.249418024609246</c:v>
                </c:pt>
                <c:pt idx="114">
                  <c:v>6.318589956767523</c:v>
                </c:pt>
                <c:pt idx="115">
                  <c:v>6.374127036913868</c:v>
                </c:pt>
                <c:pt idx="116">
                  <c:v>6.422347855004989</c:v>
                </c:pt>
                <c:pt idx="117">
                  <c:v>6.477884935151311</c:v>
                </c:pt>
                <c:pt idx="118">
                  <c:v>6.547056867309591</c:v>
                </c:pt>
                <c:pt idx="119">
                  <c:v>6.609577652144995</c:v>
                </c:pt>
                <c:pt idx="120">
                  <c:v>6.658131027602245</c:v>
                </c:pt>
                <c:pt idx="121">
                  <c:v>6.720319255071488</c:v>
                </c:pt>
                <c:pt idx="122">
                  <c:v>6.782840039906884</c:v>
                </c:pt>
                <c:pt idx="123">
                  <c:v>6.83139341536415</c:v>
                </c:pt>
                <c:pt idx="124">
                  <c:v>6.879614233455269</c:v>
                </c:pt>
                <c:pt idx="125">
                  <c:v>6.935151313601596</c:v>
                </c:pt>
                <c:pt idx="126">
                  <c:v>6.990688393747922</c:v>
                </c:pt>
                <c:pt idx="127">
                  <c:v>7.045892916528101</c:v>
                </c:pt>
                <c:pt idx="128">
                  <c:v>7.108413701363485</c:v>
                </c:pt>
                <c:pt idx="129">
                  <c:v>7.156967076820737</c:v>
                </c:pt>
                <c:pt idx="130">
                  <c:v>7.205520452278019</c:v>
                </c:pt>
                <c:pt idx="131">
                  <c:v>7.260724975058197</c:v>
                </c:pt>
                <c:pt idx="132">
                  <c:v>7.31626205520453</c:v>
                </c:pt>
                <c:pt idx="133">
                  <c:v>7.37179913535085</c:v>
                </c:pt>
                <c:pt idx="134">
                  <c:v>7.420019953441969</c:v>
                </c:pt>
                <c:pt idx="135">
                  <c:v>7.475557033588291</c:v>
                </c:pt>
                <c:pt idx="136">
                  <c:v>7.53109411373462</c:v>
                </c:pt>
                <c:pt idx="137">
                  <c:v>7.586298636514798</c:v>
                </c:pt>
                <c:pt idx="138">
                  <c:v>7.641835716661124</c:v>
                </c:pt>
                <c:pt idx="139">
                  <c:v>7.697372796807438</c:v>
                </c:pt>
                <c:pt idx="140">
                  <c:v>7.759561024276688</c:v>
                </c:pt>
                <c:pt idx="141">
                  <c:v>7.815098104423012</c:v>
                </c:pt>
                <c:pt idx="142">
                  <c:v>7.884270036581308</c:v>
                </c:pt>
                <c:pt idx="143">
                  <c:v>7.946790821416695</c:v>
                </c:pt>
                <c:pt idx="144">
                  <c:v>8.001995344196848</c:v>
                </c:pt>
                <c:pt idx="145">
                  <c:v>8.0575324243432</c:v>
                </c:pt>
                <c:pt idx="146">
                  <c:v>8.113069504489525</c:v>
                </c:pt>
                <c:pt idx="147">
                  <c:v>8.154639175257734</c:v>
                </c:pt>
                <c:pt idx="148">
                  <c:v>8.203192550715</c:v>
                </c:pt>
                <c:pt idx="149">
                  <c:v>8.258397073495157</c:v>
                </c:pt>
                <c:pt idx="150">
                  <c:v>8.32091785833056</c:v>
                </c:pt>
                <c:pt idx="151">
                  <c:v>8.37612238111074</c:v>
                </c:pt>
                <c:pt idx="152">
                  <c:v>8.438643165946118</c:v>
                </c:pt>
                <c:pt idx="153">
                  <c:v>8.4871965414034</c:v>
                </c:pt>
                <c:pt idx="154">
                  <c:v>8.53574991686066</c:v>
                </c:pt>
                <c:pt idx="155">
                  <c:v>8.590954439640837</c:v>
                </c:pt>
                <c:pt idx="156">
                  <c:v>8.639507815098104</c:v>
                </c:pt>
                <c:pt idx="157">
                  <c:v>8.69504489524443</c:v>
                </c:pt>
                <c:pt idx="158">
                  <c:v>8.75024941802461</c:v>
                </c:pt>
                <c:pt idx="159">
                  <c:v>8.80578649817094</c:v>
                </c:pt>
                <c:pt idx="160">
                  <c:v>8.861323578317257</c:v>
                </c:pt>
                <c:pt idx="161">
                  <c:v>8.909876953774523</c:v>
                </c:pt>
                <c:pt idx="162">
                  <c:v>8.972065181243763</c:v>
                </c:pt>
                <c:pt idx="163">
                  <c:v>9.027602261390088</c:v>
                </c:pt>
                <c:pt idx="164">
                  <c:v>9.08280678417027</c:v>
                </c:pt>
                <c:pt idx="165">
                  <c:v>9.138343864316546</c:v>
                </c:pt>
                <c:pt idx="166">
                  <c:v>9.21449950116395</c:v>
                </c:pt>
                <c:pt idx="167">
                  <c:v>9.277020285999333</c:v>
                </c:pt>
                <c:pt idx="168">
                  <c:v>9.325573661456601</c:v>
                </c:pt>
                <c:pt idx="169">
                  <c:v>9.380778184236755</c:v>
                </c:pt>
                <c:pt idx="170">
                  <c:v>9.436315264383098</c:v>
                </c:pt>
                <c:pt idx="171">
                  <c:v>9.484868639840373</c:v>
                </c:pt>
                <c:pt idx="172">
                  <c:v>9.53342201529764</c:v>
                </c:pt>
                <c:pt idx="173">
                  <c:v>9.595610242766877</c:v>
                </c:pt>
                <c:pt idx="174">
                  <c:v>9.651147322913203</c:v>
                </c:pt>
                <c:pt idx="175">
                  <c:v>9.706351845693355</c:v>
                </c:pt>
                <c:pt idx="176">
                  <c:v>9.761888925839708</c:v>
                </c:pt>
                <c:pt idx="177">
                  <c:v>9.810442301296974</c:v>
                </c:pt>
                <c:pt idx="178">
                  <c:v>9.8659793814433</c:v>
                </c:pt>
                <c:pt idx="179">
                  <c:v>9.921183904223468</c:v>
                </c:pt>
                <c:pt idx="180">
                  <c:v>9.976720984369803</c:v>
                </c:pt>
                <c:pt idx="181">
                  <c:v>10.03225806451613</c:v>
                </c:pt>
                <c:pt idx="182">
                  <c:v>10.08746258729631</c:v>
                </c:pt>
                <c:pt idx="183">
                  <c:v>10.13601596275357</c:v>
                </c:pt>
                <c:pt idx="184">
                  <c:v>10.1915530428999</c:v>
                </c:pt>
                <c:pt idx="185">
                  <c:v>10.24010641835717</c:v>
                </c:pt>
                <c:pt idx="186">
                  <c:v>10.29531094113734</c:v>
                </c:pt>
                <c:pt idx="187">
                  <c:v>10.35783172597273</c:v>
                </c:pt>
                <c:pt idx="188">
                  <c:v>10.41303624875291</c:v>
                </c:pt>
                <c:pt idx="189">
                  <c:v>10.4755570335883</c:v>
                </c:pt>
                <c:pt idx="190">
                  <c:v>10.53774526105753</c:v>
                </c:pt>
                <c:pt idx="191">
                  <c:v>10.60026604589292</c:v>
                </c:pt>
                <c:pt idx="192">
                  <c:v>10.65580312603924</c:v>
                </c:pt>
                <c:pt idx="193">
                  <c:v>10.71100764881942</c:v>
                </c:pt>
                <c:pt idx="194">
                  <c:v>10.7595610242767</c:v>
                </c:pt>
                <c:pt idx="195">
                  <c:v>10.80811439973395</c:v>
                </c:pt>
                <c:pt idx="196">
                  <c:v>10.86365147988028</c:v>
                </c:pt>
                <c:pt idx="197">
                  <c:v>10.91885600266046</c:v>
                </c:pt>
                <c:pt idx="198">
                  <c:v>10.97439308280678</c:v>
                </c:pt>
                <c:pt idx="199">
                  <c:v>11.03658131027602</c:v>
                </c:pt>
                <c:pt idx="200">
                  <c:v>11.09211839042235</c:v>
                </c:pt>
                <c:pt idx="201">
                  <c:v>11.14067176587961</c:v>
                </c:pt>
                <c:pt idx="202">
                  <c:v>11.18922514133688</c:v>
                </c:pt>
                <c:pt idx="203">
                  <c:v>11.25141336880612</c:v>
                </c:pt>
                <c:pt idx="204">
                  <c:v>11.30695044895244</c:v>
                </c:pt>
                <c:pt idx="205">
                  <c:v>11.36248752909877</c:v>
                </c:pt>
                <c:pt idx="206">
                  <c:v>11.4107083471899</c:v>
                </c:pt>
                <c:pt idx="207">
                  <c:v>11.46624542733622</c:v>
                </c:pt>
                <c:pt idx="208">
                  <c:v>11.52178250748254</c:v>
                </c:pt>
                <c:pt idx="209">
                  <c:v>11.57033588293981</c:v>
                </c:pt>
                <c:pt idx="210">
                  <c:v>11.63252411040905</c:v>
                </c:pt>
                <c:pt idx="211">
                  <c:v>11.68806119055537</c:v>
                </c:pt>
                <c:pt idx="212">
                  <c:v>11.74326571333555</c:v>
                </c:pt>
                <c:pt idx="213">
                  <c:v>11.79880279348187</c:v>
                </c:pt>
                <c:pt idx="214">
                  <c:v>11.86132357831726</c:v>
                </c:pt>
                <c:pt idx="215">
                  <c:v>11.91652810109744</c:v>
                </c:pt>
                <c:pt idx="216">
                  <c:v>11.97904888593282</c:v>
                </c:pt>
                <c:pt idx="217">
                  <c:v>12.04123711340206</c:v>
                </c:pt>
                <c:pt idx="218">
                  <c:v>12.0967741935484</c:v>
                </c:pt>
                <c:pt idx="219">
                  <c:v>12.14532756900565</c:v>
                </c:pt>
                <c:pt idx="220">
                  <c:v>12.19388094446292</c:v>
                </c:pt>
                <c:pt idx="221">
                  <c:v>12.2490854672431</c:v>
                </c:pt>
                <c:pt idx="222">
                  <c:v>12.3116062520785</c:v>
                </c:pt>
                <c:pt idx="223">
                  <c:v>12.36681077485866</c:v>
                </c:pt>
                <c:pt idx="224">
                  <c:v>12.422347855005</c:v>
                </c:pt>
                <c:pt idx="225">
                  <c:v>12.47090123046226</c:v>
                </c:pt>
                <c:pt idx="226">
                  <c:v>12.52643831060858</c:v>
                </c:pt>
                <c:pt idx="227">
                  <c:v>12.58862653807782</c:v>
                </c:pt>
                <c:pt idx="228">
                  <c:v>12.64416361822414</c:v>
                </c:pt>
                <c:pt idx="229">
                  <c:v>12.69936814100432</c:v>
                </c:pt>
                <c:pt idx="230">
                  <c:v>12.74093781177253</c:v>
                </c:pt>
                <c:pt idx="231">
                  <c:v>12.79647489191886</c:v>
                </c:pt>
                <c:pt idx="232">
                  <c:v>12.85201197206518</c:v>
                </c:pt>
                <c:pt idx="233">
                  <c:v>12.90721649484536</c:v>
                </c:pt>
                <c:pt idx="234">
                  <c:v>12.9627535749917</c:v>
                </c:pt>
                <c:pt idx="235">
                  <c:v>13.01829065513801</c:v>
                </c:pt>
                <c:pt idx="236">
                  <c:v>13.0734951779182</c:v>
                </c:pt>
                <c:pt idx="237">
                  <c:v>13.13601596275357</c:v>
                </c:pt>
                <c:pt idx="238">
                  <c:v>13.19820419022281</c:v>
                </c:pt>
                <c:pt idx="239">
                  <c:v>13.2607249750582</c:v>
                </c:pt>
                <c:pt idx="240">
                  <c:v>13.31626205520452</c:v>
                </c:pt>
                <c:pt idx="241">
                  <c:v>13.37146657798472</c:v>
                </c:pt>
                <c:pt idx="242">
                  <c:v>13.42700365813103</c:v>
                </c:pt>
                <c:pt idx="243">
                  <c:v>13.4755570335883</c:v>
                </c:pt>
                <c:pt idx="244">
                  <c:v>13.53076155636847</c:v>
                </c:pt>
                <c:pt idx="245">
                  <c:v>13.59328234120386</c:v>
                </c:pt>
                <c:pt idx="246">
                  <c:v>13.64881942135016</c:v>
                </c:pt>
                <c:pt idx="247">
                  <c:v>13.70402394413036</c:v>
                </c:pt>
                <c:pt idx="248">
                  <c:v>13.75257731958763</c:v>
                </c:pt>
                <c:pt idx="249">
                  <c:v>13.80811439973395</c:v>
                </c:pt>
                <c:pt idx="250">
                  <c:v>13.85666777519122</c:v>
                </c:pt>
                <c:pt idx="251">
                  <c:v>13.9118722979714</c:v>
                </c:pt>
                <c:pt idx="252">
                  <c:v>13.96740937811773</c:v>
                </c:pt>
                <c:pt idx="253">
                  <c:v>14.02294645826405</c:v>
                </c:pt>
                <c:pt idx="254">
                  <c:v>14.07116727635517</c:v>
                </c:pt>
                <c:pt idx="255">
                  <c:v>14.1267043565015</c:v>
                </c:pt>
                <c:pt idx="256">
                  <c:v>14.18224143664782</c:v>
                </c:pt>
                <c:pt idx="257">
                  <c:v>14.237445959428</c:v>
                </c:pt>
                <c:pt idx="258">
                  <c:v>14.29298303957433</c:v>
                </c:pt>
                <c:pt idx="259">
                  <c:v>14.34852011972065</c:v>
                </c:pt>
                <c:pt idx="260">
                  <c:v>14.40372464250083</c:v>
                </c:pt>
                <c:pt idx="261">
                  <c:v>14.45926172264715</c:v>
                </c:pt>
                <c:pt idx="262">
                  <c:v>14.52843365480545</c:v>
                </c:pt>
                <c:pt idx="263">
                  <c:v>14.59095443964084</c:v>
                </c:pt>
                <c:pt idx="264">
                  <c:v>14.64649151978716</c:v>
                </c:pt>
                <c:pt idx="265">
                  <c:v>14.7086797472564</c:v>
                </c:pt>
                <c:pt idx="266">
                  <c:v>14.76421682740273</c:v>
                </c:pt>
                <c:pt idx="267">
                  <c:v>14.81277020286</c:v>
                </c:pt>
                <c:pt idx="268">
                  <c:v>14.86797472564017</c:v>
                </c:pt>
                <c:pt idx="269">
                  <c:v>14.93049551047556</c:v>
                </c:pt>
                <c:pt idx="270">
                  <c:v>14.97904888593282</c:v>
                </c:pt>
                <c:pt idx="271">
                  <c:v>15.034253408713</c:v>
                </c:pt>
                <c:pt idx="272">
                  <c:v>15.08280678417027</c:v>
                </c:pt>
                <c:pt idx="273">
                  <c:v>15.13834386431659</c:v>
                </c:pt>
                <c:pt idx="274">
                  <c:v>15.19354838709677</c:v>
                </c:pt>
                <c:pt idx="275">
                  <c:v>15.2490854672431</c:v>
                </c:pt>
                <c:pt idx="276">
                  <c:v>15.29763884270037</c:v>
                </c:pt>
                <c:pt idx="277">
                  <c:v>15.3531759228467</c:v>
                </c:pt>
                <c:pt idx="278">
                  <c:v>15.40139674093781</c:v>
                </c:pt>
                <c:pt idx="279">
                  <c:v>15.45693382108414</c:v>
                </c:pt>
                <c:pt idx="280">
                  <c:v>15.51247090123046</c:v>
                </c:pt>
                <c:pt idx="281">
                  <c:v>15.56767542401064</c:v>
                </c:pt>
                <c:pt idx="282">
                  <c:v>15.62321250415697</c:v>
                </c:pt>
                <c:pt idx="283">
                  <c:v>15.67176587961423</c:v>
                </c:pt>
                <c:pt idx="284">
                  <c:v>15.72730295976056</c:v>
                </c:pt>
                <c:pt idx="285">
                  <c:v>15.78250748254074</c:v>
                </c:pt>
                <c:pt idx="286">
                  <c:v>15.8586631193881</c:v>
                </c:pt>
                <c:pt idx="287">
                  <c:v>15.91420019953442</c:v>
                </c:pt>
                <c:pt idx="288">
                  <c:v>15.9767209843698</c:v>
                </c:pt>
                <c:pt idx="289">
                  <c:v>16.03890921183904</c:v>
                </c:pt>
                <c:pt idx="290">
                  <c:v>16.09444629198524</c:v>
                </c:pt>
                <c:pt idx="291">
                  <c:v>16.13601596275358</c:v>
                </c:pt>
                <c:pt idx="292">
                  <c:v>16.19820419022281</c:v>
                </c:pt>
                <c:pt idx="293">
                  <c:v>16.253741270369</c:v>
                </c:pt>
                <c:pt idx="294">
                  <c:v>16.30927835051547</c:v>
                </c:pt>
                <c:pt idx="295">
                  <c:v>16.36448287329564</c:v>
                </c:pt>
                <c:pt idx="296">
                  <c:v>16.41303624875291</c:v>
                </c:pt>
                <c:pt idx="297">
                  <c:v>16.46158962421018</c:v>
                </c:pt>
                <c:pt idx="298">
                  <c:v>16.51712670435651</c:v>
                </c:pt>
                <c:pt idx="299">
                  <c:v>16.57233122713668</c:v>
                </c:pt>
                <c:pt idx="300">
                  <c:v>16.62786830728301</c:v>
                </c:pt>
                <c:pt idx="301">
                  <c:v>16.67642168274027</c:v>
                </c:pt>
                <c:pt idx="302">
                  <c:v>16.72497505819754</c:v>
                </c:pt>
                <c:pt idx="303">
                  <c:v>16.78716328566677</c:v>
                </c:pt>
                <c:pt idx="304">
                  <c:v>16.8427003658131</c:v>
                </c:pt>
                <c:pt idx="305">
                  <c:v>16.89790488859328</c:v>
                </c:pt>
                <c:pt idx="306">
                  <c:v>16.9534419687396</c:v>
                </c:pt>
                <c:pt idx="307">
                  <c:v>17.00897904888593</c:v>
                </c:pt>
                <c:pt idx="308">
                  <c:v>17.0575324243432</c:v>
                </c:pt>
                <c:pt idx="309">
                  <c:v>17.13368806119056</c:v>
                </c:pt>
                <c:pt idx="310">
                  <c:v>17.18889258397072</c:v>
                </c:pt>
                <c:pt idx="311">
                  <c:v>17.24442966411706</c:v>
                </c:pt>
                <c:pt idx="312">
                  <c:v>17.29996674426338</c:v>
                </c:pt>
                <c:pt idx="313">
                  <c:v>17.35517126704357</c:v>
                </c:pt>
                <c:pt idx="314">
                  <c:v>17.41070834718989</c:v>
                </c:pt>
                <c:pt idx="315">
                  <c:v>17.46624542733621</c:v>
                </c:pt>
                <c:pt idx="316">
                  <c:v>17.52843365480545</c:v>
                </c:pt>
                <c:pt idx="317">
                  <c:v>17.58397073495178</c:v>
                </c:pt>
                <c:pt idx="318">
                  <c:v>17.63950781509811</c:v>
                </c:pt>
                <c:pt idx="319">
                  <c:v>17.68772863318922</c:v>
                </c:pt>
                <c:pt idx="320">
                  <c:v>17.74326571333555</c:v>
                </c:pt>
                <c:pt idx="321">
                  <c:v>17.79181908879282</c:v>
                </c:pt>
                <c:pt idx="322">
                  <c:v>17.84735616893914</c:v>
                </c:pt>
                <c:pt idx="323">
                  <c:v>17.89557698703026</c:v>
                </c:pt>
                <c:pt idx="324">
                  <c:v>17.9511140671766</c:v>
                </c:pt>
                <c:pt idx="325">
                  <c:v>18.00665114732292</c:v>
                </c:pt>
                <c:pt idx="326">
                  <c:v>18.05520452278018</c:v>
                </c:pt>
                <c:pt idx="327">
                  <c:v>18.11040904556036</c:v>
                </c:pt>
                <c:pt idx="328">
                  <c:v>18.17292983039572</c:v>
                </c:pt>
                <c:pt idx="329">
                  <c:v>18.22813435317588</c:v>
                </c:pt>
                <c:pt idx="330">
                  <c:v>18.28367143332222</c:v>
                </c:pt>
                <c:pt idx="331">
                  <c:v>18.33920851346857</c:v>
                </c:pt>
                <c:pt idx="332">
                  <c:v>18.38776188892582</c:v>
                </c:pt>
                <c:pt idx="333">
                  <c:v>18.45693382108414</c:v>
                </c:pt>
                <c:pt idx="334">
                  <c:v>18.51912204855337</c:v>
                </c:pt>
                <c:pt idx="335">
                  <c:v>18.57465912869971</c:v>
                </c:pt>
                <c:pt idx="336">
                  <c:v>18.63717991353509</c:v>
                </c:pt>
                <c:pt idx="337">
                  <c:v>18.69238443631525</c:v>
                </c:pt>
                <c:pt idx="338">
                  <c:v>18.74093781177253</c:v>
                </c:pt>
                <c:pt idx="339">
                  <c:v>18.79647489191885</c:v>
                </c:pt>
                <c:pt idx="340">
                  <c:v>18.85167941469903</c:v>
                </c:pt>
                <c:pt idx="341">
                  <c:v>18.91420019953442</c:v>
                </c:pt>
                <c:pt idx="342">
                  <c:v>18.96973727968068</c:v>
                </c:pt>
                <c:pt idx="343">
                  <c:v>19.02494180246093</c:v>
                </c:pt>
                <c:pt idx="344">
                  <c:v>19.07349517791819</c:v>
                </c:pt>
                <c:pt idx="345">
                  <c:v>19.12903225806452</c:v>
                </c:pt>
                <c:pt idx="346">
                  <c:v>19.17758563352178</c:v>
                </c:pt>
                <c:pt idx="347">
                  <c:v>19.23279015630196</c:v>
                </c:pt>
                <c:pt idx="348">
                  <c:v>19.28832723644818</c:v>
                </c:pt>
                <c:pt idx="349">
                  <c:v>19.33688061190556</c:v>
                </c:pt>
                <c:pt idx="350">
                  <c:v>19.39208513468573</c:v>
                </c:pt>
                <c:pt idx="351">
                  <c:v>19.44762221483206</c:v>
                </c:pt>
                <c:pt idx="352">
                  <c:v>19.50315929497838</c:v>
                </c:pt>
                <c:pt idx="353">
                  <c:v>19.55836381775856</c:v>
                </c:pt>
                <c:pt idx="354">
                  <c:v>19.61390089790491</c:v>
                </c:pt>
                <c:pt idx="355">
                  <c:v>19.66245427336212</c:v>
                </c:pt>
                <c:pt idx="356">
                  <c:v>19.71799135350848</c:v>
                </c:pt>
                <c:pt idx="357">
                  <c:v>19.79414699035582</c:v>
                </c:pt>
                <c:pt idx="358">
                  <c:v>19.84935151313601</c:v>
                </c:pt>
                <c:pt idx="359">
                  <c:v>19.90488859328234</c:v>
                </c:pt>
                <c:pt idx="360">
                  <c:v>19.96740937811768</c:v>
                </c:pt>
                <c:pt idx="361">
                  <c:v>20.02261390089788</c:v>
                </c:pt>
                <c:pt idx="362">
                  <c:v>20.06418357166611</c:v>
                </c:pt>
                <c:pt idx="363">
                  <c:v>20.11972065181244</c:v>
                </c:pt>
                <c:pt idx="364">
                  <c:v>20.18190887928168</c:v>
                </c:pt>
                <c:pt idx="365">
                  <c:v>20.24442966411706</c:v>
                </c:pt>
                <c:pt idx="366">
                  <c:v>20.29996674426338</c:v>
                </c:pt>
                <c:pt idx="367">
                  <c:v>20.35517126704357</c:v>
                </c:pt>
                <c:pt idx="368">
                  <c:v>20.40372464250082</c:v>
                </c:pt>
                <c:pt idx="369">
                  <c:v>20.45926172264716</c:v>
                </c:pt>
                <c:pt idx="370">
                  <c:v>20.51446624542733</c:v>
                </c:pt>
                <c:pt idx="371">
                  <c:v>20.57000332557366</c:v>
                </c:pt>
                <c:pt idx="372">
                  <c:v>20.61855670103093</c:v>
                </c:pt>
                <c:pt idx="373">
                  <c:v>20.66711007648819</c:v>
                </c:pt>
                <c:pt idx="374">
                  <c:v>20.72231459926837</c:v>
                </c:pt>
                <c:pt idx="375">
                  <c:v>20.7778516794147</c:v>
                </c:pt>
                <c:pt idx="376">
                  <c:v>20.83338875956102</c:v>
                </c:pt>
                <c:pt idx="377">
                  <c:v>20.89557698703026</c:v>
                </c:pt>
                <c:pt idx="378">
                  <c:v>20.95809777186565</c:v>
                </c:pt>
                <c:pt idx="379">
                  <c:v>20.99966744263385</c:v>
                </c:pt>
                <c:pt idx="380">
                  <c:v>21.05487196541404</c:v>
                </c:pt>
                <c:pt idx="381">
                  <c:v>21.12437645493848</c:v>
                </c:pt>
                <c:pt idx="382">
                  <c:v>21.17958097771866</c:v>
                </c:pt>
                <c:pt idx="383">
                  <c:v>21.23511805786498</c:v>
                </c:pt>
                <c:pt idx="384">
                  <c:v>21.29065513801131</c:v>
                </c:pt>
                <c:pt idx="385">
                  <c:v>21.34585966079149</c:v>
                </c:pt>
                <c:pt idx="386">
                  <c:v>21.39441303624875</c:v>
                </c:pt>
                <c:pt idx="387">
                  <c:v>21.45693382108413</c:v>
                </c:pt>
                <c:pt idx="388">
                  <c:v>21.51912204855337</c:v>
                </c:pt>
                <c:pt idx="389">
                  <c:v>21.5746591286997</c:v>
                </c:pt>
                <c:pt idx="390">
                  <c:v>21.63019620884603</c:v>
                </c:pt>
                <c:pt idx="391">
                  <c:v>21.6854007316262</c:v>
                </c:pt>
                <c:pt idx="392">
                  <c:v>21.73395410708347</c:v>
                </c:pt>
                <c:pt idx="393">
                  <c:v>21.79647489191885</c:v>
                </c:pt>
                <c:pt idx="394">
                  <c:v>21.84469571000998</c:v>
                </c:pt>
                <c:pt idx="395">
                  <c:v>21.89324908546718</c:v>
                </c:pt>
                <c:pt idx="396">
                  <c:v>21.94878616561357</c:v>
                </c:pt>
                <c:pt idx="397">
                  <c:v>21.99733954107078</c:v>
                </c:pt>
                <c:pt idx="398">
                  <c:v>22.05254406385101</c:v>
                </c:pt>
                <c:pt idx="399">
                  <c:v>22.1150648486864</c:v>
                </c:pt>
                <c:pt idx="400">
                  <c:v>22.17060192883273</c:v>
                </c:pt>
                <c:pt idx="401">
                  <c:v>22.2258064516129</c:v>
                </c:pt>
                <c:pt idx="402">
                  <c:v>22.28134353175909</c:v>
                </c:pt>
                <c:pt idx="403">
                  <c:v>22.3298969072165</c:v>
                </c:pt>
                <c:pt idx="404">
                  <c:v>22.39208513468573</c:v>
                </c:pt>
                <c:pt idx="405">
                  <c:v>22.44762221483206</c:v>
                </c:pt>
                <c:pt idx="406">
                  <c:v>22.50981044230129</c:v>
                </c:pt>
                <c:pt idx="407">
                  <c:v>22.56534752244762</c:v>
                </c:pt>
                <c:pt idx="408">
                  <c:v>22.62088460259395</c:v>
                </c:pt>
                <c:pt idx="409">
                  <c:v>22.67608912537413</c:v>
                </c:pt>
                <c:pt idx="410">
                  <c:v>22.73162620552045</c:v>
                </c:pt>
                <c:pt idx="411">
                  <c:v>22.78716328566677</c:v>
                </c:pt>
                <c:pt idx="412">
                  <c:v>22.84236780844695</c:v>
                </c:pt>
                <c:pt idx="413">
                  <c:v>22.89790488859328</c:v>
                </c:pt>
                <c:pt idx="414">
                  <c:v>22.96042567342866</c:v>
                </c:pt>
                <c:pt idx="415">
                  <c:v>23.00864649151978</c:v>
                </c:pt>
                <c:pt idx="416">
                  <c:v>23.07116727635517</c:v>
                </c:pt>
                <c:pt idx="417">
                  <c:v>23.13335550382441</c:v>
                </c:pt>
                <c:pt idx="418">
                  <c:v>23.18190887928167</c:v>
                </c:pt>
                <c:pt idx="419">
                  <c:v>23.23046225473892</c:v>
                </c:pt>
                <c:pt idx="420">
                  <c:v>23.28599933488518</c:v>
                </c:pt>
                <c:pt idx="421">
                  <c:v>23.33455271034254</c:v>
                </c:pt>
                <c:pt idx="422">
                  <c:v>23.38277352843365</c:v>
                </c:pt>
                <c:pt idx="423">
                  <c:v>23.43831060857998</c:v>
                </c:pt>
                <c:pt idx="424">
                  <c:v>23.49384768872628</c:v>
                </c:pt>
                <c:pt idx="425">
                  <c:v>23.54905221150648</c:v>
                </c:pt>
                <c:pt idx="426">
                  <c:v>23.60458929165281</c:v>
                </c:pt>
                <c:pt idx="427">
                  <c:v>23.66012637179912</c:v>
                </c:pt>
                <c:pt idx="428">
                  <c:v>23.72231459926837</c:v>
                </c:pt>
                <c:pt idx="429">
                  <c:v>23.78483538410375</c:v>
                </c:pt>
                <c:pt idx="430">
                  <c:v>23.84003990688392</c:v>
                </c:pt>
                <c:pt idx="431">
                  <c:v>23.89557698703026</c:v>
                </c:pt>
                <c:pt idx="432">
                  <c:v>23.9511140671766</c:v>
                </c:pt>
                <c:pt idx="433">
                  <c:v>24.00631858995677</c:v>
                </c:pt>
                <c:pt idx="434">
                  <c:v>24.05487196541404</c:v>
                </c:pt>
                <c:pt idx="435">
                  <c:v>24.11739275024942</c:v>
                </c:pt>
                <c:pt idx="436">
                  <c:v>24.17259727302958</c:v>
                </c:pt>
                <c:pt idx="437">
                  <c:v>24.22813435317588</c:v>
                </c:pt>
                <c:pt idx="438">
                  <c:v>24.29065513801131</c:v>
                </c:pt>
                <c:pt idx="439">
                  <c:v>24.33887595610243</c:v>
                </c:pt>
                <c:pt idx="440">
                  <c:v>24.38742933155968</c:v>
                </c:pt>
                <c:pt idx="441">
                  <c:v>24.44296641170602</c:v>
                </c:pt>
                <c:pt idx="442">
                  <c:v>24.50515463917525</c:v>
                </c:pt>
                <c:pt idx="443">
                  <c:v>24.56069171932158</c:v>
                </c:pt>
                <c:pt idx="444">
                  <c:v>24.60924509477885</c:v>
                </c:pt>
                <c:pt idx="445">
                  <c:v>24.65779847023612</c:v>
                </c:pt>
                <c:pt idx="446">
                  <c:v>24.71300299301629</c:v>
                </c:pt>
                <c:pt idx="447">
                  <c:v>24.76854007316248</c:v>
                </c:pt>
                <c:pt idx="448">
                  <c:v>24.82407715330894</c:v>
                </c:pt>
                <c:pt idx="449">
                  <c:v>24.87928167608912</c:v>
                </c:pt>
                <c:pt idx="450">
                  <c:v>24.93481875623545</c:v>
                </c:pt>
                <c:pt idx="451">
                  <c:v>24.99035583638177</c:v>
                </c:pt>
                <c:pt idx="452">
                  <c:v>25.04556035916188</c:v>
                </c:pt>
                <c:pt idx="453">
                  <c:v>25.10808114399734</c:v>
                </c:pt>
                <c:pt idx="454">
                  <c:v>25.16361822414366</c:v>
                </c:pt>
                <c:pt idx="455">
                  <c:v>25.17026937146658</c:v>
                </c:pt>
                <c:pt idx="456">
                  <c:v>0.0</c:v>
                </c:pt>
                <c:pt idx="457">
                  <c:v>0.0</c:v>
                </c:pt>
                <c:pt idx="458">
                  <c:v>0.0</c:v>
                </c:pt>
                <c:pt idx="459">
                  <c:v>0.0</c:v>
                </c:pt>
                <c:pt idx="460">
                  <c:v>0.0</c:v>
                </c:pt>
                <c:pt idx="461">
                  <c:v>0.0</c:v>
                </c:pt>
                <c:pt idx="462">
                  <c:v>0.0</c:v>
                </c:pt>
                <c:pt idx="463">
                  <c:v>0.0</c:v>
                </c:pt>
                <c:pt idx="464">
                  <c:v>0.0</c:v>
                </c:pt>
                <c:pt idx="465">
                  <c:v>0.0</c:v>
                </c:pt>
                <c:pt idx="466">
                  <c:v>0.0</c:v>
                </c:pt>
                <c:pt idx="467">
                  <c:v>0.0</c:v>
                </c:pt>
                <c:pt idx="468">
                  <c:v>0.0</c:v>
                </c:pt>
                <c:pt idx="469">
                  <c:v>0.0</c:v>
                </c:pt>
                <c:pt idx="470">
                  <c:v>0.0</c:v>
                </c:pt>
                <c:pt idx="471">
                  <c:v>0.0</c:v>
                </c:pt>
                <c:pt idx="472">
                  <c:v>0.0</c:v>
                </c:pt>
                <c:pt idx="473">
                  <c:v>0.0</c:v>
                </c:pt>
                <c:pt idx="474">
                  <c:v>0.0</c:v>
                </c:pt>
                <c:pt idx="475">
                  <c:v>0.0</c:v>
                </c:pt>
                <c:pt idx="476">
                  <c:v>0.0</c:v>
                </c:pt>
                <c:pt idx="477">
                  <c:v>0.0</c:v>
                </c:pt>
              </c:numCache>
            </c:numRef>
          </c:xVal>
          <c:yVal>
            <c:numRef>
              <c:f>'wet-vs-dry'!$P$13:$P$490</c:f>
              <c:numCache>
                <c:formatCode>General</c:formatCode>
                <c:ptCount val="478"/>
                <c:pt idx="0">
                  <c:v>-0.00183</c:v>
                </c:pt>
                <c:pt idx="1">
                  <c:v>-0.00551</c:v>
                </c:pt>
                <c:pt idx="2">
                  <c:v>-0.00198</c:v>
                </c:pt>
                <c:pt idx="3">
                  <c:v>-0.00614</c:v>
                </c:pt>
                <c:pt idx="4">
                  <c:v>-0.00315</c:v>
                </c:pt>
                <c:pt idx="5">
                  <c:v>0.00184</c:v>
                </c:pt>
                <c:pt idx="6">
                  <c:v>0.00126</c:v>
                </c:pt>
                <c:pt idx="7">
                  <c:v>0.00126</c:v>
                </c:pt>
                <c:pt idx="8">
                  <c:v>0.0044</c:v>
                </c:pt>
                <c:pt idx="9">
                  <c:v>0.00286</c:v>
                </c:pt>
                <c:pt idx="10">
                  <c:v>0.0046</c:v>
                </c:pt>
                <c:pt idx="11">
                  <c:v>0.00408</c:v>
                </c:pt>
                <c:pt idx="12">
                  <c:v>0.00507</c:v>
                </c:pt>
                <c:pt idx="13">
                  <c:v>0.00288</c:v>
                </c:pt>
                <c:pt idx="14">
                  <c:v>0.00832</c:v>
                </c:pt>
                <c:pt idx="15">
                  <c:v>0.01108</c:v>
                </c:pt>
                <c:pt idx="16">
                  <c:v>0.00981</c:v>
                </c:pt>
                <c:pt idx="17">
                  <c:v>0.01024</c:v>
                </c:pt>
                <c:pt idx="18">
                  <c:v>0.00559</c:v>
                </c:pt>
                <c:pt idx="19">
                  <c:v>0.00652</c:v>
                </c:pt>
                <c:pt idx="20">
                  <c:v>0.00944</c:v>
                </c:pt>
                <c:pt idx="21">
                  <c:v>0.01087</c:v>
                </c:pt>
                <c:pt idx="22">
                  <c:v>0.01388</c:v>
                </c:pt>
                <c:pt idx="23">
                  <c:v>0.01364</c:v>
                </c:pt>
                <c:pt idx="24">
                  <c:v>0.01084</c:v>
                </c:pt>
                <c:pt idx="25">
                  <c:v>0.014</c:v>
                </c:pt>
                <c:pt idx="26">
                  <c:v>0.01306</c:v>
                </c:pt>
                <c:pt idx="27">
                  <c:v>0.01429</c:v>
                </c:pt>
                <c:pt idx="28">
                  <c:v>0.01505</c:v>
                </c:pt>
                <c:pt idx="29">
                  <c:v>0.01811</c:v>
                </c:pt>
                <c:pt idx="30">
                  <c:v>0.01309</c:v>
                </c:pt>
                <c:pt idx="31">
                  <c:v>0.01579</c:v>
                </c:pt>
                <c:pt idx="32">
                  <c:v>0.01416</c:v>
                </c:pt>
                <c:pt idx="33">
                  <c:v>0.01513</c:v>
                </c:pt>
                <c:pt idx="34">
                  <c:v>0.01914</c:v>
                </c:pt>
                <c:pt idx="35">
                  <c:v>0.01769</c:v>
                </c:pt>
                <c:pt idx="36">
                  <c:v>0.01829</c:v>
                </c:pt>
                <c:pt idx="37">
                  <c:v>0.02113</c:v>
                </c:pt>
                <c:pt idx="38">
                  <c:v>0.02092</c:v>
                </c:pt>
                <c:pt idx="39">
                  <c:v>0.01765</c:v>
                </c:pt>
                <c:pt idx="40">
                  <c:v>0.02419</c:v>
                </c:pt>
                <c:pt idx="41">
                  <c:v>0.02395</c:v>
                </c:pt>
                <c:pt idx="42">
                  <c:v>0.02265</c:v>
                </c:pt>
                <c:pt idx="43">
                  <c:v>0.0206</c:v>
                </c:pt>
                <c:pt idx="44">
                  <c:v>0.02203</c:v>
                </c:pt>
                <c:pt idx="45">
                  <c:v>0.02496</c:v>
                </c:pt>
                <c:pt idx="46">
                  <c:v>0.02713</c:v>
                </c:pt>
                <c:pt idx="47">
                  <c:v>0.02528</c:v>
                </c:pt>
                <c:pt idx="48">
                  <c:v>0.02444</c:v>
                </c:pt>
                <c:pt idx="49">
                  <c:v>0.0302</c:v>
                </c:pt>
                <c:pt idx="50">
                  <c:v>0.02628</c:v>
                </c:pt>
                <c:pt idx="51">
                  <c:v>0.02695</c:v>
                </c:pt>
                <c:pt idx="52">
                  <c:v>0.0293</c:v>
                </c:pt>
                <c:pt idx="53">
                  <c:v>0.02918</c:v>
                </c:pt>
                <c:pt idx="54">
                  <c:v>0.02985</c:v>
                </c:pt>
                <c:pt idx="55">
                  <c:v>0.02779</c:v>
                </c:pt>
                <c:pt idx="56">
                  <c:v>0.02991</c:v>
                </c:pt>
                <c:pt idx="57">
                  <c:v>0.02868</c:v>
                </c:pt>
                <c:pt idx="58">
                  <c:v>0.03189</c:v>
                </c:pt>
                <c:pt idx="59">
                  <c:v>0.03205</c:v>
                </c:pt>
                <c:pt idx="60">
                  <c:v>0.02993</c:v>
                </c:pt>
                <c:pt idx="61">
                  <c:v>0.03256</c:v>
                </c:pt>
                <c:pt idx="62">
                  <c:v>0.03113</c:v>
                </c:pt>
                <c:pt idx="63">
                  <c:v>0.03381</c:v>
                </c:pt>
                <c:pt idx="64">
                  <c:v>0.03513</c:v>
                </c:pt>
                <c:pt idx="65">
                  <c:v>0.03384</c:v>
                </c:pt>
                <c:pt idx="66">
                  <c:v>0.03555</c:v>
                </c:pt>
                <c:pt idx="67">
                  <c:v>0.03774</c:v>
                </c:pt>
                <c:pt idx="68">
                  <c:v>0.03745</c:v>
                </c:pt>
                <c:pt idx="69">
                  <c:v>0.03643</c:v>
                </c:pt>
                <c:pt idx="70">
                  <c:v>0.0395</c:v>
                </c:pt>
                <c:pt idx="71">
                  <c:v>0.03977</c:v>
                </c:pt>
                <c:pt idx="72">
                  <c:v>0.04161</c:v>
                </c:pt>
                <c:pt idx="73">
                  <c:v>0.04107</c:v>
                </c:pt>
                <c:pt idx="74">
                  <c:v>0.04027</c:v>
                </c:pt>
                <c:pt idx="75">
                  <c:v>0.04123</c:v>
                </c:pt>
                <c:pt idx="76">
                  <c:v>0.04013</c:v>
                </c:pt>
                <c:pt idx="77">
                  <c:v>0.03639</c:v>
                </c:pt>
                <c:pt idx="78">
                  <c:v>0.04415</c:v>
                </c:pt>
                <c:pt idx="79">
                  <c:v>0.04221</c:v>
                </c:pt>
                <c:pt idx="80">
                  <c:v>0.04065</c:v>
                </c:pt>
                <c:pt idx="81">
                  <c:v>0.04455</c:v>
                </c:pt>
                <c:pt idx="82">
                  <c:v>0.04076</c:v>
                </c:pt>
                <c:pt idx="83">
                  <c:v>0.04698</c:v>
                </c:pt>
                <c:pt idx="84">
                  <c:v>0.04425</c:v>
                </c:pt>
                <c:pt idx="85">
                  <c:v>0.0459</c:v>
                </c:pt>
                <c:pt idx="86">
                  <c:v>0.04491</c:v>
                </c:pt>
                <c:pt idx="87">
                  <c:v>0.04795</c:v>
                </c:pt>
                <c:pt idx="88">
                  <c:v>0.04574</c:v>
                </c:pt>
                <c:pt idx="89">
                  <c:v>0.04736</c:v>
                </c:pt>
                <c:pt idx="90">
                  <c:v>0.05005</c:v>
                </c:pt>
                <c:pt idx="91">
                  <c:v>0.05117</c:v>
                </c:pt>
                <c:pt idx="92">
                  <c:v>0.04804</c:v>
                </c:pt>
                <c:pt idx="93">
                  <c:v>0.05005</c:v>
                </c:pt>
                <c:pt idx="94">
                  <c:v>0.0494</c:v>
                </c:pt>
                <c:pt idx="95">
                  <c:v>0.05194</c:v>
                </c:pt>
                <c:pt idx="96">
                  <c:v>0.05225</c:v>
                </c:pt>
                <c:pt idx="97">
                  <c:v>0.05402</c:v>
                </c:pt>
                <c:pt idx="98">
                  <c:v>0.0525</c:v>
                </c:pt>
                <c:pt idx="99">
                  <c:v>0.05565</c:v>
                </c:pt>
                <c:pt idx="100">
                  <c:v>0.05224</c:v>
                </c:pt>
                <c:pt idx="101">
                  <c:v>0.05321</c:v>
                </c:pt>
                <c:pt idx="102">
                  <c:v>0.05011</c:v>
                </c:pt>
                <c:pt idx="103">
                  <c:v>0.05004</c:v>
                </c:pt>
                <c:pt idx="104">
                  <c:v>0.05307</c:v>
                </c:pt>
                <c:pt idx="105">
                  <c:v>0.05648</c:v>
                </c:pt>
                <c:pt idx="106">
                  <c:v>0.05717</c:v>
                </c:pt>
                <c:pt idx="107">
                  <c:v>0.05603</c:v>
                </c:pt>
                <c:pt idx="108">
                  <c:v>0.05707</c:v>
                </c:pt>
                <c:pt idx="109">
                  <c:v>0.05643</c:v>
                </c:pt>
                <c:pt idx="110">
                  <c:v>0.05674</c:v>
                </c:pt>
                <c:pt idx="111">
                  <c:v>0.05681</c:v>
                </c:pt>
                <c:pt idx="112">
                  <c:v>0.06002</c:v>
                </c:pt>
                <c:pt idx="113">
                  <c:v>0.06018</c:v>
                </c:pt>
                <c:pt idx="114">
                  <c:v>0.06064</c:v>
                </c:pt>
                <c:pt idx="115">
                  <c:v>0.06139</c:v>
                </c:pt>
                <c:pt idx="116">
                  <c:v>0.06271</c:v>
                </c:pt>
                <c:pt idx="117">
                  <c:v>0.06155</c:v>
                </c:pt>
                <c:pt idx="118">
                  <c:v>0.0623</c:v>
                </c:pt>
                <c:pt idx="119">
                  <c:v>0.06328</c:v>
                </c:pt>
                <c:pt idx="120">
                  <c:v>0.06299</c:v>
                </c:pt>
                <c:pt idx="121">
                  <c:v>0.06604</c:v>
                </c:pt>
                <c:pt idx="122">
                  <c:v>0.06428</c:v>
                </c:pt>
                <c:pt idx="123">
                  <c:v>0.0664</c:v>
                </c:pt>
                <c:pt idx="124">
                  <c:v>0.06836</c:v>
                </c:pt>
                <c:pt idx="125">
                  <c:v>0.06582</c:v>
                </c:pt>
                <c:pt idx="126">
                  <c:v>0.06724</c:v>
                </c:pt>
                <c:pt idx="127">
                  <c:v>0.06578</c:v>
                </c:pt>
                <c:pt idx="128">
                  <c:v>0.06536</c:v>
                </c:pt>
                <c:pt idx="129">
                  <c:v>0.06713</c:v>
                </c:pt>
                <c:pt idx="130">
                  <c:v>0.06783</c:v>
                </c:pt>
                <c:pt idx="131">
                  <c:v>0.0655</c:v>
                </c:pt>
                <c:pt idx="132">
                  <c:v>0.06424</c:v>
                </c:pt>
                <c:pt idx="133">
                  <c:v>0.06744</c:v>
                </c:pt>
                <c:pt idx="134">
                  <c:v>0.06905</c:v>
                </c:pt>
                <c:pt idx="135">
                  <c:v>0.07017</c:v>
                </c:pt>
                <c:pt idx="136">
                  <c:v>0.07287</c:v>
                </c:pt>
                <c:pt idx="137">
                  <c:v>0.06646</c:v>
                </c:pt>
                <c:pt idx="138">
                  <c:v>0.07352</c:v>
                </c:pt>
                <c:pt idx="139">
                  <c:v>0.06694</c:v>
                </c:pt>
                <c:pt idx="140">
                  <c:v>0.07484</c:v>
                </c:pt>
                <c:pt idx="141">
                  <c:v>0.06822</c:v>
                </c:pt>
                <c:pt idx="142">
                  <c:v>0.07378</c:v>
                </c:pt>
                <c:pt idx="143">
                  <c:v>0.07921</c:v>
                </c:pt>
                <c:pt idx="144">
                  <c:v>0.07438</c:v>
                </c:pt>
                <c:pt idx="145">
                  <c:v>0.0752</c:v>
                </c:pt>
                <c:pt idx="146">
                  <c:v>0.075</c:v>
                </c:pt>
                <c:pt idx="147">
                  <c:v>0.07549</c:v>
                </c:pt>
                <c:pt idx="148">
                  <c:v>0.07498</c:v>
                </c:pt>
                <c:pt idx="149">
                  <c:v>0.07689</c:v>
                </c:pt>
                <c:pt idx="150">
                  <c:v>0.0747</c:v>
                </c:pt>
                <c:pt idx="151">
                  <c:v>0.07549</c:v>
                </c:pt>
                <c:pt idx="152">
                  <c:v>0.07566</c:v>
                </c:pt>
                <c:pt idx="153">
                  <c:v>0.07647</c:v>
                </c:pt>
                <c:pt idx="154">
                  <c:v>0.07908</c:v>
                </c:pt>
                <c:pt idx="155">
                  <c:v>0.07592</c:v>
                </c:pt>
                <c:pt idx="156">
                  <c:v>0.07866</c:v>
                </c:pt>
                <c:pt idx="157">
                  <c:v>0.07987</c:v>
                </c:pt>
                <c:pt idx="158">
                  <c:v>0.07832</c:v>
                </c:pt>
                <c:pt idx="159">
                  <c:v>0.07724</c:v>
                </c:pt>
                <c:pt idx="160">
                  <c:v>0.08151</c:v>
                </c:pt>
                <c:pt idx="161">
                  <c:v>0.08244</c:v>
                </c:pt>
                <c:pt idx="162">
                  <c:v>0.08167</c:v>
                </c:pt>
                <c:pt idx="163">
                  <c:v>0.08392</c:v>
                </c:pt>
                <c:pt idx="164">
                  <c:v>0.08268</c:v>
                </c:pt>
                <c:pt idx="165">
                  <c:v>0.08201</c:v>
                </c:pt>
                <c:pt idx="166">
                  <c:v>0.08576</c:v>
                </c:pt>
                <c:pt idx="167">
                  <c:v>0.08595</c:v>
                </c:pt>
                <c:pt idx="168">
                  <c:v>0.08589</c:v>
                </c:pt>
                <c:pt idx="169">
                  <c:v>0.08695</c:v>
                </c:pt>
                <c:pt idx="170">
                  <c:v>0.08736</c:v>
                </c:pt>
                <c:pt idx="171">
                  <c:v>0.08638</c:v>
                </c:pt>
                <c:pt idx="172">
                  <c:v>0.08711</c:v>
                </c:pt>
                <c:pt idx="173">
                  <c:v>0.08808</c:v>
                </c:pt>
                <c:pt idx="174">
                  <c:v>0.08358</c:v>
                </c:pt>
                <c:pt idx="175">
                  <c:v>0.0877</c:v>
                </c:pt>
                <c:pt idx="176">
                  <c:v>0.09169</c:v>
                </c:pt>
                <c:pt idx="177">
                  <c:v>0.08786</c:v>
                </c:pt>
                <c:pt idx="178">
                  <c:v>0.0884</c:v>
                </c:pt>
                <c:pt idx="179">
                  <c:v>0.08894</c:v>
                </c:pt>
                <c:pt idx="180">
                  <c:v>0.0876</c:v>
                </c:pt>
                <c:pt idx="181">
                  <c:v>0.08724</c:v>
                </c:pt>
                <c:pt idx="182">
                  <c:v>0.08659</c:v>
                </c:pt>
                <c:pt idx="183">
                  <c:v>0.09235</c:v>
                </c:pt>
                <c:pt idx="184">
                  <c:v>0.08909</c:v>
                </c:pt>
                <c:pt idx="185">
                  <c:v>0.09326</c:v>
                </c:pt>
                <c:pt idx="186">
                  <c:v>0.09204</c:v>
                </c:pt>
                <c:pt idx="187">
                  <c:v>0.09425</c:v>
                </c:pt>
                <c:pt idx="188">
                  <c:v>0.09466</c:v>
                </c:pt>
                <c:pt idx="189">
                  <c:v>0.0954</c:v>
                </c:pt>
                <c:pt idx="190">
                  <c:v>0.09211</c:v>
                </c:pt>
                <c:pt idx="191">
                  <c:v>0.0956</c:v>
                </c:pt>
                <c:pt idx="192">
                  <c:v>0.09214</c:v>
                </c:pt>
                <c:pt idx="193">
                  <c:v>0.09492</c:v>
                </c:pt>
                <c:pt idx="194">
                  <c:v>0.0943</c:v>
                </c:pt>
                <c:pt idx="195">
                  <c:v>0.09423</c:v>
                </c:pt>
                <c:pt idx="196">
                  <c:v>0.09551</c:v>
                </c:pt>
                <c:pt idx="197">
                  <c:v>0.10005</c:v>
                </c:pt>
                <c:pt idx="198">
                  <c:v>0.09803</c:v>
                </c:pt>
                <c:pt idx="199">
                  <c:v>0.09497</c:v>
                </c:pt>
                <c:pt idx="200">
                  <c:v>0.09737</c:v>
                </c:pt>
                <c:pt idx="201">
                  <c:v>0.09747</c:v>
                </c:pt>
                <c:pt idx="202">
                  <c:v>0.09565</c:v>
                </c:pt>
                <c:pt idx="203">
                  <c:v>0.09978</c:v>
                </c:pt>
                <c:pt idx="204">
                  <c:v>0.10082</c:v>
                </c:pt>
                <c:pt idx="205">
                  <c:v>0.09898</c:v>
                </c:pt>
                <c:pt idx="206">
                  <c:v>0.09689</c:v>
                </c:pt>
                <c:pt idx="207">
                  <c:v>0.10194</c:v>
                </c:pt>
                <c:pt idx="208">
                  <c:v>0.10042</c:v>
                </c:pt>
                <c:pt idx="209">
                  <c:v>0.10096</c:v>
                </c:pt>
                <c:pt idx="210">
                  <c:v>0.0988</c:v>
                </c:pt>
                <c:pt idx="211">
                  <c:v>0.10293</c:v>
                </c:pt>
                <c:pt idx="212">
                  <c:v>0.09954</c:v>
                </c:pt>
                <c:pt idx="213">
                  <c:v>0.10095</c:v>
                </c:pt>
                <c:pt idx="214">
                  <c:v>0.10468</c:v>
                </c:pt>
                <c:pt idx="215">
                  <c:v>0.1051</c:v>
                </c:pt>
                <c:pt idx="216">
                  <c:v>0.10318</c:v>
                </c:pt>
                <c:pt idx="217">
                  <c:v>0.10498</c:v>
                </c:pt>
                <c:pt idx="218">
                  <c:v>0.10582</c:v>
                </c:pt>
                <c:pt idx="219">
                  <c:v>0.10231</c:v>
                </c:pt>
                <c:pt idx="220">
                  <c:v>0.10362</c:v>
                </c:pt>
                <c:pt idx="221">
                  <c:v>0.10669</c:v>
                </c:pt>
                <c:pt idx="222">
                  <c:v>0.10769</c:v>
                </c:pt>
                <c:pt idx="223">
                  <c:v>0.10875</c:v>
                </c:pt>
                <c:pt idx="224">
                  <c:v>0.10693</c:v>
                </c:pt>
                <c:pt idx="225">
                  <c:v>0.10406</c:v>
                </c:pt>
                <c:pt idx="226">
                  <c:v>0.10504</c:v>
                </c:pt>
                <c:pt idx="227">
                  <c:v>0.10669</c:v>
                </c:pt>
                <c:pt idx="228">
                  <c:v>0.10637</c:v>
                </c:pt>
                <c:pt idx="229">
                  <c:v>0.10561</c:v>
                </c:pt>
                <c:pt idx="230">
                  <c:v>0.10978</c:v>
                </c:pt>
                <c:pt idx="231">
                  <c:v>0.10902</c:v>
                </c:pt>
                <c:pt idx="232">
                  <c:v>0.1108</c:v>
                </c:pt>
                <c:pt idx="233">
                  <c:v>0.1106</c:v>
                </c:pt>
                <c:pt idx="234">
                  <c:v>0.11144</c:v>
                </c:pt>
                <c:pt idx="235">
                  <c:v>0.11339</c:v>
                </c:pt>
                <c:pt idx="236">
                  <c:v>0.11439</c:v>
                </c:pt>
                <c:pt idx="237">
                  <c:v>0.112</c:v>
                </c:pt>
                <c:pt idx="238">
                  <c:v>0.10974</c:v>
                </c:pt>
                <c:pt idx="239">
                  <c:v>0.11168</c:v>
                </c:pt>
                <c:pt idx="240">
                  <c:v>0.11284</c:v>
                </c:pt>
                <c:pt idx="241">
                  <c:v>0.11418</c:v>
                </c:pt>
                <c:pt idx="242">
                  <c:v>0.11285</c:v>
                </c:pt>
                <c:pt idx="243">
                  <c:v>0.11123</c:v>
                </c:pt>
                <c:pt idx="244">
                  <c:v>0.11198</c:v>
                </c:pt>
                <c:pt idx="245">
                  <c:v>0.11791</c:v>
                </c:pt>
                <c:pt idx="246">
                  <c:v>0.11397</c:v>
                </c:pt>
                <c:pt idx="247">
                  <c:v>0.11092</c:v>
                </c:pt>
                <c:pt idx="248">
                  <c:v>0.11588</c:v>
                </c:pt>
                <c:pt idx="249">
                  <c:v>0.11326</c:v>
                </c:pt>
                <c:pt idx="250">
                  <c:v>0.11415</c:v>
                </c:pt>
                <c:pt idx="251">
                  <c:v>0.11725</c:v>
                </c:pt>
                <c:pt idx="252">
                  <c:v>0.115</c:v>
                </c:pt>
                <c:pt idx="253">
                  <c:v>0.11274</c:v>
                </c:pt>
                <c:pt idx="254">
                  <c:v>0.11525</c:v>
                </c:pt>
                <c:pt idx="255">
                  <c:v>0.11411</c:v>
                </c:pt>
                <c:pt idx="256">
                  <c:v>0.11874</c:v>
                </c:pt>
                <c:pt idx="257">
                  <c:v>0.11911</c:v>
                </c:pt>
                <c:pt idx="258">
                  <c:v>0.11592</c:v>
                </c:pt>
                <c:pt idx="259">
                  <c:v>0.11768</c:v>
                </c:pt>
                <c:pt idx="260">
                  <c:v>0.12014</c:v>
                </c:pt>
                <c:pt idx="261">
                  <c:v>0.12012</c:v>
                </c:pt>
                <c:pt idx="262">
                  <c:v>0.118</c:v>
                </c:pt>
                <c:pt idx="263">
                  <c:v>0.12075</c:v>
                </c:pt>
                <c:pt idx="264">
                  <c:v>0.11915</c:v>
                </c:pt>
                <c:pt idx="265">
                  <c:v>0.12037</c:v>
                </c:pt>
                <c:pt idx="266">
                  <c:v>0.11924</c:v>
                </c:pt>
                <c:pt idx="267">
                  <c:v>0.12214</c:v>
                </c:pt>
                <c:pt idx="268">
                  <c:v>0.11988</c:v>
                </c:pt>
                <c:pt idx="269">
                  <c:v>0.12736</c:v>
                </c:pt>
                <c:pt idx="270">
                  <c:v>0.11881</c:v>
                </c:pt>
                <c:pt idx="271">
                  <c:v>0.12288</c:v>
                </c:pt>
                <c:pt idx="272">
                  <c:v>0.12242</c:v>
                </c:pt>
                <c:pt idx="273">
                  <c:v>0.1199</c:v>
                </c:pt>
                <c:pt idx="274">
                  <c:v>0.12341</c:v>
                </c:pt>
                <c:pt idx="275">
                  <c:v>0.1225</c:v>
                </c:pt>
                <c:pt idx="276">
                  <c:v>0.12542</c:v>
                </c:pt>
                <c:pt idx="277">
                  <c:v>0.12165</c:v>
                </c:pt>
                <c:pt idx="278">
                  <c:v>0.12594</c:v>
                </c:pt>
                <c:pt idx="279">
                  <c:v>0.12682</c:v>
                </c:pt>
                <c:pt idx="280">
                  <c:v>0.12494</c:v>
                </c:pt>
                <c:pt idx="281">
                  <c:v>0.12771</c:v>
                </c:pt>
                <c:pt idx="282">
                  <c:v>0.12444</c:v>
                </c:pt>
                <c:pt idx="283">
                  <c:v>0.12657</c:v>
                </c:pt>
                <c:pt idx="284">
                  <c:v>0.12686</c:v>
                </c:pt>
                <c:pt idx="285">
                  <c:v>0.12839</c:v>
                </c:pt>
                <c:pt idx="286">
                  <c:v>0.12594</c:v>
                </c:pt>
                <c:pt idx="287">
                  <c:v>0.12846</c:v>
                </c:pt>
                <c:pt idx="288">
                  <c:v>0.12791</c:v>
                </c:pt>
                <c:pt idx="289">
                  <c:v>0.1279</c:v>
                </c:pt>
                <c:pt idx="290">
                  <c:v>0.12586</c:v>
                </c:pt>
                <c:pt idx="291">
                  <c:v>0.13013</c:v>
                </c:pt>
                <c:pt idx="292">
                  <c:v>0.13305</c:v>
                </c:pt>
                <c:pt idx="293">
                  <c:v>0.12928</c:v>
                </c:pt>
                <c:pt idx="294">
                  <c:v>0.12403</c:v>
                </c:pt>
                <c:pt idx="295">
                  <c:v>0.12984</c:v>
                </c:pt>
                <c:pt idx="296">
                  <c:v>0.13132</c:v>
                </c:pt>
                <c:pt idx="297">
                  <c:v>0.13158</c:v>
                </c:pt>
                <c:pt idx="298">
                  <c:v>0.13013</c:v>
                </c:pt>
                <c:pt idx="299">
                  <c:v>0.13104</c:v>
                </c:pt>
                <c:pt idx="300">
                  <c:v>0.13083</c:v>
                </c:pt>
                <c:pt idx="301">
                  <c:v>0.13288</c:v>
                </c:pt>
                <c:pt idx="302">
                  <c:v>0.13247</c:v>
                </c:pt>
                <c:pt idx="303">
                  <c:v>0.13471</c:v>
                </c:pt>
                <c:pt idx="304">
                  <c:v>0.13114</c:v>
                </c:pt>
                <c:pt idx="305">
                  <c:v>0.1333</c:v>
                </c:pt>
                <c:pt idx="306">
                  <c:v>0.13227</c:v>
                </c:pt>
                <c:pt idx="307">
                  <c:v>0.13432</c:v>
                </c:pt>
                <c:pt idx="308">
                  <c:v>0.13042</c:v>
                </c:pt>
                <c:pt idx="309">
                  <c:v>0.13548</c:v>
                </c:pt>
                <c:pt idx="310">
                  <c:v>0.13375</c:v>
                </c:pt>
                <c:pt idx="311">
                  <c:v>0.13655</c:v>
                </c:pt>
                <c:pt idx="312">
                  <c:v>0.13235</c:v>
                </c:pt>
                <c:pt idx="313">
                  <c:v>0.1353</c:v>
                </c:pt>
                <c:pt idx="314">
                  <c:v>0.13522</c:v>
                </c:pt>
                <c:pt idx="315">
                  <c:v>0.13733</c:v>
                </c:pt>
                <c:pt idx="316">
                  <c:v>0.1371</c:v>
                </c:pt>
                <c:pt idx="317">
                  <c:v>0.13639</c:v>
                </c:pt>
                <c:pt idx="318">
                  <c:v>0.13576</c:v>
                </c:pt>
                <c:pt idx="319">
                  <c:v>0.13986</c:v>
                </c:pt>
                <c:pt idx="320">
                  <c:v>0.13456</c:v>
                </c:pt>
                <c:pt idx="321">
                  <c:v>0.13612</c:v>
                </c:pt>
                <c:pt idx="322">
                  <c:v>0.13599</c:v>
                </c:pt>
                <c:pt idx="323">
                  <c:v>0.13918</c:v>
                </c:pt>
                <c:pt idx="324">
                  <c:v>0.13975</c:v>
                </c:pt>
                <c:pt idx="325">
                  <c:v>0.14129</c:v>
                </c:pt>
                <c:pt idx="326">
                  <c:v>0.13974</c:v>
                </c:pt>
                <c:pt idx="327">
                  <c:v>0.14067</c:v>
                </c:pt>
                <c:pt idx="328">
                  <c:v>0.13917</c:v>
                </c:pt>
                <c:pt idx="329">
                  <c:v>0.13993</c:v>
                </c:pt>
                <c:pt idx="330">
                  <c:v>0.14002</c:v>
                </c:pt>
                <c:pt idx="331">
                  <c:v>0.14104</c:v>
                </c:pt>
                <c:pt idx="332">
                  <c:v>0.14234</c:v>
                </c:pt>
                <c:pt idx="333">
                  <c:v>0.14485</c:v>
                </c:pt>
                <c:pt idx="334">
                  <c:v>0.14</c:v>
                </c:pt>
                <c:pt idx="335">
                  <c:v>0.14279</c:v>
                </c:pt>
                <c:pt idx="336">
                  <c:v>0.13871</c:v>
                </c:pt>
                <c:pt idx="337">
                  <c:v>0.14389</c:v>
                </c:pt>
                <c:pt idx="338">
                  <c:v>0.14131</c:v>
                </c:pt>
                <c:pt idx="339">
                  <c:v>0.14212</c:v>
                </c:pt>
                <c:pt idx="340">
                  <c:v>0.13835</c:v>
                </c:pt>
                <c:pt idx="341">
                  <c:v>0.14313</c:v>
                </c:pt>
                <c:pt idx="342">
                  <c:v>0.14313</c:v>
                </c:pt>
                <c:pt idx="343">
                  <c:v>0.14371</c:v>
                </c:pt>
                <c:pt idx="344">
                  <c:v>0.14457</c:v>
                </c:pt>
                <c:pt idx="345">
                  <c:v>0.14638</c:v>
                </c:pt>
                <c:pt idx="346">
                  <c:v>0.14286</c:v>
                </c:pt>
                <c:pt idx="347">
                  <c:v>0.14442</c:v>
                </c:pt>
                <c:pt idx="348">
                  <c:v>0.14531</c:v>
                </c:pt>
                <c:pt idx="349">
                  <c:v>0.14182</c:v>
                </c:pt>
                <c:pt idx="350">
                  <c:v>0.14184</c:v>
                </c:pt>
                <c:pt idx="351">
                  <c:v>0.14469</c:v>
                </c:pt>
                <c:pt idx="352">
                  <c:v>0.14307</c:v>
                </c:pt>
                <c:pt idx="353">
                  <c:v>0.14529</c:v>
                </c:pt>
                <c:pt idx="354">
                  <c:v>0.14728</c:v>
                </c:pt>
                <c:pt idx="355">
                  <c:v>0.14935</c:v>
                </c:pt>
                <c:pt idx="356">
                  <c:v>0.15113</c:v>
                </c:pt>
                <c:pt idx="357">
                  <c:v>0.14746</c:v>
                </c:pt>
                <c:pt idx="358">
                  <c:v>0.14755</c:v>
                </c:pt>
                <c:pt idx="359">
                  <c:v>0.14905</c:v>
                </c:pt>
                <c:pt idx="360">
                  <c:v>0.1443</c:v>
                </c:pt>
                <c:pt idx="361">
                  <c:v>0.14974</c:v>
                </c:pt>
                <c:pt idx="362">
                  <c:v>0.14655</c:v>
                </c:pt>
                <c:pt idx="363">
                  <c:v>0.14825</c:v>
                </c:pt>
                <c:pt idx="364">
                  <c:v>0.14527</c:v>
                </c:pt>
                <c:pt idx="365">
                  <c:v>0.15071</c:v>
                </c:pt>
                <c:pt idx="366">
                  <c:v>0.14904</c:v>
                </c:pt>
                <c:pt idx="367">
                  <c:v>0.15034</c:v>
                </c:pt>
                <c:pt idx="368">
                  <c:v>0.14926</c:v>
                </c:pt>
                <c:pt idx="369">
                  <c:v>0.15015</c:v>
                </c:pt>
                <c:pt idx="370">
                  <c:v>0.14952</c:v>
                </c:pt>
                <c:pt idx="371">
                  <c:v>0.15006</c:v>
                </c:pt>
                <c:pt idx="372">
                  <c:v>0.14912</c:v>
                </c:pt>
                <c:pt idx="373">
                  <c:v>0.14816</c:v>
                </c:pt>
                <c:pt idx="374">
                  <c:v>0.15201</c:v>
                </c:pt>
                <c:pt idx="375">
                  <c:v>0.15313</c:v>
                </c:pt>
                <c:pt idx="376">
                  <c:v>0.15332</c:v>
                </c:pt>
                <c:pt idx="377">
                  <c:v>0.1519</c:v>
                </c:pt>
                <c:pt idx="378">
                  <c:v>0.1499</c:v>
                </c:pt>
                <c:pt idx="379">
                  <c:v>0.15515</c:v>
                </c:pt>
                <c:pt idx="380">
                  <c:v>0.15226</c:v>
                </c:pt>
                <c:pt idx="381">
                  <c:v>0.15429</c:v>
                </c:pt>
                <c:pt idx="382">
                  <c:v>0.15374</c:v>
                </c:pt>
                <c:pt idx="383">
                  <c:v>0.15699</c:v>
                </c:pt>
                <c:pt idx="384">
                  <c:v>0.15419</c:v>
                </c:pt>
                <c:pt idx="385">
                  <c:v>0.15318</c:v>
                </c:pt>
                <c:pt idx="386">
                  <c:v>0.15457</c:v>
                </c:pt>
                <c:pt idx="387">
                  <c:v>0.15398</c:v>
                </c:pt>
                <c:pt idx="388">
                  <c:v>0.15452</c:v>
                </c:pt>
                <c:pt idx="389">
                  <c:v>0.15683</c:v>
                </c:pt>
                <c:pt idx="390">
                  <c:v>0.15864</c:v>
                </c:pt>
                <c:pt idx="391">
                  <c:v>0.15744</c:v>
                </c:pt>
                <c:pt idx="392">
                  <c:v>0.15484</c:v>
                </c:pt>
                <c:pt idx="393">
                  <c:v>0.15577</c:v>
                </c:pt>
                <c:pt idx="394">
                  <c:v>0.15608</c:v>
                </c:pt>
                <c:pt idx="395">
                  <c:v>0.15776</c:v>
                </c:pt>
                <c:pt idx="396">
                  <c:v>0.15691</c:v>
                </c:pt>
                <c:pt idx="397">
                  <c:v>0.1583</c:v>
                </c:pt>
                <c:pt idx="398">
                  <c:v>0.16124</c:v>
                </c:pt>
                <c:pt idx="399">
                  <c:v>0.15537</c:v>
                </c:pt>
                <c:pt idx="400">
                  <c:v>0.16134</c:v>
                </c:pt>
                <c:pt idx="401">
                  <c:v>0.1601</c:v>
                </c:pt>
                <c:pt idx="402">
                  <c:v>0.15694</c:v>
                </c:pt>
                <c:pt idx="403">
                  <c:v>0.15973</c:v>
                </c:pt>
                <c:pt idx="404">
                  <c:v>0.15948</c:v>
                </c:pt>
                <c:pt idx="405">
                  <c:v>0.15877</c:v>
                </c:pt>
                <c:pt idx="406">
                  <c:v>0.16245</c:v>
                </c:pt>
                <c:pt idx="407">
                  <c:v>0.15873</c:v>
                </c:pt>
                <c:pt idx="408">
                  <c:v>0.15838</c:v>
                </c:pt>
                <c:pt idx="409">
                  <c:v>0.15934</c:v>
                </c:pt>
                <c:pt idx="410">
                  <c:v>0.16187</c:v>
                </c:pt>
                <c:pt idx="411">
                  <c:v>0.1616</c:v>
                </c:pt>
                <c:pt idx="412">
                  <c:v>0.161</c:v>
                </c:pt>
                <c:pt idx="413">
                  <c:v>0.15827</c:v>
                </c:pt>
                <c:pt idx="414">
                  <c:v>0.16113</c:v>
                </c:pt>
                <c:pt idx="415">
                  <c:v>0.16085</c:v>
                </c:pt>
                <c:pt idx="416">
                  <c:v>0.16517</c:v>
                </c:pt>
                <c:pt idx="417">
                  <c:v>0.16201</c:v>
                </c:pt>
                <c:pt idx="418">
                  <c:v>0.16208</c:v>
                </c:pt>
                <c:pt idx="419">
                  <c:v>0.16564</c:v>
                </c:pt>
                <c:pt idx="420">
                  <c:v>0.1644</c:v>
                </c:pt>
                <c:pt idx="421">
                  <c:v>0.1611</c:v>
                </c:pt>
                <c:pt idx="422">
                  <c:v>0.16346</c:v>
                </c:pt>
                <c:pt idx="423">
                  <c:v>0.16217</c:v>
                </c:pt>
                <c:pt idx="424">
                  <c:v>0.16358</c:v>
                </c:pt>
                <c:pt idx="425">
                  <c:v>0.16456</c:v>
                </c:pt>
                <c:pt idx="426">
                  <c:v>0.16564</c:v>
                </c:pt>
                <c:pt idx="427">
                  <c:v>0.16809</c:v>
                </c:pt>
                <c:pt idx="428">
                  <c:v>0.16738</c:v>
                </c:pt>
                <c:pt idx="429">
                  <c:v>0.16534</c:v>
                </c:pt>
                <c:pt idx="430">
                  <c:v>0.16667</c:v>
                </c:pt>
                <c:pt idx="431">
                  <c:v>0.16652</c:v>
                </c:pt>
                <c:pt idx="432">
                  <c:v>0.16495</c:v>
                </c:pt>
                <c:pt idx="433">
                  <c:v>0.16382</c:v>
                </c:pt>
                <c:pt idx="434">
                  <c:v>0.16556</c:v>
                </c:pt>
                <c:pt idx="435">
                  <c:v>0.16478</c:v>
                </c:pt>
                <c:pt idx="436">
                  <c:v>0.16721</c:v>
                </c:pt>
                <c:pt idx="437">
                  <c:v>0.16723</c:v>
                </c:pt>
                <c:pt idx="438">
                  <c:v>0.16701</c:v>
                </c:pt>
                <c:pt idx="439">
                  <c:v>0.16793</c:v>
                </c:pt>
                <c:pt idx="440">
                  <c:v>0.16751</c:v>
                </c:pt>
                <c:pt idx="441">
                  <c:v>0.16984</c:v>
                </c:pt>
                <c:pt idx="442">
                  <c:v>0.17076</c:v>
                </c:pt>
                <c:pt idx="443">
                  <c:v>0.16724</c:v>
                </c:pt>
                <c:pt idx="444">
                  <c:v>0.17035</c:v>
                </c:pt>
                <c:pt idx="445">
                  <c:v>0.16777</c:v>
                </c:pt>
                <c:pt idx="446">
                  <c:v>0.17044</c:v>
                </c:pt>
                <c:pt idx="447">
                  <c:v>0.16952</c:v>
                </c:pt>
                <c:pt idx="448">
                  <c:v>0.1706</c:v>
                </c:pt>
                <c:pt idx="449">
                  <c:v>0.17059</c:v>
                </c:pt>
                <c:pt idx="450">
                  <c:v>0.17172</c:v>
                </c:pt>
                <c:pt idx="451">
                  <c:v>0.1733</c:v>
                </c:pt>
                <c:pt idx="452">
                  <c:v>0.16877</c:v>
                </c:pt>
                <c:pt idx="453">
                  <c:v>0.17014</c:v>
                </c:pt>
                <c:pt idx="454">
                  <c:v>0.17177</c:v>
                </c:pt>
                <c:pt idx="455">
                  <c:v>0.17052</c:v>
                </c:pt>
              </c:numCache>
            </c:numRef>
          </c:yVal>
          <c:smooth val="0"/>
        </c:ser>
        <c:ser>
          <c:idx val="4"/>
          <c:order val="4"/>
          <c:tx>
            <c:v>wall 453um-dry</c:v>
          </c:tx>
          <c:spPr>
            <a:ln w="38100">
              <a:solidFill>
                <a:srgbClr val="FF0000"/>
              </a:solidFill>
              <a:prstDash val="solid"/>
            </a:ln>
          </c:spPr>
          <c:marker>
            <c:symbol val="none"/>
          </c:marker>
          <c:xVal>
            <c:numRef>
              <c:f>'wet-vs-dry'!$S$13:$S$490</c:f>
              <c:numCache>
                <c:formatCode>General</c:formatCode>
                <c:ptCount val="478"/>
                <c:pt idx="0">
                  <c:v>0.0</c:v>
                </c:pt>
                <c:pt idx="1">
                  <c:v>0.00664767331433998</c:v>
                </c:pt>
                <c:pt idx="2">
                  <c:v>0.01329534662868</c:v>
                </c:pt>
                <c:pt idx="3">
                  <c:v>0.0196264640709085</c:v>
                </c:pt>
                <c:pt idx="4">
                  <c:v>0.0196264640709085</c:v>
                </c:pt>
                <c:pt idx="5">
                  <c:v>0.164925609370054</c:v>
                </c:pt>
                <c:pt idx="6">
                  <c:v>0.263691041468819</c:v>
                </c:pt>
                <c:pt idx="7">
                  <c:v>0.323203545425768</c:v>
                </c:pt>
                <c:pt idx="8">
                  <c:v>0.395694840139285</c:v>
                </c:pt>
                <c:pt idx="9">
                  <c:v>0.454890788224122</c:v>
                </c:pt>
                <c:pt idx="10">
                  <c:v>0.51440329218107</c:v>
                </c:pt>
                <c:pt idx="11">
                  <c:v>0.567268122823678</c:v>
                </c:pt>
                <c:pt idx="12">
                  <c:v>0.626464070908515</c:v>
                </c:pt>
                <c:pt idx="13">
                  <c:v>0.679328901551124</c:v>
                </c:pt>
                <c:pt idx="14">
                  <c:v>0.731877176321621</c:v>
                </c:pt>
                <c:pt idx="15">
                  <c:v>0.778094333649889</c:v>
                </c:pt>
                <c:pt idx="16">
                  <c:v>0.830959164292498</c:v>
                </c:pt>
                <c:pt idx="17">
                  <c:v>0.883823994935106</c:v>
                </c:pt>
                <c:pt idx="18">
                  <c:v>0.936372269705603</c:v>
                </c:pt>
                <c:pt idx="19">
                  <c:v>0.989237100348211</c:v>
                </c:pt>
                <c:pt idx="20">
                  <c:v>1.048433048433048</c:v>
                </c:pt>
                <c:pt idx="21">
                  <c:v>1.107945552389997</c:v>
                </c:pt>
                <c:pt idx="22">
                  <c:v>1.167141500474834</c:v>
                </c:pt>
                <c:pt idx="23">
                  <c:v>1.220006331117442</c:v>
                </c:pt>
                <c:pt idx="24">
                  <c:v>1.266223488445711</c:v>
                </c:pt>
                <c:pt idx="25">
                  <c:v>1.31908831908832</c:v>
                </c:pt>
                <c:pt idx="26">
                  <c:v>1.371636593858816</c:v>
                </c:pt>
                <c:pt idx="27">
                  <c:v>1.431149097815764</c:v>
                </c:pt>
                <c:pt idx="28">
                  <c:v>1.477366255144025</c:v>
                </c:pt>
                <c:pt idx="29">
                  <c:v>1.52991452991453</c:v>
                </c:pt>
                <c:pt idx="30">
                  <c:v>1.569484013928458</c:v>
                </c:pt>
                <c:pt idx="31">
                  <c:v>1.628996517885407</c:v>
                </c:pt>
                <c:pt idx="32">
                  <c:v>1.681544792655904</c:v>
                </c:pt>
                <c:pt idx="33">
                  <c:v>1.734409623298512</c:v>
                </c:pt>
                <c:pt idx="34">
                  <c:v>1.787274453941121</c:v>
                </c:pt>
                <c:pt idx="35">
                  <c:v>1.839822728711618</c:v>
                </c:pt>
                <c:pt idx="36">
                  <c:v>1.892687559354226</c:v>
                </c:pt>
                <c:pt idx="37">
                  <c:v>1.945552389996835</c:v>
                </c:pt>
                <c:pt idx="38">
                  <c:v>1.998100664767332</c:v>
                </c:pt>
                <c:pt idx="39">
                  <c:v>2.0443178220956</c:v>
                </c:pt>
                <c:pt idx="40">
                  <c:v>2.097182652738208</c:v>
                </c:pt>
                <c:pt idx="41">
                  <c:v>2.156378600823043</c:v>
                </c:pt>
                <c:pt idx="42">
                  <c:v>2.209243431465654</c:v>
                </c:pt>
                <c:pt idx="43">
                  <c:v>2.262108262108262</c:v>
                </c:pt>
                <c:pt idx="44">
                  <c:v>2.321304210193099</c:v>
                </c:pt>
                <c:pt idx="45">
                  <c:v>2.380816714150048</c:v>
                </c:pt>
                <c:pt idx="46">
                  <c:v>2.433364988920545</c:v>
                </c:pt>
                <c:pt idx="47">
                  <c:v>2.486229819563153</c:v>
                </c:pt>
                <c:pt idx="48">
                  <c:v>2.53244697689142</c:v>
                </c:pt>
                <c:pt idx="49">
                  <c:v>2.58531180753403</c:v>
                </c:pt>
                <c:pt idx="50">
                  <c:v>2.637860082304527</c:v>
                </c:pt>
                <c:pt idx="51">
                  <c:v>2.690724912947135</c:v>
                </c:pt>
                <c:pt idx="52">
                  <c:v>2.743589743589744</c:v>
                </c:pt>
                <c:pt idx="53">
                  <c:v>2.789490345045901</c:v>
                </c:pt>
                <c:pt idx="54">
                  <c:v>2.835707502374169</c:v>
                </c:pt>
                <c:pt idx="55">
                  <c:v>2.895220006331118</c:v>
                </c:pt>
                <c:pt idx="56">
                  <c:v>2.947768281101615</c:v>
                </c:pt>
                <c:pt idx="57">
                  <c:v>3.000633111744223</c:v>
                </c:pt>
                <c:pt idx="58">
                  <c:v>3.046850269072491</c:v>
                </c:pt>
                <c:pt idx="59">
                  <c:v>3.09306742640076</c:v>
                </c:pt>
                <c:pt idx="60">
                  <c:v>3.145615701171257</c:v>
                </c:pt>
                <c:pt idx="61">
                  <c:v>3.205128205128205</c:v>
                </c:pt>
                <c:pt idx="62">
                  <c:v>3.264324153213043</c:v>
                </c:pt>
                <c:pt idx="63">
                  <c:v>3.31718898385565</c:v>
                </c:pt>
                <c:pt idx="64">
                  <c:v>3.36340614118392</c:v>
                </c:pt>
                <c:pt idx="65">
                  <c:v>3.416270971826527</c:v>
                </c:pt>
                <c:pt idx="66">
                  <c:v>3.475466919911363</c:v>
                </c:pt>
                <c:pt idx="67">
                  <c:v>3.534979423868313</c:v>
                </c:pt>
                <c:pt idx="68">
                  <c:v>3.58752769863881</c:v>
                </c:pt>
                <c:pt idx="69">
                  <c:v>3.64039252928142</c:v>
                </c:pt>
                <c:pt idx="70">
                  <c:v>3.693257359924026</c:v>
                </c:pt>
                <c:pt idx="71">
                  <c:v>3.745805634694522</c:v>
                </c:pt>
                <c:pt idx="72">
                  <c:v>3.792022792022792</c:v>
                </c:pt>
                <c:pt idx="73">
                  <c:v>3.8448876226654</c:v>
                </c:pt>
                <c:pt idx="74">
                  <c:v>3.897435897435897</c:v>
                </c:pt>
                <c:pt idx="75">
                  <c:v>3.950300728078506</c:v>
                </c:pt>
                <c:pt idx="76">
                  <c:v>4.003165558721109</c:v>
                </c:pt>
                <c:pt idx="77">
                  <c:v>4.055713833491612</c:v>
                </c:pt>
                <c:pt idx="78">
                  <c:v>4.10857866413422</c:v>
                </c:pt>
                <c:pt idx="79">
                  <c:v>4.16144349477683</c:v>
                </c:pt>
                <c:pt idx="80">
                  <c:v>4.207660652105098</c:v>
                </c:pt>
                <c:pt idx="81">
                  <c:v>4.260208926875586</c:v>
                </c:pt>
                <c:pt idx="82">
                  <c:v>4.313073757518199</c:v>
                </c:pt>
                <c:pt idx="83">
                  <c:v>4.365938588160794</c:v>
                </c:pt>
                <c:pt idx="84">
                  <c:v>4.411839189616967</c:v>
                </c:pt>
                <c:pt idx="85">
                  <c:v>4.464704020259576</c:v>
                </c:pt>
                <c:pt idx="86">
                  <c:v>4.524216524216524</c:v>
                </c:pt>
                <c:pt idx="87">
                  <c:v>4.576764798987023</c:v>
                </c:pt>
                <c:pt idx="88">
                  <c:v>4.62962962962963</c:v>
                </c:pt>
                <c:pt idx="89">
                  <c:v>4.682494460272235</c:v>
                </c:pt>
                <c:pt idx="90">
                  <c:v>4.748338081671415</c:v>
                </c:pt>
                <c:pt idx="91">
                  <c:v>4.807534029756225</c:v>
                </c:pt>
                <c:pt idx="92">
                  <c:v>4.867046533713196</c:v>
                </c:pt>
                <c:pt idx="93">
                  <c:v>4.91326369104147</c:v>
                </c:pt>
                <c:pt idx="94">
                  <c:v>4.959480848369735</c:v>
                </c:pt>
                <c:pt idx="95">
                  <c:v>5.012029123140235</c:v>
                </c:pt>
                <c:pt idx="96">
                  <c:v>5.058246280468503</c:v>
                </c:pt>
                <c:pt idx="97">
                  <c:v>5.111111111111112</c:v>
                </c:pt>
                <c:pt idx="98">
                  <c:v>5.16365938588161</c:v>
                </c:pt>
                <c:pt idx="99">
                  <c:v>5.216524216524204</c:v>
                </c:pt>
                <c:pt idx="100">
                  <c:v>5.269389047166825</c:v>
                </c:pt>
                <c:pt idx="101">
                  <c:v>5.321937321937314</c:v>
                </c:pt>
                <c:pt idx="102">
                  <c:v>5.374802152579931</c:v>
                </c:pt>
                <c:pt idx="103">
                  <c:v>5.42766698322254</c:v>
                </c:pt>
                <c:pt idx="104">
                  <c:v>5.480215257993036</c:v>
                </c:pt>
                <c:pt idx="105">
                  <c:v>5.533080088635645</c:v>
                </c:pt>
                <c:pt idx="106">
                  <c:v>5.579297245963913</c:v>
                </c:pt>
                <c:pt idx="107">
                  <c:v>5.632162076606505</c:v>
                </c:pt>
                <c:pt idx="108">
                  <c:v>5.684710351376995</c:v>
                </c:pt>
                <c:pt idx="109">
                  <c:v>5.73757518201963</c:v>
                </c:pt>
                <c:pt idx="110">
                  <c:v>5.79677113010447</c:v>
                </c:pt>
                <c:pt idx="111">
                  <c:v>5.856283634061413</c:v>
                </c:pt>
                <c:pt idx="112">
                  <c:v>5.90250079138968</c:v>
                </c:pt>
                <c:pt idx="113">
                  <c:v>5.961696739474517</c:v>
                </c:pt>
                <c:pt idx="114">
                  <c:v>6.021209243431466</c:v>
                </c:pt>
                <c:pt idx="115">
                  <c:v>6.073757518201964</c:v>
                </c:pt>
                <c:pt idx="116">
                  <c:v>6.126622348844571</c:v>
                </c:pt>
                <c:pt idx="117">
                  <c:v>6.17948717948718</c:v>
                </c:pt>
                <c:pt idx="118">
                  <c:v>6.225704336815425</c:v>
                </c:pt>
                <c:pt idx="119">
                  <c:v>6.271604938271607</c:v>
                </c:pt>
                <c:pt idx="120">
                  <c:v>6.324469768914207</c:v>
                </c:pt>
                <c:pt idx="121">
                  <c:v>6.377334599556814</c:v>
                </c:pt>
                <c:pt idx="122">
                  <c:v>6.436530547641659</c:v>
                </c:pt>
                <c:pt idx="123">
                  <c:v>6.49604305159861</c:v>
                </c:pt>
                <c:pt idx="124">
                  <c:v>6.542260208926876</c:v>
                </c:pt>
                <c:pt idx="125">
                  <c:v>6.588160810383034</c:v>
                </c:pt>
                <c:pt idx="126">
                  <c:v>6.647673314339982</c:v>
                </c:pt>
                <c:pt idx="127">
                  <c:v>6.70053814498259</c:v>
                </c:pt>
                <c:pt idx="128">
                  <c:v>6.746438746438748</c:v>
                </c:pt>
                <c:pt idx="129">
                  <c:v>6.792655903767015</c:v>
                </c:pt>
                <c:pt idx="130">
                  <c:v>6.845520734409623</c:v>
                </c:pt>
                <c:pt idx="131">
                  <c:v>6.898385565052226</c:v>
                </c:pt>
                <c:pt idx="132">
                  <c:v>6.950933839822729</c:v>
                </c:pt>
                <c:pt idx="133">
                  <c:v>7.003798670465337</c:v>
                </c:pt>
                <c:pt idx="134">
                  <c:v>7.056663501107947</c:v>
                </c:pt>
                <c:pt idx="135">
                  <c:v>7.115859449192778</c:v>
                </c:pt>
                <c:pt idx="136">
                  <c:v>7.175371953149732</c:v>
                </c:pt>
                <c:pt idx="137">
                  <c:v>7.241215574548907</c:v>
                </c:pt>
                <c:pt idx="138">
                  <c:v>7.287432731877177</c:v>
                </c:pt>
                <c:pt idx="139">
                  <c:v>7.333649889205445</c:v>
                </c:pt>
                <c:pt idx="140">
                  <c:v>7.392845837290263</c:v>
                </c:pt>
                <c:pt idx="141">
                  <c:v>7.43906299461856</c:v>
                </c:pt>
                <c:pt idx="142">
                  <c:v>7.49192782526116</c:v>
                </c:pt>
                <c:pt idx="143">
                  <c:v>7.537828426717317</c:v>
                </c:pt>
                <c:pt idx="144">
                  <c:v>7.597340930674265</c:v>
                </c:pt>
                <c:pt idx="145">
                  <c:v>7.65020576131687</c:v>
                </c:pt>
                <c:pt idx="146">
                  <c:v>7.70940170940171</c:v>
                </c:pt>
                <c:pt idx="147">
                  <c:v>7.762266540044319</c:v>
                </c:pt>
                <c:pt idx="148">
                  <c:v>7.808483697372587</c:v>
                </c:pt>
                <c:pt idx="149">
                  <c:v>7.861031972143079</c:v>
                </c:pt>
                <c:pt idx="150">
                  <c:v>7.913896802785691</c:v>
                </c:pt>
                <c:pt idx="151">
                  <c:v>7.960113960113961</c:v>
                </c:pt>
                <c:pt idx="152">
                  <c:v>8.01266223488446</c:v>
                </c:pt>
                <c:pt idx="153">
                  <c:v>8.06552706552707</c:v>
                </c:pt>
                <c:pt idx="154">
                  <c:v>8.111744222855334</c:v>
                </c:pt>
                <c:pt idx="155">
                  <c:v>8.157961380183576</c:v>
                </c:pt>
                <c:pt idx="156">
                  <c:v>8.210509654954101</c:v>
                </c:pt>
                <c:pt idx="157">
                  <c:v>8.270022158911048</c:v>
                </c:pt>
                <c:pt idx="158">
                  <c:v>8.32288698955366</c:v>
                </c:pt>
                <c:pt idx="159">
                  <c:v>8.37543526432416</c:v>
                </c:pt>
                <c:pt idx="160">
                  <c:v>8.434947768281098</c:v>
                </c:pt>
                <c:pt idx="161">
                  <c:v>8.50743906299462</c:v>
                </c:pt>
                <c:pt idx="162">
                  <c:v>8.560303893637227</c:v>
                </c:pt>
                <c:pt idx="163">
                  <c:v>8.599873377651148</c:v>
                </c:pt>
                <c:pt idx="164">
                  <c:v>8.659069325735996</c:v>
                </c:pt>
                <c:pt idx="165">
                  <c:v>8.711934156378603</c:v>
                </c:pt>
                <c:pt idx="166">
                  <c:v>8.758151313706868</c:v>
                </c:pt>
                <c:pt idx="167">
                  <c:v>8.804051915163025</c:v>
                </c:pt>
                <c:pt idx="168">
                  <c:v>8.85691674580564</c:v>
                </c:pt>
                <c:pt idx="169">
                  <c:v>8.916429249762584</c:v>
                </c:pt>
                <c:pt idx="170">
                  <c:v>8.968977524533068</c:v>
                </c:pt>
                <c:pt idx="171">
                  <c:v>9.015194681861352</c:v>
                </c:pt>
                <c:pt idx="172">
                  <c:v>9.06805951250396</c:v>
                </c:pt>
                <c:pt idx="173">
                  <c:v>9.120607787274448</c:v>
                </c:pt>
                <c:pt idx="174">
                  <c:v>9.17347261791707</c:v>
                </c:pt>
                <c:pt idx="175">
                  <c:v>9.226337448559668</c:v>
                </c:pt>
                <c:pt idx="176">
                  <c:v>9.27255460588794</c:v>
                </c:pt>
                <c:pt idx="177">
                  <c:v>9.32510288065844</c:v>
                </c:pt>
                <c:pt idx="178">
                  <c:v>9.377967711301044</c:v>
                </c:pt>
                <c:pt idx="179">
                  <c:v>9.430832541943656</c:v>
                </c:pt>
                <c:pt idx="180">
                  <c:v>9.47673314339981</c:v>
                </c:pt>
                <c:pt idx="181">
                  <c:v>9.52959797404242</c:v>
                </c:pt>
                <c:pt idx="182">
                  <c:v>9.58911047799937</c:v>
                </c:pt>
                <c:pt idx="183">
                  <c:v>9.64830642608419</c:v>
                </c:pt>
                <c:pt idx="184">
                  <c:v>9.701171256726811</c:v>
                </c:pt>
                <c:pt idx="185">
                  <c:v>9.75371953149731</c:v>
                </c:pt>
                <c:pt idx="186">
                  <c:v>9.819879708768597</c:v>
                </c:pt>
                <c:pt idx="187">
                  <c:v>9.86609686609687</c:v>
                </c:pt>
                <c:pt idx="188">
                  <c:v>9.918645140867363</c:v>
                </c:pt>
                <c:pt idx="189">
                  <c:v>9.978157644824312</c:v>
                </c:pt>
                <c:pt idx="190">
                  <c:v>10.02437480215258</c:v>
                </c:pt>
                <c:pt idx="191">
                  <c:v>10.07027540360874</c:v>
                </c:pt>
                <c:pt idx="192">
                  <c:v>10.1297879075657</c:v>
                </c:pt>
                <c:pt idx="193">
                  <c:v>10.1826527382083</c:v>
                </c:pt>
                <c:pt idx="194">
                  <c:v>10.23520101297879</c:v>
                </c:pt>
                <c:pt idx="195">
                  <c:v>10.2880658436214</c:v>
                </c:pt>
                <c:pt idx="196">
                  <c:v>10.34093067426401</c:v>
                </c:pt>
                <c:pt idx="197">
                  <c:v>10.38683127572017</c:v>
                </c:pt>
                <c:pt idx="198">
                  <c:v>10.43969610636277</c:v>
                </c:pt>
                <c:pt idx="199">
                  <c:v>10.48591326369104</c:v>
                </c:pt>
                <c:pt idx="200">
                  <c:v>10.53877809433365</c:v>
                </c:pt>
                <c:pt idx="201">
                  <c:v>10.59132636910415</c:v>
                </c:pt>
                <c:pt idx="202">
                  <c:v>10.64419119974675</c:v>
                </c:pt>
                <c:pt idx="203">
                  <c:v>10.69705603038937</c:v>
                </c:pt>
                <c:pt idx="204">
                  <c:v>10.74960430515986</c:v>
                </c:pt>
                <c:pt idx="205">
                  <c:v>10.80246913580247</c:v>
                </c:pt>
                <c:pt idx="206">
                  <c:v>10.85533396644508</c:v>
                </c:pt>
                <c:pt idx="207">
                  <c:v>10.91452991452992</c:v>
                </c:pt>
                <c:pt idx="208">
                  <c:v>10.96739474517252</c:v>
                </c:pt>
                <c:pt idx="209">
                  <c:v>11.02659069325736</c:v>
                </c:pt>
                <c:pt idx="210">
                  <c:v>11.08610319721431</c:v>
                </c:pt>
                <c:pt idx="211">
                  <c:v>11.13232035454258</c:v>
                </c:pt>
                <c:pt idx="212">
                  <c:v>11.18486862931307</c:v>
                </c:pt>
                <c:pt idx="213">
                  <c:v>11.23773345995568</c:v>
                </c:pt>
                <c:pt idx="214">
                  <c:v>11.28395061728395</c:v>
                </c:pt>
                <c:pt idx="215">
                  <c:v>11.33649889205445</c:v>
                </c:pt>
                <c:pt idx="216">
                  <c:v>11.38936372269706</c:v>
                </c:pt>
                <c:pt idx="217">
                  <c:v>11.448876226654</c:v>
                </c:pt>
                <c:pt idx="218">
                  <c:v>11.5014245014245</c:v>
                </c:pt>
                <c:pt idx="219">
                  <c:v>11.55428933206711</c:v>
                </c:pt>
                <c:pt idx="220">
                  <c:v>11.60050648939538</c:v>
                </c:pt>
                <c:pt idx="221">
                  <c:v>11.65305476416587</c:v>
                </c:pt>
                <c:pt idx="222">
                  <c:v>11.69927192149414</c:v>
                </c:pt>
                <c:pt idx="223">
                  <c:v>11.75213675213675</c:v>
                </c:pt>
                <c:pt idx="224">
                  <c:v>11.80500158277936</c:v>
                </c:pt>
                <c:pt idx="225">
                  <c:v>11.85754985754986</c:v>
                </c:pt>
                <c:pt idx="226">
                  <c:v>11.9170623615068</c:v>
                </c:pt>
                <c:pt idx="227">
                  <c:v>11.96327951883507</c:v>
                </c:pt>
                <c:pt idx="228">
                  <c:v>12.01582779360557</c:v>
                </c:pt>
                <c:pt idx="229">
                  <c:v>12.06869262424818</c:v>
                </c:pt>
                <c:pt idx="230">
                  <c:v>12.12155745489079</c:v>
                </c:pt>
                <c:pt idx="231">
                  <c:v>12.18075340297562</c:v>
                </c:pt>
                <c:pt idx="232">
                  <c:v>12.23361823361823</c:v>
                </c:pt>
                <c:pt idx="233">
                  <c:v>12.29281418170307</c:v>
                </c:pt>
                <c:pt idx="234">
                  <c:v>12.35897435897436</c:v>
                </c:pt>
                <c:pt idx="235">
                  <c:v>12.41152263374486</c:v>
                </c:pt>
                <c:pt idx="236">
                  <c:v>12.45773979107313</c:v>
                </c:pt>
                <c:pt idx="237">
                  <c:v>12.5039569484014</c:v>
                </c:pt>
                <c:pt idx="238">
                  <c:v>12.556821779044</c:v>
                </c:pt>
                <c:pt idx="239">
                  <c:v>12.6093700538145</c:v>
                </c:pt>
                <c:pt idx="240">
                  <c:v>12.66888255777145</c:v>
                </c:pt>
                <c:pt idx="241">
                  <c:v>12.72143083254195</c:v>
                </c:pt>
                <c:pt idx="242">
                  <c:v>12.76764798987021</c:v>
                </c:pt>
                <c:pt idx="243">
                  <c:v>12.82051282051282</c:v>
                </c:pt>
                <c:pt idx="244">
                  <c:v>12.87337765115543</c:v>
                </c:pt>
                <c:pt idx="245">
                  <c:v>12.91927825261158</c:v>
                </c:pt>
                <c:pt idx="246">
                  <c:v>12.9721430832542</c:v>
                </c:pt>
                <c:pt idx="247">
                  <c:v>13.0250079138968</c:v>
                </c:pt>
                <c:pt idx="248">
                  <c:v>13.0775561886673</c:v>
                </c:pt>
                <c:pt idx="249">
                  <c:v>13.12377334599557</c:v>
                </c:pt>
                <c:pt idx="250">
                  <c:v>13.17663817663818</c:v>
                </c:pt>
                <c:pt idx="251">
                  <c:v>13.2295030072808</c:v>
                </c:pt>
                <c:pt idx="252">
                  <c:v>13.28205128205128</c:v>
                </c:pt>
                <c:pt idx="253">
                  <c:v>13.33491611269389</c:v>
                </c:pt>
                <c:pt idx="254">
                  <c:v>13.3877809433365</c:v>
                </c:pt>
                <c:pt idx="255">
                  <c:v>13.440329218107</c:v>
                </c:pt>
                <c:pt idx="256">
                  <c:v>13.49984172206395</c:v>
                </c:pt>
                <c:pt idx="257">
                  <c:v>13.56568534346312</c:v>
                </c:pt>
                <c:pt idx="258">
                  <c:v>13.61855017410573</c:v>
                </c:pt>
                <c:pt idx="259">
                  <c:v>13.67109844887623</c:v>
                </c:pt>
                <c:pt idx="260">
                  <c:v>13.73061095283317</c:v>
                </c:pt>
                <c:pt idx="261">
                  <c:v>13.78347578347578</c:v>
                </c:pt>
                <c:pt idx="262">
                  <c:v>13.82937638493194</c:v>
                </c:pt>
                <c:pt idx="263">
                  <c:v>13.88224121557455</c:v>
                </c:pt>
                <c:pt idx="264">
                  <c:v>13.93510604621716</c:v>
                </c:pt>
                <c:pt idx="265">
                  <c:v>13.98132320354543</c:v>
                </c:pt>
                <c:pt idx="266">
                  <c:v>14.03387147831592</c:v>
                </c:pt>
                <c:pt idx="267">
                  <c:v>14.08673630895853</c:v>
                </c:pt>
                <c:pt idx="268">
                  <c:v>14.13960113960114</c:v>
                </c:pt>
                <c:pt idx="269">
                  <c:v>14.19214941437164</c:v>
                </c:pt>
                <c:pt idx="270">
                  <c:v>14.2383665716999</c:v>
                </c:pt>
                <c:pt idx="271">
                  <c:v>14.29123140234251</c:v>
                </c:pt>
                <c:pt idx="272">
                  <c:v>14.33744855967078</c:v>
                </c:pt>
                <c:pt idx="273">
                  <c:v>14.3899968344413</c:v>
                </c:pt>
                <c:pt idx="274">
                  <c:v>14.44950933839823</c:v>
                </c:pt>
                <c:pt idx="275">
                  <c:v>14.4957264957265</c:v>
                </c:pt>
                <c:pt idx="276">
                  <c:v>14.54827477049699</c:v>
                </c:pt>
                <c:pt idx="277">
                  <c:v>14.6011396011396</c:v>
                </c:pt>
                <c:pt idx="278">
                  <c:v>14.65400443178221</c:v>
                </c:pt>
                <c:pt idx="279">
                  <c:v>14.7065527065527</c:v>
                </c:pt>
                <c:pt idx="280">
                  <c:v>14.75941753719532</c:v>
                </c:pt>
                <c:pt idx="281">
                  <c:v>14.8252611585945</c:v>
                </c:pt>
                <c:pt idx="282">
                  <c:v>14.8781259892371</c:v>
                </c:pt>
                <c:pt idx="283">
                  <c:v>14.93732193732194</c:v>
                </c:pt>
                <c:pt idx="284">
                  <c:v>14.99018676796455</c:v>
                </c:pt>
                <c:pt idx="285">
                  <c:v>15.04305159860716</c:v>
                </c:pt>
                <c:pt idx="286">
                  <c:v>15.08926875593542</c:v>
                </c:pt>
                <c:pt idx="287">
                  <c:v>15.14181703070592</c:v>
                </c:pt>
                <c:pt idx="288">
                  <c:v>15.20132953466287</c:v>
                </c:pt>
                <c:pt idx="289">
                  <c:v>15.2605254827477</c:v>
                </c:pt>
                <c:pt idx="290">
                  <c:v>15.30674264007597</c:v>
                </c:pt>
                <c:pt idx="291">
                  <c:v>15.35295979740425</c:v>
                </c:pt>
                <c:pt idx="292">
                  <c:v>15.39917695473251</c:v>
                </c:pt>
                <c:pt idx="293">
                  <c:v>15.45172522950301</c:v>
                </c:pt>
                <c:pt idx="294">
                  <c:v>15.50459006014562</c:v>
                </c:pt>
                <c:pt idx="295">
                  <c:v>15.5508072174739</c:v>
                </c:pt>
                <c:pt idx="296">
                  <c:v>15.60367204811649</c:v>
                </c:pt>
                <c:pt idx="297">
                  <c:v>15.64957264957265</c:v>
                </c:pt>
                <c:pt idx="298">
                  <c:v>15.71573282684394</c:v>
                </c:pt>
                <c:pt idx="299">
                  <c:v>15.7619499841722</c:v>
                </c:pt>
                <c:pt idx="300">
                  <c:v>15.81449825894271</c:v>
                </c:pt>
                <c:pt idx="301">
                  <c:v>15.86736308958531</c:v>
                </c:pt>
                <c:pt idx="302">
                  <c:v>15.92022792022792</c:v>
                </c:pt>
                <c:pt idx="303">
                  <c:v>15.97277619499842</c:v>
                </c:pt>
                <c:pt idx="304">
                  <c:v>16.03228869895537</c:v>
                </c:pt>
                <c:pt idx="305">
                  <c:v>16.08483697372574</c:v>
                </c:pt>
                <c:pt idx="306">
                  <c:v>16.13770180436848</c:v>
                </c:pt>
                <c:pt idx="307">
                  <c:v>16.19721430832542</c:v>
                </c:pt>
                <c:pt idx="308">
                  <c:v>16.25641025641024</c:v>
                </c:pt>
                <c:pt idx="309">
                  <c:v>16.30262741373853</c:v>
                </c:pt>
                <c:pt idx="310">
                  <c:v>16.35549224438108</c:v>
                </c:pt>
                <c:pt idx="311">
                  <c:v>16.41468819246597</c:v>
                </c:pt>
                <c:pt idx="312">
                  <c:v>16.46755302310858</c:v>
                </c:pt>
                <c:pt idx="313">
                  <c:v>16.51377018043685</c:v>
                </c:pt>
                <c:pt idx="314">
                  <c:v>16.57296612852168</c:v>
                </c:pt>
                <c:pt idx="315">
                  <c:v>16.61918328584995</c:v>
                </c:pt>
                <c:pt idx="316">
                  <c:v>16.67204811649257</c:v>
                </c:pt>
                <c:pt idx="317">
                  <c:v>16.71794871794872</c:v>
                </c:pt>
                <c:pt idx="318">
                  <c:v>16.77081354859132</c:v>
                </c:pt>
                <c:pt idx="319">
                  <c:v>16.8170307059196</c:v>
                </c:pt>
                <c:pt idx="320">
                  <c:v>16.86324786324786</c:v>
                </c:pt>
                <c:pt idx="321">
                  <c:v>16.91579613801836</c:v>
                </c:pt>
                <c:pt idx="322">
                  <c:v>16.96866096866097</c:v>
                </c:pt>
                <c:pt idx="323">
                  <c:v>17.02152579930358</c:v>
                </c:pt>
                <c:pt idx="324">
                  <c:v>17.07407407407408</c:v>
                </c:pt>
                <c:pt idx="325">
                  <c:v>17.1269389047167</c:v>
                </c:pt>
                <c:pt idx="326">
                  <c:v>17.17980373535929</c:v>
                </c:pt>
                <c:pt idx="327">
                  <c:v>17.23899968344413</c:v>
                </c:pt>
                <c:pt idx="328">
                  <c:v>17.29851218740107</c:v>
                </c:pt>
                <c:pt idx="329">
                  <c:v>17.35770813548591</c:v>
                </c:pt>
                <c:pt idx="330">
                  <c:v>17.41057296612853</c:v>
                </c:pt>
                <c:pt idx="331">
                  <c:v>17.46976891421335</c:v>
                </c:pt>
                <c:pt idx="332">
                  <c:v>17.51598607154163</c:v>
                </c:pt>
                <c:pt idx="333">
                  <c:v>17.56885090218423</c:v>
                </c:pt>
                <c:pt idx="334">
                  <c:v>17.61506805951251</c:v>
                </c:pt>
                <c:pt idx="335">
                  <c:v>17.667616334283</c:v>
                </c:pt>
                <c:pt idx="336">
                  <c:v>17.72712883823995</c:v>
                </c:pt>
                <c:pt idx="337">
                  <c:v>17.78632478632478</c:v>
                </c:pt>
                <c:pt idx="338">
                  <c:v>17.8391896169674</c:v>
                </c:pt>
                <c:pt idx="339">
                  <c:v>17.88540677429566</c:v>
                </c:pt>
                <c:pt idx="340">
                  <c:v>17.93827160493827</c:v>
                </c:pt>
                <c:pt idx="341">
                  <c:v>17.99081987970877</c:v>
                </c:pt>
                <c:pt idx="342">
                  <c:v>18.03703703703703</c:v>
                </c:pt>
                <c:pt idx="343">
                  <c:v>18.08990186767964</c:v>
                </c:pt>
                <c:pt idx="344">
                  <c:v>18.13611902500791</c:v>
                </c:pt>
                <c:pt idx="345">
                  <c:v>18.18866729977841</c:v>
                </c:pt>
                <c:pt idx="346">
                  <c:v>18.23488445710668</c:v>
                </c:pt>
                <c:pt idx="347">
                  <c:v>18.29439696106363</c:v>
                </c:pt>
                <c:pt idx="348">
                  <c:v>18.34694523583412</c:v>
                </c:pt>
                <c:pt idx="349">
                  <c:v>18.39981006647674</c:v>
                </c:pt>
                <c:pt idx="350">
                  <c:v>18.446027223805</c:v>
                </c:pt>
                <c:pt idx="351">
                  <c:v>18.50522317188982</c:v>
                </c:pt>
                <c:pt idx="352">
                  <c:v>18.56473567584679</c:v>
                </c:pt>
                <c:pt idx="353">
                  <c:v>18.62393162393163</c:v>
                </c:pt>
                <c:pt idx="354">
                  <c:v>18.68344412788858</c:v>
                </c:pt>
                <c:pt idx="355">
                  <c:v>18.73599240265907</c:v>
                </c:pt>
                <c:pt idx="356">
                  <c:v>18.78885723330168</c:v>
                </c:pt>
                <c:pt idx="357">
                  <c:v>18.83507439062994</c:v>
                </c:pt>
                <c:pt idx="358">
                  <c:v>18.88793922127256</c:v>
                </c:pt>
                <c:pt idx="359">
                  <c:v>18.94048749604305</c:v>
                </c:pt>
                <c:pt idx="360">
                  <c:v>19.0</c:v>
                </c:pt>
                <c:pt idx="361">
                  <c:v>19.05254827477048</c:v>
                </c:pt>
                <c:pt idx="362">
                  <c:v>19.10541310541311</c:v>
                </c:pt>
                <c:pt idx="363">
                  <c:v>19.15163026274137</c:v>
                </c:pt>
                <c:pt idx="364">
                  <c:v>19.21082621082621</c:v>
                </c:pt>
                <c:pt idx="365">
                  <c:v>19.25704336815448</c:v>
                </c:pt>
                <c:pt idx="366">
                  <c:v>19.3099081987971</c:v>
                </c:pt>
                <c:pt idx="367">
                  <c:v>19.35612535612535</c:v>
                </c:pt>
                <c:pt idx="368">
                  <c:v>19.40234251345358</c:v>
                </c:pt>
                <c:pt idx="369">
                  <c:v>19.44824311490978</c:v>
                </c:pt>
                <c:pt idx="370">
                  <c:v>19.50110794555239</c:v>
                </c:pt>
                <c:pt idx="371">
                  <c:v>19.56062044950932</c:v>
                </c:pt>
                <c:pt idx="372">
                  <c:v>19.6198163975942</c:v>
                </c:pt>
                <c:pt idx="373">
                  <c:v>19.6726812282368</c:v>
                </c:pt>
                <c:pt idx="374">
                  <c:v>19.72522950300714</c:v>
                </c:pt>
                <c:pt idx="375">
                  <c:v>19.77809433364989</c:v>
                </c:pt>
                <c:pt idx="376">
                  <c:v>19.8309591642925</c:v>
                </c:pt>
                <c:pt idx="377">
                  <c:v>19.89015511237734</c:v>
                </c:pt>
                <c:pt idx="378">
                  <c:v>19.94301994301992</c:v>
                </c:pt>
                <c:pt idx="379">
                  <c:v>19.99588477366255</c:v>
                </c:pt>
                <c:pt idx="380">
                  <c:v>20.04843304843302</c:v>
                </c:pt>
                <c:pt idx="381">
                  <c:v>20.10129787907566</c:v>
                </c:pt>
                <c:pt idx="382">
                  <c:v>20.16049382716049</c:v>
                </c:pt>
                <c:pt idx="383">
                  <c:v>20.21335865780311</c:v>
                </c:pt>
                <c:pt idx="384">
                  <c:v>20.26622348844571</c:v>
                </c:pt>
                <c:pt idx="385">
                  <c:v>20.31877176321622</c:v>
                </c:pt>
                <c:pt idx="386">
                  <c:v>20.36498892054448</c:v>
                </c:pt>
                <c:pt idx="387">
                  <c:v>20.4178537511871</c:v>
                </c:pt>
                <c:pt idx="388">
                  <c:v>20.47704969927192</c:v>
                </c:pt>
                <c:pt idx="389">
                  <c:v>20.52326685660019</c:v>
                </c:pt>
                <c:pt idx="390">
                  <c:v>20.56948401392846</c:v>
                </c:pt>
                <c:pt idx="391">
                  <c:v>20.61570117125673</c:v>
                </c:pt>
                <c:pt idx="392">
                  <c:v>20.661918328585</c:v>
                </c:pt>
                <c:pt idx="393">
                  <c:v>20.71446660335549</c:v>
                </c:pt>
                <c:pt idx="394">
                  <c:v>20.77397910731245</c:v>
                </c:pt>
                <c:pt idx="395">
                  <c:v>20.82684393795505</c:v>
                </c:pt>
                <c:pt idx="396">
                  <c:v>20.87939221272552</c:v>
                </c:pt>
                <c:pt idx="397">
                  <c:v>20.9389047166825</c:v>
                </c:pt>
                <c:pt idx="398">
                  <c:v>20.98512187401072</c:v>
                </c:pt>
                <c:pt idx="399">
                  <c:v>21.0443178220956</c:v>
                </c:pt>
                <c:pt idx="400">
                  <c:v>21.0971826527382</c:v>
                </c:pt>
                <c:pt idx="401">
                  <c:v>21.15637860082305</c:v>
                </c:pt>
                <c:pt idx="402">
                  <c:v>21.20924343146562</c:v>
                </c:pt>
                <c:pt idx="403">
                  <c:v>21.26843937955048</c:v>
                </c:pt>
                <c:pt idx="404">
                  <c:v>21.31465653687876</c:v>
                </c:pt>
                <c:pt idx="405">
                  <c:v>21.36752136752137</c:v>
                </c:pt>
                <c:pt idx="406">
                  <c:v>21.41373852484963</c:v>
                </c:pt>
                <c:pt idx="407">
                  <c:v>21.47293447293447</c:v>
                </c:pt>
                <c:pt idx="408">
                  <c:v>21.52579930357694</c:v>
                </c:pt>
                <c:pt idx="409">
                  <c:v>21.58499525166192</c:v>
                </c:pt>
                <c:pt idx="410">
                  <c:v>21.6312124089902</c:v>
                </c:pt>
                <c:pt idx="411">
                  <c:v>21.69072491294713</c:v>
                </c:pt>
                <c:pt idx="412">
                  <c:v>21.74327318771763</c:v>
                </c:pt>
                <c:pt idx="413">
                  <c:v>21.78949034504588</c:v>
                </c:pt>
                <c:pt idx="414">
                  <c:v>21.84235517568851</c:v>
                </c:pt>
                <c:pt idx="415">
                  <c:v>21.88857233301678</c:v>
                </c:pt>
                <c:pt idx="416">
                  <c:v>21.94112060778727</c:v>
                </c:pt>
                <c:pt idx="417">
                  <c:v>21.98733776511554</c:v>
                </c:pt>
                <c:pt idx="418">
                  <c:v>22.04020259575815</c:v>
                </c:pt>
                <c:pt idx="419">
                  <c:v>22.09306742640076</c:v>
                </c:pt>
                <c:pt idx="420">
                  <c:v>22.1522633744856</c:v>
                </c:pt>
                <c:pt idx="421">
                  <c:v>22.20512820512818</c:v>
                </c:pt>
                <c:pt idx="422">
                  <c:v>22.25134536245648</c:v>
                </c:pt>
                <c:pt idx="423">
                  <c:v>22.31054131054131</c:v>
                </c:pt>
                <c:pt idx="424">
                  <c:v>22.36340614118392</c:v>
                </c:pt>
                <c:pt idx="425">
                  <c:v>22.42260208926868</c:v>
                </c:pt>
                <c:pt idx="426">
                  <c:v>22.47546691991136</c:v>
                </c:pt>
                <c:pt idx="427">
                  <c:v>22.52833175055397</c:v>
                </c:pt>
                <c:pt idx="428">
                  <c:v>22.58088002532448</c:v>
                </c:pt>
                <c:pt idx="429">
                  <c:v>22.62709718265274</c:v>
                </c:pt>
                <c:pt idx="430">
                  <c:v>22.67996201329535</c:v>
                </c:pt>
                <c:pt idx="431">
                  <c:v>22.73251028806578</c:v>
                </c:pt>
                <c:pt idx="432">
                  <c:v>22.78537511870845</c:v>
                </c:pt>
                <c:pt idx="433">
                  <c:v>22.83823994935106</c:v>
                </c:pt>
                <c:pt idx="434">
                  <c:v>22.89078822412155</c:v>
                </c:pt>
                <c:pt idx="435">
                  <c:v>22.93700538144983</c:v>
                </c:pt>
                <c:pt idx="436">
                  <c:v>22.99651788540677</c:v>
                </c:pt>
                <c:pt idx="437">
                  <c:v>23.04906616017727</c:v>
                </c:pt>
                <c:pt idx="438">
                  <c:v>23.10193099081988</c:v>
                </c:pt>
                <c:pt idx="439">
                  <c:v>23.1547958214625</c:v>
                </c:pt>
                <c:pt idx="440">
                  <c:v>23.20101297879075</c:v>
                </c:pt>
                <c:pt idx="441">
                  <c:v>23.25356125356122</c:v>
                </c:pt>
                <c:pt idx="442">
                  <c:v>23.30642608420386</c:v>
                </c:pt>
                <c:pt idx="443">
                  <c:v>23.35929091484648</c:v>
                </c:pt>
                <c:pt idx="444">
                  <c:v>23.41183918961697</c:v>
                </c:pt>
                <c:pt idx="445">
                  <c:v>23.46470402025958</c:v>
                </c:pt>
                <c:pt idx="446">
                  <c:v>23.5175688509022</c:v>
                </c:pt>
                <c:pt idx="447">
                  <c:v>23.56346945235834</c:v>
                </c:pt>
                <c:pt idx="448">
                  <c:v>23.62298195631529</c:v>
                </c:pt>
                <c:pt idx="449">
                  <c:v>23.68882557771447</c:v>
                </c:pt>
                <c:pt idx="450">
                  <c:v>23.74833808167141</c:v>
                </c:pt>
                <c:pt idx="451">
                  <c:v>23.79455523899968</c:v>
                </c:pt>
                <c:pt idx="452">
                  <c:v>23.84710351377018</c:v>
                </c:pt>
                <c:pt idx="453">
                  <c:v>23.89332067109845</c:v>
                </c:pt>
                <c:pt idx="454">
                  <c:v>23.94618550174106</c:v>
                </c:pt>
                <c:pt idx="455">
                  <c:v>23.99873377651148</c:v>
                </c:pt>
                <c:pt idx="456">
                  <c:v>24.05159860715417</c:v>
                </c:pt>
                <c:pt idx="457">
                  <c:v>24.10446343779678</c:v>
                </c:pt>
                <c:pt idx="458">
                  <c:v>24.15701171256728</c:v>
                </c:pt>
                <c:pt idx="459">
                  <c:v>24.20987654320988</c:v>
                </c:pt>
                <c:pt idx="460">
                  <c:v>24.25609370053814</c:v>
                </c:pt>
                <c:pt idx="461">
                  <c:v>24.30895853118076</c:v>
                </c:pt>
                <c:pt idx="462">
                  <c:v>24.36150680595122</c:v>
                </c:pt>
                <c:pt idx="463">
                  <c:v>24.41437163659386</c:v>
                </c:pt>
                <c:pt idx="464">
                  <c:v>24.46723646723647</c:v>
                </c:pt>
                <c:pt idx="465">
                  <c:v>24.51978474200697</c:v>
                </c:pt>
                <c:pt idx="466">
                  <c:v>24.57929724596388</c:v>
                </c:pt>
                <c:pt idx="467">
                  <c:v>24.63184552073441</c:v>
                </c:pt>
                <c:pt idx="468">
                  <c:v>24.68471035137702</c:v>
                </c:pt>
                <c:pt idx="469">
                  <c:v>24.73092750870529</c:v>
                </c:pt>
                <c:pt idx="470">
                  <c:v>24.78379233934776</c:v>
                </c:pt>
                <c:pt idx="471">
                  <c:v>24.82969294080405</c:v>
                </c:pt>
                <c:pt idx="472">
                  <c:v>24.89585311807534</c:v>
                </c:pt>
                <c:pt idx="473">
                  <c:v>24.95504906616008</c:v>
                </c:pt>
                <c:pt idx="474">
                  <c:v>25.0079138968028</c:v>
                </c:pt>
                <c:pt idx="475">
                  <c:v>25.06710984488762</c:v>
                </c:pt>
                <c:pt idx="476">
                  <c:v>25.11997467553023</c:v>
                </c:pt>
                <c:pt idx="477">
                  <c:v>25.14624881291548</c:v>
                </c:pt>
              </c:numCache>
            </c:numRef>
          </c:xVal>
          <c:yVal>
            <c:numRef>
              <c:f>'wet-vs-dry'!$T$13:$T$490</c:f>
              <c:numCache>
                <c:formatCode>General</c:formatCode>
                <c:ptCount val="478"/>
                <c:pt idx="0">
                  <c:v>3.0E-5</c:v>
                </c:pt>
                <c:pt idx="1">
                  <c:v>-0.0032</c:v>
                </c:pt>
                <c:pt idx="2">
                  <c:v>-0.00011</c:v>
                </c:pt>
                <c:pt idx="3">
                  <c:v>-0.00309</c:v>
                </c:pt>
                <c:pt idx="4">
                  <c:v>0.00061</c:v>
                </c:pt>
                <c:pt idx="5">
                  <c:v>0.00108</c:v>
                </c:pt>
                <c:pt idx="6">
                  <c:v>0.00672</c:v>
                </c:pt>
                <c:pt idx="7">
                  <c:v>0.00774</c:v>
                </c:pt>
                <c:pt idx="8">
                  <c:v>0.00852</c:v>
                </c:pt>
                <c:pt idx="9">
                  <c:v>0.00853</c:v>
                </c:pt>
                <c:pt idx="10">
                  <c:v>0.00989</c:v>
                </c:pt>
                <c:pt idx="11">
                  <c:v>0.01072</c:v>
                </c:pt>
                <c:pt idx="12">
                  <c:v>0.01197</c:v>
                </c:pt>
                <c:pt idx="13">
                  <c:v>0.01309</c:v>
                </c:pt>
                <c:pt idx="14">
                  <c:v>0.0131</c:v>
                </c:pt>
                <c:pt idx="15">
                  <c:v>0.01221</c:v>
                </c:pt>
                <c:pt idx="16">
                  <c:v>0.01786</c:v>
                </c:pt>
                <c:pt idx="17">
                  <c:v>0.0165</c:v>
                </c:pt>
                <c:pt idx="18">
                  <c:v>0.01759</c:v>
                </c:pt>
                <c:pt idx="19">
                  <c:v>0.0234</c:v>
                </c:pt>
                <c:pt idx="20">
                  <c:v>0.02384</c:v>
                </c:pt>
                <c:pt idx="21">
                  <c:v>0.02286</c:v>
                </c:pt>
                <c:pt idx="22">
                  <c:v>0.02387</c:v>
                </c:pt>
                <c:pt idx="23">
                  <c:v>0.02581</c:v>
                </c:pt>
                <c:pt idx="24">
                  <c:v>0.02524</c:v>
                </c:pt>
                <c:pt idx="25">
                  <c:v>0.02411</c:v>
                </c:pt>
                <c:pt idx="26">
                  <c:v>0.02903</c:v>
                </c:pt>
                <c:pt idx="27">
                  <c:v>0.02679</c:v>
                </c:pt>
                <c:pt idx="28">
                  <c:v>0.03081</c:v>
                </c:pt>
                <c:pt idx="29">
                  <c:v>0.02837</c:v>
                </c:pt>
                <c:pt idx="30">
                  <c:v>0.03022</c:v>
                </c:pt>
                <c:pt idx="31">
                  <c:v>0.03275</c:v>
                </c:pt>
                <c:pt idx="32">
                  <c:v>0.03431</c:v>
                </c:pt>
                <c:pt idx="33">
                  <c:v>0.03241</c:v>
                </c:pt>
                <c:pt idx="34">
                  <c:v>0.03664</c:v>
                </c:pt>
                <c:pt idx="35">
                  <c:v>0.03342</c:v>
                </c:pt>
                <c:pt idx="36">
                  <c:v>0.03998</c:v>
                </c:pt>
                <c:pt idx="37">
                  <c:v>0.04112</c:v>
                </c:pt>
                <c:pt idx="38">
                  <c:v>0.04259</c:v>
                </c:pt>
                <c:pt idx="39">
                  <c:v>0.04228</c:v>
                </c:pt>
                <c:pt idx="40">
                  <c:v>0.04554</c:v>
                </c:pt>
                <c:pt idx="41">
                  <c:v>0.04602</c:v>
                </c:pt>
                <c:pt idx="42">
                  <c:v>0.04515</c:v>
                </c:pt>
                <c:pt idx="43">
                  <c:v>0.04315</c:v>
                </c:pt>
                <c:pt idx="44">
                  <c:v>0.04747</c:v>
                </c:pt>
                <c:pt idx="45">
                  <c:v>0.04825</c:v>
                </c:pt>
                <c:pt idx="46">
                  <c:v>0.04943</c:v>
                </c:pt>
                <c:pt idx="47">
                  <c:v>0.05129</c:v>
                </c:pt>
                <c:pt idx="48">
                  <c:v>0.05261</c:v>
                </c:pt>
                <c:pt idx="49">
                  <c:v>0.05242</c:v>
                </c:pt>
                <c:pt idx="50">
                  <c:v>0.05595</c:v>
                </c:pt>
                <c:pt idx="51">
                  <c:v>0.0541</c:v>
                </c:pt>
                <c:pt idx="52">
                  <c:v>0.05506</c:v>
                </c:pt>
                <c:pt idx="53">
                  <c:v>0.05555</c:v>
                </c:pt>
                <c:pt idx="54">
                  <c:v>0.05728</c:v>
                </c:pt>
                <c:pt idx="55">
                  <c:v>0.06176</c:v>
                </c:pt>
                <c:pt idx="56">
                  <c:v>0.06067</c:v>
                </c:pt>
                <c:pt idx="57">
                  <c:v>0.06247</c:v>
                </c:pt>
                <c:pt idx="58">
                  <c:v>0.06228</c:v>
                </c:pt>
                <c:pt idx="59">
                  <c:v>0.0631</c:v>
                </c:pt>
                <c:pt idx="60">
                  <c:v>0.06734</c:v>
                </c:pt>
                <c:pt idx="61">
                  <c:v>0.06618</c:v>
                </c:pt>
                <c:pt idx="62">
                  <c:v>0.07154</c:v>
                </c:pt>
                <c:pt idx="63">
                  <c:v>0.06977</c:v>
                </c:pt>
                <c:pt idx="64">
                  <c:v>0.07102</c:v>
                </c:pt>
                <c:pt idx="65">
                  <c:v>0.0738</c:v>
                </c:pt>
                <c:pt idx="66">
                  <c:v>0.07686</c:v>
                </c:pt>
                <c:pt idx="67">
                  <c:v>0.07324</c:v>
                </c:pt>
                <c:pt idx="68">
                  <c:v>0.07807</c:v>
                </c:pt>
                <c:pt idx="69">
                  <c:v>0.07887</c:v>
                </c:pt>
                <c:pt idx="70">
                  <c:v>0.07804</c:v>
                </c:pt>
                <c:pt idx="71">
                  <c:v>0.08166</c:v>
                </c:pt>
                <c:pt idx="72">
                  <c:v>0.07859</c:v>
                </c:pt>
                <c:pt idx="73">
                  <c:v>0.08289</c:v>
                </c:pt>
                <c:pt idx="74">
                  <c:v>0.08423</c:v>
                </c:pt>
                <c:pt idx="75">
                  <c:v>0.08623</c:v>
                </c:pt>
                <c:pt idx="76">
                  <c:v>0.09043</c:v>
                </c:pt>
                <c:pt idx="77">
                  <c:v>0.08573</c:v>
                </c:pt>
                <c:pt idx="78">
                  <c:v>0.09184</c:v>
                </c:pt>
                <c:pt idx="79">
                  <c:v>0.09283</c:v>
                </c:pt>
                <c:pt idx="80">
                  <c:v>0.09472</c:v>
                </c:pt>
                <c:pt idx="81">
                  <c:v>0.09514</c:v>
                </c:pt>
                <c:pt idx="82">
                  <c:v>0.09521</c:v>
                </c:pt>
                <c:pt idx="83">
                  <c:v>0.10098</c:v>
                </c:pt>
                <c:pt idx="84">
                  <c:v>0.09847</c:v>
                </c:pt>
                <c:pt idx="85">
                  <c:v>0.10085</c:v>
                </c:pt>
                <c:pt idx="86">
                  <c:v>0.10133</c:v>
                </c:pt>
                <c:pt idx="87">
                  <c:v>0.10562</c:v>
                </c:pt>
                <c:pt idx="88">
                  <c:v>0.10637</c:v>
                </c:pt>
                <c:pt idx="89">
                  <c:v>0.10455</c:v>
                </c:pt>
                <c:pt idx="90">
                  <c:v>0.10812</c:v>
                </c:pt>
                <c:pt idx="91">
                  <c:v>0.10877</c:v>
                </c:pt>
                <c:pt idx="92">
                  <c:v>0.11026</c:v>
                </c:pt>
                <c:pt idx="93">
                  <c:v>0.11076</c:v>
                </c:pt>
                <c:pt idx="94">
                  <c:v>0.11184</c:v>
                </c:pt>
                <c:pt idx="95">
                  <c:v>0.11683</c:v>
                </c:pt>
                <c:pt idx="96">
                  <c:v>0.11436</c:v>
                </c:pt>
                <c:pt idx="97">
                  <c:v>0.12147</c:v>
                </c:pt>
                <c:pt idx="98">
                  <c:v>0.11967</c:v>
                </c:pt>
                <c:pt idx="99">
                  <c:v>0.12064</c:v>
                </c:pt>
                <c:pt idx="100">
                  <c:v>0.12074</c:v>
                </c:pt>
                <c:pt idx="101">
                  <c:v>0.12262</c:v>
                </c:pt>
                <c:pt idx="102">
                  <c:v>0.11972</c:v>
                </c:pt>
                <c:pt idx="103">
                  <c:v>0.12458</c:v>
                </c:pt>
                <c:pt idx="104">
                  <c:v>0.12489</c:v>
                </c:pt>
                <c:pt idx="105">
                  <c:v>0.12885</c:v>
                </c:pt>
                <c:pt idx="106">
                  <c:v>0.1279</c:v>
                </c:pt>
                <c:pt idx="107">
                  <c:v>0.13196</c:v>
                </c:pt>
                <c:pt idx="108">
                  <c:v>0.13544</c:v>
                </c:pt>
                <c:pt idx="109">
                  <c:v>0.13645</c:v>
                </c:pt>
                <c:pt idx="110">
                  <c:v>0.13253</c:v>
                </c:pt>
                <c:pt idx="111">
                  <c:v>0.13611</c:v>
                </c:pt>
                <c:pt idx="112">
                  <c:v>0.13724</c:v>
                </c:pt>
                <c:pt idx="113">
                  <c:v>0.14156</c:v>
                </c:pt>
                <c:pt idx="114">
                  <c:v>0.14235</c:v>
                </c:pt>
                <c:pt idx="115">
                  <c:v>0.14472</c:v>
                </c:pt>
                <c:pt idx="116">
                  <c:v>0.14246</c:v>
                </c:pt>
                <c:pt idx="117">
                  <c:v>0.14782</c:v>
                </c:pt>
                <c:pt idx="118">
                  <c:v>0.14901</c:v>
                </c:pt>
                <c:pt idx="119">
                  <c:v>0.14807</c:v>
                </c:pt>
                <c:pt idx="120">
                  <c:v>0.14878</c:v>
                </c:pt>
                <c:pt idx="121">
                  <c:v>0.15329</c:v>
                </c:pt>
                <c:pt idx="122">
                  <c:v>0.15354</c:v>
                </c:pt>
                <c:pt idx="123">
                  <c:v>0.15714</c:v>
                </c:pt>
                <c:pt idx="124">
                  <c:v>0.15668</c:v>
                </c:pt>
                <c:pt idx="125">
                  <c:v>0.15715</c:v>
                </c:pt>
                <c:pt idx="126">
                  <c:v>0.15993</c:v>
                </c:pt>
                <c:pt idx="127">
                  <c:v>0.15731</c:v>
                </c:pt>
                <c:pt idx="128">
                  <c:v>0.16207</c:v>
                </c:pt>
                <c:pt idx="129">
                  <c:v>0.16426</c:v>
                </c:pt>
                <c:pt idx="130">
                  <c:v>0.16043</c:v>
                </c:pt>
                <c:pt idx="131">
                  <c:v>0.16408</c:v>
                </c:pt>
                <c:pt idx="132">
                  <c:v>0.16584</c:v>
                </c:pt>
                <c:pt idx="133">
                  <c:v>0.16925</c:v>
                </c:pt>
                <c:pt idx="134">
                  <c:v>0.16821</c:v>
                </c:pt>
                <c:pt idx="135">
                  <c:v>0.16821</c:v>
                </c:pt>
                <c:pt idx="136">
                  <c:v>0.1718</c:v>
                </c:pt>
                <c:pt idx="137">
                  <c:v>0.17298</c:v>
                </c:pt>
                <c:pt idx="138">
                  <c:v>0.17553</c:v>
                </c:pt>
                <c:pt idx="139">
                  <c:v>0.17635</c:v>
                </c:pt>
                <c:pt idx="140">
                  <c:v>0.17845</c:v>
                </c:pt>
                <c:pt idx="141">
                  <c:v>0.17994</c:v>
                </c:pt>
                <c:pt idx="142">
                  <c:v>0.17918</c:v>
                </c:pt>
                <c:pt idx="143">
                  <c:v>0.18257</c:v>
                </c:pt>
                <c:pt idx="144">
                  <c:v>0.18267</c:v>
                </c:pt>
                <c:pt idx="145">
                  <c:v>0.18551</c:v>
                </c:pt>
                <c:pt idx="146">
                  <c:v>0.18504</c:v>
                </c:pt>
                <c:pt idx="147">
                  <c:v>0.18583</c:v>
                </c:pt>
                <c:pt idx="148">
                  <c:v>0.18848</c:v>
                </c:pt>
                <c:pt idx="149">
                  <c:v>0.18856</c:v>
                </c:pt>
                <c:pt idx="150">
                  <c:v>0.18849</c:v>
                </c:pt>
                <c:pt idx="151">
                  <c:v>0.19379</c:v>
                </c:pt>
                <c:pt idx="152">
                  <c:v>0.19348</c:v>
                </c:pt>
                <c:pt idx="153">
                  <c:v>0.19714</c:v>
                </c:pt>
                <c:pt idx="154">
                  <c:v>0.19408</c:v>
                </c:pt>
                <c:pt idx="155">
                  <c:v>0.19249</c:v>
                </c:pt>
                <c:pt idx="156">
                  <c:v>0.19867</c:v>
                </c:pt>
                <c:pt idx="157">
                  <c:v>0.19917</c:v>
                </c:pt>
                <c:pt idx="158">
                  <c:v>0.19773</c:v>
                </c:pt>
                <c:pt idx="159">
                  <c:v>0.20053</c:v>
                </c:pt>
                <c:pt idx="160">
                  <c:v>0.2021</c:v>
                </c:pt>
                <c:pt idx="161">
                  <c:v>0.20664</c:v>
                </c:pt>
                <c:pt idx="162">
                  <c:v>0.2057</c:v>
                </c:pt>
                <c:pt idx="163">
                  <c:v>0.20794</c:v>
                </c:pt>
                <c:pt idx="164">
                  <c:v>0.20726</c:v>
                </c:pt>
                <c:pt idx="165">
                  <c:v>0.21058</c:v>
                </c:pt>
                <c:pt idx="166">
                  <c:v>0.21112</c:v>
                </c:pt>
                <c:pt idx="167">
                  <c:v>0.21131</c:v>
                </c:pt>
                <c:pt idx="168">
                  <c:v>0.21303</c:v>
                </c:pt>
                <c:pt idx="169">
                  <c:v>0.2129</c:v>
                </c:pt>
                <c:pt idx="170">
                  <c:v>0.21713</c:v>
                </c:pt>
                <c:pt idx="171">
                  <c:v>0.21776</c:v>
                </c:pt>
                <c:pt idx="172">
                  <c:v>0.21905</c:v>
                </c:pt>
                <c:pt idx="173">
                  <c:v>0.2184</c:v>
                </c:pt>
                <c:pt idx="174">
                  <c:v>0.22208</c:v>
                </c:pt>
                <c:pt idx="175">
                  <c:v>0.22016</c:v>
                </c:pt>
                <c:pt idx="176">
                  <c:v>0.22192</c:v>
                </c:pt>
                <c:pt idx="177">
                  <c:v>0.22328</c:v>
                </c:pt>
                <c:pt idx="178">
                  <c:v>0.22573</c:v>
                </c:pt>
                <c:pt idx="179">
                  <c:v>0.22739</c:v>
                </c:pt>
                <c:pt idx="180">
                  <c:v>0.22754</c:v>
                </c:pt>
                <c:pt idx="181">
                  <c:v>0.22728</c:v>
                </c:pt>
                <c:pt idx="182">
                  <c:v>0.23223</c:v>
                </c:pt>
                <c:pt idx="183">
                  <c:v>0.2304</c:v>
                </c:pt>
                <c:pt idx="184">
                  <c:v>0.23494</c:v>
                </c:pt>
                <c:pt idx="185">
                  <c:v>0.23234</c:v>
                </c:pt>
                <c:pt idx="186">
                  <c:v>0.23443</c:v>
                </c:pt>
                <c:pt idx="187">
                  <c:v>0.23724</c:v>
                </c:pt>
                <c:pt idx="188">
                  <c:v>0.23894</c:v>
                </c:pt>
                <c:pt idx="189">
                  <c:v>0.23807</c:v>
                </c:pt>
                <c:pt idx="190">
                  <c:v>0.24164</c:v>
                </c:pt>
                <c:pt idx="191">
                  <c:v>0.24246</c:v>
                </c:pt>
                <c:pt idx="192">
                  <c:v>0.24421</c:v>
                </c:pt>
                <c:pt idx="193">
                  <c:v>0.2456</c:v>
                </c:pt>
                <c:pt idx="194">
                  <c:v>0.24614</c:v>
                </c:pt>
                <c:pt idx="195">
                  <c:v>0.24268</c:v>
                </c:pt>
                <c:pt idx="196">
                  <c:v>0.2481</c:v>
                </c:pt>
                <c:pt idx="197">
                  <c:v>0.24374</c:v>
                </c:pt>
                <c:pt idx="198">
                  <c:v>0.24595</c:v>
                </c:pt>
                <c:pt idx="199">
                  <c:v>0.25052</c:v>
                </c:pt>
                <c:pt idx="200">
                  <c:v>0.2505</c:v>
                </c:pt>
                <c:pt idx="201">
                  <c:v>0.25164</c:v>
                </c:pt>
                <c:pt idx="202">
                  <c:v>0.25274</c:v>
                </c:pt>
                <c:pt idx="203">
                  <c:v>0.25407</c:v>
                </c:pt>
                <c:pt idx="204">
                  <c:v>0.25796</c:v>
                </c:pt>
                <c:pt idx="205">
                  <c:v>0.25941</c:v>
                </c:pt>
                <c:pt idx="206">
                  <c:v>0.2578</c:v>
                </c:pt>
                <c:pt idx="207">
                  <c:v>0.25944</c:v>
                </c:pt>
                <c:pt idx="208">
                  <c:v>0.26118</c:v>
                </c:pt>
                <c:pt idx="209">
                  <c:v>0.25918</c:v>
                </c:pt>
                <c:pt idx="210">
                  <c:v>0.2656</c:v>
                </c:pt>
                <c:pt idx="211">
                  <c:v>0.26044</c:v>
                </c:pt>
                <c:pt idx="212">
                  <c:v>0.26607</c:v>
                </c:pt>
                <c:pt idx="213">
                  <c:v>0.26588</c:v>
                </c:pt>
                <c:pt idx="214">
                  <c:v>0.26781</c:v>
                </c:pt>
                <c:pt idx="215">
                  <c:v>0.26668</c:v>
                </c:pt>
                <c:pt idx="216">
                  <c:v>0.27003</c:v>
                </c:pt>
                <c:pt idx="217">
                  <c:v>0.26688</c:v>
                </c:pt>
                <c:pt idx="218">
                  <c:v>0.27147</c:v>
                </c:pt>
                <c:pt idx="219">
                  <c:v>0.27061</c:v>
                </c:pt>
                <c:pt idx="220">
                  <c:v>0.27493</c:v>
                </c:pt>
                <c:pt idx="221">
                  <c:v>0.27421</c:v>
                </c:pt>
                <c:pt idx="222">
                  <c:v>0.27573</c:v>
                </c:pt>
                <c:pt idx="223">
                  <c:v>0.27523</c:v>
                </c:pt>
                <c:pt idx="224">
                  <c:v>0.28065</c:v>
                </c:pt>
                <c:pt idx="225">
                  <c:v>0.28037</c:v>
                </c:pt>
                <c:pt idx="226">
                  <c:v>0.28201</c:v>
                </c:pt>
                <c:pt idx="227">
                  <c:v>0.27956</c:v>
                </c:pt>
                <c:pt idx="228">
                  <c:v>0.28135</c:v>
                </c:pt>
                <c:pt idx="229">
                  <c:v>0.2831</c:v>
                </c:pt>
                <c:pt idx="230">
                  <c:v>0.28469</c:v>
                </c:pt>
                <c:pt idx="231">
                  <c:v>0.28948</c:v>
                </c:pt>
                <c:pt idx="232">
                  <c:v>0.28586</c:v>
                </c:pt>
                <c:pt idx="233">
                  <c:v>0.28644</c:v>
                </c:pt>
                <c:pt idx="234">
                  <c:v>0.29016</c:v>
                </c:pt>
                <c:pt idx="235">
                  <c:v>0.28894</c:v>
                </c:pt>
                <c:pt idx="236">
                  <c:v>0.29139</c:v>
                </c:pt>
                <c:pt idx="237">
                  <c:v>0.28985</c:v>
                </c:pt>
                <c:pt idx="238">
                  <c:v>0.28947</c:v>
                </c:pt>
                <c:pt idx="239">
                  <c:v>0.29419</c:v>
                </c:pt>
                <c:pt idx="240">
                  <c:v>0.29513</c:v>
                </c:pt>
                <c:pt idx="241">
                  <c:v>0.29542</c:v>
                </c:pt>
                <c:pt idx="242">
                  <c:v>0.29872</c:v>
                </c:pt>
                <c:pt idx="243">
                  <c:v>0.29819</c:v>
                </c:pt>
                <c:pt idx="244">
                  <c:v>0.2956</c:v>
                </c:pt>
                <c:pt idx="245">
                  <c:v>0.29593</c:v>
                </c:pt>
                <c:pt idx="246">
                  <c:v>0.3021</c:v>
                </c:pt>
                <c:pt idx="247">
                  <c:v>0.30032</c:v>
                </c:pt>
                <c:pt idx="248">
                  <c:v>0.30061</c:v>
                </c:pt>
                <c:pt idx="249">
                  <c:v>0.29944</c:v>
                </c:pt>
                <c:pt idx="250">
                  <c:v>0.30324</c:v>
                </c:pt>
                <c:pt idx="251">
                  <c:v>0.30448</c:v>
                </c:pt>
                <c:pt idx="252">
                  <c:v>0.30461</c:v>
                </c:pt>
                <c:pt idx="253">
                  <c:v>0.30915</c:v>
                </c:pt>
                <c:pt idx="254">
                  <c:v>0.30902</c:v>
                </c:pt>
                <c:pt idx="255">
                  <c:v>0.30901</c:v>
                </c:pt>
                <c:pt idx="256">
                  <c:v>0.30606</c:v>
                </c:pt>
                <c:pt idx="257">
                  <c:v>0.31418</c:v>
                </c:pt>
                <c:pt idx="258">
                  <c:v>0.31535</c:v>
                </c:pt>
                <c:pt idx="259">
                  <c:v>0.31772</c:v>
                </c:pt>
                <c:pt idx="260">
                  <c:v>0.31457</c:v>
                </c:pt>
                <c:pt idx="261">
                  <c:v>0.31697</c:v>
                </c:pt>
                <c:pt idx="262">
                  <c:v>0.31661</c:v>
                </c:pt>
                <c:pt idx="263">
                  <c:v>0.31547</c:v>
                </c:pt>
                <c:pt idx="264">
                  <c:v>0.32122</c:v>
                </c:pt>
                <c:pt idx="265">
                  <c:v>0.31979</c:v>
                </c:pt>
                <c:pt idx="266">
                  <c:v>0.32189</c:v>
                </c:pt>
                <c:pt idx="267">
                  <c:v>0.3195</c:v>
                </c:pt>
                <c:pt idx="268">
                  <c:v>0.32182</c:v>
                </c:pt>
                <c:pt idx="269">
                  <c:v>0.32383</c:v>
                </c:pt>
                <c:pt idx="270">
                  <c:v>0.32275</c:v>
                </c:pt>
                <c:pt idx="271">
                  <c:v>0.3221</c:v>
                </c:pt>
                <c:pt idx="272">
                  <c:v>0.32562</c:v>
                </c:pt>
                <c:pt idx="273">
                  <c:v>0.3257</c:v>
                </c:pt>
                <c:pt idx="274">
                  <c:v>0.32748</c:v>
                </c:pt>
                <c:pt idx="275">
                  <c:v>0.32555</c:v>
                </c:pt>
                <c:pt idx="276">
                  <c:v>0.33291</c:v>
                </c:pt>
                <c:pt idx="277">
                  <c:v>0.33183</c:v>
                </c:pt>
                <c:pt idx="278">
                  <c:v>0.33201</c:v>
                </c:pt>
                <c:pt idx="279">
                  <c:v>0.33094</c:v>
                </c:pt>
                <c:pt idx="280">
                  <c:v>0.33292</c:v>
                </c:pt>
                <c:pt idx="281">
                  <c:v>0.3372</c:v>
                </c:pt>
                <c:pt idx="282">
                  <c:v>0.3347</c:v>
                </c:pt>
                <c:pt idx="283">
                  <c:v>0.3339</c:v>
                </c:pt>
                <c:pt idx="284">
                  <c:v>0.34157</c:v>
                </c:pt>
                <c:pt idx="285">
                  <c:v>0.34267</c:v>
                </c:pt>
                <c:pt idx="286">
                  <c:v>0.33999</c:v>
                </c:pt>
                <c:pt idx="287">
                  <c:v>0.33848</c:v>
                </c:pt>
                <c:pt idx="288">
                  <c:v>0.34382</c:v>
                </c:pt>
                <c:pt idx="289">
                  <c:v>0.34484</c:v>
                </c:pt>
                <c:pt idx="290">
                  <c:v>0.34575</c:v>
                </c:pt>
                <c:pt idx="291">
                  <c:v>0.34567</c:v>
                </c:pt>
                <c:pt idx="292">
                  <c:v>0.34421</c:v>
                </c:pt>
                <c:pt idx="293">
                  <c:v>0.3449</c:v>
                </c:pt>
                <c:pt idx="294">
                  <c:v>0.34737</c:v>
                </c:pt>
                <c:pt idx="295">
                  <c:v>0.34771</c:v>
                </c:pt>
                <c:pt idx="296">
                  <c:v>0.35106</c:v>
                </c:pt>
                <c:pt idx="297">
                  <c:v>0.34791</c:v>
                </c:pt>
                <c:pt idx="298">
                  <c:v>0.35129</c:v>
                </c:pt>
                <c:pt idx="299">
                  <c:v>0.3554</c:v>
                </c:pt>
                <c:pt idx="300">
                  <c:v>0.35111</c:v>
                </c:pt>
                <c:pt idx="301">
                  <c:v>0.35301</c:v>
                </c:pt>
                <c:pt idx="302">
                  <c:v>0.35443</c:v>
                </c:pt>
                <c:pt idx="303">
                  <c:v>0.35123</c:v>
                </c:pt>
                <c:pt idx="304">
                  <c:v>0.35672</c:v>
                </c:pt>
                <c:pt idx="305">
                  <c:v>0.36016</c:v>
                </c:pt>
                <c:pt idx="306">
                  <c:v>0.36119</c:v>
                </c:pt>
                <c:pt idx="307">
                  <c:v>0.35866</c:v>
                </c:pt>
                <c:pt idx="308">
                  <c:v>0.35879</c:v>
                </c:pt>
                <c:pt idx="309">
                  <c:v>0.36297</c:v>
                </c:pt>
                <c:pt idx="310">
                  <c:v>0.36428</c:v>
                </c:pt>
                <c:pt idx="311">
                  <c:v>0.36309</c:v>
                </c:pt>
                <c:pt idx="312">
                  <c:v>0.36644</c:v>
                </c:pt>
                <c:pt idx="313">
                  <c:v>0.36314</c:v>
                </c:pt>
                <c:pt idx="314">
                  <c:v>0.36645</c:v>
                </c:pt>
                <c:pt idx="315">
                  <c:v>0.36836</c:v>
                </c:pt>
                <c:pt idx="316">
                  <c:v>0.37106</c:v>
                </c:pt>
                <c:pt idx="317">
                  <c:v>0.36908</c:v>
                </c:pt>
                <c:pt idx="318">
                  <c:v>0.36939</c:v>
                </c:pt>
                <c:pt idx="319">
                  <c:v>0.37239</c:v>
                </c:pt>
                <c:pt idx="320">
                  <c:v>0.37101</c:v>
                </c:pt>
                <c:pt idx="321">
                  <c:v>0.37438</c:v>
                </c:pt>
                <c:pt idx="322">
                  <c:v>0.37249</c:v>
                </c:pt>
                <c:pt idx="323">
                  <c:v>0.37295</c:v>
                </c:pt>
                <c:pt idx="324">
                  <c:v>0.37606</c:v>
                </c:pt>
                <c:pt idx="325">
                  <c:v>0.37773</c:v>
                </c:pt>
                <c:pt idx="326">
                  <c:v>0.37817</c:v>
                </c:pt>
                <c:pt idx="327">
                  <c:v>0.37991</c:v>
                </c:pt>
                <c:pt idx="328">
                  <c:v>0.3798</c:v>
                </c:pt>
                <c:pt idx="329">
                  <c:v>0.38239</c:v>
                </c:pt>
                <c:pt idx="330">
                  <c:v>0.38347</c:v>
                </c:pt>
                <c:pt idx="331">
                  <c:v>0.38147</c:v>
                </c:pt>
                <c:pt idx="332">
                  <c:v>0.3885</c:v>
                </c:pt>
                <c:pt idx="333">
                  <c:v>0.38343</c:v>
                </c:pt>
                <c:pt idx="334">
                  <c:v>0.38446</c:v>
                </c:pt>
                <c:pt idx="335">
                  <c:v>0.38946</c:v>
                </c:pt>
                <c:pt idx="336">
                  <c:v>0.38963</c:v>
                </c:pt>
                <c:pt idx="337">
                  <c:v>0.39209</c:v>
                </c:pt>
                <c:pt idx="338">
                  <c:v>0.3911</c:v>
                </c:pt>
                <c:pt idx="339">
                  <c:v>0.39273</c:v>
                </c:pt>
                <c:pt idx="340">
                  <c:v>0.39286</c:v>
                </c:pt>
                <c:pt idx="341">
                  <c:v>0.3962</c:v>
                </c:pt>
                <c:pt idx="342">
                  <c:v>0.39216</c:v>
                </c:pt>
                <c:pt idx="343">
                  <c:v>0.39347</c:v>
                </c:pt>
                <c:pt idx="344">
                  <c:v>0.39527</c:v>
                </c:pt>
                <c:pt idx="345">
                  <c:v>0.39771</c:v>
                </c:pt>
                <c:pt idx="346">
                  <c:v>0.39839</c:v>
                </c:pt>
                <c:pt idx="347">
                  <c:v>0.39832</c:v>
                </c:pt>
                <c:pt idx="348">
                  <c:v>0.40014</c:v>
                </c:pt>
                <c:pt idx="349">
                  <c:v>0.40518</c:v>
                </c:pt>
                <c:pt idx="350">
                  <c:v>0.40361</c:v>
                </c:pt>
                <c:pt idx="351">
                  <c:v>0.40503</c:v>
                </c:pt>
                <c:pt idx="352">
                  <c:v>0.40635</c:v>
                </c:pt>
                <c:pt idx="353">
                  <c:v>0.40821</c:v>
                </c:pt>
                <c:pt idx="354">
                  <c:v>0.41273</c:v>
                </c:pt>
                <c:pt idx="355">
                  <c:v>0.41373</c:v>
                </c:pt>
                <c:pt idx="356">
                  <c:v>0.41176</c:v>
                </c:pt>
                <c:pt idx="357">
                  <c:v>0.41319</c:v>
                </c:pt>
                <c:pt idx="358">
                  <c:v>0.41539</c:v>
                </c:pt>
                <c:pt idx="359">
                  <c:v>0.41629</c:v>
                </c:pt>
                <c:pt idx="360">
                  <c:v>0.42001</c:v>
                </c:pt>
                <c:pt idx="361">
                  <c:v>0.41854</c:v>
                </c:pt>
                <c:pt idx="362">
                  <c:v>0.42327</c:v>
                </c:pt>
                <c:pt idx="363">
                  <c:v>0.42418</c:v>
                </c:pt>
                <c:pt idx="364">
                  <c:v>0.42444</c:v>
                </c:pt>
                <c:pt idx="365">
                  <c:v>0.42303</c:v>
                </c:pt>
                <c:pt idx="366">
                  <c:v>0.42345</c:v>
                </c:pt>
                <c:pt idx="367">
                  <c:v>0.42316</c:v>
                </c:pt>
                <c:pt idx="368">
                  <c:v>0.42425</c:v>
                </c:pt>
                <c:pt idx="369">
                  <c:v>0.43027</c:v>
                </c:pt>
                <c:pt idx="370">
                  <c:v>0.43087</c:v>
                </c:pt>
                <c:pt idx="371">
                  <c:v>0.43138</c:v>
                </c:pt>
                <c:pt idx="372">
                  <c:v>0.42738</c:v>
                </c:pt>
                <c:pt idx="373">
                  <c:v>0.43226</c:v>
                </c:pt>
                <c:pt idx="374">
                  <c:v>0.43251</c:v>
                </c:pt>
                <c:pt idx="375">
                  <c:v>0.43591</c:v>
                </c:pt>
                <c:pt idx="376">
                  <c:v>0.43892</c:v>
                </c:pt>
                <c:pt idx="377">
                  <c:v>0.43753</c:v>
                </c:pt>
                <c:pt idx="378">
                  <c:v>0.43886</c:v>
                </c:pt>
                <c:pt idx="379">
                  <c:v>0.43738</c:v>
                </c:pt>
                <c:pt idx="380">
                  <c:v>0.44169</c:v>
                </c:pt>
                <c:pt idx="381">
                  <c:v>0.43842</c:v>
                </c:pt>
                <c:pt idx="382">
                  <c:v>0.44479</c:v>
                </c:pt>
                <c:pt idx="383">
                  <c:v>0.4462</c:v>
                </c:pt>
                <c:pt idx="384">
                  <c:v>0.44845</c:v>
                </c:pt>
                <c:pt idx="385">
                  <c:v>0.44211</c:v>
                </c:pt>
                <c:pt idx="386">
                  <c:v>0.45258</c:v>
                </c:pt>
                <c:pt idx="387">
                  <c:v>0.44793</c:v>
                </c:pt>
                <c:pt idx="388">
                  <c:v>0.44987</c:v>
                </c:pt>
                <c:pt idx="389">
                  <c:v>0.45097</c:v>
                </c:pt>
                <c:pt idx="390">
                  <c:v>0.45384</c:v>
                </c:pt>
                <c:pt idx="391">
                  <c:v>0.45449</c:v>
                </c:pt>
                <c:pt idx="392">
                  <c:v>0.45543</c:v>
                </c:pt>
                <c:pt idx="393">
                  <c:v>0.45623</c:v>
                </c:pt>
                <c:pt idx="394">
                  <c:v>0.45455</c:v>
                </c:pt>
                <c:pt idx="395">
                  <c:v>0.4581</c:v>
                </c:pt>
                <c:pt idx="396">
                  <c:v>0.45894</c:v>
                </c:pt>
                <c:pt idx="397">
                  <c:v>0.46111</c:v>
                </c:pt>
                <c:pt idx="398">
                  <c:v>0.45766</c:v>
                </c:pt>
                <c:pt idx="399">
                  <c:v>0.46334</c:v>
                </c:pt>
                <c:pt idx="400">
                  <c:v>0.46562</c:v>
                </c:pt>
                <c:pt idx="401">
                  <c:v>0.46728</c:v>
                </c:pt>
                <c:pt idx="402">
                  <c:v>0.46564</c:v>
                </c:pt>
                <c:pt idx="403">
                  <c:v>0.46706</c:v>
                </c:pt>
                <c:pt idx="404">
                  <c:v>0.47184</c:v>
                </c:pt>
                <c:pt idx="405">
                  <c:v>0.46928</c:v>
                </c:pt>
                <c:pt idx="406">
                  <c:v>0.47609</c:v>
                </c:pt>
                <c:pt idx="407">
                  <c:v>0.47353</c:v>
                </c:pt>
                <c:pt idx="408">
                  <c:v>0.47571</c:v>
                </c:pt>
                <c:pt idx="409">
                  <c:v>0.47452</c:v>
                </c:pt>
                <c:pt idx="410">
                  <c:v>0.47774</c:v>
                </c:pt>
                <c:pt idx="411">
                  <c:v>0.47535</c:v>
                </c:pt>
                <c:pt idx="412">
                  <c:v>0.47427</c:v>
                </c:pt>
                <c:pt idx="413">
                  <c:v>0.48023</c:v>
                </c:pt>
                <c:pt idx="414">
                  <c:v>0.48</c:v>
                </c:pt>
                <c:pt idx="415">
                  <c:v>0.48104</c:v>
                </c:pt>
                <c:pt idx="416">
                  <c:v>0.48206</c:v>
                </c:pt>
                <c:pt idx="417">
                  <c:v>0.48341</c:v>
                </c:pt>
                <c:pt idx="418">
                  <c:v>0.4841</c:v>
                </c:pt>
                <c:pt idx="419">
                  <c:v>0.48713</c:v>
                </c:pt>
                <c:pt idx="420">
                  <c:v>0.48394</c:v>
                </c:pt>
                <c:pt idx="421">
                  <c:v>0.48912</c:v>
                </c:pt>
                <c:pt idx="422">
                  <c:v>0.49004</c:v>
                </c:pt>
                <c:pt idx="423">
                  <c:v>0.48867</c:v>
                </c:pt>
                <c:pt idx="424">
                  <c:v>0.48801</c:v>
                </c:pt>
                <c:pt idx="425">
                  <c:v>0.49005</c:v>
                </c:pt>
                <c:pt idx="426">
                  <c:v>0.49282</c:v>
                </c:pt>
                <c:pt idx="427">
                  <c:v>0.49545</c:v>
                </c:pt>
                <c:pt idx="428">
                  <c:v>0.49368</c:v>
                </c:pt>
                <c:pt idx="429">
                  <c:v>0.49576</c:v>
                </c:pt>
                <c:pt idx="430">
                  <c:v>0.49993</c:v>
                </c:pt>
                <c:pt idx="431">
                  <c:v>0.49747</c:v>
                </c:pt>
                <c:pt idx="432">
                  <c:v>0.50034</c:v>
                </c:pt>
                <c:pt idx="433">
                  <c:v>0.49892</c:v>
                </c:pt>
                <c:pt idx="434">
                  <c:v>0.50249</c:v>
                </c:pt>
                <c:pt idx="435">
                  <c:v>0.5024</c:v>
                </c:pt>
                <c:pt idx="436">
                  <c:v>0.50635</c:v>
                </c:pt>
                <c:pt idx="437">
                  <c:v>0.50694</c:v>
                </c:pt>
                <c:pt idx="438">
                  <c:v>0.50836</c:v>
                </c:pt>
                <c:pt idx="439">
                  <c:v>0.50523</c:v>
                </c:pt>
                <c:pt idx="440">
                  <c:v>0.51183</c:v>
                </c:pt>
                <c:pt idx="441">
                  <c:v>0.51223</c:v>
                </c:pt>
                <c:pt idx="442">
                  <c:v>0.51305</c:v>
                </c:pt>
                <c:pt idx="443">
                  <c:v>0.51496</c:v>
                </c:pt>
                <c:pt idx="444">
                  <c:v>0.5196</c:v>
                </c:pt>
                <c:pt idx="445">
                  <c:v>0.51792</c:v>
                </c:pt>
                <c:pt idx="446">
                  <c:v>0.51809</c:v>
                </c:pt>
                <c:pt idx="447">
                  <c:v>0.51776</c:v>
                </c:pt>
                <c:pt idx="448">
                  <c:v>0.52303</c:v>
                </c:pt>
                <c:pt idx="449">
                  <c:v>0.52164</c:v>
                </c:pt>
                <c:pt idx="450">
                  <c:v>0.52552</c:v>
                </c:pt>
                <c:pt idx="451">
                  <c:v>0.52556</c:v>
                </c:pt>
                <c:pt idx="452">
                  <c:v>0.52621</c:v>
                </c:pt>
                <c:pt idx="453">
                  <c:v>0.52696</c:v>
                </c:pt>
                <c:pt idx="454">
                  <c:v>0.53112</c:v>
                </c:pt>
                <c:pt idx="455">
                  <c:v>0.52929</c:v>
                </c:pt>
                <c:pt idx="456">
                  <c:v>0.53335</c:v>
                </c:pt>
                <c:pt idx="457">
                  <c:v>0.53018</c:v>
                </c:pt>
                <c:pt idx="458">
                  <c:v>0.53523</c:v>
                </c:pt>
                <c:pt idx="459">
                  <c:v>0.53581</c:v>
                </c:pt>
                <c:pt idx="460">
                  <c:v>0.53997</c:v>
                </c:pt>
                <c:pt idx="461">
                  <c:v>0.53979</c:v>
                </c:pt>
                <c:pt idx="462">
                  <c:v>0.54397</c:v>
                </c:pt>
                <c:pt idx="463">
                  <c:v>0.54357</c:v>
                </c:pt>
                <c:pt idx="464">
                  <c:v>0.54386</c:v>
                </c:pt>
                <c:pt idx="465">
                  <c:v>0.5434</c:v>
                </c:pt>
                <c:pt idx="466">
                  <c:v>0.55044</c:v>
                </c:pt>
                <c:pt idx="467">
                  <c:v>0.5488</c:v>
                </c:pt>
                <c:pt idx="468">
                  <c:v>0.54845</c:v>
                </c:pt>
                <c:pt idx="469">
                  <c:v>0.552</c:v>
                </c:pt>
                <c:pt idx="470">
                  <c:v>0.55496</c:v>
                </c:pt>
                <c:pt idx="471">
                  <c:v>0.55239</c:v>
                </c:pt>
                <c:pt idx="472">
                  <c:v>0.55354</c:v>
                </c:pt>
                <c:pt idx="473">
                  <c:v>0.55732</c:v>
                </c:pt>
                <c:pt idx="474">
                  <c:v>0.56089</c:v>
                </c:pt>
                <c:pt idx="475">
                  <c:v>0.55999</c:v>
                </c:pt>
                <c:pt idx="476">
                  <c:v>0.56107</c:v>
                </c:pt>
                <c:pt idx="477">
                  <c:v>0.56459</c:v>
                </c:pt>
              </c:numCache>
            </c:numRef>
          </c:yVal>
          <c:smooth val="0"/>
        </c:ser>
        <c:ser>
          <c:idx val="5"/>
          <c:order val="5"/>
          <c:tx>
            <c:v>wall 550um-dry</c:v>
          </c:tx>
          <c:spPr>
            <a:ln w="38100">
              <a:solidFill>
                <a:srgbClr val="008000"/>
              </a:solidFill>
              <a:prstDash val="solid"/>
            </a:ln>
          </c:spPr>
          <c:marker>
            <c:symbol val="none"/>
          </c:marker>
          <c:xVal>
            <c:numRef>
              <c:f>'wet-vs-dry'!$W$13:$W$490</c:f>
              <c:numCache>
                <c:formatCode>General</c:formatCode>
                <c:ptCount val="478"/>
                <c:pt idx="0">
                  <c:v>0.0</c:v>
                </c:pt>
                <c:pt idx="1">
                  <c:v>0.0071599045346062</c:v>
                </c:pt>
                <c:pt idx="2">
                  <c:v>0.0354585748380498</c:v>
                </c:pt>
                <c:pt idx="3">
                  <c:v>0.0569382884418684</c:v>
                </c:pt>
                <c:pt idx="4">
                  <c:v>0.0709171496760996</c:v>
                </c:pt>
                <c:pt idx="5">
                  <c:v>0.156154108421412</c:v>
                </c:pt>
                <c:pt idx="6">
                  <c:v>0.241391067166724</c:v>
                </c:pt>
                <c:pt idx="7">
                  <c:v>0.340947834981248</c:v>
                </c:pt>
                <c:pt idx="8">
                  <c:v>0.42618479372656</c:v>
                </c:pt>
                <c:pt idx="9">
                  <c:v>0.489942038868053</c:v>
                </c:pt>
                <c:pt idx="10">
                  <c:v>0.546880327309922</c:v>
                </c:pt>
                <c:pt idx="11">
                  <c:v>0.610978520286396</c:v>
                </c:pt>
                <c:pt idx="12">
                  <c:v>0.67473576542789</c:v>
                </c:pt>
                <c:pt idx="13">
                  <c:v>0.738833958404364</c:v>
                </c:pt>
                <c:pt idx="14">
                  <c:v>0.788271394476645</c:v>
                </c:pt>
                <c:pt idx="15">
                  <c:v>0.845209682918514</c:v>
                </c:pt>
                <c:pt idx="16">
                  <c:v>0.902147971360382</c:v>
                </c:pt>
                <c:pt idx="17">
                  <c:v>0.958745311967269</c:v>
                </c:pt>
                <c:pt idx="18">
                  <c:v>1.015683600409137</c:v>
                </c:pt>
                <c:pt idx="19">
                  <c:v>1.072621888851006</c:v>
                </c:pt>
                <c:pt idx="20">
                  <c:v>1.129219229457893</c:v>
                </c:pt>
                <c:pt idx="21">
                  <c:v>1.193317422434368</c:v>
                </c:pt>
                <c:pt idx="22">
                  <c:v>1.24309580634163</c:v>
                </c:pt>
                <c:pt idx="23">
                  <c:v>1.299693146948517</c:v>
                </c:pt>
                <c:pt idx="24">
                  <c:v>1.363791339924991</c:v>
                </c:pt>
                <c:pt idx="25">
                  <c:v>1.427548585066484</c:v>
                </c:pt>
                <c:pt idx="26">
                  <c:v>1.484486873508354</c:v>
                </c:pt>
                <c:pt idx="27">
                  <c:v>1.548585066484828</c:v>
                </c:pt>
                <c:pt idx="28">
                  <c:v>1.59802250255711</c:v>
                </c:pt>
                <c:pt idx="29">
                  <c:v>1.654960790998977</c:v>
                </c:pt>
                <c:pt idx="30">
                  <c:v>1.711899079440845</c:v>
                </c:pt>
                <c:pt idx="31">
                  <c:v>1.761677463348108</c:v>
                </c:pt>
                <c:pt idx="32">
                  <c:v>1.818274803954995</c:v>
                </c:pt>
                <c:pt idx="33">
                  <c:v>1.868053187862257</c:v>
                </c:pt>
                <c:pt idx="34">
                  <c:v>1.924991476304124</c:v>
                </c:pt>
                <c:pt idx="35">
                  <c:v>1.981588816911012</c:v>
                </c:pt>
                <c:pt idx="36">
                  <c:v>2.038527105352881</c:v>
                </c:pt>
                <c:pt idx="37">
                  <c:v>2.095465393794735</c:v>
                </c:pt>
                <c:pt idx="38">
                  <c:v>2.152062734401635</c:v>
                </c:pt>
                <c:pt idx="39">
                  <c:v>2.201841118308899</c:v>
                </c:pt>
                <c:pt idx="40">
                  <c:v>2.258779406750767</c:v>
                </c:pt>
                <c:pt idx="41">
                  <c:v>2.315717695192636</c:v>
                </c:pt>
                <c:pt idx="42">
                  <c:v>2.379474940334127</c:v>
                </c:pt>
                <c:pt idx="43">
                  <c:v>2.443573133310604</c:v>
                </c:pt>
                <c:pt idx="44">
                  <c:v>2.493010569382885</c:v>
                </c:pt>
                <c:pt idx="45">
                  <c:v>2.549948857824753</c:v>
                </c:pt>
                <c:pt idx="46">
                  <c:v>2.606887146266621</c:v>
                </c:pt>
                <c:pt idx="47">
                  <c:v>2.663484486873508</c:v>
                </c:pt>
                <c:pt idx="48">
                  <c:v>2.727582679849983</c:v>
                </c:pt>
                <c:pt idx="49">
                  <c:v>2.791339924991476</c:v>
                </c:pt>
                <c:pt idx="50">
                  <c:v>2.848278213433343</c:v>
                </c:pt>
                <c:pt idx="51">
                  <c:v>2.898056597340607</c:v>
                </c:pt>
                <c:pt idx="52">
                  <c:v>2.954994885782476</c:v>
                </c:pt>
                <c:pt idx="53">
                  <c:v>3.011592226389363</c:v>
                </c:pt>
                <c:pt idx="54">
                  <c:v>3.068530514831231</c:v>
                </c:pt>
                <c:pt idx="55">
                  <c:v>3.125468803273097</c:v>
                </c:pt>
                <c:pt idx="56">
                  <c:v>3.189226048414593</c:v>
                </c:pt>
                <c:pt idx="57">
                  <c:v>3.239004432321855</c:v>
                </c:pt>
                <c:pt idx="58">
                  <c:v>3.295942720763723</c:v>
                </c:pt>
                <c:pt idx="59">
                  <c:v>3.352540061370611</c:v>
                </c:pt>
                <c:pt idx="60">
                  <c:v>3.402318445277873</c:v>
                </c:pt>
                <c:pt idx="61">
                  <c:v>3.452096829185133</c:v>
                </c:pt>
                <c:pt idx="62">
                  <c:v>3.509035117627003</c:v>
                </c:pt>
                <c:pt idx="63">
                  <c:v>3.565632458233889</c:v>
                </c:pt>
                <c:pt idx="64">
                  <c:v>3.615410842141152</c:v>
                </c:pt>
                <c:pt idx="65">
                  <c:v>3.679509035117627</c:v>
                </c:pt>
                <c:pt idx="66">
                  <c:v>3.74326628025912</c:v>
                </c:pt>
                <c:pt idx="67">
                  <c:v>3.807364473235595</c:v>
                </c:pt>
                <c:pt idx="68">
                  <c:v>3.863961813842483</c:v>
                </c:pt>
                <c:pt idx="69">
                  <c:v>3.920900102284351</c:v>
                </c:pt>
                <c:pt idx="70">
                  <c:v>3.977838390726219</c:v>
                </c:pt>
                <c:pt idx="71">
                  <c:v>4.041595635867711</c:v>
                </c:pt>
                <c:pt idx="72">
                  <c:v>4.105693828844187</c:v>
                </c:pt>
                <c:pt idx="73">
                  <c:v>4.155131264916442</c:v>
                </c:pt>
                <c:pt idx="74">
                  <c:v>4.212069553358337</c:v>
                </c:pt>
                <c:pt idx="75">
                  <c:v>4.261847937265586</c:v>
                </c:pt>
                <c:pt idx="76">
                  <c:v>4.318786225707457</c:v>
                </c:pt>
                <c:pt idx="77">
                  <c:v>4.375383566314348</c:v>
                </c:pt>
                <c:pt idx="78">
                  <c:v>4.432321854756222</c:v>
                </c:pt>
                <c:pt idx="79">
                  <c:v>4.4892601431981</c:v>
                </c:pt>
                <c:pt idx="80">
                  <c:v>4.545857483804978</c:v>
                </c:pt>
                <c:pt idx="81">
                  <c:v>4.609955676781427</c:v>
                </c:pt>
                <c:pt idx="82">
                  <c:v>4.666553017388336</c:v>
                </c:pt>
                <c:pt idx="83">
                  <c:v>4.723491305830208</c:v>
                </c:pt>
                <c:pt idx="84">
                  <c:v>4.77326968973748</c:v>
                </c:pt>
                <c:pt idx="85">
                  <c:v>4.823048073644733</c:v>
                </c:pt>
                <c:pt idx="86">
                  <c:v>4.87964541425162</c:v>
                </c:pt>
                <c:pt idx="87">
                  <c:v>4.929423798158881</c:v>
                </c:pt>
                <c:pt idx="88">
                  <c:v>4.993521991135357</c:v>
                </c:pt>
                <c:pt idx="89">
                  <c:v>5.057279236276845</c:v>
                </c:pt>
                <c:pt idx="90">
                  <c:v>5.1142175247187</c:v>
                </c:pt>
                <c:pt idx="91">
                  <c:v>5.171155813160587</c:v>
                </c:pt>
                <c:pt idx="92">
                  <c:v>5.220593249232868</c:v>
                </c:pt>
                <c:pt idx="93">
                  <c:v>5.284691442209343</c:v>
                </c:pt>
                <c:pt idx="94">
                  <c:v>5.341629730651211</c:v>
                </c:pt>
                <c:pt idx="95">
                  <c:v>5.398227071258097</c:v>
                </c:pt>
                <c:pt idx="96">
                  <c:v>5.469485168769179</c:v>
                </c:pt>
                <c:pt idx="97">
                  <c:v>5.526082509376065</c:v>
                </c:pt>
                <c:pt idx="98">
                  <c:v>5.57586089328333</c:v>
                </c:pt>
                <c:pt idx="99">
                  <c:v>5.618479372655969</c:v>
                </c:pt>
                <c:pt idx="100">
                  <c:v>5.682577565632441</c:v>
                </c:pt>
                <c:pt idx="101">
                  <c:v>5.739174906239346</c:v>
                </c:pt>
                <c:pt idx="102">
                  <c:v>5.80327309921582</c:v>
                </c:pt>
                <c:pt idx="103">
                  <c:v>5.859870439822708</c:v>
                </c:pt>
                <c:pt idx="104">
                  <c:v>5.90964882372997</c:v>
                </c:pt>
                <c:pt idx="105">
                  <c:v>5.966587112171838</c:v>
                </c:pt>
                <c:pt idx="106">
                  <c:v>6.023525400613706</c:v>
                </c:pt>
                <c:pt idx="107">
                  <c:v>6.080122741220593</c:v>
                </c:pt>
                <c:pt idx="108">
                  <c:v>6.137061029662462</c:v>
                </c:pt>
                <c:pt idx="109">
                  <c:v>6.193999318104331</c:v>
                </c:pt>
                <c:pt idx="110">
                  <c:v>6.243436754176612</c:v>
                </c:pt>
                <c:pt idx="111">
                  <c:v>6.293215138083873</c:v>
                </c:pt>
                <c:pt idx="112">
                  <c:v>6.350153426525728</c:v>
                </c:pt>
                <c:pt idx="113">
                  <c:v>6.413910671667222</c:v>
                </c:pt>
                <c:pt idx="114">
                  <c:v>6.470848960109107</c:v>
                </c:pt>
                <c:pt idx="115">
                  <c:v>6.534947153085579</c:v>
                </c:pt>
                <c:pt idx="116">
                  <c:v>6.598704398227071</c:v>
                </c:pt>
                <c:pt idx="117">
                  <c:v>6.66962154790317</c:v>
                </c:pt>
                <c:pt idx="118">
                  <c:v>6.719399931810435</c:v>
                </c:pt>
                <c:pt idx="119">
                  <c:v>6.769178315717696</c:v>
                </c:pt>
                <c:pt idx="120">
                  <c:v>6.83327650869417</c:v>
                </c:pt>
                <c:pt idx="121">
                  <c:v>6.889873849301058</c:v>
                </c:pt>
                <c:pt idx="122">
                  <c:v>6.93965223320832</c:v>
                </c:pt>
                <c:pt idx="123">
                  <c:v>6.98943061711558</c:v>
                </c:pt>
                <c:pt idx="124">
                  <c:v>7.053187862257061</c:v>
                </c:pt>
                <c:pt idx="125">
                  <c:v>7.110126150698928</c:v>
                </c:pt>
                <c:pt idx="126">
                  <c:v>7.167064439140802</c:v>
                </c:pt>
                <c:pt idx="127">
                  <c:v>7.2236617797477</c:v>
                </c:pt>
                <c:pt idx="128">
                  <c:v>7.280600068189568</c:v>
                </c:pt>
                <c:pt idx="129">
                  <c:v>7.337538356631421</c:v>
                </c:pt>
                <c:pt idx="130">
                  <c:v>7.394135697238304</c:v>
                </c:pt>
                <c:pt idx="131">
                  <c:v>7.443914081145585</c:v>
                </c:pt>
                <c:pt idx="132">
                  <c:v>7.49369246505285</c:v>
                </c:pt>
                <c:pt idx="133">
                  <c:v>7.550630753494716</c:v>
                </c:pt>
                <c:pt idx="134">
                  <c:v>7.600409137401979</c:v>
                </c:pt>
                <c:pt idx="135">
                  <c:v>7.66416638254347</c:v>
                </c:pt>
                <c:pt idx="136">
                  <c:v>7.721104670985326</c:v>
                </c:pt>
                <c:pt idx="137">
                  <c:v>7.777702011592228</c:v>
                </c:pt>
                <c:pt idx="138">
                  <c:v>7.834640300034095</c:v>
                </c:pt>
                <c:pt idx="139">
                  <c:v>7.884418683941357</c:v>
                </c:pt>
                <c:pt idx="140">
                  <c:v>7.962495738152063</c:v>
                </c:pt>
                <c:pt idx="141">
                  <c:v>8.02659393112854</c:v>
                </c:pt>
                <c:pt idx="142">
                  <c:v>8.07603136720082</c:v>
                </c:pt>
                <c:pt idx="143">
                  <c:v>8.132969655642686</c:v>
                </c:pt>
                <c:pt idx="144">
                  <c:v>8.197067848619161</c:v>
                </c:pt>
                <c:pt idx="145">
                  <c:v>8.25366518922605</c:v>
                </c:pt>
                <c:pt idx="146">
                  <c:v>8.30344357313332</c:v>
                </c:pt>
                <c:pt idx="147">
                  <c:v>8.353221957040567</c:v>
                </c:pt>
                <c:pt idx="148">
                  <c:v>8.416979202182066</c:v>
                </c:pt>
                <c:pt idx="149">
                  <c:v>8.473917490623936</c:v>
                </c:pt>
                <c:pt idx="150">
                  <c:v>8.530855779065801</c:v>
                </c:pt>
                <c:pt idx="151">
                  <c:v>8.58745311967269</c:v>
                </c:pt>
                <c:pt idx="152">
                  <c:v>8.637231503579951</c:v>
                </c:pt>
                <c:pt idx="153">
                  <c:v>8.701329696556401</c:v>
                </c:pt>
                <c:pt idx="154">
                  <c:v>8.751108080463677</c:v>
                </c:pt>
                <c:pt idx="155">
                  <c:v>8.807705421070548</c:v>
                </c:pt>
                <c:pt idx="156">
                  <c:v>8.864643709512444</c:v>
                </c:pt>
                <c:pt idx="157">
                  <c:v>8.914422093419707</c:v>
                </c:pt>
                <c:pt idx="158">
                  <c:v>8.971019434026594</c:v>
                </c:pt>
                <c:pt idx="159">
                  <c:v>9.020797817933855</c:v>
                </c:pt>
                <c:pt idx="160">
                  <c:v>9.077736106375725</c:v>
                </c:pt>
                <c:pt idx="161">
                  <c:v>9.13467439481758</c:v>
                </c:pt>
                <c:pt idx="162">
                  <c:v>9.191271735424444</c:v>
                </c:pt>
                <c:pt idx="163">
                  <c:v>9.255369928400954</c:v>
                </c:pt>
                <c:pt idx="164">
                  <c:v>9.31912717354245</c:v>
                </c:pt>
                <c:pt idx="165">
                  <c:v>9.383225366518923</c:v>
                </c:pt>
                <c:pt idx="166">
                  <c:v>9.439822707125808</c:v>
                </c:pt>
                <c:pt idx="167">
                  <c:v>9.49676099556768</c:v>
                </c:pt>
                <c:pt idx="168">
                  <c:v>9.55369928400955</c:v>
                </c:pt>
                <c:pt idx="169">
                  <c:v>9.61745652915104</c:v>
                </c:pt>
                <c:pt idx="170">
                  <c:v>9.660075008523696</c:v>
                </c:pt>
                <c:pt idx="171">
                  <c:v>9.709853392430947</c:v>
                </c:pt>
                <c:pt idx="172">
                  <c:v>9.773951585407433</c:v>
                </c:pt>
                <c:pt idx="173">
                  <c:v>9.83054892601432</c:v>
                </c:pt>
                <c:pt idx="174">
                  <c:v>9.88748721445619</c:v>
                </c:pt>
                <c:pt idx="175">
                  <c:v>9.944425502898051</c:v>
                </c:pt>
                <c:pt idx="176">
                  <c:v>10.00102284350494</c:v>
                </c:pt>
                <c:pt idx="177">
                  <c:v>10.05796113194681</c:v>
                </c:pt>
                <c:pt idx="178">
                  <c:v>10.10773951585408</c:v>
                </c:pt>
                <c:pt idx="179">
                  <c:v>10.16433685646097</c:v>
                </c:pt>
                <c:pt idx="180">
                  <c:v>10.22127514490283</c:v>
                </c:pt>
                <c:pt idx="181">
                  <c:v>10.2782134333447</c:v>
                </c:pt>
                <c:pt idx="182">
                  <c:v>10.32799181725196</c:v>
                </c:pt>
                <c:pt idx="183">
                  <c:v>10.38458915785885</c:v>
                </c:pt>
                <c:pt idx="184">
                  <c:v>10.44868735083532</c:v>
                </c:pt>
                <c:pt idx="185">
                  <c:v>10.49846573474258</c:v>
                </c:pt>
                <c:pt idx="186">
                  <c:v>10.55506307534947</c:v>
                </c:pt>
                <c:pt idx="187">
                  <c:v>10.61916126832595</c:v>
                </c:pt>
                <c:pt idx="188">
                  <c:v>10.68291851346744</c:v>
                </c:pt>
                <c:pt idx="189">
                  <c:v>10.74701670644392</c:v>
                </c:pt>
                <c:pt idx="190">
                  <c:v>10.8036140470508</c:v>
                </c:pt>
                <c:pt idx="191">
                  <c:v>10.86055233549267</c:v>
                </c:pt>
                <c:pt idx="192">
                  <c:v>10.91749062393454</c:v>
                </c:pt>
                <c:pt idx="193">
                  <c:v>10.97408796454143</c:v>
                </c:pt>
                <c:pt idx="194">
                  <c:v>11.0238663484487</c:v>
                </c:pt>
                <c:pt idx="195">
                  <c:v>11.08080463689056</c:v>
                </c:pt>
                <c:pt idx="196">
                  <c:v>11.14456188203205</c:v>
                </c:pt>
                <c:pt idx="197">
                  <c:v>11.20150017047392</c:v>
                </c:pt>
                <c:pt idx="198">
                  <c:v>11.2584384589158</c:v>
                </c:pt>
                <c:pt idx="199">
                  <c:v>11.31503579952267</c:v>
                </c:pt>
                <c:pt idx="200">
                  <c:v>11.36481418342994</c:v>
                </c:pt>
                <c:pt idx="201">
                  <c:v>11.4217524718718</c:v>
                </c:pt>
                <c:pt idx="202">
                  <c:v>11.47153085577907</c:v>
                </c:pt>
                <c:pt idx="203">
                  <c:v>11.53528810092056</c:v>
                </c:pt>
                <c:pt idx="204">
                  <c:v>11.59222638936243</c:v>
                </c:pt>
                <c:pt idx="205">
                  <c:v>11.6420047732697</c:v>
                </c:pt>
                <c:pt idx="206">
                  <c:v>11.69178315717695</c:v>
                </c:pt>
                <c:pt idx="207">
                  <c:v>11.74838049778384</c:v>
                </c:pt>
                <c:pt idx="208">
                  <c:v>11.81247869076032</c:v>
                </c:pt>
                <c:pt idx="209">
                  <c:v>11.86225707466758</c:v>
                </c:pt>
                <c:pt idx="210">
                  <c:v>11.92601431980907</c:v>
                </c:pt>
                <c:pt idx="211">
                  <c:v>11.99011251278555</c:v>
                </c:pt>
                <c:pt idx="212">
                  <c:v>12.05386975792704</c:v>
                </c:pt>
                <c:pt idx="213">
                  <c:v>12.11080804636891</c:v>
                </c:pt>
                <c:pt idx="214">
                  <c:v>12.1745652915104</c:v>
                </c:pt>
                <c:pt idx="215">
                  <c:v>12.23150357995227</c:v>
                </c:pt>
                <c:pt idx="216">
                  <c:v>12.28844186839414</c:v>
                </c:pt>
                <c:pt idx="217">
                  <c:v>12.33787930446642</c:v>
                </c:pt>
                <c:pt idx="218">
                  <c:v>12.3948175929083</c:v>
                </c:pt>
                <c:pt idx="219">
                  <c:v>12.45891578588476</c:v>
                </c:pt>
                <c:pt idx="220">
                  <c:v>12.51551312649165</c:v>
                </c:pt>
                <c:pt idx="221">
                  <c:v>12.57245141493352</c:v>
                </c:pt>
                <c:pt idx="222">
                  <c:v>12.62222979884078</c:v>
                </c:pt>
                <c:pt idx="223">
                  <c:v>12.67882713944766</c:v>
                </c:pt>
                <c:pt idx="224">
                  <c:v>12.73576542788953</c:v>
                </c:pt>
                <c:pt idx="225">
                  <c:v>12.7855438117968</c:v>
                </c:pt>
                <c:pt idx="226">
                  <c:v>12.83532219570406</c:v>
                </c:pt>
                <c:pt idx="227">
                  <c:v>12.89907944084555</c:v>
                </c:pt>
                <c:pt idx="228">
                  <c:v>12.95601772928742</c:v>
                </c:pt>
                <c:pt idx="229">
                  <c:v>13.00579611319468</c:v>
                </c:pt>
                <c:pt idx="230">
                  <c:v>13.05557449710195</c:v>
                </c:pt>
                <c:pt idx="231">
                  <c:v>13.11217183770883</c:v>
                </c:pt>
                <c:pt idx="232">
                  <c:v>13.1691101261507</c:v>
                </c:pt>
                <c:pt idx="233">
                  <c:v>13.23286737129219</c:v>
                </c:pt>
                <c:pt idx="234">
                  <c:v>13.28980565973406</c:v>
                </c:pt>
                <c:pt idx="235">
                  <c:v>13.34674394817593</c:v>
                </c:pt>
                <c:pt idx="236">
                  <c:v>13.40334128878282</c:v>
                </c:pt>
                <c:pt idx="237">
                  <c:v>13.4674394817593</c:v>
                </c:pt>
                <c:pt idx="238">
                  <c:v>13.53119672690078</c:v>
                </c:pt>
                <c:pt idx="239">
                  <c:v>13.59529491987726</c:v>
                </c:pt>
                <c:pt idx="240">
                  <c:v>13.65905216501875</c:v>
                </c:pt>
                <c:pt idx="241">
                  <c:v>13.71599045346062</c:v>
                </c:pt>
                <c:pt idx="242">
                  <c:v>13.75860893283328</c:v>
                </c:pt>
                <c:pt idx="243">
                  <c:v>13.82270712580975</c:v>
                </c:pt>
                <c:pt idx="244">
                  <c:v>13.87930446641664</c:v>
                </c:pt>
                <c:pt idx="245">
                  <c:v>13.93624275485851</c:v>
                </c:pt>
                <c:pt idx="246">
                  <c:v>13.98602113876577</c:v>
                </c:pt>
                <c:pt idx="247">
                  <c:v>14.04261847937266</c:v>
                </c:pt>
                <c:pt idx="248">
                  <c:v>14.09955676781452</c:v>
                </c:pt>
                <c:pt idx="249">
                  <c:v>14.14933515172179</c:v>
                </c:pt>
                <c:pt idx="250">
                  <c:v>14.19911353562905</c:v>
                </c:pt>
                <c:pt idx="251">
                  <c:v>14.26287078077054</c:v>
                </c:pt>
                <c:pt idx="252">
                  <c:v>14.31980906921241</c:v>
                </c:pt>
                <c:pt idx="253">
                  <c:v>14.37674735765428</c:v>
                </c:pt>
                <c:pt idx="254">
                  <c:v>14.43334469826117</c:v>
                </c:pt>
                <c:pt idx="255">
                  <c:v>14.48312308216843</c:v>
                </c:pt>
                <c:pt idx="256">
                  <c:v>14.53290146607569</c:v>
                </c:pt>
                <c:pt idx="257">
                  <c:v>14.58983975451756</c:v>
                </c:pt>
                <c:pt idx="258">
                  <c:v>14.65359699965906</c:v>
                </c:pt>
                <c:pt idx="259">
                  <c:v>14.71769519263553</c:v>
                </c:pt>
                <c:pt idx="260">
                  <c:v>14.77429253324242</c:v>
                </c:pt>
                <c:pt idx="261">
                  <c:v>14.83123082168428</c:v>
                </c:pt>
                <c:pt idx="262">
                  <c:v>14.88816911012615</c:v>
                </c:pt>
                <c:pt idx="263">
                  <c:v>14.95192635526765</c:v>
                </c:pt>
                <c:pt idx="264">
                  <c:v>15.01602454824412</c:v>
                </c:pt>
                <c:pt idx="265">
                  <c:v>15.0654619843164</c:v>
                </c:pt>
                <c:pt idx="266">
                  <c:v>15.11524036822366</c:v>
                </c:pt>
                <c:pt idx="267">
                  <c:v>15.17933856120014</c:v>
                </c:pt>
                <c:pt idx="268">
                  <c:v>15.24309580634163</c:v>
                </c:pt>
                <c:pt idx="269">
                  <c:v>15.3000340947835</c:v>
                </c:pt>
                <c:pt idx="270">
                  <c:v>15.34981247869076</c:v>
                </c:pt>
                <c:pt idx="271">
                  <c:v>15.39959086259802</c:v>
                </c:pt>
                <c:pt idx="272">
                  <c:v>15.46334810773952</c:v>
                </c:pt>
                <c:pt idx="273">
                  <c:v>15.51312649164678</c:v>
                </c:pt>
                <c:pt idx="274">
                  <c:v>15.57006478008865</c:v>
                </c:pt>
                <c:pt idx="275">
                  <c:v>15.62666212069553</c:v>
                </c:pt>
                <c:pt idx="276">
                  <c:v>15.6764405046028</c:v>
                </c:pt>
                <c:pt idx="277">
                  <c:v>15.73337879304466</c:v>
                </c:pt>
                <c:pt idx="278">
                  <c:v>15.78997613365155</c:v>
                </c:pt>
                <c:pt idx="279">
                  <c:v>15.83975451755882</c:v>
                </c:pt>
                <c:pt idx="280">
                  <c:v>15.9038527105353</c:v>
                </c:pt>
                <c:pt idx="281">
                  <c:v>15.95363109444255</c:v>
                </c:pt>
                <c:pt idx="282">
                  <c:v>16.01022843504944</c:v>
                </c:pt>
                <c:pt idx="283">
                  <c:v>16.08148653256048</c:v>
                </c:pt>
                <c:pt idx="284">
                  <c:v>16.1380838731674</c:v>
                </c:pt>
                <c:pt idx="285">
                  <c:v>16.19502216160927</c:v>
                </c:pt>
                <c:pt idx="286">
                  <c:v>16.25196045005115</c:v>
                </c:pt>
                <c:pt idx="287">
                  <c:v>16.31571769519263</c:v>
                </c:pt>
                <c:pt idx="288">
                  <c:v>16.37265598363451</c:v>
                </c:pt>
                <c:pt idx="289">
                  <c:v>16.42925332424139</c:v>
                </c:pt>
                <c:pt idx="290">
                  <c:v>16.47903170814865</c:v>
                </c:pt>
                <c:pt idx="291">
                  <c:v>16.54312990112499</c:v>
                </c:pt>
                <c:pt idx="292">
                  <c:v>16.60688714626664</c:v>
                </c:pt>
                <c:pt idx="293">
                  <c:v>16.65666553017389</c:v>
                </c:pt>
                <c:pt idx="294">
                  <c:v>16.71360381861575</c:v>
                </c:pt>
                <c:pt idx="295">
                  <c:v>16.77020115922264</c:v>
                </c:pt>
                <c:pt idx="296">
                  <c:v>16.8199795431299</c:v>
                </c:pt>
                <c:pt idx="297">
                  <c:v>16.86975792703716</c:v>
                </c:pt>
                <c:pt idx="298">
                  <c:v>16.92669621547902</c:v>
                </c:pt>
                <c:pt idx="299">
                  <c:v>16.98329355608588</c:v>
                </c:pt>
                <c:pt idx="300">
                  <c:v>17.04023184452765</c:v>
                </c:pt>
                <c:pt idx="301">
                  <c:v>17.09001022843505</c:v>
                </c:pt>
                <c:pt idx="302">
                  <c:v>17.13978861234231</c:v>
                </c:pt>
                <c:pt idx="303">
                  <c:v>17.21070576201842</c:v>
                </c:pt>
                <c:pt idx="304">
                  <c:v>17.26764405046028</c:v>
                </c:pt>
                <c:pt idx="305">
                  <c:v>17.32424139106717</c:v>
                </c:pt>
                <c:pt idx="306">
                  <c:v>17.37401977497443</c:v>
                </c:pt>
                <c:pt idx="307">
                  <c:v>17.4381179679509</c:v>
                </c:pt>
                <c:pt idx="308">
                  <c:v>17.5018752130924</c:v>
                </c:pt>
                <c:pt idx="309">
                  <c:v>17.55881350153426</c:v>
                </c:pt>
                <c:pt idx="310">
                  <c:v>17.61575178997613</c:v>
                </c:pt>
                <c:pt idx="311">
                  <c:v>17.67950903511763</c:v>
                </c:pt>
                <c:pt idx="312">
                  <c:v>17.7364473235595</c:v>
                </c:pt>
                <c:pt idx="313">
                  <c:v>17.79304466416638</c:v>
                </c:pt>
                <c:pt idx="314">
                  <c:v>17.84282304807364</c:v>
                </c:pt>
                <c:pt idx="315">
                  <c:v>17.89976133651551</c:v>
                </c:pt>
                <c:pt idx="316">
                  <c:v>17.97067848619161</c:v>
                </c:pt>
                <c:pt idx="317">
                  <c:v>18.02761677463348</c:v>
                </c:pt>
                <c:pt idx="318">
                  <c:v>18.08455506307535</c:v>
                </c:pt>
                <c:pt idx="319">
                  <c:v>18.13399249914763</c:v>
                </c:pt>
                <c:pt idx="320">
                  <c:v>18.18377088305489</c:v>
                </c:pt>
                <c:pt idx="321">
                  <c:v>18.23354926696208</c:v>
                </c:pt>
                <c:pt idx="322">
                  <c:v>18.29048755540403</c:v>
                </c:pt>
                <c:pt idx="323">
                  <c:v>18.34708489601092</c:v>
                </c:pt>
                <c:pt idx="324">
                  <c:v>18.40402318445278</c:v>
                </c:pt>
                <c:pt idx="325">
                  <c:v>18.45380156836003</c:v>
                </c:pt>
                <c:pt idx="326">
                  <c:v>18.51073985680191</c:v>
                </c:pt>
                <c:pt idx="327">
                  <c:v>18.5673371974088</c:v>
                </c:pt>
                <c:pt idx="328">
                  <c:v>18.63143539038527</c:v>
                </c:pt>
                <c:pt idx="329">
                  <c:v>18.68803273099216</c:v>
                </c:pt>
                <c:pt idx="330">
                  <c:v>18.73781111489944</c:v>
                </c:pt>
                <c:pt idx="331">
                  <c:v>18.80906921241051</c:v>
                </c:pt>
                <c:pt idx="332">
                  <c:v>18.86566655301738</c:v>
                </c:pt>
                <c:pt idx="333">
                  <c:v>18.92260484145918</c:v>
                </c:pt>
                <c:pt idx="334">
                  <c:v>18.98636208660075</c:v>
                </c:pt>
                <c:pt idx="335">
                  <c:v>19.05046027957722</c:v>
                </c:pt>
                <c:pt idx="336">
                  <c:v>19.1002386634845</c:v>
                </c:pt>
                <c:pt idx="337">
                  <c:v>19.15683600409137</c:v>
                </c:pt>
                <c:pt idx="338">
                  <c:v>19.20661438799863</c:v>
                </c:pt>
                <c:pt idx="339">
                  <c:v>19.27071258097497</c:v>
                </c:pt>
                <c:pt idx="340">
                  <c:v>19.33446982611661</c:v>
                </c:pt>
                <c:pt idx="341">
                  <c:v>19.39140811455848</c:v>
                </c:pt>
                <c:pt idx="342">
                  <c:v>19.44834640300028</c:v>
                </c:pt>
                <c:pt idx="343">
                  <c:v>19.49778383907262</c:v>
                </c:pt>
                <c:pt idx="344">
                  <c:v>19.5547221275145</c:v>
                </c:pt>
                <c:pt idx="345">
                  <c:v>19.61166041595636</c:v>
                </c:pt>
                <c:pt idx="346">
                  <c:v>19.66143879986362</c:v>
                </c:pt>
                <c:pt idx="347">
                  <c:v>19.71803614047051</c:v>
                </c:pt>
                <c:pt idx="348">
                  <c:v>19.76781452437777</c:v>
                </c:pt>
                <c:pt idx="349">
                  <c:v>19.81759290828504</c:v>
                </c:pt>
                <c:pt idx="350">
                  <c:v>19.8745311967269</c:v>
                </c:pt>
                <c:pt idx="351">
                  <c:v>19.93828844186839</c:v>
                </c:pt>
                <c:pt idx="352">
                  <c:v>20.00238663484487</c:v>
                </c:pt>
                <c:pt idx="353">
                  <c:v>20.05182407091715</c:v>
                </c:pt>
                <c:pt idx="354">
                  <c:v>20.10160245482442</c:v>
                </c:pt>
                <c:pt idx="355">
                  <c:v>20.17286055233549</c:v>
                </c:pt>
                <c:pt idx="356">
                  <c:v>20.22945789294238</c:v>
                </c:pt>
                <c:pt idx="357">
                  <c:v>20.29355608591885</c:v>
                </c:pt>
                <c:pt idx="358">
                  <c:v>20.35015342652574</c:v>
                </c:pt>
                <c:pt idx="359">
                  <c:v>20.40709171496761</c:v>
                </c:pt>
                <c:pt idx="360">
                  <c:v>20.45687009887488</c:v>
                </c:pt>
                <c:pt idx="361">
                  <c:v>20.51380838731675</c:v>
                </c:pt>
                <c:pt idx="362">
                  <c:v>20.58472553699282</c:v>
                </c:pt>
                <c:pt idx="363">
                  <c:v>20.64166382543471</c:v>
                </c:pt>
                <c:pt idx="364">
                  <c:v>20.6982611660416</c:v>
                </c:pt>
                <c:pt idx="365">
                  <c:v>20.75519945448346</c:v>
                </c:pt>
                <c:pt idx="366">
                  <c:v>20.81213774292532</c:v>
                </c:pt>
                <c:pt idx="367">
                  <c:v>20.86157517899762</c:v>
                </c:pt>
                <c:pt idx="368">
                  <c:v>20.91851346743949</c:v>
                </c:pt>
                <c:pt idx="369">
                  <c:v>20.97545175588134</c:v>
                </c:pt>
                <c:pt idx="370">
                  <c:v>21.02523013978861</c:v>
                </c:pt>
                <c:pt idx="371">
                  <c:v>21.07466757586089</c:v>
                </c:pt>
                <c:pt idx="372">
                  <c:v>21.12444595976816</c:v>
                </c:pt>
                <c:pt idx="373">
                  <c:v>21.18138424821003</c:v>
                </c:pt>
                <c:pt idx="374">
                  <c:v>21.23832253665188</c:v>
                </c:pt>
                <c:pt idx="375">
                  <c:v>21.30207978179338</c:v>
                </c:pt>
                <c:pt idx="376">
                  <c:v>21.35901807023525</c:v>
                </c:pt>
                <c:pt idx="377">
                  <c:v>21.42277531537675</c:v>
                </c:pt>
                <c:pt idx="378">
                  <c:v>21.48687350835322</c:v>
                </c:pt>
                <c:pt idx="379">
                  <c:v>21.54347084896008</c:v>
                </c:pt>
                <c:pt idx="380">
                  <c:v>21.60040913740198</c:v>
                </c:pt>
                <c:pt idx="381">
                  <c:v>21.65734742584385</c:v>
                </c:pt>
                <c:pt idx="382">
                  <c:v>21.71394476645074</c:v>
                </c:pt>
                <c:pt idx="383">
                  <c:v>21.77804295942718</c:v>
                </c:pt>
                <c:pt idx="384">
                  <c:v>21.82782134333447</c:v>
                </c:pt>
                <c:pt idx="385">
                  <c:v>21.87759972724173</c:v>
                </c:pt>
                <c:pt idx="386">
                  <c:v>21.93419706784862</c:v>
                </c:pt>
                <c:pt idx="387">
                  <c:v>21.99829526082508</c:v>
                </c:pt>
                <c:pt idx="388">
                  <c:v>22.05489260143198</c:v>
                </c:pt>
                <c:pt idx="389">
                  <c:v>22.11183088987385</c:v>
                </c:pt>
                <c:pt idx="390">
                  <c:v>22.17592908285033</c:v>
                </c:pt>
                <c:pt idx="391">
                  <c:v>22.23252642345721</c:v>
                </c:pt>
                <c:pt idx="392">
                  <c:v>22.28230480736442</c:v>
                </c:pt>
                <c:pt idx="393">
                  <c:v>22.33208319127173</c:v>
                </c:pt>
                <c:pt idx="394">
                  <c:v>22.38902147971359</c:v>
                </c:pt>
                <c:pt idx="395">
                  <c:v>22.44561882032048</c:v>
                </c:pt>
                <c:pt idx="396">
                  <c:v>22.49539720422768</c:v>
                </c:pt>
                <c:pt idx="397">
                  <c:v>22.55233549266962</c:v>
                </c:pt>
                <c:pt idx="398">
                  <c:v>22.6089328332765</c:v>
                </c:pt>
                <c:pt idx="399">
                  <c:v>22.66587112171838</c:v>
                </c:pt>
                <c:pt idx="400">
                  <c:v>22.72280941016025</c:v>
                </c:pt>
                <c:pt idx="401">
                  <c:v>22.77940675076712</c:v>
                </c:pt>
                <c:pt idx="402">
                  <c:v>22.836345039209</c:v>
                </c:pt>
                <c:pt idx="403">
                  <c:v>22.90044323218534</c:v>
                </c:pt>
                <c:pt idx="404">
                  <c:v>22.95704057279232</c:v>
                </c:pt>
                <c:pt idx="405">
                  <c:v>23.01397886123424</c:v>
                </c:pt>
                <c:pt idx="406">
                  <c:v>23.07773610637572</c:v>
                </c:pt>
                <c:pt idx="407">
                  <c:v>23.1346743948176</c:v>
                </c:pt>
                <c:pt idx="408">
                  <c:v>23.19161268325946</c:v>
                </c:pt>
                <c:pt idx="409">
                  <c:v>23.24139106716672</c:v>
                </c:pt>
                <c:pt idx="410">
                  <c:v>23.29798840777362</c:v>
                </c:pt>
                <c:pt idx="411">
                  <c:v>23.35492669621548</c:v>
                </c:pt>
                <c:pt idx="412">
                  <c:v>23.41868394135697</c:v>
                </c:pt>
                <c:pt idx="413">
                  <c:v>23.47562222979882</c:v>
                </c:pt>
                <c:pt idx="414">
                  <c:v>23.5254006137061</c:v>
                </c:pt>
                <c:pt idx="415">
                  <c:v>23.57517899761337</c:v>
                </c:pt>
                <c:pt idx="416">
                  <c:v>23.63177633822025</c:v>
                </c:pt>
                <c:pt idx="417">
                  <c:v>23.69587453119673</c:v>
                </c:pt>
                <c:pt idx="418">
                  <c:v>23.7528128196386</c:v>
                </c:pt>
                <c:pt idx="419">
                  <c:v>23.8094101602455</c:v>
                </c:pt>
                <c:pt idx="420">
                  <c:v>23.85918854415275</c:v>
                </c:pt>
                <c:pt idx="421">
                  <c:v>23.91612683259461</c:v>
                </c:pt>
                <c:pt idx="422">
                  <c:v>23.9727241732015</c:v>
                </c:pt>
                <c:pt idx="423">
                  <c:v>24.02966246164337</c:v>
                </c:pt>
                <c:pt idx="424">
                  <c:v>24.08660075008524</c:v>
                </c:pt>
                <c:pt idx="425">
                  <c:v>24.14319809069213</c:v>
                </c:pt>
                <c:pt idx="426">
                  <c:v>24.20013637913385</c:v>
                </c:pt>
                <c:pt idx="427">
                  <c:v>24.25707466757586</c:v>
                </c:pt>
                <c:pt idx="428">
                  <c:v>24.31367200818275</c:v>
                </c:pt>
                <c:pt idx="429">
                  <c:v>24.37777020115922</c:v>
                </c:pt>
                <c:pt idx="430">
                  <c:v>24.44152744630071</c:v>
                </c:pt>
                <c:pt idx="431">
                  <c:v>24.49846573474258</c:v>
                </c:pt>
                <c:pt idx="432">
                  <c:v>24.55540402318445</c:v>
                </c:pt>
                <c:pt idx="433">
                  <c:v>24.60518240709172</c:v>
                </c:pt>
                <c:pt idx="434">
                  <c:v>24.66177974769861</c:v>
                </c:pt>
                <c:pt idx="435">
                  <c:v>24.71871803614047</c:v>
                </c:pt>
                <c:pt idx="436">
                  <c:v>24.77565632458234</c:v>
                </c:pt>
                <c:pt idx="437">
                  <c:v>24.83225366518923</c:v>
                </c:pt>
                <c:pt idx="438">
                  <c:v>24.88919195363109</c:v>
                </c:pt>
                <c:pt idx="439">
                  <c:v>24.93897033753835</c:v>
                </c:pt>
                <c:pt idx="440">
                  <c:v>24.99556767814512</c:v>
                </c:pt>
                <c:pt idx="441">
                  <c:v>25.02420729628367</c:v>
                </c:pt>
                <c:pt idx="442">
                  <c:v>0.0</c:v>
                </c:pt>
                <c:pt idx="443">
                  <c:v>0.0</c:v>
                </c:pt>
                <c:pt idx="444">
                  <c:v>0.0</c:v>
                </c:pt>
                <c:pt idx="445">
                  <c:v>0.0</c:v>
                </c:pt>
                <c:pt idx="446">
                  <c:v>0.0</c:v>
                </c:pt>
                <c:pt idx="447">
                  <c:v>0.0</c:v>
                </c:pt>
                <c:pt idx="448">
                  <c:v>0.0</c:v>
                </c:pt>
                <c:pt idx="449">
                  <c:v>0.0</c:v>
                </c:pt>
                <c:pt idx="450">
                  <c:v>0.0</c:v>
                </c:pt>
                <c:pt idx="451">
                  <c:v>0.0</c:v>
                </c:pt>
                <c:pt idx="452">
                  <c:v>0.0</c:v>
                </c:pt>
                <c:pt idx="453">
                  <c:v>0.0</c:v>
                </c:pt>
                <c:pt idx="454">
                  <c:v>0.0</c:v>
                </c:pt>
                <c:pt idx="455">
                  <c:v>0.0</c:v>
                </c:pt>
                <c:pt idx="456">
                  <c:v>0.0</c:v>
                </c:pt>
                <c:pt idx="457">
                  <c:v>0.0</c:v>
                </c:pt>
                <c:pt idx="458">
                  <c:v>0.0</c:v>
                </c:pt>
                <c:pt idx="459">
                  <c:v>0.0</c:v>
                </c:pt>
                <c:pt idx="460">
                  <c:v>0.0</c:v>
                </c:pt>
                <c:pt idx="461">
                  <c:v>0.0</c:v>
                </c:pt>
                <c:pt idx="462">
                  <c:v>0.0</c:v>
                </c:pt>
                <c:pt idx="463">
                  <c:v>0.0</c:v>
                </c:pt>
                <c:pt idx="464">
                  <c:v>0.0</c:v>
                </c:pt>
                <c:pt idx="465">
                  <c:v>0.0</c:v>
                </c:pt>
                <c:pt idx="466">
                  <c:v>0.0</c:v>
                </c:pt>
                <c:pt idx="467">
                  <c:v>0.0</c:v>
                </c:pt>
                <c:pt idx="468">
                  <c:v>0.0</c:v>
                </c:pt>
                <c:pt idx="469">
                  <c:v>0.0</c:v>
                </c:pt>
                <c:pt idx="470">
                  <c:v>0.0</c:v>
                </c:pt>
                <c:pt idx="471">
                  <c:v>0.0</c:v>
                </c:pt>
                <c:pt idx="472">
                  <c:v>0.0</c:v>
                </c:pt>
                <c:pt idx="473">
                  <c:v>0.0</c:v>
                </c:pt>
                <c:pt idx="474">
                  <c:v>0.0</c:v>
                </c:pt>
                <c:pt idx="475">
                  <c:v>0.0</c:v>
                </c:pt>
                <c:pt idx="476">
                  <c:v>0.0</c:v>
                </c:pt>
                <c:pt idx="477">
                  <c:v>0.0</c:v>
                </c:pt>
              </c:numCache>
            </c:numRef>
          </c:xVal>
          <c:yVal>
            <c:numRef>
              <c:f>'wet-vs-dry'!$X$13:$X$490</c:f>
              <c:numCache>
                <c:formatCode>General</c:formatCode>
                <c:ptCount val="478"/>
                <c:pt idx="0">
                  <c:v>-0.00134</c:v>
                </c:pt>
                <c:pt idx="1">
                  <c:v>0.00124</c:v>
                </c:pt>
                <c:pt idx="2">
                  <c:v>0.00025</c:v>
                </c:pt>
                <c:pt idx="3">
                  <c:v>0.00253</c:v>
                </c:pt>
                <c:pt idx="4">
                  <c:v>0.00099</c:v>
                </c:pt>
                <c:pt idx="5">
                  <c:v>0.00668</c:v>
                </c:pt>
                <c:pt idx="6">
                  <c:v>0.00731</c:v>
                </c:pt>
                <c:pt idx="7">
                  <c:v>0.01217</c:v>
                </c:pt>
                <c:pt idx="8">
                  <c:v>0.01477</c:v>
                </c:pt>
                <c:pt idx="9">
                  <c:v>0.02089</c:v>
                </c:pt>
                <c:pt idx="10">
                  <c:v>0.01849</c:v>
                </c:pt>
                <c:pt idx="11">
                  <c:v>0.02247</c:v>
                </c:pt>
                <c:pt idx="12">
                  <c:v>0.02187</c:v>
                </c:pt>
                <c:pt idx="13">
                  <c:v>0.02633</c:v>
                </c:pt>
                <c:pt idx="14">
                  <c:v>0.02669</c:v>
                </c:pt>
                <c:pt idx="15">
                  <c:v>0.02485</c:v>
                </c:pt>
                <c:pt idx="16">
                  <c:v>0.03048</c:v>
                </c:pt>
                <c:pt idx="17">
                  <c:v>0.02834</c:v>
                </c:pt>
                <c:pt idx="18">
                  <c:v>0.03401</c:v>
                </c:pt>
                <c:pt idx="19">
                  <c:v>0.03485</c:v>
                </c:pt>
                <c:pt idx="20">
                  <c:v>0.04064</c:v>
                </c:pt>
                <c:pt idx="21">
                  <c:v>0.03712</c:v>
                </c:pt>
                <c:pt idx="22">
                  <c:v>0.03623</c:v>
                </c:pt>
                <c:pt idx="23">
                  <c:v>0.0424</c:v>
                </c:pt>
                <c:pt idx="24">
                  <c:v>0.04341</c:v>
                </c:pt>
                <c:pt idx="25">
                  <c:v>0.04384</c:v>
                </c:pt>
                <c:pt idx="26">
                  <c:v>0.04682</c:v>
                </c:pt>
                <c:pt idx="27">
                  <c:v>0.04425</c:v>
                </c:pt>
                <c:pt idx="28">
                  <c:v>0.04975</c:v>
                </c:pt>
                <c:pt idx="29">
                  <c:v>0.04894</c:v>
                </c:pt>
                <c:pt idx="30">
                  <c:v>0.05108</c:v>
                </c:pt>
                <c:pt idx="31">
                  <c:v>0.0539</c:v>
                </c:pt>
                <c:pt idx="32">
                  <c:v>0.05563</c:v>
                </c:pt>
                <c:pt idx="33">
                  <c:v>0.05644</c:v>
                </c:pt>
                <c:pt idx="34">
                  <c:v>0.05205</c:v>
                </c:pt>
                <c:pt idx="35">
                  <c:v>0.05665</c:v>
                </c:pt>
                <c:pt idx="36">
                  <c:v>0.05887</c:v>
                </c:pt>
                <c:pt idx="37">
                  <c:v>0.0585</c:v>
                </c:pt>
                <c:pt idx="38">
                  <c:v>0.06322</c:v>
                </c:pt>
                <c:pt idx="39">
                  <c:v>0.06189</c:v>
                </c:pt>
                <c:pt idx="40">
                  <c:v>0.06248</c:v>
                </c:pt>
                <c:pt idx="41">
                  <c:v>0.06411</c:v>
                </c:pt>
                <c:pt idx="42">
                  <c:v>0.06949</c:v>
                </c:pt>
                <c:pt idx="43">
                  <c:v>0.06691</c:v>
                </c:pt>
                <c:pt idx="44">
                  <c:v>0.06773</c:v>
                </c:pt>
                <c:pt idx="45">
                  <c:v>0.07451</c:v>
                </c:pt>
                <c:pt idx="46">
                  <c:v>0.06721</c:v>
                </c:pt>
                <c:pt idx="47">
                  <c:v>0.07272</c:v>
                </c:pt>
                <c:pt idx="48">
                  <c:v>0.07265</c:v>
                </c:pt>
                <c:pt idx="49">
                  <c:v>0.07614</c:v>
                </c:pt>
                <c:pt idx="50">
                  <c:v>0.07612</c:v>
                </c:pt>
                <c:pt idx="51">
                  <c:v>0.08166</c:v>
                </c:pt>
                <c:pt idx="52">
                  <c:v>0.07814</c:v>
                </c:pt>
                <c:pt idx="53">
                  <c:v>0.08036</c:v>
                </c:pt>
                <c:pt idx="54">
                  <c:v>0.08042</c:v>
                </c:pt>
                <c:pt idx="55">
                  <c:v>0.08401</c:v>
                </c:pt>
                <c:pt idx="56">
                  <c:v>0.08627</c:v>
                </c:pt>
                <c:pt idx="57">
                  <c:v>0.08378</c:v>
                </c:pt>
                <c:pt idx="58">
                  <c:v>0.08395</c:v>
                </c:pt>
                <c:pt idx="59">
                  <c:v>0.0861</c:v>
                </c:pt>
                <c:pt idx="60">
                  <c:v>0.08354</c:v>
                </c:pt>
                <c:pt idx="61">
                  <c:v>0.09008</c:v>
                </c:pt>
                <c:pt idx="62">
                  <c:v>0.09058</c:v>
                </c:pt>
                <c:pt idx="63">
                  <c:v>0.09108</c:v>
                </c:pt>
                <c:pt idx="64">
                  <c:v>0.0916</c:v>
                </c:pt>
                <c:pt idx="65">
                  <c:v>0.09721</c:v>
                </c:pt>
                <c:pt idx="66">
                  <c:v>0.0994</c:v>
                </c:pt>
                <c:pt idx="67">
                  <c:v>0.09722</c:v>
                </c:pt>
                <c:pt idx="68">
                  <c:v>0.09635</c:v>
                </c:pt>
                <c:pt idx="69">
                  <c:v>0.09849</c:v>
                </c:pt>
                <c:pt idx="70">
                  <c:v>0.0997</c:v>
                </c:pt>
                <c:pt idx="71">
                  <c:v>0.10191</c:v>
                </c:pt>
                <c:pt idx="72">
                  <c:v>0.10328</c:v>
                </c:pt>
                <c:pt idx="73">
                  <c:v>0.10271</c:v>
                </c:pt>
                <c:pt idx="74">
                  <c:v>0.10725</c:v>
                </c:pt>
                <c:pt idx="75">
                  <c:v>0.1058</c:v>
                </c:pt>
                <c:pt idx="76">
                  <c:v>0.10939</c:v>
                </c:pt>
                <c:pt idx="77">
                  <c:v>0.10551</c:v>
                </c:pt>
                <c:pt idx="78">
                  <c:v>0.11263</c:v>
                </c:pt>
                <c:pt idx="79">
                  <c:v>0.11029</c:v>
                </c:pt>
                <c:pt idx="80">
                  <c:v>0.11127</c:v>
                </c:pt>
                <c:pt idx="81">
                  <c:v>0.11301</c:v>
                </c:pt>
                <c:pt idx="82">
                  <c:v>0.1157</c:v>
                </c:pt>
                <c:pt idx="83">
                  <c:v>0.11211</c:v>
                </c:pt>
                <c:pt idx="84">
                  <c:v>0.11714</c:v>
                </c:pt>
                <c:pt idx="85">
                  <c:v>0.11684</c:v>
                </c:pt>
                <c:pt idx="86">
                  <c:v>0.11777</c:v>
                </c:pt>
                <c:pt idx="87">
                  <c:v>0.12249</c:v>
                </c:pt>
                <c:pt idx="88">
                  <c:v>0.12135</c:v>
                </c:pt>
                <c:pt idx="89">
                  <c:v>0.12167</c:v>
                </c:pt>
                <c:pt idx="90">
                  <c:v>0.11854</c:v>
                </c:pt>
                <c:pt idx="91">
                  <c:v>0.12337</c:v>
                </c:pt>
                <c:pt idx="92">
                  <c:v>0.12259</c:v>
                </c:pt>
                <c:pt idx="93">
                  <c:v>0.12512</c:v>
                </c:pt>
                <c:pt idx="94">
                  <c:v>0.12335</c:v>
                </c:pt>
                <c:pt idx="95">
                  <c:v>0.12731</c:v>
                </c:pt>
                <c:pt idx="96">
                  <c:v>0.12982</c:v>
                </c:pt>
                <c:pt idx="97">
                  <c:v>0.13444</c:v>
                </c:pt>
                <c:pt idx="98">
                  <c:v>0.1311</c:v>
                </c:pt>
                <c:pt idx="99">
                  <c:v>0.13096</c:v>
                </c:pt>
                <c:pt idx="100">
                  <c:v>0.13156</c:v>
                </c:pt>
                <c:pt idx="101">
                  <c:v>0.13815</c:v>
                </c:pt>
                <c:pt idx="102">
                  <c:v>0.1358</c:v>
                </c:pt>
                <c:pt idx="103">
                  <c:v>0.13791</c:v>
                </c:pt>
                <c:pt idx="104">
                  <c:v>0.13618</c:v>
                </c:pt>
                <c:pt idx="105">
                  <c:v>0.13697</c:v>
                </c:pt>
                <c:pt idx="106">
                  <c:v>0.14286</c:v>
                </c:pt>
                <c:pt idx="107">
                  <c:v>0.14257</c:v>
                </c:pt>
                <c:pt idx="108">
                  <c:v>0.14141</c:v>
                </c:pt>
                <c:pt idx="109">
                  <c:v>0.14161</c:v>
                </c:pt>
                <c:pt idx="110">
                  <c:v>0.14248</c:v>
                </c:pt>
                <c:pt idx="111">
                  <c:v>0.14012</c:v>
                </c:pt>
                <c:pt idx="112">
                  <c:v>0.14425</c:v>
                </c:pt>
                <c:pt idx="113">
                  <c:v>0.14819</c:v>
                </c:pt>
                <c:pt idx="114">
                  <c:v>0.14738</c:v>
                </c:pt>
                <c:pt idx="115">
                  <c:v>0.14777</c:v>
                </c:pt>
                <c:pt idx="116">
                  <c:v>0.15038</c:v>
                </c:pt>
                <c:pt idx="117">
                  <c:v>0.14938</c:v>
                </c:pt>
                <c:pt idx="118">
                  <c:v>0.15468</c:v>
                </c:pt>
                <c:pt idx="119">
                  <c:v>0.1502</c:v>
                </c:pt>
                <c:pt idx="120">
                  <c:v>0.15433</c:v>
                </c:pt>
                <c:pt idx="121">
                  <c:v>0.15406</c:v>
                </c:pt>
                <c:pt idx="122">
                  <c:v>0.16006</c:v>
                </c:pt>
                <c:pt idx="123">
                  <c:v>0.15317</c:v>
                </c:pt>
                <c:pt idx="124">
                  <c:v>0.15798</c:v>
                </c:pt>
                <c:pt idx="125">
                  <c:v>0.15972</c:v>
                </c:pt>
                <c:pt idx="126">
                  <c:v>0.16131</c:v>
                </c:pt>
                <c:pt idx="127">
                  <c:v>0.15821</c:v>
                </c:pt>
                <c:pt idx="128">
                  <c:v>0.1595</c:v>
                </c:pt>
                <c:pt idx="129">
                  <c:v>0.16288</c:v>
                </c:pt>
                <c:pt idx="130">
                  <c:v>0.16428</c:v>
                </c:pt>
                <c:pt idx="131">
                  <c:v>0.16232</c:v>
                </c:pt>
                <c:pt idx="132">
                  <c:v>0.16429</c:v>
                </c:pt>
                <c:pt idx="133">
                  <c:v>0.16349</c:v>
                </c:pt>
                <c:pt idx="134">
                  <c:v>0.16655</c:v>
                </c:pt>
                <c:pt idx="135">
                  <c:v>0.16911</c:v>
                </c:pt>
                <c:pt idx="136">
                  <c:v>0.17005</c:v>
                </c:pt>
                <c:pt idx="137">
                  <c:v>0.17187</c:v>
                </c:pt>
                <c:pt idx="138">
                  <c:v>0.17224</c:v>
                </c:pt>
                <c:pt idx="139">
                  <c:v>0.17298</c:v>
                </c:pt>
                <c:pt idx="140">
                  <c:v>0.17429</c:v>
                </c:pt>
                <c:pt idx="141">
                  <c:v>0.17696</c:v>
                </c:pt>
                <c:pt idx="142">
                  <c:v>0.17372</c:v>
                </c:pt>
                <c:pt idx="143">
                  <c:v>0.17504</c:v>
                </c:pt>
                <c:pt idx="144">
                  <c:v>0.17762</c:v>
                </c:pt>
                <c:pt idx="145">
                  <c:v>0.18026</c:v>
                </c:pt>
                <c:pt idx="146">
                  <c:v>0.17702</c:v>
                </c:pt>
                <c:pt idx="147">
                  <c:v>0.17868</c:v>
                </c:pt>
                <c:pt idx="148">
                  <c:v>0.18353</c:v>
                </c:pt>
                <c:pt idx="149">
                  <c:v>0.18202</c:v>
                </c:pt>
                <c:pt idx="150">
                  <c:v>0.18419</c:v>
                </c:pt>
                <c:pt idx="151">
                  <c:v>0.19043</c:v>
                </c:pt>
                <c:pt idx="152">
                  <c:v>0.18333</c:v>
                </c:pt>
                <c:pt idx="153">
                  <c:v>0.18861</c:v>
                </c:pt>
                <c:pt idx="154">
                  <c:v>0.18608</c:v>
                </c:pt>
                <c:pt idx="155">
                  <c:v>0.18925</c:v>
                </c:pt>
                <c:pt idx="156">
                  <c:v>0.19062</c:v>
                </c:pt>
                <c:pt idx="157">
                  <c:v>0.19361</c:v>
                </c:pt>
                <c:pt idx="158">
                  <c:v>0.19172</c:v>
                </c:pt>
                <c:pt idx="159">
                  <c:v>0.1946</c:v>
                </c:pt>
                <c:pt idx="160">
                  <c:v>0.19836</c:v>
                </c:pt>
                <c:pt idx="161">
                  <c:v>0.19669</c:v>
                </c:pt>
                <c:pt idx="162">
                  <c:v>0.19586</c:v>
                </c:pt>
                <c:pt idx="163">
                  <c:v>0.1988</c:v>
                </c:pt>
                <c:pt idx="164">
                  <c:v>0.19982</c:v>
                </c:pt>
                <c:pt idx="165">
                  <c:v>0.20145</c:v>
                </c:pt>
                <c:pt idx="166">
                  <c:v>0.19885</c:v>
                </c:pt>
                <c:pt idx="167">
                  <c:v>0.19894</c:v>
                </c:pt>
                <c:pt idx="168">
                  <c:v>0.20584</c:v>
                </c:pt>
                <c:pt idx="169">
                  <c:v>0.20058</c:v>
                </c:pt>
                <c:pt idx="170">
                  <c:v>0.20408</c:v>
                </c:pt>
                <c:pt idx="171">
                  <c:v>0.20497</c:v>
                </c:pt>
                <c:pt idx="172">
                  <c:v>0.20953</c:v>
                </c:pt>
                <c:pt idx="173">
                  <c:v>0.2062</c:v>
                </c:pt>
                <c:pt idx="174">
                  <c:v>0.20937</c:v>
                </c:pt>
                <c:pt idx="175">
                  <c:v>0.20988</c:v>
                </c:pt>
                <c:pt idx="176">
                  <c:v>0.21726</c:v>
                </c:pt>
                <c:pt idx="177">
                  <c:v>0.21412</c:v>
                </c:pt>
                <c:pt idx="178">
                  <c:v>0.21278</c:v>
                </c:pt>
                <c:pt idx="179">
                  <c:v>0.21225</c:v>
                </c:pt>
                <c:pt idx="180">
                  <c:v>0.21165</c:v>
                </c:pt>
                <c:pt idx="181">
                  <c:v>0.21461</c:v>
                </c:pt>
                <c:pt idx="182">
                  <c:v>0.21725</c:v>
                </c:pt>
                <c:pt idx="183">
                  <c:v>0.22197</c:v>
                </c:pt>
                <c:pt idx="184">
                  <c:v>0.22215</c:v>
                </c:pt>
                <c:pt idx="185">
                  <c:v>0.21873</c:v>
                </c:pt>
                <c:pt idx="186">
                  <c:v>0.22078</c:v>
                </c:pt>
                <c:pt idx="187">
                  <c:v>0.22269</c:v>
                </c:pt>
                <c:pt idx="188">
                  <c:v>0.21923</c:v>
                </c:pt>
                <c:pt idx="189">
                  <c:v>0.2242</c:v>
                </c:pt>
                <c:pt idx="190">
                  <c:v>0.22655</c:v>
                </c:pt>
                <c:pt idx="191">
                  <c:v>0.22634</c:v>
                </c:pt>
                <c:pt idx="192">
                  <c:v>0.22915</c:v>
                </c:pt>
                <c:pt idx="193">
                  <c:v>0.22838</c:v>
                </c:pt>
                <c:pt idx="194">
                  <c:v>0.22827</c:v>
                </c:pt>
                <c:pt idx="195">
                  <c:v>0.23097</c:v>
                </c:pt>
                <c:pt idx="196">
                  <c:v>0.2362</c:v>
                </c:pt>
                <c:pt idx="197">
                  <c:v>0.2316</c:v>
                </c:pt>
                <c:pt idx="198">
                  <c:v>0.23404</c:v>
                </c:pt>
                <c:pt idx="199">
                  <c:v>0.23732</c:v>
                </c:pt>
                <c:pt idx="200">
                  <c:v>0.23437</c:v>
                </c:pt>
                <c:pt idx="201">
                  <c:v>0.2372</c:v>
                </c:pt>
                <c:pt idx="202">
                  <c:v>0.23636</c:v>
                </c:pt>
                <c:pt idx="203">
                  <c:v>0.23613</c:v>
                </c:pt>
                <c:pt idx="204">
                  <c:v>0.23762</c:v>
                </c:pt>
                <c:pt idx="205">
                  <c:v>0.23664</c:v>
                </c:pt>
                <c:pt idx="206">
                  <c:v>0.24161</c:v>
                </c:pt>
                <c:pt idx="207">
                  <c:v>0.24261</c:v>
                </c:pt>
                <c:pt idx="208">
                  <c:v>0.24559</c:v>
                </c:pt>
                <c:pt idx="209">
                  <c:v>0.24332</c:v>
                </c:pt>
                <c:pt idx="210">
                  <c:v>0.24508</c:v>
                </c:pt>
                <c:pt idx="211">
                  <c:v>0.24912</c:v>
                </c:pt>
                <c:pt idx="212">
                  <c:v>0.24826</c:v>
                </c:pt>
                <c:pt idx="213">
                  <c:v>0.24871</c:v>
                </c:pt>
                <c:pt idx="214">
                  <c:v>0.24889</c:v>
                </c:pt>
                <c:pt idx="215">
                  <c:v>0.24977</c:v>
                </c:pt>
                <c:pt idx="216">
                  <c:v>0.25197</c:v>
                </c:pt>
                <c:pt idx="217">
                  <c:v>0.24804</c:v>
                </c:pt>
                <c:pt idx="218">
                  <c:v>0.25397</c:v>
                </c:pt>
                <c:pt idx="219">
                  <c:v>0.2502</c:v>
                </c:pt>
                <c:pt idx="220">
                  <c:v>0.25513</c:v>
                </c:pt>
                <c:pt idx="221">
                  <c:v>0.25607</c:v>
                </c:pt>
                <c:pt idx="222">
                  <c:v>0.2577</c:v>
                </c:pt>
                <c:pt idx="223">
                  <c:v>0.25534</c:v>
                </c:pt>
                <c:pt idx="224">
                  <c:v>0.25482</c:v>
                </c:pt>
                <c:pt idx="225">
                  <c:v>0.25864</c:v>
                </c:pt>
                <c:pt idx="226">
                  <c:v>0.2593</c:v>
                </c:pt>
                <c:pt idx="227">
                  <c:v>0.25898</c:v>
                </c:pt>
                <c:pt idx="228">
                  <c:v>0.26079</c:v>
                </c:pt>
                <c:pt idx="229">
                  <c:v>0.26265</c:v>
                </c:pt>
                <c:pt idx="230">
                  <c:v>0.25841</c:v>
                </c:pt>
                <c:pt idx="231">
                  <c:v>0.26371</c:v>
                </c:pt>
                <c:pt idx="232">
                  <c:v>0.26542</c:v>
                </c:pt>
                <c:pt idx="233">
                  <c:v>0.26544</c:v>
                </c:pt>
                <c:pt idx="234">
                  <c:v>0.26782</c:v>
                </c:pt>
                <c:pt idx="235">
                  <c:v>0.26953</c:v>
                </c:pt>
                <c:pt idx="236">
                  <c:v>0.26932</c:v>
                </c:pt>
                <c:pt idx="237">
                  <c:v>0.27049</c:v>
                </c:pt>
                <c:pt idx="238">
                  <c:v>0.26841</c:v>
                </c:pt>
                <c:pt idx="239">
                  <c:v>0.27345</c:v>
                </c:pt>
                <c:pt idx="240">
                  <c:v>0.27478</c:v>
                </c:pt>
                <c:pt idx="241">
                  <c:v>0.27667</c:v>
                </c:pt>
                <c:pt idx="242">
                  <c:v>0.27564</c:v>
                </c:pt>
                <c:pt idx="243">
                  <c:v>0.27708</c:v>
                </c:pt>
                <c:pt idx="244">
                  <c:v>0.27552</c:v>
                </c:pt>
                <c:pt idx="245">
                  <c:v>0.28124</c:v>
                </c:pt>
                <c:pt idx="246">
                  <c:v>0.28034</c:v>
                </c:pt>
                <c:pt idx="247">
                  <c:v>0.27619</c:v>
                </c:pt>
                <c:pt idx="248">
                  <c:v>0.2798</c:v>
                </c:pt>
                <c:pt idx="249">
                  <c:v>0.27978</c:v>
                </c:pt>
                <c:pt idx="250">
                  <c:v>0.28129</c:v>
                </c:pt>
                <c:pt idx="251">
                  <c:v>0.28441</c:v>
                </c:pt>
                <c:pt idx="252">
                  <c:v>0.28663</c:v>
                </c:pt>
                <c:pt idx="253">
                  <c:v>0.28299</c:v>
                </c:pt>
                <c:pt idx="254">
                  <c:v>0.28813</c:v>
                </c:pt>
                <c:pt idx="255">
                  <c:v>0.28773</c:v>
                </c:pt>
                <c:pt idx="256">
                  <c:v>0.28805</c:v>
                </c:pt>
                <c:pt idx="257">
                  <c:v>0.28841</c:v>
                </c:pt>
                <c:pt idx="258">
                  <c:v>0.29328</c:v>
                </c:pt>
                <c:pt idx="259">
                  <c:v>0.29112</c:v>
                </c:pt>
                <c:pt idx="260">
                  <c:v>0.2932</c:v>
                </c:pt>
                <c:pt idx="261">
                  <c:v>0.2952</c:v>
                </c:pt>
                <c:pt idx="262">
                  <c:v>0.29764</c:v>
                </c:pt>
                <c:pt idx="263">
                  <c:v>0.29626</c:v>
                </c:pt>
                <c:pt idx="264">
                  <c:v>0.29709</c:v>
                </c:pt>
                <c:pt idx="265">
                  <c:v>0.30113</c:v>
                </c:pt>
                <c:pt idx="266">
                  <c:v>0.30495</c:v>
                </c:pt>
                <c:pt idx="267">
                  <c:v>0.29614</c:v>
                </c:pt>
                <c:pt idx="268">
                  <c:v>0.30097</c:v>
                </c:pt>
                <c:pt idx="269">
                  <c:v>0.30511</c:v>
                </c:pt>
                <c:pt idx="270">
                  <c:v>0.3017</c:v>
                </c:pt>
                <c:pt idx="271">
                  <c:v>0.30525</c:v>
                </c:pt>
                <c:pt idx="272">
                  <c:v>0.30497</c:v>
                </c:pt>
                <c:pt idx="273">
                  <c:v>0.30368</c:v>
                </c:pt>
                <c:pt idx="274">
                  <c:v>0.30328</c:v>
                </c:pt>
                <c:pt idx="275">
                  <c:v>0.30993</c:v>
                </c:pt>
                <c:pt idx="276">
                  <c:v>0.30767</c:v>
                </c:pt>
                <c:pt idx="277">
                  <c:v>0.30993</c:v>
                </c:pt>
                <c:pt idx="278">
                  <c:v>0.30994</c:v>
                </c:pt>
                <c:pt idx="279">
                  <c:v>0.314</c:v>
                </c:pt>
                <c:pt idx="280">
                  <c:v>0.31144</c:v>
                </c:pt>
                <c:pt idx="281">
                  <c:v>0.31466</c:v>
                </c:pt>
                <c:pt idx="282">
                  <c:v>0.31401</c:v>
                </c:pt>
                <c:pt idx="283">
                  <c:v>0.31832</c:v>
                </c:pt>
                <c:pt idx="284">
                  <c:v>0.31554</c:v>
                </c:pt>
                <c:pt idx="285">
                  <c:v>0.31984</c:v>
                </c:pt>
                <c:pt idx="286">
                  <c:v>0.32244</c:v>
                </c:pt>
                <c:pt idx="287">
                  <c:v>0.31961</c:v>
                </c:pt>
                <c:pt idx="288">
                  <c:v>0.32163</c:v>
                </c:pt>
                <c:pt idx="289">
                  <c:v>0.32227</c:v>
                </c:pt>
                <c:pt idx="290">
                  <c:v>0.32013</c:v>
                </c:pt>
                <c:pt idx="291">
                  <c:v>0.32686</c:v>
                </c:pt>
                <c:pt idx="292">
                  <c:v>0.32909</c:v>
                </c:pt>
                <c:pt idx="293">
                  <c:v>0.32783</c:v>
                </c:pt>
                <c:pt idx="294">
                  <c:v>0.33186</c:v>
                </c:pt>
                <c:pt idx="295">
                  <c:v>0.32877</c:v>
                </c:pt>
                <c:pt idx="296">
                  <c:v>0.33415</c:v>
                </c:pt>
                <c:pt idx="297">
                  <c:v>0.3309</c:v>
                </c:pt>
                <c:pt idx="298">
                  <c:v>0.33143</c:v>
                </c:pt>
                <c:pt idx="299">
                  <c:v>0.33251</c:v>
                </c:pt>
                <c:pt idx="300">
                  <c:v>0.33528</c:v>
                </c:pt>
                <c:pt idx="301">
                  <c:v>0.33685</c:v>
                </c:pt>
                <c:pt idx="302">
                  <c:v>0.33506</c:v>
                </c:pt>
                <c:pt idx="303">
                  <c:v>0.33485</c:v>
                </c:pt>
                <c:pt idx="304">
                  <c:v>0.34131</c:v>
                </c:pt>
                <c:pt idx="305">
                  <c:v>0.33936</c:v>
                </c:pt>
                <c:pt idx="306">
                  <c:v>0.34218</c:v>
                </c:pt>
                <c:pt idx="307">
                  <c:v>0.34399</c:v>
                </c:pt>
                <c:pt idx="308">
                  <c:v>0.3409</c:v>
                </c:pt>
                <c:pt idx="309">
                  <c:v>0.34501</c:v>
                </c:pt>
                <c:pt idx="310">
                  <c:v>0.34719</c:v>
                </c:pt>
                <c:pt idx="311">
                  <c:v>0.34517</c:v>
                </c:pt>
                <c:pt idx="312">
                  <c:v>0.34816</c:v>
                </c:pt>
                <c:pt idx="313">
                  <c:v>0.34695</c:v>
                </c:pt>
                <c:pt idx="314">
                  <c:v>0.34945</c:v>
                </c:pt>
                <c:pt idx="315">
                  <c:v>0.35104</c:v>
                </c:pt>
                <c:pt idx="316">
                  <c:v>0.35334</c:v>
                </c:pt>
                <c:pt idx="317">
                  <c:v>0.35653</c:v>
                </c:pt>
                <c:pt idx="318">
                  <c:v>0.35439</c:v>
                </c:pt>
                <c:pt idx="319">
                  <c:v>0.35155</c:v>
                </c:pt>
                <c:pt idx="320">
                  <c:v>0.35547</c:v>
                </c:pt>
                <c:pt idx="321">
                  <c:v>0.35878</c:v>
                </c:pt>
                <c:pt idx="322">
                  <c:v>0.35544</c:v>
                </c:pt>
                <c:pt idx="323">
                  <c:v>0.35682</c:v>
                </c:pt>
                <c:pt idx="324">
                  <c:v>0.35823</c:v>
                </c:pt>
                <c:pt idx="325">
                  <c:v>0.36096</c:v>
                </c:pt>
                <c:pt idx="326">
                  <c:v>0.35928</c:v>
                </c:pt>
                <c:pt idx="327">
                  <c:v>0.3628</c:v>
                </c:pt>
                <c:pt idx="328">
                  <c:v>0.36163</c:v>
                </c:pt>
                <c:pt idx="329">
                  <c:v>0.36428</c:v>
                </c:pt>
                <c:pt idx="330">
                  <c:v>0.36312</c:v>
                </c:pt>
                <c:pt idx="331">
                  <c:v>0.37075</c:v>
                </c:pt>
                <c:pt idx="332">
                  <c:v>0.36663</c:v>
                </c:pt>
                <c:pt idx="333">
                  <c:v>0.37108</c:v>
                </c:pt>
                <c:pt idx="334">
                  <c:v>0.36932</c:v>
                </c:pt>
                <c:pt idx="335">
                  <c:v>0.37144</c:v>
                </c:pt>
                <c:pt idx="336">
                  <c:v>0.37383</c:v>
                </c:pt>
                <c:pt idx="337">
                  <c:v>0.37323</c:v>
                </c:pt>
                <c:pt idx="338">
                  <c:v>0.37355</c:v>
                </c:pt>
                <c:pt idx="339">
                  <c:v>0.37525</c:v>
                </c:pt>
                <c:pt idx="340">
                  <c:v>0.37725</c:v>
                </c:pt>
                <c:pt idx="341">
                  <c:v>0.37693</c:v>
                </c:pt>
                <c:pt idx="342">
                  <c:v>0.37763</c:v>
                </c:pt>
                <c:pt idx="343">
                  <c:v>0.37995</c:v>
                </c:pt>
                <c:pt idx="344">
                  <c:v>0.3795</c:v>
                </c:pt>
                <c:pt idx="345">
                  <c:v>0.37731</c:v>
                </c:pt>
                <c:pt idx="346">
                  <c:v>0.38471</c:v>
                </c:pt>
                <c:pt idx="347">
                  <c:v>0.38243</c:v>
                </c:pt>
                <c:pt idx="348">
                  <c:v>0.38151</c:v>
                </c:pt>
                <c:pt idx="349">
                  <c:v>0.38028</c:v>
                </c:pt>
                <c:pt idx="350">
                  <c:v>0.38441</c:v>
                </c:pt>
                <c:pt idx="351">
                  <c:v>0.38583</c:v>
                </c:pt>
                <c:pt idx="352">
                  <c:v>0.38921</c:v>
                </c:pt>
                <c:pt idx="353">
                  <c:v>0.3866</c:v>
                </c:pt>
                <c:pt idx="354">
                  <c:v>0.38843</c:v>
                </c:pt>
                <c:pt idx="355">
                  <c:v>0.38991</c:v>
                </c:pt>
                <c:pt idx="356">
                  <c:v>0.39462</c:v>
                </c:pt>
                <c:pt idx="357">
                  <c:v>0.39311</c:v>
                </c:pt>
                <c:pt idx="358">
                  <c:v>0.39165</c:v>
                </c:pt>
                <c:pt idx="359">
                  <c:v>0.39247</c:v>
                </c:pt>
                <c:pt idx="360">
                  <c:v>0.39726</c:v>
                </c:pt>
                <c:pt idx="361">
                  <c:v>0.39712</c:v>
                </c:pt>
                <c:pt idx="362">
                  <c:v>0.39938</c:v>
                </c:pt>
                <c:pt idx="363">
                  <c:v>0.39999</c:v>
                </c:pt>
                <c:pt idx="364">
                  <c:v>0.39803</c:v>
                </c:pt>
                <c:pt idx="365">
                  <c:v>0.39898</c:v>
                </c:pt>
                <c:pt idx="366">
                  <c:v>0.39973</c:v>
                </c:pt>
                <c:pt idx="367">
                  <c:v>0.40113</c:v>
                </c:pt>
                <c:pt idx="368">
                  <c:v>0.40465</c:v>
                </c:pt>
                <c:pt idx="369">
                  <c:v>0.39985</c:v>
                </c:pt>
                <c:pt idx="370">
                  <c:v>0.40414</c:v>
                </c:pt>
                <c:pt idx="371">
                  <c:v>0.40502</c:v>
                </c:pt>
                <c:pt idx="372">
                  <c:v>0.40609</c:v>
                </c:pt>
                <c:pt idx="373">
                  <c:v>0.40362</c:v>
                </c:pt>
                <c:pt idx="374">
                  <c:v>0.40733</c:v>
                </c:pt>
                <c:pt idx="375">
                  <c:v>0.41005</c:v>
                </c:pt>
                <c:pt idx="376">
                  <c:v>0.41223</c:v>
                </c:pt>
                <c:pt idx="377">
                  <c:v>0.41288</c:v>
                </c:pt>
                <c:pt idx="378">
                  <c:v>0.40959</c:v>
                </c:pt>
                <c:pt idx="379">
                  <c:v>0.41773</c:v>
                </c:pt>
                <c:pt idx="380">
                  <c:v>0.41603</c:v>
                </c:pt>
                <c:pt idx="381">
                  <c:v>0.41907</c:v>
                </c:pt>
                <c:pt idx="382">
                  <c:v>0.41145</c:v>
                </c:pt>
                <c:pt idx="383">
                  <c:v>0.41636</c:v>
                </c:pt>
                <c:pt idx="384">
                  <c:v>0.41997</c:v>
                </c:pt>
                <c:pt idx="385">
                  <c:v>0.41842</c:v>
                </c:pt>
                <c:pt idx="386">
                  <c:v>0.42181</c:v>
                </c:pt>
                <c:pt idx="387">
                  <c:v>0.41965</c:v>
                </c:pt>
                <c:pt idx="388">
                  <c:v>0.41987</c:v>
                </c:pt>
                <c:pt idx="389">
                  <c:v>0.41994</c:v>
                </c:pt>
                <c:pt idx="390">
                  <c:v>0.41967</c:v>
                </c:pt>
                <c:pt idx="391">
                  <c:v>0.42547</c:v>
                </c:pt>
                <c:pt idx="392">
                  <c:v>0.42418</c:v>
                </c:pt>
                <c:pt idx="393">
                  <c:v>0.42525</c:v>
                </c:pt>
                <c:pt idx="394">
                  <c:v>0.42651</c:v>
                </c:pt>
                <c:pt idx="395">
                  <c:v>0.42498</c:v>
                </c:pt>
                <c:pt idx="396">
                  <c:v>0.42758</c:v>
                </c:pt>
                <c:pt idx="397">
                  <c:v>0.42718</c:v>
                </c:pt>
                <c:pt idx="398">
                  <c:v>0.43104</c:v>
                </c:pt>
                <c:pt idx="399">
                  <c:v>0.43201</c:v>
                </c:pt>
                <c:pt idx="400">
                  <c:v>0.4298</c:v>
                </c:pt>
                <c:pt idx="401">
                  <c:v>0.43458</c:v>
                </c:pt>
                <c:pt idx="402">
                  <c:v>0.43326</c:v>
                </c:pt>
                <c:pt idx="403">
                  <c:v>0.43344</c:v>
                </c:pt>
                <c:pt idx="404">
                  <c:v>0.43679</c:v>
                </c:pt>
                <c:pt idx="405">
                  <c:v>0.438</c:v>
                </c:pt>
                <c:pt idx="406">
                  <c:v>0.43872</c:v>
                </c:pt>
                <c:pt idx="407">
                  <c:v>0.44173</c:v>
                </c:pt>
                <c:pt idx="408">
                  <c:v>0.44384</c:v>
                </c:pt>
                <c:pt idx="409">
                  <c:v>0.43681</c:v>
                </c:pt>
                <c:pt idx="410">
                  <c:v>0.44215</c:v>
                </c:pt>
                <c:pt idx="411">
                  <c:v>0.44416</c:v>
                </c:pt>
                <c:pt idx="412">
                  <c:v>0.44336</c:v>
                </c:pt>
                <c:pt idx="413">
                  <c:v>0.44501</c:v>
                </c:pt>
                <c:pt idx="414">
                  <c:v>0.44477</c:v>
                </c:pt>
                <c:pt idx="415">
                  <c:v>0.44313</c:v>
                </c:pt>
                <c:pt idx="416">
                  <c:v>0.44843</c:v>
                </c:pt>
                <c:pt idx="417">
                  <c:v>0.44807</c:v>
                </c:pt>
                <c:pt idx="418">
                  <c:v>0.44881</c:v>
                </c:pt>
                <c:pt idx="419">
                  <c:v>0.44342</c:v>
                </c:pt>
                <c:pt idx="420">
                  <c:v>0.44977</c:v>
                </c:pt>
                <c:pt idx="421">
                  <c:v>0.45359</c:v>
                </c:pt>
                <c:pt idx="422">
                  <c:v>0.45361</c:v>
                </c:pt>
                <c:pt idx="423">
                  <c:v>0.45758</c:v>
                </c:pt>
                <c:pt idx="424">
                  <c:v>0.44959</c:v>
                </c:pt>
                <c:pt idx="425">
                  <c:v>0.4551</c:v>
                </c:pt>
                <c:pt idx="426">
                  <c:v>0.45673</c:v>
                </c:pt>
                <c:pt idx="427">
                  <c:v>0.45995</c:v>
                </c:pt>
                <c:pt idx="428">
                  <c:v>0.45579</c:v>
                </c:pt>
                <c:pt idx="429">
                  <c:v>0.45909</c:v>
                </c:pt>
                <c:pt idx="430">
                  <c:v>0.45871</c:v>
                </c:pt>
                <c:pt idx="431">
                  <c:v>0.46599</c:v>
                </c:pt>
                <c:pt idx="432">
                  <c:v>0.46215</c:v>
                </c:pt>
                <c:pt idx="433">
                  <c:v>0.46341</c:v>
                </c:pt>
                <c:pt idx="434">
                  <c:v>0.46589</c:v>
                </c:pt>
                <c:pt idx="435">
                  <c:v>0.46574</c:v>
                </c:pt>
                <c:pt idx="436">
                  <c:v>0.46727</c:v>
                </c:pt>
                <c:pt idx="437">
                  <c:v>0.46384</c:v>
                </c:pt>
                <c:pt idx="438">
                  <c:v>0.46585</c:v>
                </c:pt>
                <c:pt idx="439">
                  <c:v>0.46714</c:v>
                </c:pt>
                <c:pt idx="440">
                  <c:v>0.4716</c:v>
                </c:pt>
                <c:pt idx="441">
                  <c:v>0.47398</c:v>
                </c:pt>
              </c:numCache>
            </c:numRef>
          </c:yVal>
          <c:smooth val="0"/>
        </c:ser>
        <c:ser>
          <c:idx val="6"/>
          <c:order val="6"/>
          <c:tx>
            <c:v>Nitinol stent</c:v>
          </c:tx>
          <c:spPr>
            <a:ln w="38100">
              <a:solidFill>
                <a:srgbClr val="000000"/>
              </a:solidFill>
            </a:ln>
          </c:spPr>
          <c:marker>
            <c:symbol val="none"/>
          </c:marker>
          <c:xVal>
            <c:numRef>
              <c:f>'wet-vs-dry'!$Y$13:$Y$436</c:f>
              <c:numCache>
                <c:formatCode>General</c:formatCode>
                <c:ptCount val="424"/>
                <c:pt idx="0">
                  <c:v>0.0</c:v>
                </c:pt>
                <c:pt idx="1">
                  <c:v>0.0</c:v>
                </c:pt>
                <c:pt idx="2">
                  <c:v>0.0</c:v>
                </c:pt>
                <c:pt idx="3">
                  <c:v>0.033015873015873</c:v>
                </c:pt>
                <c:pt idx="4">
                  <c:v>0.053015873015873</c:v>
                </c:pt>
                <c:pt idx="5">
                  <c:v>0.086031746031746</c:v>
                </c:pt>
                <c:pt idx="6">
                  <c:v>0.211746031746032</c:v>
                </c:pt>
                <c:pt idx="7">
                  <c:v>0.317460317460317</c:v>
                </c:pt>
                <c:pt idx="8">
                  <c:v>0.396825396825397</c:v>
                </c:pt>
                <c:pt idx="9">
                  <c:v>0.46952380952381</c:v>
                </c:pt>
                <c:pt idx="10">
                  <c:v>0.515873015873016</c:v>
                </c:pt>
                <c:pt idx="11">
                  <c:v>0.568888888888889</c:v>
                </c:pt>
                <c:pt idx="12">
                  <c:v>0.614920634920635</c:v>
                </c:pt>
                <c:pt idx="13">
                  <c:v>0.667936507936508</c:v>
                </c:pt>
                <c:pt idx="14">
                  <c:v>0.727263212977498</c:v>
                </c:pt>
                <c:pt idx="15">
                  <c:v>0.786753183324613</c:v>
                </c:pt>
                <c:pt idx="16">
                  <c:v>0.846243153671727</c:v>
                </c:pt>
                <c:pt idx="17">
                  <c:v>0.905733124018838</c:v>
                </c:pt>
                <c:pt idx="18">
                  <c:v>0.965223094365952</c:v>
                </c:pt>
                <c:pt idx="19">
                  <c:v>1.024713064713067</c:v>
                </c:pt>
                <c:pt idx="20">
                  <c:v>1.084203035060178</c:v>
                </c:pt>
                <c:pt idx="21">
                  <c:v>1.143693005407292</c:v>
                </c:pt>
                <c:pt idx="22">
                  <c:v>1.203182975754403</c:v>
                </c:pt>
                <c:pt idx="23">
                  <c:v>1.262672946101518</c:v>
                </c:pt>
                <c:pt idx="24">
                  <c:v>1.322162916448632</c:v>
                </c:pt>
                <c:pt idx="25">
                  <c:v>1.381652886795743</c:v>
                </c:pt>
                <c:pt idx="26">
                  <c:v>1.441142857142857</c:v>
                </c:pt>
                <c:pt idx="27">
                  <c:v>1.500632827489971</c:v>
                </c:pt>
                <c:pt idx="28">
                  <c:v>1.560122797837082</c:v>
                </c:pt>
                <c:pt idx="29">
                  <c:v>1.619612768184196</c:v>
                </c:pt>
                <c:pt idx="30">
                  <c:v>1.679102738531311</c:v>
                </c:pt>
                <c:pt idx="31">
                  <c:v>1.738592708878422</c:v>
                </c:pt>
                <c:pt idx="32">
                  <c:v>1.798082679225537</c:v>
                </c:pt>
                <c:pt idx="33">
                  <c:v>1.857572649572651</c:v>
                </c:pt>
                <c:pt idx="34">
                  <c:v>1.917062619919762</c:v>
                </c:pt>
                <c:pt idx="35">
                  <c:v>1.976552590266877</c:v>
                </c:pt>
                <c:pt idx="36">
                  <c:v>2.03604256061399</c:v>
                </c:pt>
                <c:pt idx="37">
                  <c:v>2.095532530961101</c:v>
                </c:pt>
                <c:pt idx="38">
                  <c:v>2.155022501308216</c:v>
                </c:pt>
                <c:pt idx="39">
                  <c:v>2.214512471655331</c:v>
                </c:pt>
                <c:pt idx="40">
                  <c:v>2.274002442002441</c:v>
                </c:pt>
                <c:pt idx="41">
                  <c:v>2.333492412349555</c:v>
                </c:pt>
                <c:pt idx="42">
                  <c:v>2.392982382696668</c:v>
                </c:pt>
                <c:pt idx="43">
                  <c:v>2.452472353043767</c:v>
                </c:pt>
                <c:pt idx="44">
                  <c:v>2.511962323390881</c:v>
                </c:pt>
                <c:pt idx="45">
                  <c:v>2.571452293737999</c:v>
                </c:pt>
                <c:pt idx="46">
                  <c:v>2.63094226408512</c:v>
                </c:pt>
                <c:pt idx="47">
                  <c:v>2.690432234432235</c:v>
                </c:pt>
                <c:pt idx="48">
                  <c:v>2.74992220477935</c:v>
                </c:pt>
                <c:pt idx="49">
                  <c:v>2.80941217512646</c:v>
                </c:pt>
                <c:pt idx="50">
                  <c:v>2.868902145473574</c:v>
                </c:pt>
                <c:pt idx="51">
                  <c:v>2.928392115820689</c:v>
                </c:pt>
                <c:pt idx="52">
                  <c:v>2.9878820861678</c:v>
                </c:pt>
                <c:pt idx="53">
                  <c:v>3.047372056514915</c:v>
                </c:pt>
                <c:pt idx="54">
                  <c:v>3.106862026862041</c:v>
                </c:pt>
                <c:pt idx="55">
                  <c:v>3.166351997209153</c:v>
                </c:pt>
                <c:pt idx="56">
                  <c:v>3.225841967556254</c:v>
                </c:pt>
                <c:pt idx="57">
                  <c:v>3.285331937903365</c:v>
                </c:pt>
                <c:pt idx="58">
                  <c:v>3.344821908250476</c:v>
                </c:pt>
                <c:pt idx="59">
                  <c:v>3.404311878597587</c:v>
                </c:pt>
                <c:pt idx="60">
                  <c:v>3.4638018489447</c:v>
                </c:pt>
                <c:pt idx="61">
                  <c:v>3.52329181929181</c:v>
                </c:pt>
                <c:pt idx="62">
                  <c:v>3.582781789638921</c:v>
                </c:pt>
                <c:pt idx="63">
                  <c:v>3.642271759986032</c:v>
                </c:pt>
                <c:pt idx="64">
                  <c:v>3.701761730333143</c:v>
                </c:pt>
                <c:pt idx="65">
                  <c:v>3.761251700680254</c:v>
                </c:pt>
                <c:pt idx="66">
                  <c:v>3.820741671027365</c:v>
                </c:pt>
                <c:pt idx="67">
                  <c:v>3.880231641374477</c:v>
                </c:pt>
                <c:pt idx="68">
                  <c:v>3.939721611721587</c:v>
                </c:pt>
                <c:pt idx="69">
                  <c:v>3.99921158206873</c:v>
                </c:pt>
                <c:pt idx="70">
                  <c:v>4.058701552415839</c:v>
                </c:pt>
                <c:pt idx="71">
                  <c:v>4.118191522762944</c:v>
                </c:pt>
                <c:pt idx="72">
                  <c:v>4.177681493110068</c:v>
                </c:pt>
                <c:pt idx="73">
                  <c:v>4.237171463457175</c:v>
                </c:pt>
                <c:pt idx="74">
                  <c:v>4.29666143380429</c:v>
                </c:pt>
                <c:pt idx="75">
                  <c:v>4.356151404151397</c:v>
                </c:pt>
                <c:pt idx="76">
                  <c:v>4.41564137449851</c:v>
                </c:pt>
                <c:pt idx="77">
                  <c:v>4.475131344845619</c:v>
                </c:pt>
                <c:pt idx="78">
                  <c:v>4.534621315192731</c:v>
                </c:pt>
                <c:pt idx="79">
                  <c:v>4.59411128553984</c:v>
                </c:pt>
                <c:pt idx="80">
                  <c:v>4.653601255886945</c:v>
                </c:pt>
                <c:pt idx="81">
                  <c:v>4.713091226234063</c:v>
                </c:pt>
                <c:pt idx="82">
                  <c:v>4.772581196581175</c:v>
                </c:pt>
                <c:pt idx="83">
                  <c:v>4.832071166928278</c:v>
                </c:pt>
                <c:pt idx="84">
                  <c:v>4.891561137275429</c:v>
                </c:pt>
                <c:pt idx="85">
                  <c:v>4.95105110762254</c:v>
                </c:pt>
                <c:pt idx="86">
                  <c:v>5.010541077969648</c:v>
                </c:pt>
                <c:pt idx="87">
                  <c:v>5.070031048316761</c:v>
                </c:pt>
                <c:pt idx="88">
                  <c:v>5.129521018663874</c:v>
                </c:pt>
                <c:pt idx="89">
                  <c:v>5.189010989010979</c:v>
                </c:pt>
                <c:pt idx="90">
                  <c:v>5.248500959358082</c:v>
                </c:pt>
                <c:pt idx="91">
                  <c:v>5.307990929705187</c:v>
                </c:pt>
                <c:pt idx="92">
                  <c:v>5.367480900052304</c:v>
                </c:pt>
                <c:pt idx="93">
                  <c:v>5.426970870399414</c:v>
                </c:pt>
                <c:pt idx="94">
                  <c:v>5.48646084074654</c:v>
                </c:pt>
                <c:pt idx="95">
                  <c:v>5.54595081109365</c:v>
                </c:pt>
                <c:pt idx="96">
                  <c:v>5.605440781440762</c:v>
                </c:pt>
                <c:pt idx="97">
                  <c:v>5.664930751787849</c:v>
                </c:pt>
                <c:pt idx="98">
                  <c:v>5.724420722134984</c:v>
                </c:pt>
                <c:pt idx="99">
                  <c:v>5.783910692482128</c:v>
                </c:pt>
                <c:pt idx="100">
                  <c:v>5.843400662829238</c:v>
                </c:pt>
                <c:pt idx="101">
                  <c:v>5.902890633176349</c:v>
                </c:pt>
                <c:pt idx="102">
                  <c:v>5.96238060352346</c:v>
                </c:pt>
                <c:pt idx="103">
                  <c:v>6.02187057387057</c:v>
                </c:pt>
                <c:pt idx="104">
                  <c:v>6.081360544217686</c:v>
                </c:pt>
                <c:pt idx="105">
                  <c:v>6.140850514564795</c:v>
                </c:pt>
                <c:pt idx="106">
                  <c:v>6.20034048491191</c:v>
                </c:pt>
                <c:pt idx="107">
                  <c:v>6.259830455259016</c:v>
                </c:pt>
                <c:pt idx="108">
                  <c:v>6.31932042560613</c:v>
                </c:pt>
                <c:pt idx="109">
                  <c:v>6.378810395953238</c:v>
                </c:pt>
                <c:pt idx="110">
                  <c:v>6.43830036630035</c:v>
                </c:pt>
                <c:pt idx="111">
                  <c:v>6.497790336647445</c:v>
                </c:pt>
                <c:pt idx="112">
                  <c:v>6.557280306994572</c:v>
                </c:pt>
                <c:pt idx="113">
                  <c:v>6.616770277341676</c:v>
                </c:pt>
                <c:pt idx="114">
                  <c:v>6.676260247688825</c:v>
                </c:pt>
                <c:pt idx="115">
                  <c:v>6.735750218035928</c:v>
                </c:pt>
                <c:pt idx="116">
                  <c:v>6.79524018838305</c:v>
                </c:pt>
                <c:pt idx="117">
                  <c:v>6.854730158730146</c:v>
                </c:pt>
                <c:pt idx="118">
                  <c:v>6.914220129077271</c:v>
                </c:pt>
                <c:pt idx="119">
                  <c:v>6.973710099424382</c:v>
                </c:pt>
                <c:pt idx="120">
                  <c:v>7.033200069771492</c:v>
                </c:pt>
                <c:pt idx="121">
                  <c:v>7.092690040118604</c:v>
                </c:pt>
                <c:pt idx="122">
                  <c:v>7.152180010465687</c:v>
                </c:pt>
                <c:pt idx="123">
                  <c:v>7.21166998081283</c:v>
                </c:pt>
                <c:pt idx="124">
                  <c:v>7.271159951159937</c:v>
                </c:pt>
                <c:pt idx="125">
                  <c:v>7.330649921507047</c:v>
                </c:pt>
                <c:pt idx="126">
                  <c:v>7.390139891854158</c:v>
                </c:pt>
                <c:pt idx="127">
                  <c:v>7.44962986220127</c:v>
                </c:pt>
                <c:pt idx="128">
                  <c:v>7.509119832548381</c:v>
                </c:pt>
                <c:pt idx="129">
                  <c:v>7.568609802895486</c:v>
                </c:pt>
                <c:pt idx="130">
                  <c:v>7.628099773242636</c:v>
                </c:pt>
                <c:pt idx="131">
                  <c:v>7.687589743589735</c:v>
                </c:pt>
                <c:pt idx="132">
                  <c:v>7.747079713936858</c:v>
                </c:pt>
                <c:pt idx="133">
                  <c:v>7.80656968428397</c:v>
                </c:pt>
                <c:pt idx="134">
                  <c:v>7.86605965463108</c:v>
                </c:pt>
                <c:pt idx="135">
                  <c:v>7.925549624978191</c:v>
                </c:pt>
                <c:pt idx="136">
                  <c:v>7.985039595325302</c:v>
                </c:pt>
                <c:pt idx="137">
                  <c:v>8.044529565672411</c:v>
                </c:pt>
                <c:pt idx="138">
                  <c:v>8.104019536019523</c:v>
                </c:pt>
                <c:pt idx="139">
                  <c:v>8.16350950636664</c:v>
                </c:pt>
                <c:pt idx="140">
                  <c:v>8.222999476713745</c:v>
                </c:pt>
                <c:pt idx="141">
                  <c:v>8.282489447060857</c:v>
                </c:pt>
                <c:pt idx="142">
                  <c:v>8.34197941740797</c:v>
                </c:pt>
                <c:pt idx="143">
                  <c:v>8.401469387755078</c:v>
                </c:pt>
                <c:pt idx="144">
                  <c:v>8.46095935810219</c:v>
                </c:pt>
                <c:pt idx="145">
                  <c:v>8.52044932844934</c:v>
                </c:pt>
                <c:pt idx="146">
                  <c:v>8.57993929879645</c:v>
                </c:pt>
                <c:pt idx="147">
                  <c:v>8.639429269143557</c:v>
                </c:pt>
                <c:pt idx="148">
                  <c:v>8.698919239490667</c:v>
                </c:pt>
                <c:pt idx="149">
                  <c:v>8.758409209837777</c:v>
                </c:pt>
                <c:pt idx="150">
                  <c:v>8.817899180184888</c:v>
                </c:pt>
                <c:pt idx="151">
                  <c:v>8.877389150532</c:v>
                </c:pt>
                <c:pt idx="152">
                  <c:v>8.936879120879098</c:v>
                </c:pt>
                <c:pt idx="153">
                  <c:v>8.996369091226222</c:v>
                </c:pt>
                <c:pt idx="154">
                  <c:v>9.055859061573334</c:v>
                </c:pt>
                <c:pt idx="155">
                  <c:v>9.11534903192045</c:v>
                </c:pt>
                <c:pt idx="156">
                  <c:v>9.174839002267557</c:v>
                </c:pt>
                <c:pt idx="157">
                  <c:v>9.234328972614621</c:v>
                </c:pt>
                <c:pt idx="158">
                  <c:v>9.293818942961751</c:v>
                </c:pt>
                <c:pt idx="159">
                  <c:v>9.35330891330889</c:v>
                </c:pt>
                <c:pt idx="160">
                  <c:v>9.41279888365603</c:v>
                </c:pt>
                <c:pt idx="161">
                  <c:v>9.47228885400315</c:v>
                </c:pt>
                <c:pt idx="162">
                  <c:v>9.531778824350237</c:v>
                </c:pt>
                <c:pt idx="163">
                  <c:v>9.591268794697338</c:v>
                </c:pt>
                <c:pt idx="164">
                  <c:v>9.650758765044468</c:v>
                </c:pt>
                <c:pt idx="165">
                  <c:v>9.710248735391545</c:v>
                </c:pt>
                <c:pt idx="166">
                  <c:v>9.7697387057387</c:v>
                </c:pt>
                <c:pt idx="167">
                  <c:v>9.82922867608581</c:v>
                </c:pt>
                <c:pt idx="168">
                  <c:v>9.888718646432918</c:v>
                </c:pt>
                <c:pt idx="169">
                  <c:v>9.948208616780018</c:v>
                </c:pt>
                <c:pt idx="170">
                  <c:v>10.00769858712714</c:v>
                </c:pt>
                <c:pt idx="171">
                  <c:v>10.06718855747426</c:v>
                </c:pt>
                <c:pt idx="172">
                  <c:v>10.12667852782137</c:v>
                </c:pt>
                <c:pt idx="173">
                  <c:v>10.18616849816848</c:v>
                </c:pt>
                <c:pt idx="174">
                  <c:v>10.24565846851559</c:v>
                </c:pt>
                <c:pt idx="175">
                  <c:v>10.30514843886273</c:v>
                </c:pt>
                <c:pt idx="176">
                  <c:v>10.36463840920984</c:v>
                </c:pt>
                <c:pt idx="177">
                  <c:v>10.42412837955695</c:v>
                </c:pt>
                <c:pt idx="178">
                  <c:v>10.48361834990406</c:v>
                </c:pt>
                <c:pt idx="179">
                  <c:v>10.54310832025117</c:v>
                </c:pt>
                <c:pt idx="180">
                  <c:v>10.6025982905983</c:v>
                </c:pt>
                <c:pt idx="181">
                  <c:v>10.6620882609454</c:v>
                </c:pt>
                <c:pt idx="182">
                  <c:v>10.72157823129251</c:v>
                </c:pt>
                <c:pt idx="183">
                  <c:v>10.78106820163962</c:v>
                </c:pt>
                <c:pt idx="184">
                  <c:v>10.84055817198673</c:v>
                </c:pt>
                <c:pt idx="185">
                  <c:v>10.90004814233384</c:v>
                </c:pt>
                <c:pt idx="186">
                  <c:v>10.95953811268096</c:v>
                </c:pt>
                <c:pt idx="187">
                  <c:v>11.01902808302806</c:v>
                </c:pt>
                <c:pt idx="188">
                  <c:v>11.07851805337517</c:v>
                </c:pt>
                <c:pt idx="189">
                  <c:v>11.13800802372228</c:v>
                </c:pt>
                <c:pt idx="190">
                  <c:v>11.1974979940694</c:v>
                </c:pt>
                <c:pt idx="191">
                  <c:v>11.25698796441654</c:v>
                </c:pt>
                <c:pt idx="192">
                  <c:v>11.31647793476365</c:v>
                </c:pt>
                <c:pt idx="193">
                  <c:v>11.37596790511076</c:v>
                </c:pt>
                <c:pt idx="194">
                  <c:v>11.43545787545787</c:v>
                </c:pt>
                <c:pt idx="195">
                  <c:v>11.494947845805</c:v>
                </c:pt>
                <c:pt idx="196">
                  <c:v>11.5544378161521</c:v>
                </c:pt>
                <c:pt idx="197">
                  <c:v>11.61392778649921</c:v>
                </c:pt>
                <c:pt idx="198">
                  <c:v>11.67341775684632</c:v>
                </c:pt>
                <c:pt idx="199">
                  <c:v>11.73290772719343</c:v>
                </c:pt>
                <c:pt idx="200">
                  <c:v>11.79239769754054</c:v>
                </c:pt>
                <c:pt idx="201">
                  <c:v>11.85188766788765</c:v>
                </c:pt>
                <c:pt idx="202">
                  <c:v>11.91137763823476</c:v>
                </c:pt>
                <c:pt idx="203">
                  <c:v>11.97086760858187</c:v>
                </c:pt>
                <c:pt idx="204">
                  <c:v>12.030357578929</c:v>
                </c:pt>
                <c:pt idx="205">
                  <c:v>12.0898475492761</c:v>
                </c:pt>
                <c:pt idx="206">
                  <c:v>12.14933751962324</c:v>
                </c:pt>
                <c:pt idx="207">
                  <c:v>12.20882748997035</c:v>
                </c:pt>
                <c:pt idx="208">
                  <c:v>12.26831746031746</c:v>
                </c:pt>
                <c:pt idx="209">
                  <c:v>12.32780743066457</c:v>
                </c:pt>
                <c:pt idx="210">
                  <c:v>12.38729740101168</c:v>
                </c:pt>
                <c:pt idx="211">
                  <c:v>12.4467873713588</c:v>
                </c:pt>
                <c:pt idx="212">
                  <c:v>12.50627734170591</c:v>
                </c:pt>
                <c:pt idx="213">
                  <c:v>12.56576731205302</c:v>
                </c:pt>
                <c:pt idx="214">
                  <c:v>12.62525728240013</c:v>
                </c:pt>
                <c:pt idx="215">
                  <c:v>12.68474725274724</c:v>
                </c:pt>
                <c:pt idx="216">
                  <c:v>12.74423722309435</c:v>
                </c:pt>
                <c:pt idx="217">
                  <c:v>12.80372719344146</c:v>
                </c:pt>
                <c:pt idx="218">
                  <c:v>12.86321716378857</c:v>
                </c:pt>
                <c:pt idx="219">
                  <c:v>12.92270713413568</c:v>
                </c:pt>
                <c:pt idx="220">
                  <c:v>12.9821971044828</c:v>
                </c:pt>
                <c:pt idx="221">
                  <c:v>13.04168707482994</c:v>
                </c:pt>
                <c:pt idx="222">
                  <c:v>13.10117704517705</c:v>
                </c:pt>
                <c:pt idx="223">
                  <c:v>13.16066701552416</c:v>
                </c:pt>
                <c:pt idx="224">
                  <c:v>13.22015698587127</c:v>
                </c:pt>
                <c:pt idx="225">
                  <c:v>13.27964695621838</c:v>
                </c:pt>
                <c:pt idx="226">
                  <c:v>13.3391369265655</c:v>
                </c:pt>
                <c:pt idx="227">
                  <c:v>13.3986268969126</c:v>
                </c:pt>
                <c:pt idx="228">
                  <c:v>13.45811686725972</c:v>
                </c:pt>
                <c:pt idx="229">
                  <c:v>13.51760683760683</c:v>
                </c:pt>
                <c:pt idx="230">
                  <c:v>13.57709680795394</c:v>
                </c:pt>
                <c:pt idx="231">
                  <c:v>13.63658677830105</c:v>
                </c:pt>
                <c:pt idx="232">
                  <c:v>13.69607674864816</c:v>
                </c:pt>
                <c:pt idx="233">
                  <c:v>13.75556671899527</c:v>
                </c:pt>
                <c:pt idx="234">
                  <c:v>13.8150566893424</c:v>
                </c:pt>
                <c:pt idx="235">
                  <c:v>13.8745466596895</c:v>
                </c:pt>
                <c:pt idx="236">
                  <c:v>13.93403663003664</c:v>
                </c:pt>
                <c:pt idx="237">
                  <c:v>13.99352660038375</c:v>
                </c:pt>
                <c:pt idx="238">
                  <c:v>14.05301657073086</c:v>
                </c:pt>
                <c:pt idx="239">
                  <c:v>14.11250654107797</c:v>
                </c:pt>
                <c:pt idx="240">
                  <c:v>14.17199651142508</c:v>
                </c:pt>
                <c:pt idx="241">
                  <c:v>14.23148648177219</c:v>
                </c:pt>
                <c:pt idx="242">
                  <c:v>14.2909764521193</c:v>
                </c:pt>
                <c:pt idx="243">
                  <c:v>14.35046642246641</c:v>
                </c:pt>
                <c:pt idx="244">
                  <c:v>14.40995639281352</c:v>
                </c:pt>
                <c:pt idx="245">
                  <c:v>14.46944636316065</c:v>
                </c:pt>
                <c:pt idx="246">
                  <c:v>14.52893633350775</c:v>
                </c:pt>
                <c:pt idx="247">
                  <c:v>14.58842630385486</c:v>
                </c:pt>
                <c:pt idx="248">
                  <c:v>14.64791627420197</c:v>
                </c:pt>
                <c:pt idx="249">
                  <c:v>14.70740624454908</c:v>
                </c:pt>
                <c:pt idx="250">
                  <c:v>14.7668962148962</c:v>
                </c:pt>
                <c:pt idx="251">
                  <c:v>14.8263861852433</c:v>
                </c:pt>
                <c:pt idx="252">
                  <c:v>14.88587615559045</c:v>
                </c:pt>
                <c:pt idx="253">
                  <c:v>14.94536612593755</c:v>
                </c:pt>
                <c:pt idx="254">
                  <c:v>15.00485609628467</c:v>
                </c:pt>
                <c:pt idx="255">
                  <c:v>15.06434606663178</c:v>
                </c:pt>
                <c:pt idx="256">
                  <c:v>15.1238360369789</c:v>
                </c:pt>
                <c:pt idx="257">
                  <c:v>15.183326007326</c:v>
                </c:pt>
                <c:pt idx="258">
                  <c:v>15.24281597767311</c:v>
                </c:pt>
                <c:pt idx="259">
                  <c:v>15.30230594802022</c:v>
                </c:pt>
                <c:pt idx="260">
                  <c:v>15.36179591836734</c:v>
                </c:pt>
                <c:pt idx="261">
                  <c:v>15.42128588871445</c:v>
                </c:pt>
                <c:pt idx="262">
                  <c:v>15.48077585906156</c:v>
                </c:pt>
                <c:pt idx="263">
                  <c:v>15.54026582940867</c:v>
                </c:pt>
                <c:pt idx="264">
                  <c:v>15.59975579975578</c:v>
                </c:pt>
                <c:pt idx="265">
                  <c:v>15.6592457701029</c:v>
                </c:pt>
                <c:pt idx="266">
                  <c:v>15.71873574045</c:v>
                </c:pt>
                <c:pt idx="267">
                  <c:v>15.77822571079714</c:v>
                </c:pt>
                <c:pt idx="268">
                  <c:v>15.83771568114425</c:v>
                </c:pt>
                <c:pt idx="269">
                  <c:v>15.89720565149137</c:v>
                </c:pt>
                <c:pt idx="270">
                  <c:v>15.95669562183848</c:v>
                </c:pt>
                <c:pt idx="271">
                  <c:v>16.01618559218559</c:v>
                </c:pt>
                <c:pt idx="272">
                  <c:v>16.0756755625327</c:v>
                </c:pt>
                <c:pt idx="273">
                  <c:v>16.13516553287981</c:v>
                </c:pt>
                <c:pt idx="274">
                  <c:v>16.19465550322693</c:v>
                </c:pt>
                <c:pt idx="275">
                  <c:v>16.25414547357403</c:v>
                </c:pt>
                <c:pt idx="276">
                  <c:v>16.31363544392114</c:v>
                </c:pt>
                <c:pt idx="277">
                  <c:v>16.37312541426826</c:v>
                </c:pt>
                <c:pt idx="278">
                  <c:v>16.43261538461536</c:v>
                </c:pt>
                <c:pt idx="279">
                  <c:v>16.49210535496248</c:v>
                </c:pt>
                <c:pt idx="280">
                  <c:v>16.5515953253096</c:v>
                </c:pt>
                <c:pt idx="281">
                  <c:v>16.6110852956567</c:v>
                </c:pt>
                <c:pt idx="282">
                  <c:v>16.67057526600384</c:v>
                </c:pt>
                <c:pt idx="283">
                  <c:v>16.73006523635095</c:v>
                </c:pt>
                <c:pt idx="284">
                  <c:v>16.78955520669806</c:v>
                </c:pt>
                <c:pt idx="285">
                  <c:v>16.84904517704518</c:v>
                </c:pt>
                <c:pt idx="286">
                  <c:v>16.90853514739229</c:v>
                </c:pt>
                <c:pt idx="287">
                  <c:v>16.96802511773938</c:v>
                </c:pt>
                <c:pt idx="288">
                  <c:v>17.02751508808651</c:v>
                </c:pt>
                <c:pt idx="289">
                  <c:v>17.08700505843362</c:v>
                </c:pt>
                <c:pt idx="290">
                  <c:v>17.14649502878073</c:v>
                </c:pt>
                <c:pt idx="291">
                  <c:v>17.20598499912784</c:v>
                </c:pt>
                <c:pt idx="292">
                  <c:v>17.26547496947495</c:v>
                </c:pt>
                <c:pt idx="293">
                  <c:v>17.32496493982207</c:v>
                </c:pt>
                <c:pt idx="294">
                  <c:v>17.38445491016916</c:v>
                </c:pt>
                <c:pt idx="295">
                  <c:v>17.44394488051628</c:v>
                </c:pt>
                <c:pt idx="296">
                  <c:v>17.50343485086328</c:v>
                </c:pt>
                <c:pt idx="297">
                  <c:v>17.56292482121054</c:v>
                </c:pt>
                <c:pt idx="298">
                  <c:v>17.62241479155765</c:v>
                </c:pt>
                <c:pt idx="299">
                  <c:v>17.68190476190476</c:v>
                </c:pt>
                <c:pt idx="300">
                  <c:v>17.74139473225187</c:v>
                </c:pt>
                <c:pt idx="301">
                  <c:v>17.800884702599</c:v>
                </c:pt>
                <c:pt idx="302">
                  <c:v>17.86037467294609</c:v>
                </c:pt>
                <c:pt idx="303">
                  <c:v>17.91986464329321</c:v>
                </c:pt>
                <c:pt idx="304">
                  <c:v>17.97935461364033</c:v>
                </c:pt>
                <c:pt idx="305">
                  <c:v>18.03884458398743</c:v>
                </c:pt>
                <c:pt idx="306">
                  <c:v>18.09833455433454</c:v>
                </c:pt>
                <c:pt idx="307">
                  <c:v>18.15782452468166</c:v>
                </c:pt>
                <c:pt idx="308">
                  <c:v>18.21731449502877</c:v>
                </c:pt>
                <c:pt idx="309">
                  <c:v>18.27680446537587</c:v>
                </c:pt>
                <c:pt idx="310">
                  <c:v>18.33629443572299</c:v>
                </c:pt>
                <c:pt idx="311">
                  <c:v>18.3957844060701</c:v>
                </c:pt>
                <c:pt idx="312">
                  <c:v>18.45527437641723</c:v>
                </c:pt>
                <c:pt idx="313">
                  <c:v>18.51476434676434</c:v>
                </c:pt>
                <c:pt idx="314">
                  <c:v>18.57425431711146</c:v>
                </c:pt>
                <c:pt idx="315">
                  <c:v>18.63374428745857</c:v>
                </c:pt>
                <c:pt idx="316">
                  <c:v>18.69323425780568</c:v>
                </c:pt>
                <c:pt idx="317">
                  <c:v>18.75272422815279</c:v>
                </c:pt>
                <c:pt idx="318">
                  <c:v>18.81221419849991</c:v>
                </c:pt>
                <c:pt idx="319">
                  <c:v>18.87170416884702</c:v>
                </c:pt>
                <c:pt idx="320">
                  <c:v>18.93119413919413</c:v>
                </c:pt>
                <c:pt idx="321">
                  <c:v>18.99068410954122</c:v>
                </c:pt>
                <c:pt idx="322">
                  <c:v>19.05017407988835</c:v>
                </c:pt>
                <c:pt idx="323">
                  <c:v>19.10966405023547</c:v>
                </c:pt>
                <c:pt idx="324">
                  <c:v>19.16915402058257</c:v>
                </c:pt>
                <c:pt idx="325">
                  <c:v>19.22864399092954</c:v>
                </c:pt>
                <c:pt idx="326">
                  <c:v>19.28813396127678</c:v>
                </c:pt>
                <c:pt idx="327">
                  <c:v>19.34762393162388</c:v>
                </c:pt>
                <c:pt idx="328">
                  <c:v>19.40711390197102</c:v>
                </c:pt>
                <c:pt idx="329">
                  <c:v>19.46660387231802</c:v>
                </c:pt>
                <c:pt idx="330">
                  <c:v>19.52609384266527</c:v>
                </c:pt>
                <c:pt idx="331">
                  <c:v>19.58558381301238</c:v>
                </c:pt>
                <c:pt idx="332">
                  <c:v>19.6450737833595</c:v>
                </c:pt>
                <c:pt idx="333">
                  <c:v>19.7045637537066</c:v>
                </c:pt>
                <c:pt idx="334">
                  <c:v>19.76405372405372</c:v>
                </c:pt>
                <c:pt idx="335">
                  <c:v>19.82354369440083</c:v>
                </c:pt>
                <c:pt idx="336">
                  <c:v>19.88303366474792</c:v>
                </c:pt>
                <c:pt idx="337">
                  <c:v>19.94252363509498</c:v>
                </c:pt>
                <c:pt idx="338">
                  <c:v>20.00201360544215</c:v>
                </c:pt>
                <c:pt idx="339">
                  <c:v>20.06150357578914</c:v>
                </c:pt>
                <c:pt idx="340">
                  <c:v>20.12099354613638</c:v>
                </c:pt>
                <c:pt idx="341">
                  <c:v>20.18048351648349</c:v>
                </c:pt>
                <c:pt idx="342">
                  <c:v>20.23997348683061</c:v>
                </c:pt>
                <c:pt idx="343">
                  <c:v>20.29946345717774</c:v>
                </c:pt>
                <c:pt idx="344">
                  <c:v>20.35895342752486</c:v>
                </c:pt>
                <c:pt idx="345">
                  <c:v>20.41844339787188</c:v>
                </c:pt>
                <c:pt idx="346">
                  <c:v>20.47793336821908</c:v>
                </c:pt>
                <c:pt idx="347">
                  <c:v>20.53742333856619</c:v>
                </c:pt>
                <c:pt idx="348">
                  <c:v>20.5969133089133</c:v>
                </c:pt>
                <c:pt idx="349">
                  <c:v>20.65640327926042</c:v>
                </c:pt>
                <c:pt idx="350">
                  <c:v>20.71589324960753</c:v>
                </c:pt>
                <c:pt idx="351">
                  <c:v>20.77538321995463</c:v>
                </c:pt>
                <c:pt idx="352">
                  <c:v>20.83487319030175</c:v>
                </c:pt>
                <c:pt idx="353">
                  <c:v>20.89436316064887</c:v>
                </c:pt>
                <c:pt idx="354">
                  <c:v>20.95385313099597</c:v>
                </c:pt>
                <c:pt idx="355">
                  <c:v>21.01334310134308</c:v>
                </c:pt>
                <c:pt idx="356">
                  <c:v>21.07283307169019</c:v>
                </c:pt>
                <c:pt idx="357">
                  <c:v>21.1323230420373</c:v>
                </c:pt>
                <c:pt idx="358">
                  <c:v>21.19181301238445</c:v>
                </c:pt>
                <c:pt idx="359">
                  <c:v>21.25130298273152</c:v>
                </c:pt>
                <c:pt idx="360">
                  <c:v>21.31079295307867</c:v>
                </c:pt>
                <c:pt idx="361">
                  <c:v>21.37028292342578</c:v>
                </c:pt>
                <c:pt idx="362">
                  <c:v>21.42977289377275</c:v>
                </c:pt>
                <c:pt idx="363">
                  <c:v>21.48926286411998</c:v>
                </c:pt>
                <c:pt idx="364">
                  <c:v>21.54875283446698</c:v>
                </c:pt>
                <c:pt idx="365">
                  <c:v>21.60824280481422</c:v>
                </c:pt>
                <c:pt idx="366">
                  <c:v>21.6677327751612</c:v>
                </c:pt>
                <c:pt idx="367">
                  <c:v>21.72722274550845</c:v>
                </c:pt>
                <c:pt idx="368">
                  <c:v>21.78671271585555</c:v>
                </c:pt>
                <c:pt idx="369">
                  <c:v>21.84620268620267</c:v>
                </c:pt>
                <c:pt idx="370">
                  <c:v>21.90569265654968</c:v>
                </c:pt>
                <c:pt idx="371">
                  <c:v>21.96518262689689</c:v>
                </c:pt>
                <c:pt idx="372">
                  <c:v>22.02467259724403</c:v>
                </c:pt>
                <c:pt idx="373">
                  <c:v>22.08416256759114</c:v>
                </c:pt>
                <c:pt idx="374">
                  <c:v>22.14365253793822</c:v>
                </c:pt>
                <c:pt idx="375">
                  <c:v>22.20314250828524</c:v>
                </c:pt>
                <c:pt idx="376">
                  <c:v>22.26263247863247</c:v>
                </c:pt>
                <c:pt idx="377">
                  <c:v>22.32212244897958</c:v>
                </c:pt>
                <c:pt idx="378">
                  <c:v>22.3816124193267</c:v>
                </c:pt>
                <c:pt idx="379">
                  <c:v>22.44110238967381</c:v>
                </c:pt>
                <c:pt idx="380">
                  <c:v>22.50059236002092</c:v>
                </c:pt>
                <c:pt idx="381">
                  <c:v>22.56008233036802</c:v>
                </c:pt>
                <c:pt idx="382">
                  <c:v>22.61957230071514</c:v>
                </c:pt>
                <c:pt idx="383">
                  <c:v>22.67906227106225</c:v>
                </c:pt>
                <c:pt idx="384">
                  <c:v>22.73855224140937</c:v>
                </c:pt>
                <c:pt idx="385">
                  <c:v>22.79804221175647</c:v>
                </c:pt>
                <c:pt idx="386">
                  <c:v>22.85753218210359</c:v>
                </c:pt>
                <c:pt idx="387">
                  <c:v>22.9170221524507</c:v>
                </c:pt>
                <c:pt idx="388">
                  <c:v>22.97651212279784</c:v>
                </c:pt>
                <c:pt idx="389">
                  <c:v>23.03600209314495</c:v>
                </c:pt>
                <c:pt idx="390">
                  <c:v>23.09549206349206</c:v>
                </c:pt>
                <c:pt idx="391">
                  <c:v>23.15498203383918</c:v>
                </c:pt>
                <c:pt idx="392">
                  <c:v>23.21447200418629</c:v>
                </c:pt>
                <c:pt idx="393">
                  <c:v>23.27396197453339</c:v>
                </c:pt>
                <c:pt idx="394">
                  <c:v>23.33345194488052</c:v>
                </c:pt>
                <c:pt idx="395">
                  <c:v>23.39294191522762</c:v>
                </c:pt>
                <c:pt idx="396">
                  <c:v>23.45243188557468</c:v>
                </c:pt>
                <c:pt idx="397">
                  <c:v>23.51192185592184</c:v>
                </c:pt>
                <c:pt idx="398">
                  <c:v>23.57141182626895</c:v>
                </c:pt>
                <c:pt idx="399">
                  <c:v>23.63090179661607</c:v>
                </c:pt>
                <c:pt idx="400">
                  <c:v>23.69039176696317</c:v>
                </c:pt>
                <c:pt idx="401">
                  <c:v>23.74988173731029</c:v>
                </c:pt>
                <c:pt idx="402">
                  <c:v>23.80937170765741</c:v>
                </c:pt>
                <c:pt idx="403">
                  <c:v>23.86886167800454</c:v>
                </c:pt>
                <c:pt idx="404">
                  <c:v>23.92835164835165</c:v>
                </c:pt>
                <c:pt idx="405">
                  <c:v>23.98784161869877</c:v>
                </c:pt>
                <c:pt idx="406">
                  <c:v>24.04733158904587</c:v>
                </c:pt>
                <c:pt idx="407">
                  <c:v>24.106821559393</c:v>
                </c:pt>
                <c:pt idx="408">
                  <c:v>24.1663115297401</c:v>
                </c:pt>
                <c:pt idx="409">
                  <c:v>24.2258015000872</c:v>
                </c:pt>
                <c:pt idx="410">
                  <c:v>24.28529147043432</c:v>
                </c:pt>
                <c:pt idx="411">
                  <c:v>24.34478144078143</c:v>
                </c:pt>
                <c:pt idx="412">
                  <c:v>24.40427141112854</c:v>
                </c:pt>
                <c:pt idx="413">
                  <c:v>24.46376138147565</c:v>
                </c:pt>
                <c:pt idx="414">
                  <c:v>24.52325135182276</c:v>
                </c:pt>
                <c:pt idx="415">
                  <c:v>24.58274132216974</c:v>
                </c:pt>
                <c:pt idx="416">
                  <c:v>24.64223129251697</c:v>
                </c:pt>
                <c:pt idx="417">
                  <c:v>24.70172126286409</c:v>
                </c:pt>
                <c:pt idx="418">
                  <c:v>24.7612112332112</c:v>
                </c:pt>
                <c:pt idx="419">
                  <c:v>24.82070120355835</c:v>
                </c:pt>
                <c:pt idx="420">
                  <c:v>24.88019117390546</c:v>
                </c:pt>
                <c:pt idx="421">
                  <c:v>24.9396811442526</c:v>
                </c:pt>
                <c:pt idx="422">
                  <c:v>24.9991711145997</c:v>
                </c:pt>
                <c:pt idx="423">
                  <c:v>25.0586610849468</c:v>
                </c:pt>
              </c:numCache>
            </c:numRef>
          </c:xVal>
          <c:yVal>
            <c:numRef>
              <c:f>'wet-vs-dry'!$Z$13:$Z$436</c:f>
              <c:numCache>
                <c:formatCode>General</c:formatCode>
                <c:ptCount val="424"/>
                <c:pt idx="0">
                  <c:v>-0.00264</c:v>
                </c:pt>
                <c:pt idx="1">
                  <c:v>0.00079</c:v>
                </c:pt>
                <c:pt idx="2">
                  <c:v>-0.0043</c:v>
                </c:pt>
                <c:pt idx="3">
                  <c:v>0.00419</c:v>
                </c:pt>
                <c:pt idx="4">
                  <c:v>1.0E-5</c:v>
                </c:pt>
                <c:pt idx="5">
                  <c:v>0.00211</c:v>
                </c:pt>
                <c:pt idx="6">
                  <c:v>0.0048</c:v>
                </c:pt>
                <c:pt idx="7">
                  <c:v>0.01351</c:v>
                </c:pt>
                <c:pt idx="8">
                  <c:v>0.0164</c:v>
                </c:pt>
                <c:pt idx="9">
                  <c:v>0.01875</c:v>
                </c:pt>
                <c:pt idx="10">
                  <c:v>0.02052</c:v>
                </c:pt>
                <c:pt idx="11">
                  <c:v>0.02794</c:v>
                </c:pt>
                <c:pt idx="12">
                  <c:v>0.0266</c:v>
                </c:pt>
                <c:pt idx="13">
                  <c:v>0.02973</c:v>
                </c:pt>
                <c:pt idx="14">
                  <c:v>0.0331</c:v>
                </c:pt>
                <c:pt idx="15">
                  <c:v>0.03676</c:v>
                </c:pt>
                <c:pt idx="16">
                  <c:v>0.03812</c:v>
                </c:pt>
                <c:pt idx="17">
                  <c:v>0.03792</c:v>
                </c:pt>
                <c:pt idx="18">
                  <c:v>0.04561</c:v>
                </c:pt>
                <c:pt idx="19">
                  <c:v>0.0437</c:v>
                </c:pt>
                <c:pt idx="20">
                  <c:v>0.04857</c:v>
                </c:pt>
                <c:pt idx="21">
                  <c:v>0.05321</c:v>
                </c:pt>
                <c:pt idx="22">
                  <c:v>0.05244</c:v>
                </c:pt>
                <c:pt idx="23">
                  <c:v>0.05777</c:v>
                </c:pt>
                <c:pt idx="24">
                  <c:v>0.05878</c:v>
                </c:pt>
                <c:pt idx="25">
                  <c:v>0.06443</c:v>
                </c:pt>
                <c:pt idx="26">
                  <c:v>0.06536</c:v>
                </c:pt>
                <c:pt idx="27">
                  <c:v>0.06941</c:v>
                </c:pt>
                <c:pt idx="28">
                  <c:v>0.06933</c:v>
                </c:pt>
                <c:pt idx="29">
                  <c:v>0.07553</c:v>
                </c:pt>
                <c:pt idx="30">
                  <c:v>0.07704</c:v>
                </c:pt>
                <c:pt idx="31">
                  <c:v>0.07923</c:v>
                </c:pt>
                <c:pt idx="32">
                  <c:v>0.08487</c:v>
                </c:pt>
                <c:pt idx="33">
                  <c:v>0.08589</c:v>
                </c:pt>
                <c:pt idx="34">
                  <c:v>0.09085</c:v>
                </c:pt>
                <c:pt idx="35">
                  <c:v>0.09543</c:v>
                </c:pt>
                <c:pt idx="36">
                  <c:v>0.09822</c:v>
                </c:pt>
                <c:pt idx="37">
                  <c:v>0.10127</c:v>
                </c:pt>
                <c:pt idx="38">
                  <c:v>0.10559</c:v>
                </c:pt>
                <c:pt idx="39">
                  <c:v>0.10782</c:v>
                </c:pt>
                <c:pt idx="40">
                  <c:v>0.1068</c:v>
                </c:pt>
                <c:pt idx="41">
                  <c:v>0.11218</c:v>
                </c:pt>
                <c:pt idx="42">
                  <c:v>0.1137</c:v>
                </c:pt>
                <c:pt idx="43">
                  <c:v>0.12304</c:v>
                </c:pt>
                <c:pt idx="44">
                  <c:v>0.12206</c:v>
                </c:pt>
                <c:pt idx="45">
                  <c:v>0.1248</c:v>
                </c:pt>
                <c:pt idx="46">
                  <c:v>0.13272</c:v>
                </c:pt>
                <c:pt idx="47">
                  <c:v>0.13565</c:v>
                </c:pt>
                <c:pt idx="48">
                  <c:v>0.13769</c:v>
                </c:pt>
                <c:pt idx="49">
                  <c:v>0.1395</c:v>
                </c:pt>
                <c:pt idx="50">
                  <c:v>0.1442</c:v>
                </c:pt>
                <c:pt idx="51">
                  <c:v>0.14863</c:v>
                </c:pt>
                <c:pt idx="52">
                  <c:v>0.15225</c:v>
                </c:pt>
                <c:pt idx="53">
                  <c:v>0.15448</c:v>
                </c:pt>
                <c:pt idx="54">
                  <c:v>0.15943</c:v>
                </c:pt>
                <c:pt idx="55">
                  <c:v>0.1627</c:v>
                </c:pt>
                <c:pt idx="56">
                  <c:v>0.16804</c:v>
                </c:pt>
                <c:pt idx="57">
                  <c:v>0.16932</c:v>
                </c:pt>
                <c:pt idx="58">
                  <c:v>0.17198</c:v>
                </c:pt>
                <c:pt idx="59">
                  <c:v>0.17707</c:v>
                </c:pt>
                <c:pt idx="60">
                  <c:v>0.18438</c:v>
                </c:pt>
                <c:pt idx="61">
                  <c:v>0.18711</c:v>
                </c:pt>
                <c:pt idx="62">
                  <c:v>0.18621</c:v>
                </c:pt>
                <c:pt idx="63">
                  <c:v>0.19468</c:v>
                </c:pt>
                <c:pt idx="64">
                  <c:v>0.19925</c:v>
                </c:pt>
                <c:pt idx="65">
                  <c:v>0.20316</c:v>
                </c:pt>
                <c:pt idx="66">
                  <c:v>0.20504</c:v>
                </c:pt>
                <c:pt idx="67">
                  <c:v>0.2076</c:v>
                </c:pt>
                <c:pt idx="68">
                  <c:v>0.21195</c:v>
                </c:pt>
                <c:pt idx="69">
                  <c:v>0.21562</c:v>
                </c:pt>
                <c:pt idx="70">
                  <c:v>0.21884</c:v>
                </c:pt>
                <c:pt idx="71">
                  <c:v>0.22702</c:v>
                </c:pt>
                <c:pt idx="72">
                  <c:v>0.23059</c:v>
                </c:pt>
                <c:pt idx="73">
                  <c:v>0.23156</c:v>
                </c:pt>
                <c:pt idx="74">
                  <c:v>0.2344</c:v>
                </c:pt>
                <c:pt idx="75">
                  <c:v>0.24363</c:v>
                </c:pt>
                <c:pt idx="76">
                  <c:v>0.24212</c:v>
                </c:pt>
                <c:pt idx="77">
                  <c:v>0.24729</c:v>
                </c:pt>
                <c:pt idx="78">
                  <c:v>0.24911</c:v>
                </c:pt>
                <c:pt idx="79">
                  <c:v>0.25623</c:v>
                </c:pt>
                <c:pt idx="80">
                  <c:v>0.25982</c:v>
                </c:pt>
                <c:pt idx="81">
                  <c:v>0.26628</c:v>
                </c:pt>
                <c:pt idx="82">
                  <c:v>0.26956</c:v>
                </c:pt>
                <c:pt idx="83">
                  <c:v>0.27187</c:v>
                </c:pt>
                <c:pt idx="84">
                  <c:v>0.27756</c:v>
                </c:pt>
                <c:pt idx="85">
                  <c:v>0.27967</c:v>
                </c:pt>
                <c:pt idx="86">
                  <c:v>0.28396</c:v>
                </c:pt>
                <c:pt idx="87">
                  <c:v>0.2871</c:v>
                </c:pt>
                <c:pt idx="88">
                  <c:v>0.29211</c:v>
                </c:pt>
                <c:pt idx="89">
                  <c:v>0.29499</c:v>
                </c:pt>
                <c:pt idx="90">
                  <c:v>0.30083</c:v>
                </c:pt>
                <c:pt idx="91">
                  <c:v>0.30275</c:v>
                </c:pt>
                <c:pt idx="92">
                  <c:v>0.30804</c:v>
                </c:pt>
                <c:pt idx="93">
                  <c:v>0.30934</c:v>
                </c:pt>
                <c:pt idx="94">
                  <c:v>0.31633</c:v>
                </c:pt>
                <c:pt idx="95">
                  <c:v>0.32146</c:v>
                </c:pt>
                <c:pt idx="96">
                  <c:v>0.32385</c:v>
                </c:pt>
                <c:pt idx="97">
                  <c:v>0.32785</c:v>
                </c:pt>
                <c:pt idx="98">
                  <c:v>0.33291</c:v>
                </c:pt>
                <c:pt idx="99">
                  <c:v>0.33605</c:v>
                </c:pt>
                <c:pt idx="100">
                  <c:v>0.33638</c:v>
                </c:pt>
                <c:pt idx="101">
                  <c:v>0.34322</c:v>
                </c:pt>
                <c:pt idx="102">
                  <c:v>0.34768</c:v>
                </c:pt>
                <c:pt idx="103">
                  <c:v>0.35066</c:v>
                </c:pt>
                <c:pt idx="104">
                  <c:v>0.3576</c:v>
                </c:pt>
                <c:pt idx="105">
                  <c:v>0.36013</c:v>
                </c:pt>
                <c:pt idx="106">
                  <c:v>0.36491</c:v>
                </c:pt>
                <c:pt idx="107">
                  <c:v>0.36788</c:v>
                </c:pt>
                <c:pt idx="108">
                  <c:v>0.36976</c:v>
                </c:pt>
                <c:pt idx="109">
                  <c:v>0.3735</c:v>
                </c:pt>
                <c:pt idx="110">
                  <c:v>0.37737</c:v>
                </c:pt>
                <c:pt idx="111">
                  <c:v>0.3823</c:v>
                </c:pt>
                <c:pt idx="112">
                  <c:v>0.38632</c:v>
                </c:pt>
                <c:pt idx="113">
                  <c:v>0.3899</c:v>
                </c:pt>
                <c:pt idx="114">
                  <c:v>0.39019</c:v>
                </c:pt>
                <c:pt idx="115">
                  <c:v>0.39535</c:v>
                </c:pt>
                <c:pt idx="116">
                  <c:v>0.3993</c:v>
                </c:pt>
                <c:pt idx="117">
                  <c:v>0.40462</c:v>
                </c:pt>
                <c:pt idx="118">
                  <c:v>0.40836</c:v>
                </c:pt>
                <c:pt idx="119">
                  <c:v>0.4107</c:v>
                </c:pt>
                <c:pt idx="120">
                  <c:v>0.41772</c:v>
                </c:pt>
                <c:pt idx="121">
                  <c:v>0.42131</c:v>
                </c:pt>
                <c:pt idx="122">
                  <c:v>0.4222</c:v>
                </c:pt>
                <c:pt idx="123">
                  <c:v>0.42733</c:v>
                </c:pt>
                <c:pt idx="124">
                  <c:v>0.42847</c:v>
                </c:pt>
                <c:pt idx="125">
                  <c:v>0.43377</c:v>
                </c:pt>
                <c:pt idx="126">
                  <c:v>0.43765</c:v>
                </c:pt>
                <c:pt idx="127">
                  <c:v>0.44013</c:v>
                </c:pt>
                <c:pt idx="128">
                  <c:v>0.44431</c:v>
                </c:pt>
                <c:pt idx="129">
                  <c:v>0.44965</c:v>
                </c:pt>
                <c:pt idx="130">
                  <c:v>0.45049</c:v>
                </c:pt>
                <c:pt idx="131">
                  <c:v>0.45485</c:v>
                </c:pt>
                <c:pt idx="132">
                  <c:v>0.45483</c:v>
                </c:pt>
                <c:pt idx="133">
                  <c:v>0.46626</c:v>
                </c:pt>
                <c:pt idx="134">
                  <c:v>0.46547</c:v>
                </c:pt>
                <c:pt idx="135">
                  <c:v>0.47002</c:v>
                </c:pt>
                <c:pt idx="136">
                  <c:v>0.47692</c:v>
                </c:pt>
                <c:pt idx="137">
                  <c:v>0.47878</c:v>
                </c:pt>
                <c:pt idx="138">
                  <c:v>0.48006</c:v>
                </c:pt>
                <c:pt idx="139">
                  <c:v>0.4867</c:v>
                </c:pt>
                <c:pt idx="140">
                  <c:v>0.48803</c:v>
                </c:pt>
                <c:pt idx="141">
                  <c:v>0.49251</c:v>
                </c:pt>
                <c:pt idx="142">
                  <c:v>0.49692</c:v>
                </c:pt>
                <c:pt idx="143">
                  <c:v>0.50038</c:v>
                </c:pt>
                <c:pt idx="144">
                  <c:v>0.50489</c:v>
                </c:pt>
                <c:pt idx="145">
                  <c:v>0.50533</c:v>
                </c:pt>
                <c:pt idx="146">
                  <c:v>0.5135</c:v>
                </c:pt>
                <c:pt idx="147">
                  <c:v>0.5112</c:v>
                </c:pt>
                <c:pt idx="148">
                  <c:v>0.5188</c:v>
                </c:pt>
                <c:pt idx="149">
                  <c:v>0.52302</c:v>
                </c:pt>
                <c:pt idx="150">
                  <c:v>0.52486</c:v>
                </c:pt>
                <c:pt idx="151">
                  <c:v>0.52911</c:v>
                </c:pt>
                <c:pt idx="152">
                  <c:v>0.53093</c:v>
                </c:pt>
                <c:pt idx="153">
                  <c:v>0.54049</c:v>
                </c:pt>
                <c:pt idx="154">
                  <c:v>0.54077</c:v>
                </c:pt>
                <c:pt idx="155">
                  <c:v>0.54457</c:v>
                </c:pt>
                <c:pt idx="156">
                  <c:v>0.54895</c:v>
                </c:pt>
                <c:pt idx="157">
                  <c:v>0.55241</c:v>
                </c:pt>
                <c:pt idx="158">
                  <c:v>0.55373</c:v>
                </c:pt>
                <c:pt idx="159">
                  <c:v>0.5577</c:v>
                </c:pt>
                <c:pt idx="160">
                  <c:v>0.56341</c:v>
                </c:pt>
                <c:pt idx="161">
                  <c:v>0.56685</c:v>
                </c:pt>
                <c:pt idx="162">
                  <c:v>0.56706</c:v>
                </c:pt>
                <c:pt idx="163">
                  <c:v>0.57544</c:v>
                </c:pt>
                <c:pt idx="164">
                  <c:v>0.57698</c:v>
                </c:pt>
                <c:pt idx="165">
                  <c:v>0.58089</c:v>
                </c:pt>
                <c:pt idx="166">
                  <c:v>0.58676</c:v>
                </c:pt>
                <c:pt idx="167">
                  <c:v>0.58959</c:v>
                </c:pt>
                <c:pt idx="168">
                  <c:v>0.58983</c:v>
                </c:pt>
                <c:pt idx="169">
                  <c:v>0.59707</c:v>
                </c:pt>
                <c:pt idx="170">
                  <c:v>0.60122</c:v>
                </c:pt>
                <c:pt idx="171">
                  <c:v>0.60414</c:v>
                </c:pt>
                <c:pt idx="172">
                  <c:v>0.60522</c:v>
                </c:pt>
                <c:pt idx="173">
                  <c:v>0.611</c:v>
                </c:pt>
                <c:pt idx="174">
                  <c:v>0.61332</c:v>
                </c:pt>
                <c:pt idx="175">
                  <c:v>0.61642</c:v>
                </c:pt>
                <c:pt idx="176">
                  <c:v>0.61772</c:v>
                </c:pt>
                <c:pt idx="177">
                  <c:v>0.62117</c:v>
                </c:pt>
                <c:pt idx="178">
                  <c:v>0.62522</c:v>
                </c:pt>
                <c:pt idx="179">
                  <c:v>0.62959</c:v>
                </c:pt>
                <c:pt idx="180">
                  <c:v>0.63167</c:v>
                </c:pt>
                <c:pt idx="181">
                  <c:v>0.63687</c:v>
                </c:pt>
                <c:pt idx="182">
                  <c:v>0.64206</c:v>
                </c:pt>
                <c:pt idx="183">
                  <c:v>0.64279</c:v>
                </c:pt>
                <c:pt idx="184">
                  <c:v>0.64894</c:v>
                </c:pt>
                <c:pt idx="185">
                  <c:v>0.65261</c:v>
                </c:pt>
                <c:pt idx="186">
                  <c:v>0.6593</c:v>
                </c:pt>
                <c:pt idx="187">
                  <c:v>0.65734</c:v>
                </c:pt>
                <c:pt idx="188">
                  <c:v>0.65922</c:v>
                </c:pt>
                <c:pt idx="189">
                  <c:v>0.66741</c:v>
                </c:pt>
                <c:pt idx="190">
                  <c:v>0.66914</c:v>
                </c:pt>
                <c:pt idx="191">
                  <c:v>0.67633</c:v>
                </c:pt>
                <c:pt idx="192">
                  <c:v>0.6775</c:v>
                </c:pt>
                <c:pt idx="193">
                  <c:v>0.68107</c:v>
                </c:pt>
                <c:pt idx="194">
                  <c:v>0.68623</c:v>
                </c:pt>
                <c:pt idx="195">
                  <c:v>0.68629</c:v>
                </c:pt>
                <c:pt idx="196">
                  <c:v>0.69541</c:v>
                </c:pt>
                <c:pt idx="197">
                  <c:v>0.69443</c:v>
                </c:pt>
                <c:pt idx="198">
                  <c:v>0.69719</c:v>
                </c:pt>
                <c:pt idx="199">
                  <c:v>0.70077</c:v>
                </c:pt>
                <c:pt idx="200">
                  <c:v>0.70247</c:v>
                </c:pt>
                <c:pt idx="201">
                  <c:v>0.70902</c:v>
                </c:pt>
                <c:pt idx="202">
                  <c:v>0.71067</c:v>
                </c:pt>
                <c:pt idx="203">
                  <c:v>0.71552</c:v>
                </c:pt>
                <c:pt idx="204">
                  <c:v>0.71871</c:v>
                </c:pt>
                <c:pt idx="205">
                  <c:v>0.72051</c:v>
                </c:pt>
                <c:pt idx="206">
                  <c:v>0.725</c:v>
                </c:pt>
                <c:pt idx="207">
                  <c:v>0.72831</c:v>
                </c:pt>
                <c:pt idx="208">
                  <c:v>0.73368</c:v>
                </c:pt>
                <c:pt idx="209">
                  <c:v>0.73749</c:v>
                </c:pt>
                <c:pt idx="210">
                  <c:v>0.73858</c:v>
                </c:pt>
                <c:pt idx="211">
                  <c:v>0.743</c:v>
                </c:pt>
                <c:pt idx="212">
                  <c:v>0.74521</c:v>
                </c:pt>
                <c:pt idx="213">
                  <c:v>0.75167</c:v>
                </c:pt>
                <c:pt idx="214">
                  <c:v>0.75271</c:v>
                </c:pt>
                <c:pt idx="215">
                  <c:v>0.75658</c:v>
                </c:pt>
                <c:pt idx="216">
                  <c:v>0.75924</c:v>
                </c:pt>
                <c:pt idx="217">
                  <c:v>0.7625</c:v>
                </c:pt>
                <c:pt idx="218">
                  <c:v>0.7666</c:v>
                </c:pt>
                <c:pt idx="219">
                  <c:v>0.77325</c:v>
                </c:pt>
                <c:pt idx="220">
                  <c:v>0.77054</c:v>
                </c:pt>
                <c:pt idx="221">
                  <c:v>0.77948</c:v>
                </c:pt>
                <c:pt idx="222">
                  <c:v>0.7817</c:v>
                </c:pt>
                <c:pt idx="223">
                  <c:v>0.78486</c:v>
                </c:pt>
                <c:pt idx="224">
                  <c:v>0.78722</c:v>
                </c:pt>
                <c:pt idx="225">
                  <c:v>0.789</c:v>
                </c:pt>
                <c:pt idx="226">
                  <c:v>0.79223</c:v>
                </c:pt>
                <c:pt idx="227">
                  <c:v>0.80091</c:v>
                </c:pt>
                <c:pt idx="228">
                  <c:v>0.80128</c:v>
                </c:pt>
                <c:pt idx="229">
                  <c:v>0.8014</c:v>
                </c:pt>
                <c:pt idx="230">
                  <c:v>0.81342</c:v>
                </c:pt>
                <c:pt idx="231">
                  <c:v>0.80863</c:v>
                </c:pt>
                <c:pt idx="232">
                  <c:v>0.8106</c:v>
                </c:pt>
                <c:pt idx="233">
                  <c:v>0.81657</c:v>
                </c:pt>
                <c:pt idx="234">
                  <c:v>0.82063</c:v>
                </c:pt>
                <c:pt idx="235">
                  <c:v>0.82142</c:v>
                </c:pt>
                <c:pt idx="236">
                  <c:v>0.82628</c:v>
                </c:pt>
                <c:pt idx="237">
                  <c:v>0.83169</c:v>
                </c:pt>
                <c:pt idx="238">
                  <c:v>0.83226</c:v>
                </c:pt>
                <c:pt idx="239">
                  <c:v>0.83115</c:v>
                </c:pt>
                <c:pt idx="240">
                  <c:v>0.84228</c:v>
                </c:pt>
                <c:pt idx="241">
                  <c:v>0.84303</c:v>
                </c:pt>
                <c:pt idx="242">
                  <c:v>0.84295</c:v>
                </c:pt>
                <c:pt idx="243">
                  <c:v>0.84703</c:v>
                </c:pt>
                <c:pt idx="244">
                  <c:v>0.85536</c:v>
                </c:pt>
                <c:pt idx="245">
                  <c:v>0.85603</c:v>
                </c:pt>
                <c:pt idx="246">
                  <c:v>0.85934</c:v>
                </c:pt>
                <c:pt idx="247">
                  <c:v>0.86175</c:v>
                </c:pt>
                <c:pt idx="248">
                  <c:v>0.86805</c:v>
                </c:pt>
                <c:pt idx="249">
                  <c:v>0.87254</c:v>
                </c:pt>
                <c:pt idx="250">
                  <c:v>0.87045</c:v>
                </c:pt>
                <c:pt idx="251">
                  <c:v>0.87657</c:v>
                </c:pt>
                <c:pt idx="252">
                  <c:v>0.88053</c:v>
                </c:pt>
                <c:pt idx="253">
                  <c:v>0.88548</c:v>
                </c:pt>
                <c:pt idx="254">
                  <c:v>0.88633</c:v>
                </c:pt>
                <c:pt idx="255">
                  <c:v>0.88515</c:v>
                </c:pt>
                <c:pt idx="256">
                  <c:v>0.89478</c:v>
                </c:pt>
                <c:pt idx="257">
                  <c:v>0.89539</c:v>
                </c:pt>
                <c:pt idx="258">
                  <c:v>0.89998</c:v>
                </c:pt>
                <c:pt idx="259">
                  <c:v>0.89925</c:v>
                </c:pt>
                <c:pt idx="260">
                  <c:v>0.90519</c:v>
                </c:pt>
                <c:pt idx="261">
                  <c:v>0.90711</c:v>
                </c:pt>
                <c:pt idx="262">
                  <c:v>0.91044</c:v>
                </c:pt>
                <c:pt idx="263">
                  <c:v>0.91388</c:v>
                </c:pt>
                <c:pt idx="264">
                  <c:v>0.91523</c:v>
                </c:pt>
                <c:pt idx="265">
                  <c:v>0.91741</c:v>
                </c:pt>
                <c:pt idx="266">
                  <c:v>0.9201</c:v>
                </c:pt>
                <c:pt idx="267">
                  <c:v>0.92609</c:v>
                </c:pt>
                <c:pt idx="268">
                  <c:v>0.92969</c:v>
                </c:pt>
                <c:pt idx="269">
                  <c:v>0.93335</c:v>
                </c:pt>
                <c:pt idx="270">
                  <c:v>0.93544</c:v>
                </c:pt>
                <c:pt idx="271">
                  <c:v>0.94128</c:v>
                </c:pt>
                <c:pt idx="272">
                  <c:v>0.94347</c:v>
                </c:pt>
                <c:pt idx="273">
                  <c:v>0.94414</c:v>
                </c:pt>
                <c:pt idx="274">
                  <c:v>0.94808</c:v>
                </c:pt>
                <c:pt idx="275">
                  <c:v>0.95455</c:v>
                </c:pt>
                <c:pt idx="276">
                  <c:v>0.95472</c:v>
                </c:pt>
                <c:pt idx="277">
                  <c:v>0.95872</c:v>
                </c:pt>
                <c:pt idx="278">
                  <c:v>0.95885</c:v>
                </c:pt>
                <c:pt idx="279">
                  <c:v>0.96463</c:v>
                </c:pt>
                <c:pt idx="280">
                  <c:v>0.96679</c:v>
                </c:pt>
                <c:pt idx="281">
                  <c:v>0.97384</c:v>
                </c:pt>
                <c:pt idx="282">
                  <c:v>0.97263</c:v>
                </c:pt>
                <c:pt idx="283">
                  <c:v>0.97718</c:v>
                </c:pt>
                <c:pt idx="284">
                  <c:v>0.98866</c:v>
                </c:pt>
                <c:pt idx="285">
                  <c:v>0.98364</c:v>
                </c:pt>
                <c:pt idx="286">
                  <c:v>0.98844</c:v>
                </c:pt>
                <c:pt idx="287">
                  <c:v>0.9899</c:v>
                </c:pt>
                <c:pt idx="288">
                  <c:v>0.99506</c:v>
                </c:pt>
                <c:pt idx="289">
                  <c:v>0.99794</c:v>
                </c:pt>
                <c:pt idx="290">
                  <c:v>1.00192</c:v>
                </c:pt>
                <c:pt idx="291">
                  <c:v>1.00044</c:v>
                </c:pt>
                <c:pt idx="292">
                  <c:v>1.00645</c:v>
                </c:pt>
                <c:pt idx="293">
                  <c:v>1.00846</c:v>
                </c:pt>
                <c:pt idx="294">
                  <c:v>1.01009</c:v>
                </c:pt>
                <c:pt idx="295">
                  <c:v>1.01803</c:v>
                </c:pt>
                <c:pt idx="296">
                  <c:v>1.01835</c:v>
                </c:pt>
                <c:pt idx="297">
                  <c:v>1.01909</c:v>
                </c:pt>
                <c:pt idx="298">
                  <c:v>1.02357</c:v>
                </c:pt>
                <c:pt idx="299">
                  <c:v>1.02746</c:v>
                </c:pt>
                <c:pt idx="300">
                  <c:v>1.03099</c:v>
                </c:pt>
                <c:pt idx="301">
                  <c:v>1.03534</c:v>
                </c:pt>
                <c:pt idx="302">
                  <c:v>1.03342</c:v>
                </c:pt>
                <c:pt idx="303">
                  <c:v>1.03966</c:v>
                </c:pt>
                <c:pt idx="304">
                  <c:v>1.03949</c:v>
                </c:pt>
                <c:pt idx="305">
                  <c:v>1.04306</c:v>
                </c:pt>
                <c:pt idx="306">
                  <c:v>1.04858</c:v>
                </c:pt>
                <c:pt idx="307">
                  <c:v>1.05059</c:v>
                </c:pt>
                <c:pt idx="308">
                  <c:v>1.05664</c:v>
                </c:pt>
                <c:pt idx="309">
                  <c:v>1.05873</c:v>
                </c:pt>
                <c:pt idx="310">
                  <c:v>1.0572</c:v>
                </c:pt>
                <c:pt idx="311">
                  <c:v>1.06371</c:v>
                </c:pt>
                <c:pt idx="312">
                  <c:v>1.06641</c:v>
                </c:pt>
                <c:pt idx="313">
                  <c:v>1.07092</c:v>
                </c:pt>
                <c:pt idx="314">
                  <c:v>1.07555</c:v>
                </c:pt>
                <c:pt idx="315">
                  <c:v>1.0771</c:v>
                </c:pt>
                <c:pt idx="316">
                  <c:v>1.07844</c:v>
                </c:pt>
                <c:pt idx="317">
                  <c:v>1.08277</c:v>
                </c:pt>
                <c:pt idx="318">
                  <c:v>1.08771</c:v>
                </c:pt>
                <c:pt idx="319">
                  <c:v>1.09227</c:v>
                </c:pt>
                <c:pt idx="320">
                  <c:v>1.09292</c:v>
                </c:pt>
                <c:pt idx="321">
                  <c:v>1.09567</c:v>
                </c:pt>
                <c:pt idx="322">
                  <c:v>1.09944</c:v>
                </c:pt>
                <c:pt idx="323">
                  <c:v>1.09741</c:v>
                </c:pt>
                <c:pt idx="324">
                  <c:v>1.10417</c:v>
                </c:pt>
                <c:pt idx="325">
                  <c:v>1.10712</c:v>
                </c:pt>
                <c:pt idx="326">
                  <c:v>1.10982</c:v>
                </c:pt>
                <c:pt idx="327">
                  <c:v>1.10993</c:v>
                </c:pt>
                <c:pt idx="328">
                  <c:v>1.11575</c:v>
                </c:pt>
                <c:pt idx="329">
                  <c:v>1.11806</c:v>
                </c:pt>
                <c:pt idx="330">
                  <c:v>1.11921</c:v>
                </c:pt>
                <c:pt idx="331">
                  <c:v>1.12762</c:v>
                </c:pt>
                <c:pt idx="332">
                  <c:v>1.12642</c:v>
                </c:pt>
                <c:pt idx="333">
                  <c:v>1.13106</c:v>
                </c:pt>
                <c:pt idx="334">
                  <c:v>1.13252</c:v>
                </c:pt>
                <c:pt idx="335">
                  <c:v>1.13788</c:v>
                </c:pt>
                <c:pt idx="336">
                  <c:v>1.13526</c:v>
                </c:pt>
                <c:pt idx="337">
                  <c:v>1.14198</c:v>
                </c:pt>
                <c:pt idx="338">
                  <c:v>1.14265</c:v>
                </c:pt>
                <c:pt idx="339">
                  <c:v>1.14733</c:v>
                </c:pt>
                <c:pt idx="340">
                  <c:v>1.1477</c:v>
                </c:pt>
                <c:pt idx="341">
                  <c:v>1.1547</c:v>
                </c:pt>
                <c:pt idx="342">
                  <c:v>1.15485</c:v>
                </c:pt>
                <c:pt idx="343">
                  <c:v>1.1633</c:v>
                </c:pt>
                <c:pt idx="344">
                  <c:v>1.16316</c:v>
                </c:pt>
                <c:pt idx="345">
                  <c:v>1.16482</c:v>
                </c:pt>
                <c:pt idx="346">
                  <c:v>1.16787</c:v>
                </c:pt>
                <c:pt idx="347">
                  <c:v>1.16908</c:v>
                </c:pt>
                <c:pt idx="348">
                  <c:v>1.17348</c:v>
                </c:pt>
                <c:pt idx="349">
                  <c:v>1.17314</c:v>
                </c:pt>
                <c:pt idx="350">
                  <c:v>1.17765</c:v>
                </c:pt>
                <c:pt idx="351">
                  <c:v>1.17828</c:v>
                </c:pt>
                <c:pt idx="352">
                  <c:v>1.18477</c:v>
                </c:pt>
                <c:pt idx="353">
                  <c:v>1.18503</c:v>
                </c:pt>
                <c:pt idx="354">
                  <c:v>1.19136</c:v>
                </c:pt>
                <c:pt idx="355">
                  <c:v>1.19696</c:v>
                </c:pt>
                <c:pt idx="356">
                  <c:v>1.19706</c:v>
                </c:pt>
                <c:pt idx="357">
                  <c:v>1.19825</c:v>
                </c:pt>
                <c:pt idx="358">
                  <c:v>1.19954</c:v>
                </c:pt>
                <c:pt idx="359">
                  <c:v>1.20017</c:v>
                </c:pt>
                <c:pt idx="360">
                  <c:v>1.20482</c:v>
                </c:pt>
                <c:pt idx="361">
                  <c:v>1.21068</c:v>
                </c:pt>
                <c:pt idx="362">
                  <c:v>1.21578</c:v>
                </c:pt>
                <c:pt idx="363">
                  <c:v>1.21637</c:v>
                </c:pt>
                <c:pt idx="364">
                  <c:v>1.21645</c:v>
                </c:pt>
                <c:pt idx="365">
                  <c:v>1.22219</c:v>
                </c:pt>
                <c:pt idx="366">
                  <c:v>1.22446</c:v>
                </c:pt>
                <c:pt idx="367">
                  <c:v>1.22565</c:v>
                </c:pt>
                <c:pt idx="368">
                  <c:v>1.2313</c:v>
                </c:pt>
                <c:pt idx="369">
                  <c:v>1.22994</c:v>
                </c:pt>
                <c:pt idx="370">
                  <c:v>1.23773</c:v>
                </c:pt>
                <c:pt idx="371">
                  <c:v>1.23876</c:v>
                </c:pt>
                <c:pt idx="372">
                  <c:v>1.24097</c:v>
                </c:pt>
                <c:pt idx="373">
                  <c:v>1.24398</c:v>
                </c:pt>
                <c:pt idx="374">
                  <c:v>1.25063</c:v>
                </c:pt>
                <c:pt idx="375">
                  <c:v>1.24865</c:v>
                </c:pt>
                <c:pt idx="376">
                  <c:v>1.25489</c:v>
                </c:pt>
                <c:pt idx="377">
                  <c:v>1.25681</c:v>
                </c:pt>
                <c:pt idx="378">
                  <c:v>1.26034</c:v>
                </c:pt>
                <c:pt idx="379">
                  <c:v>1.25972</c:v>
                </c:pt>
                <c:pt idx="380">
                  <c:v>1.26449</c:v>
                </c:pt>
                <c:pt idx="381">
                  <c:v>1.26511</c:v>
                </c:pt>
                <c:pt idx="382">
                  <c:v>1.26904</c:v>
                </c:pt>
                <c:pt idx="383">
                  <c:v>1.2785</c:v>
                </c:pt>
                <c:pt idx="384">
                  <c:v>1.27368</c:v>
                </c:pt>
                <c:pt idx="385">
                  <c:v>1.27877</c:v>
                </c:pt>
                <c:pt idx="386">
                  <c:v>1.28271</c:v>
                </c:pt>
                <c:pt idx="387">
                  <c:v>1.28358</c:v>
                </c:pt>
                <c:pt idx="388">
                  <c:v>1.28594</c:v>
                </c:pt>
                <c:pt idx="389">
                  <c:v>1.28664</c:v>
                </c:pt>
                <c:pt idx="390">
                  <c:v>1.29411</c:v>
                </c:pt>
                <c:pt idx="391">
                  <c:v>1.29797</c:v>
                </c:pt>
                <c:pt idx="392">
                  <c:v>1.29634</c:v>
                </c:pt>
                <c:pt idx="393">
                  <c:v>1.29759</c:v>
                </c:pt>
                <c:pt idx="394">
                  <c:v>1.30164</c:v>
                </c:pt>
                <c:pt idx="395">
                  <c:v>1.30815</c:v>
                </c:pt>
                <c:pt idx="396">
                  <c:v>1.30892</c:v>
                </c:pt>
                <c:pt idx="397">
                  <c:v>1.31304</c:v>
                </c:pt>
                <c:pt idx="398">
                  <c:v>1.31303</c:v>
                </c:pt>
                <c:pt idx="399">
                  <c:v>1.31675</c:v>
                </c:pt>
                <c:pt idx="400">
                  <c:v>1.3194</c:v>
                </c:pt>
                <c:pt idx="401">
                  <c:v>1.32678</c:v>
                </c:pt>
                <c:pt idx="402">
                  <c:v>1.32411</c:v>
                </c:pt>
                <c:pt idx="403">
                  <c:v>1.32929</c:v>
                </c:pt>
                <c:pt idx="404">
                  <c:v>1.33317</c:v>
                </c:pt>
                <c:pt idx="405">
                  <c:v>1.33828</c:v>
                </c:pt>
                <c:pt idx="406">
                  <c:v>1.33679</c:v>
                </c:pt>
                <c:pt idx="407">
                  <c:v>1.34106</c:v>
                </c:pt>
                <c:pt idx="408">
                  <c:v>1.3445</c:v>
                </c:pt>
                <c:pt idx="409">
                  <c:v>1.34493</c:v>
                </c:pt>
                <c:pt idx="410">
                  <c:v>1.3498</c:v>
                </c:pt>
                <c:pt idx="411">
                  <c:v>1.35071</c:v>
                </c:pt>
                <c:pt idx="412">
                  <c:v>1.35685</c:v>
                </c:pt>
                <c:pt idx="413">
                  <c:v>1.35378</c:v>
                </c:pt>
                <c:pt idx="414">
                  <c:v>1.35905</c:v>
                </c:pt>
                <c:pt idx="415">
                  <c:v>1.36184</c:v>
                </c:pt>
                <c:pt idx="416">
                  <c:v>1.36561</c:v>
                </c:pt>
                <c:pt idx="417">
                  <c:v>1.36718</c:v>
                </c:pt>
                <c:pt idx="418">
                  <c:v>1.37189</c:v>
                </c:pt>
                <c:pt idx="419">
                  <c:v>1.37326</c:v>
                </c:pt>
                <c:pt idx="420">
                  <c:v>1.37974</c:v>
                </c:pt>
                <c:pt idx="421">
                  <c:v>1.37731</c:v>
                </c:pt>
                <c:pt idx="422">
                  <c:v>1.37722</c:v>
                </c:pt>
                <c:pt idx="423">
                  <c:v>1.38367</c:v>
                </c:pt>
              </c:numCache>
            </c:numRef>
          </c:yVal>
          <c:smooth val="0"/>
        </c:ser>
        <c:dLbls>
          <c:showLegendKey val="0"/>
          <c:showVal val="0"/>
          <c:showCatName val="0"/>
          <c:showSerName val="0"/>
          <c:showPercent val="0"/>
          <c:showBubbleSize val="0"/>
        </c:dLbls>
        <c:axId val="2139423568"/>
        <c:axId val="2139413904"/>
      </c:scatterChart>
      <c:scatterChart>
        <c:scatterStyle val="lineMarker"/>
        <c:varyColors val="0"/>
        <c:ser>
          <c:idx val="0"/>
          <c:order val="0"/>
          <c:tx>
            <c:v>wall 350um-wet</c:v>
          </c:tx>
          <c:spPr>
            <a:ln w="38100">
              <a:solidFill>
                <a:srgbClr val="7030A0"/>
              </a:solidFill>
              <a:prstDash val="sysDash"/>
            </a:ln>
          </c:spPr>
          <c:marker>
            <c:symbol val="none"/>
          </c:marker>
          <c:xVal>
            <c:numRef>
              <c:f>'wet-vs-dry'!$C$13:$C$465</c:f>
              <c:numCache>
                <c:formatCode>General</c:formatCode>
                <c:ptCount val="453"/>
                <c:pt idx="0">
                  <c:v>0.0</c:v>
                </c:pt>
                <c:pt idx="1">
                  <c:v>0.0</c:v>
                </c:pt>
                <c:pt idx="2">
                  <c:v>0.0139674093781177</c:v>
                </c:pt>
                <c:pt idx="3">
                  <c:v>0.0345859660791486</c:v>
                </c:pt>
                <c:pt idx="4">
                  <c:v>0.0415696707682075</c:v>
                </c:pt>
                <c:pt idx="5">
                  <c:v>0.131692716993681</c:v>
                </c:pt>
                <c:pt idx="6">
                  <c:v>0.256401729298304</c:v>
                </c:pt>
                <c:pt idx="7">
                  <c:v>0.339541070834719</c:v>
                </c:pt>
                <c:pt idx="8">
                  <c:v>0.422680412371134</c:v>
                </c:pt>
                <c:pt idx="9">
                  <c:v>0.484868639840373</c:v>
                </c:pt>
                <c:pt idx="10">
                  <c:v>0.540405719986698</c:v>
                </c:pt>
                <c:pt idx="11">
                  <c:v>0.595942800133023</c:v>
                </c:pt>
                <c:pt idx="12">
                  <c:v>0.651147322913203</c:v>
                </c:pt>
                <c:pt idx="13">
                  <c:v>0.713668107748587</c:v>
                </c:pt>
                <c:pt idx="14">
                  <c:v>0.768872630528766</c:v>
                </c:pt>
                <c:pt idx="15">
                  <c:v>0.824409710675092</c:v>
                </c:pt>
                <c:pt idx="16">
                  <c:v>0.879946790821417</c:v>
                </c:pt>
                <c:pt idx="17">
                  <c:v>0.928500166278683</c:v>
                </c:pt>
                <c:pt idx="18">
                  <c:v>0.983704689058863</c:v>
                </c:pt>
                <c:pt idx="19">
                  <c:v>1.046225473894247</c:v>
                </c:pt>
                <c:pt idx="20">
                  <c:v>1.101429996674426</c:v>
                </c:pt>
                <c:pt idx="21">
                  <c:v>1.156967076820752</c:v>
                </c:pt>
                <c:pt idx="22">
                  <c:v>1.205520452278018</c:v>
                </c:pt>
                <c:pt idx="23">
                  <c:v>1.267708679747256</c:v>
                </c:pt>
                <c:pt idx="24">
                  <c:v>1.323245759893582</c:v>
                </c:pt>
                <c:pt idx="25">
                  <c:v>1.378782840039907</c:v>
                </c:pt>
                <c:pt idx="26">
                  <c:v>1.433987362820086</c:v>
                </c:pt>
                <c:pt idx="27">
                  <c:v>1.482540738277353</c:v>
                </c:pt>
                <c:pt idx="28">
                  <c:v>1.538077818423678</c:v>
                </c:pt>
                <c:pt idx="29">
                  <c:v>1.593614898570003</c:v>
                </c:pt>
                <c:pt idx="30">
                  <c:v>1.648819421350183</c:v>
                </c:pt>
                <c:pt idx="31">
                  <c:v>1.711340206185567</c:v>
                </c:pt>
                <c:pt idx="32">
                  <c:v>1.773528433654806</c:v>
                </c:pt>
                <c:pt idx="33">
                  <c:v>1.829065513801131</c:v>
                </c:pt>
                <c:pt idx="34">
                  <c:v>1.884602593947456</c:v>
                </c:pt>
                <c:pt idx="35">
                  <c:v>1.939807116727635</c:v>
                </c:pt>
                <c:pt idx="36">
                  <c:v>1.99534419687396</c:v>
                </c:pt>
                <c:pt idx="37">
                  <c:v>2.050881277020286</c:v>
                </c:pt>
                <c:pt idx="38">
                  <c:v>2.106085799800465</c:v>
                </c:pt>
                <c:pt idx="39">
                  <c:v>2.161622879946791</c:v>
                </c:pt>
                <c:pt idx="40">
                  <c:v>2.217159960093116</c:v>
                </c:pt>
                <c:pt idx="41">
                  <c:v>2.258729630861324</c:v>
                </c:pt>
                <c:pt idx="42">
                  <c:v>2.320917858330562</c:v>
                </c:pt>
                <c:pt idx="43">
                  <c:v>2.383438643165946</c:v>
                </c:pt>
                <c:pt idx="44">
                  <c:v>2.438643165946122</c:v>
                </c:pt>
                <c:pt idx="45">
                  <c:v>2.487196541403394</c:v>
                </c:pt>
                <c:pt idx="46">
                  <c:v>2.542733621549717</c:v>
                </c:pt>
                <c:pt idx="47">
                  <c:v>2.597938144329897</c:v>
                </c:pt>
                <c:pt idx="48">
                  <c:v>2.65347522447622</c:v>
                </c:pt>
                <c:pt idx="49">
                  <c:v>2.715996009311606</c:v>
                </c:pt>
                <c:pt idx="50">
                  <c:v>2.771200532091785</c:v>
                </c:pt>
                <c:pt idx="51">
                  <c:v>2.81975390754905</c:v>
                </c:pt>
                <c:pt idx="52">
                  <c:v>2.875290987695377</c:v>
                </c:pt>
                <c:pt idx="53">
                  <c:v>2.930495510475557</c:v>
                </c:pt>
                <c:pt idx="54">
                  <c:v>2.98603259062188</c:v>
                </c:pt>
                <c:pt idx="55">
                  <c:v>3.034585966079148</c:v>
                </c:pt>
                <c:pt idx="56">
                  <c:v>3.096774193548386</c:v>
                </c:pt>
                <c:pt idx="57">
                  <c:v>3.159294978383771</c:v>
                </c:pt>
                <c:pt idx="58">
                  <c:v>3.207848353841038</c:v>
                </c:pt>
                <c:pt idx="59">
                  <c:v>3.270036581310276</c:v>
                </c:pt>
                <c:pt idx="60">
                  <c:v>3.325573661456601</c:v>
                </c:pt>
                <c:pt idx="61">
                  <c:v>3.381110741602927</c:v>
                </c:pt>
                <c:pt idx="62">
                  <c:v>3.436315264383106</c:v>
                </c:pt>
                <c:pt idx="63">
                  <c:v>3.49185234452943</c:v>
                </c:pt>
                <c:pt idx="64">
                  <c:v>3.540405719986698</c:v>
                </c:pt>
                <c:pt idx="65">
                  <c:v>3.595610242766877</c:v>
                </c:pt>
                <c:pt idx="66">
                  <c:v>3.6511473229132</c:v>
                </c:pt>
                <c:pt idx="67">
                  <c:v>3.706684403059528</c:v>
                </c:pt>
                <c:pt idx="68">
                  <c:v>3.755237778516794</c:v>
                </c:pt>
                <c:pt idx="69">
                  <c:v>3.810442301296974</c:v>
                </c:pt>
                <c:pt idx="70">
                  <c:v>3.858995676754239</c:v>
                </c:pt>
                <c:pt idx="71">
                  <c:v>3.914532756900565</c:v>
                </c:pt>
                <c:pt idx="72">
                  <c:v>3.976720984369797</c:v>
                </c:pt>
                <c:pt idx="73">
                  <c:v>4.039241769205188</c:v>
                </c:pt>
                <c:pt idx="74">
                  <c:v>4.094446291985367</c:v>
                </c:pt>
                <c:pt idx="75">
                  <c:v>4.142999667442634</c:v>
                </c:pt>
                <c:pt idx="76">
                  <c:v>4.205520452278018</c:v>
                </c:pt>
                <c:pt idx="77">
                  <c:v>4.260724975058197</c:v>
                </c:pt>
                <c:pt idx="78">
                  <c:v>4.31626205520453</c:v>
                </c:pt>
                <c:pt idx="79">
                  <c:v>4.378782840039898</c:v>
                </c:pt>
                <c:pt idx="80">
                  <c:v>4.433987362820086</c:v>
                </c:pt>
                <c:pt idx="81">
                  <c:v>4.48952444296641</c:v>
                </c:pt>
                <c:pt idx="82">
                  <c:v>4.538077818423678</c:v>
                </c:pt>
                <c:pt idx="83">
                  <c:v>4.593282341203858</c:v>
                </c:pt>
                <c:pt idx="84">
                  <c:v>4.648819421350183</c:v>
                </c:pt>
                <c:pt idx="85">
                  <c:v>4.704356501496497</c:v>
                </c:pt>
                <c:pt idx="86">
                  <c:v>4.759561024276687</c:v>
                </c:pt>
                <c:pt idx="87">
                  <c:v>4.815098104423013</c:v>
                </c:pt>
                <c:pt idx="88">
                  <c:v>4.87063518456934</c:v>
                </c:pt>
                <c:pt idx="89">
                  <c:v>4.925839707349517</c:v>
                </c:pt>
                <c:pt idx="90">
                  <c:v>4.981376787495843</c:v>
                </c:pt>
                <c:pt idx="91">
                  <c:v>5.036913867642168</c:v>
                </c:pt>
                <c:pt idx="92">
                  <c:v>5.085467243099434</c:v>
                </c:pt>
                <c:pt idx="93">
                  <c:v>5.140671765879615</c:v>
                </c:pt>
                <c:pt idx="94">
                  <c:v>5.196208846025925</c:v>
                </c:pt>
                <c:pt idx="95">
                  <c:v>5.244762221483206</c:v>
                </c:pt>
                <c:pt idx="96">
                  <c:v>5.306950448952437</c:v>
                </c:pt>
                <c:pt idx="97">
                  <c:v>5.362487529098742</c:v>
                </c:pt>
                <c:pt idx="98">
                  <c:v>5.424675756567989</c:v>
                </c:pt>
                <c:pt idx="99">
                  <c:v>5.480212836714332</c:v>
                </c:pt>
                <c:pt idx="100">
                  <c:v>5.528766212171599</c:v>
                </c:pt>
                <c:pt idx="101">
                  <c:v>5.597938144329897</c:v>
                </c:pt>
                <c:pt idx="102">
                  <c:v>5.653475224476205</c:v>
                </c:pt>
                <c:pt idx="103">
                  <c:v>5.715663451945461</c:v>
                </c:pt>
                <c:pt idx="104">
                  <c:v>5.764216827402709</c:v>
                </c:pt>
                <c:pt idx="105">
                  <c:v>5.81975390754905</c:v>
                </c:pt>
                <c:pt idx="106">
                  <c:v>5.868307283006318</c:v>
                </c:pt>
                <c:pt idx="107">
                  <c:v>5.923511805786481</c:v>
                </c:pt>
                <c:pt idx="108">
                  <c:v>5.97904888593283</c:v>
                </c:pt>
                <c:pt idx="109">
                  <c:v>6.034585966079128</c:v>
                </c:pt>
                <c:pt idx="110">
                  <c:v>6.096774193548386</c:v>
                </c:pt>
                <c:pt idx="111">
                  <c:v>6.145327569005638</c:v>
                </c:pt>
                <c:pt idx="112">
                  <c:v>6.200864649151978</c:v>
                </c:pt>
                <c:pt idx="113">
                  <c:v>6.25606917193216</c:v>
                </c:pt>
                <c:pt idx="114">
                  <c:v>6.318589956767523</c:v>
                </c:pt>
                <c:pt idx="115">
                  <c:v>6.374127036913868</c:v>
                </c:pt>
                <c:pt idx="116">
                  <c:v>6.422347855004989</c:v>
                </c:pt>
                <c:pt idx="117">
                  <c:v>6.477884935151311</c:v>
                </c:pt>
                <c:pt idx="118">
                  <c:v>6.526438310608579</c:v>
                </c:pt>
                <c:pt idx="119">
                  <c:v>6.581975390754906</c:v>
                </c:pt>
                <c:pt idx="120">
                  <c:v>6.637179913535085</c:v>
                </c:pt>
                <c:pt idx="121">
                  <c:v>6.699700698370469</c:v>
                </c:pt>
                <c:pt idx="122">
                  <c:v>6.754905221150635</c:v>
                </c:pt>
                <c:pt idx="123">
                  <c:v>6.8034585966079</c:v>
                </c:pt>
                <c:pt idx="124">
                  <c:v>6.865979381443298</c:v>
                </c:pt>
                <c:pt idx="125">
                  <c:v>6.921183904223478</c:v>
                </c:pt>
                <c:pt idx="126">
                  <c:v>6.983704689058863</c:v>
                </c:pt>
                <c:pt idx="127">
                  <c:v>7.045892916528101</c:v>
                </c:pt>
                <c:pt idx="128">
                  <c:v>7.101429996674426</c:v>
                </c:pt>
                <c:pt idx="129">
                  <c:v>7.156967076820737</c:v>
                </c:pt>
                <c:pt idx="130">
                  <c:v>7.205520452278019</c:v>
                </c:pt>
                <c:pt idx="131">
                  <c:v>7.260724975058197</c:v>
                </c:pt>
                <c:pt idx="132">
                  <c:v>7.31626205520453</c:v>
                </c:pt>
                <c:pt idx="133">
                  <c:v>7.378450282673762</c:v>
                </c:pt>
                <c:pt idx="134">
                  <c:v>7.427003658131027</c:v>
                </c:pt>
                <c:pt idx="135">
                  <c:v>7.482540738277351</c:v>
                </c:pt>
                <c:pt idx="136">
                  <c:v>7.524110409045536</c:v>
                </c:pt>
                <c:pt idx="137">
                  <c:v>7.586298636514798</c:v>
                </c:pt>
                <c:pt idx="138">
                  <c:v>7.641835716661124</c:v>
                </c:pt>
                <c:pt idx="139">
                  <c:v>7.697372796807438</c:v>
                </c:pt>
                <c:pt idx="140">
                  <c:v>7.745926172264714</c:v>
                </c:pt>
                <c:pt idx="141">
                  <c:v>7.794146990355836</c:v>
                </c:pt>
                <c:pt idx="142">
                  <c:v>7.85666777519122</c:v>
                </c:pt>
                <c:pt idx="143">
                  <c:v>7.912204855337545</c:v>
                </c:pt>
                <c:pt idx="144">
                  <c:v>7.967409378117725</c:v>
                </c:pt>
                <c:pt idx="145">
                  <c:v>8.02294645826405</c:v>
                </c:pt>
                <c:pt idx="146">
                  <c:v>8.08513468573329</c:v>
                </c:pt>
                <c:pt idx="147">
                  <c:v>8.140671765879574</c:v>
                </c:pt>
                <c:pt idx="148">
                  <c:v>8.216827402726968</c:v>
                </c:pt>
                <c:pt idx="149">
                  <c:v>8.272364482873293</c:v>
                </c:pt>
                <c:pt idx="150">
                  <c:v>8.313934153641502</c:v>
                </c:pt>
                <c:pt idx="151">
                  <c:v>8.37612238111074</c:v>
                </c:pt>
                <c:pt idx="152">
                  <c:v>8.431659461257057</c:v>
                </c:pt>
                <c:pt idx="153">
                  <c:v>8.4871965414034</c:v>
                </c:pt>
                <c:pt idx="154">
                  <c:v>8.53574991686066</c:v>
                </c:pt>
                <c:pt idx="155">
                  <c:v>8.590954439640837</c:v>
                </c:pt>
                <c:pt idx="156">
                  <c:v>8.64649151978717</c:v>
                </c:pt>
                <c:pt idx="157">
                  <c:v>8.708679747256367</c:v>
                </c:pt>
                <c:pt idx="158">
                  <c:v>8.764216827402727</c:v>
                </c:pt>
                <c:pt idx="159">
                  <c:v>8.81277020286</c:v>
                </c:pt>
                <c:pt idx="160">
                  <c:v>8.861323578317257</c:v>
                </c:pt>
                <c:pt idx="161">
                  <c:v>8.916528101097427</c:v>
                </c:pt>
                <c:pt idx="162">
                  <c:v>8.965081476554704</c:v>
                </c:pt>
                <c:pt idx="163">
                  <c:v>9.020618556701032</c:v>
                </c:pt>
                <c:pt idx="164">
                  <c:v>9.07615563684736</c:v>
                </c:pt>
                <c:pt idx="165">
                  <c:v>9.131360159627508</c:v>
                </c:pt>
                <c:pt idx="166">
                  <c:v>9.179913535084802</c:v>
                </c:pt>
                <c:pt idx="167">
                  <c:v>9.235450615231125</c:v>
                </c:pt>
                <c:pt idx="168">
                  <c:v>9.290655138011303</c:v>
                </c:pt>
                <c:pt idx="169">
                  <c:v>9.35317592284669</c:v>
                </c:pt>
                <c:pt idx="170">
                  <c:v>9.408713002993007</c:v>
                </c:pt>
                <c:pt idx="171">
                  <c:v>9.470901230462256</c:v>
                </c:pt>
                <c:pt idx="172">
                  <c:v>9.54705686730961</c:v>
                </c:pt>
                <c:pt idx="173">
                  <c:v>9.602593947455936</c:v>
                </c:pt>
                <c:pt idx="174">
                  <c:v>9.651147322913203</c:v>
                </c:pt>
                <c:pt idx="175">
                  <c:v>9.706351845693355</c:v>
                </c:pt>
                <c:pt idx="176">
                  <c:v>9.761888925839708</c:v>
                </c:pt>
                <c:pt idx="177">
                  <c:v>9.81742600598603</c:v>
                </c:pt>
                <c:pt idx="178">
                  <c:v>9.8659793814433</c:v>
                </c:pt>
                <c:pt idx="179">
                  <c:v>9.921183904223468</c:v>
                </c:pt>
                <c:pt idx="180">
                  <c:v>9.983704689058862</c:v>
                </c:pt>
                <c:pt idx="181">
                  <c:v>10.03225806451613</c:v>
                </c:pt>
                <c:pt idx="182">
                  <c:v>10.08047888260725</c:v>
                </c:pt>
                <c:pt idx="183">
                  <c:v>10.13601596275357</c:v>
                </c:pt>
                <c:pt idx="184">
                  <c:v>10.1915530428999</c:v>
                </c:pt>
                <c:pt idx="185">
                  <c:v>10.24675756568008</c:v>
                </c:pt>
                <c:pt idx="186">
                  <c:v>10.30229464582641</c:v>
                </c:pt>
                <c:pt idx="187">
                  <c:v>10.35084802128367</c:v>
                </c:pt>
                <c:pt idx="188">
                  <c:v>10.40638510143</c:v>
                </c:pt>
                <c:pt idx="189">
                  <c:v>10.46158962421018</c:v>
                </c:pt>
                <c:pt idx="190">
                  <c:v>10.5171267043565</c:v>
                </c:pt>
                <c:pt idx="191">
                  <c:v>10.56568007981377</c:v>
                </c:pt>
                <c:pt idx="192">
                  <c:v>10.62088460259395</c:v>
                </c:pt>
                <c:pt idx="193">
                  <c:v>10.68340538742933</c:v>
                </c:pt>
                <c:pt idx="194">
                  <c:v>10.73894246757565</c:v>
                </c:pt>
                <c:pt idx="195">
                  <c:v>10.79414699035583</c:v>
                </c:pt>
                <c:pt idx="196">
                  <c:v>10.86365147988028</c:v>
                </c:pt>
                <c:pt idx="197">
                  <c:v>10.92583970734952</c:v>
                </c:pt>
                <c:pt idx="198">
                  <c:v>10.97439308280678</c:v>
                </c:pt>
                <c:pt idx="199">
                  <c:v>11.02993016295311</c:v>
                </c:pt>
                <c:pt idx="200">
                  <c:v>11.09211839042235</c:v>
                </c:pt>
                <c:pt idx="201">
                  <c:v>11.14067176587961</c:v>
                </c:pt>
                <c:pt idx="202">
                  <c:v>11.18922514133688</c:v>
                </c:pt>
                <c:pt idx="203">
                  <c:v>11.25141336880612</c:v>
                </c:pt>
                <c:pt idx="204">
                  <c:v>11.30695044895244</c:v>
                </c:pt>
                <c:pt idx="205">
                  <c:v>11.36248752909877</c:v>
                </c:pt>
                <c:pt idx="206">
                  <c:v>11.41769205187895</c:v>
                </c:pt>
                <c:pt idx="207">
                  <c:v>11.47322913202527</c:v>
                </c:pt>
                <c:pt idx="208">
                  <c:v>11.52178250748254</c:v>
                </c:pt>
                <c:pt idx="209">
                  <c:v>11.57033588293981</c:v>
                </c:pt>
                <c:pt idx="210">
                  <c:v>11.62554040572</c:v>
                </c:pt>
                <c:pt idx="211">
                  <c:v>11.68107748586631</c:v>
                </c:pt>
                <c:pt idx="212">
                  <c:v>11.73661456601264</c:v>
                </c:pt>
                <c:pt idx="213">
                  <c:v>11.79181908879281</c:v>
                </c:pt>
                <c:pt idx="214">
                  <c:v>11.8543398736282</c:v>
                </c:pt>
                <c:pt idx="215">
                  <c:v>11.90289324908547</c:v>
                </c:pt>
                <c:pt idx="216">
                  <c:v>11.95809777186565</c:v>
                </c:pt>
                <c:pt idx="217">
                  <c:v>12.00665114732291</c:v>
                </c:pt>
                <c:pt idx="218">
                  <c:v>12.0691719321583</c:v>
                </c:pt>
                <c:pt idx="219">
                  <c:v>12.12437645493847</c:v>
                </c:pt>
                <c:pt idx="220">
                  <c:v>12.19388094446292</c:v>
                </c:pt>
                <c:pt idx="221">
                  <c:v>12.2490854672431</c:v>
                </c:pt>
                <c:pt idx="222">
                  <c:v>12.30462254738943</c:v>
                </c:pt>
                <c:pt idx="223">
                  <c:v>12.36681077485866</c:v>
                </c:pt>
                <c:pt idx="224">
                  <c:v>12.41536415031593</c:v>
                </c:pt>
                <c:pt idx="225">
                  <c:v>12.4639175257732</c:v>
                </c:pt>
                <c:pt idx="226">
                  <c:v>12.51945460591952</c:v>
                </c:pt>
                <c:pt idx="227">
                  <c:v>12.58164283338876</c:v>
                </c:pt>
                <c:pt idx="228">
                  <c:v>12.63717991353508</c:v>
                </c:pt>
                <c:pt idx="229">
                  <c:v>12.69936814100432</c:v>
                </c:pt>
                <c:pt idx="230">
                  <c:v>12.74792151646159</c:v>
                </c:pt>
                <c:pt idx="231">
                  <c:v>12.79647489191886</c:v>
                </c:pt>
                <c:pt idx="232">
                  <c:v>12.85201197206518</c:v>
                </c:pt>
                <c:pt idx="233">
                  <c:v>12.90721649484536</c:v>
                </c:pt>
                <c:pt idx="234">
                  <c:v>12.95576987030263</c:v>
                </c:pt>
                <c:pt idx="235">
                  <c:v>13.01130695044895</c:v>
                </c:pt>
                <c:pt idx="236">
                  <c:v>13.05986032590622</c:v>
                </c:pt>
                <c:pt idx="237">
                  <c:v>13.12204855337546</c:v>
                </c:pt>
                <c:pt idx="238">
                  <c:v>13.17758563352178</c:v>
                </c:pt>
                <c:pt idx="239">
                  <c:v>13.23312271366811</c:v>
                </c:pt>
                <c:pt idx="240">
                  <c:v>13.2883272364483</c:v>
                </c:pt>
                <c:pt idx="241">
                  <c:v>13.34386431659461</c:v>
                </c:pt>
                <c:pt idx="242">
                  <c:v>13.40605254406385</c:v>
                </c:pt>
                <c:pt idx="243">
                  <c:v>13.46158962421018</c:v>
                </c:pt>
                <c:pt idx="244">
                  <c:v>13.52411040904556</c:v>
                </c:pt>
                <c:pt idx="245">
                  <c:v>13.5862986365148</c:v>
                </c:pt>
                <c:pt idx="246">
                  <c:v>13.64183571666112</c:v>
                </c:pt>
                <c:pt idx="247">
                  <c:v>13.69704023944131</c:v>
                </c:pt>
                <c:pt idx="248">
                  <c:v>13.74559361489857</c:v>
                </c:pt>
                <c:pt idx="249">
                  <c:v>13.8011306950449</c:v>
                </c:pt>
                <c:pt idx="250">
                  <c:v>13.85666777519122</c:v>
                </c:pt>
                <c:pt idx="251">
                  <c:v>13.91885600266046</c:v>
                </c:pt>
                <c:pt idx="252">
                  <c:v>13.97439308280678</c:v>
                </c:pt>
                <c:pt idx="253">
                  <c:v>14.02959760558697</c:v>
                </c:pt>
                <c:pt idx="254">
                  <c:v>14.07815098104423</c:v>
                </c:pt>
                <c:pt idx="255">
                  <c:v>14.13368806119055</c:v>
                </c:pt>
                <c:pt idx="256">
                  <c:v>14.18224143664782</c:v>
                </c:pt>
                <c:pt idx="257">
                  <c:v>14.237445959428</c:v>
                </c:pt>
                <c:pt idx="258">
                  <c:v>14.29298303957433</c:v>
                </c:pt>
                <c:pt idx="259">
                  <c:v>14.3415364150316</c:v>
                </c:pt>
                <c:pt idx="260">
                  <c:v>14.39008979048886</c:v>
                </c:pt>
                <c:pt idx="261">
                  <c:v>14.44529431326904</c:v>
                </c:pt>
                <c:pt idx="262">
                  <c:v>14.50781509810442</c:v>
                </c:pt>
                <c:pt idx="263">
                  <c:v>14.56335217825075</c:v>
                </c:pt>
                <c:pt idx="264">
                  <c:v>14.61855670103093</c:v>
                </c:pt>
                <c:pt idx="265">
                  <c:v>14.67409378117725</c:v>
                </c:pt>
                <c:pt idx="266">
                  <c:v>14.72264715663452</c:v>
                </c:pt>
                <c:pt idx="267">
                  <c:v>14.78483538410375</c:v>
                </c:pt>
                <c:pt idx="268">
                  <c:v>14.86099102095111</c:v>
                </c:pt>
                <c:pt idx="269">
                  <c:v>14.91652810109744</c:v>
                </c:pt>
                <c:pt idx="270">
                  <c:v>14.97206518124376</c:v>
                </c:pt>
                <c:pt idx="271">
                  <c:v>15.02726970402394</c:v>
                </c:pt>
                <c:pt idx="272">
                  <c:v>15.08280678417027</c:v>
                </c:pt>
                <c:pt idx="273">
                  <c:v>15.13834386431659</c:v>
                </c:pt>
                <c:pt idx="274">
                  <c:v>15.20053209178583</c:v>
                </c:pt>
                <c:pt idx="275">
                  <c:v>15.25606917193216</c:v>
                </c:pt>
                <c:pt idx="276">
                  <c:v>15.30462254738943</c:v>
                </c:pt>
                <c:pt idx="277">
                  <c:v>15.35982707016961</c:v>
                </c:pt>
                <c:pt idx="278">
                  <c:v>15.40838044562687</c:v>
                </c:pt>
                <c:pt idx="279">
                  <c:v>15.4639175257732</c:v>
                </c:pt>
                <c:pt idx="280">
                  <c:v>15.51247090123046</c:v>
                </c:pt>
                <c:pt idx="281">
                  <c:v>15.56767542401064</c:v>
                </c:pt>
                <c:pt idx="282">
                  <c:v>15.61622879946791</c:v>
                </c:pt>
                <c:pt idx="283">
                  <c:v>15.67176587961423</c:v>
                </c:pt>
                <c:pt idx="284">
                  <c:v>15.7203192550715</c:v>
                </c:pt>
                <c:pt idx="285">
                  <c:v>15.78250748254074</c:v>
                </c:pt>
                <c:pt idx="286">
                  <c:v>15.84502826737612</c:v>
                </c:pt>
                <c:pt idx="287">
                  <c:v>15.8935816428334</c:v>
                </c:pt>
                <c:pt idx="288">
                  <c:v>15.94878616561357</c:v>
                </c:pt>
                <c:pt idx="289">
                  <c:v>15.99733954107083</c:v>
                </c:pt>
                <c:pt idx="290">
                  <c:v>16.05287662121716</c:v>
                </c:pt>
                <c:pt idx="291">
                  <c:v>16.1150648486864</c:v>
                </c:pt>
                <c:pt idx="292">
                  <c:v>16.18456933821084</c:v>
                </c:pt>
                <c:pt idx="293">
                  <c:v>16.23977386099101</c:v>
                </c:pt>
                <c:pt idx="294">
                  <c:v>16.3022946458264</c:v>
                </c:pt>
                <c:pt idx="295">
                  <c:v>16.3574991686066</c:v>
                </c:pt>
                <c:pt idx="296">
                  <c:v>16.41303624875291</c:v>
                </c:pt>
                <c:pt idx="297">
                  <c:v>16.46857332889923</c:v>
                </c:pt>
                <c:pt idx="298">
                  <c:v>16.52377785167941</c:v>
                </c:pt>
                <c:pt idx="299">
                  <c:v>16.57931493182572</c:v>
                </c:pt>
                <c:pt idx="300">
                  <c:v>16.64183571666112</c:v>
                </c:pt>
                <c:pt idx="301">
                  <c:v>16.69005653475224</c:v>
                </c:pt>
                <c:pt idx="302">
                  <c:v>16.73860991020951</c:v>
                </c:pt>
                <c:pt idx="303">
                  <c:v>16.78716328566677</c:v>
                </c:pt>
                <c:pt idx="304">
                  <c:v>16.8427003658131</c:v>
                </c:pt>
                <c:pt idx="305">
                  <c:v>16.89790488859328</c:v>
                </c:pt>
                <c:pt idx="306">
                  <c:v>16.9534419687396</c:v>
                </c:pt>
                <c:pt idx="307">
                  <c:v>17.0019953441969</c:v>
                </c:pt>
                <c:pt idx="308">
                  <c:v>17.05054871965415</c:v>
                </c:pt>
                <c:pt idx="309">
                  <c:v>17.11273694712324</c:v>
                </c:pt>
                <c:pt idx="310">
                  <c:v>17.1682740272697</c:v>
                </c:pt>
                <c:pt idx="311">
                  <c:v>17.22381110741604</c:v>
                </c:pt>
                <c:pt idx="312">
                  <c:v>17.27901563019621</c:v>
                </c:pt>
                <c:pt idx="313">
                  <c:v>17.32756900565348</c:v>
                </c:pt>
                <c:pt idx="314">
                  <c:v>17.39008979048887</c:v>
                </c:pt>
                <c:pt idx="315">
                  <c:v>17.45926172264716</c:v>
                </c:pt>
                <c:pt idx="316">
                  <c:v>17.51479880279348</c:v>
                </c:pt>
                <c:pt idx="317">
                  <c:v>17.57000332557366</c:v>
                </c:pt>
                <c:pt idx="318">
                  <c:v>17.63252411040904</c:v>
                </c:pt>
                <c:pt idx="319">
                  <c:v>17.68772863318922</c:v>
                </c:pt>
                <c:pt idx="320">
                  <c:v>17.7362820086465</c:v>
                </c:pt>
                <c:pt idx="321">
                  <c:v>17.79181908879282</c:v>
                </c:pt>
                <c:pt idx="322">
                  <c:v>17.85400731626206</c:v>
                </c:pt>
                <c:pt idx="323">
                  <c:v>17.90954439640837</c:v>
                </c:pt>
                <c:pt idx="324">
                  <c:v>17.95809777186562</c:v>
                </c:pt>
                <c:pt idx="325">
                  <c:v>18.01363485201196</c:v>
                </c:pt>
                <c:pt idx="326">
                  <c:v>18.06883937479212</c:v>
                </c:pt>
                <c:pt idx="327">
                  <c:v>18.12437645493848</c:v>
                </c:pt>
                <c:pt idx="328">
                  <c:v>18.17292983039572</c:v>
                </c:pt>
                <c:pt idx="329">
                  <c:v>18.22148320585301</c:v>
                </c:pt>
                <c:pt idx="330">
                  <c:v>18.27668772863319</c:v>
                </c:pt>
                <c:pt idx="331">
                  <c:v>18.33222480877951</c:v>
                </c:pt>
                <c:pt idx="332">
                  <c:v>18.38077818423679</c:v>
                </c:pt>
                <c:pt idx="333">
                  <c:v>18.42933155969405</c:v>
                </c:pt>
                <c:pt idx="334">
                  <c:v>18.49151978716315</c:v>
                </c:pt>
                <c:pt idx="335">
                  <c:v>18.54705686730961</c:v>
                </c:pt>
                <c:pt idx="336">
                  <c:v>18.60924509477885</c:v>
                </c:pt>
                <c:pt idx="337">
                  <c:v>18.66478217492508</c:v>
                </c:pt>
                <c:pt idx="338">
                  <c:v>18.71333555038244</c:v>
                </c:pt>
                <c:pt idx="339">
                  <c:v>18.78949118722979</c:v>
                </c:pt>
                <c:pt idx="340">
                  <c:v>18.84502826737612</c:v>
                </c:pt>
                <c:pt idx="341">
                  <c:v>18.90023279015628</c:v>
                </c:pt>
                <c:pt idx="342">
                  <c:v>18.95576987030249</c:v>
                </c:pt>
                <c:pt idx="343">
                  <c:v>19.01130695044895</c:v>
                </c:pt>
                <c:pt idx="344">
                  <c:v>19.06651147322912</c:v>
                </c:pt>
                <c:pt idx="345">
                  <c:v>19.1150648486864</c:v>
                </c:pt>
                <c:pt idx="346">
                  <c:v>19.17758563352178</c:v>
                </c:pt>
                <c:pt idx="347">
                  <c:v>19.23977386099101</c:v>
                </c:pt>
                <c:pt idx="348">
                  <c:v>19.2953109411372</c:v>
                </c:pt>
                <c:pt idx="349">
                  <c:v>19.35051546391754</c:v>
                </c:pt>
                <c:pt idx="350">
                  <c:v>19.39906883937479</c:v>
                </c:pt>
                <c:pt idx="351">
                  <c:v>19.44762221483206</c:v>
                </c:pt>
                <c:pt idx="352">
                  <c:v>19.50315929497838</c:v>
                </c:pt>
                <c:pt idx="353">
                  <c:v>19.55836381775856</c:v>
                </c:pt>
                <c:pt idx="354">
                  <c:v>19.60691719321583</c:v>
                </c:pt>
                <c:pt idx="355">
                  <c:v>19.66245427336212</c:v>
                </c:pt>
                <c:pt idx="356">
                  <c:v>19.71100764881944</c:v>
                </c:pt>
                <c:pt idx="357">
                  <c:v>19.76621217159958</c:v>
                </c:pt>
                <c:pt idx="358">
                  <c:v>19.82174925174579</c:v>
                </c:pt>
                <c:pt idx="359">
                  <c:v>19.88427003658131</c:v>
                </c:pt>
                <c:pt idx="360">
                  <c:v>19.93947455936149</c:v>
                </c:pt>
                <c:pt idx="361">
                  <c:v>19.98802793481875</c:v>
                </c:pt>
                <c:pt idx="362">
                  <c:v>20.05054871965415</c:v>
                </c:pt>
                <c:pt idx="363">
                  <c:v>20.11972065181244</c:v>
                </c:pt>
                <c:pt idx="364">
                  <c:v>20.18190887928168</c:v>
                </c:pt>
                <c:pt idx="365">
                  <c:v>20.23046225473892</c:v>
                </c:pt>
                <c:pt idx="366">
                  <c:v>20.29298303957432</c:v>
                </c:pt>
                <c:pt idx="367">
                  <c:v>20.34818756235451</c:v>
                </c:pt>
                <c:pt idx="368">
                  <c:v>20.38975723312268</c:v>
                </c:pt>
                <c:pt idx="369">
                  <c:v>20.4522780179581</c:v>
                </c:pt>
                <c:pt idx="370">
                  <c:v>20.51446624542733</c:v>
                </c:pt>
                <c:pt idx="371">
                  <c:v>20.57000332557366</c:v>
                </c:pt>
                <c:pt idx="372">
                  <c:v>20.62554040571998</c:v>
                </c:pt>
                <c:pt idx="373">
                  <c:v>20.68074492850016</c:v>
                </c:pt>
                <c:pt idx="374">
                  <c:v>20.72929830395743</c:v>
                </c:pt>
                <c:pt idx="375">
                  <c:v>20.78483538410375</c:v>
                </c:pt>
                <c:pt idx="376">
                  <c:v>20.84037246425008</c:v>
                </c:pt>
                <c:pt idx="377">
                  <c:v>20.88859328234106</c:v>
                </c:pt>
                <c:pt idx="378">
                  <c:v>20.94413036248753</c:v>
                </c:pt>
                <c:pt idx="379">
                  <c:v>20.99268373794478</c:v>
                </c:pt>
                <c:pt idx="380">
                  <c:v>21.04123711340207</c:v>
                </c:pt>
                <c:pt idx="381">
                  <c:v>21.1034253408713</c:v>
                </c:pt>
                <c:pt idx="382">
                  <c:v>21.15896242101763</c:v>
                </c:pt>
                <c:pt idx="383">
                  <c:v>21.21449950116382</c:v>
                </c:pt>
                <c:pt idx="384">
                  <c:v>21.26970402394413</c:v>
                </c:pt>
                <c:pt idx="385">
                  <c:v>21.3182573994014</c:v>
                </c:pt>
                <c:pt idx="386">
                  <c:v>21.38077818423679</c:v>
                </c:pt>
                <c:pt idx="387">
                  <c:v>21.44296641170602</c:v>
                </c:pt>
                <c:pt idx="388">
                  <c:v>21.5054871965414</c:v>
                </c:pt>
                <c:pt idx="389">
                  <c:v>21.56069171932158</c:v>
                </c:pt>
                <c:pt idx="390">
                  <c:v>21.61622879946791</c:v>
                </c:pt>
                <c:pt idx="391">
                  <c:v>21.67176587961423</c:v>
                </c:pt>
                <c:pt idx="392">
                  <c:v>21.72697040239441</c:v>
                </c:pt>
                <c:pt idx="393">
                  <c:v>21.78949118722979</c:v>
                </c:pt>
                <c:pt idx="394">
                  <c:v>21.84469571000998</c:v>
                </c:pt>
                <c:pt idx="395">
                  <c:v>21.90023279015628</c:v>
                </c:pt>
                <c:pt idx="396">
                  <c:v>21.95576987030249</c:v>
                </c:pt>
                <c:pt idx="397">
                  <c:v>22.01097439308282</c:v>
                </c:pt>
                <c:pt idx="398">
                  <c:v>22.05952776854008</c:v>
                </c:pt>
                <c:pt idx="399">
                  <c:v>22.12204855337545</c:v>
                </c:pt>
                <c:pt idx="400">
                  <c:v>22.17060192883273</c:v>
                </c:pt>
                <c:pt idx="401">
                  <c:v>22.21882274692382</c:v>
                </c:pt>
                <c:pt idx="402">
                  <c:v>22.27435982707017</c:v>
                </c:pt>
                <c:pt idx="403">
                  <c:v>22.31592949783838</c:v>
                </c:pt>
                <c:pt idx="404">
                  <c:v>22.3714665779847</c:v>
                </c:pt>
                <c:pt idx="405">
                  <c:v>22.43365480545394</c:v>
                </c:pt>
                <c:pt idx="406">
                  <c:v>22.48919188560026</c:v>
                </c:pt>
                <c:pt idx="407">
                  <c:v>22.54472896574659</c:v>
                </c:pt>
                <c:pt idx="408">
                  <c:v>22.59993348852677</c:v>
                </c:pt>
                <c:pt idx="409">
                  <c:v>22.65547056867309</c:v>
                </c:pt>
                <c:pt idx="410">
                  <c:v>22.71765879614233</c:v>
                </c:pt>
                <c:pt idx="411">
                  <c:v>22.77319587628866</c:v>
                </c:pt>
                <c:pt idx="412">
                  <c:v>22.82873295643498</c:v>
                </c:pt>
                <c:pt idx="413">
                  <c:v>22.88393747921516</c:v>
                </c:pt>
                <c:pt idx="414">
                  <c:v>22.94645826405055</c:v>
                </c:pt>
                <c:pt idx="415">
                  <c:v>23.0019953441969</c:v>
                </c:pt>
                <c:pt idx="416">
                  <c:v>23.05719986697705</c:v>
                </c:pt>
                <c:pt idx="417">
                  <c:v>23.11273694712324</c:v>
                </c:pt>
                <c:pt idx="418">
                  <c:v>23.1682740272697</c:v>
                </c:pt>
                <c:pt idx="419">
                  <c:v>23.22347855004988</c:v>
                </c:pt>
                <c:pt idx="420">
                  <c:v>23.28599933488518</c:v>
                </c:pt>
                <c:pt idx="421">
                  <c:v>23.34120385766544</c:v>
                </c:pt>
                <c:pt idx="422">
                  <c:v>23.39674093781177</c:v>
                </c:pt>
                <c:pt idx="423">
                  <c:v>23.4522780179581</c:v>
                </c:pt>
                <c:pt idx="424">
                  <c:v>23.50083139341536</c:v>
                </c:pt>
                <c:pt idx="425">
                  <c:v>23.55603591619554</c:v>
                </c:pt>
                <c:pt idx="426">
                  <c:v>23.61157299634187</c:v>
                </c:pt>
                <c:pt idx="427">
                  <c:v>23.66012637179912</c:v>
                </c:pt>
                <c:pt idx="428">
                  <c:v>23.71533089457918</c:v>
                </c:pt>
                <c:pt idx="429">
                  <c:v>23.76388427003658</c:v>
                </c:pt>
                <c:pt idx="430">
                  <c:v>23.82640505487197</c:v>
                </c:pt>
                <c:pt idx="431">
                  <c:v>23.87495843032923</c:v>
                </c:pt>
                <c:pt idx="432">
                  <c:v>23.93016295310941</c:v>
                </c:pt>
                <c:pt idx="433">
                  <c:v>23.98570003325568</c:v>
                </c:pt>
                <c:pt idx="434">
                  <c:v>24.04788826072497</c:v>
                </c:pt>
                <c:pt idx="435">
                  <c:v>24.1034253408713</c:v>
                </c:pt>
                <c:pt idx="436">
                  <c:v>24.15896242101763</c:v>
                </c:pt>
                <c:pt idx="437">
                  <c:v>24.2141669437978</c:v>
                </c:pt>
                <c:pt idx="438">
                  <c:v>24.26970402394413</c:v>
                </c:pt>
                <c:pt idx="439">
                  <c:v>24.33222480877951</c:v>
                </c:pt>
                <c:pt idx="440">
                  <c:v>24.38044562687063</c:v>
                </c:pt>
                <c:pt idx="441">
                  <c:v>24.43598270701697</c:v>
                </c:pt>
                <c:pt idx="442">
                  <c:v>24.49151978716315</c:v>
                </c:pt>
                <c:pt idx="443">
                  <c:v>24.55370801463253</c:v>
                </c:pt>
                <c:pt idx="444">
                  <c:v>24.60924509477885</c:v>
                </c:pt>
                <c:pt idx="445">
                  <c:v>24.66478217492508</c:v>
                </c:pt>
                <c:pt idx="446">
                  <c:v>24.71300299301629</c:v>
                </c:pt>
                <c:pt idx="447">
                  <c:v>24.76854007316248</c:v>
                </c:pt>
                <c:pt idx="448">
                  <c:v>24.82407715330894</c:v>
                </c:pt>
                <c:pt idx="449">
                  <c:v>24.87928167608912</c:v>
                </c:pt>
                <c:pt idx="450">
                  <c:v>24.93481875623545</c:v>
                </c:pt>
                <c:pt idx="451">
                  <c:v>24.98337213169271</c:v>
                </c:pt>
                <c:pt idx="452">
                  <c:v>25.03192550714999</c:v>
                </c:pt>
              </c:numCache>
            </c:numRef>
          </c:xVal>
          <c:yVal>
            <c:numRef>
              <c:f>'wet-vs-dry'!$D$13:$D$465</c:f>
              <c:numCache>
                <c:formatCode>General</c:formatCode>
                <c:ptCount val="453"/>
                <c:pt idx="0">
                  <c:v>0.00049</c:v>
                </c:pt>
                <c:pt idx="1">
                  <c:v>-0.00358</c:v>
                </c:pt>
                <c:pt idx="2">
                  <c:v>0.0015</c:v>
                </c:pt>
                <c:pt idx="3">
                  <c:v>-0.00124</c:v>
                </c:pt>
                <c:pt idx="4">
                  <c:v>-0.00298</c:v>
                </c:pt>
                <c:pt idx="5">
                  <c:v>-0.0003</c:v>
                </c:pt>
                <c:pt idx="6">
                  <c:v>0.00024</c:v>
                </c:pt>
                <c:pt idx="7">
                  <c:v>-0.00028</c:v>
                </c:pt>
                <c:pt idx="8">
                  <c:v>0.00072</c:v>
                </c:pt>
                <c:pt idx="9">
                  <c:v>-0.00058</c:v>
                </c:pt>
                <c:pt idx="10">
                  <c:v>-0.00076</c:v>
                </c:pt>
                <c:pt idx="11">
                  <c:v>0.00047</c:v>
                </c:pt>
                <c:pt idx="12">
                  <c:v>-0.00246</c:v>
                </c:pt>
                <c:pt idx="13">
                  <c:v>-0.00198</c:v>
                </c:pt>
                <c:pt idx="14">
                  <c:v>-0.00295</c:v>
                </c:pt>
                <c:pt idx="15">
                  <c:v>0.00074</c:v>
                </c:pt>
                <c:pt idx="16">
                  <c:v>-0.00029</c:v>
                </c:pt>
                <c:pt idx="17">
                  <c:v>0.00103</c:v>
                </c:pt>
                <c:pt idx="18">
                  <c:v>0.00329</c:v>
                </c:pt>
                <c:pt idx="19">
                  <c:v>0.00071</c:v>
                </c:pt>
                <c:pt idx="20">
                  <c:v>-0.00337</c:v>
                </c:pt>
                <c:pt idx="21">
                  <c:v>0.00038</c:v>
                </c:pt>
                <c:pt idx="22">
                  <c:v>0.00042</c:v>
                </c:pt>
                <c:pt idx="23">
                  <c:v>-0.00133</c:v>
                </c:pt>
                <c:pt idx="24">
                  <c:v>-0.00068</c:v>
                </c:pt>
                <c:pt idx="25">
                  <c:v>-0.00019</c:v>
                </c:pt>
                <c:pt idx="26">
                  <c:v>0.00087</c:v>
                </c:pt>
                <c:pt idx="27">
                  <c:v>0.00145</c:v>
                </c:pt>
                <c:pt idx="28">
                  <c:v>-0.00052</c:v>
                </c:pt>
                <c:pt idx="29">
                  <c:v>0.00211</c:v>
                </c:pt>
                <c:pt idx="30">
                  <c:v>0.00112</c:v>
                </c:pt>
                <c:pt idx="31">
                  <c:v>0.00249</c:v>
                </c:pt>
                <c:pt idx="32">
                  <c:v>-9.0E-5</c:v>
                </c:pt>
                <c:pt idx="33">
                  <c:v>0.00144</c:v>
                </c:pt>
                <c:pt idx="34">
                  <c:v>0.00019</c:v>
                </c:pt>
                <c:pt idx="35">
                  <c:v>-0.00035</c:v>
                </c:pt>
                <c:pt idx="36">
                  <c:v>-0.00197</c:v>
                </c:pt>
                <c:pt idx="37">
                  <c:v>0.00135</c:v>
                </c:pt>
                <c:pt idx="38">
                  <c:v>0.00178</c:v>
                </c:pt>
                <c:pt idx="39">
                  <c:v>-0.00075</c:v>
                </c:pt>
                <c:pt idx="40">
                  <c:v>0.00119</c:v>
                </c:pt>
                <c:pt idx="41">
                  <c:v>-0.0016</c:v>
                </c:pt>
                <c:pt idx="42">
                  <c:v>0.00189</c:v>
                </c:pt>
                <c:pt idx="43">
                  <c:v>-0.00271</c:v>
                </c:pt>
                <c:pt idx="44">
                  <c:v>0.00156</c:v>
                </c:pt>
                <c:pt idx="45">
                  <c:v>0.0011</c:v>
                </c:pt>
                <c:pt idx="46">
                  <c:v>0.00336</c:v>
                </c:pt>
                <c:pt idx="47">
                  <c:v>0.00174</c:v>
                </c:pt>
                <c:pt idx="48">
                  <c:v>-0.00121</c:v>
                </c:pt>
                <c:pt idx="49">
                  <c:v>0.0013</c:v>
                </c:pt>
                <c:pt idx="50">
                  <c:v>0.00079</c:v>
                </c:pt>
                <c:pt idx="51">
                  <c:v>0.00087</c:v>
                </c:pt>
                <c:pt idx="52">
                  <c:v>-5.0E-5</c:v>
                </c:pt>
                <c:pt idx="53">
                  <c:v>-0.00101</c:v>
                </c:pt>
                <c:pt idx="54">
                  <c:v>0.00034</c:v>
                </c:pt>
                <c:pt idx="55">
                  <c:v>0.00225</c:v>
                </c:pt>
                <c:pt idx="56">
                  <c:v>-0.0002</c:v>
                </c:pt>
                <c:pt idx="57">
                  <c:v>0.00127</c:v>
                </c:pt>
                <c:pt idx="58">
                  <c:v>0.00331</c:v>
                </c:pt>
                <c:pt idx="59">
                  <c:v>0.00021</c:v>
                </c:pt>
                <c:pt idx="60">
                  <c:v>0.00123</c:v>
                </c:pt>
                <c:pt idx="61">
                  <c:v>0.00011</c:v>
                </c:pt>
                <c:pt idx="62">
                  <c:v>0.00314</c:v>
                </c:pt>
                <c:pt idx="63">
                  <c:v>0.00104</c:v>
                </c:pt>
                <c:pt idx="64">
                  <c:v>-0.0012</c:v>
                </c:pt>
                <c:pt idx="65">
                  <c:v>0.0016</c:v>
                </c:pt>
                <c:pt idx="66">
                  <c:v>0.00014</c:v>
                </c:pt>
                <c:pt idx="67">
                  <c:v>0.00071</c:v>
                </c:pt>
                <c:pt idx="68">
                  <c:v>0.00137</c:v>
                </c:pt>
                <c:pt idx="69">
                  <c:v>0.00037</c:v>
                </c:pt>
                <c:pt idx="70">
                  <c:v>-0.00223</c:v>
                </c:pt>
                <c:pt idx="71">
                  <c:v>0.00231</c:v>
                </c:pt>
                <c:pt idx="72">
                  <c:v>0.00164</c:v>
                </c:pt>
                <c:pt idx="73">
                  <c:v>0.00276</c:v>
                </c:pt>
                <c:pt idx="74">
                  <c:v>0.00074</c:v>
                </c:pt>
                <c:pt idx="75">
                  <c:v>0.0018</c:v>
                </c:pt>
                <c:pt idx="76">
                  <c:v>0.00376</c:v>
                </c:pt>
                <c:pt idx="77">
                  <c:v>-0.00206</c:v>
                </c:pt>
                <c:pt idx="78">
                  <c:v>0.00143</c:v>
                </c:pt>
                <c:pt idx="79">
                  <c:v>0.00191</c:v>
                </c:pt>
                <c:pt idx="80">
                  <c:v>0.00174</c:v>
                </c:pt>
                <c:pt idx="81">
                  <c:v>0.00123</c:v>
                </c:pt>
                <c:pt idx="82">
                  <c:v>-0.00078</c:v>
                </c:pt>
                <c:pt idx="83">
                  <c:v>0.0011</c:v>
                </c:pt>
                <c:pt idx="84">
                  <c:v>0.00184</c:v>
                </c:pt>
                <c:pt idx="85">
                  <c:v>0.00443</c:v>
                </c:pt>
                <c:pt idx="86">
                  <c:v>0.00072</c:v>
                </c:pt>
                <c:pt idx="87">
                  <c:v>0.00093</c:v>
                </c:pt>
                <c:pt idx="88">
                  <c:v>0.00451</c:v>
                </c:pt>
                <c:pt idx="89">
                  <c:v>0.00136</c:v>
                </c:pt>
                <c:pt idx="90">
                  <c:v>0.00273</c:v>
                </c:pt>
                <c:pt idx="91">
                  <c:v>0.00443</c:v>
                </c:pt>
                <c:pt idx="92">
                  <c:v>0.00658</c:v>
                </c:pt>
                <c:pt idx="93">
                  <c:v>0.00121</c:v>
                </c:pt>
                <c:pt idx="94">
                  <c:v>0.00177</c:v>
                </c:pt>
                <c:pt idx="95">
                  <c:v>-0.00124</c:v>
                </c:pt>
                <c:pt idx="96">
                  <c:v>0.00085</c:v>
                </c:pt>
                <c:pt idx="97">
                  <c:v>0.00217</c:v>
                </c:pt>
                <c:pt idx="98">
                  <c:v>0.00323</c:v>
                </c:pt>
                <c:pt idx="99">
                  <c:v>0.00036</c:v>
                </c:pt>
                <c:pt idx="100">
                  <c:v>0.00075</c:v>
                </c:pt>
                <c:pt idx="101">
                  <c:v>0.00196</c:v>
                </c:pt>
                <c:pt idx="102">
                  <c:v>0.00089</c:v>
                </c:pt>
                <c:pt idx="103">
                  <c:v>-0.0003</c:v>
                </c:pt>
                <c:pt idx="104">
                  <c:v>0.00821</c:v>
                </c:pt>
                <c:pt idx="105">
                  <c:v>0.00046</c:v>
                </c:pt>
                <c:pt idx="106">
                  <c:v>0.00656</c:v>
                </c:pt>
                <c:pt idx="107">
                  <c:v>0.00174</c:v>
                </c:pt>
                <c:pt idx="108">
                  <c:v>0.00388</c:v>
                </c:pt>
                <c:pt idx="109">
                  <c:v>0.00506</c:v>
                </c:pt>
                <c:pt idx="110">
                  <c:v>0.00126</c:v>
                </c:pt>
                <c:pt idx="111">
                  <c:v>-0.00211</c:v>
                </c:pt>
                <c:pt idx="112">
                  <c:v>0.00187</c:v>
                </c:pt>
                <c:pt idx="113">
                  <c:v>0.00134</c:v>
                </c:pt>
                <c:pt idx="114">
                  <c:v>0.00185</c:v>
                </c:pt>
                <c:pt idx="115">
                  <c:v>0.00434</c:v>
                </c:pt>
                <c:pt idx="116">
                  <c:v>0.00204</c:v>
                </c:pt>
                <c:pt idx="117">
                  <c:v>0.00401</c:v>
                </c:pt>
                <c:pt idx="118">
                  <c:v>0.00636</c:v>
                </c:pt>
                <c:pt idx="119">
                  <c:v>-1.0E-5</c:v>
                </c:pt>
                <c:pt idx="120">
                  <c:v>0.00393</c:v>
                </c:pt>
                <c:pt idx="121">
                  <c:v>0.00349</c:v>
                </c:pt>
                <c:pt idx="122">
                  <c:v>0.00046</c:v>
                </c:pt>
                <c:pt idx="123">
                  <c:v>0.00384</c:v>
                </c:pt>
                <c:pt idx="124">
                  <c:v>0.00411</c:v>
                </c:pt>
                <c:pt idx="125">
                  <c:v>-0.00232</c:v>
                </c:pt>
                <c:pt idx="126">
                  <c:v>0.00502</c:v>
                </c:pt>
                <c:pt idx="127">
                  <c:v>0.00165</c:v>
                </c:pt>
                <c:pt idx="128">
                  <c:v>0.00408</c:v>
                </c:pt>
                <c:pt idx="129">
                  <c:v>0.00521</c:v>
                </c:pt>
                <c:pt idx="130">
                  <c:v>0.00658</c:v>
                </c:pt>
                <c:pt idx="131">
                  <c:v>0.00359</c:v>
                </c:pt>
                <c:pt idx="132">
                  <c:v>0.00374</c:v>
                </c:pt>
                <c:pt idx="133">
                  <c:v>0.00229</c:v>
                </c:pt>
                <c:pt idx="134">
                  <c:v>0.00338</c:v>
                </c:pt>
                <c:pt idx="135">
                  <c:v>0.00076</c:v>
                </c:pt>
                <c:pt idx="136">
                  <c:v>0.00214</c:v>
                </c:pt>
                <c:pt idx="137">
                  <c:v>0.00338</c:v>
                </c:pt>
                <c:pt idx="138">
                  <c:v>0.00153</c:v>
                </c:pt>
                <c:pt idx="139">
                  <c:v>0.00163</c:v>
                </c:pt>
                <c:pt idx="140">
                  <c:v>0.0023</c:v>
                </c:pt>
                <c:pt idx="141">
                  <c:v>0.00394</c:v>
                </c:pt>
                <c:pt idx="142">
                  <c:v>0.00273</c:v>
                </c:pt>
                <c:pt idx="143">
                  <c:v>0.00364</c:v>
                </c:pt>
                <c:pt idx="144">
                  <c:v>0.00194</c:v>
                </c:pt>
                <c:pt idx="145">
                  <c:v>0.00229</c:v>
                </c:pt>
                <c:pt idx="146">
                  <c:v>0.00214</c:v>
                </c:pt>
                <c:pt idx="147">
                  <c:v>0.00313</c:v>
                </c:pt>
                <c:pt idx="148">
                  <c:v>-0.00123</c:v>
                </c:pt>
                <c:pt idx="149">
                  <c:v>0.00576</c:v>
                </c:pt>
                <c:pt idx="150">
                  <c:v>0.0023</c:v>
                </c:pt>
                <c:pt idx="151">
                  <c:v>0.0059</c:v>
                </c:pt>
                <c:pt idx="152">
                  <c:v>0.0022</c:v>
                </c:pt>
                <c:pt idx="153">
                  <c:v>0.00555</c:v>
                </c:pt>
                <c:pt idx="154">
                  <c:v>0.00333</c:v>
                </c:pt>
                <c:pt idx="155">
                  <c:v>0.00059</c:v>
                </c:pt>
                <c:pt idx="156">
                  <c:v>0.0046</c:v>
                </c:pt>
                <c:pt idx="157">
                  <c:v>0.00558</c:v>
                </c:pt>
                <c:pt idx="158">
                  <c:v>0.00588</c:v>
                </c:pt>
                <c:pt idx="159">
                  <c:v>0.00398</c:v>
                </c:pt>
                <c:pt idx="160">
                  <c:v>0.00308</c:v>
                </c:pt>
                <c:pt idx="161">
                  <c:v>0.00532</c:v>
                </c:pt>
                <c:pt idx="162">
                  <c:v>0.00146</c:v>
                </c:pt>
                <c:pt idx="163">
                  <c:v>0.00433</c:v>
                </c:pt>
                <c:pt idx="164">
                  <c:v>0.0045</c:v>
                </c:pt>
                <c:pt idx="165">
                  <c:v>0.00535</c:v>
                </c:pt>
                <c:pt idx="166">
                  <c:v>0.0064</c:v>
                </c:pt>
                <c:pt idx="167">
                  <c:v>0.00569</c:v>
                </c:pt>
                <c:pt idx="168">
                  <c:v>0.00531</c:v>
                </c:pt>
                <c:pt idx="169">
                  <c:v>0.00548</c:v>
                </c:pt>
                <c:pt idx="170">
                  <c:v>0.004</c:v>
                </c:pt>
                <c:pt idx="171">
                  <c:v>0.00539</c:v>
                </c:pt>
                <c:pt idx="172">
                  <c:v>0.00631</c:v>
                </c:pt>
                <c:pt idx="173">
                  <c:v>0.00598</c:v>
                </c:pt>
                <c:pt idx="174">
                  <c:v>0.00393</c:v>
                </c:pt>
                <c:pt idx="175">
                  <c:v>0.00345</c:v>
                </c:pt>
                <c:pt idx="176">
                  <c:v>0.00858</c:v>
                </c:pt>
                <c:pt idx="177">
                  <c:v>0.00287</c:v>
                </c:pt>
                <c:pt idx="178">
                  <c:v>0.00375</c:v>
                </c:pt>
                <c:pt idx="179">
                  <c:v>-0.00137</c:v>
                </c:pt>
                <c:pt idx="180">
                  <c:v>0.0013</c:v>
                </c:pt>
                <c:pt idx="181">
                  <c:v>0.00277</c:v>
                </c:pt>
                <c:pt idx="182">
                  <c:v>0.00408</c:v>
                </c:pt>
                <c:pt idx="183">
                  <c:v>-2.0E-5</c:v>
                </c:pt>
                <c:pt idx="184">
                  <c:v>0.00096</c:v>
                </c:pt>
                <c:pt idx="185">
                  <c:v>0.00242</c:v>
                </c:pt>
                <c:pt idx="186">
                  <c:v>0.00751</c:v>
                </c:pt>
                <c:pt idx="187">
                  <c:v>0.00209</c:v>
                </c:pt>
                <c:pt idx="188">
                  <c:v>0.00546</c:v>
                </c:pt>
                <c:pt idx="189">
                  <c:v>0.00526</c:v>
                </c:pt>
                <c:pt idx="190">
                  <c:v>0.00373</c:v>
                </c:pt>
                <c:pt idx="191">
                  <c:v>0.00492</c:v>
                </c:pt>
                <c:pt idx="192">
                  <c:v>0.00857</c:v>
                </c:pt>
                <c:pt idx="193">
                  <c:v>0.00227</c:v>
                </c:pt>
                <c:pt idx="194">
                  <c:v>0.00369</c:v>
                </c:pt>
                <c:pt idx="195">
                  <c:v>0.00356</c:v>
                </c:pt>
                <c:pt idx="196">
                  <c:v>0.005</c:v>
                </c:pt>
                <c:pt idx="197">
                  <c:v>0.00442</c:v>
                </c:pt>
                <c:pt idx="198">
                  <c:v>0.00437</c:v>
                </c:pt>
                <c:pt idx="199">
                  <c:v>0.00618</c:v>
                </c:pt>
                <c:pt idx="200">
                  <c:v>0.00402</c:v>
                </c:pt>
                <c:pt idx="201">
                  <c:v>0.00825</c:v>
                </c:pt>
                <c:pt idx="202">
                  <c:v>-8.0E-5</c:v>
                </c:pt>
                <c:pt idx="203">
                  <c:v>0.00636</c:v>
                </c:pt>
                <c:pt idx="204">
                  <c:v>0.00412</c:v>
                </c:pt>
                <c:pt idx="205">
                  <c:v>0.00674</c:v>
                </c:pt>
                <c:pt idx="206">
                  <c:v>0.00409</c:v>
                </c:pt>
                <c:pt idx="207">
                  <c:v>0.00453</c:v>
                </c:pt>
                <c:pt idx="208">
                  <c:v>0.00287</c:v>
                </c:pt>
                <c:pt idx="209">
                  <c:v>0.00589</c:v>
                </c:pt>
                <c:pt idx="210">
                  <c:v>0.0036</c:v>
                </c:pt>
                <c:pt idx="211">
                  <c:v>0.00467</c:v>
                </c:pt>
                <c:pt idx="212">
                  <c:v>0.00616</c:v>
                </c:pt>
                <c:pt idx="213">
                  <c:v>0.00669</c:v>
                </c:pt>
                <c:pt idx="214">
                  <c:v>0.0046</c:v>
                </c:pt>
                <c:pt idx="215">
                  <c:v>0.00409</c:v>
                </c:pt>
                <c:pt idx="216">
                  <c:v>0.00672</c:v>
                </c:pt>
                <c:pt idx="217">
                  <c:v>0.00738</c:v>
                </c:pt>
                <c:pt idx="218">
                  <c:v>0.00398</c:v>
                </c:pt>
                <c:pt idx="219">
                  <c:v>0.00615</c:v>
                </c:pt>
                <c:pt idx="220">
                  <c:v>0.0024</c:v>
                </c:pt>
                <c:pt idx="221">
                  <c:v>0.00611</c:v>
                </c:pt>
                <c:pt idx="222">
                  <c:v>0.00843</c:v>
                </c:pt>
                <c:pt idx="223">
                  <c:v>0.00463</c:v>
                </c:pt>
                <c:pt idx="224">
                  <c:v>0.00489</c:v>
                </c:pt>
                <c:pt idx="225">
                  <c:v>0.00498</c:v>
                </c:pt>
                <c:pt idx="226">
                  <c:v>0.0034</c:v>
                </c:pt>
                <c:pt idx="227">
                  <c:v>0.00474</c:v>
                </c:pt>
                <c:pt idx="228">
                  <c:v>0.00829</c:v>
                </c:pt>
                <c:pt idx="229">
                  <c:v>0.00467</c:v>
                </c:pt>
                <c:pt idx="230">
                  <c:v>0.00689</c:v>
                </c:pt>
                <c:pt idx="231">
                  <c:v>0.00578</c:v>
                </c:pt>
                <c:pt idx="232">
                  <c:v>0.00597</c:v>
                </c:pt>
                <c:pt idx="233">
                  <c:v>0.00411</c:v>
                </c:pt>
                <c:pt idx="234">
                  <c:v>0.00309</c:v>
                </c:pt>
                <c:pt idx="235">
                  <c:v>0.00348</c:v>
                </c:pt>
                <c:pt idx="236">
                  <c:v>0.00643</c:v>
                </c:pt>
                <c:pt idx="237">
                  <c:v>0.00668</c:v>
                </c:pt>
                <c:pt idx="238">
                  <c:v>0.00473</c:v>
                </c:pt>
                <c:pt idx="239">
                  <c:v>0.00522</c:v>
                </c:pt>
                <c:pt idx="240">
                  <c:v>0.00447</c:v>
                </c:pt>
                <c:pt idx="241">
                  <c:v>0.00313</c:v>
                </c:pt>
                <c:pt idx="242">
                  <c:v>0.00686</c:v>
                </c:pt>
                <c:pt idx="243">
                  <c:v>0.00029</c:v>
                </c:pt>
                <c:pt idx="244">
                  <c:v>0.0083</c:v>
                </c:pt>
                <c:pt idx="245">
                  <c:v>0.00326</c:v>
                </c:pt>
                <c:pt idx="246">
                  <c:v>0.00677</c:v>
                </c:pt>
                <c:pt idx="247">
                  <c:v>0.00299</c:v>
                </c:pt>
                <c:pt idx="248">
                  <c:v>0.00623</c:v>
                </c:pt>
                <c:pt idx="249">
                  <c:v>0.00533</c:v>
                </c:pt>
                <c:pt idx="250">
                  <c:v>0.00387</c:v>
                </c:pt>
                <c:pt idx="251">
                  <c:v>0.0068</c:v>
                </c:pt>
                <c:pt idx="252">
                  <c:v>0.00358</c:v>
                </c:pt>
                <c:pt idx="253">
                  <c:v>0.00666</c:v>
                </c:pt>
                <c:pt idx="254">
                  <c:v>0.00539</c:v>
                </c:pt>
                <c:pt idx="255">
                  <c:v>0.00403</c:v>
                </c:pt>
                <c:pt idx="256">
                  <c:v>0.00716</c:v>
                </c:pt>
                <c:pt idx="257">
                  <c:v>0.00208</c:v>
                </c:pt>
                <c:pt idx="258">
                  <c:v>0.00123</c:v>
                </c:pt>
                <c:pt idx="259">
                  <c:v>0.00293</c:v>
                </c:pt>
                <c:pt idx="260">
                  <c:v>0.00741</c:v>
                </c:pt>
                <c:pt idx="261">
                  <c:v>0.00763</c:v>
                </c:pt>
                <c:pt idx="262">
                  <c:v>0.00413</c:v>
                </c:pt>
                <c:pt idx="263">
                  <c:v>0.00588</c:v>
                </c:pt>
                <c:pt idx="264">
                  <c:v>0.00638</c:v>
                </c:pt>
                <c:pt idx="265">
                  <c:v>0.00621</c:v>
                </c:pt>
                <c:pt idx="266">
                  <c:v>0.00347</c:v>
                </c:pt>
                <c:pt idx="267">
                  <c:v>0.00484</c:v>
                </c:pt>
                <c:pt idx="268">
                  <c:v>0.00506</c:v>
                </c:pt>
                <c:pt idx="269">
                  <c:v>0.00661</c:v>
                </c:pt>
                <c:pt idx="270">
                  <c:v>0.00312</c:v>
                </c:pt>
                <c:pt idx="271">
                  <c:v>0.006</c:v>
                </c:pt>
                <c:pt idx="272">
                  <c:v>0.00752</c:v>
                </c:pt>
                <c:pt idx="273">
                  <c:v>0.0054</c:v>
                </c:pt>
                <c:pt idx="274">
                  <c:v>0.00489</c:v>
                </c:pt>
                <c:pt idx="275">
                  <c:v>0.00564</c:v>
                </c:pt>
                <c:pt idx="276">
                  <c:v>0.00549</c:v>
                </c:pt>
                <c:pt idx="277">
                  <c:v>0.0057</c:v>
                </c:pt>
                <c:pt idx="278">
                  <c:v>0.00706</c:v>
                </c:pt>
                <c:pt idx="279">
                  <c:v>0.00288</c:v>
                </c:pt>
                <c:pt idx="280">
                  <c:v>0.00824</c:v>
                </c:pt>
                <c:pt idx="281">
                  <c:v>0.0065</c:v>
                </c:pt>
                <c:pt idx="282">
                  <c:v>0.00693</c:v>
                </c:pt>
                <c:pt idx="283">
                  <c:v>0.00776</c:v>
                </c:pt>
                <c:pt idx="284">
                  <c:v>0.00711</c:v>
                </c:pt>
                <c:pt idx="285">
                  <c:v>0.00387</c:v>
                </c:pt>
                <c:pt idx="286">
                  <c:v>0.00755</c:v>
                </c:pt>
                <c:pt idx="287">
                  <c:v>0.0034</c:v>
                </c:pt>
                <c:pt idx="288">
                  <c:v>0.00848</c:v>
                </c:pt>
                <c:pt idx="289">
                  <c:v>0.00847</c:v>
                </c:pt>
                <c:pt idx="290">
                  <c:v>0.0085</c:v>
                </c:pt>
                <c:pt idx="291">
                  <c:v>0.00419</c:v>
                </c:pt>
                <c:pt idx="292">
                  <c:v>0.00519</c:v>
                </c:pt>
                <c:pt idx="293">
                  <c:v>0.00657</c:v>
                </c:pt>
                <c:pt idx="294">
                  <c:v>0.00449</c:v>
                </c:pt>
                <c:pt idx="295">
                  <c:v>0.00405</c:v>
                </c:pt>
                <c:pt idx="296">
                  <c:v>0.00712</c:v>
                </c:pt>
                <c:pt idx="297">
                  <c:v>0.00493</c:v>
                </c:pt>
                <c:pt idx="298">
                  <c:v>0.00558</c:v>
                </c:pt>
                <c:pt idx="299">
                  <c:v>0.00313</c:v>
                </c:pt>
                <c:pt idx="300">
                  <c:v>0.00543</c:v>
                </c:pt>
                <c:pt idx="301">
                  <c:v>0.00386</c:v>
                </c:pt>
                <c:pt idx="302">
                  <c:v>0.00574</c:v>
                </c:pt>
                <c:pt idx="303">
                  <c:v>0.0019</c:v>
                </c:pt>
                <c:pt idx="304">
                  <c:v>0.00336</c:v>
                </c:pt>
                <c:pt idx="305">
                  <c:v>0.00459</c:v>
                </c:pt>
                <c:pt idx="306">
                  <c:v>0.00596</c:v>
                </c:pt>
                <c:pt idx="307">
                  <c:v>0.00606</c:v>
                </c:pt>
                <c:pt idx="308">
                  <c:v>0.00298</c:v>
                </c:pt>
                <c:pt idx="309">
                  <c:v>0.0089</c:v>
                </c:pt>
                <c:pt idx="310">
                  <c:v>0.00802</c:v>
                </c:pt>
                <c:pt idx="311">
                  <c:v>0.00686</c:v>
                </c:pt>
                <c:pt idx="312">
                  <c:v>0.00707</c:v>
                </c:pt>
                <c:pt idx="313">
                  <c:v>0.00688</c:v>
                </c:pt>
                <c:pt idx="314">
                  <c:v>0.00383</c:v>
                </c:pt>
                <c:pt idx="315">
                  <c:v>0.00379</c:v>
                </c:pt>
                <c:pt idx="316">
                  <c:v>0.00431</c:v>
                </c:pt>
                <c:pt idx="317">
                  <c:v>0.00735</c:v>
                </c:pt>
                <c:pt idx="318">
                  <c:v>0.00603</c:v>
                </c:pt>
                <c:pt idx="319">
                  <c:v>0.00491</c:v>
                </c:pt>
                <c:pt idx="320">
                  <c:v>0.0078</c:v>
                </c:pt>
                <c:pt idx="321">
                  <c:v>0.00511</c:v>
                </c:pt>
                <c:pt idx="322">
                  <c:v>0.00704</c:v>
                </c:pt>
                <c:pt idx="323">
                  <c:v>0.00717</c:v>
                </c:pt>
                <c:pt idx="324">
                  <c:v>0.00915</c:v>
                </c:pt>
                <c:pt idx="325">
                  <c:v>0.01068</c:v>
                </c:pt>
                <c:pt idx="326">
                  <c:v>0.00669</c:v>
                </c:pt>
                <c:pt idx="327">
                  <c:v>0.00373</c:v>
                </c:pt>
                <c:pt idx="328">
                  <c:v>0.00405</c:v>
                </c:pt>
                <c:pt idx="329">
                  <c:v>0.007</c:v>
                </c:pt>
                <c:pt idx="330">
                  <c:v>0.00561</c:v>
                </c:pt>
                <c:pt idx="331">
                  <c:v>0.0062</c:v>
                </c:pt>
                <c:pt idx="332">
                  <c:v>0.00962</c:v>
                </c:pt>
                <c:pt idx="333">
                  <c:v>0.00427</c:v>
                </c:pt>
                <c:pt idx="334">
                  <c:v>0.00521</c:v>
                </c:pt>
                <c:pt idx="335">
                  <c:v>0.00772</c:v>
                </c:pt>
                <c:pt idx="336">
                  <c:v>0.00524</c:v>
                </c:pt>
                <c:pt idx="337">
                  <c:v>0.00668</c:v>
                </c:pt>
                <c:pt idx="338">
                  <c:v>0.00423</c:v>
                </c:pt>
                <c:pt idx="339">
                  <c:v>0.00788</c:v>
                </c:pt>
                <c:pt idx="340">
                  <c:v>0.00725</c:v>
                </c:pt>
                <c:pt idx="341">
                  <c:v>0.00591</c:v>
                </c:pt>
                <c:pt idx="342">
                  <c:v>0.00614</c:v>
                </c:pt>
                <c:pt idx="343">
                  <c:v>0.00315</c:v>
                </c:pt>
                <c:pt idx="344">
                  <c:v>0.00273</c:v>
                </c:pt>
                <c:pt idx="345">
                  <c:v>0.00307</c:v>
                </c:pt>
                <c:pt idx="346">
                  <c:v>0.00584</c:v>
                </c:pt>
                <c:pt idx="347">
                  <c:v>0.00437</c:v>
                </c:pt>
                <c:pt idx="348">
                  <c:v>0.00319</c:v>
                </c:pt>
                <c:pt idx="349">
                  <c:v>0.00514</c:v>
                </c:pt>
                <c:pt idx="350">
                  <c:v>0.00728</c:v>
                </c:pt>
                <c:pt idx="351">
                  <c:v>0.00695</c:v>
                </c:pt>
                <c:pt idx="352">
                  <c:v>0.00658</c:v>
                </c:pt>
                <c:pt idx="353">
                  <c:v>0.00774</c:v>
                </c:pt>
                <c:pt idx="354">
                  <c:v>0.00923</c:v>
                </c:pt>
                <c:pt idx="355">
                  <c:v>0.00699</c:v>
                </c:pt>
                <c:pt idx="356">
                  <c:v>0.0092</c:v>
                </c:pt>
                <c:pt idx="357">
                  <c:v>0.00841</c:v>
                </c:pt>
                <c:pt idx="358">
                  <c:v>0.00812</c:v>
                </c:pt>
                <c:pt idx="359">
                  <c:v>0.00693</c:v>
                </c:pt>
                <c:pt idx="360">
                  <c:v>0.00939</c:v>
                </c:pt>
                <c:pt idx="361">
                  <c:v>0.00763</c:v>
                </c:pt>
                <c:pt idx="362">
                  <c:v>0.00704</c:v>
                </c:pt>
                <c:pt idx="363">
                  <c:v>0.00755</c:v>
                </c:pt>
                <c:pt idx="364">
                  <c:v>0.00769</c:v>
                </c:pt>
                <c:pt idx="365">
                  <c:v>0.0083</c:v>
                </c:pt>
                <c:pt idx="366">
                  <c:v>0.00645</c:v>
                </c:pt>
                <c:pt idx="367">
                  <c:v>0.00914</c:v>
                </c:pt>
                <c:pt idx="368">
                  <c:v>0.00671</c:v>
                </c:pt>
                <c:pt idx="369">
                  <c:v>0.01001</c:v>
                </c:pt>
                <c:pt idx="370">
                  <c:v>0.00442</c:v>
                </c:pt>
                <c:pt idx="371">
                  <c:v>0.0043</c:v>
                </c:pt>
                <c:pt idx="372">
                  <c:v>0.00535</c:v>
                </c:pt>
                <c:pt idx="373">
                  <c:v>0.00833</c:v>
                </c:pt>
                <c:pt idx="374">
                  <c:v>0.00539</c:v>
                </c:pt>
                <c:pt idx="375">
                  <c:v>0.00692</c:v>
                </c:pt>
                <c:pt idx="376">
                  <c:v>0.00632</c:v>
                </c:pt>
                <c:pt idx="377">
                  <c:v>0.00513</c:v>
                </c:pt>
                <c:pt idx="378">
                  <c:v>0.00606</c:v>
                </c:pt>
                <c:pt idx="379">
                  <c:v>0.00679</c:v>
                </c:pt>
                <c:pt idx="380">
                  <c:v>0.00833</c:v>
                </c:pt>
                <c:pt idx="381">
                  <c:v>0.00494</c:v>
                </c:pt>
                <c:pt idx="382">
                  <c:v>0.00875</c:v>
                </c:pt>
                <c:pt idx="383">
                  <c:v>0.00519</c:v>
                </c:pt>
                <c:pt idx="384">
                  <c:v>0.00566</c:v>
                </c:pt>
                <c:pt idx="385">
                  <c:v>0.00755</c:v>
                </c:pt>
                <c:pt idx="386">
                  <c:v>0.00174</c:v>
                </c:pt>
                <c:pt idx="387">
                  <c:v>0.00655</c:v>
                </c:pt>
                <c:pt idx="388">
                  <c:v>0.00228</c:v>
                </c:pt>
                <c:pt idx="389">
                  <c:v>0.00805</c:v>
                </c:pt>
                <c:pt idx="390">
                  <c:v>0.00989</c:v>
                </c:pt>
                <c:pt idx="391">
                  <c:v>0.00625</c:v>
                </c:pt>
                <c:pt idx="392">
                  <c:v>0.00672</c:v>
                </c:pt>
                <c:pt idx="393">
                  <c:v>0.00951</c:v>
                </c:pt>
                <c:pt idx="394">
                  <c:v>0.00914</c:v>
                </c:pt>
                <c:pt idx="395">
                  <c:v>0.00619</c:v>
                </c:pt>
                <c:pt idx="396">
                  <c:v>0.01057</c:v>
                </c:pt>
                <c:pt idx="397">
                  <c:v>0.00761</c:v>
                </c:pt>
                <c:pt idx="398">
                  <c:v>0.00754</c:v>
                </c:pt>
                <c:pt idx="399">
                  <c:v>0.00893</c:v>
                </c:pt>
                <c:pt idx="400">
                  <c:v>0.00701</c:v>
                </c:pt>
                <c:pt idx="401">
                  <c:v>0.00664</c:v>
                </c:pt>
                <c:pt idx="402">
                  <c:v>0.00893</c:v>
                </c:pt>
                <c:pt idx="403">
                  <c:v>0.00619</c:v>
                </c:pt>
                <c:pt idx="404">
                  <c:v>0.00756</c:v>
                </c:pt>
                <c:pt idx="405">
                  <c:v>0.00558</c:v>
                </c:pt>
                <c:pt idx="406">
                  <c:v>0.01003</c:v>
                </c:pt>
                <c:pt idx="407">
                  <c:v>0.00533</c:v>
                </c:pt>
                <c:pt idx="408">
                  <c:v>0.00719</c:v>
                </c:pt>
                <c:pt idx="409">
                  <c:v>0.00812</c:v>
                </c:pt>
                <c:pt idx="410">
                  <c:v>0.00634</c:v>
                </c:pt>
                <c:pt idx="411">
                  <c:v>0.00518</c:v>
                </c:pt>
                <c:pt idx="412">
                  <c:v>0.00799</c:v>
                </c:pt>
                <c:pt idx="413">
                  <c:v>0.00317</c:v>
                </c:pt>
                <c:pt idx="414">
                  <c:v>0.0056</c:v>
                </c:pt>
                <c:pt idx="415">
                  <c:v>0.00437</c:v>
                </c:pt>
                <c:pt idx="416">
                  <c:v>0.00604</c:v>
                </c:pt>
                <c:pt idx="417">
                  <c:v>0.00424</c:v>
                </c:pt>
                <c:pt idx="418">
                  <c:v>0.01041</c:v>
                </c:pt>
                <c:pt idx="419">
                  <c:v>0.00661</c:v>
                </c:pt>
                <c:pt idx="420">
                  <c:v>0.00867</c:v>
                </c:pt>
                <c:pt idx="421">
                  <c:v>0.00877</c:v>
                </c:pt>
                <c:pt idx="422">
                  <c:v>0.00428</c:v>
                </c:pt>
                <c:pt idx="423">
                  <c:v>0.00848</c:v>
                </c:pt>
                <c:pt idx="424">
                  <c:v>0.00731</c:v>
                </c:pt>
                <c:pt idx="425">
                  <c:v>0.00842</c:v>
                </c:pt>
                <c:pt idx="426">
                  <c:v>0.00473</c:v>
                </c:pt>
                <c:pt idx="427">
                  <c:v>0.0043</c:v>
                </c:pt>
                <c:pt idx="428">
                  <c:v>0.00538</c:v>
                </c:pt>
                <c:pt idx="429">
                  <c:v>0.00637</c:v>
                </c:pt>
                <c:pt idx="430">
                  <c:v>0.00826</c:v>
                </c:pt>
                <c:pt idx="431">
                  <c:v>0.00565</c:v>
                </c:pt>
                <c:pt idx="432">
                  <c:v>0.00742</c:v>
                </c:pt>
                <c:pt idx="433">
                  <c:v>0.00841</c:v>
                </c:pt>
                <c:pt idx="434">
                  <c:v>0.00738</c:v>
                </c:pt>
                <c:pt idx="435">
                  <c:v>0.00855</c:v>
                </c:pt>
                <c:pt idx="436">
                  <c:v>0.00665</c:v>
                </c:pt>
                <c:pt idx="437">
                  <c:v>0.00591</c:v>
                </c:pt>
                <c:pt idx="438">
                  <c:v>0.00803</c:v>
                </c:pt>
                <c:pt idx="439">
                  <c:v>0.007</c:v>
                </c:pt>
                <c:pt idx="440">
                  <c:v>0.00791</c:v>
                </c:pt>
                <c:pt idx="441">
                  <c:v>0.00778</c:v>
                </c:pt>
                <c:pt idx="442">
                  <c:v>0.01034</c:v>
                </c:pt>
                <c:pt idx="443">
                  <c:v>0.00921</c:v>
                </c:pt>
                <c:pt idx="444">
                  <c:v>0.00584</c:v>
                </c:pt>
                <c:pt idx="445">
                  <c:v>0.00982</c:v>
                </c:pt>
                <c:pt idx="446">
                  <c:v>0.01153</c:v>
                </c:pt>
                <c:pt idx="447">
                  <c:v>0.00729</c:v>
                </c:pt>
                <c:pt idx="448">
                  <c:v>0.0059</c:v>
                </c:pt>
                <c:pt idx="449">
                  <c:v>0.0084</c:v>
                </c:pt>
                <c:pt idx="450">
                  <c:v>0.00849</c:v>
                </c:pt>
                <c:pt idx="451">
                  <c:v>0.00771</c:v>
                </c:pt>
                <c:pt idx="452">
                  <c:v>0.01002</c:v>
                </c:pt>
              </c:numCache>
            </c:numRef>
          </c:yVal>
          <c:smooth val="0"/>
        </c:ser>
        <c:ser>
          <c:idx val="1"/>
          <c:order val="1"/>
          <c:tx>
            <c:v>wall 453um-wet</c:v>
          </c:tx>
          <c:spPr>
            <a:ln w="38100">
              <a:solidFill>
                <a:srgbClr val="FF0000"/>
              </a:solidFill>
              <a:prstDash val="sysDash"/>
            </a:ln>
          </c:spPr>
          <c:marker>
            <c:symbol val="none"/>
          </c:marker>
          <c:dPt>
            <c:idx val="310"/>
            <c:bubble3D val="0"/>
            <c:spPr>
              <a:ln w="38100">
                <a:solidFill>
                  <a:srgbClr val="008000"/>
                </a:solidFill>
                <a:prstDash val="sysDash"/>
              </a:ln>
            </c:spPr>
          </c:dPt>
          <c:xVal>
            <c:numRef>
              <c:f>'wet-vs-dry'!$G$13:$G$490</c:f>
              <c:numCache>
                <c:formatCode>General</c:formatCode>
                <c:ptCount val="478"/>
                <c:pt idx="0">
                  <c:v>0.0</c:v>
                </c:pt>
                <c:pt idx="1">
                  <c:v>0.01329534662868</c:v>
                </c:pt>
                <c:pt idx="2">
                  <c:v>0.0329218106995885</c:v>
                </c:pt>
                <c:pt idx="3">
                  <c:v>0.059195948084837</c:v>
                </c:pt>
                <c:pt idx="4">
                  <c:v>0.065843621399177</c:v>
                </c:pt>
                <c:pt idx="5">
                  <c:v>0.132003798670465</c:v>
                </c:pt>
                <c:pt idx="6">
                  <c:v>0.217473884140551</c:v>
                </c:pt>
                <c:pt idx="7">
                  <c:v>0.296612852168408</c:v>
                </c:pt>
                <c:pt idx="8">
                  <c:v>0.375751820196265</c:v>
                </c:pt>
                <c:pt idx="9">
                  <c:v>0.448559670781893</c:v>
                </c:pt>
                <c:pt idx="10">
                  <c:v>0.51440329218107</c:v>
                </c:pt>
                <c:pt idx="11">
                  <c:v>0.567268122823678</c:v>
                </c:pt>
                <c:pt idx="12">
                  <c:v>0.626464070908515</c:v>
                </c:pt>
                <c:pt idx="13">
                  <c:v>0.679328901551124</c:v>
                </c:pt>
                <c:pt idx="14">
                  <c:v>0.738524849635961</c:v>
                </c:pt>
                <c:pt idx="15">
                  <c:v>0.791389680278569</c:v>
                </c:pt>
                <c:pt idx="16">
                  <c:v>0.850585628363406</c:v>
                </c:pt>
                <c:pt idx="17">
                  <c:v>0.896802785691675</c:v>
                </c:pt>
                <c:pt idx="18">
                  <c:v>0.949667616334283</c:v>
                </c:pt>
                <c:pt idx="19">
                  <c:v>1.002532446976892</c:v>
                </c:pt>
                <c:pt idx="20">
                  <c:v>1.055080721747388</c:v>
                </c:pt>
                <c:pt idx="21">
                  <c:v>1.107945552389997</c:v>
                </c:pt>
                <c:pt idx="22">
                  <c:v>1.160810383032605</c:v>
                </c:pt>
                <c:pt idx="23">
                  <c:v>1.213358657803102</c:v>
                </c:pt>
                <c:pt idx="24">
                  <c:v>1.25957581513137</c:v>
                </c:pt>
                <c:pt idx="25">
                  <c:v>1.312440645773979</c:v>
                </c:pt>
                <c:pt idx="26">
                  <c:v>1.371636593858816</c:v>
                </c:pt>
                <c:pt idx="27">
                  <c:v>1.424501424501425</c:v>
                </c:pt>
                <c:pt idx="28">
                  <c:v>1.477366255144025</c:v>
                </c:pt>
                <c:pt idx="29">
                  <c:v>1.53656220322887</c:v>
                </c:pt>
                <c:pt idx="30">
                  <c:v>1.589427033871478</c:v>
                </c:pt>
                <c:pt idx="31">
                  <c:v>1.635644191199747</c:v>
                </c:pt>
                <c:pt idx="32">
                  <c:v>1.688192465970244</c:v>
                </c:pt>
                <c:pt idx="33">
                  <c:v>1.741057296612853</c:v>
                </c:pt>
                <c:pt idx="34">
                  <c:v>1.787274453941121</c:v>
                </c:pt>
                <c:pt idx="35">
                  <c:v>1.833491611269389</c:v>
                </c:pt>
                <c:pt idx="36">
                  <c:v>1.886039886039886</c:v>
                </c:pt>
                <c:pt idx="37">
                  <c:v>1.945552389996835</c:v>
                </c:pt>
                <c:pt idx="38">
                  <c:v>1.998100664767332</c:v>
                </c:pt>
                <c:pt idx="39">
                  <c:v>2.06426084203862</c:v>
                </c:pt>
                <c:pt idx="40">
                  <c:v>2.116809116809117</c:v>
                </c:pt>
                <c:pt idx="41">
                  <c:v>2.169673947451725</c:v>
                </c:pt>
                <c:pt idx="42">
                  <c:v>2.222538778094334</c:v>
                </c:pt>
                <c:pt idx="43">
                  <c:v>2.275087052864831</c:v>
                </c:pt>
                <c:pt idx="44">
                  <c:v>2.32795188350744</c:v>
                </c:pt>
                <c:pt idx="45">
                  <c:v>2.380816714150048</c:v>
                </c:pt>
                <c:pt idx="46">
                  <c:v>2.433364988920545</c:v>
                </c:pt>
                <c:pt idx="47">
                  <c:v>2.479582146248813</c:v>
                </c:pt>
                <c:pt idx="48">
                  <c:v>2.525799303577081</c:v>
                </c:pt>
                <c:pt idx="49">
                  <c:v>2.578664134219677</c:v>
                </c:pt>
                <c:pt idx="50">
                  <c:v>2.637860082304527</c:v>
                </c:pt>
                <c:pt idx="51">
                  <c:v>2.690724912947135</c:v>
                </c:pt>
                <c:pt idx="52">
                  <c:v>2.743589743589744</c:v>
                </c:pt>
                <c:pt idx="53">
                  <c:v>2.789490345045901</c:v>
                </c:pt>
                <c:pt idx="54">
                  <c:v>2.842355175688497</c:v>
                </c:pt>
                <c:pt idx="55">
                  <c:v>2.901867679645457</c:v>
                </c:pt>
                <c:pt idx="56">
                  <c:v>2.954415954415955</c:v>
                </c:pt>
                <c:pt idx="57">
                  <c:v>3.007280785058563</c:v>
                </c:pt>
                <c:pt idx="58">
                  <c:v>3.053497942386832</c:v>
                </c:pt>
                <c:pt idx="59">
                  <c:v>3.112693890471668</c:v>
                </c:pt>
                <c:pt idx="60">
                  <c:v>3.172206394428616</c:v>
                </c:pt>
                <c:pt idx="61">
                  <c:v>3.218423551756885</c:v>
                </c:pt>
                <c:pt idx="62">
                  <c:v>3.270971826527383</c:v>
                </c:pt>
                <c:pt idx="63">
                  <c:v>3.323836657169991</c:v>
                </c:pt>
                <c:pt idx="64">
                  <c:v>3.383032605254828</c:v>
                </c:pt>
                <c:pt idx="65">
                  <c:v>3.435897435897436</c:v>
                </c:pt>
                <c:pt idx="66">
                  <c:v>3.488762266540045</c:v>
                </c:pt>
                <c:pt idx="67">
                  <c:v>3.534979423868313</c:v>
                </c:pt>
                <c:pt idx="68">
                  <c:v>3.58752769863881</c:v>
                </c:pt>
                <c:pt idx="69">
                  <c:v>3.64039252928142</c:v>
                </c:pt>
                <c:pt idx="70">
                  <c:v>3.693257359924026</c:v>
                </c:pt>
                <c:pt idx="71">
                  <c:v>3.745805634694522</c:v>
                </c:pt>
                <c:pt idx="72">
                  <c:v>3.798670465337133</c:v>
                </c:pt>
                <c:pt idx="73">
                  <c:v>3.851535295979739</c:v>
                </c:pt>
                <c:pt idx="74">
                  <c:v>3.904083570750238</c:v>
                </c:pt>
                <c:pt idx="75">
                  <c:v>3.956948401392836</c:v>
                </c:pt>
                <c:pt idx="76">
                  <c:v>4.003165558721109</c:v>
                </c:pt>
                <c:pt idx="77">
                  <c:v>4.049382716049383</c:v>
                </c:pt>
                <c:pt idx="78">
                  <c:v>4.10193099081988</c:v>
                </c:pt>
                <c:pt idx="79">
                  <c:v>4.15479582146247</c:v>
                </c:pt>
                <c:pt idx="80">
                  <c:v>4.213991769547326</c:v>
                </c:pt>
                <c:pt idx="81">
                  <c:v>4.266856600189934</c:v>
                </c:pt>
                <c:pt idx="82">
                  <c:v>4.313073757518199</c:v>
                </c:pt>
                <c:pt idx="83">
                  <c:v>4.37226970560304</c:v>
                </c:pt>
                <c:pt idx="84">
                  <c:v>4.425134536245624</c:v>
                </c:pt>
                <c:pt idx="85">
                  <c:v>4.477999366888248</c:v>
                </c:pt>
                <c:pt idx="86">
                  <c:v>4.53054764165875</c:v>
                </c:pt>
                <c:pt idx="87">
                  <c:v>4.590060145615701</c:v>
                </c:pt>
                <c:pt idx="88">
                  <c:v>4.64925609370054</c:v>
                </c:pt>
                <c:pt idx="89">
                  <c:v>4.695473251028805</c:v>
                </c:pt>
                <c:pt idx="90">
                  <c:v>4.741690408357078</c:v>
                </c:pt>
                <c:pt idx="91">
                  <c:v>4.794555238999667</c:v>
                </c:pt>
                <c:pt idx="92">
                  <c:v>4.847103513770181</c:v>
                </c:pt>
                <c:pt idx="93">
                  <c:v>4.89996834441279</c:v>
                </c:pt>
                <c:pt idx="94">
                  <c:v>4.959480848369735</c:v>
                </c:pt>
                <c:pt idx="95">
                  <c:v>5.012029123140235</c:v>
                </c:pt>
                <c:pt idx="96">
                  <c:v>5.058246280468503</c:v>
                </c:pt>
                <c:pt idx="97">
                  <c:v>5.111111111111112</c:v>
                </c:pt>
                <c:pt idx="98">
                  <c:v>5.16365938588161</c:v>
                </c:pt>
                <c:pt idx="99">
                  <c:v>5.216524216524204</c:v>
                </c:pt>
                <c:pt idx="100">
                  <c:v>5.269389047166825</c:v>
                </c:pt>
                <c:pt idx="101">
                  <c:v>5.315606204495088</c:v>
                </c:pt>
                <c:pt idx="102">
                  <c:v>5.368154479265564</c:v>
                </c:pt>
                <c:pt idx="103">
                  <c:v>5.421019309908199</c:v>
                </c:pt>
                <c:pt idx="104">
                  <c:v>5.480215257993036</c:v>
                </c:pt>
                <c:pt idx="105">
                  <c:v>5.533080088635645</c:v>
                </c:pt>
                <c:pt idx="106">
                  <c:v>5.585944919278238</c:v>
                </c:pt>
                <c:pt idx="107">
                  <c:v>5.63849319404875</c:v>
                </c:pt>
                <c:pt idx="108">
                  <c:v>5.691358024691358</c:v>
                </c:pt>
                <c:pt idx="109">
                  <c:v>5.750870528648305</c:v>
                </c:pt>
                <c:pt idx="110">
                  <c:v>5.810066476733144</c:v>
                </c:pt>
                <c:pt idx="111">
                  <c:v>5.862931307375723</c:v>
                </c:pt>
                <c:pt idx="112">
                  <c:v>5.90914846470403</c:v>
                </c:pt>
                <c:pt idx="113">
                  <c:v>5.961696739474517</c:v>
                </c:pt>
                <c:pt idx="114">
                  <c:v>6.007913896802775</c:v>
                </c:pt>
                <c:pt idx="115">
                  <c:v>6.060778727445395</c:v>
                </c:pt>
                <c:pt idx="116">
                  <c:v>6.113327002215891</c:v>
                </c:pt>
                <c:pt idx="117">
                  <c:v>6.172839506172838</c:v>
                </c:pt>
                <c:pt idx="118">
                  <c:v>6.225704336815425</c:v>
                </c:pt>
                <c:pt idx="119">
                  <c:v>6.278252611585946</c:v>
                </c:pt>
                <c:pt idx="120">
                  <c:v>6.331117442228554</c:v>
                </c:pt>
                <c:pt idx="121">
                  <c:v>6.383982272871162</c:v>
                </c:pt>
                <c:pt idx="122">
                  <c:v>6.436530547641659</c:v>
                </c:pt>
                <c:pt idx="123">
                  <c:v>6.48274770496993</c:v>
                </c:pt>
                <c:pt idx="124">
                  <c:v>6.535612535612536</c:v>
                </c:pt>
                <c:pt idx="125">
                  <c:v>6.58182969294081</c:v>
                </c:pt>
                <c:pt idx="126">
                  <c:v>6.634377967711284</c:v>
                </c:pt>
                <c:pt idx="127">
                  <c:v>6.693890471668238</c:v>
                </c:pt>
                <c:pt idx="128">
                  <c:v>6.746438746438748</c:v>
                </c:pt>
                <c:pt idx="129">
                  <c:v>6.805951250395679</c:v>
                </c:pt>
                <c:pt idx="130">
                  <c:v>6.858816081038304</c:v>
                </c:pt>
                <c:pt idx="131">
                  <c:v>6.918012029123141</c:v>
                </c:pt>
                <c:pt idx="132">
                  <c:v>6.970876859765738</c:v>
                </c:pt>
                <c:pt idx="133">
                  <c:v>7.023425134536247</c:v>
                </c:pt>
                <c:pt idx="134">
                  <c:v>7.076289965178855</c:v>
                </c:pt>
                <c:pt idx="135">
                  <c:v>7.1358024691358</c:v>
                </c:pt>
                <c:pt idx="136">
                  <c:v>7.18170307059196</c:v>
                </c:pt>
                <c:pt idx="137">
                  <c:v>7.227920227920209</c:v>
                </c:pt>
                <c:pt idx="138">
                  <c:v>7.280785058562837</c:v>
                </c:pt>
                <c:pt idx="139">
                  <c:v>7.339981006647672</c:v>
                </c:pt>
                <c:pt idx="140">
                  <c:v>7.392845837290263</c:v>
                </c:pt>
                <c:pt idx="141">
                  <c:v>7.445710667932889</c:v>
                </c:pt>
                <c:pt idx="142">
                  <c:v>7.49192782526116</c:v>
                </c:pt>
                <c:pt idx="143">
                  <c:v>7.537828426717317</c:v>
                </c:pt>
                <c:pt idx="144">
                  <c:v>7.590693257359924</c:v>
                </c:pt>
                <c:pt idx="145">
                  <c:v>7.643558088002533</c:v>
                </c:pt>
                <c:pt idx="146">
                  <c:v>7.696106362773031</c:v>
                </c:pt>
                <c:pt idx="147">
                  <c:v>7.74897119341564</c:v>
                </c:pt>
                <c:pt idx="148">
                  <c:v>7.795188350743905</c:v>
                </c:pt>
                <c:pt idx="149">
                  <c:v>7.848053181386516</c:v>
                </c:pt>
                <c:pt idx="150">
                  <c:v>7.900601456157012</c:v>
                </c:pt>
                <c:pt idx="151">
                  <c:v>7.960113960113961</c:v>
                </c:pt>
                <c:pt idx="152">
                  <c:v>8.01266223488446</c:v>
                </c:pt>
                <c:pt idx="153">
                  <c:v>8.06552706552707</c:v>
                </c:pt>
                <c:pt idx="154">
                  <c:v>8.12503956948402</c:v>
                </c:pt>
                <c:pt idx="155">
                  <c:v>8.197530864197531</c:v>
                </c:pt>
                <c:pt idx="156">
                  <c:v>8.25007913896803</c:v>
                </c:pt>
                <c:pt idx="157">
                  <c:v>8.289648622981955</c:v>
                </c:pt>
                <c:pt idx="158">
                  <c:v>8.342513453624565</c:v>
                </c:pt>
                <c:pt idx="159">
                  <c:v>8.402025957581512</c:v>
                </c:pt>
                <c:pt idx="160">
                  <c:v>8.44159544159543</c:v>
                </c:pt>
                <c:pt idx="161">
                  <c:v>8.49414371636594</c:v>
                </c:pt>
                <c:pt idx="162">
                  <c:v>8.55365622032289</c:v>
                </c:pt>
                <c:pt idx="163">
                  <c:v>8.606204495093385</c:v>
                </c:pt>
                <c:pt idx="164">
                  <c:v>8.659069325735996</c:v>
                </c:pt>
                <c:pt idx="165">
                  <c:v>8.711934156378603</c:v>
                </c:pt>
                <c:pt idx="166">
                  <c:v>8.7644824311491</c:v>
                </c:pt>
                <c:pt idx="167">
                  <c:v>8.81069958847737</c:v>
                </c:pt>
                <c:pt idx="168">
                  <c:v>8.86356441911998</c:v>
                </c:pt>
                <c:pt idx="169">
                  <c:v>8.90978157644825</c:v>
                </c:pt>
                <c:pt idx="170">
                  <c:v>8.96232985121874</c:v>
                </c:pt>
                <c:pt idx="171">
                  <c:v>9.015194681861352</c:v>
                </c:pt>
                <c:pt idx="172">
                  <c:v>9.06141183918962</c:v>
                </c:pt>
                <c:pt idx="173">
                  <c:v>9.114276669832218</c:v>
                </c:pt>
                <c:pt idx="174">
                  <c:v>9.166824944602723</c:v>
                </c:pt>
                <c:pt idx="175">
                  <c:v>9.21968977524534</c:v>
                </c:pt>
                <c:pt idx="176">
                  <c:v>9.278885723330131</c:v>
                </c:pt>
                <c:pt idx="177">
                  <c:v>9.32510288065844</c:v>
                </c:pt>
                <c:pt idx="178">
                  <c:v>9.384615384615385</c:v>
                </c:pt>
                <c:pt idx="179">
                  <c:v>9.45710667932891</c:v>
                </c:pt>
                <c:pt idx="180">
                  <c:v>9.509971509971498</c:v>
                </c:pt>
                <c:pt idx="181">
                  <c:v>9.55587211142767</c:v>
                </c:pt>
                <c:pt idx="182">
                  <c:v>9.608736942070271</c:v>
                </c:pt>
                <c:pt idx="183">
                  <c:v>9.668249446027225</c:v>
                </c:pt>
                <c:pt idx="184">
                  <c:v>9.714150047483368</c:v>
                </c:pt>
                <c:pt idx="185">
                  <c:v>9.760367204811647</c:v>
                </c:pt>
                <c:pt idx="186">
                  <c:v>9.819879708768597</c:v>
                </c:pt>
                <c:pt idx="187">
                  <c:v>9.8724279835391</c:v>
                </c:pt>
                <c:pt idx="188">
                  <c:v>9.92529281418171</c:v>
                </c:pt>
                <c:pt idx="189">
                  <c:v>9.97150997150998</c:v>
                </c:pt>
                <c:pt idx="190">
                  <c:v>10.02437480215258</c:v>
                </c:pt>
                <c:pt idx="191">
                  <c:v>10.07692307692308</c:v>
                </c:pt>
                <c:pt idx="192">
                  <c:v>10.12314023425135</c:v>
                </c:pt>
                <c:pt idx="193">
                  <c:v>10.17600506489396</c:v>
                </c:pt>
                <c:pt idx="194">
                  <c:v>10.22855333966445</c:v>
                </c:pt>
                <c:pt idx="195">
                  <c:v>10.27477049699272</c:v>
                </c:pt>
                <c:pt idx="196">
                  <c:v>10.32763532763533</c:v>
                </c:pt>
                <c:pt idx="197">
                  <c:v>10.38683127572017</c:v>
                </c:pt>
                <c:pt idx="198">
                  <c:v>10.43304843304843</c:v>
                </c:pt>
                <c:pt idx="199">
                  <c:v>10.48591326369104</c:v>
                </c:pt>
                <c:pt idx="200">
                  <c:v>10.53877809433365</c:v>
                </c:pt>
                <c:pt idx="201">
                  <c:v>10.59797404241849</c:v>
                </c:pt>
                <c:pt idx="202">
                  <c:v>10.6508388730611</c:v>
                </c:pt>
                <c:pt idx="203">
                  <c:v>10.71003482114593</c:v>
                </c:pt>
                <c:pt idx="204">
                  <c:v>10.76954732510288</c:v>
                </c:pt>
                <c:pt idx="205">
                  <c:v>10.82209559987338</c:v>
                </c:pt>
                <c:pt idx="206">
                  <c:v>10.874960430516</c:v>
                </c:pt>
                <c:pt idx="207">
                  <c:v>10.92782526115859</c:v>
                </c:pt>
                <c:pt idx="208">
                  <c:v>10.9803735359291</c:v>
                </c:pt>
                <c:pt idx="209">
                  <c:v>11.02659069325736</c:v>
                </c:pt>
                <c:pt idx="210">
                  <c:v>11.07280785058563</c:v>
                </c:pt>
                <c:pt idx="211">
                  <c:v>11.13232035454258</c:v>
                </c:pt>
                <c:pt idx="212">
                  <c:v>11.18486862931307</c:v>
                </c:pt>
                <c:pt idx="213">
                  <c:v>11.23773345995568</c:v>
                </c:pt>
                <c:pt idx="214">
                  <c:v>11.28395061728395</c:v>
                </c:pt>
                <c:pt idx="215">
                  <c:v>11.33649889205445</c:v>
                </c:pt>
                <c:pt idx="216">
                  <c:v>11.38936372269706</c:v>
                </c:pt>
                <c:pt idx="217">
                  <c:v>11.44222855333967</c:v>
                </c:pt>
                <c:pt idx="218">
                  <c:v>11.48844571066794</c:v>
                </c:pt>
                <c:pt idx="219">
                  <c:v>11.54099398543843</c:v>
                </c:pt>
                <c:pt idx="220">
                  <c:v>11.59385881608104</c:v>
                </c:pt>
                <c:pt idx="221">
                  <c:v>11.65305476416587</c:v>
                </c:pt>
                <c:pt idx="222">
                  <c:v>11.7059195948085</c:v>
                </c:pt>
                <c:pt idx="223">
                  <c:v>11.75878442545109</c:v>
                </c:pt>
                <c:pt idx="224">
                  <c:v>11.80500158277936</c:v>
                </c:pt>
                <c:pt idx="225">
                  <c:v>11.85754985754986</c:v>
                </c:pt>
                <c:pt idx="226">
                  <c:v>11.9170623615068</c:v>
                </c:pt>
                <c:pt idx="227">
                  <c:v>11.9696106362773</c:v>
                </c:pt>
                <c:pt idx="228">
                  <c:v>12.02912314023425</c:v>
                </c:pt>
                <c:pt idx="229">
                  <c:v>12.08831908831909</c:v>
                </c:pt>
                <c:pt idx="230">
                  <c:v>12.1411839189617</c:v>
                </c:pt>
                <c:pt idx="231">
                  <c:v>12.1940487496043</c:v>
                </c:pt>
                <c:pt idx="232">
                  <c:v>12.24026590693257</c:v>
                </c:pt>
                <c:pt idx="233">
                  <c:v>12.29281418170307</c:v>
                </c:pt>
                <c:pt idx="234">
                  <c:v>12.34567901234568</c:v>
                </c:pt>
                <c:pt idx="235">
                  <c:v>12.40487496043052</c:v>
                </c:pt>
                <c:pt idx="236">
                  <c:v>12.45773979107313</c:v>
                </c:pt>
                <c:pt idx="237">
                  <c:v>12.5039569484014</c:v>
                </c:pt>
                <c:pt idx="238">
                  <c:v>12.556821779044</c:v>
                </c:pt>
                <c:pt idx="239">
                  <c:v>12.6093700538145</c:v>
                </c:pt>
                <c:pt idx="240">
                  <c:v>12.65558721114277</c:v>
                </c:pt>
                <c:pt idx="241">
                  <c:v>12.70845204178537</c:v>
                </c:pt>
                <c:pt idx="242">
                  <c:v>12.76100031655587</c:v>
                </c:pt>
                <c:pt idx="243">
                  <c:v>12.80721747388414</c:v>
                </c:pt>
                <c:pt idx="244">
                  <c:v>12.86008230452675</c:v>
                </c:pt>
                <c:pt idx="245">
                  <c:v>12.91927825261158</c:v>
                </c:pt>
                <c:pt idx="246">
                  <c:v>12.9721430832542</c:v>
                </c:pt>
                <c:pt idx="247">
                  <c:v>13.01836024058246</c:v>
                </c:pt>
                <c:pt idx="248">
                  <c:v>13.07122507122507</c:v>
                </c:pt>
                <c:pt idx="249">
                  <c:v>13.13042101930991</c:v>
                </c:pt>
                <c:pt idx="250">
                  <c:v>13.18328584995252</c:v>
                </c:pt>
                <c:pt idx="251">
                  <c:v>13.23583412472301</c:v>
                </c:pt>
                <c:pt idx="252">
                  <c:v>13.3019943019943</c:v>
                </c:pt>
                <c:pt idx="253">
                  <c:v>13.35454257676481</c:v>
                </c:pt>
                <c:pt idx="254">
                  <c:v>13.40740740740741</c:v>
                </c:pt>
                <c:pt idx="255">
                  <c:v>13.46027223805002</c:v>
                </c:pt>
                <c:pt idx="256">
                  <c:v>13.51282051282052</c:v>
                </c:pt>
                <c:pt idx="257">
                  <c:v>13.57233301677746</c:v>
                </c:pt>
                <c:pt idx="258">
                  <c:v>13.61855017410573</c:v>
                </c:pt>
                <c:pt idx="259">
                  <c:v>13.67109844887623</c:v>
                </c:pt>
                <c:pt idx="260">
                  <c:v>13.72396327951883</c:v>
                </c:pt>
                <c:pt idx="261">
                  <c:v>13.77682811016144</c:v>
                </c:pt>
                <c:pt idx="262">
                  <c:v>13.82937638493194</c:v>
                </c:pt>
                <c:pt idx="263">
                  <c:v>13.87559354226021</c:v>
                </c:pt>
                <c:pt idx="264">
                  <c:v>13.92181069958848</c:v>
                </c:pt>
                <c:pt idx="265">
                  <c:v>13.9746755302311</c:v>
                </c:pt>
                <c:pt idx="266">
                  <c:v>14.02722380500158</c:v>
                </c:pt>
                <c:pt idx="267">
                  <c:v>14.07344096232985</c:v>
                </c:pt>
                <c:pt idx="268">
                  <c:v>14.12630579297246</c:v>
                </c:pt>
                <c:pt idx="269">
                  <c:v>14.17917062361507</c:v>
                </c:pt>
                <c:pt idx="270">
                  <c:v>14.23171889838556</c:v>
                </c:pt>
                <c:pt idx="271">
                  <c:v>14.28458372902817</c:v>
                </c:pt>
                <c:pt idx="272">
                  <c:v>14.33744855967078</c:v>
                </c:pt>
                <c:pt idx="273">
                  <c:v>14.3899968344413</c:v>
                </c:pt>
                <c:pt idx="274">
                  <c:v>14.44286166508389</c:v>
                </c:pt>
                <c:pt idx="275">
                  <c:v>14.50870528648306</c:v>
                </c:pt>
                <c:pt idx="276">
                  <c:v>14.56821779044001</c:v>
                </c:pt>
                <c:pt idx="277">
                  <c:v>14.62741373852485</c:v>
                </c:pt>
                <c:pt idx="278">
                  <c:v>14.68027856916746</c:v>
                </c:pt>
                <c:pt idx="279">
                  <c:v>14.72649572649573</c:v>
                </c:pt>
                <c:pt idx="280">
                  <c:v>14.78569167458056</c:v>
                </c:pt>
                <c:pt idx="281">
                  <c:v>14.83855650522317</c:v>
                </c:pt>
                <c:pt idx="282">
                  <c:v>14.89142133586578</c:v>
                </c:pt>
                <c:pt idx="283">
                  <c:v>14.93732193732194</c:v>
                </c:pt>
                <c:pt idx="284">
                  <c:v>14.99018676796455</c:v>
                </c:pt>
                <c:pt idx="285">
                  <c:v>15.04305159860716</c:v>
                </c:pt>
                <c:pt idx="286">
                  <c:v>15.09559987337766</c:v>
                </c:pt>
                <c:pt idx="287">
                  <c:v>15.14181703070592</c:v>
                </c:pt>
                <c:pt idx="288">
                  <c:v>15.19468186134853</c:v>
                </c:pt>
                <c:pt idx="289">
                  <c:v>15.2408990186768</c:v>
                </c:pt>
                <c:pt idx="290">
                  <c:v>15.2934472934473</c:v>
                </c:pt>
                <c:pt idx="291">
                  <c:v>15.33966445077556</c:v>
                </c:pt>
                <c:pt idx="292">
                  <c:v>15.39917695473251</c:v>
                </c:pt>
                <c:pt idx="293">
                  <c:v>15.45172522950301</c:v>
                </c:pt>
                <c:pt idx="294">
                  <c:v>15.49794238683127</c:v>
                </c:pt>
                <c:pt idx="295">
                  <c:v>15.5508072174739</c:v>
                </c:pt>
                <c:pt idx="296">
                  <c:v>15.60367204811649</c:v>
                </c:pt>
                <c:pt idx="297">
                  <c:v>15.656220322887</c:v>
                </c:pt>
                <c:pt idx="298">
                  <c:v>15.71573282684394</c:v>
                </c:pt>
                <c:pt idx="299">
                  <c:v>15.77492877492877</c:v>
                </c:pt>
                <c:pt idx="300">
                  <c:v>15.82779360557138</c:v>
                </c:pt>
                <c:pt idx="301">
                  <c:v>15.88698955365623</c:v>
                </c:pt>
                <c:pt idx="302">
                  <c:v>15.94650205761317</c:v>
                </c:pt>
                <c:pt idx="303">
                  <c:v>15.99936688825578</c:v>
                </c:pt>
                <c:pt idx="304">
                  <c:v>16.04526748971193</c:v>
                </c:pt>
                <c:pt idx="305">
                  <c:v>16.09813232035454</c:v>
                </c:pt>
                <c:pt idx="306">
                  <c:v>16.15099715099716</c:v>
                </c:pt>
                <c:pt idx="307">
                  <c:v>16.21019309908199</c:v>
                </c:pt>
                <c:pt idx="308">
                  <c:v>16.2630579297246</c:v>
                </c:pt>
                <c:pt idx="309">
                  <c:v>16.30927508705287</c:v>
                </c:pt>
                <c:pt idx="310">
                  <c:v>16.35549224438108</c:v>
                </c:pt>
                <c:pt idx="311">
                  <c:v>16.40804051915162</c:v>
                </c:pt>
                <c:pt idx="312">
                  <c:v>16.46090534979423</c:v>
                </c:pt>
                <c:pt idx="313">
                  <c:v>16.50712250712251</c:v>
                </c:pt>
                <c:pt idx="314">
                  <c:v>16.55967078189301</c:v>
                </c:pt>
                <c:pt idx="315">
                  <c:v>16.60588793922128</c:v>
                </c:pt>
                <c:pt idx="316">
                  <c:v>16.65875276986388</c:v>
                </c:pt>
                <c:pt idx="317">
                  <c:v>16.71794871794872</c:v>
                </c:pt>
                <c:pt idx="318">
                  <c:v>16.77081354859132</c:v>
                </c:pt>
                <c:pt idx="319">
                  <c:v>16.8170307059196</c:v>
                </c:pt>
                <c:pt idx="320">
                  <c:v>16.8698955365622</c:v>
                </c:pt>
                <c:pt idx="321">
                  <c:v>16.92244381133256</c:v>
                </c:pt>
                <c:pt idx="322">
                  <c:v>16.98860398860385</c:v>
                </c:pt>
                <c:pt idx="323">
                  <c:v>17.04115226337449</c:v>
                </c:pt>
                <c:pt idx="324">
                  <c:v>17.0940170940171</c:v>
                </c:pt>
                <c:pt idx="325">
                  <c:v>17.15321304210192</c:v>
                </c:pt>
                <c:pt idx="326">
                  <c:v>17.20607787274454</c:v>
                </c:pt>
                <c:pt idx="327">
                  <c:v>17.25894270338715</c:v>
                </c:pt>
                <c:pt idx="328">
                  <c:v>17.31149097815765</c:v>
                </c:pt>
                <c:pt idx="329">
                  <c:v>17.36435580880025</c:v>
                </c:pt>
                <c:pt idx="330">
                  <c:v>17.41722063944286</c:v>
                </c:pt>
                <c:pt idx="331">
                  <c:v>17.46976891421335</c:v>
                </c:pt>
                <c:pt idx="332">
                  <c:v>17.52263374485597</c:v>
                </c:pt>
                <c:pt idx="333">
                  <c:v>17.57549857549859</c:v>
                </c:pt>
                <c:pt idx="334">
                  <c:v>17.62171573282685</c:v>
                </c:pt>
                <c:pt idx="335">
                  <c:v>17.667616334283</c:v>
                </c:pt>
                <c:pt idx="336">
                  <c:v>17.72048116492561</c:v>
                </c:pt>
                <c:pt idx="337">
                  <c:v>17.76669832225388</c:v>
                </c:pt>
                <c:pt idx="338">
                  <c:v>17.8195631528965</c:v>
                </c:pt>
                <c:pt idx="339">
                  <c:v>17.872111427667</c:v>
                </c:pt>
                <c:pt idx="340">
                  <c:v>17.91832858499522</c:v>
                </c:pt>
                <c:pt idx="341">
                  <c:v>17.9778410889522</c:v>
                </c:pt>
                <c:pt idx="342">
                  <c:v>18.03038936372269</c:v>
                </c:pt>
                <c:pt idx="343">
                  <c:v>18.0832541943653</c:v>
                </c:pt>
                <c:pt idx="344">
                  <c:v>18.13611902500791</c:v>
                </c:pt>
                <c:pt idx="345">
                  <c:v>18.18201962646407</c:v>
                </c:pt>
                <c:pt idx="346">
                  <c:v>18.24817980373522</c:v>
                </c:pt>
                <c:pt idx="347">
                  <c:v>18.3073757518202</c:v>
                </c:pt>
                <c:pt idx="348">
                  <c:v>18.36024058246278</c:v>
                </c:pt>
                <c:pt idx="349">
                  <c:v>18.41943653054752</c:v>
                </c:pt>
                <c:pt idx="350">
                  <c:v>18.47230136119024</c:v>
                </c:pt>
                <c:pt idx="351">
                  <c:v>18.51851851851852</c:v>
                </c:pt>
                <c:pt idx="352">
                  <c:v>18.57138334916112</c:v>
                </c:pt>
                <c:pt idx="353">
                  <c:v>18.63057929724596</c:v>
                </c:pt>
                <c:pt idx="354">
                  <c:v>18.68344412788858</c:v>
                </c:pt>
                <c:pt idx="355">
                  <c:v>18.73599240265907</c:v>
                </c:pt>
                <c:pt idx="356">
                  <c:v>18.78885723330168</c:v>
                </c:pt>
                <c:pt idx="357">
                  <c:v>18.84172206394429</c:v>
                </c:pt>
                <c:pt idx="358">
                  <c:v>18.88793922127256</c:v>
                </c:pt>
                <c:pt idx="359">
                  <c:v>18.93383982272871</c:v>
                </c:pt>
                <c:pt idx="360">
                  <c:v>18.98670465337119</c:v>
                </c:pt>
                <c:pt idx="361">
                  <c:v>19.03956948401393</c:v>
                </c:pt>
                <c:pt idx="362">
                  <c:v>19.08578664134208</c:v>
                </c:pt>
                <c:pt idx="363">
                  <c:v>19.13168724279835</c:v>
                </c:pt>
                <c:pt idx="364">
                  <c:v>19.1911997467553</c:v>
                </c:pt>
                <c:pt idx="365">
                  <c:v>19.24406457739791</c:v>
                </c:pt>
                <c:pt idx="366">
                  <c:v>19.30326052548276</c:v>
                </c:pt>
                <c:pt idx="367">
                  <c:v>19.34947768281101</c:v>
                </c:pt>
                <c:pt idx="368">
                  <c:v>19.39569484013915</c:v>
                </c:pt>
                <c:pt idx="369">
                  <c:v>19.46153846153846</c:v>
                </c:pt>
                <c:pt idx="370">
                  <c:v>19.52738208293762</c:v>
                </c:pt>
                <c:pt idx="371">
                  <c:v>19.58024691358018</c:v>
                </c:pt>
                <c:pt idx="372">
                  <c:v>19.63311174422286</c:v>
                </c:pt>
                <c:pt idx="373">
                  <c:v>19.69230769230769</c:v>
                </c:pt>
                <c:pt idx="374">
                  <c:v>19.73852484963592</c:v>
                </c:pt>
                <c:pt idx="375">
                  <c:v>19.78474200696409</c:v>
                </c:pt>
                <c:pt idx="376">
                  <c:v>19.84393795504907</c:v>
                </c:pt>
                <c:pt idx="377">
                  <c:v>19.89680278569168</c:v>
                </c:pt>
                <c:pt idx="378">
                  <c:v>19.94966761633428</c:v>
                </c:pt>
                <c:pt idx="379">
                  <c:v>20.00221589110478</c:v>
                </c:pt>
                <c:pt idx="380">
                  <c:v>20.05508072174739</c:v>
                </c:pt>
                <c:pt idx="381">
                  <c:v>20.10794555239</c:v>
                </c:pt>
                <c:pt idx="382">
                  <c:v>20.16049382716049</c:v>
                </c:pt>
                <c:pt idx="383">
                  <c:v>20.20671098448875</c:v>
                </c:pt>
                <c:pt idx="384">
                  <c:v>20.25957581513137</c:v>
                </c:pt>
                <c:pt idx="385">
                  <c:v>20.30579297245962</c:v>
                </c:pt>
                <c:pt idx="386">
                  <c:v>20.35834124723013</c:v>
                </c:pt>
                <c:pt idx="387">
                  <c:v>20.40455840455841</c:v>
                </c:pt>
                <c:pt idx="388">
                  <c:v>20.45742323520101</c:v>
                </c:pt>
                <c:pt idx="389">
                  <c:v>20.51028806584363</c:v>
                </c:pt>
                <c:pt idx="390">
                  <c:v>20.56283634061412</c:v>
                </c:pt>
                <c:pt idx="391">
                  <c:v>20.62234884457098</c:v>
                </c:pt>
                <c:pt idx="392">
                  <c:v>20.66856600189933</c:v>
                </c:pt>
                <c:pt idx="393">
                  <c:v>20.72111427666982</c:v>
                </c:pt>
                <c:pt idx="394">
                  <c:v>20.78727445394112</c:v>
                </c:pt>
                <c:pt idx="395">
                  <c:v>20.83982272871162</c:v>
                </c:pt>
                <c:pt idx="396">
                  <c:v>20.89933523266857</c:v>
                </c:pt>
                <c:pt idx="397">
                  <c:v>20.95188350743906</c:v>
                </c:pt>
                <c:pt idx="398">
                  <c:v>20.99810066476719</c:v>
                </c:pt>
                <c:pt idx="399">
                  <c:v>21.05096549540994</c:v>
                </c:pt>
                <c:pt idx="400">
                  <c:v>21.11016144349478</c:v>
                </c:pt>
                <c:pt idx="401">
                  <c:v>21.16302627413725</c:v>
                </c:pt>
                <c:pt idx="402">
                  <c:v>21.21589110477999</c:v>
                </c:pt>
                <c:pt idx="403">
                  <c:v>21.26843937955048</c:v>
                </c:pt>
                <c:pt idx="404">
                  <c:v>21.3213042101931</c:v>
                </c:pt>
                <c:pt idx="405">
                  <c:v>21.36752136752137</c:v>
                </c:pt>
                <c:pt idx="406">
                  <c:v>21.4267173156062</c:v>
                </c:pt>
                <c:pt idx="407">
                  <c:v>21.47958214624881</c:v>
                </c:pt>
                <c:pt idx="408">
                  <c:v>21.52579930357694</c:v>
                </c:pt>
                <c:pt idx="409">
                  <c:v>21.57201646090535</c:v>
                </c:pt>
                <c:pt idx="410">
                  <c:v>21.62456473567585</c:v>
                </c:pt>
                <c:pt idx="411">
                  <c:v>21.67078189300411</c:v>
                </c:pt>
                <c:pt idx="412">
                  <c:v>21.73029439696106</c:v>
                </c:pt>
                <c:pt idx="413">
                  <c:v>21.78284267173142</c:v>
                </c:pt>
                <c:pt idx="414">
                  <c:v>21.83570750237417</c:v>
                </c:pt>
                <c:pt idx="415">
                  <c:v>21.88857233301678</c:v>
                </c:pt>
                <c:pt idx="416">
                  <c:v>21.94112060778727</c:v>
                </c:pt>
                <c:pt idx="417">
                  <c:v>22.00063311174422</c:v>
                </c:pt>
                <c:pt idx="418">
                  <c:v>22.05349794238683</c:v>
                </c:pt>
                <c:pt idx="419">
                  <c:v>22.10604621715732</c:v>
                </c:pt>
                <c:pt idx="420">
                  <c:v>22.15891104779994</c:v>
                </c:pt>
                <c:pt idx="421">
                  <c:v>22.21810699588477</c:v>
                </c:pt>
                <c:pt idx="422">
                  <c:v>22.26432415321304</c:v>
                </c:pt>
                <c:pt idx="423">
                  <c:v>22.31718898385565</c:v>
                </c:pt>
                <c:pt idx="424">
                  <c:v>22.37005381449826</c:v>
                </c:pt>
                <c:pt idx="425">
                  <c:v>22.42924976258308</c:v>
                </c:pt>
                <c:pt idx="426">
                  <c:v>22.48211459322558</c:v>
                </c:pt>
                <c:pt idx="427">
                  <c:v>22.5346628679962</c:v>
                </c:pt>
                <c:pt idx="428">
                  <c:v>22.58752769863881</c:v>
                </c:pt>
                <c:pt idx="429">
                  <c:v>22.64039252928142</c:v>
                </c:pt>
                <c:pt idx="430">
                  <c:v>22.69958847736625</c:v>
                </c:pt>
                <c:pt idx="431">
                  <c:v>22.74580563469453</c:v>
                </c:pt>
                <c:pt idx="432">
                  <c:v>22.79867046533712</c:v>
                </c:pt>
                <c:pt idx="433">
                  <c:v>22.84488762266541</c:v>
                </c:pt>
                <c:pt idx="434">
                  <c:v>22.89078822412155</c:v>
                </c:pt>
                <c:pt idx="435">
                  <c:v>22.94365305476416</c:v>
                </c:pt>
                <c:pt idx="436">
                  <c:v>22.99651788540677</c:v>
                </c:pt>
                <c:pt idx="437">
                  <c:v>23.04906616017727</c:v>
                </c:pt>
                <c:pt idx="438">
                  <c:v>23.10193099081988</c:v>
                </c:pt>
                <c:pt idx="439">
                  <c:v>23.1547958214625</c:v>
                </c:pt>
                <c:pt idx="440">
                  <c:v>23.20734409623299</c:v>
                </c:pt>
                <c:pt idx="441">
                  <c:v>23.26685660018993</c:v>
                </c:pt>
                <c:pt idx="442">
                  <c:v>23.31972143083254</c:v>
                </c:pt>
                <c:pt idx="443">
                  <c:v>23.37226970560303</c:v>
                </c:pt>
                <c:pt idx="444">
                  <c:v>23.43178220955998</c:v>
                </c:pt>
                <c:pt idx="445">
                  <c:v>23.47799936688826</c:v>
                </c:pt>
                <c:pt idx="446">
                  <c:v>23.53054764165875</c:v>
                </c:pt>
                <c:pt idx="447">
                  <c:v>23.57676479898702</c:v>
                </c:pt>
                <c:pt idx="448">
                  <c:v>23.62962962962963</c:v>
                </c:pt>
                <c:pt idx="449">
                  <c:v>23.68217790440013</c:v>
                </c:pt>
                <c:pt idx="450">
                  <c:v>23.74169040835708</c:v>
                </c:pt>
                <c:pt idx="451">
                  <c:v>23.79455523899968</c:v>
                </c:pt>
                <c:pt idx="452">
                  <c:v>23.84710351377018</c:v>
                </c:pt>
                <c:pt idx="453">
                  <c:v>23.89332067109845</c:v>
                </c:pt>
                <c:pt idx="454">
                  <c:v>23.94618550174106</c:v>
                </c:pt>
                <c:pt idx="455">
                  <c:v>23.99873377651148</c:v>
                </c:pt>
                <c:pt idx="456">
                  <c:v>24.0582462804685</c:v>
                </c:pt>
                <c:pt idx="457">
                  <c:v>24.10446343779678</c:v>
                </c:pt>
                <c:pt idx="458">
                  <c:v>24.15701171256728</c:v>
                </c:pt>
                <c:pt idx="459">
                  <c:v>24.20987654320988</c:v>
                </c:pt>
                <c:pt idx="460">
                  <c:v>24.25609370053814</c:v>
                </c:pt>
                <c:pt idx="461">
                  <c:v>24.31528964862298</c:v>
                </c:pt>
                <c:pt idx="462">
                  <c:v>24.36815447926559</c:v>
                </c:pt>
                <c:pt idx="463">
                  <c:v>24.4210193099082</c:v>
                </c:pt>
                <c:pt idx="464">
                  <c:v>24.47356758467869</c:v>
                </c:pt>
                <c:pt idx="465">
                  <c:v>24.52643241532118</c:v>
                </c:pt>
                <c:pt idx="466">
                  <c:v>24.57264957264944</c:v>
                </c:pt>
                <c:pt idx="467">
                  <c:v>24.63184552073441</c:v>
                </c:pt>
                <c:pt idx="468">
                  <c:v>24.69135802469136</c:v>
                </c:pt>
                <c:pt idx="469">
                  <c:v>24.74422285533383</c:v>
                </c:pt>
                <c:pt idx="470">
                  <c:v>24.79677113010446</c:v>
                </c:pt>
                <c:pt idx="471">
                  <c:v>24.84963596074707</c:v>
                </c:pt>
                <c:pt idx="472">
                  <c:v>24.90250079138968</c:v>
                </c:pt>
                <c:pt idx="473">
                  <c:v>24.95504906616008</c:v>
                </c:pt>
                <c:pt idx="474">
                  <c:v>25.0079138968028</c:v>
                </c:pt>
                <c:pt idx="475">
                  <c:v>25.06077872744539</c:v>
                </c:pt>
                <c:pt idx="476">
                  <c:v>25.0804051915163</c:v>
                </c:pt>
                <c:pt idx="477">
                  <c:v>0.0</c:v>
                </c:pt>
              </c:numCache>
            </c:numRef>
          </c:xVal>
          <c:yVal>
            <c:numRef>
              <c:f>'wet-vs-dry'!$H$13:$H$490</c:f>
              <c:numCache>
                <c:formatCode>General</c:formatCode>
                <c:ptCount val="478"/>
                <c:pt idx="0">
                  <c:v>-0.00069</c:v>
                </c:pt>
                <c:pt idx="1">
                  <c:v>-0.00105</c:v>
                </c:pt>
                <c:pt idx="2">
                  <c:v>0.00013</c:v>
                </c:pt>
                <c:pt idx="3">
                  <c:v>0.00273</c:v>
                </c:pt>
                <c:pt idx="4">
                  <c:v>-0.00321</c:v>
                </c:pt>
                <c:pt idx="5">
                  <c:v>0.00107</c:v>
                </c:pt>
                <c:pt idx="6">
                  <c:v>0.00239</c:v>
                </c:pt>
                <c:pt idx="7">
                  <c:v>0.00203</c:v>
                </c:pt>
                <c:pt idx="8">
                  <c:v>-0.00041</c:v>
                </c:pt>
                <c:pt idx="9">
                  <c:v>0.00148</c:v>
                </c:pt>
                <c:pt idx="10">
                  <c:v>0.00022</c:v>
                </c:pt>
                <c:pt idx="11">
                  <c:v>0.00268</c:v>
                </c:pt>
                <c:pt idx="12">
                  <c:v>0.00414</c:v>
                </c:pt>
                <c:pt idx="13">
                  <c:v>0.0037</c:v>
                </c:pt>
                <c:pt idx="14">
                  <c:v>0.00043</c:v>
                </c:pt>
                <c:pt idx="15">
                  <c:v>0.00075</c:v>
                </c:pt>
                <c:pt idx="16">
                  <c:v>0.00312</c:v>
                </c:pt>
                <c:pt idx="17">
                  <c:v>0.00152</c:v>
                </c:pt>
                <c:pt idx="18">
                  <c:v>0.00296</c:v>
                </c:pt>
                <c:pt idx="19">
                  <c:v>0.00302</c:v>
                </c:pt>
                <c:pt idx="20">
                  <c:v>0.00177</c:v>
                </c:pt>
                <c:pt idx="21">
                  <c:v>0.00334</c:v>
                </c:pt>
                <c:pt idx="22">
                  <c:v>0.00536</c:v>
                </c:pt>
                <c:pt idx="23">
                  <c:v>0.00513</c:v>
                </c:pt>
                <c:pt idx="24">
                  <c:v>0.0033</c:v>
                </c:pt>
                <c:pt idx="25">
                  <c:v>0.00404</c:v>
                </c:pt>
                <c:pt idx="26">
                  <c:v>0.01061</c:v>
                </c:pt>
                <c:pt idx="27">
                  <c:v>0.0029</c:v>
                </c:pt>
                <c:pt idx="28">
                  <c:v>0.01178</c:v>
                </c:pt>
                <c:pt idx="29">
                  <c:v>0.00497</c:v>
                </c:pt>
                <c:pt idx="30">
                  <c:v>0.00655</c:v>
                </c:pt>
                <c:pt idx="31">
                  <c:v>0.00926</c:v>
                </c:pt>
                <c:pt idx="32">
                  <c:v>0.00582</c:v>
                </c:pt>
                <c:pt idx="33">
                  <c:v>0.00429</c:v>
                </c:pt>
                <c:pt idx="34">
                  <c:v>0.0084</c:v>
                </c:pt>
                <c:pt idx="35">
                  <c:v>0.00736</c:v>
                </c:pt>
                <c:pt idx="36">
                  <c:v>0.00617</c:v>
                </c:pt>
                <c:pt idx="37">
                  <c:v>0.01049</c:v>
                </c:pt>
                <c:pt idx="38">
                  <c:v>0.00802</c:v>
                </c:pt>
                <c:pt idx="39">
                  <c:v>0.00775</c:v>
                </c:pt>
                <c:pt idx="40">
                  <c:v>0.00875</c:v>
                </c:pt>
                <c:pt idx="41">
                  <c:v>0.01079</c:v>
                </c:pt>
                <c:pt idx="42">
                  <c:v>0.00771</c:v>
                </c:pt>
                <c:pt idx="43">
                  <c:v>0.0088</c:v>
                </c:pt>
                <c:pt idx="44">
                  <c:v>0.01185</c:v>
                </c:pt>
                <c:pt idx="45">
                  <c:v>0.01262</c:v>
                </c:pt>
                <c:pt idx="46">
                  <c:v>0.00962</c:v>
                </c:pt>
                <c:pt idx="47">
                  <c:v>0.00817</c:v>
                </c:pt>
                <c:pt idx="48">
                  <c:v>0.01031</c:v>
                </c:pt>
                <c:pt idx="49">
                  <c:v>0.01057</c:v>
                </c:pt>
                <c:pt idx="50">
                  <c:v>0.00935</c:v>
                </c:pt>
                <c:pt idx="51">
                  <c:v>0.00935</c:v>
                </c:pt>
                <c:pt idx="52">
                  <c:v>0.01202</c:v>
                </c:pt>
                <c:pt idx="53">
                  <c:v>0.01079</c:v>
                </c:pt>
                <c:pt idx="54">
                  <c:v>0.01328</c:v>
                </c:pt>
                <c:pt idx="55">
                  <c:v>0.01689</c:v>
                </c:pt>
                <c:pt idx="56">
                  <c:v>0.01095</c:v>
                </c:pt>
                <c:pt idx="57">
                  <c:v>0.01276</c:v>
                </c:pt>
                <c:pt idx="58">
                  <c:v>0.01187</c:v>
                </c:pt>
                <c:pt idx="59">
                  <c:v>0.01585</c:v>
                </c:pt>
                <c:pt idx="60">
                  <c:v>0.01466</c:v>
                </c:pt>
                <c:pt idx="61">
                  <c:v>0.01267</c:v>
                </c:pt>
                <c:pt idx="62">
                  <c:v>0.01035</c:v>
                </c:pt>
                <c:pt idx="63">
                  <c:v>0.01338</c:v>
                </c:pt>
                <c:pt idx="64">
                  <c:v>0.0138</c:v>
                </c:pt>
                <c:pt idx="65">
                  <c:v>0.01237</c:v>
                </c:pt>
                <c:pt idx="66">
                  <c:v>0.01269</c:v>
                </c:pt>
                <c:pt idx="67">
                  <c:v>0.01225</c:v>
                </c:pt>
                <c:pt idx="68">
                  <c:v>0.01331</c:v>
                </c:pt>
                <c:pt idx="69">
                  <c:v>0.01762</c:v>
                </c:pt>
                <c:pt idx="70">
                  <c:v>0.01491</c:v>
                </c:pt>
                <c:pt idx="71">
                  <c:v>0.01797</c:v>
                </c:pt>
                <c:pt idx="72">
                  <c:v>0.01629</c:v>
                </c:pt>
                <c:pt idx="73">
                  <c:v>0.01484</c:v>
                </c:pt>
                <c:pt idx="74">
                  <c:v>0.01609</c:v>
                </c:pt>
                <c:pt idx="75">
                  <c:v>0.01208</c:v>
                </c:pt>
                <c:pt idx="76">
                  <c:v>0.01756</c:v>
                </c:pt>
                <c:pt idx="77">
                  <c:v>0.01218</c:v>
                </c:pt>
                <c:pt idx="78">
                  <c:v>0.01583</c:v>
                </c:pt>
                <c:pt idx="79">
                  <c:v>0.01655</c:v>
                </c:pt>
                <c:pt idx="80">
                  <c:v>0.01608</c:v>
                </c:pt>
                <c:pt idx="81">
                  <c:v>0.01875</c:v>
                </c:pt>
                <c:pt idx="82">
                  <c:v>0.01741</c:v>
                </c:pt>
                <c:pt idx="83">
                  <c:v>0.01743</c:v>
                </c:pt>
                <c:pt idx="84">
                  <c:v>0.01772</c:v>
                </c:pt>
                <c:pt idx="85">
                  <c:v>0.02025</c:v>
                </c:pt>
                <c:pt idx="86">
                  <c:v>0.02293</c:v>
                </c:pt>
                <c:pt idx="87">
                  <c:v>0.01557</c:v>
                </c:pt>
                <c:pt idx="88">
                  <c:v>0.01714</c:v>
                </c:pt>
                <c:pt idx="89">
                  <c:v>0.01836</c:v>
                </c:pt>
                <c:pt idx="90">
                  <c:v>0.01721</c:v>
                </c:pt>
                <c:pt idx="91">
                  <c:v>0.0177</c:v>
                </c:pt>
                <c:pt idx="92">
                  <c:v>0.02139</c:v>
                </c:pt>
                <c:pt idx="93">
                  <c:v>0.01944</c:v>
                </c:pt>
                <c:pt idx="94">
                  <c:v>0.02192</c:v>
                </c:pt>
                <c:pt idx="95">
                  <c:v>0.01813</c:v>
                </c:pt>
                <c:pt idx="96">
                  <c:v>0.01922</c:v>
                </c:pt>
                <c:pt idx="97">
                  <c:v>0.0178</c:v>
                </c:pt>
                <c:pt idx="98">
                  <c:v>0.01658</c:v>
                </c:pt>
                <c:pt idx="99">
                  <c:v>0.02089</c:v>
                </c:pt>
                <c:pt idx="100">
                  <c:v>0.02594</c:v>
                </c:pt>
                <c:pt idx="101">
                  <c:v>0.02003</c:v>
                </c:pt>
                <c:pt idx="102">
                  <c:v>0.02142</c:v>
                </c:pt>
                <c:pt idx="103">
                  <c:v>0.02445</c:v>
                </c:pt>
                <c:pt idx="104">
                  <c:v>0.02091</c:v>
                </c:pt>
                <c:pt idx="105">
                  <c:v>0.01919</c:v>
                </c:pt>
                <c:pt idx="106">
                  <c:v>0.0184</c:v>
                </c:pt>
                <c:pt idx="107">
                  <c:v>0.02551</c:v>
                </c:pt>
                <c:pt idx="108">
                  <c:v>0.01851</c:v>
                </c:pt>
                <c:pt idx="109">
                  <c:v>0.02154</c:v>
                </c:pt>
                <c:pt idx="110">
                  <c:v>0.0193</c:v>
                </c:pt>
                <c:pt idx="111">
                  <c:v>0.02529</c:v>
                </c:pt>
                <c:pt idx="112">
                  <c:v>0.02292</c:v>
                </c:pt>
                <c:pt idx="113">
                  <c:v>0.02354</c:v>
                </c:pt>
                <c:pt idx="114">
                  <c:v>0.02246</c:v>
                </c:pt>
                <c:pt idx="115">
                  <c:v>0.02254</c:v>
                </c:pt>
                <c:pt idx="116">
                  <c:v>0.02356</c:v>
                </c:pt>
                <c:pt idx="117">
                  <c:v>0.02339</c:v>
                </c:pt>
                <c:pt idx="118">
                  <c:v>0.02346</c:v>
                </c:pt>
                <c:pt idx="119">
                  <c:v>0.02562</c:v>
                </c:pt>
                <c:pt idx="120">
                  <c:v>0.0232</c:v>
                </c:pt>
                <c:pt idx="121">
                  <c:v>0.02501</c:v>
                </c:pt>
                <c:pt idx="122">
                  <c:v>0.02586</c:v>
                </c:pt>
                <c:pt idx="123">
                  <c:v>0.02676</c:v>
                </c:pt>
                <c:pt idx="124">
                  <c:v>0.02707</c:v>
                </c:pt>
                <c:pt idx="125">
                  <c:v>0.02348</c:v>
                </c:pt>
                <c:pt idx="126">
                  <c:v>0.0288</c:v>
                </c:pt>
                <c:pt idx="127">
                  <c:v>0.02579</c:v>
                </c:pt>
                <c:pt idx="128">
                  <c:v>0.03038</c:v>
                </c:pt>
                <c:pt idx="129">
                  <c:v>0.0246</c:v>
                </c:pt>
                <c:pt idx="130">
                  <c:v>0.02499</c:v>
                </c:pt>
                <c:pt idx="131">
                  <c:v>0.02515</c:v>
                </c:pt>
                <c:pt idx="132">
                  <c:v>0.02844</c:v>
                </c:pt>
                <c:pt idx="133">
                  <c:v>0.02491</c:v>
                </c:pt>
                <c:pt idx="134">
                  <c:v>0.0283</c:v>
                </c:pt>
                <c:pt idx="135">
                  <c:v>0.02615</c:v>
                </c:pt>
                <c:pt idx="136">
                  <c:v>0.02834</c:v>
                </c:pt>
                <c:pt idx="137">
                  <c:v>0.02704</c:v>
                </c:pt>
                <c:pt idx="138">
                  <c:v>0.02955</c:v>
                </c:pt>
                <c:pt idx="139">
                  <c:v>0.02513</c:v>
                </c:pt>
                <c:pt idx="140">
                  <c:v>0.03142</c:v>
                </c:pt>
                <c:pt idx="141">
                  <c:v>0.02902</c:v>
                </c:pt>
                <c:pt idx="142">
                  <c:v>0.02782</c:v>
                </c:pt>
                <c:pt idx="143">
                  <c:v>0.02524</c:v>
                </c:pt>
                <c:pt idx="144">
                  <c:v>0.02857</c:v>
                </c:pt>
                <c:pt idx="145">
                  <c:v>0.0257</c:v>
                </c:pt>
                <c:pt idx="146">
                  <c:v>0.03031</c:v>
                </c:pt>
                <c:pt idx="147">
                  <c:v>0.02915</c:v>
                </c:pt>
                <c:pt idx="148">
                  <c:v>0.0334</c:v>
                </c:pt>
                <c:pt idx="149">
                  <c:v>0.02854</c:v>
                </c:pt>
                <c:pt idx="150">
                  <c:v>0.03364</c:v>
                </c:pt>
                <c:pt idx="151">
                  <c:v>0.03364</c:v>
                </c:pt>
                <c:pt idx="152">
                  <c:v>0.0315</c:v>
                </c:pt>
                <c:pt idx="153">
                  <c:v>0.03095</c:v>
                </c:pt>
                <c:pt idx="154">
                  <c:v>0.03081</c:v>
                </c:pt>
                <c:pt idx="155">
                  <c:v>0.03252</c:v>
                </c:pt>
                <c:pt idx="156">
                  <c:v>0.03115</c:v>
                </c:pt>
                <c:pt idx="157">
                  <c:v>0.0354</c:v>
                </c:pt>
                <c:pt idx="158">
                  <c:v>0.03232</c:v>
                </c:pt>
                <c:pt idx="159">
                  <c:v>0.03282</c:v>
                </c:pt>
                <c:pt idx="160">
                  <c:v>0.03236</c:v>
                </c:pt>
                <c:pt idx="161">
                  <c:v>0.03335</c:v>
                </c:pt>
                <c:pt idx="162">
                  <c:v>0.03187</c:v>
                </c:pt>
                <c:pt idx="163">
                  <c:v>0.03361</c:v>
                </c:pt>
                <c:pt idx="164">
                  <c:v>0.03293</c:v>
                </c:pt>
                <c:pt idx="165">
                  <c:v>0.03364</c:v>
                </c:pt>
                <c:pt idx="166">
                  <c:v>0.03464</c:v>
                </c:pt>
                <c:pt idx="167">
                  <c:v>0.03363</c:v>
                </c:pt>
                <c:pt idx="168">
                  <c:v>0.02934</c:v>
                </c:pt>
                <c:pt idx="169">
                  <c:v>0.03651</c:v>
                </c:pt>
                <c:pt idx="170">
                  <c:v>0.03167</c:v>
                </c:pt>
                <c:pt idx="171">
                  <c:v>0.03479</c:v>
                </c:pt>
                <c:pt idx="172">
                  <c:v>0.03076</c:v>
                </c:pt>
                <c:pt idx="173">
                  <c:v>0.03541</c:v>
                </c:pt>
                <c:pt idx="174">
                  <c:v>0.03411</c:v>
                </c:pt>
                <c:pt idx="175">
                  <c:v>0.03363</c:v>
                </c:pt>
                <c:pt idx="176">
                  <c:v>0.03532</c:v>
                </c:pt>
                <c:pt idx="177">
                  <c:v>0.03568</c:v>
                </c:pt>
                <c:pt idx="178">
                  <c:v>0.03514</c:v>
                </c:pt>
                <c:pt idx="179">
                  <c:v>0.03454</c:v>
                </c:pt>
                <c:pt idx="180">
                  <c:v>0.03442</c:v>
                </c:pt>
                <c:pt idx="181">
                  <c:v>0.03879</c:v>
                </c:pt>
                <c:pt idx="182">
                  <c:v>0.03674</c:v>
                </c:pt>
                <c:pt idx="183">
                  <c:v>0.03883</c:v>
                </c:pt>
                <c:pt idx="184">
                  <c:v>0.03739</c:v>
                </c:pt>
                <c:pt idx="185">
                  <c:v>0.037</c:v>
                </c:pt>
                <c:pt idx="186">
                  <c:v>0.03738</c:v>
                </c:pt>
                <c:pt idx="187">
                  <c:v>0.03794</c:v>
                </c:pt>
                <c:pt idx="188">
                  <c:v>0.03906</c:v>
                </c:pt>
                <c:pt idx="189">
                  <c:v>0.0378</c:v>
                </c:pt>
                <c:pt idx="190">
                  <c:v>0.03599</c:v>
                </c:pt>
                <c:pt idx="191">
                  <c:v>0.03798</c:v>
                </c:pt>
                <c:pt idx="192">
                  <c:v>0.03547</c:v>
                </c:pt>
                <c:pt idx="193">
                  <c:v>0.03643</c:v>
                </c:pt>
                <c:pt idx="194">
                  <c:v>0.03761</c:v>
                </c:pt>
                <c:pt idx="195">
                  <c:v>0.03654</c:v>
                </c:pt>
                <c:pt idx="196">
                  <c:v>0.04054</c:v>
                </c:pt>
                <c:pt idx="197">
                  <c:v>0.04102</c:v>
                </c:pt>
                <c:pt idx="198">
                  <c:v>0.04019</c:v>
                </c:pt>
                <c:pt idx="199">
                  <c:v>0.03685</c:v>
                </c:pt>
                <c:pt idx="200">
                  <c:v>0.0412</c:v>
                </c:pt>
                <c:pt idx="201">
                  <c:v>0.04066</c:v>
                </c:pt>
                <c:pt idx="202">
                  <c:v>0.03932</c:v>
                </c:pt>
                <c:pt idx="203">
                  <c:v>0.03748</c:v>
                </c:pt>
                <c:pt idx="204">
                  <c:v>0.03954</c:v>
                </c:pt>
                <c:pt idx="205">
                  <c:v>0.03827</c:v>
                </c:pt>
                <c:pt idx="206">
                  <c:v>0.03813</c:v>
                </c:pt>
                <c:pt idx="207">
                  <c:v>0.04257</c:v>
                </c:pt>
                <c:pt idx="208">
                  <c:v>0.04109</c:v>
                </c:pt>
                <c:pt idx="209">
                  <c:v>0.03641</c:v>
                </c:pt>
                <c:pt idx="210">
                  <c:v>0.04226</c:v>
                </c:pt>
                <c:pt idx="211">
                  <c:v>0.03962</c:v>
                </c:pt>
                <c:pt idx="212">
                  <c:v>0.04428</c:v>
                </c:pt>
                <c:pt idx="213">
                  <c:v>0.03927</c:v>
                </c:pt>
                <c:pt idx="214">
                  <c:v>0.04052</c:v>
                </c:pt>
                <c:pt idx="215">
                  <c:v>0.0416</c:v>
                </c:pt>
                <c:pt idx="216">
                  <c:v>0.04232</c:v>
                </c:pt>
                <c:pt idx="217">
                  <c:v>0.04176</c:v>
                </c:pt>
                <c:pt idx="218">
                  <c:v>0.04098</c:v>
                </c:pt>
                <c:pt idx="219">
                  <c:v>0.04147</c:v>
                </c:pt>
                <c:pt idx="220">
                  <c:v>0.04515</c:v>
                </c:pt>
                <c:pt idx="221">
                  <c:v>0.04446</c:v>
                </c:pt>
                <c:pt idx="222">
                  <c:v>0.04095</c:v>
                </c:pt>
                <c:pt idx="223">
                  <c:v>0.04405</c:v>
                </c:pt>
                <c:pt idx="224">
                  <c:v>0.04239</c:v>
                </c:pt>
                <c:pt idx="225">
                  <c:v>0.04552</c:v>
                </c:pt>
                <c:pt idx="226">
                  <c:v>0.04373</c:v>
                </c:pt>
                <c:pt idx="227">
                  <c:v>0.04519</c:v>
                </c:pt>
                <c:pt idx="228">
                  <c:v>0.0414</c:v>
                </c:pt>
                <c:pt idx="229">
                  <c:v>0.04511</c:v>
                </c:pt>
                <c:pt idx="230">
                  <c:v>0.04278</c:v>
                </c:pt>
                <c:pt idx="231">
                  <c:v>0.0456</c:v>
                </c:pt>
                <c:pt idx="232">
                  <c:v>0.04407</c:v>
                </c:pt>
                <c:pt idx="233">
                  <c:v>0.04771</c:v>
                </c:pt>
                <c:pt idx="234">
                  <c:v>0.04519</c:v>
                </c:pt>
                <c:pt idx="235">
                  <c:v>0.04663</c:v>
                </c:pt>
                <c:pt idx="236">
                  <c:v>0.04274</c:v>
                </c:pt>
                <c:pt idx="237">
                  <c:v>0.04728</c:v>
                </c:pt>
                <c:pt idx="238">
                  <c:v>0.04449</c:v>
                </c:pt>
                <c:pt idx="239">
                  <c:v>0.04911</c:v>
                </c:pt>
                <c:pt idx="240">
                  <c:v>0.04623</c:v>
                </c:pt>
                <c:pt idx="241">
                  <c:v>0.04958</c:v>
                </c:pt>
                <c:pt idx="242">
                  <c:v>0.04479</c:v>
                </c:pt>
                <c:pt idx="243">
                  <c:v>0.04741</c:v>
                </c:pt>
                <c:pt idx="244">
                  <c:v>0.05027</c:v>
                </c:pt>
                <c:pt idx="245">
                  <c:v>0.04757</c:v>
                </c:pt>
                <c:pt idx="246">
                  <c:v>0.04811</c:v>
                </c:pt>
                <c:pt idx="247">
                  <c:v>0.05005</c:v>
                </c:pt>
                <c:pt idx="248">
                  <c:v>0.04752</c:v>
                </c:pt>
                <c:pt idx="249">
                  <c:v>0.04809</c:v>
                </c:pt>
                <c:pt idx="250">
                  <c:v>0.04935</c:v>
                </c:pt>
                <c:pt idx="251">
                  <c:v>0.04874</c:v>
                </c:pt>
                <c:pt idx="252">
                  <c:v>0.04845</c:v>
                </c:pt>
                <c:pt idx="253">
                  <c:v>0.04659</c:v>
                </c:pt>
                <c:pt idx="254">
                  <c:v>0.04839</c:v>
                </c:pt>
                <c:pt idx="255">
                  <c:v>0.04657</c:v>
                </c:pt>
                <c:pt idx="256">
                  <c:v>0.04927</c:v>
                </c:pt>
                <c:pt idx="257">
                  <c:v>0.04821</c:v>
                </c:pt>
                <c:pt idx="258">
                  <c:v>0.05035</c:v>
                </c:pt>
                <c:pt idx="259">
                  <c:v>0.05132</c:v>
                </c:pt>
                <c:pt idx="260">
                  <c:v>0.04923</c:v>
                </c:pt>
                <c:pt idx="261">
                  <c:v>0.04754</c:v>
                </c:pt>
                <c:pt idx="262">
                  <c:v>0.05049</c:v>
                </c:pt>
                <c:pt idx="263">
                  <c:v>0.04868</c:v>
                </c:pt>
                <c:pt idx="264">
                  <c:v>0.05208</c:v>
                </c:pt>
                <c:pt idx="265">
                  <c:v>0.0529</c:v>
                </c:pt>
                <c:pt idx="266">
                  <c:v>0.05115</c:v>
                </c:pt>
                <c:pt idx="267">
                  <c:v>0.05083</c:v>
                </c:pt>
                <c:pt idx="268">
                  <c:v>0.05254</c:v>
                </c:pt>
                <c:pt idx="269">
                  <c:v>0.05365</c:v>
                </c:pt>
                <c:pt idx="270">
                  <c:v>0.04968</c:v>
                </c:pt>
                <c:pt idx="271">
                  <c:v>0.05358</c:v>
                </c:pt>
                <c:pt idx="272">
                  <c:v>0.05077</c:v>
                </c:pt>
                <c:pt idx="273">
                  <c:v>0.05103</c:v>
                </c:pt>
                <c:pt idx="274">
                  <c:v>0.05291</c:v>
                </c:pt>
                <c:pt idx="275">
                  <c:v>0.05326</c:v>
                </c:pt>
                <c:pt idx="276">
                  <c:v>0.05107</c:v>
                </c:pt>
                <c:pt idx="277">
                  <c:v>0.05485</c:v>
                </c:pt>
                <c:pt idx="278">
                  <c:v>0.05119</c:v>
                </c:pt>
                <c:pt idx="279">
                  <c:v>0.05371</c:v>
                </c:pt>
                <c:pt idx="280">
                  <c:v>0.05372</c:v>
                </c:pt>
                <c:pt idx="281">
                  <c:v>0.05422</c:v>
                </c:pt>
                <c:pt idx="282">
                  <c:v>0.05441</c:v>
                </c:pt>
                <c:pt idx="283">
                  <c:v>0.05641</c:v>
                </c:pt>
                <c:pt idx="284">
                  <c:v>0.05513</c:v>
                </c:pt>
                <c:pt idx="285">
                  <c:v>0.05392</c:v>
                </c:pt>
                <c:pt idx="286">
                  <c:v>0.05509</c:v>
                </c:pt>
                <c:pt idx="287">
                  <c:v>0.05582</c:v>
                </c:pt>
                <c:pt idx="288">
                  <c:v>0.0562</c:v>
                </c:pt>
                <c:pt idx="289">
                  <c:v>0.0514</c:v>
                </c:pt>
                <c:pt idx="290">
                  <c:v>0.05448</c:v>
                </c:pt>
                <c:pt idx="291">
                  <c:v>0.05406</c:v>
                </c:pt>
                <c:pt idx="292">
                  <c:v>0.05435</c:v>
                </c:pt>
                <c:pt idx="293">
                  <c:v>0.05375</c:v>
                </c:pt>
                <c:pt idx="294">
                  <c:v>0.05523</c:v>
                </c:pt>
                <c:pt idx="295">
                  <c:v>0.05781</c:v>
                </c:pt>
                <c:pt idx="296">
                  <c:v>0.05648</c:v>
                </c:pt>
                <c:pt idx="297">
                  <c:v>0.05707</c:v>
                </c:pt>
                <c:pt idx="298">
                  <c:v>0.05659</c:v>
                </c:pt>
                <c:pt idx="299">
                  <c:v>0.05594</c:v>
                </c:pt>
                <c:pt idx="300">
                  <c:v>0.05873</c:v>
                </c:pt>
                <c:pt idx="301">
                  <c:v>0.05789</c:v>
                </c:pt>
                <c:pt idx="302">
                  <c:v>0.0562</c:v>
                </c:pt>
                <c:pt idx="303">
                  <c:v>0.05722</c:v>
                </c:pt>
                <c:pt idx="304">
                  <c:v>0.0585</c:v>
                </c:pt>
                <c:pt idx="305">
                  <c:v>0.05781</c:v>
                </c:pt>
                <c:pt idx="306">
                  <c:v>0.05654</c:v>
                </c:pt>
                <c:pt idx="307">
                  <c:v>0.06069</c:v>
                </c:pt>
                <c:pt idx="308">
                  <c:v>0.06045</c:v>
                </c:pt>
                <c:pt idx="309">
                  <c:v>0.0585</c:v>
                </c:pt>
                <c:pt idx="310">
                  <c:v>0.0573</c:v>
                </c:pt>
                <c:pt idx="311">
                  <c:v>0.05767</c:v>
                </c:pt>
                <c:pt idx="312">
                  <c:v>0.05813</c:v>
                </c:pt>
                <c:pt idx="313">
                  <c:v>0.0531</c:v>
                </c:pt>
                <c:pt idx="314">
                  <c:v>0.05817</c:v>
                </c:pt>
                <c:pt idx="315">
                  <c:v>0.06053</c:v>
                </c:pt>
                <c:pt idx="316">
                  <c:v>0.06345</c:v>
                </c:pt>
                <c:pt idx="317">
                  <c:v>0.06124</c:v>
                </c:pt>
                <c:pt idx="318">
                  <c:v>0.05896</c:v>
                </c:pt>
                <c:pt idx="319">
                  <c:v>0.06138</c:v>
                </c:pt>
                <c:pt idx="320">
                  <c:v>0.05651</c:v>
                </c:pt>
                <c:pt idx="321">
                  <c:v>0.05887</c:v>
                </c:pt>
                <c:pt idx="322">
                  <c:v>0.05962</c:v>
                </c:pt>
                <c:pt idx="323">
                  <c:v>0.0603</c:v>
                </c:pt>
                <c:pt idx="324">
                  <c:v>0.05855</c:v>
                </c:pt>
                <c:pt idx="325">
                  <c:v>0.05997</c:v>
                </c:pt>
                <c:pt idx="326">
                  <c:v>0.06144</c:v>
                </c:pt>
                <c:pt idx="327">
                  <c:v>0.06004</c:v>
                </c:pt>
                <c:pt idx="328">
                  <c:v>0.06253</c:v>
                </c:pt>
                <c:pt idx="329">
                  <c:v>0.06277</c:v>
                </c:pt>
                <c:pt idx="330">
                  <c:v>0.06294</c:v>
                </c:pt>
                <c:pt idx="331">
                  <c:v>0.06216</c:v>
                </c:pt>
                <c:pt idx="332">
                  <c:v>0.06071</c:v>
                </c:pt>
                <c:pt idx="333">
                  <c:v>0.06478</c:v>
                </c:pt>
                <c:pt idx="334">
                  <c:v>0.06228</c:v>
                </c:pt>
                <c:pt idx="335">
                  <c:v>0.06367</c:v>
                </c:pt>
                <c:pt idx="336">
                  <c:v>0.06727</c:v>
                </c:pt>
                <c:pt idx="337">
                  <c:v>0.06438</c:v>
                </c:pt>
                <c:pt idx="338">
                  <c:v>0.06576</c:v>
                </c:pt>
                <c:pt idx="339">
                  <c:v>0.06292</c:v>
                </c:pt>
                <c:pt idx="340">
                  <c:v>0.06255</c:v>
                </c:pt>
                <c:pt idx="341">
                  <c:v>0.06191</c:v>
                </c:pt>
                <c:pt idx="342">
                  <c:v>0.06448</c:v>
                </c:pt>
                <c:pt idx="343">
                  <c:v>0.06315</c:v>
                </c:pt>
                <c:pt idx="344">
                  <c:v>0.06331</c:v>
                </c:pt>
                <c:pt idx="345">
                  <c:v>0.06575</c:v>
                </c:pt>
                <c:pt idx="346">
                  <c:v>0.06351</c:v>
                </c:pt>
                <c:pt idx="347">
                  <c:v>0.06568</c:v>
                </c:pt>
                <c:pt idx="348">
                  <c:v>0.06387</c:v>
                </c:pt>
                <c:pt idx="349">
                  <c:v>0.06413</c:v>
                </c:pt>
                <c:pt idx="350">
                  <c:v>0.06274</c:v>
                </c:pt>
                <c:pt idx="351">
                  <c:v>0.06847</c:v>
                </c:pt>
                <c:pt idx="352">
                  <c:v>0.06129</c:v>
                </c:pt>
                <c:pt idx="353">
                  <c:v>0.06525</c:v>
                </c:pt>
                <c:pt idx="354">
                  <c:v>0.06305</c:v>
                </c:pt>
                <c:pt idx="355">
                  <c:v>0.06656</c:v>
                </c:pt>
                <c:pt idx="356">
                  <c:v>0.06397</c:v>
                </c:pt>
                <c:pt idx="357">
                  <c:v>0.06738</c:v>
                </c:pt>
                <c:pt idx="358">
                  <c:v>0.06534</c:v>
                </c:pt>
                <c:pt idx="359">
                  <c:v>0.06592</c:v>
                </c:pt>
                <c:pt idx="360">
                  <c:v>0.06409</c:v>
                </c:pt>
                <c:pt idx="361">
                  <c:v>0.0648</c:v>
                </c:pt>
                <c:pt idx="362">
                  <c:v>0.06535</c:v>
                </c:pt>
                <c:pt idx="363">
                  <c:v>0.06741</c:v>
                </c:pt>
                <c:pt idx="364">
                  <c:v>0.06707</c:v>
                </c:pt>
                <c:pt idx="365">
                  <c:v>0.07059</c:v>
                </c:pt>
                <c:pt idx="366">
                  <c:v>0.06946</c:v>
                </c:pt>
                <c:pt idx="367">
                  <c:v>0.06835</c:v>
                </c:pt>
                <c:pt idx="368">
                  <c:v>0.06892</c:v>
                </c:pt>
                <c:pt idx="369">
                  <c:v>0.07076</c:v>
                </c:pt>
                <c:pt idx="370">
                  <c:v>0.06827</c:v>
                </c:pt>
                <c:pt idx="371">
                  <c:v>0.06745</c:v>
                </c:pt>
                <c:pt idx="372">
                  <c:v>0.07173</c:v>
                </c:pt>
                <c:pt idx="373">
                  <c:v>0.06438</c:v>
                </c:pt>
                <c:pt idx="374">
                  <c:v>0.06951</c:v>
                </c:pt>
                <c:pt idx="375">
                  <c:v>0.06912</c:v>
                </c:pt>
                <c:pt idx="376">
                  <c:v>0.06832</c:v>
                </c:pt>
                <c:pt idx="377">
                  <c:v>0.06849</c:v>
                </c:pt>
                <c:pt idx="378">
                  <c:v>0.07051</c:v>
                </c:pt>
                <c:pt idx="379">
                  <c:v>0.06996</c:v>
                </c:pt>
                <c:pt idx="380">
                  <c:v>0.06826</c:v>
                </c:pt>
                <c:pt idx="381">
                  <c:v>0.07057</c:v>
                </c:pt>
                <c:pt idx="382">
                  <c:v>0.07241</c:v>
                </c:pt>
                <c:pt idx="383">
                  <c:v>0.07264</c:v>
                </c:pt>
                <c:pt idx="384">
                  <c:v>0.0668</c:v>
                </c:pt>
                <c:pt idx="385">
                  <c:v>0.07067</c:v>
                </c:pt>
                <c:pt idx="386">
                  <c:v>0.07266</c:v>
                </c:pt>
                <c:pt idx="387">
                  <c:v>0.07177</c:v>
                </c:pt>
                <c:pt idx="388">
                  <c:v>0.07422</c:v>
                </c:pt>
                <c:pt idx="389">
                  <c:v>0.07186</c:v>
                </c:pt>
                <c:pt idx="390">
                  <c:v>0.07222</c:v>
                </c:pt>
                <c:pt idx="391">
                  <c:v>0.0708</c:v>
                </c:pt>
                <c:pt idx="392">
                  <c:v>0.07181</c:v>
                </c:pt>
                <c:pt idx="393">
                  <c:v>0.06945</c:v>
                </c:pt>
                <c:pt idx="394">
                  <c:v>0.07271</c:v>
                </c:pt>
                <c:pt idx="395">
                  <c:v>0.06855</c:v>
                </c:pt>
                <c:pt idx="396">
                  <c:v>0.07309</c:v>
                </c:pt>
                <c:pt idx="397">
                  <c:v>0.07245</c:v>
                </c:pt>
                <c:pt idx="398">
                  <c:v>0.07583</c:v>
                </c:pt>
                <c:pt idx="399">
                  <c:v>0.07238</c:v>
                </c:pt>
                <c:pt idx="400">
                  <c:v>0.07022</c:v>
                </c:pt>
                <c:pt idx="401">
                  <c:v>0.07244</c:v>
                </c:pt>
                <c:pt idx="402">
                  <c:v>0.07676</c:v>
                </c:pt>
                <c:pt idx="403">
                  <c:v>0.0686</c:v>
                </c:pt>
                <c:pt idx="404">
                  <c:v>0.07223</c:v>
                </c:pt>
                <c:pt idx="405">
                  <c:v>0.07407</c:v>
                </c:pt>
                <c:pt idx="406">
                  <c:v>0.07317</c:v>
                </c:pt>
                <c:pt idx="407">
                  <c:v>0.07621</c:v>
                </c:pt>
                <c:pt idx="408">
                  <c:v>0.07273</c:v>
                </c:pt>
                <c:pt idx="409">
                  <c:v>0.07581</c:v>
                </c:pt>
                <c:pt idx="410">
                  <c:v>0.07546</c:v>
                </c:pt>
                <c:pt idx="411">
                  <c:v>0.07179</c:v>
                </c:pt>
                <c:pt idx="412">
                  <c:v>0.07542</c:v>
                </c:pt>
                <c:pt idx="413">
                  <c:v>0.07627</c:v>
                </c:pt>
                <c:pt idx="414">
                  <c:v>0.07425</c:v>
                </c:pt>
                <c:pt idx="415">
                  <c:v>0.07351</c:v>
                </c:pt>
                <c:pt idx="416">
                  <c:v>0.07309</c:v>
                </c:pt>
                <c:pt idx="417">
                  <c:v>0.07585</c:v>
                </c:pt>
                <c:pt idx="418">
                  <c:v>0.07617</c:v>
                </c:pt>
                <c:pt idx="419">
                  <c:v>0.07668</c:v>
                </c:pt>
                <c:pt idx="420">
                  <c:v>0.07614</c:v>
                </c:pt>
                <c:pt idx="421">
                  <c:v>0.07582</c:v>
                </c:pt>
                <c:pt idx="422">
                  <c:v>0.07975</c:v>
                </c:pt>
                <c:pt idx="423">
                  <c:v>0.07772</c:v>
                </c:pt>
                <c:pt idx="424">
                  <c:v>0.07808</c:v>
                </c:pt>
                <c:pt idx="425">
                  <c:v>0.07835</c:v>
                </c:pt>
                <c:pt idx="426">
                  <c:v>0.07816</c:v>
                </c:pt>
                <c:pt idx="427">
                  <c:v>0.07841</c:v>
                </c:pt>
                <c:pt idx="428">
                  <c:v>0.07715</c:v>
                </c:pt>
                <c:pt idx="429">
                  <c:v>0.08002</c:v>
                </c:pt>
                <c:pt idx="430">
                  <c:v>0.0799</c:v>
                </c:pt>
                <c:pt idx="431">
                  <c:v>0.08027</c:v>
                </c:pt>
                <c:pt idx="432">
                  <c:v>0.07771</c:v>
                </c:pt>
                <c:pt idx="433">
                  <c:v>0.07914</c:v>
                </c:pt>
                <c:pt idx="434">
                  <c:v>0.08122</c:v>
                </c:pt>
                <c:pt idx="435">
                  <c:v>0.08343</c:v>
                </c:pt>
                <c:pt idx="436">
                  <c:v>0.07569</c:v>
                </c:pt>
                <c:pt idx="437">
                  <c:v>0.08047</c:v>
                </c:pt>
                <c:pt idx="438">
                  <c:v>0.07893</c:v>
                </c:pt>
                <c:pt idx="439">
                  <c:v>0.08147</c:v>
                </c:pt>
                <c:pt idx="440">
                  <c:v>0.07979</c:v>
                </c:pt>
                <c:pt idx="441">
                  <c:v>0.08331</c:v>
                </c:pt>
                <c:pt idx="442">
                  <c:v>0.0774</c:v>
                </c:pt>
                <c:pt idx="443">
                  <c:v>0.08317</c:v>
                </c:pt>
                <c:pt idx="444">
                  <c:v>0.08016</c:v>
                </c:pt>
                <c:pt idx="445">
                  <c:v>0.0846</c:v>
                </c:pt>
                <c:pt idx="446">
                  <c:v>0.08431</c:v>
                </c:pt>
                <c:pt idx="447">
                  <c:v>0.07781</c:v>
                </c:pt>
                <c:pt idx="448">
                  <c:v>0.08064</c:v>
                </c:pt>
                <c:pt idx="449">
                  <c:v>0.08155</c:v>
                </c:pt>
                <c:pt idx="450">
                  <c:v>0.08131</c:v>
                </c:pt>
                <c:pt idx="451">
                  <c:v>0.08418</c:v>
                </c:pt>
                <c:pt idx="452">
                  <c:v>0.07901</c:v>
                </c:pt>
                <c:pt idx="453">
                  <c:v>0.0829</c:v>
                </c:pt>
                <c:pt idx="454">
                  <c:v>0.08191</c:v>
                </c:pt>
                <c:pt idx="455">
                  <c:v>0.08294</c:v>
                </c:pt>
                <c:pt idx="456">
                  <c:v>0.0855</c:v>
                </c:pt>
                <c:pt idx="457">
                  <c:v>0.0824</c:v>
                </c:pt>
                <c:pt idx="458">
                  <c:v>0.08705</c:v>
                </c:pt>
                <c:pt idx="459">
                  <c:v>0.08198</c:v>
                </c:pt>
                <c:pt idx="460">
                  <c:v>0.08729</c:v>
                </c:pt>
                <c:pt idx="461">
                  <c:v>0.08652</c:v>
                </c:pt>
                <c:pt idx="462">
                  <c:v>0.08305</c:v>
                </c:pt>
                <c:pt idx="463">
                  <c:v>0.08131</c:v>
                </c:pt>
                <c:pt idx="464">
                  <c:v>0.08468</c:v>
                </c:pt>
                <c:pt idx="465">
                  <c:v>0.08465</c:v>
                </c:pt>
                <c:pt idx="466">
                  <c:v>0.08609</c:v>
                </c:pt>
                <c:pt idx="467">
                  <c:v>0.08694</c:v>
                </c:pt>
                <c:pt idx="468">
                  <c:v>0.08511</c:v>
                </c:pt>
                <c:pt idx="469">
                  <c:v>0.08648</c:v>
                </c:pt>
                <c:pt idx="470">
                  <c:v>0.08818</c:v>
                </c:pt>
                <c:pt idx="471">
                  <c:v>0.08917</c:v>
                </c:pt>
                <c:pt idx="472">
                  <c:v>0.08702</c:v>
                </c:pt>
                <c:pt idx="473">
                  <c:v>0.08498</c:v>
                </c:pt>
                <c:pt idx="474">
                  <c:v>0.0881</c:v>
                </c:pt>
                <c:pt idx="475">
                  <c:v>0.08658</c:v>
                </c:pt>
                <c:pt idx="476">
                  <c:v>0.0844</c:v>
                </c:pt>
              </c:numCache>
            </c:numRef>
          </c:yVal>
          <c:smooth val="0"/>
        </c:ser>
        <c:ser>
          <c:idx val="2"/>
          <c:order val="2"/>
          <c:tx>
            <c:v>wall 550um-wet</c:v>
          </c:tx>
          <c:spPr>
            <a:ln w="38100">
              <a:solidFill>
                <a:srgbClr val="008000"/>
              </a:solidFill>
              <a:prstDash val="sysDash"/>
            </a:ln>
          </c:spPr>
          <c:marker>
            <c:symbol val="none"/>
          </c:marker>
          <c:xVal>
            <c:numRef>
              <c:f>'wet-vs-dry'!$K$13:$K$490</c:f>
              <c:numCache>
                <c:formatCode>General</c:formatCode>
                <c:ptCount val="478"/>
                <c:pt idx="0">
                  <c:v>0.0</c:v>
                </c:pt>
                <c:pt idx="1">
                  <c:v>0.0143198090692124</c:v>
                </c:pt>
                <c:pt idx="2">
                  <c:v>0.0354585748380498</c:v>
                </c:pt>
                <c:pt idx="3">
                  <c:v>0.0569382884418684</c:v>
                </c:pt>
                <c:pt idx="4">
                  <c:v>0.0709171496760996</c:v>
                </c:pt>
                <c:pt idx="5">
                  <c:v>0.14217524718718</c:v>
                </c:pt>
                <c:pt idx="6">
                  <c:v>0.241391067166724</c:v>
                </c:pt>
                <c:pt idx="7">
                  <c:v>0.326628025912036</c:v>
                </c:pt>
                <c:pt idx="8">
                  <c:v>0.397886123423116</c:v>
                </c:pt>
                <c:pt idx="9">
                  <c:v>0.468803273099216</c:v>
                </c:pt>
                <c:pt idx="10">
                  <c:v>0.525741561541084</c:v>
                </c:pt>
                <c:pt idx="11">
                  <c:v>0.60381861575179</c:v>
                </c:pt>
                <c:pt idx="12">
                  <c:v>0.67473576542789</c:v>
                </c:pt>
                <c:pt idx="13">
                  <c:v>0.738833958404364</c:v>
                </c:pt>
                <c:pt idx="14">
                  <c:v>0.795431299011251</c:v>
                </c:pt>
                <c:pt idx="15">
                  <c:v>0.85236958745312</c:v>
                </c:pt>
                <c:pt idx="16">
                  <c:v>0.909307875894988</c:v>
                </c:pt>
                <c:pt idx="17">
                  <c:v>0.965905216501876</c:v>
                </c:pt>
                <c:pt idx="18">
                  <c:v>1.022843504943744</c:v>
                </c:pt>
                <c:pt idx="19">
                  <c:v>1.079781793385612</c:v>
                </c:pt>
                <c:pt idx="20">
                  <c:v>1.122400272758268</c:v>
                </c:pt>
                <c:pt idx="21">
                  <c:v>1.186157517899762</c:v>
                </c:pt>
                <c:pt idx="22">
                  <c:v>1.24309580634163</c:v>
                </c:pt>
                <c:pt idx="23">
                  <c:v>1.299693146948517</c:v>
                </c:pt>
                <c:pt idx="24">
                  <c:v>1.356631435390385</c:v>
                </c:pt>
                <c:pt idx="25">
                  <c:v>1.413569723832254</c:v>
                </c:pt>
                <c:pt idx="26">
                  <c:v>1.470167064439141</c:v>
                </c:pt>
                <c:pt idx="27">
                  <c:v>1.52710535288101</c:v>
                </c:pt>
                <c:pt idx="28">
                  <c:v>1.584043641322878</c:v>
                </c:pt>
                <c:pt idx="29">
                  <c:v>1.640640981929765</c:v>
                </c:pt>
                <c:pt idx="30">
                  <c:v>1.690419365837027</c:v>
                </c:pt>
                <c:pt idx="31">
                  <c:v>1.754517558813502</c:v>
                </c:pt>
                <c:pt idx="32">
                  <c:v>1.811114899420389</c:v>
                </c:pt>
                <c:pt idx="33">
                  <c:v>1.868053187862257</c:v>
                </c:pt>
                <c:pt idx="34">
                  <c:v>1.924991476304124</c:v>
                </c:pt>
                <c:pt idx="35">
                  <c:v>1.98874872144562</c:v>
                </c:pt>
                <c:pt idx="36">
                  <c:v>2.045687009887488</c:v>
                </c:pt>
                <c:pt idx="37">
                  <c:v>2.095465393794735</c:v>
                </c:pt>
                <c:pt idx="38">
                  <c:v>2.159222638936243</c:v>
                </c:pt>
                <c:pt idx="39">
                  <c:v>2.216160927378111</c:v>
                </c:pt>
                <c:pt idx="40">
                  <c:v>2.27309921581998</c:v>
                </c:pt>
                <c:pt idx="41">
                  <c:v>2.329696556426867</c:v>
                </c:pt>
                <c:pt idx="42">
                  <c:v>2.379474940334127</c:v>
                </c:pt>
                <c:pt idx="43">
                  <c:v>2.436413228775997</c:v>
                </c:pt>
                <c:pt idx="44">
                  <c:v>2.493010569382885</c:v>
                </c:pt>
                <c:pt idx="45">
                  <c:v>2.549948857824753</c:v>
                </c:pt>
                <c:pt idx="46">
                  <c:v>2.606887146266621</c:v>
                </c:pt>
                <c:pt idx="47">
                  <c:v>2.65666553017387</c:v>
                </c:pt>
                <c:pt idx="48">
                  <c:v>2.713262870780771</c:v>
                </c:pt>
                <c:pt idx="49">
                  <c:v>2.763041254688033</c:v>
                </c:pt>
                <c:pt idx="50">
                  <c:v>2.827139447664508</c:v>
                </c:pt>
                <c:pt idx="51">
                  <c:v>2.883736788271395</c:v>
                </c:pt>
                <c:pt idx="52">
                  <c:v>2.947834981247869</c:v>
                </c:pt>
                <c:pt idx="53">
                  <c:v>3.004432321854757</c:v>
                </c:pt>
                <c:pt idx="54">
                  <c:v>3.05421070576202</c:v>
                </c:pt>
                <c:pt idx="55">
                  <c:v>3.111148994203873</c:v>
                </c:pt>
                <c:pt idx="56">
                  <c:v>3.168087282645755</c:v>
                </c:pt>
                <c:pt idx="57">
                  <c:v>3.224684623252643</c:v>
                </c:pt>
                <c:pt idx="58">
                  <c:v>3.288782816229118</c:v>
                </c:pt>
                <c:pt idx="59">
                  <c:v>3.352540061370611</c:v>
                </c:pt>
                <c:pt idx="60">
                  <c:v>3.402318445277873</c:v>
                </c:pt>
                <c:pt idx="61">
                  <c:v>3.452096829185133</c:v>
                </c:pt>
                <c:pt idx="62">
                  <c:v>3.509035117627003</c:v>
                </c:pt>
                <c:pt idx="63">
                  <c:v>3.565632458233889</c:v>
                </c:pt>
                <c:pt idx="64">
                  <c:v>3.62257074667576</c:v>
                </c:pt>
                <c:pt idx="65">
                  <c:v>3.686327991817252</c:v>
                </c:pt>
                <c:pt idx="66">
                  <c:v>3.74326628025912</c:v>
                </c:pt>
                <c:pt idx="67">
                  <c:v>3.80020456870099</c:v>
                </c:pt>
                <c:pt idx="68">
                  <c:v>3.856801909307876</c:v>
                </c:pt>
                <c:pt idx="69">
                  <c:v>3.913740197749743</c:v>
                </c:pt>
                <c:pt idx="70">
                  <c:v>3.963518581657007</c:v>
                </c:pt>
                <c:pt idx="71">
                  <c:v>4.02045687009886</c:v>
                </c:pt>
                <c:pt idx="72">
                  <c:v>4.077054210705744</c:v>
                </c:pt>
                <c:pt idx="73">
                  <c:v>4.126832594613024</c:v>
                </c:pt>
                <c:pt idx="74">
                  <c:v>4.183770883054893</c:v>
                </c:pt>
                <c:pt idx="75">
                  <c:v>4.247528128196386</c:v>
                </c:pt>
                <c:pt idx="76">
                  <c:v>4.304466416638242</c:v>
                </c:pt>
                <c:pt idx="77">
                  <c:v>4.368223661779749</c:v>
                </c:pt>
                <c:pt idx="78">
                  <c:v>4.425161950221616</c:v>
                </c:pt>
                <c:pt idx="79">
                  <c:v>4.47494033412888</c:v>
                </c:pt>
                <c:pt idx="80">
                  <c:v>4.538697579270372</c:v>
                </c:pt>
                <c:pt idx="81">
                  <c:v>4.595635867712226</c:v>
                </c:pt>
                <c:pt idx="82">
                  <c:v>4.659734060688699</c:v>
                </c:pt>
                <c:pt idx="83">
                  <c:v>4.723491305830208</c:v>
                </c:pt>
                <c:pt idx="84">
                  <c:v>4.77326968973748</c:v>
                </c:pt>
                <c:pt idx="85">
                  <c:v>4.823048073644733</c:v>
                </c:pt>
                <c:pt idx="86">
                  <c:v>4.87964541425162</c:v>
                </c:pt>
                <c:pt idx="87">
                  <c:v>4.93658370269349</c:v>
                </c:pt>
                <c:pt idx="88">
                  <c:v>4.993521991135357</c:v>
                </c:pt>
                <c:pt idx="89">
                  <c:v>5.057279236276845</c:v>
                </c:pt>
                <c:pt idx="90">
                  <c:v>5.10705762018411</c:v>
                </c:pt>
                <c:pt idx="91">
                  <c:v>5.163995908625955</c:v>
                </c:pt>
                <c:pt idx="92">
                  <c:v>5.220593249232868</c:v>
                </c:pt>
                <c:pt idx="93">
                  <c:v>5.277531537674736</c:v>
                </c:pt>
                <c:pt idx="94">
                  <c:v>5.334469826116589</c:v>
                </c:pt>
                <c:pt idx="95">
                  <c:v>5.384248210023867</c:v>
                </c:pt>
                <c:pt idx="96">
                  <c:v>5.440845550630748</c:v>
                </c:pt>
                <c:pt idx="97">
                  <c:v>5.497783839072622</c:v>
                </c:pt>
                <c:pt idx="98">
                  <c:v>5.55472212751449</c:v>
                </c:pt>
                <c:pt idx="99">
                  <c:v>5.611319468121378</c:v>
                </c:pt>
                <c:pt idx="100">
                  <c:v>5.675417661097838</c:v>
                </c:pt>
                <c:pt idx="101">
                  <c:v>5.73201500170474</c:v>
                </c:pt>
                <c:pt idx="102">
                  <c:v>5.78179338561201</c:v>
                </c:pt>
                <c:pt idx="103">
                  <c:v>5.84589157858846</c:v>
                </c:pt>
                <c:pt idx="104">
                  <c:v>5.902488919195364</c:v>
                </c:pt>
                <c:pt idx="105">
                  <c:v>5.966587112171838</c:v>
                </c:pt>
                <c:pt idx="106">
                  <c:v>6.030344357313332</c:v>
                </c:pt>
                <c:pt idx="107">
                  <c:v>6.080122741220593</c:v>
                </c:pt>
                <c:pt idx="108">
                  <c:v>6.137061029662462</c:v>
                </c:pt>
                <c:pt idx="109">
                  <c:v>6.186839413569725</c:v>
                </c:pt>
                <c:pt idx="110">
                  <c:v>6.243436754176612</c:v>
                </c:pt>
                <c:pt idx="111">
                  <c:v>6.307534947153064</c:v>
                </c:pt>
                <c:pt idx="112">
                  <c:v>6.364473235594948</c:v>
                </c:pt>
                <c:pt idx="113">
                  <c:v>6.421070576201838</c:v>
                </c:pt>
                <c:pt idx="114">
                  <c:v>6.47800886464371</c:v>
                </c:pt>
                <c:pt idx="115">
                  <c:v>6.520627344016366</c:v>
                </c:pt>
                <c:pt idx="116">
                  <c:v>6.584384589157844</c:v>
                </c:pt>
                <c:pt idx="117">
                  <c:v>6.641322877599728</c:v>
                </c:pt>
                <c:pt idx="118">
                  <c:v>6.698261166041596</c:v>
                </c:pt>
                <c:pt idx="119">
                  <c:v>6.748039549948856</c:v>
                </c:pt>
                <c:pt idx="120">
                  <c:v>6.797476986021138</c:v>
                </c:pt>
                <c:pt idx="121">
                  <c:v>6.854415274462982</c:v>
                </c:pt>
                <c:pt idx="122">
                  <c:v>6.918513467439475</c:v>
                </c:pt>
                <c:pt idx="123">
                  <c:v>6.975110808046367</c:v>
                </c:pt>
                <c:pt idx="124">
                  <c:v>7.032049096488238</c:v>
                </c:pt>
                <c:pt idx="125">
                  <c:v>7.095806341629729</c:v>
                </c:pt>
                <c:pt idx="126">
                  <c:v>7.159904534606189</c:v>
                </c:pt>
                <c:pt idx="127">
                  <c:v>7.2236617797477</c:v>
                </c:pt>
                <c:pt idx="128">
                  <c:v>7.280600068189568</c:v>
                </c:pt>
                <c:pt idx="129">
                  <c:v>7.33037845209683</c:v>
                </c:pt>
                <c:pt idx="130">
                  <c:v>7.394135697238304</c:v>
                </c:pt>
                <c:pt idx="131">
                  <c:v>7.4510739856802</c:v>
                </c:pt>
                <c:pt idx="132">
                  <c:v>7.500852369587438</c:v>
                </c:pt>
                <c:pt idx="133">
                  <c:v>7.550630753494716</c:v>
                </c:pt>
                <c:pt idx="134">
                  <c:v>7.607228094101603</c:v>
                </c:pt>
                <c:pt idx="135">
                  <c:v>7.671326287078077</c:v>
                </c:pt>
                <c:pt idx="136">
                  <c:v>7.728264575519947</c:v>
                </c:pt>
                <c:pt idx="137">
                  <c:v>7.784861916126831</c:v>
                </c:pt>
                <c:pt idx="138">
                  <c:v>7.841800204568702</c:v>
                </c:pt>
                <c:pt idx="139">
                  <c:v>7.891578588475949</c:v>
                </c:pt>
                <c:pt idx="140">
                  <c:v>7.94817592908285</c:v>
                </c:pt>
                <c:pt idx="141">
                  <c:v>7.997954312990108</c:v>
                </c:pt>
                <c:pt idx="142">
                  <c:v>8.054892601431982</c:v>
                </c:pt>
                <c:pt idx="143">
                  <c:v>8.111830889873848</c:v>
                </c:pt>
                <c:pt idx="144">
                  <c:v>8.168428230480737</c:v>
                </c:pt>
                <c:pt idx="145">
                  <c:v>8.218206614388</c:v>
                </c:pt>
                <c:pt idx="146">
                  <c:v>8.27514490282987</c:v>
                </c:pt>
                <c:pt idx="147">
                  <c:v>8.338902147971348</c:v>
                </c:pt>
                <c:pt idx="148">
                  <c:v>8.39584043641323</c:v>
                </c:pt>
                <c:pt idx="149">
                  <c:v>8.452778724855097</c:v>
                </c:pt>
                <c:pt idx="150">
                  <c:v>8.509376065461985</c:v>
                </c:pt>
                <c:pt idx="151">
                  <c:v>8.58745311967269</c:v>
                </c:pt>
                <c:pt idx="152">
                  <c:v>8.644391408114501</c:v>
                </c:pt>
                <c:pt idx="153">
                  <c:v>8.694169792021798</c:v>
                </c:pt>
                <c:pt idx="154">
                  <c:v>8.757927037163314</c:v>
                </c:pt>
                <c:pt idx="155">
                  <c:v>8.814865325605183</c:v>
                </c:pt>
                <c:pt idx="156">
                  <c:v>8.871803614047056</c:v>
                </c:pt>
                <c:pt idx="157">
                  <c:v>8.921581997954314</c:v>
                </c:pt>
                <c:pt idx="158">
                  <c:v>8.978179338561202</c:v>
                </c:pt>
                <c:pt idx="159">
                  <c:v>9.03511762700307</c:v>
                </c:pt>
                <c:pt idx="160">
                  <c:v>9.09205591544494</c:v>
                </c:pt>
                <c:pt idx="161">
                  <c:v>9.148653256051798</c:v>
                </c:pt>
                <c:pt idx="162">
                  <c:v>9.198431639959084</c:v>
                </c:pt>
                <c:pt idx="163">
                  <c:v>9.255369928400954</c:v>
                </c:pt>
                <c:pt idx="164">
                  <c:v>9.311967269007842</c:v>
                </c:pt>
                <c:pt idx="165">
                  <c:v>9.36890555744972</c:v>
                </c:pt>
                <c:pt idx="166">
                  <c:v>9.418683941356967</c:v>
                </c:pt>
                <c:pt idx="167">
                  <c:v>9.47562222979885</c:v>
                </c:pt>
                <c:pt idx="168">
                  <c:v>9.525059665871121</c:v>
                </c:pt>
                <c:pt idx="169">
                  <c:v>9.5891578588476</c:v>
                </c:pt>
                <c:pt idx="170">
                  <c:v>9.638936242754848</c:v>
                </c:pt>
                <c:pt idx="171">
                  <c:v>9.69553358336175</c:v>
                </c:pt>
                <c:pt idx="172">
                  <c:v>9.759631776338222</c:v>
                </c:pt>
                <c:pt idx="173">
                  <c:v>9.81657006478009</c:v>
                </c:pt>
                <c:pt idx="174">
                  <c:v>9.873167405386977</c:v>
                </c:pt>
                <c:pt idx="175">
                  <c:v>9.937265598363451</c:v>
                </c:pt>
                <c:pt idx="176">
                  <c:v>10.00102284350494</c:v>
                </c:pt>
                <c:pt idx="177">
                  <c:v>10.05796113194681</c:v>
                </c:pt>
                <c:pt idx="178">
                  <c:v>10.11489942038868</c:v>
                </c:pt>
                <c:pt idx="179">
                  <c:v>10.17865666553017</c:v>
                </c:pt>
                <c:pt idx="180">
                  <c:v>10.22843504943744</c:v>
                </c:pt>
                <c:pt idx="181">
                  <c:v>10.2782134333447</c:v>
                </c:pt>
                <c:pt idx="182">
                  <c:v>10.34197067848619</c:v>
                </c:pt>
                <c:pt idx="183">
                  <c:v>10.39890896692806</c:v>
                </c:pt>
                <c:pt idx="184">
                  <c:v>10.45584725536993</c:v>
                </c:pt>
                <c:pt idx="185">
                  <c:v>10.50528469144221</c:v>
                </c:pt>
                <c:pt idx="186">
                  <c:v>10.56222297988408</c:v>
                </c:pt>
                <c:pt idx="187">
                  <c:v>10.61200136379134</c:v>
                </c:pt>
                <c:pt idx="188">
                  <c:v>10.67575860893283</c:v>
                </c:pt>
                <c:pt idx="189">
                  <c:v>10.7255369928401</c:v>
                </c:pt>
                <c:pt idx="190">
                  <c:v>10.78247528128196</c:v>
                </c:pt>
                <c:pt idx="191">
                  <c:v>10.83225366518923</c:v>
                </c:pt>
                <c:pt idx="192">
                  <c:v>10.8820320490965</c:v>
                </c:pt>
                <c:pt idx="193">
                  <c:v>10.9529491987726</c:v>
                </c:pt>
                <c:pt idx="194">
                  <c:v>11.00988748721446</c:v>
                </c:pt>
                <c:pt idx="195">
                  <c:v>11.06648482782135</c:v>
                </c:pt>
                <c:pt idx="196">
                  <c:v>11.11626321172861</c:v>
                </c:pt>
                <c:pt idx="197">
                  <c:v>11.18036140470508</c:v>
                </c:pt>
                <c:pt idx="198">
                  <c:v>11.23695874531197</c:v>
                </c:pt>
                <c:pt idx="199">
                  <c:v>11.30105693828845</c:v>
                </c:pt>
                <c:pt idx="200">
                  <c:v>11.36481418342994</c:v>
                </c:pt>
                <c:pt idx="201">
                  <c:v>11.42891237640641</c:v>
                </c:pt>
                <c:pt idx="202">
                  <c:v>11.47869076031367</c:v>
                </c:pt>
                <c:pt idx="203">
                  <c:v>11.53528810092056</c:v>
                </c:pt>
                <c:pt idx="204">
                  <c:v>11.58506648482782</c:v>
                </c:pt>
                <c:pt idx="205">
                  <c:v>11.6420047732697</c:v>
                </c:pt>
                <c:pt idx="206">
                  <c:v>11.69860211387657</c:v>
                </c:pt>
                <c:pt idx="207">
                  <c:v>11.76270030685305</c:v>
                </c:pt>
                <c:pt idx="208">
                  <c:v>11.81963859529492</c:v>
                </c:pt>
                <c:pt idx="209">
                  <c:v>11.8690760313672</c:v>
                </c:pt>
                <c:pt idx="210">
                  <c:v>11.92601431980907</c:v>
                </c:pt>
                <c:pt idx="211">
                  <c:v>11.97579270371633</c:v>
                </c:pt>
                <c:pt idx="212">
                  <c:v>12.0327309921582</c:v>
                </c:pt>
                <c:pt idx="213">
                  <c:v>12.0893283327651</c:v>
                </c:pt>
                <c:pt idx="214">
                  <c:v>12.14626662120696</c:v>
                </c:pt>
                <c:pt idx="215">
                  <c:v>12.19604500511422</c:v>
                </c:pt>
                <c:pt idx="216">
                  <c:v>12.25264234572111</c:v>
                </c:pt>
                <c:pt idx="217">
                  <c:v>12.31674053869758</c:v>
                </c:pt>
                <c:pt idx="218">
                  <c:v>12.37367882713945</c:v>
                </c:pt>
                <c:pt idx="219">
                  <c:v>12.43027616774634</c:v>
                </c:pt>
                <c:pt idx="220">
                  <c:v>12.48721445618821</c:v>
                </c:pt>
                <c:pt idx="221">
                  <c:v>12.54415274463007</c:v>
                </c:pt>
                <c:pt idx="222">
                  <c:v>12.60790998977156</c:v>
                </c:pt>
                <c:pt idx="223">
                  <c:v>12.66484827821343</c:v>
                </c:pt>
                <c:pt idx="224">
                  <c:v>12.72860552335493</c:v>
                </c:pt>
                <c:pt idx="225">
                  <c:v>12.7927037163314</c:v>
                </c:pt>
                <c:pt idx="226">
                  <c:v>12.84248210023867</c:v>
                </c:pt>
                <c:pt idx="227">
                  <c:v>12.89907944084555</c:v>
                </c:pt>
                <c:pt idx="228">
                  <c:v>12.95601772928742</c:v>
                </c:pt>
                <c:pt idx="229">
                  <c:v>13.0129560177293</c:v>
                </c:pt>
                <c:pt idx="230">
                  <c:v>13.07671326287078</c:v>
                </c:pt>
                <c:pt idx="231">
                  <c:v>13.13365155131265</c:v>
                </c:pt>
                <c:pt idx="232">
                  <c:v>13.18342993521991</c:v>
                </c:pt>
                <c:pt idx="233">
                  <c:v>13.2400272758268</c:v>
                </c:pt>
                <c:pt idx="234">
                  <c:v>13.28980565973406</c:v>
                </c:pt>
                <c:pt idx="235">
                  <c:v>13.34674394817593</c:v>
                </c:pt>
                <c:pt idx="236">
                  <c:v>13.40334128878282</c:v>
                </c:pt>
                <c:pt idx="237">
                  <c:v>13.45311967269008</c:v>
                </c:pt>
                <c:pt idx="238">
                  <c:v>13.51005796113195</c:v>
                </c:pt>
                <c:pt idx="239">
                  <c:v>13.55983634503921</c:v>
                </c:pt>
                <c:pt idx="240">
                  <c:v>13.6164336856461</c:v>
                </c:pt>
                <c:pt idx="241">
                  <c:v>13.68053187862257</c:v>
                </c:pt>
                <c:pt idx="242">
                  <c:v>13.73747016706444</c:v>
                </c:pt>
                <c:pt idx="243">
                  <c:v>13.79406750767133</c:v>
                </c:pt>
                <c:pt idx="244">
                  <c:v>13.8510057961132</c:v>
                </c:pt>
                <c:pt idx="245">
                  <c:v>13.90078418002046</c:v>
                </c:pt>
                <c:pt idx="246">
                  <c:v>13.96454142516195</c:v>
                </c:pt>
                <c:pt idx="247">
                  <c:v>14.03579952267303</c:v>
                </c:pt>
                <c:pt idx="248">
                  <c:v>14.09239686327992</c:v>
                </c:pt>
                <c:pt idx="249">
                  <c:v>14.1564950562564</c:v>
                </c:pt>
                <c:pt idx="250">
                  <c:v>14.21309239686328</c:v>
                </c:pt>
                <c:pt idx="251">
                  <c:v>14.27719058983975</c:v>
                </c:pt>
                <c:pt idx="252">
                  <c:v>14.32696897374702</c:v>
                </c:pt>
                <c:pt idx="253">
                  <c:v>14.38356631435391</c:v>
                </c:pt>
                <c:pt idx="254">
                  <c:v>14.44766450733038</c:v>
                </c:pt>
                <c:pt idx="255">
                  <c:v>14.49744289123764</c:v>
                </c:pt>
                <c:pt idx="256">
                  <c:v>14.5472212751449</c:v>
                </c:pt>
                <c:pt idx="257">
                  <c:v>14.59665871121718</c:v>
                </c:pt>
                <c:pt idx="258">
                  <c:v>14.65359699965906</c:v>
                </c:pt>
                <c:pt idx="259">
                  <c:v>14.71053528810092</c:v>
                </c:pt>
                <c:pt idx="260">
                  <c:v>14.76031367200818</c:v>
                </c:pt>
                <c:pt idx="261">
                  <c:v>14.81691101261507</c:v>
                </c:pt>
                <c:pt idx="262">
                  <c:v>14.87384930105694</c:v>
                </c:pt>
                <c:pt idx="263">
                  <c:v>14.9236276849642</c:v>
                </c:pt>
                <c:pt idx="264">
                  <c:v>14.9873849301057</c:v>
                </c:pt>
                <c:pt idx="265">
                  <c:v>15.04432321854756</c:v>
                </c:pt>
                <c:pt idx="266">
                  <c:v>15.10126150698943</c:v>
                </c:pt>
                <c:pt idx="267">
                  <c:v>15.15785884759632</c:v>
                </c:pt>
                <c:pt idx="268">
                  <c:v>15.20763723150358</c:v>
                </c:pt>
                <c:pt idx="269">
                  <c:v>15.27173542448005</c:v>
                </c:pt>
                <c:pt idx="270">
                  <c:v>15.32833276508694</c:v>
                </c:pt>
                <c:pt idx="271">
                  <c:v>15.39243095806342</c:v>
                </c:pt>
                <c:pt idx="272">
                  <c:v>15.4490282986703</c:v>
                </c:pt>
                <c:pt idx="273">
                  <c:v>15.51312649164678</c:v>
                </c:pt>
                <c:pt idx="274">
                  <c:v>15.57006478008865</c:v>
                </c:pt>
                <c:pt idx="275">
                  <c:v>15.63382202523014</c:v>
                </c:pt>
                <c:pt idx="276">
                  <c:v>15.6836004091374</c:v>
                </c:pt>
                <c:pt idx="277">
                  <c:v>15.74053869757927</c:v>
                </c:pt>
                <c:pt idx="278">
                  <c:v>15.80429594272077</c:v>
                </c:pt>
                <c:pt idx="279">
                  <c:v>15.86123423116265</c:v>
                </c:pt>
                <c:pt idx="280">
                  <c:v>15.91783157176952</c:v>
                </c:pt>
                <c:pt idx="281">
                  <c:v>15.9676099556768</c:v>
                </c:pt>
                <c:pt idx="282">
                  <c:v>16.01738833958404</c:v>
                </c:pt>
                <c:pt idx="283">
                  <c:v>16.07432662802591</c:v>
                </c:pt>
                <c:pt idx="284">
                  <c:v>16.1309239686328</c:v>
                </c:pt>
                <c:pt idx="285">
                  <c:v>16.18070235254006</c:v>
                </c:pt>
                <c:pt idx="286">
                  <c:v>16.23764064098192</c:v>
                </c:pt>
                <c:pt idx="287">
                  <c:v>16.28741902488919</c:v>
                </c:pt>
                <c:pt idx="288">
                  <c:v>16.35117627003068</c:v>
                </c:pt>
                <c:pt idx="289">
                  <c:v>16.40811455847255</c:v>
                </c:pt>
                <c:pt idx="290">
                  <c:v>16.46505284691442</c:v>
                </c:pt>
                <c:pt idx="291">
                  <c:v>16.51449028298671</c:v>
                </c:pt>
                <c:pt idx="292">
                  <c:v>16.57142857142857</c:v>
                </c:pt>
                <c:pt idx="293">
                  <c:v>16.62836685987044</c:v>
                </c:pt>
                <c:pt idx="294">
                  <c:v>16.69928400954655</c:v>
                </c:pt>
                <c:pt idx="295">
                  <c:v>16.7562222979884</c:v>
                </c:pt>
                <c:pt idx="296">
                  <c:v>16.8199795431299</c:v>
                </c:pt>
                <c:pt idx="297">
                  <c:v>16.87691783157177</c:v>
                </c:pt>
                <c:pt idx="298">
                  <c:v>16.93385612001364</c:v>
                </c:pt>
                <c:pt idx="299">
                  <c:v>16.99045346062053</c:v>
                </c:pt>
                <c:pt idx="300">
                  <c:v>17.04739174906239</c:v>
                </c:pt>
                <c:pt idx="301">
                  <c:v>17.1111489942039</c:v>
                </c:pt>
                <c:pt idx="302">
                  <c:v>17.16092737811115</c:v>
                </c:pt>
                <c:pt idx="303">
                  <c:v>17.21786566655302</c:v>
                </c:pt>
                <c:pt idx="304">
                  <c:v>17.2748039549949</c:v>
                </c:pt>
                <c:pt idx="305">
                  <c:v>17.33140129560178</c:v>
                </c:pt>
                <c:pt idx="306">
                  <c:v>17.3883395840435</c:v>
                </c:pt>
                <c:pt idx="307">
                  <c:v>17.4381179679509</c:v>
                </c:pt>
                <c:pt idx="308">
                  <c:v>17.48789635185817</c:v>
                </c:pt>
                <c:pt idx="309">
                  <c:v>17.54449369246505</c:v>
                </c:pt>
                <c:pt idx="310">
                  <c:v>17.60143198090692</c:v>
                </c:pt>
                <c:pt idx="311">
                  <c:v>17.6512103648142</c:v>
                </c:pt>
                <c:pt idx="312">
                  <c:v>17.70098874872145</c:v>
                </c:pt>
                <c:pt idx="313">
                  <c:v>17.76474599386292</c:v>
                </c:pt>
                <c:pt idx="314">
                  <c:v>17.82884418683942</c:v>
                </c:pt>
                <c:pt idx="315">
                  <c:v>17.87828162291169</c:v>
                </c:pt>
                <c:pt idx="316">
                  <c:v>17.93521991135356</c:v>
                </c:pt>
                <c:pt idx="317">
                  <c:v>17.99215819979543</c:v>
                </c:pt>
                <c:pt idx="318">
                  <c:v>18.06307534947153</c:v>
                </c:pt>
                <c:pt idx="319">
                  <c:v>18.1200136379134</c:v>
                </c:pt>
                <c:pt idx="320">
                  <c:v>18.17661097852028</c:v>
                </c:pt>
                <c:pt idx="321">
                  <c:v>18.24070917149676</c:v>
                </c:pt>
                <c:pt idx="322">
                  <c:v>18.29764745993863</c:v>
                </c:pt>
                <c:pt idx="323">
                  <c:v>18.35424480054552</c:v>
                </c:pt>
                <c:pt idx="324">
                  <c:v>18.41118308898739</c:v>
                </c:pt>
                <c:pt idx="325">
                  <c:v>18.46812137742912</c:v>
                </c:pt>
                <c:pt idx="326">
                  <c:v>18.53187862257075</c:v>
                </c:pt>
                <c:pt idx="327">
                  <c:v>18.58881691101262</c:v>
                </c:pt>
                <c:pt idx="328">
                  <c:v>18.63859529491988</c:v>
                </c:pt>
                <c:pt idx="329">
                  <c:v>18.68803273099216</c:v>
                </c:pt>
                <c:pt idx="330">
                  <c:v>18.74497101943404</c:v>
                </c:pt>
                <c:pt idx="331">
                  <c:v>18.8019093078759</c:v>
                </c:pt>
                <c:pt idx="332">
                  <c:v>18.85168769178315</c:v>
                </c:pt>
                <c:pt idx="333">
                  <c:v>18.90828503239004</c:v>
                </c:pt>
                <c:pt idx="334">
                  <c:v>18.96522332083178</c:v>
                </c:pt>
                <c:pt idx="335">
                  <c:v>19.01500170473918</c:v>
                </c:pt>
                <c:pt idx="336">
                  <c:v>19.07875894988067</c:v>
                </c:pt>
                <c:pt idx="337">
                  <c:v>19.13569723832254</c:v>
                </c:pt>
                <c:pt idx="338">
                  <c:v>19.19263552676441</c:v>
                </c:pt>
                <c:pt idx="339">
                  <c:v>19.24923286737115</c:v>
                </c:pt>
                <c:pt idx="340">
                  <c:v>19.29901125127855</c:v>
                </c:pt>
                <c:pt idx="341">
                  <c:v>19.36310944425503</c:v>
                </c:pt>
                <c:pt idx="342">
                  <c:v>19.42686668939653</c:v>
                </c:pt>
                <c:pt idx="343">
                  <c:v>19.490964882373</c:v>
                </c:pt>
                <c:pt idx="344">
                  <c:v>19.5547221275145</c:v>
                </c:pt>
                <c:pt idx="345">
                  <c:v>19.61166041595636</c:v>
                </c:pt>
                <c:pt idx="346">
                  <c:v>19.66143879986362</c:v>
                </c:pt>
                <c:pt idx="347">
                  <c:v>19.7108762359359</c:v>
                </c:pt>
                <c:pt idx="348">
                  <c:v>19.77497442891238</c:v>
                </c:pt>
                <c:pt idx="349">
                  <c:v>19.83873167405387</c:v>
                </c:pt>
                <c:pt idx="350">
                  <c:v>19.89566996249573</c:v>
                </c:pt>
                <c:pt idx="351">
                  <c:v>19.95260825093758</c:v>
                </c:pt>
                <c:pt idx="352">
                  <c:v>20.00920559154449</c:v>
                </c:pt>
                <c:pt idx="353">
                  <c:v>20.05898397545176</c:v>
                </c:pt>
                <c:pt idx="354">
                  <c:v>20.11592226389363</c:v>
                </c:pt>
                <c:pt idx="355">
                  <c:v>20.17286055233549</c:v>
                </c:pt>
                <c:pt idx="356">
                  <c:v>20.22945789294238</c:v>
                </c:pt>
                <c:pt idx="357">
                  <c:v>20.27923627684962</c:v>
                </c:pt>
                <c:pt idx="358">
                  <c:v>20.3290146607569</c:v>
                </c:pt>
                <c:pt idx="359">
                  <c:v>20.37879304466416</c:v>
                </c:pt>
                <c:pt idx="360">
                  <c:v>20.44255028980566</c:v>
                </c:pt>
                <c:pt idx="361">
                  <c:v>20.49948857824753</c:v>
                </c:pt>
                <c:pt idx="362">
                  <c:v>20.5564268666894</c:v>
                </c:pt>
                <c:pt idx="363">
                  <c:v>20.6201841118309</c:v>
                </c:pt>
                <c:pt idx="364">
                  <c:v>20.66996249573815</c:v>
                </c:pt>
                <c:pt idx="365">
                  <c:v>20.72690078418002</c:v>
                </c:pt>
                <c:pt idx="366">
                  <c:v>20.79065802932152</c:v>
                </c:pt>
                <c:pt idx="367">
                  <c:v>20.84759631776338</c:v>
                </c:pt>
                <c:pt idx="368">
                  <c:v>20.91135356290488</c:v>
                </c:pt>
                <c:pt idx="369">
                  <c:v>20.96829185134672</c:v>
                </c:pt>
                <c:pt idx="370">
                  <c:v>21.01807023525402</c:v>
                </c:pt>
                <c:pt idx="371">
                  <c:v>21.0818274803955</c:v>
                </c:pt>
                <c:pt idx="372">
                  <c:v>21.13876576883737</c:v>
                </c:pt>
                <c:pt idx="373">
                  <c:v>21.19570405727923</c:v>
                </c:pt>
                <c:pt idx="374">
                  <c:v>21.25946130242073</c:v>
                </c:pt>
                <c:pt idx="375">
                  <c:v>21.30923968632785</c:v>
                </c:pt>
                <c:pt idx="376">
                  <c:v>21.36617797476982</c:v>
                </c:pt>
                <c:pt idx="377">
                  <c:v>21.42277531537675</c:v>
                </c:pt>
                <c:pt idx="378">
                  <c:v>21.48687350835322</c:v>
                </c:pt>
                <c:pt idx="379">
                  <c:v>21.5366518922605</c:v>
                </c:pt>
                <c:pt idx="380">
                  <c:v>21.58608932833276</c:v>
                </c:pt>
                <c:pt idx="381">
                  <c:v>21.63586771224004</c:v>
                </c:pt>
                <c:pt idx="382">
                  <c:v>21.68564609614715</c:v>
                </c:pt>
                <c:pt idx="383">
                  <c:v>21.74258438458912</c:v>
                </c:pt>
                <c:pt idx="384">
                  <c:v>21.80634162973065</c:v>
                </c:pt>
                <c:pt idx="385">
                  <c:v>21.86327991817252</c:v>
                </c:pt>
                <c:pt idx="386">
                  <c:v>21.92021820661439</c:v>
                </c:pt>
                <c:pt idx="387">
                  <c:v>21.98397545175589</c:v>
                </c:pt>
                <c:pt idx="388">
                  <c:v>22.03375383566312</c:v>
                </c:pt>
                <c:pt idx="389">
                  <c:v>22.09751108080464</c:v>
                </c:pt>
                <c:pt idx="390">
                  <c:v>22.16160927378098</c:v>
                </c:pt>
                <c:pt idx="391">
                  <c:v>22.21854756222298</c:v>
                </c:pt>
                <c:pt idx="392">
                  <c:v>22.27514490282987</c:v>
                </c:pt>
                <c:pt idx="393">
                  <c:v>22.33924309580634</c:v>
                </c:pt>
                <c:pt idx="394">
                  <c:v>22.38902147971359</c:v>
                </c:pt>
                <c:pt idx="395">
                  <c:v>22.43845891578589</c:v>
                </c:pt>
                <c:pt idx="396">
                  <c:v>22.49539720422768</c:v>
                </c:pt>
                <c:pt idx="397">
                  <c:v>22.55949539720423</c:v>
                </c:pt>
                <c:pt idx="398">
                  <c:v>22.61609273781112</c:v>
                </c:pt>
                <c:pt idx="399">
                  <c:v>22.68019093078759</c:v>
                </c:pt>
                <c:pt idx="400">
                  <c:v>22.72996931469486</c:v>
                </c:pt>
                <c:pt idx="401">
                  <c:v>22.78656665530172</c:v>
                </c:pt>
                <c:pt idx="402">
                  <c:v>22.85066484827821</c:v>
                </c:pt>
                <c:pt idx="403">
                  <c:v>22.90044323218534</c:v>
                </c:pt>
                <c:pt idx="404">
                  <c:v>22.95704057279232</c:v>
                </c:pt>
                <c:pt idx="405">
                  <c:v>23.00681895669964</c:v>
                </c:pt>
                <c:pt idx="406">
                  <c:v>23.05659734060689</c:v>
                </c:pt>
                <c:pt idx="407">
                  <c:v>23.11353562904876</c:v>
                </c:pt>
                <c:pt idx="408">
                  <c:v>23.17013296965564</c:v>
                </c:pt>
                <c:pt idx="409">
                  <c:v>23.22707125809752</c:v>
                </c:pt>
                <c:pt idx="410">
                  <c:v>23.28400954653924</c:v>
                </c:pt>
                <c:pt idx="411">
                  <c:v>23.34060688714627</c:v>
                </c:pt>
                <c:pt idx="412">
                  <c:v>23.39754517558813</c:v>
                </c:pt>
                <c:pt idx="413">
                  <c:v>23.46130242072962</c:v>
                </c:pt>
                <c:pt idx="414">
                  <c:v>23.51824070917149</c:v>
                </c:pt>
                <c:pt idx="415">
                  <c:v>23.58233890214784</c:v>
                </c:pt>
                <c:pt idx="416">
                  <c:v>23.63893624275486</c:v>
                </c:pt>
                <c:pt idx="417">
                  <c:v>23.69587453119673</c:v>
                </c:pt>
                <c:pt idx="418">
                  <c:v>23.7528128196386</c:v>
                </c:pt>
                <c:pt idx="419">
                  <c:v>23.80225025571088</c:v>
                </c:pt>
                <c:pt idx="420">
                  <c:v>23.85918854415275</c:v>
                </c:pt>
                <c:pt idx="421">
                  <c:v>23.91612683259461</c:v>
                </c:pt>
                <c:pt idx="422">
                  <c:v>23.97988407773611</c:v>
                </c:pt>
                <c:pt idx="423">
                  <c:v>24.03682236617798</c:v>
                </c:pt>
                <c:pt idx="424">
                  <c:v>24.08660075008524</c:v>
                </c:pt>
                <c:pt idx="425">
                  <c:v>24.13637913399251</c:v>
                </c:pt>
                <c:pt idx="426">
                  <c:v>24.20013637913385</c:v>
                </c:pt>
                <c:pt idx="427">
                  <c:v>24.26423457211046</c:v>
                </c:pt>
                <c:pt idx="428">
                  <c:v>24.32083191271736</c:v>
                </c:pt>
                <c:pt idx="429">
                  <c:v>24.37061029662462</c:v>
                </c:pt>
                <c:pt idx="430">
                  <c:v>24.42038868053188</c:v>
                </c:pt>
                <c:pt idx="431">
                  <c:v>24.47732696897375</c:v>
                </c:pt>
                <c:pt idx="432">
                  <c:v>24.53392430958063</c:v>
                </c:pt>
                <c:pt idx="433">
                  <c:v>24.5908625980225</c:v>
                </c:pt>
                <c:pt idx="434">
                  <c:v>24.64780088646437</c:v>
                </c:pt>
                <c:pt idx="435">
                  <c:v>24.70439822707126</c:v>
                </c:pt>
                <c:pt idx="436">
                  <c:v>24.76133651551308</c:v>
                </c:pt>
                <c:pt idx="437">
                  <c:v>24.818274803955</c:v>
                </c:pt>
                <c:pt idx="438">
                  <c:v>24.87487214456188</c:v>
                </c:pt>
                <c:pt idx="439">
                  <c:v>24.93181043300375</c:v>
                </c:pt>
                <c:pt idx="440">
                  <c:v>24.99556767814512</c:v>
                </c:pt>
                <c:pt idx="441">
                  <c:v>25.05966587112172</c:v>
                </c:pt>
                <c:pt idx="442">
                  <c:v>25.11660415956359</c:v>
                </c:pt>
                <c:pt idx="443">
                  <c:v>25.15922263893624</c:v>
                </c:pt>
                <c:pt idx="444">
                  <c:v>0.0</c:v>
                </c:pt>
                <c:pt idx="445">
                  <c:v>0.0</c:v>
                </c:pt>
                <c:pt idx="446">
                  <c:v>0.0</c:v>
                </c:pt>
                <c:pt idx="447">
                  <c:v>0.0</c:v>
                </c:pt>
                <c:pt idx="448">
                  <c:v>0.0</c:v>
                </c:pt>
                <c:pt idx="449">
                  <c:v>0.0</c:v>
                </c:pt>
                <c:pt idx="450">
                  <c:v>0.0</c:v>
                </c:pt>
                <c:pt idx="451">
                  <c:v>0.0</c:v>
                </c:pt>
                <c:pt idx="452">
                  <c:v>0.0</c:v>
                </c:pt>
                <c:pt idx="453">
                  <c:v>0.0</c:v>
                </c:pt>
                <c:pt idx="454">
                  <c:v>0.0</c:v>
                </c:pt>
                <c:pt idx="455">
                  <c:v>0.0</c:v>
                </c:pt>
                <c:pt idx="456">
                  <c:v>0.0</c:v>
                </c:pt>
                <c:pt idx="457">
                  <c:v>0.0</c:v>
                </c:pt>
                <c:pt idx="458">
                  <c:v>0.0</c:v>
                </c:pt>
                <c:pt idx="459">
                  <c:v>0.0</c:v>
                </c:pt>
                <c:pt idx="460">
                  <c:v>0.0</c:v>
                </c:pt>
                <c:pt idx="461">
                  <c:v>0.0</c:v>
                </c:pt>
                <c:pt idx="462">
                  <c:v>0.0</c:v>
                </c:pt>
                <c:pt idx="463">
                  <c:v>0.0</c:v>
                </c:pt>
                <c:pt idx="464">
                  <c:v>0.0</c:v>
                </c:pt>
                <c:pt idx="465">
                  <c:v>0.0</c:v>
                </c:pt>
                <c:pt idx="466">
                  <c:v>0.0</c:v>
                </c:pt>
                <c:pt idx="467">
                  <c:v>0.0</c:v>
                </c:pt>
                <c:pt idx="468">
                  <c:v>0.0</c:v>
                </c:pt>
                <c:pt idx="469">
                  <c:v>0.0</c:v>
                </c:pt>
                <c:pt idx="470">
                  <c:v>0.0</c:v>
                </c:pt>
                <c:pt idx="471">
                  <c:v>0.0</c:v>
                </c:pt>
                <c:pt idx="472">
                  <c:v>0.0</c:v>
                </c:pt>
                <c:pt idx="473">
                  <c:v>0.0</c:v>
                </c:pt>
                <c:pt idx="474">
                  <c:v>0.0</c:v>
                </c:pt>
                <c:pt idx="475">
                  <c:v>0.0</c:v>
                </c:pt>
                <c:pt idx="476">
                  <c:v>0.0</c:v>
                </c:pt>
                <c:pt idx="477">
                  <c:v>0.0</c:v>
                </c:pt>
              </c:numCache>
            </c:numRef>
          </c:xVal>
          <c:yVal>
            <c:numRef>
              <c:f>'wet-vs-dry'!$L$13:$L$490</c:f>
              <c:numCache>
                <c:formatCode>General</c:formatCode>
                <c:ptCount val="478"/>
                <c:pt idx="0">
                  <c:v>-0.00446</c:v>
                </c:pt>
                <c:pt idx="1">
                  <c:v>-0.00312</c:v>
                </c:pt>
                <c:pt idx="2">
                  <c:v>-0.00062</c:v>
                </c:pt>
                <c:pt idx="3">
                  <c:v>0.00077</c:v>
                </c:pt>
                <c:pt idx="4">
                  <c:v>-0.0016</c:v>
                </c:pt>
                <c:pt idx="5">
                  <c:v>-0.00349</c:v>
                </c:pt>
                <c:pt idx="6">
                  <c:v>0.00258</c:v>
                </c:pt>
                <c:pt idx="7">
                  <c:v>0.00266</c:v>
                </c:pt>
                <c:pt idx="8">
                  <c:v>0.00025</c:v>
                </c:pt>
                <c:pt idx="9">
                  <c:v>0.0</c:v>
                </c:pt>
                <c:pt idx="10">
                  <c:v>-0.00208</c:v>
                </c:pt>
                <c:pt idx="11">
                  <c:v>-0.00059</c:v>
                </c:pt>
                <c:pt idx="12">
                  <c:v>-0.00101</c:v>
                </c:pt>
                <c:pt idx="13">
                  <c:v>-0.0046</c:v>
                </c:pt>
                <c:pt idx="14">
                  <c:v>0.00049</c:v>
                </c:pt>
                <c:pt idx="15">
                  <c:v>0.00241</c:v>
                </c:pt>
                <c:pt idx="16">
                  <c:v>0.00254</c:v>
                </c:pt>
                <c:pt idx="17">
                  <c:v>-0.00083</c:v>
                </c:pt>
                <c:pt idx="18">
                  <c:v>0.00099</c:v>
                </c:pt>
                <c:pt idx="19">
                  <c:v>0.00044</c:v>
                </c:pt>
                <c:pt idx="20">
                  <c:v>0.0031</c:v>
                </c:pt>
                <c:pt idx="21">
                  <c:v>0.00375</c:v>
                </c:pt>
                <c:pt idx="22">
                  <c:v>0.00381</c:v>
                </c:pt>
                <c:pt idx="23">
                  <c:v>0.0027</c:v>
                </c:pt>
                <c:pt idx="24">
                  <c:v>0.00283</c:v>
                </c:pt>
                <c:pt idx="25">
                  <c:v>-0.001</c:v>
                </c:pt>
                <c:pt idx="26">
                  <c:v>0.00766</c:v>
                </c:pt>
                <c:pt idx="27">
                  <c:v>-4.0E-5</c:v>
                </c:pt>
                <c:pt idx="28">
                  <c:v>-0.00053</c:v>
                </c:pt>
                <c:pt idx="29">
                  <c:v>0.00134</c:v>
                </c:pt>
                <c:pt idx="30">
                  <c:v>0.00241</c:v>
                </c:pt>
                <c:pt idx="31">
                  <c:v>0.00657</c:v>
                </c:pt>
                <c:pt idx="32">
                  <c:v>0.00431</c:v>
                </c:pt>
                <c:pt idx="33">
                  <c:v>0.0027</c:v>
                </c:pt>
                <c:pt idx="34">
                  <c:v>-0.00027</c:v>
                </c:pt>
                <c:pt idx="35">
                  <c:v>0.00304</c:v>
                </c:pt>
                <c:pt idx="36">
                  <c:v>0.00451</c:v>
                </c:pt>
                <c:pt idx="37">
                  <c:v>0.00032</c:v>
                </c:pt>
                <c:pt idx="38">
                  <c:v>0.00546</c:v>
                </c:pt>
                <c:pt idx="39">
                  <c:v>0.00917</c:v>
                </c:pt>
                <c:pt idx="40">
                  <c:v>0.002</c:v>
                </c:pt>
                <c:pt idx="41">
                  <c:v>0.00774</c:v>
                </c:pt>
                <c:pt idx="42">
                  <c:v>0.00179</c:v>
                </c:pt>
                <c:pt idx="43">
                  <c:v>0.00695</c:v>
                </c:pt>
                <c:pt idx="44">
                  <c:v>0.00565</c:v>
                </c:pt>
                <c:pt idx="45">
                  <c:v>0.00621</c:v>
                </c:pt>
                <c:pt idx="46">
                  <c:v>0.00619</c:v>
                </c:pt>
                <c:pt idx="47">
                  <c:v>0.00558</c:v>
                </c:pt>
                <c:pt idx="48">
                  <c:v>0.00584</c:v>
                </c:pt>
                <c:pt idx="49">
                  <c:v>0.00665</c:v>
                </c:pt>
                <c:pt idx="50">
                  <c:v>0.00613</c:v>
                </c:pt>
                <c:pt idx="51">
                  <c:v>0.0098</c:v>
                </c:pt>
                <c:pt idx="52">
                  <c:v>0.00548</c:v>
                </c:pt>
                <c:pt idx="53">
                  <c:v>0.00785</c:v>
                </c:pt>
                <c:pt idx="54">
                  <c:v>0.0085</c:v>
                </c:pt>
                <c:pt idx="55">
                  <c:v>0.00626</c:v>
                </c:pt>
                <c:pt idx="56">
                  <c:v>0.00643</c:v>
                </c:pt>
                <c:pt idx="57">
                  <c:v>0.00991</c:v>
                </c:pt>
                <c:pt idx="58">
                  <c:v>0.00854</c:v>
                </c:pt>
                <c:pt idx="59">
                  <c:v>0.00809</c:v>
                </c:pt>
                <c:pt idx="60">
                  <c:v>0.00598</c:v>
                </c:pt>
                <c:pt idx="61">
                  <c:v>0.00858</c:v>
                </c:pt>
                <c:pt idx="62">
                  <c:v>0.00668</c:v>
                </c:pt>
                <c:pt idx="63">
                  <c:v>0.00694</c:v>
                </c:pt>
                <c:pt idx="64">
                  <c:v>0.00671</c:v>
                </c:pt>
                <c:pt idx="65">
                  <c:v>0.00648</c:v>
                </c:pt>
                <c:pt idx="66">
                  <c:v>0.01016</c:v>
                </c:pt>
                <c:pt idx="67">
                  <c:v>0.00795</c:v>
                </c:pt>
                <c:pt idx="68">
                  <c:v>0.01051</c:v>
                </c:pt>
                <c:pt idx="69">
                  <c:v>0.00629</c:v>
                </c:pt>
                <c:pt idx="70">
                  <c:v>0.00847</c:v>
                </c:pt>
                <c:pt idx="71">
                  <c:v>0.00868</c:v>
                </c:pt>
                <c:pt idx="72">
                  <c:v>0.01134</c:v>
                </c:pt>
                <c:pt idx="73">
                  <c:v>0.00897</c:v>
                </c:pt>
                <c:pt idx="74">
                  <c:v>0.00842</c:v>
                </c:pt>
                <c:pt idx="75">
                  <c:v>0.00864</c:v>
                </c:pt>
                <c:pt idx="76">
                  <c:v>0.01093</c:v>
                </c:pt>
                <c:pt idx="77">
                  <c:v>0.0092</c:v>
                </c:pt>
                <c:pt idx="78">
                  <c:v>0.01143</c:v>
                </c:pt>
                <c:pt idx="79">
                  <c:v>0.00992</c:v>
                </c:pt>
                <c:pt idx="80">
                  <c:v>0.0099</c:v>
                </c:pt>
                <c:pt idx="81">
                  <c:v>0.00929</c:v>
                </c:pt>
                <c:pt idx="82">
                  <c:v>0.00859</c:v>
                </c:pt>
                <c:pt idx="83">
                  <c:v>0.00766</c:v>
                </c:pt>
                <c:pt idx="84">
                  <c:v>0.00881</c:v>
                </c:pt>
                <c:pt idx="85">
                  <c:v>0.00998</c:v>
                </c:pt>
                <c:pt idx="86">
                  <c:v>0.01316</c:v>
                </c:pt>
                <c:pt idx="87">
                  <c:v>0.00998</c:v>
                </c:pt>
                <c:pt idx="88">
                  <c:v>0.01024</c:v>
                </c:pt>
                <c:pt idx="89">
                  <c:v>0.01338</c:v>
                </c:pt>
                <c:pt idx="90">
                  <c:v>0.01333</c:v>
                </c:pt>
                <c:pt idx="91">
                  <c:v>0.01479</c:v>
                </c:pt>
                <c:pt idx="92">
                  <c:v>0.00758</c:v>
                </c:pt>
                <c:pt idx="93">
                  <c:v>0.01332</c:v>
                </c:pt>
                <c:pt idx="94">
                  <c:v>0.01192</c:v>
                </c:pt>
                <c:pt idx="95">
                  <c:v>0.0123</c:v>
                </c:pt>
                <c:pt idx="96">
                  <c:v>0.0117</c:v>
                </c:pt>
                <c:pt idx="97">
                  <c:v>0.01372</c:v>
                </c:pt>
                <c:pt idx="98">
                  <c:v>0.01191</c:v>
                </c:pt>
                <c:pt idx="99">
                  <c:v>0.01296</c:v>
                </c:pt>
                <c:pt idx="100">
                  <c:v>0.00911</c:v>
                </c:pt>
                <c:pt idx="101">
                  <c:v>0.01234</c:v>
                </c:pt>
                <c:pt idx="102">
                  <c:v>0.01292</c:v>
                </c:pt>
                <c:pt idx="103">
                  <c:v>0.01521</c:v>
                </c:pt>
                <c:pt idx="104">
                  <c:v>0.01166</c:v>
                </c:pt>
                <c:pt idx="105">
                  <c:v>0.00952</c:v>
                </c:pt>
                <c:pt idx="106">
                  <c:v>0.01382</c:v>
                </c:pt>
                <c:pt idx="107">
                  <c:v>0.01417</c:v>
                </c:pt>
                <c:pt idx="108">
                  <c:v>0.01392</c:v>
                </c:pt>
                <c:pt idx="109">
                  <c:v>0.01468</c:v>
                </c:pt>
                <c:pt idx="110">
                  <c:v>0.0147</c:v>
                </c:pt>
                <c:pt idx="111">
                  <c:v>0.01576</c:v>
                </c:pt>
                <c:pt idx="112">
                  <c:v>0.01507</c:v>
                </c:pt>
                <c:pt idx="113">
                  <c:v>0.01288</c:v>
                </c:pt>
                <c:pt idx="114">
                  <c:v>0.01205</c:v>
                </c:pt>
                <c:pt idx="115">
                  <c:v>0.01438</c:v>
                </c:pt>
                <c:pt idx="116">
                  <c:v>0.01693</c:v>
                </c:pt>
                <c:pt idx="117">
                  <c:v>0.01192</c:v>
                </c:pt>
                <c:pt idx="118">
                  <c:v>0.01766</c:v>
                </c:pt>
                <c:pt idx="119">
                  <c:v>0.01242</c:v>
                </c:pt>
                <c:pt idx="120">
                  <c:v>0.01587</c:v>
                </c:pt>
                <c:pt idx="121">
                  <c:v>0.01518</c:v>
                </c:pt>
                <c:pt idx="122">
                  <c:v>0.01771</c:v>
                </c:pt>
                <c:pt idx="123">
                  <c:v>0.01372</c:v>
                </c:pt>
                <c:pt idx="124">
                  <c:v>0.0172</c:v>
                </c:pt>
                <c:pt idx="125">
                  <c:v>0.01631</c:v>
                </c:pt>
                <c:pt idx="126">
                  <c:v>0.01887</c:v>
                </c:pt>
                <c:pt idx="127">
                  <c:v>0.0172</c:v>
                </c:pt>
                <c:pt idx="128">
                  <c:v>0.01532</c:v>
                </c:pt>
                <c:pt idx="129">
                  <c:v>0.01432</c:v>
                </c:pt>
                <c:pt idx="130">
                  <c:v>0.01504</c:v>
                </c:pt>
                <c:pt idx="131">
                  <c:v>0.01614</c:v>
                </c:pt>
                <c:pt idx="132">
                  <c:v>0.01772</c:v>
                </c:pt>
                <c:pt idx="133">
                  <c:v>0.01513</c:v>
                </c:pt>
                <c:pt idx="134">
                  <c:v>0.01332</c:v>
                </c:pt>
                <c:pt idx="135">
                  <c:v>0.0142</c:v>
                </c:pt>
                <c:pt idx="136">
                  <c:v>0.01856</c:v>
                </c:pt>
                <c:pt idx="137">
                  <c:v>0.01917</c:v>
                </c:pt>
                <c:pt idx="138">
                  <c:v>0.01974</c:v>
                </c:pt>
                <c:pt idx="139">
                  <c:v>0.017</c:v>
                </c:pt>
                <c:pt idx="140">
                  <c:v>0.01865</c:v>
                </c:pt>
                <c:pt idx="141">
                  <c:v>0.01722</c:v>
                </c:pt>
                <c:pt idx="142">
                  <c:v>0.01828</c:v>
                </c:pt>
                <c:pt idx="143">
                  <c:v>0.02006</c:v>
                </c:pt>
                <c:pt idx="144">
                  <c:v>0.01776</c:v>
                </c:pt>
                <c:pt idx="145">
                  <c:v>0.01867</c:v>
                </c:pt>
                <c:pt idx="146">
                  <c:v>0.01822</c:v>
                </c:pt>
                <c:pt idx="147">
                  <c:v>0.02093</c:v>
                </c:pt>
                <c:pt idx="148">
                  <c:v>0.01696</c:v>
                </c:pt>
                <c:pt idx="149">
                  <c:v>0.01943</c:v>
                </c:pt>
                <c:pt idx="150">
                  <c:v>0.01921</c:v>
                </c:pt>
                <c:pt idx="151">
                  <c:v>0.01796</c:v>
                </c:pt>
                <c:pt idx="152">
                  <c:v>0.01781</c:v>
                </c:pt>
                <c:pt idx="153">
                  <c:v>0.02086</c:v>
                </c:pt>
                <c:pt idx="154">
                  <c:v>0.01798</c:v>
                </c:pt>
                <c:pt idx="155">
                  <c:v>0.01607</c:v>
                </c:pt>
                <c:pt idx="156">
                  <c:v>0.01992</c:v>
                </c:pt>
                <c:pt idx="157">
                  <c:v>0.0189</c:v>
                </c:pt>
                <c:pt idx="158">
                  <c:v>0.01875</c:v>
                </c:pt>
                <c:pt idx="159">
                  <c:v>0.0183</c:v>
                </c:pt>
                <c:pt idx="160">
                  <c:v>0.01743</c:v>
                </c:pt>
                <c:pt idx="161">
                  <c:v>0.02394</c:v>
                </c:pt>
                <c:pt idx="162">
                  <c:v>0.02042</c:v>
                </c:pt>
                <c:pt idx="163">
                  <c:v>0.01876</c:v>
                </c:pt>
                <c:pt idx="164">
                  <c:v>0.01954</c:v>
                </c:pt>
                <c:pt idx="165">
                  <c:v>0.01846</c:v>
                </c:pt>
                <c:pt idx="166">
                  <c:v>0.02066</c:v>
                </c:pt>
                <c:pt idx="167">
                  <c:v>0.02086</c:v>
                </c:pt>
                <c:pt idx="168">
                  <c:v>0.02093</c:v>
                </c:pt>
                <c:pt idx="169">
                  <c:v>0.02166</c:v>
                </c:pt>
                <c:pt idx="170">
                  <c:v>0.02264</c:v>
                </c:pt>
                <c:pt idx="171">
                  <c:v>0.01828</c:v>
                </c:pt>
                <c:pt idx="172">
                  <c:v>0.02178</c:v>
                </c:pt>
                <c:pt idx="173">
                  <c:v>0.02188</c:v>
                </c:pt>
                <c:pt idx="174">
                  <c:v>0.01961</c:v>
                </c:pt>
                <c:pt idx="175">
                  <c:v>0.01774</c:v>
                </c:pt>
                <c:pt idx="176">
                  <c:v>0.0219</c:v>
                </c:pt>
                <c:pt idx="177">
                  <c:v>0.01981</c:v>
                </c:pt>
                <c:pt idx="178">
                  <c:v>0.02132</c:v>
                </c:pt>
                <c:pt idx="179">
                  <c:v>0.01975</c:v>
                </c:pt>
                <c:pt idx="180">
                  <c:v>0.02039</c:v>
                </c:pt>
                <c:pt idx="181">
                  <c:v>0.02104</c:v>
                </c:pt>
                <c:pt idx="182">
                  <c:v>0.01957</c:v>
                </c:pt>
                <c:pt idx="183">
                  <c:v>0.02038</c:v>
                </c:pt>
                <c:pt idx="184">
                  <c:v>0.01952</c:v>
                </c:pt>
                <c:pt idx="185">
                  <c:v>0.02116</c:v>
                </c:pt>
                <c:pt idx="186">
                  <c:v>0.02007</c:v>
                </c:pt>
                <c:pt idx="187">
                  <c:v>0.02108</c:v>
                </c:pt>
                <c:pt idx="188">
                  <c:v>0.02189</c:v>
                </c:pt>
                <c:pt idx="189">
                  <c:v>0.01992</c:v>
                </c:pt>
                <c:pt idx="190">
                  <c:v>0.02404</c:v>
                </c:pt>
                <c:pt idx="191">
                  <c:v>0.0257</c:v>
                </c:pt>
                <c:pt idx="192">
                  <c:v>0.02498</c:v>
                </c:pt>
                <c:pt idx="193">
                  <c:v>0.02568</c:v>
                </c:pt>
                <c:pt idx="194">
                  <c:v>0.02131</c:v>
                </c:pt>
                <c:pt idx="195">
                  <c:v>0.0242</c:v>
                </c:pt>
                <c:pt idx="196">
                  <c:v>0.02221</c:v>
                </c:pt>
                <c:pt idx="197">
                  <c:v>0.0247</c:v>
                </c:pt>
                <c:pt idx="198">
                  <c:v>0.02063</c:v>
                </c:pt>
                <c:pt idx="199">
                  <c:v>0.01925</c:v>
                </c:pt>
                <c:pt idx="200">
                  <c:v>0.02379</c:v>
                </c:pt>
                <c:pt idx="201">
                  <c:v>0.02313</c:v>
                </c:pt>
                <c:pt idx="202">
                  <c:v>0.02269</c:v>
                </c:pt>
                <c:pt idx="203">
                  <c:v>0.02184</c:v>
                </c:pt>
                <c:pt idx="204">
                  <c:v>0.02238</c:v>
                </c:pt>
                <c:pt idx="205">
                  <c:v>0.0228</c:v>
                </c:pt>
                <c:pt idx="206">
                  <c:v>0.02442</c:v>
                </c:pt>
                <c:pt idx="207">
                  <c:v>0.02373</c:v>
                </c:pt>
                <c:pt idx="208">
                  <c:v>0.02351</c:v>
                </c:pt>
                <c:pt idx="209">
                  <c:v>0.02426</c:v>
                </c:pt>
                <c:pt idx="210">
                  <c:v>0.02049</c:v>
                </c:pt>
                <c:pt idx="211">
                  <c:v>0.0254</c:v>
                </c:pt>
                <c:pt idx="212">
                  <c:v>0.02852</c:v>
                </c:pt>
                <c:pt idx="213">
                  <c:v>0.02327</c:v>
                </c:pt>
                <c:pt idx="214">
                  <c:v>0.02704</c:v>
                </c:pt>
                <c:pt idx="215">
                  <c:v>0.02363</c:v>
                </c:pt>
                <c:pt idx="216">
                  <c:v>0.02632</c:v>
                </c:pt>
                <c:pt idx="217">
                  <c:v>0.02337</c:v>
                </c:pt>
                <c:pt idx="218">
                  <c:v>0.02595</c:v>
                </c:pt>
                <c:pt idx="219">
                  <c:v>0.0284</c:v>
                </c:pt>
                <c:pt idx="220">
                  <c:v>0.02571</c:v>
                </c:pt>
                <c:pt idx="221">
                  <c:v>0.02896</c:v>
                </c:pt>
                <c:pt idx="222">
                  <c:v>0.025</c:v>
                </c:pt>
                <c:pt idx="223">
                  <c:v>0.02607</c:v>
                </c:pt>
                <c:pt idx="224">
                  <c:v>0.02488</c:v>
                </c:pt>
                <c:pt idx="225">
                  <c:v>0.02174</c:v>
                </c:pt>
                <c:pt idx="226">
                  <c:v>0.02655</c:v>
                </c:pt>
                <c:pt idx="227">
                  <c:v>0.02402</c:v>
                </c:pt>
                <c:pt idx="228">
                  <c:v>0.02708</c:v>
                </c:pt>
                <c:pt idx="229">
                  <c:v>0.02489</c:v>
                </c:pt>
                <c:pt idx="230">
                  <c:v>0.02825</c:v>
                </c:pt>
                <c:pt idx="231">
                  <c:v>0.02619</c:v>
                </c:pt>
                <c:pt idx="232">
                  <c:v>0.0251</c:v>
                </c:pt>
                <c:pt idx="233">
                  <c:v>0.02412</c:v>
                </c:pt>
                <c:pt idx="234">
                  <c:v>0.02488</c:v>
                </c:pt>
                <c:pt idx="235">
                  <c:v>0.02629</c:v>
                </c:pt>
                <c:pt idx="236">
                  <c:v>0.02798</c:v>
                </c:pt>
                <c:pt idx="237">
                  <c:v>0.02658</c:v>
                </c:pt>
                <c:pt idx="238">
                  <c:v>0.02593</c:v>
                </c:pt>
                <c:pt idx="239">
                  <c:v>0.02434</c:v>
                </c:pt>
                <c:pt idx="240">
                  <c:v>0.03072</c:v>
                </c:pt>
                <c:pt idx="241">
                  <c:v>0.02911</c:v>
                </c:pt>
                <c:pt idx="242">
                  <c:v>0.02832</c:v>
                </c:pt>
                <c:pt idx="243">
                  <c:v>0.02607</c:v>
                </c:pt>
                <c:pt idx="244">
                  <c:v>0.02864</c:v>
                </c:pt>
                <c:pt idx="245">
                  <c:v>0.02609</c:v>
                </c:pt>
                <c:pt idx="246">
                  <c:v>0.03091</c:v>
                </c:pt>
                <c:pt idx="247">
                  <c:v>0.02448</c:v>
                </c:pt>
                <c:pt idx="248">
                  <c:v>0.02856</c:v>
                </c:pt>
                <c:pt idx="249">
                  <c:v>0.02825</c:v>
                </c:pt>
                <c:pt idx="250">
                  <c:v>0.02592</c:v>
                </c:pt>
                <c:pt idx="251">
                  <c:v>0.02963</c:v>
                </c:pt>
                <c:pt idx="252">
                  <c:v>0.02819</c:v>
                </c:pt>
                <c:pt idx="253">
                  <c:v>0.02778</c:v>
                </c:pt>
                <c:pt idx="254">
                  <c:v>0.03046</c:v>
                </c:pt>
                <c:pt idx="255">
                  <c:v>0.02695</c:v>
                </c:pt>
                <c:pt idx="256">
                  <c:v>0.02936</c:v>
                </c:pt>
                <c:pt idx="257">
                  <c:v>0.02829</c:v>
                </c:pt>
                <c:pt idx="258">
                  <c:v>0.02634</c:v>
                </c:pt>
                <c:pt idx="259">
                  <c:v>0.02973</c:v>
                </c:pt>
                <c:pt idx="260">
                  <c:v>0.02982</c:v>
                </c:pt>
                <c:pt idx="261">
                  <c:v>0.03018</c:v>
                </c:pt>
                <c:pt idx="262">
                  <c:v>0.03071</c:v>
                </c:pt>
                <c:pt idx="263">
                  <c:v>0.03056</c:v>
                </c:pt>
                <c:pt idx="264">
                  <c:v>0.03043</c:v>
                </c:pt>
                <c:pt idx="265">
                  <c:v>0.02834</c:v>
                </c:pt>
                <c:pt idx="266">
                  <c:v>0.02805</c:v>
                </c:pt>
                <c:pt idx="267">
                  <c:v>0.02993</c:v>
                </c:pt>
                <c:pt idx="268">
                  <c:v>0.02966</c:v>
                </c:pt>
                <c:pt idx="269">
                  <c:v>0.03287</c:v>
                </c:pt>
                <c:pt idx="270">
                  <c:v>0.02667</c:v>
                </c:pt>
                <c:pt idx="271">
                  <c:v>0.03332</c:v>
                </c:pt>
                <c:pt idx="272">
                  <c:v>0.03334</c:v>
                </c:pt>
                <c:pt idx="273">
                  <c:v>0.03251</c:v>
                </c:pt>
                <c:pt idx="274">
                  <c:v>0.03316</c:v>
                </c:pt>
                <c:pt idx="275">
                  <c:v>0.031</c:v>
                </c:pt>
                <c:pt idx="276">
                  <c:v>0.03299</c:v>
                </c:pt>
                <c:pt idx="277">
                  <c:v>0.03463</c:v>
                </c:pt>
                <c:pt idx="278">
                  <c:v>0.02844</c:v>
                </c:pt>
                <c:pt idx="279">
                  <c:v>0.03032</c:v>
                </c:pt>
                <c:pt idx="280">
                  <c:v>0.03308</c:v>
                </c:pt>
                <c:pt idx="281">
                  <c:v>0.0312</c:v>
                </c:pt>
                <c:pt idx="282">
                  <c:v>0.02888</c:v>
                </c:pt>
                <c:pt idx="283">
                  <c:v>0.03025</c:v>
                </c:pt>
                <c:pt idx="284">
                  <c:v>0.03099</c:v>
                </c:pt>
                <c:pt idx="285">
                  <c:v>0.02988</c:v>
                </c:pt>
                <c:pt idx="286">
                  <c:v>0.03173</c:v>
                </c:pt>
                <c:pt idx="287">
                  <c:v>0.03165</c:v>
                </c:pt>
                <c:pt idx="288">
                  <c:v>0.03256</c:v>
                </c:pt>
                <c:pt idx="289">
                  <c:v>0.02938</c:v>
                </c:pt>
                <c:pt idx="290">
                  <c:v>0.0274</c:v>
                </c:pt>
                <c:pt idx="291">
                  <c:v>0.03235</c:v>
                </c:pt>
                <c:pt idx="292">
                  <c:v>0.03236</c:v>
                </c:pt>
                <c:pt idx="293">
                  <c:v>0.03087</c:v>
                </c:pt>
                <c:pt idx="294">
                  <c:v>0.03111</c:v>
                </c:pt>
                <c:pt idx="295">
                  <c:v>0.03144</c:v>
                </c:pt>
                <c:pt idx="296">
                  <c:v>0.03543</c:v>
                </c:pt>
                <c:pt idx="297">
                  <c:v>0.03075</c:v>
                </c:pt>
                <c:pt idx="298">
                  <c:v>0.03375</c:v>
                </c:pt>
                <c:pt idx="299">
                  <c:v>0.03284</c:v>
                </c:pt>
                <c:pt idx="300">
                  <c:v>0.03197</c:v>
                </c:pt>
                <c:pt idx="301">
                  <c:v>0.033</c:v>
                </c:pt>
                <c:pt idx="302">
                  <c:v>0.03064</c:v>
                </c:pt>
                <c:pt idx="303">
                  <c:v>0.03239</c:v>
                </c:pt>
                <c:pt idx="304">
                  <c:v>0.03653</c:v>
                </c:pt>
                <c:pt idx="305">
                  <c:v>0.03559</c:v>
                </c:pt>
                <c:pt idx="306">
                  <c:v>0.03154</c:v>
                </c:pt>
                <c:pt idx="307">
                  <c:v>0.03448</c:v>
                </c:pt>
                <c:pt idx="308">
                  <c:v>0.03097</c:v>
                </c:pt>
                <c:pt idx="309">
                  <c:v>0.03484</c:v>
                </c:pt>
                <c:pt idx="310">
                  <c:v>0.031</c:v>
                </c:pt>
                <c:pt idx="311">
                  <c:v>0.03395</c:v>
                </c:pt>
                <c:pt idx="312">
                  <c:v>0.0372</c:v>
                </c:pt>
                <c:pt idx="313">
                  <c:v>0.03526</c:v>
                </c:pt>
                <c:pt idx="314">
                  <c:v>0.03465</c:v>
                </c:pt>
                <c:pt idx="315">
                  <c:v>0.03571</c:v>
                </c:pt>
                <c:pt idx="316">
                  <c:v>0.03536</c:v>
                </c:pt>
                <c:pt idx="317">
                  <c:v>0.03613</c:v>
                </c:pt>
                <c:pt idx="318">
                  <c:v>0.03178</c:v>
                </c:pt>
                <c:pt idx="319">
                  <c:v>0.03868</c:v>
                </c:pt>
                <c:pt idx="320">
                  <c:v>0.03509</c:v>
                </c:pt>
                <c:pt idx="321">
                  <c:v>0.03248</c:v>
                </c:pt>
                <c:pt idx="322">
                  <c:v>0.03468</c:v>
                </c:pt>
                <c:pt idx="323">
                  <c:v>0.03564</c:v>
                </c:pt>
                <c:pt idx="324">
                  <c:v>0.03086</c:v>
                </c:pt>
                <c:pt idx="325">
                  <c:v>0.03605</c:v>
                </c:pt>
                <c:pt idx="326">
                  <c:v>0.03264</c:v>
                </c:pt>
                <c:pt idx="327">
                  <c:v>0.03636</c:v>
                </c:pt>
                <c:pt idx="328">
                  <c:v>0.03747</c:v>
                </c:pt>
                <c:pt idx="329">
                  <c:v>0.03554</c:v>
                </c:pt>
                <c:pt idx="330">
                  <c:v>0.0353</c:v>
                </c:pt>
                <c:pt idx="331">
                  <c:v>0.03633</c:v>
                </c:pt>
                <c:pt idx="332">
                  <c:v>0.03279</c:v>
                </c:pt>
                <c:pt idx="333">
                  <c:v>0.0372</c:v>
                </c:pt>
                <c:pt idx="334">
                  <c:v>0.0358</c:v>
                </c:pt>
                <c:pt idx="335">
                  <c:v>0.03719</c:v>
                </c:pt>
                <c:pt idx="336">
                  <c:v>0.03599</c:v>
                </c:pt>
                <c:pt idx="337">
                  <c:v>0.03881</c:v>
                </c:pt>
                <c:pt idx="338">
                  <c:v>0.03345</c:v>
                </c:pt>
                <c:pt idx="339">
                  <c:v>0.03712</c:v>
                </c:pt>
                <c:pt idx="340">
                  <c:v>0.03826</c:v>
                </c:pt>
                <c:pt idx="341">
                  <c:v>0.03617</c:v>
                </c:pt>
                <c:pt idx="342">
                  <c:v>0.03585</c:v>
                </c:pt>
                <c:pt idx="343">
                  <c:v>0.03708</c:v>
                </c:pt>
                <c:pt idx="344">
                  <c:v>0.03638</c:v>
                </c:pt>
                <c:pt idx="345">
                  <c:v>0.03504</c:v>
                </c:pt>
                <c:pt idx="346">
                  <c:v>0.03685</c:v>
                </c:pt>
                <c:pt idx="347">
                  <c:v>0.03297</c:v>
                </c:pt>
                <c:pt idx="348">
                  <c:v>0.03791</c:v>
                </c:pt>
                <c:pt idx="349">
                  <c:v>0.03683</c:v>
                </c:pt>
                <c:pt idx="350">
                  <c:v>0.03898</c:v>
                </c:pt>
                <c:pt idx="351">
                  <c:v>0.03621</c:v>
                </c:pt>
                <c:pt idx="352">
                  <c:v>0.03869</c:v>
                </c:pt>
                <c:pt idx="353">
                  <c:v>0.03913</c:v>
                </c:pt>
                <c:pt idx="354">
                  <c:v>0.03407</c:v>
                </c:pt>
                <c:pt idx="355">
                  <c:v>0.03794</c:v>
                </c:pt>
                <c:pt idx="356">
                  <c:v>0.03651</c:v>
                </c:pt>
                <c:pt idx="357">
                  <c:v>0.0356</c:v>
                </c:pt>
                <c:pt idx="358">
                  <c:v>0.03756</c:v>
                </c:pt>
                <c:pt idx="359">
                  <c:v>0.04121</c:v>
                </c:pt>
                <c:pt idx="360">
                  <c:v>0.04092</c:v>
                </c:pt>
                <c:pt idx="361">
                  <c:v>0.03737</c:v>
                </c:pt>
                <c:pt idx="362">
                  <c:v>0.03749</c:v>
                </c:pt>
                <c:pt idx="363">
                  <c:v>0.03799</c:v>
                </c:pt>
                <c:pt idx="364">
                  <c:v>0.04014</c:v>
                </c:pt>
                <c:pt idx="365">
                  <c:v>0.04062</c:v>
                </c:pt>
                <c:pt idx="366">
                  <c:v>0.03978</c:v>
                </c:pt>
                <c:pt idx="367">
                  <c:v>0.03938</c:v>
                </c:pt>
                <c:pt idx="368">
                  <c:v>0.03985</c:v>
                </c:pt>
                <c:pt idx="369">
                  <c:v>0.04022</c:v>
                </c:pt>
                <c:pt idx="370">
                  <c:v>0.03982</c:v>
                </c:pt>
                <c:pt idx="371">
                  <c:v>0.04175</c:v>
                </c:pt>
                <c:pt idx="372">
                  <c:v>0.04002</c:v>
                </c:pt>
                <c:pt idx="373">
                  <c:v>0.03992</c:v>
                </c:pt>
                <c:pt idx="374">
                  <c:v>0.03933</c:v>
                </c:pt>
                <c:pt idx="375">
                  <c:v>0.0389</c:v>
                </c:pt>
                <c:pt idx="376">
                  <c:v>0.03914</c:v>
                </c:pt>
                <c:pt idx="377">
                  <c:v>0.04199</c:v>
                </c:pt>
                <c:pt idx="378">
                  <c:v>0.03912</c:v>
                </c:pt>
                <c:pt idx="379">
                  <c:v>0.0417</c:v>
                </c:pt>
                <c:pt idx="380">
                  <c:v>0.04098</c:v>
                </c:pt>
                <c:pt idx="381">
                  <c:v>0.04302</c:v>
                </c:pt>
                <c:pt idx="382">
                  <c:v>0.04069</c:v>
                </c:pt>
                <c:pt idx="383">
                  <c:v>0.03993</c:v>
                </c:pt>
                <c:pt idx="384">
                  <c:v>0.03989</c:v>
                </c:pt>
                <c:pt idx="385">
                  <c:v>0.04402</c:v>
                </c:pt>
                <c:pt idx="386">
                  <c:v>0.04228</c:v>
                </c:pt>
                <c:pt idx="387">
                  <c:v>0.04301</c:v>
                </c:pt>
                <c:pt idx="388">
                  <c:v>0.0426</c:v>
                </c:pt>
                <c:pt idx="389">
                  <c:v>0.04098</c:v>
                </c:pt>
                <c:pt idx="390">
                  <c:v>0.04034</c:v>
                </c:pt>
                <c:pt idx="391">
                  <c:v>0.04339</c:v>
                </c:pt>
                <c:pt idx="392">
                  <c:v>0.03893</c:v>
                </c:pt>
                <c:pt idx="393">
                  <c:v>0.04458</c:v>
                </c:pt>
                <c:pt idx="394">
                  <c:v>0.04119</c:v>
                </c:pt>
                <c:pt idx="395">
                  <c:v>0.03713</c:v>
                </c:pt>
                <c:pt idx="396">
                  <c:v>0.04358</c:v>
                </c:pt>
                <c:pt idx="397">
                  <c:v>0.0383</c:v>
                </c:pt>
                <c:pt idx="398">
                  <c:v>0.03926</c:v>
                </c:pt>
                <c:pt idx="399">
                  <c:v>0.04308</c:v>
                </c:pt>
                <c:pt idx="400">
                  <c:v>0.0403</c:v>
                </c:pt>
                <c:pt idx="401">
                  <c:v>0.0439</c:v>
                </c:pt>
                <c:pt idx="402">
                  <c:v>0.04446</c:v>
                </c:pt>
                <c:pt idx="403">
                  <c:v>0.04247</c:v>
                </c:pt>
                <c:pt idx="404">
                  <c:v>0.04268</c:v>
                </c:pt>
                <c:pt idx="405">
                  <c:v>0.04195</c:v>
                </c:pt>
                <c:pt idx="406">
                  <c:v>0.04672</c:v>
                </c:pt>
                <c:pt idx="407">
                  <c:v>0.04194</c:v>
                </c:pt>
                <c:pt idx="408">
                  <c:v>0.04448</c:v>
                </c:pt>
                <c:pt idx="409">
                  <c:v>0.04476</c:v>
                </c:pt>
                <c:pt idx="410">
                  <c:v>0.04411</c:v>
                </c:pt>
                <c:pt idx="411">
                  <c:v>0.04502</c:v>
                </c:pt>
                <c:pt idx="412">
                  <c:v>0.04242</c:v>
                </c:pt>
                <c:pt idx="413">
                  <c:v>0.04375</c:v>
                </c:pt>
                <c:pt idx="414">
                  <c:v>0.0422</c:v>
                </c:pt>
                <c:pt idx="415">
                  <c:v>0.04158</c:v>
                </c:pt>
                <c:pt idx="416">
                  <c:v>0.04375</c:v>
                </c:pt>
                <c:pt idx="417">
                  <c:v>0.04421</c:v>
                </c:pt>
                <c:pt idx="418">
                  <c:v>0.04494</c:v>
                </c:pt>
                <c:pt idx="419">
                  <c:v>0.04591</c:v>
                </c:pt>
                <c:pt idx="420">
                  <c:v>0.04487</c:v>
                </c:pt>
                <c:pt idx="421">
                  <c:v>0.0481</c:v>
                </c:pt>
                <c:pt idx="422">
                  <c:v>0.0436</c:v>
                </c:pt>
                <c:pt idx="423">
                  <c:v>0.04484</c:v>
                </c:pt>
                <c:pt idx="424">
                  <c:v>0.04404</c:v>
                </c:pt>
                <c:pt idx="425">
                  <c:v>0.04523</c:v>
                </c:pt>
                <c:pt idx="426">
                  <c:v>0.04644</c:v>
                </c:pt>
                <c:pt idx="427">
                  <c:v>0.04354</c:v>
                </c:pt>
                <c:pt idx="428">
                  <c:v>0.04697</c:v>
                </c:pt>
                <c:pt idx="429">
                  <c:v>0.04489</c:v>
                </c:pt>
                <c:pt idx="430">
                  <c:v>0.04452</c:v>
                </c:pt>
                <c:pt idx="431">
                  <c:v>0.04596</c:v>
                </c:pt>
                <c:pt idx="432">
                  <c:v>0.04521</c:v>
                </c:pt>
                <c:pt idx="433">
                  <c:v>0.0453</c:v>
                </c:pt>
                <c:pt idx="434">
                  <c:v>0.04701</c:v>
                </c:pt>
                <c:pt idx="435">
                  <c:v>0.04653</c:v>
                </c:pt>
                <c:pt idx="436">
                  <c:v>0.04678</c:v>
                </c:pt>
                <c:pt idx="437">
                  <c:v>0.04339</c:v>
                </c:pt>
                <c:pt idx="438">
                  <c:v>0.0481</c:v>
                </c:pt>
                <c:pt idx="439">
                  <c:v>0.04745</c:v>
                </c:pt>
                <c:pt idx="440">
                  <c:v>0.0454</c:v>
                </c:pt>
                <c:pt idx="441">
                  <c:v>0.0492</c:v>
                </c:pt>
                <c:pt idx="442">
                  <c:v>0.04611</c:v>
                </c:pt>
                <c:pt idx="443">
                  <c:v>0.04379</c:v>
                </c:pt>
              </c:numCache>
            </c:numRef>
          </c:yVal>
          <c:smooth val="0"/>
        </c:ser>
        <c:dLbls>
          <c:showLegendKey val="0"/>
          <c:showVal val="0"/>
          <c:showCatName val="0"/>
          <c:showSerName val="0"/>
          <c:showPercent val="0"/>
          <c:showBubbleSize val="0"/>
        </c:dLbls>
        <c:axId val="2139417056"/>
        <c:axId val="2139394560"/>
      </c:scatterChart>
      <c:valAx>
        <c:axId val="2139423568"/>
        <c:scaling>
          <c:orientation val="minMax"/>
          <c:max val="28.0"/>
          <c:min val="0.0"/>
        </c:scaling>
        <c:delete val="0"/>
        <c:axPos val="b"/>
        <c:title>
          <c:tx>
            <c:rich>
              <a:bodyPr/>
              <a:lstStyle/>
              <a:p>
                <a:pPr>
                  <a:defRPr/>
                </a:pPr>
                <a:r>
                  <a:rPr lang="en-US"/>
                  <a:t>Radial Compression (%)</a:t>
                </a:r>
              </a:p>
            </c:rich>
          </c:tx>
          <c:layout>
            <c:manualLayout>
              <c:xMode val="edge"/>
              <c:yMode val="edge"/>
              <c:x val="0.345811606882473"/>
              <c:y val="0.92985317044138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139413904"/>
        <c:crosses val="autoZero"/>
        <c:crossBetween val="midCat"/>
        <c:majorUnit val="5.0"/>
      </c:valAx>
      <c:valAx>
        <c:axId val="2139413904"/>
        <c:scaling>
          <c:orientation val="minMax"/>
          <c:max val="1.4"/>
          <c:min val="0.0"/>
        </c:scaling>
        <c:delete val="0"/>
        <c:axPos val="l"/>
        <c:title>
          <c:tx>
            <c:rich>
              <a:bodyPr/>
              <a:lstStyle/>
              <a:p>
                <a:pPr>
                  <a:defRPr/>
                </a:pPr>
                <a:r>
                  <a:rPr lang="en-US"/>
                  <a:t>Load (N)</a:t>
                </a:r>
              </a:p>
            </c:rich>
          </c:tx>
          <c:layout>
            <c:manualLayout>
              <c:xMode val="edge"/>
              <c:yMode val="edge"/>
              <c:x val="0.00114515097377534"/>
              <c:y val="0.36967067348489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139423568"/>
        <c:crosses val="autoZero"/>
        <c:crossBetween val="midCat"/>
      </c:valAx>
      <c:valAx>
        <c:axId val="2139417056"/>
        <c:scaling>
          <c:orientation val="minMax"/>
        </c:scaling>
        <c:delete val="1"/>
        <c:axPos val="b"/>
        <c:numFmt formatCode="General" sourceLinked="1"/>
        <c:majorTickMark val="out"/>
        <c:minorTickMark val="none"/>
        <c:tickLblPos val="nextTo"/>
        <c:crossAx val="2139394560"/>
        <c:crosses val="autoZero"/>
        <c:crossBetween val="midCat"/>
      </c:valAx>
      <c:valAx>
        <c:axId val="2139394560"/>
        <c:scaling>
          <c:orientation val="minMax"/>
          <c:max val="0.14"/>
          <c:min val="0.0"/>
        </c:scaling>
        <c:delete val="0"/>
        <c:axPos val="r"/>
        <c:title>
          <c:tx>
            <c:rich>
              <a:bodyPr/>
              <a:lstStyle/>
              <a:p>
                <a:pPr>
                  <a:defRPr/>
                </a:pPr>
                <a:r>
                  <a:rPr lang="en-US"/>
                  <a:t>Load (N)</a:t>
                </a:r>
              </a:p>
            </c:rich>
          </c:tx>
          <c:layout>
            <c:manualLayout>
              <c:xMode val="edge"/>
              <c:yMode val="edge"/>
              <c:x val="0.934963826967601"/>
              <c:y val="0.377380762849224"/>
            </c:manualLayout>
          </c:layout>
          <c:overlay val="0"/>
          <c:spPr>
            <a:noFill/>
            <a:ln w="25400">
              <a:noFill/>
            </a:ln>
          </c:spPr>
        </c:title>
        <c:numFmt formatCode="General" sourceLinked="1"/>
        <c:majorTickMark val="cross"/>
        <c:minorTickMark val="none"/>
        <c:tickLblPos val="nextTo"/>
        <c:spPr>
          <a:ln w="3175">
            <a:solidFill>
              <a:srgbClr val="000000"/>
            </a:solidFill>
            <a:prstDash val="solid"/>
          </a:ln>
        </c:spPr>
        <c:txPr>
          <a:bodyPr rot="0" vert="horz"/>
          <a:lstStyle/>
          <a:p>
            <a:pPr>
              <a:defRPr/>
            </a:pPr>
            <a:endParaRPr lang="en-US"/>
          </a:p>
        </c:txPr>
        <c:crossAx val="2139417056"/>
        <c:crosses val="max"/>
        <c:crossBetween val="midCat"/>
      </c:valAx>
      <c:spPr>
        <a:noFill/>
        <a:ln w="12700">
          <a:solidFill>
            <a:srgbClr val="808080"/>
          </a:solidFill>
          <a:prstDash val="solid"/>
        </a:ln>
      </c:spPr>
    </c:plotArea>
    <c:legend>
      <c:legendPos val="r"/>
      <c:layout>
        <c:manualLayout>
          <c:xMode val="edge"/>
          <c:yMode val="edge"/>
          <c:x val="0.156170545348498"/>
          <c:y val="0.05872753434667"/>
          <c:w val="0.312756493673585"/>
          <c:h val="0.300868919838641"/>
        </c:manualLayout>
      </c:layout>
      <c:overlay val="0"/>
      <c:spPr>
        <a:noFill/>
        <a:ln w="3175">
          <a:solidFill>
            <a:srgbClr val="000000"/>
          </a:solidFill>
          <a:prstDash val="solid"/>
        </a:ln>
      </c:spPr>
    </c:legend>
    <c:plotVisOnly val="1"/>
    <c:dispBlanksAs val="gap"/>
    <c:showDLblsOverMax val="0"/>
  </c:chart>
  <c:spPr>
    <a:noFill/>
    <a:ln w="9525">
      <a:noFill/>
    </a:ln>
  </c:spPr>
  <c:txPr>
    <a:bodyPr/>
    <a:lstStyle/>
    <a:p>
      <a:pPr>
        <a:defRPr sz="800" b="0" i="0" u="none" strike="noStrike" baseline="0">
          <a:solidFill>
            <a:srgbClr val="000000"/>
          </a:solidFill>
          <a:latin typeface="Times New Roman" charset="0"/>
          <a:ea typeface="Times New Roman" charset="0"/>
          <a:cs typeface="Times New Roman"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6B2AF-1AEE-9B4D-B071-15D7AB5F4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9</TotalTime>
  <Pages>1</Pages>
  <Words>60212</Words>
  <Characters>343211</Characters>
  <Application>Microsoft Macintosh Word</Application>
  <DocSecurity>0</DocSecurity>
  <Lines>2860</Lines>
  <Paragraphs>8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Evan Christopher Baker</cp:lastModifiedBy>
  <cp:revision>5</cp:revision>
  <cp:lastPrinted>2015-12-11T16:54:00Z</cp:lastPrinted>
  <dcterms:created xsi:type="dcterms:W3CDTF">2015-12-11T16:54:00Z</dcterms:created>
  <dcterms:modified xsi:type="dcterms:W3CDTF">2016-04-05T17:23:00Z</dcterms:modified>
</cp:coreProperties>
</file>